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mc:Ignorable="w14 w15 w16se w16cid w16 w16cex w16sdtdh wp14">
  <w:body>
    <w:p w:rsidR="00A216EE" w:rsidP="00A216EE" w:rsidRDefault="008A39C7" w14:paraId="4EFA0F02" w14:textId="6DFA582C">
      <w:pPr>
        <w:jc w:val="center"/>
        <w:rPr>
          <w:lang w:val="en-GB"/>
        </w:rPr>
      </w:pPr>
      <w:r w:rsidRPr="003B3B4D">
        <w:rPr>
          <w:noProof/>
          <w:lang w:val="en-GB"/>
        </w:rPr>
        <w:drawing>
          <wp:inline distT="0" distB="0" distL="0" distR="0" wp14:anchorId="38158360" wp14:editId="1D28C286">
            <wp:extent cx="6120130" cy="772160"/>
            <wp:effectExtent l="0" t="0" r="1270" b="254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130" cy="772160"/>
                    </a:xfrm>
                    <a:prstGeom prst="rect">
                      <a:avLst/>
                    </a:prstGeom>
                    <a:noFill/>
                    <a:ln>
                      <a:noFill/>
                    </a:ln>
                  </pic:spPr>
                </pic:pic>
              </a:graphicData>
            </a:graphic>
          </wp:inline>
        </w:drawing>
      </w:r>
    </w:p>
    <w:p w:rsidR="008A39C7" w:rsidP="006D7659" w:rsidRDefault="008A39C7" w14:paraId="13B80215" w14:textId="77777777">
      <w:pPr>
        <w:rPr>
          <w:b/>
          <w:sz w:val="28"/>
          <w:szCs w:val="24"/>
          <w:lang w:val="en-GB"/>
        </w:rPr>
      </w:pPr>
    </w:p>
    <w:p w:rsidR="0044498D" w:rsidP="006D7659" w:rsidRDefault="0044498D" w14:paraId="4ED97248" w14:textId="77777777">
      <w:pPr>
        <w:rPr>
          <w:b/>
          <w:sz w:val="28"/>
          <w:szCs w:val="24"/>
          <w:lang w:val="en-GB"/>
        </w:rPr>
      </w:pPr>
    </w:p>
    <w:p w:rsidR="0044498D" w:rsidP="006D7659" w:rsidRDefault="0044498D" w14:paraId="7831A7D9" w14:textId="77777777">
      <w:pPr>
        <w:rPr>
          <w:b/>
          <w:sz w:val="28"/>
          <w:szCs w:val="24"/>
          <w:lang w:val="en-GB"/>
        </w:rPr>
      </w:pPr>
    </w:p>
    <w:p w:rsidR="00844F63" w:rsidP="00A216EE" w:rsidRDefault="00A216EE" w14:paraId="0F0F1B8C" w14:textId="41EAD7C6">
      <w:pPr>
        <w:jc w:val="center"/>
        <w:rPr>
          <w:b/>
          <w:sz w:val="28"/>
          <w:szCs w:val="24"/>
          <w:lang w:val="en-GB"/>
        </w:rPr>
      </w:pPr>
      <w:r w:rsidRPr="00A216EE">
        <w:rPr>
          <w:b/>
          <w:sz w:val="28"/>
          <w:szCs w:val="24"/>
          <w:lang w:val="en-GB"/>
        </w:rPr>
        <w:t>Design of Biopharmaceutical Production Facilities</w:t>
      </w:r>
    </w:p>
    <w:p w:rsidRPr="00A216EE" w:rsidR="00A216EE" w:rsidP="00A216EE" w:rsidRDefault="00A216EE" w14:paraId="7EE40167" w14:textId="77777777">
      <w:pPr>
        <w:jc w:val="center"/>
        <w:rPr>
          <w:lang w:val="en-GB"/>
        </w:rPr>
      </w:pPr>
    </w:p>
    <w:p w:rsidR="0044498D" w:rsidP="00A216EE" w:rsidRDefault="0044498D" w14:paraId="5FFA5E1D" w14:textId="77777777">
      <w:pPr>
        <w:jc w:val="center"/>
        <w:rPr>
          <w:lang w:val="en-GB"/>
        </w:rPr>
      </w:pPr>
    </w:p>
    <w:p w:rsidRPr="00A216EE" w:rsidR="0044498D" w:rsidP="00A216EE" w:rsidRDefault="0044498D" w14:paraId="2C31F9A6" w14:textId="77777777">
      <w:pPr>
        <w:jc w:val="center"/>
        <w:rPr>
          <w:lang w:val="en-GB"/>
        </w:rPr>
      </w:pPr>
    </w:p>
    <w:p w:rsidR="0057272E" w:rsidP="00B56387" w:rsidRDefault="00A216EE" w14:paraId="79E4F455" w14:textId="768A2875">
      <w:pPr>
        <w:jc w:val="center"/>
        <w:rPr>
          <w:lang w:val="en-GB"/>
        </w:rPr>
      </w:pPr>
      <w:r w:rsidRPr="00A216EE">
        <w:rPr>
          <w:lang w:val="en-GB"/>
        </w:rPr>
        <w:t>B</w:t>
      </w:r>
      <w:r>
        <w:rPr>
          <w:lang w:val="en-GB"/>
        </w:rPr>
        <w:t>y group 3</w:t>
      </w:r>
      <w:r w:rsidR="005E7C39">
        <w:rPr>
          <w:lang w:val="en-GB"/>
        </w:rPr>
        <w:t>:</w:t>
      </w:r>
    </w:p>
    <w:p w:rsidRPr="00ED3716" w:rsidR="00B56387" w:rsidP="00BE2780" w:rsidRDefault="008A39C7" w14:paraId="702AB3C1" w14:textId="07919486">
      <w:pPr>
        <w:jc w:val="center"/>
        <w:rPr>
          <w:lang w:val="en-GB"/>
        </w:rPr>
      </w:pPr>
      <w:r w:rsidRPr="00ED3716">
        <w:rPr>
          <w:lang w:val="en-GB"/>
        </w:rPr>
        <w:t>Genilloud Franck,</w:t>
      </w:r>
      <w:r>
        <w:rPr>
          <w:lang w:val="en-GB"/>
        </w:rPr>
        <w:t xml:space="preserve"> </w:t>
      </w:r>
      <w:r w:rsidRPr="00AC2EDD">
        <w:rPr>
          <w:lang w:val="en-GB"/>
        </w:rPr>
        <w:t>Khan Salman</w:t>
      </w:r>
      <w:r>
        <w:rPr>
          <w:lang w:val="en-GB"/>
        </w:rPr>
        <w:t xml:space="preserve">, Kölbener Christa, </w:t>
      </w:r>
      <w:r w:rsidR="00BE2780">
        <w:rPr>
          <w:lang w:val="en-GB"/>
        </w:rPr>
        <w:br/>
      </w:r>
      <w:r w:rsidRPr="004E33E0">
        <w:rPr>
          <w:lang w:val="en-GB"/>
        </w:rPr>
        <w:t>Kreuzer Jan</w:t>
      </w:r>
      <w:r>
        <w:rPr>
          <w:lang w:val="en-GB"/>
        </w:rPr>
        <w:t xml:space="preserve">, </w:t>
      </w:r>
      <w:r w:rsidRPr="004E33E0">
        <w:rPr>
          <w:lang w:val="en-GB"/>
        </w:rPr>
        <w:t>Kuleta Natalia Karolina</w:t>
      </w:r>
      <w:r>
        <w:rPr>
          <w:lang w:val="en-GB"/>
        </w:rPr>
        <w:t xml:space="preserve">, </w:t>
      </w:r>
      <w:r w:rsidRPr="004E33E0">
        <w:rPr>
          <w:lang w:val="en-GB"/>
        </w:rPr>
        <w:t>Lopez Sosa Alejandra</w:t>
      </w:r>
      <w:r>
        <w:rPr>
          <w:lang w:val="en-GB"/>
        </w:rPr>
        <w:t xml:space="preserve">, </w:t>
      </w:r>
      <w:r w:rsidR="00BE2780">
        <w:rPr>
          <w:lang w:val="en-GB"/>
        </w:rPr>
        <w:br/>
      </w:r>
      <w:r w:rsidRPr="004E33E0">
        <w:rPr>
          <w:lang w:val="en-GB"/>
        </w:rPr>
        <w:t>Memeti Nurdzane</w:t>
      </w:r>
      <w:r>
        <w:rPr>
          <w:lang w:val="en-GB"/>
        </w:rPr>
        <w:t xml:space="preserve">, </w:t>
      </w:r>
      <w:r w:rsidRPr="005E7C39">
        <w:rPr>
          <w:lang w:val="en-GB"/>
        </w:rPr>
        <w:t>Müller Benjamin</w:t>
      </w:r>
      <w:r w:rsidR="00FE1E01">
        <w:rPr>
          <w:lang w:val="en-GB"/>
        </w:rPr>
        <w:t>-Anita</w:t>
      </w:r>
      <w:r>
        <w:rPr>
          <w:lang w:val="en-GB"/>
        </w:rPr>
        <w:t xml:space="preserve">, </w:t>
      </w:r>
      <w:r w:rsidRPr="00ED3716" w:rsidR="000A075C">
        <w:rPr>
          <w:lang w:val="en-GB"/>
        </w:rPr>
        <w:t>Näf Adrian</w:t>
      </w:r>
      <w:r w:rsidRPr="00ED3716" w:rsidR="00257E74">
        <w:rPr>
          <w:lang w:val="en-GB"/>
        </w:rPr>
        <w:t xml:space="preserve">, </w:t>
      </w:r>
      <w:r w:rsidRPr="005E7C39">
        <w:rPr>
          <w:lang w:val="en-GB"/>
        </w:rPr>
        <w:t>Nedic Maja</w:t>
      </w:r>
      <w:r>
        <w:rPr>
          <w:lang w:val="en-GB"/>
        </w:rPr>
        <w:t xml:space="preserve">, </w:t>
      </w:r>
      <w:r w:rsidR="00BE2780">
        <w:rPr>
          <w:lang w:val="en-GB"/>
        </w:rPr>
        <w:br/>
      </w:r>
      <w:r w:rsidRPr="00AC2EDD">
        <w:rPr>
          <w:lang w:val="en-GB"/>
        </w:rPr>
        <w:t>Nicollier Alexandre</w:t>
      </w:r>
      <w:r>
        <w:rPr>
          <w:lang w:val="en-GB"/>
        </w:rPr>
        <w:t xml:space="preserve">, </w:t>
      </w:r>
      <w:r w:rsidRPr="00AC2EDD">
        <w:rPr>
          <w:lang w:val="en-GB"/>
        </w:rPr>
        <w:t>Noël Jérémie</w:t>
      </w:r>
      <w:r>
        <w:rPr>
          <w:lang w:val="en-GB"/>
        </w:rPr>
        <w:t xml:space="preserve">, </w:t>
      </w:r>
      <w:r w:rsidRPr="00AC2EDD">
        <w:rPr>
          <w:lang w:val="en-GB"/>
        </w:rPr>
        <w:t>Pantelidis Alexandros</w:t>
      </w:r>
      <w:r>
        <w:rPr>
          <w:lang w:val="en-GB"/>
        </w:rPr>
        <w:t xml:space="preserve">, </w:t>
      </w:r>
      <w:r w:rsidR="00BE2780">
        <w:rPr>
          <w:lang w:val="en-GB"/>
        </w:rPr>
        <w:br/>
      </w:r>
      <w:r w:rsidRPr="00ED3716" w:rsidR="00257E74">
        <w:rPr>
          <w:lang w:val="en-GB"/>
        </w:rPr>
        <w:t>Pesen Pelin, Polini Elisa,</w:t>
      </w:r>
      <w:r w:rsidR="00BE2780">
        <w:rPr>
          <w:lang w:val="en-GB"/>
        </w:rPr>
        <w:t xml:space="preserve"> </w:t>
      </w:r>
      <w:r w:rsidRPr="00ED3716" w:rsidR="00ED3716">
        <w:rPr>
          <w:lang w:val="en-GB"/>
        </w:rPr>
        <w:t xml:space="preserve">Schürch Stefanie, </w:t>
      </w:r>
      <w:r w:rsidR="00BE2780">
        <w:rPr>
          <w:lang w:val="en-GB"/>
        </w:rPr>
        <w:br/>
      </w:r>
      <w:r w:rsidRPr="00ED3716" w:rsidR="00ED3716">
        <w:rPr>
          <w:lang w:val="en-GB"/>
        </w:rPr>
        <w:t>Späne Philipp</w:t>
      </w:r>
      <w:r w:rsidR="00ED3716">
        <w:rPr>
          <w:lang w:val="en-GB"/>
        </w:rPr>
        <w:t xml:space="preserve">, </w:t>
      </w:r>
      <w:r w:rsidRPr="005E7C39" w:rsidR="005E7C39">
        <w:rPr>
          <w:lang w:val="en-GB"/>
        </w:rPr>
        <w:t>Xaaji Yusuf</w:t>
      </w:r>
      <w:r>
        <w:rPr>
          <w:lang w:val="en-GB"/>
        </w:rPr>
        <w:t>,</w:t>
      </w:r>
      <w:r w:rsidRPr="008A39C7">
        <w:rPr>
          <w:lang w:val="en-GB"/>
        </w:rPr>
        <w:t xml:space="preserve"> </w:t>
      </w:r>
      <w:r w:rsidRPr="00ED3716">
        <w:rPr>
          <w:lang w:val="en-GB"/>
        </w:rPr>
        <w:t>Zukovi</w:t>
      </w:r>
      <w:r w:rsidRPr="00ED3716">
        <w:rPr>
          <w:rFonts w:cs="Arial"/>
          <w:lang w:val="en-GB"/>
        </w:rPr>
        <w:t>ć</w:t>
      </w:r>
      <w:r w:rsidRPr="00ED3716">
        <w:rPr>
          <w:lang w:val="en-GB"/>
        </w:rPr>
        <w:t xml:space="preserve"> D</w:t>
      </w:r>
      <w:r w:rsidRPr="00ED3716">
        <w:rPr>
          <w:rFonts w:cs="Arial"/>
          <w:lang w:val="en-GB"/>
        </w:rPr>
        <w:t>ž</w:t>
      </w:r>
      <w:r w:rsidRPr="00ED3716">
        <w:rPr>
          <w:lang w:val="en-GB"/>
        </w:rPr>
        <w:t>enneta</w:t>
      </w:r>
    </w:p>
    <w:p w:rsidRPr="00ED3716" w:rsidR="008323DD" w:rsidP="00B56387" w:rsidRDefault="008323DD" w14:paraId="5EE60736" w14:textId="3878EB30">
      <w:pPr>
        <w:jc w:val="center"/>
        <w:rPr>
          <w:lang w:val="en-GB"/>
        </w:rPr>
      </w:pPr>
    </w:p>
    <w:p w:rsidR="0063538C" w:rsidP="00A216EE" w:rsidRDefault="00A216EE" w14:paraId="69BE2CB6" w14:textId="77777777">
      <w:pPr>
        <w:jc w:val="center"/>
        <w:rPr>
          <w:lang w:val="en-GB"/>
        </w:rPr>
      </w:pPr>
      <w:r w:rsidRPr="00A216EE">
        <w:rPr>
          <w:lang w:val="en-GB"/>
        </w:rPr>
        <w:t>Master of Life Sciences</w:t>
      </w:r>
    </w:p>
    <w:p w:rsidRPr="00A216EE" w:rsidR="00A216EE" w:rsidP="00A216EE" w:rsidRDefault="0063538C" w14:paraId="2275FFF9" w14:textId="419AB4E3">
      <w:pPr>
        <w:jc w:val="center"/>
        <w:rPr>
          <w:lang w:val="en-GB"/>
        </w:rPr>
      </w:pPr>
      <w:r>
        <w:rPr>
          <w:lang w:val="en-GB"/>
        </w:rPr>
        <w:t>BP3</w:t>
      </w:r>
      <w:r w:rsidRPr="00A216EE" w:rsidR="00A216EE">
        <w:rPr>
          <w:lang w:val="en-GB"/>
        </w:rPr>
        <w:t xml:space="preserve"> </w:t>
      </w:r>
    </w:p>
    <w:p w:rsidRPr="00A216EE" w:rsidR="00A216EE" w:rsidP="00A216EE" w:rsidRDefault="00A216EE" w14:paraId="0CED6907" w14:textId="0B6213A8">
      <w:pPr>
        <w:jc w:val="center"/>
        <w:rPr>
          <w:lang w:val="en-GB"/>
        </w:rPr>
      </w:pPr>
      <w:r w:rsidRPr="00A216EE">
        <w:rPr>
          <w:lang w:val="en-GB"/>
        </w:rPr>
        <w:t xml:space="preserve">Date of Submission: </w:t>
      </w:r>
      <w:r>
        <w:rPr>
          <w:lang w:val="en-GB"/>
        </w:rPr>
        <w:t>1</w:t>
      </w:r>
      <w:r w:rsidR="00D815FF">
        <w:rPr>
          <w:lang w:val="en-GB"/>
        </w:rPr>
        <w:t>8</w:t>
      </w:r>
      <w:r>
        <w:rPr>
          <w:lang w:val="en-GB"/>
        </w:rPr>
        <w:t>.02.2022</w:t>
      </w:r>
      <w:r w:rsidRPr="00A216EE">
        <w:rPr>
          <w:lang w:val="en-GB"/>
        </w:rPr>
        <w:t xml:space="preserve"> </w:t>
      </w:r>
    </w:p>
    <w:p w:rsidRPr="00A216EE" w:rsidR="00A216EE" w:rsidP="00A216EE" w:rsidRDefault="00A216EE" w14:paraId="0AE2EFD0" w14:textId="77777777">
      <w:pPr>
        <w:jc w:val="center"/>
        <w:rPr>
          <w:lang w:val="en-GB"/>
        </w:rPr>
      </w:pPr>
    </w:p>
    <w:p w:rsidRPr="00A216EE" w:rsidR="00A216EE" w:rsidP="00DB527E" w:rsidRDefault="00A216EE" w14:paraId="1F032568" w14:textId="77777777">
      <w:pPr>
        <w:spacing w:before="0"/>
        <w:rPr>
          <w:lang w:val="en-GB"/>
        </w:rPr>
      </w:pPr>
      <w:r w:rsidRPr="00A216EE">
        <w:rPr>
          <w:lang w:val="en-GB"/>
        </w:rPr>
        <w:t xml:space="preserve">Supervisors: </w:t>
      </w:r>
    </w:p>
    <w:p w:rsidRPr="006F207A" w:rsidR="00A216EE" w:rsidP="00DB527E" w:rsidRDefault="00A216EE" w14:paraId="0CFD7A1C" w14:textId="142F856D">
      <w:pPr>
        <w:spacing w:before="0"/>
        <w:jc w:val="left"/>
        <w:rPr>
          <w:b/>
          <w:lang w:val="en-GB"/>
        </w:rPr>
      </w:pPr>
      <w:r w:rsidRPr="006F207A">
        <w:rPr>
          <w:b/>
          <w:lang w:val="en-GB"/>
        </w:rPr>
        <w:t xml:space="preserve">Prof. Dr. Dieter </w:t>
      </w:r>
      <w:r w:rsidRPr="006F207A">
        <w:rPr>
          <w:b/>
          <w:bCs/>
          <w:lang w:val="en-GB"/>
        </w:rPr>
        <w:t xml:space="preserve">Eibl </w:t>
      </w:r>
    </w:p>
    <w:p w:rsidRPr="006F207A" w:rsidR="00F47477" w:rsidP="00DB527E" w:rsidRDefault="00F47477" w14:paraId="61788BBF" w14:textId="32A66F8F">
      <w:pPr>
        <w:spacing w:before="0"/>
        <w:jc w:val="left"/>
        <w:rPr>
          <w:b/>
          <w:lang w:val="en-GB"/>
        </w:rPr>
      </w:pPr>
      <w:r w:rsidRPr="006F207A">
        <w:rPr>
          <w:b/>
          <w:lang w:val="en-GB"/>
        </w:rPr>
        <w:t xml:space="preserve">Lukas Hugentobler </w:t>
      </w:r>
    </w:p>
    <w:p w:rsidRPr="00DB527E" w:rsidR="00F47477" w:rsidP="00DB527E" w:rsidRDefault="00F47477" w14:paraId="476AD853" w14:textId="4970F505">
      <w:pPr>
        <w:spacing w:before="0"/>
        <w:jc w:val="left"/>
        <w:rPr>
          <w:b/>
        </w:rPr>
      </w:pPr>
      <w:r w:rsidRPr="00DB527E">
        <w:rPr>
          <w:b/>
        </w:rPr>
        <w:t xml:space="preserve">Sven Kiesewetter </w:t>
      </w:r>
    </w:p>
    <w:p w:rsidR="00F47477" w:rsidP="00DB527E" w:rsidRDefault="00F47477" w14:paraId="06D8FC16" w14:textId="4C44542B">
      <w:pPr>
        <w:spacing w:before="0"/>
        <w:jc w:val="left"/>
        <w:rPr>
          <w:b/>
        </w:rPr>
      </w:pPr>
      <w:r w:rsidRPr="00DB527E">
        <w:rPr>
          <w:b/>
        </w:rPr>
        <w:t>M</w:t>
      </w:r>
      <w:r w:rsidRPr="00DB527E" w:rsidR="00DD4ADA">
        <w:rPr>
          <w:b/>
        </w:rPr>
        <w:t>. Sc</w:t>
      </w:r>
      <w:r w:rsidRPr="00DB527E" w:rsidR="00A12EA6">
        <w:rPr>
          <w:b/>
        </w:rPr>
        <w:t xml:space="preserve">. </w:t>
      </w:r>
      <w:r w:rsidRPr="00DB527E">
        <w:rPr>
          <w:b/>
        </w:rPr>
        <w:t>Fruhar Mozaffari</w:t>
      </w:r>
    </w:p>
    <w:p w:rsidRPr="008D1ACF" w:rsidR="0093575C" w:rsidP="0044498D" w:rsidRDefault="00C80043" w14:paraId="49A951D6" w14:textId="575C4D97">
      <w:pPr>
        <w:spacing w:before="0"/>
        <w:jc w:val="left"/>
        <w:rPr>
          <w:lang w:val="en-US"/>
        </w:rPr>
      </w:pPr>
      <w:r w:rsidRPr="008D1ACF">
        <w:rPr>
          <w:lang w:val="en-US"/>
        </w:rPr>
        <w:t>Grüentalstrasse 14, 8820 Wädenswil</w:t>
      </w:r>
      <w:r w:rsidRPr="008D1ACF" w:rsidR="0093575C">
        <w:rPr>
          <w:lang w:val="en-US"/>
        </w:rPr>
        <w:br w:type="page"/>
      </w:r>
    </w:p>
    <w:p w:rsidRPr="00D66728" w:rsidR="00676E09" w:rsidP="00172C91" w:rsidRDefault="00862261" w14:paraId="42C6DE18" w14:textId="228B25B0">
      <w:pPr>
        <w:pStyle w:val="Inhaltverzeichnis"/>
        <w:ind w:left="0" w:firstLine="0"/>
      </w:pPr>
      <w:bookmarkStart w:name="_Toc95410062" w:id="0"/>
      <w:bookmarkStart w:name="_Toc96002240" w:id="1"/>
      <w:bookmarkStart w:name="_Toc96003056" w:id="2"/>
      <w:bookmarkStart w:name="_Toc96016844" w:id="3"/>
      <w:bookmarkStart w:name="_Toc96025174" w:id="4"/>
      <w:bookmarkStart w:name="_Toc96065734" w:id="5"/>
      <w:bookmarkStart w:name="_Toc96072191" w:id="6"/>
      <w:r w:rsidRPr="00D66728">
        <w:lastRenderedPageBreak/>
        <w:t>Abstract</w:t>
      </w:r>
      <w:bookmarkEnd w:id="0"/>
      <w:bookmarkEnd w:id="1"/>
      <w:bookmarkEnd w:id="2"/>
      <w:bookmarkEnd w:id="3"/>
      <w:bookmarkEnd w:id="4"/>
      <w:bookmarkEnd w:id="5"/>
      <w:bookmarkEnd w:id="6"/>
    </w:p>
    <w:p w:rsidR="00CA516B" w:rsidP="00D3466E" w:rsidRDefault="00572301" w14:paraId="6EDB70E5" w14:textId="70B1B6C2">
      <w:pPr>
        <w:rPr>
          <w:lang w:val="en-GB"/>
        </w:rPr>
      </w:pPr>
      <w:r w:rsidRPr="00572301">
        <w:rPr>
          <w:lang w:val="en-GB"/>
        </w:rPr>
        <w:t xml:space="preserve">In this report, the design of a biopharmaceutical production facility </w:t>
      </w:r>
      <w:r w:rsidR="008248DD">
        <w:rPr>
          <w:lang w:val="en-GB"/>
        </w:rPr>
        <w:t>created</w:t>
      </w:r>
      <w:r w:rsidRPr="00572301">
        <w:rPr>
          <w:lang w:val="en-GB"/>
        </w:rPr>
        <w:t xml:space="preserve"> for the BP3 module</w:t>
      </w:r>
      <w:r w:rsidR="008C0386">
        <w:rPr>
          <w:lang w:val="en-GB"/>
        </w:rPr>
        <w:t xml:space="preserve"> is des</w:t>
      </w:r>
      <w:r w:rsidR="00893B32">
        <w:rPr>
          <w:lang w:val="en-GB"/>
        </w:rPr>
        <w:t>cribed in detail.</w:t>
      </w:r>
      <w:r w:rsidRPr="00572301">
        <w:rPr>
          <w:lang w:val="en-GB"/>
        </w:rPr>
        <w:t xml:space="preserve"> Based on</w:t>
      </w:r>
      <w:r w:rsidR="008717D3">
        <w:rPr>
          <w:lang w:val="en-GB"/>
        </w:rPr>
        <w:t xml:space="preserve"> the</w:t>
      </w:r>
      <w:r w:rsidRPr="00572301">
        <w:rPr>
          <w:lang w:val="en-GB"/>
        </w:rPr>
        <w:t xml:space="preserve"> given user requirements specification</w:t>
      </w:r>
      <w:r w:rsidR="00BB210E">
        <w:rPr>
          <w:lang w:val="en-GB"/>
        </w:rPr>
        <w:t>s</w:t>
      </w:r>
      <w:r w:rsidRPr="00572301">
        <w:rPr>
          <w:lang w:val="en-GB"/>
        </w:rPr>
        <w:t xml:space="preserve"> (URS), the plant has been designed to assure the production of four products </w:t>
      </w:r>
      <w:r w:rsidR="00C51D0C">
        <w:rPr>
          <w:lang w:val="en-GB"/>
        </w:rPr>
        <w:t>(products A, B, C and D)</w:t>
      </w:r>
      <w:r w:rsidRPr="00572301">
        <w:rPr>
          <w:lang w:val="en-GB"/>
        </w:rPr>
        <w:t xml:space="preserve"> based on hamster ovary (CHO) cell-derived </w:t>
      </w:r>
      <w:r w:rsidRPr="00572301" w:rsidR="002E0302">
        <w:rPr>
          <w:lang w:val="en-GB"/>
        </w:rPr>
        <w:t>monoclonal</w:t>
      </w:r>
      <w:r w:rsidRPr="00572301">
        <w:rPr>
          <w:lang w:val="en-GB"/>
        </w:rPr>
        <w:t xml:space="preserve"> antibod</w:t>
      </w:r>
      <w:r w:rsidR="00F56F4D">
        <w:rPr>
          <w:lang w:val="en-GB"/>
        </w:rPr>
        <w:t>ies</w:t>
      </w:r>
      <w:r w:rsidRPr="00572301">
        <w:rPr>
          <w:lang w:val="en-GB"/>
        </w:rPr>
        <w:t xml:space="preserve"> (mAb) </w:t>
      </w:r>
      <w:r w:rsidR="006E6AB7">
        <w:rPr>
          <w:lang w:val="en-GB"/>
        </w:rPr>
        <w:t xml:space="preserve">in compliance with Swiss and US </w:t>
      </w:r>
      <w:r w:rsidRPr="00572301">
        <w:rPr>
          <w:lang w:val="en-GB"/>
        </w:rPr>
        <w:t xml:space="preserve">cGMP requirements. To </w:t>
      </w:r>
      <w:r w:rsidR="007C0F3C">
        <w:rPr>
          <w:lang w:val="en-GB"/>
        </w:rPr>
        <w:t>fulfil</w:t>
      </w:r>
      <w:r w:rsidRPr="00572301">
        <w:rPr>
          <w:lang w:val="en-GB"/>
        </w:rPr>
        <w:t xml:space="preserve"> the </w:t>
      </w:r>
      <w:r w:rsidR="007C0F3C">
        <w:rPr>
          <w:lang w:val="en-GB"/>
        </w:rPr>
        <w:t xml:space="preserve">given URS, several calculations </w:t>
      </w:r>
      <w:r w:rsidR="00183A80">
        <w:rPr>
          <w:lang w:val="en-GB"/>
        </w:rPr>
        <w:t>were</w:t>
      </w:r>
      <w:r w:rsidR="007C0F3C">
        <w:rPr>
          <w:lang w:val="en-GB"/>
        </w:rPr>
        <w:t xml:space="preserve"> made </w:t>
      </w:r>
      <w:r w:rsidR="00E15C45">
        <w:rPr>
          <w:lang w:val="en-GB"/>
        </w:rPr>
        <w:t xml:space="preserve">which showed </w:t>
      </w:r>
      <w:r w:rsidR="00BA1B53">
        <w:rPr>
          <w:lang w:val="en-GB"/>
        </w:rPr>
        <w:t xml:space="preserve">that 72 batches </w:t>
      </w:r>
      <w:r w:rsidRPr="00572301">
        <w:rPr>
          <w:lang w:val="en-GB"/>
        </w:rPr>
        <w:t xml:space="preserve">with a </w:t>
      </w:r>
      <w:r w:rsidR="00A04AC5">
        <w:rPr>
          <w:lang w:val="en-GB"/>
        </w:rPr>
        <w:t>production</w:t>
      </w:r>
      <w:r w:rsidRPr="00572301">
        <w:rPr>
          <w:lang w:val="en-GB"/>
        </w:rPr>
        <w:t xml:space="preserve"> volume of </w:t>
      </w:r>
      <w:r w:rsidR="006F2236">
        <w:rPr>
          <w:lang w:val="en-GB"/>
        </w:rPr>
        <w:t>2000L</w:t>
      </w:r>
      <w:r w:rsidRPr="00572301">
        <w:rPr>
          <w:lang w:val="en-GB"/>
        </w:rPr>
        <w:t xml:space="preserve"> </w:t>
      </w:r>
      <w:r w:rsidR="00E07B92">
        <w:rPr>
          <w:lang w:val="en-GB"/>
        </w:rPr>
        <w:t>were needed</w:t>
      </w:r>
      <w:r w:rsidR="006F2236">
        <w:rPr>
          <w:lang w:val="en-GB"/>
        </w:rPr>
        <w:t xml:space="preserve"> to </w:t>
      </w:r>
      <w:r w:rsidR="00A65286">
        <w:rPr>
          <w:lang w:val="en-GB"/>
        </w:rPr>
        <w:t xml:space="preserve">reach the titer </w:t>
      </w:r>
      <w:r w:rsidR="002B682D">
        <w:rPr>
          <w:lang w:val="en-GB"/>
        </w:rPr>
        <w:t>specified</w:t>
      </w:r>
      <w:r w:rsidR="00A65286">
        <w:rPr>
          <w:lang w:val="en-GB"/>
        </w:rPr>
        <w:t xml:space="preserve"> for </w:t>
      </w:r>
      <w:r w:rsidR="00AE3E03">
        <w:rPr>
          <w:lang w:val="en-GB"/>
        </w:rPr>
        <w:t>the mAb production facility.</w:t>
      </w:r>
      <w:r w:rsidR="003154AD">
        <w:rPr>
          <w:lang w:val="en-GB"/>
        </w:rPr>
        <w:t xml:space="preserve"> </w:t>
      </w:r>
      <w:r w:rsidR="00E871F2">
        <w:rPr>
          <w:lang w:val="en-GB"/>
        </w:rPr>
        <w:t xml:space="preserve">Further </w:t>
      </w:r>
      <w:r w:rsidR="003C47C4">
        <w:rPr>
          <w:lang w:val="en-GB"/>
        </w:rPr>
        <w:t>calculations</w:t>
      </w:r>
      <w:r w:rsidR="00E871F2">
        <w:rPr>
          <w:lang w:val="en-GB"/>
        </w:rPr>
        <w:t xml:space="preserve"> </w:t>
      </w:r>
      <w:r w:rsidR="00185FD8">
        <w:rPr>
          <w:lang w:val="en-GB"/>
        </w:rPr>
        <w:t xml:space="preserve">were made to </w:t>
      </w:r>
      <w:r w:rsidR="00777EA6">
        <w:rPr>
          <w:lang w:val="en-GB"/>
        </w:rPr>
        <w:t xml:space="preserve">determine the necessary </w:t>
      </w:r>
      <w:r w:rsidR="00486CAA">
        <w:rPr>
          <w:lang w:val="en-GB"/>
        </w:rPr>
        <w:t>seed</w:t>
      </w:r>
      <w:r w:rsidR="00F926E0">
        <w:rPr>
          <w:lang w:val="en-GB"/>
        </w:rPr>
        <w:t>, as well as</w:t>
      </w:r>
      <w:r w:rsidR="00486CAA">
        <w:rPr>
          <w:lang w:val="en-GB"/>
        </w:rPr>
        <w:t xml:space="preserve"> production lines</w:t>
      </w:r>
      <w:r w:rsidR="00BB67C9">
        <w:rPr>
          <w:lang w:val="en-GB"/>
        </w:rPr>
        <w:t xml:space="preserve">. To maximize the </w:t>
      </w:r>
      <w:r w:rsidR="004C2A01">
        <w:rPr>
          <w:lang w:val="en-GB"/>
        </w:rPr>
        <w:t xml:space="preserve">utilization of the </w:t>
      </w:r>
      <w:r w:rsidR="003154AD">
        <w:rPr>
          <w:lang w:val="en-GB"/>
        </w:rPr>
        <w:t xml:space="preserve">plant, </w:t>
      </w:r>
      <w:r w:rsidR="00BB67C9">
        <w:rPr>
          <w:lang w:val="en-GB"/>
        </w:rPr>
        <w:t xml:space="preserve">an occupancy list was </w:t>
      </w:r>
      <w:r w:rsidR="003154AD">
        <w:rPr>
          <w:lang w:val="en-GB"/>
        </w:rPr>
        <w:t>created</w:t>
      </w:r>
      <w:r w:rsidR="00BB67C9">
        <w:rPr>
          <w:lang w:val="en-GB"/>
        </w:rPr>
        <w:t xml:space="preserve"> to </w:t>
      </w:r>
      <w:r w:rsidR="00AD27FB">
        <w:rPr>
          <w:lang w:val="en-GB"/>
        </w:rPr>
        <w:t xml:space="preserve">and a staggered production process was </w:t>
      </w:r>
      <w:r w:rsidR="003154AD">
        <w:rPr>
          <w:lang w:val="en-GB"/>
        </w:rPr>
        <w:t>selected</w:t>
      </w:r>
      <w:r w:rsidR="00AD27FB">
        <w:rPr>
          <w:lang w:val="en-GB"/>
        </w:rPr>
        <w:t xml:space="preserve">. </w:t>
      </w:r>
      <w:r w:rsidR="002E283E">
        <w:rPr>
          <w:lang w:val="en-GB"/>
        </w:rPr>
        <w:t xml:space="preserve">The results </w:t>
      </w:r>
      <w:r w:rsidR="00F42D50">
        <w:rPr>
          <w:lang w:val="en-GB"/>
        </w:rPr>
        <w:t>indicated</w:t>
      </w:r>
      <w:r w:rsidR="002E283E">
        <w:rPr>
          <w:lang w:val="en-GB"/>
        </w:rPr>
        <w:t xml:space="preserve"> that</w:t>
      </w:r>
      <w:r w:rsidRPr="00572301">
        <w:rPr>
          <w:lang w:val="en-GB"/>
        </w:rPr>
        <w:t xml:space="preserve"> two</w:t>
      </w:r>
      <w:r w:rsidR="002F3CED">
        <w:rPr>
          <w:lang w:val="en-GB"/>
        </w:rPr>
        <w:t xml:space="preserve"> inoculum seed lines</w:t>
      </w:r>
      <w:r w:rsidR="00F763B8">
        <w:rPr>
          <w:lang w:val="en-GB"/>
        </w:rPr>
        <w:t>,</w:t>
      </w:r>
      <w:r w:rsidR="00627C20">
        <w:rPr>
          <w:lang w:val="en-GB"/>
        </w:rPr>
        <w:t xml:space="preserve"> one</w:t>
      </w:r>
      <w:r w:rsidR="00F763B8">
        <w:rPr>
          <w:lang w:val="en-GB"/>
        </w:rPr>
        <w:t xml:space="preserve"> </w:t>
      </w:r>
      <w:r w:rsidR="00F42D50">
        <w:rPr>
          <w:lang w:val="en-GB"/>
        </w:rPr>
        <w:t xml:space="preserve">50L </w:t>
      </w:r>
      <w:r w:rsidR="00627C20">
        <w:rPr>
          <w:lang w:val="en-GB"/>
        </w:rPr>
        <w:t xml:space="preserve">stainless steel </w:t>
      </w:r>
      <w:r w:rsidRPr="00572301">
        <w:rPr>
          <w:lang w:val="en-GB"/>
        </w:rPr>
        <w:t xml:space="preserve">bioreactor and </w:t>
      </w:r>
      <w:r w:rsidR="00DC36C6">
        <w:rPr>
          <w:lang w:val="en-GB"/>
        </w:rPr>
        <w:t xml:space="preserve">one </w:t>
      </w:r>
      <w:r w:rsidR="0071161E">
        <w:rPr>
          <w:lang w:val="en-GB"/>
        </w:rPr>
        <w:t xml:space="preserve">200L </w:t>
      </w:r>
      <w:r w:rsidR="006D1E07">
        <w:rPr>
          <w:lang w:val="en-GB"/>
        </w:rPr>
        <w:t>single-use</w:t>
      </w:r>
      <w:r w:rsidRPr="00572301">
        <w:rPr>
          <w:lang w:val="en-GB"/>
        </w:rPr>
        <w:t xml:space="preserve"> </w:t>
      </w:r>
      <w:r w:rsidR="006D1E07">
        <w:rPr>
          <w:lang w:val="en-GB"/>
        </w:rPr>
        <w:t>bioreactor</w:t>
      </w:r>
      <w:r w:rsidR="006A4686">
        <w:rPr>
          <w:lang w:val="en-GB"/>
        </w:rPr>
        <w:t>, as well as</w:t>
      </w:r>
      <w:r w:rsidRPr="00572301">
        <w:rPr>
          <w:lang w:val="en-GB"/>
        </w:rPr>
        <w:t xml:space="preserve"> three 2000L single-use bioreactors </w:t>
      </w:r>
      <w:r w:rsidR="00495F13">
        <w:rPr>
          <w:lang w:val="en-GB"/>
        </w:rPr>
        <w:t xml:space="preserve">should be used </w:t>
      </w:r>
      <w:r w:rsidR="006A4686">
        <w:rPr>
          <w:lang w:val="en-GB"/>
        </w:rPr>
        <w:t xml:space="preserve">to </w:t>
      </w:r>
      <w:r w:rsidR="007C226E">
        <w:rPr>
          <w:lang w:val="en-GB"/>
        </w:rPr>
        <w:t>meet</w:t>
      </w:r>
      <w:r w:rsidR="006A4686">
        <w:rPr>
          <w:lang w:val="en-GB"/>
        </w:rPr>
        <w:t xml:space="preserve"> the goals set by the URS</w:t>
      </w:r>
      <w:r w:rsidR="00F4129D">
        <w:rPr>
          <w:lang w:val="en-GB"/>
        </w:rPr>
        <w:t>.</w:t>
      </w:r>
      <w:r w:rsidRPr="00572301">
        <w:rPr>
          <w:lang w:val="en-GB"/>
        </w:rPr>
        <w:t xml:space="preserve"> </w:t>
      </w:r>
      <w:r w:rsidR="00C7729F">
        <w:rPr>
          <w:lang w:val="en-GB"/>
        </w:rPr>
        <w:t xml:space="preserve">Based on </w:t>
      </w:r>
      <w:r w:rsidR="00643AE7">
        <w:rPr>
          <w:lang w:val="en-GB"/>
        </w:rPr>
        <w:t>th</w:t>
      </w:r>
      <w:r w:rsidR="00F53BF0">
        <w:rPr>
          <w:lang w:val="en-GB"/>
        </w:rPr>
        <w:t>ese</w:t>
      </w:r>
      <w:r w:rsidR="00C7729F">
        <w:rPr>
          <w:lang w:val="en-GB"/>
        </w:rPr>
        <w:t xml:space="preserve"> </w:t>
      </w:r>
      <w:r w:rsidR="00643AE7">
        <w:rPr>
          <w:lang w:val="en-GB"/>
        </w:rPr>
        <w:t>assumption</w:t>
      </w:r>
      <w:r w:rsidR="0097003F">
        <w:rPr>
          <w:lang w:val="en-GB"/>
        </w:rPr>
        <w:t>s</w:t>
      </w:r>
      <w:r w:rsidR="007C226E">
        <w:rPr>
          <w:lang w:val="en-GB"/>
        </w:rPr>
        <w:t>,</w:t>
      </w:r>
      <w:r w:rsidR="00C7729F">
        <w:rPr>
          <w:lang w:val="en-GB"/>
        </w:rPr>
        <w:t xml:space="preserve"> a </w:t>
      </w:r>
      <w:r w:rsidR="00532D04">
        <w:rPr>
          <w:lang w:val="en-GB"/>
        </w:rPr>
        <w:t>four-story</w:t>
      </w:r>
      <w:r w:rsidR="00B16064">
        <w:rPr>
          <w:lang w:val="en-GB"/>
        </w:rPr>
        <w:t xml:space="preserve"> production facility</w:t>
      </w:r>
      <w:r w:rsidR="00532D04">
        <w:rPr>
          <w:lang w:val="en-GB"/>
        </w:rPr>
        <w:t xml:space="preserve"> was designed</w:t>
      </w:r>
      <w:r w:rsidR="00B16064">
        <w:rPr>
          <w:lang w:val="en-GB"/>
        </w:rPr>
        <w:t xml:space="preserve"> with a warehouse and an entrance attached to the main </w:t>
      </w:r>
      <w:r w:rsidR="00865C1D">
        <w:rPr>
          <w:lang w:val="en-GB"/>
        </w:rPr>
        <w:t>part</w:t>
      </w:r>
      <w:r w:rsidR="00B16064">
        <w:rPr>
          <w:lang w:val="en-GB"/>
        </w:rPr>
        <w:t xml:space="preserve"> of the build</w:t>
      </w:r>
      <w:r w:rsidR="00643AE7">
        <w:rPr>
          <w:lang w:val="en-GB"/>
        </w:rPr>
        <w:t>ing</w:t>
      </w:r>
      <w:r w:rsidR="00337203">
        <w:rPr>
          <w:lang w:val="en-GB"/>
        </w:rPr>
        <w:t>.</w:t>
      </w:r>
      <w:r w:rsidR="00331462">
        <w:rPr>
          <w:lang w:val="en-GB"/>
        </w:rPr>
        <w:t xml:space="preserve"> </w:t>
      </w:r>
      <w:r w:rsidR="007C627A">
        <w:rPr>
          <w:lang w:val="en-GB"/>
        </w:rPr>
        <w:t>Additionally,</w:t>
      </w:r>
      <w:r w:rsidR="007C4105">
        <w:rPr>
          <w:lang w:val="en-GB"/>
        </w:rPr>
        <w:t xml:space="preserve"> a height concept</w:t>
      </w:r>
      <w:r w:rsidR="00865C1D">
        <w:rPr>
          <w:lang w:val="en-GB"/>
        </w:rPr>
        <w:t>, a zoning concept</w:t>
      </w:r>
      <w:r w:rsidR="00742EDC">
        <w:rPr>
          <w:lang w:val="en-GB"/>
        </w:rPr>
        <w:t>, an</w:t>
      </w:r>
      <w:r w:rsidR="00865C1D">
        <w:rPr>
          <w:lang w:val="en-GB"/>
        </w:rPr>
        <w:t xml:space="preserve"> </w:t>
      </w:r>
      <w:r w:rsidR="007C4105">
        <w:rPr>
          <w:lang w:val="en-GB"/>
        </w:rPr>
        <w:t xml:space="preserve">and </w:t>
      </w:r>
      <w:r w:rsidR="00742EDC">
        <w:rPr>
          <w:lang w:val="en-GB"/>
        </w:rPr>
        <w:t xml:space="preserve">an </w:t>
      </w:r>
      <w:r w:rsidR="007C4105">
        <w:rPr>
          <w:lang w:val="en-GB"/>
        </w:rPr>
        <w:t xml:space="preserve">area schedule </w:t>
      </w:r>
      <w:r w:rsidR="00893C8C">
        <w:rPr>
          <w:lang w:val="en-GB"/>
        </w:rPr>
        <w:t xml:space="preserve">were set </w:t>
      </w:r>
      <w:r w:rsidR="00600DD4">
        <w:rPr>
          <w:lang w:val="en-GB"/>
        </w:rPr>
        <w:t xml:space="preserve">and </w:t>
      </w:r>
      <w:r w:rsidR="00C23952">
        <w:rPr>
          <w:lang w:val="en-GB"/>
        </w:rPr>
        <w:t xml:space="preserve">a </w:t>
      </w:r>
      <w:r w:rsidR="009C5EFA">
        <w:rPr>
          <w:lang w:val="en-GB"/>
        </w:rPr>
        <w:t>2</w:t>
      </w:r>
      <w:r w:rsidR="000420E8">
        <w:rPr>
          <w:lang w:val="en-GB"/>
        </w:rPr>
        <w:t>-</w:t>
      </w:r>
      <w:r w:rsidR="00C23952">
        <w:rPr>
          <w:lang w:val="en-GB"/>
        </w:rPr>
        <w:t xml:space="preserve"> and </w:t>
      </w:r>
      <w:r w:rsidR="009C5EFA">
        <w:rPr>
          <w:lang w:val="en-GB"/>
        </w:rPr>
        <w:t>3</w:t>
      </w:r>
      <w:r w:rsidR="000420E8">
        <w:rPr>
          <w:lang w:val="en-GB"/>
        </w:rPr>
        <w:t xml:space="preserve">- dimensional </w:t>
      </w:r>
      <w:r w:rsidR="00C23952">
        <w:rPr>
          <w:lang w:val="en-GB"/>
        </w:rPr>
        <w:t>model</w:t>
      </w:r>
      <w:r w:rsidR="005B26DC">
        <w:rPr>
          <w:lang w:val="en-GB"/>
        </w:rPr>
        <w:t xml:space="preserve"> of the building was </w:t>
      </w:r>
      <w:r w:rsidR="009C5EFA">
        <w:rPr>
          <w:lang w:val="en-GB"/>
        </w:rPr>
        <w:t>created</w:t>
      </w:r>
      <w:r w:rsidR="005B26DC">
        <w:rPr>
          <w:lang w:val="en-GB"/>
        </w:rPr>
        <w:t xml:space="preserve"> to </w:t>
      </w:r>
      <w:r w:rsidR="00050A6B">
        <w:rPr>
          <w:lang w:val="en-GB"/>
        </w:rPr>
        <w:t xml:space="preserve">visualize the </w:t>
      </w:r>
      <w:r w:rsidR="0021263B">
        <w:rPr>
          <w:lang w:val="en-GB"/>
        </w:rPr>
        <w:t xml:space="preserve">facility </w:t>
      </w:r>
      <w:r w:rsidR="00CF329B">
        <w:rPr>
          <w:lang w:val="en-GB"/>
        </w:rPr>
        <w:t>inclu</w:t>
      </w:r>
      <w:r w:rsidR="00D0690D">
        <w:rPr>
          <w:lang w:val="en-GB"/>
        </w:rPr>
        <w:t>ding</w:t>
      </w:r>
      <w:r w:rsidR="0021263B">
        <w:rPr>
          <w:lang w:val="en-GB"/>
        </w:rPr>
        <w:t xml:space="preserve"> equipment</w:t>
      </w:r>
      <w:r w:rsidR="00F816CD">
        <w:rPr>
          <w:lang w:val="en-GB"/>
        </w:rPr>
        <w:t>.</w:t>
      </w:r>
      <w:r w:rsidR="0097003F">
        <w:rPr>
          <w:lang w:val="en-GB"/>
        </w:rPr>
        <w:t xml:space="preserve"> </w:t>
      </w:r>
      <w:r w:rsidR="00474020">
        <w:rPr>
          <w:lang w:val="en-GB"/>
        </w:rPr>
        <w:t xml:space="preserve">Lastly </w:t>
      </w:r>
      <w:r w:rsidR="00AA35DC">
        <w:rPr>
          <w:lang w:val="en-GB"/>
        </w:rPr>
        <w:t xml:space="preserve">to operate the </w:t>
      </w:r>
      <w:r w:rsidR="0076106D">
        <w:rPr>
          <w:lang w:val="en-GB"/>
        </w:rPr>
        <w:t>production</w:t>
      </w:r>
      <w:r w:rsidR="007D0495">
        <w:rPr>
          <w:lang w:val="en-GB"/>
        </w:rPr>
        <w:t xml:space="preserve"> facility</w:t>
      </w:r>
      <w:r w:rsidR="0076106D">
        <w:rPr>
          <w:lang w:val="en-GB"/>
        </w:rPr>
        <w:t>,</w:t>
      </w:r>
      <w:r w:rsidR="007D0495">
        <w:rPr>
          <w:lang w:val="en-GB"/>
        </w:rPr>
        <w:t xml:space="preserve"> </w:t>
      </w:r>
      <w:r w:rsidRPr="00572301" w:rsidR="009139F0">
        <w:rPr>
          <w:lang w:val="en-GB"/>
        </w:rPr>
        <w:t>8</w:t>
      </w:r>
      <w:r w:rsidR="009139F0">
        <w:rPr>
          <w:lang w:val="en-GB"/>
        </w:rPr>
        <w:t>5</w:t>
      </w:r>
      <w:r w:rsidRPr="00572301" w:rsidR="009139F0">
        <w:rPr>
          <w:lang w:val="en-GB"/>
        </w:rPr>
        <w:t xml:space="preserve"> full time equivalents will be necessary</w:t>
      </w:r>
      <w:r w:rsidR="009139F0">
        <w:rPr>
          <w:lang w:val="en-GB"/>
        </w:rPr>
        <w:t>.</w:t>
      </w:r>
    </w:p>
    <w:p w:rsidR="00A216EE" w:rsidP="00D3466E" w:rsidRDefault="00A216EE" w14:paraId="73C19B0F" w14:textId="77777777">
      <w:pPr>
        <w:rPr>
          <w:lang w:val="en-GB"/>
        </w:rPr>
      </w:pPr>
    </w:p>
    <w:p w:rsidR="00A216EE" w:rsidP="00D3466E" w:rsidRDefault="00A216EE" w14:paraId="2978BA0E" w14:textId="77777777">
      <w:pPr>
        <w:rPr>
          <w:lang w:val="en-GB"/>
        </w:rPr>
      </w:pPr>
    </w:p>
    <w:p w:rsidR="00356585" w:rsidP="00D3466E" w:rsidRDefault="00356585" w14:paraId="0891AF5A" w14:textId="6B904656">
      <w:pPr>
        <w:rPr>
          <w:lang w:val="en-GB"/>
        </w:rPr>
      </w:pPr>
      <w:r w:rsidRPr="00D66728">
        <w:rPr>
          <w:lang w:val="en-GB"/>
        </w:rPr>
        <w:br w:type="page"/>
      </w:r>
    </w:p>
    <w:p w:rsidRPr="0027210F" w:rsidR="00A216EE" w:rsidP="00172C91" w:rsidRDefault="00A216EE" w14:paraId="778B0F6B" w14:textId="15E99A79">
      <w:pPr>
        <w:pStyle w:val="Inhaltverzeichnis"/>
        <w:ind w:left="0" w:firstLine="0"/>
      </w:pPr>
      <w:bookmarkStart w:name="_Toc95410063" w:id="7"/>
      <w:bookmarkStart w:name="_Toc96002241" w:id="8"/>
      <w:bookmarkStart w:name="_Toc96003057" w:id="9"/>
      <w:bookmarkStart w:name="_Toc96016845" w:id="10"/>
      <w:bookmarkStart w:name="_Toc96025175" w:id="11"/>
      <w:bookmarkStart w:name="_Toc96065735" w:id="12"/>
      <w:bookmarkStart w:name="_Toc96072192" w:id="13"/>
      <w:r w:rsidRPr="0027210F">
        <w:lastRenderedPageBreak/>
        <w:t>List of Abbreviations</w:t>
      </w:r>
      <w:bookmarkEnd w:id="7"/>
      <w:bookmarkEnd w:id="8"/>
      <w:bookmarkEnd w:id="9"/>
      <w:bookmarkEnd w:id="10"/>
      <w:bookmarkEnd w:id="11"/>
      <w:bookmarkEnd w:id="12"/>
      <w:bookmarkEnd w:id="13"/>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701"/>
        <w:gridCol w:w="7927"/>
      </w:tblGrid>
      <w:tr w:rsidRPr="0027210F" w:rsidR="00A216EE" w:rsidTr="19A015AC" w14:paraId="54A6FF3A" w14:textId="77777777">
        <w:tc>
          <w:tcPr>
            <w:tcW w:w="1701" w:type="dxa"/>
            <w:tcBorders>
              <w:top w:val="single" w:color="auto" w:sz="4" w:space="0"/>
              <w:bottom w:val="single" w:color="auto" w:sz="4" w:space="0"/>
            </w:tcBorders>
          </w:tcPr>
          <w:p w:rsidRPr="0027210F" w:rsidR="00A216EE" w:rsidP="00A216EE" w:rsidRDefault="1337B2E6" w14:paraId="2CDB812C" w14:textId="7B76C889">
            <w:pPr>
              <w:rPr>
                <w:rStyle w:val="Hervorhebung"/>
                <w:b/>
                <w:i w:val="0"/>
                <w:lang w:val="en-GB"/>
              </w:rPr>
            </w:pPr>
            <w:r w:rsidRPr="38175E36">
              <w:rPr>
                <w:rStyle w:val="Hervorhebung"/>
                <w:b/>
                <w:bCs/>
                <w:i w:val="0"/>
                <w:iCs w:val="0"/>
                <w:lang w:val="en-GB"/>
              </w:rPr>
              <w:t>Abbrev</w:t>
            </w:r>
            <w:r w:rsidRPr="38175E36" w:rsidR="62F66B70">
              <w:rPr>
                <w:rStyle w:val="Hervorhebung"/>
                <w:b/>
                <w:bCs/>
                <w:i w:val="0"/>
                <w:iCs w:val="0"/>
                <w:lang w:val="en-GB"/>
              </w:rPr>
              <w:t>i</w:t>
            </w:r>
            <w:r w:rsidRPr="38175E36">
              <w:rPr>
                <w:rStyle w:val="Hervorhebung"/>
                <w:b/>
                <w:bCs/>
                <w:i w:val="0"/>
                <w:iCs w:val="0"/>
                <w:lang w:val="en-GB"/>
              </w:rPr>
              <w:t>ation</w:t>
            </w:r>
          </w:p>
        </w:tc>
        <w:tc>
          <w:tcPr>
            <w:tcW w:w="7927" w:type="dxa"/>
            <w:tcBorders>
              <w:top w:val="single" w:color="auto" w:sz="4" w:space="0"/>
              <w:bottom w:val="single" w:color="auto" w:sz="4" w:space="0"/>
            </w:tcBorders>
          </w:tcPr>
          <w:p w:rsidRPr="0027210F" w:rsidR="00A216EE" w:rsidP="00A216EE" w:rsidRDefault="00A216EE" w14:paraId="7BF72DDA" w14:textId="4BC63F80">
            <w:pPr>
              <w:rPr>
                <w:rStyle w:val="Hervorhebung"/>
                <w:b/>
                <w:i w:val="0"/>
                <w:lang w:val="en-GB"/>
              </w:rPr>
            </w:pPr>
            <w:r w:rsidRPr="0027210F">
              <w:rPr>
                <w:rStyle w:val="Hervorhebung"/>
                <w:b/>
                <w:i w:val="0"/>
                <w:lang w:val="en-GB"/>
              </w:rPr>
              <w:t>Meaning</w:t>
            </w:r>
          </w:p>
        </w:tc>
      </w:tr>
      <w:tr w:rsidRPr="0027210F" w:rsidR="00BE2780" w:rsidTr="19A015AC" w14:paraId="59ED3762" w14:textId="77777777">
        <w:tc>
          <w:tcPr>
            <w:tcW w:w="1701" w:type="dxa"/>
            <w:tcBorders>
              <w:top w:val="single" w:color="auto" w:sz="4" w:space="0"/>
            </w:tcBorders>
          </w:tcPr>
          <w:p w:rsidRPr="0027210F" w:rsidR="00BE2780" w:rsidP="00BE2780" w:rsidRDefault="00BE2780" w14:paraId="259A37CD" w14:textId="6D64A8EB">
            <w:pPr>
              <w:rPr>
                <w:lang w:val="en-GB"/>
              </w:rPr>
            </w:pPr>
            <w:r w:rsidRPr="0027210F">
              <w:rPr>
                <w:lang w:val="en-GB"/>
              </w:rPr>
              <w:t>API</w:t>
            </w:r>
          </w:p>
        </w:tc>
        <w:tc>
          <w:tcPr>
            <w:tcW w:w="7927" w:type="dxa"/>
            <w:tcBorders>
              <w:top w:val="single" w:color="auto" w:sz="4" w:space="0"/>
            </w:tcBorders>
          </w:tcPr>
          <w:p w:rsidRPr="0027210F" w:rsidR="00BE2780" w:rsidP="00BE2780" w:rsidRDefault="00BE2780" w14:paraId="285B843F" w14:textId="49B12ECA">
            <w:pPr>
              <w:rPr>
                <w:lang w:val="en-GB"/>
              </w:rPr>
            </w:pPr>
            <w:r w:rsidRPr="0027210F">
              <w:rPr>
                <w:lang w:val="en-GB"/>
              </w:rPr>
              <w:t>Active pharmaceutical ingredient</w:t>
            </w:r>
          </w:p>
        </w:tc>
      </w:tr>
      <w:tr w:rsidRPr="0027210F" w:rsidR="00BE2780" w:rsidTr="19A015AC" w14:paraId="18E81171" w14:textId="77777777">
        <w:tc>
          <w:tcPr>
            <w:tcW w:w="1701" w:type="dxa"/>
          </w:tcPr>
          <w:p w:rsidRPr="0027210F" w:rsidR="00BE2780" w:rsidP="00BE2780" w:rsidRDefault="00BE2780" w14:paraId="7C7283EA" w14:textId="2D5CD91F">
            <w:pPr>
              <w:rPr>
                <w:rStyle w:val="Hervorhebung"/>
                <w:i w:val="0"/>
                <w:lang w:val="en-GB"/>
              </w:rPr>
            </w:pPr>
            <w:r w:rsidRPr="0027210F">
              <w:rPr>
                <w:rStyle w:val="Hervorhebung"/>
                <w:i w:val="0"/>
                <w:lang w:val="en-GB"/>
              </w:rPr>
              <w:t>BDS</w:t>
            </w:r>
          </w:p>
        </w:tc>
        <w:tc>
          <w:tcPr>
            <w:tcW w:w="7927" w:type="dxa"/>
          </w:tcPr>
          <w:p w:rsidRPr="0027210F" w:rsidR="00BE2780" w:rsidP="00BE2780" w:rsidRDefault="00BE2780" w14:paraId="503B95A1" w14:textId="5E0236A7">
            <w:pPr>
              <w:rPr>
                <w:rStyle w:val="Hervorhebung"/>
                <w:i w:val="0"/>
                <w:lang w:val="en-GB"/>
              </w:rPr>
            </w:pPr>
            <w:r w:rsidRPr="0027210F">
              <w:rPr>
                <w:rStyle w:val="Hervorhebung"/>
                <w:i w:val="0"/>
                <w:lang w:val="en-GB"/>
              </w:rPr>
              <w:t xml:space="preserve">Bulk drug substance </w:t>
            </w:r>
          </w:p>
        </w:tc>
      </w:tr>
      <w:tr w:rsidRPr="0027210F" w:rsidR="00BE2780" w:rsidTr="19A015AC" w14:paraId="6AF20979" w14:textId="77777777">
        <w:tc>
          <w:tcPr>
            <w:tcW w:w="1701" w:type="dxa"/>
          </w:tcPr>
          <w:p w:rsidRPr="0027210F" w:rsidR="00BE2780" w:rsidP="00BE2780" w:rsidRDefault="00BE2780" w14:paraId="19F1C843" w14:textId="15F78DF2">
            <w:pPr>
              <w:rPr>
                <w:rStyle w:val="Hervorhebung"/>
                <w:i w:val="0"/>
                <w:lang w:val="en-GB"/>
              </w:rPr>
            </w:pPr>
            <w:r w:rsidRPr="0027210F">
              <w:rPr>
                <w:rStyle w:val="Hervorhebung"/>
                <w:i w:val="0"/>
                <w:lang w:val="en-GB"/>
              </w:rPr>
              <w:t>BP</w:t>
            </w:r>
          </w:p>
        </w:tc>
        <w:tc>
          <w:tcPr>
            <w:tcW w:w="7927" w:type="dxa"/>
          </w:tcPr>
          <w:p w:rsidRPr="000F2C6B" w:rsidR="00BE2780" w:rsidP="00BE2780" w:rsidRDefault="00BE2780" w14:paraId="6B9C6C42" w14:textId="550D3842">
            <w:pPr>
              <w:rPr>
                <w:rStyle w:val="Hervorhebung"/>
                <w:i w:val="0"/>
                <w:iCs w:val="0"/>
                <w:lang w:val="en-GB"/>
              </w:rPr>
            </w:pPr>
            <w:r w:rsidRPr="073D3A61">
              <w:rPr>
                <w:rStyle w:val="Hervorhebung"/>
                <w:i w:val="0"/>
                <w:iCs w:val="0"/>
                <w:lang w:val="en-GB"/>
              </w:rPr>
              <w:t>Buffer preparation</w:t>
            </w:r>
          </w:p>
        </w:tc>
      </w:tr>
      <w:tr w:rsidRPr="0027210F" w:rsidR="00BE2780" w:rsidTr="19A015AC" w14:paraId="5CA5BEEE" w14:textId="77777777">
        <w:tc>
          <w:tcPr>
            <w:tcW w:w="1701" w:type="dxa"/>
          </w:tcPr>
          <w:p w:rsidRPr="0027210F" w:rsidR="00BE2780" w:rsidP="00BE2780" w:rsidRDefault="00BE2780" w14:paraId="62625D91" w14:textId="7734106B">
            <w:pPr>
              <w:rPr>
                <w:rStyle w:val="Hervorhebung"/>
                <w:i w:val="0"/>
                <w:lang w:val="en-GB"/>
              </w:rPr>
            </w:pPr>
            <w:r w:rsidRPr="0027210F">
              <w:rPr>
                <w:rStyle w:val="Hervorhebung"/>
                <w:i w:val="0"/>
                <w:lang w:val="en-GB"/>
              </w:rPr>
              <w:t>BSL</w:t>
            </w:r>
          </w:p>
        </w:tc>
        <w:tc>
          <w:tcPr>
            <w:tcW w:w="7927" w:type="dxa"/>
          </w:tcPr>
          <w:p w:rsidRPr="0027210F" w:rsidR="00BE2780" w:rsidP="00BE2780" w:rsidRDefault="00BE2780" w14:paraId="72AC7231" w14:textId="2366CDE9">
            <w:pPr>
              <w:rPr>
                <w:rStyle w:val="Hervorhebung"/>
                <w:i w:val="0"/>
                <w:lang w:val="en-GB"/>
              </w:rPr>
            </w:pPr>
            <w:r w:rsidRPr="0027210F">
              <w:rPr>
                <w:rStyle w:val="Hervorhebung"/>
                <w:i w:val="0"/>
                <w:lang w:val="en-GB"/>
              </w:rPr>
              <w:t>Bio safety level</w:t>
            </w:r>
          </w:p>
        </w:tc>
      </w:tr>
      <w:tr w:rsidRPr="0027210F" w:rsidR="00BE2780" w:rsidTr="19A015AC" w14:paraId="6D21C916" w14:textId="77777777">
        <w:tc>
          <w:tcPr>
            <w:tcW w:w="1701" w:type="dxa"/>
          </w:tcPr>
          <w:p w:rsidRPr="0027210F" w:rsidR="00BE2780" w:rsidP="00BE2780" w:rsidRDefault="00BE2780" w14:paraId="5D9A977C" w14:textId="39F632FF">
            <w:pPr>
              <w:rPr>
                <w:rStyle w:val="hgkelc"/>
                <w:rFonts w:eastAsiaTheme="majorEastAsia"/>
                <w:lang w:val="en-GB"/>
              </w:rPr>
            </w:pPr>
            <w:r w:rsidRPr="0027210F">
              <w:rPr>
                <w:rStyle w:val="Hervorhebung"/>
                <w:i w:val="0"/>
                <w:lang w:val="en-GB"/>
              </w:rPr>
              <w:t>cGMP</w:t>
            </w:r>
          </w:p>
        </w:tc>
        <w:tc>
          <w:tcPr>
            <w:tcW w:w="7927" w:type="dxa"/>
          </w:tcPr>
          <w:p w:rsidRPr="0027210F" w:rsidR="00BE2780" w:rsidP="19A015AC" w:rsidRDefault="00BE2780" w14:paraId="0EB266E3" w14:textId="706C5828">
            <w:pPr>
              <w:rPr>
                <w:rStyle w:val="hgkelc"/>
                <w:rFonts w:eastAsiaTheme="majorEastAsia"/>
                <w:lang w:val="en-GB"/>
              </w:rPr>
            </w:pPr>
            <w:r w:rsidRPr="3CCBAACC">
              <w:rPr>
                <w:rStyle w:val="Hervorhebung"/>
                <w:i w:val="0"/>
                <w:lang w:val="en-GB"/>
              </w:rPr>
              <w:t xml:space="preserve">Current </w:t>
            </w:r>
            <w:r w:rsidRPr="3CCBAACC">
              <w:rPr>
                <w:rStyle w:val="Hervorhebung"/>
                <w:i w:val="0"/>
                <w:iCs w:val="0"/>
                <w:lang w:val="en-GB"/>
              </w:rPr>
              <w:t xml:space="preserve">good </w:t>
            </w:r>
            <w:r w:rsidRPr="3CCBAACC">
              <w:rPr>
                <w:rStyle w:val="Hervorhebung"/>
                <w:i w:val="0"/>
                <w:lang w:val="en-GB"/>
              </w:rPr>
              <w:t>manufacturing practice</w:t>
            </w:r>
          </w:p>
        </w:tc>
      </w:tr>
      <w:tr w:rsidRPr="0027210F" w:rsidR="00BE2780" w:rsidTr="19A015AC" w14:paraId="56A289D3" w14:textId="77777777">
        <w:tc>
          <w:tcPr>
            <w:tcW w:w="1701" w:type="dxa"/>
          </w:tcPr>
          <w:p w:rsidRPr="0027210F" w:rsidR="00BE2780" w:rsidP="00BE2780" w:rsidRDefault="00BE2780" w14:paraId="442C3ACA" w14:textId="2091768B">
            <w:pPr>
              <w:rPr>
                <w:rStyle w:val="Hervorhebung"/>
                <w:i w:val="0"/>
                <w:lang w:val="en-GB"/>
              </w:rPr>
            </w:pPr>
            <w:r w:rsidRPr="0027210F">
              <w:rPr>
                <w:rStyle w:val="Hervorhebung"/>
                <w:i w:val="0"/>
                <w:lang w:val="en-GB"/>
              </w:rPr>
              <w:t>CHO</w:t>
            </w:r>
          </w:p>
        </w:tc>
        <w:tc>
          <w:tcPr>
            <w:tcW w:w="7927" w:type="dxa"/>
          </w:tcPr>
          <w:p w:rsidRPr="0027210F" w:rsidR="00BE2780" w:rsidP="00BE2780" w:rsidRDefault="00BE2780" w14:paraId="6FD84380" w14:textId="077D72A3">
            <w:pPr>
              <w:rPr>
                <w:rStyle w:val="Hervorhebung"/>
                <w:i w:val="0"/>
                <w:lang w:val="en-GB"/>
              </w:rPr>
            </w:pPr>
            <w:r w:rsidRPr="0027210F">
              <w:rPr>
                <w:rStyle w:val="Hervorhebung"/>
                <w:i w:val="0"/>
                <w:lang w:val="en-GB"/>
              </w:rPr>
              <w:t xml:space="preserve">Chinese hamster ovary </w:t>
            </w:r>
          </w:p>
        </w:tc>
      </w:tr>
      <w:tr w:rsidRPr="0027210F" w:rsidR="00BE2780" w:rsidTr="19A015AC" w14:paraId="351C870D" w14:textId="77777777">
        <w:tc>
          <w:tcPr>
            <w:tcW w:w="1701" w:type="dxa"/>
          </w:tcPr>
          <w:p w:rsidRPr="0027210F" w:rsidR="00BE2780" w:rsidP="00BE2780" w:rsidRDefault="00BE2780" w14:paraId="348E351A" w14:textId="72A39D45">
            <w:pPr>
              <w:rPr>
                <w:rStyle w:val="Hervorhebung"/>
                <w:i w:val="0"/>
                <w:lang w:val="en-GB"/>
              </w:rPr>
            </w:pPr>
            <w:r w:rsidRPr="0027210F">
              <w:rPr>
                <w:lang w:val="en-GB"/>
              </w:rPr>
              <w:t>CNC</w:t>
            </w:r>
          </w:p>
        </w:tc>
        <w:tc>
          <w:tcPr>
            <w:tcW w:w="7927" w:type="dxa"/>
          </w:tcPr>
          <w:p w:rsidRPr="0027210F" w:rsidR="00BE2780" w:rsidP="00BE2780" w:rsidRDefault="00BE2780" w14:paraId="4E97EAEE" w14:textId="09D559E7">
            <w:pPr>
              <w:rPr>
                <w:rStyle w:val="Hervorhebung"/>
                <w:i w:val="0"/>
                <w:lang w:val="en-GB"/>
              </w:rPr>
            </w:pPr>
            <w:r w:rsidRPr="0027210F">
              <w:rPr>
                <w:lang w:val="en-GB"/>
              </w:rPr>
              <w:t>Controlled not classified</w:t>
            </w:r>
          </w:p>
        </w:tc>
      </w:tr>
      <w:tr w:rsidRPr="0027210F" w:rsidR="00BE2780" w:rsidTr="19A015AC" w14:paraId="171A2522" w14:textId="77777777">
        <w:tc>
          <w:tcPr>
            <w:tcW w:w="1701" w:type="dxa"/>
          </w:tcPr>
          <w:p w:rsidRPr="0027210F" w:rsidR="00BE2780" w:rsidP="00BE2780" w:rsidRDefault="00BE2780" w14:paraId="2275C85A" w14:textId="58E6B3E1">
            <w:pPr>
              <w:rPr>
                <w:lang w:val="en-GB"/>
              </w:rPr>
            </w:pPr>
            <w:r w:rsidRPr="2CFA9D0E">
              <w:rPr>
                <w:rStyle w:val="Hervorhebung"/>
                <w:i w:val="0"/>
                <w:iCs w:val="0"/>
                <w:lang w:val="en-GB"/>
              </w:rPr>
              <w:t>DCS</w:t>
            </w:r>
          </w:p>
        </w:tc>
        <w:tc>
          <w:tcPr>
            <w:tcW w:w="7927" w:type="dxa"/>
          </w:tcPr>
          <w:p w:rsidRPr="0027210F" w:rsidR="00BE2780" w:rsidP="00BE2780" w:rsidRDefault="00BE2780" w14:paraId="1B93FB3D" w14:textId="258FAB16">
            <w:pPr>
              <w:rPr>
                <w:lang w:val="en-GB"/>
              </w:rPr>
            </w:pPr>
            <w:r w:rsidRPr="5EAD46A9">
              <w:rPr>
                <w:rStyle w:val="Hervorhebung"/>
                <w:i w:val="0"/>
                <w:iCs w:val="0"/>
                <w:lang w:val="en-GB"/>
              </w:rPr>
              <w:t xml:space="preserve">Distribution control </w:t>
            </w:r>
          </w:p>
        </w:tc>
      </w:tr>
      <w:tr w:rsidRPr="0027210F" w:rsidR="00BE2780" w:rsidTr="19A015AC" w14:paraId="798B374E" w14:textId="77777777">
        <w:tc>
          <w:tcPr>
            <w:tcW w:w="1701" w:type="dxa"/>
          </w:tcPr>
          <w:p w:rsidRPr="000F2C6B" w:rsidR="00BE2780" w:rsidP="00BE2780" w:rsidRDefault="00BE2780" w14:paraId="610F5840" w14:textId="13A3377F">
            <w:pPr>
              <w:rPr>
                <w:rStyle w:val="Hervorhebung"/>
                <w:i w:val="0"/>
                <w:iCs w:val="0"/>
                <w:lang w:val="en-GB"/>
              </w:rPr>
            </w:pPr>
            <w:r w:rsidRPr="0027210F">
              <w:rPr>
                <w:lang w:val="en-GB"/>
              </w:rPr>
              <w:t>DS</w:t>
            </w:r>
          </w:p>
        </w:tc>
        <w:tc>
          <w:tcPr>
            <w:tcW w:w="7927" w:type="dxa"/>
          </w:tcPr>
          <w:p w:rsidRPr="000F2C6B" w:rsidR="00BE2780" w:rsidP="00BE2780" w:rsidRDefault="00BE2780" w14:paraId="24B9735B" w14:textId="7794C811">
            <w:pPr>
              <w:rPr>
                <w:rStyle w:val="Hervorhebung"/>
                <w:i w:val="0"/>
                <w:iCs w:val="0"/>
                <w:lang w:val="en-GB"/>
              </w:rPr>
            </w:pPr>
            <w:r w:rsidRPr="0027210F">
              <w:rPr>
                <w:lang w:val="en-GB"/>
              </w:rPr>
              <w:t>Drug substance</w:t>
            </w:r>
          </w:p>
        </w:tc>
      </w:tr>
      <w:tr w:rsidRPr="0027210F" w:rsidR="00BE2780" w:rsidTr="19A015AC" w14:paraId="17745CD9" w14:textId="77777777">
        <w:tc>
          <w:tcPr>
            <w:tcW w:w="1701" w:type="dxa"/>
          </w:tcPr>
          <w:p w:rsidRPr="0027210F" w:rsidR="00BE2780" w:rsidP="00BE2780" w:rsidRDefault="00BE2780" w14:paraId="6CD5B5F3" w14:textId="21CC3894">
            <w:pPr>
              <w:rPr>
                <w:lang w:val="en-GB"/>
              </w:rPr>
            </w:pPr>
            <w:r w:rsidRPr="0027210F">
              <w:rPr>
                <w:rStyle w:val="Hervorhebung"/>
                <w:i w:val="0"/>
                <w:lang w:val="en-GB"/>
              </w:rPr>
              <w:t>DSP</w:t>
            </w:r>
          </w:p>
        </w:tc>
        <w:tc>
          <w:tcPr>
            <w:tcW w:w="7927" w:type="dxa"/>
          </w:tcPr>
          <w:p w:rsidRPr="0027210F" w:rsidR="00BE2780" w:rsidP="00BE2780" w:rsidRDefault="00BE2780" w14:paraId="5DB22CFA" w14:textId="32A337BE">
            <w:pPr>
              <w:rPr>
                <w:lang w:val="en-GB"/>
              </w:rPr>
            </w:pPr>
            <w:r w:rsidRPr="0027210F">
              <w:rPr>
                <w:rStyle w:val="Hervorhebung"/>
                <w:i w:val="0"/>
                <w:lang w:val="en-GB"/>
              </w:rPr>
              <w:t>Downstream process</w:t>
            </w:r>
          </w:p>
        </w:tc>
      </w:tr>
      <w:tr w:rsidRPr="0027210F" w:rsidR="00413416" w:rsidTr="19A015AC" w14:paraId="54D11B07" w14:textId="77777777">
        <w:tc>
          <w:tcPr>
            <w:tcW w:w="1701" w:type="dxa"/>
          </w:tcPr>
          <w:p w:rsidRPr="0027210F" w:rsidR="00413416" w:rsidP="00BE2780" w:rsidRDefault="00413416" w14:paraId="3AFC69DE" w14:textId="4B18208E">
            <w:pPr>
              <w:rPr>
                <w:rStyle w:val="Hervorhebung"/>
                <w:i w:val="0"/>
                <w:lang w:val="en-GB"/>
              </w:rPr>
            </w:pPr>
            <w:r>
              <w:rPr>
                <w:lang w:val="en-GB"/>
              </w:rPr>
              <w:t>E&amp;L</w:t>
            </w:r>
          </w:p>
        </w:tc>
        <w:tc>
          <w:tcPr>
            <w:tcW w:w="7927" w:type="dxa"/>
          </w:tcPr>
          <w:p w:rsidRPr="0027210F" w:rsidR="00413416" w:rsidP="00BE2780" w:rsidRDefault="00413416" w14:paraId="007648BD" w14:textId="6E518E5D">
            <w:pPr>
              <w:rPr>
                <w:rStyle w:val="Hervorhebung"/>
                <w:i w:val="0"/>
                <w:lang w:val="en-GB"/>
              </w:rPr>
            </w:pPr>
            <w:r>
              <w:rPr>
                <w:lang w:val="en-GB"/>
              </w:rPr>
              <w:t xml:space="preserve">Extractables and leachables </w:t>
            </w:r>
          </w:p>
        </w:tc>
      </w:tr>
      <w:tr w:rsidRPr="00B35361" w:rsidR="00BE2780" w:rsidTr="19A015AC" w14:paraId="0B056EB4" w14:textId="77777777">
        <w:tc>
          <w:tcPr>
            <w:tcW w:w="1701" w:type="dxa"/>
          </w:tcPr>
          <w:p w:rsidRPr="0027210F" w:rsidR="00BE2780" w:rsidP="00BE2780" w:rsidRDefault="00BE2780" w14:paraId="661AA521" w14:textId="3A9E53C8">
            <w:pPr>
              <w:rPr>
                <w:rStyle w:val="Hervorhebung"/>
                <w:i w:val="0"/>
                <w:lang w:val="en-GB"/>
              </w:rPr>
            </w:pPr>
            <w:r w:rsidRPr="0027210F">
              <w:rPr>
                <w:rStyle w:val="Hervorhebung"/>
                <w:i w:val="0"/>
                <w:lang w:val="en-GB"/>
              </w:rPr>
              <w:t>HVAC</w:t>
            </w:r>
          </w:p>
        </w:tc>
        <w:tc>
          <w:tcPr>
            <w:tcW w:w="7927" w:type="dxa"/>
          </w:tcPr>
          <w:p w:rsidRPr="0027210F" w:rsidR="00BE2780" w:rsidP="00BE2780" w:rsidRDefault="00BE2780" w14:paraId="273DDAF3" w14:textId="4D8A107C">
            <w:pPr>
              <w:rPr>
                <w:rStyle w:val="Hervorhebung"/>
                <w:i w:val="0"/>
                <w:lang w:val="en-GB"/>
              </w:rPr>
            </w:pPr>
            <w:r w:rsidRPr="0462572A">
              <w:rPr>
                <w:rStyle w:val="Hervorhebung"/>
                <w:i w:val="0"/>
                <w:lang w:val="en-GB"/>
              </w:rPr>
              <w:t xml:space="preserve">Heating, Ventilation, and Air conditioning </w:t>
            </w:r>
          </w:p>
        </w:tc>
      </w:tr>
      <w:tr w:rsidRPr="0027210F" w:rsidR="00BE2780" w:rsidTr="19A015AC" w14:paraId="4DC6F61D" w14:textId="77777777">
        <w:tc>
          <w:tcPr>
            <w:tcW w:w="1701" w:type="dxa"/>
          </w:tcPr>
          <w:p w:rsidRPr="0027210F" w:rsidR="00BE2780" w:rsidP="00BE2780" w:rsidRDefault="00BE2780" w14:paraId="6A749B5F" w14:textId="2C3985C2">
            <w:pPr>
              <w:rPr>
                <w:rStyle w:val="Hervorhebung"/>
                <w:i w:val="0"/>
                <w:lang w:val="en-GB"/>
              </w:rPr>
            </w:pPr>
            <w:r w:rsidRPr="04C4718A">
              <w:rPr>
                <w:lang w:val="en-GB"/>
              </w:rPr>
              <w:t>mAb</w:t>
            </w:r>
          </w:p>
        </w:tc>
        <w:tc>
          <w:tcPr>
            <w:tcW w:w="7927" w:type="dxa"/>
          </w:tcPr>
          <w:p w:rsidRPr="0027210F" w:rsidR="00BE2780" w:rsidP="00BE2780" w:rsidRDefault="00BE2780" w14:paraId="16797D41" w14:textId="3BC59A9F">
            <w:pPr>
              <w:rPr>
                <w:rStyle w:val="Hervorhebung"/>
                <w:lang w:val="en-GB"/>
              </w:rPr>
            </w:pPr>
            <w:r w:rsidRPr="694500A1">
              <w:rPr>
                <w:lang w:val="en-GB"/>
              </w:rPr>
              <w:t>Monoclonal</w:t>
            </w:r>
            <w:r w:rsidRPr="19A015AC">
              <w:rPr>
                <w:lang w:val="en-GB"/>
              </w:rPr>
              <w:t xml:space="preserve"> antibody</w:t>
            </w:r>
          </w:p>
        </w:tc>
      </w:tr>
      <w:tr w:rsidRPr="0027210F" w:rsidR="00BE2780" w:rsidTr="19A015AC" w14:paraId="5BE3A1E2" w14:textId="77777777">
        <w:tc>
          <w:tcPr>
            <w:tcW w:w="1701" w:type="dxa"/>
          </w:tcPr>
          <w:p w:rsidRPr="00526071" w:rsidR="00BE2780" w:rsidP="00BE2780" w:rsidRDefault="00BE2780" w14:paraId="64DC85A8" w14:textId="1AA84147">
            <w:pPr>
              <w:rPr>
                <w:lang w:val="en-GB"/>
              </w:rPr>
            </w:pPr>
            <w:r w:rsidRPr="0027210F">
              <w:rPr>
                <w:lang w:val="en-GB"/>
              </w:rPr>
              <w:t>MP</w:t>
            </w:r>
          </w:p>
        </w:tc>
        <w:tc>
          <w:tcPr>
            <w:tcW w:w="7927" w:type="dxa"/>
          </w:tcPr>
          <w:p w:rsidRPr="0027210F" w:rsidR="00BE2780" w:rsidP="00BE2780" w:rsidRDefault="00BE2780" w14:paraId="7B00770A" w14:textId="43DCFC36">
            <w:pPr>
              <w:rPr>
                <w:lang w:val="en-GB"/>
              </w:rPr>
            </w:pPr>
            <w:r w:rsidRPr="0027210F">
              <w:rPr>
                <w:lang w:val="en-GB"/>
              </w:rPr>
              <w:t>Media preparation</w:t>
            </w:r>
          </w:p>
        </w:tc>
      </w:tr>
      <w:tr w:rsidRPr="0027210F" w:rsidR="00BE2780" w:rsidTr="19A015AC" w14:paraId="2441920B" w14:textId="77777777">
        <w:tc>
          <w:tcPr>
            <w:tcW w:w="1701" w:type="dxa"/>
          </w:tcPr>
          <w:p w:rsidRPr="0027210F" w:rsidR="00BE2780" w:rsidP="00BE2780" w:rsidRDefault="00BE2780" w14:paraId="46C640A1" w14:textId="0FC47F08">
            <w:pPr>
              <w:rPr>
                <w:lang w:val="en-GB"/>
              </w:rPr>
            </w:pPr>
            <w:r w:rsidRPr="0027210F">
              <w:rPr>
                <w:lang w:val="en-GB"/>
              </w:rPr>
              <w:t>PCS</w:t>
            </w:r>
          </w:p>
        </w:tc>
        <w:tc>
          <w:tcPr>
            <w:tcW w:w="7927" w:type="dxa"/>
          </w:tcPr>
          <w:p w:rsidRPr="0027210F" w:rsidR="00BE2780" w:rsidP="00BE2780" w:rsidRDefault="00BE2780" w14:paraId="3EAA3F0C" w14:textId="004A2077">
            <w:pPr>
              <w:rPr>
                <w:lang w:val="en-GB"/>
              </w:rPr>
            </w:pPr>
            <w:r w:rsidRPr="0027210F">
              <w:rPr>
                <w:lang w:val="en-GB"/>
              </w:rPr>
              <w:t>Process control safety</w:t>
            </w:r>
          </w:p>
        </w:tc>
      </w:tr>
      <w:tr w:rsidRPr="0027210F" w:rsidR="00BE2780" w:rsidTr="19A015AC" w14:paraId="3CDAB987" w14:textId="77777777">
        <w:tc>
          <w:tcPr>
            <w:tcW w:w="1701" w:type="dxa"/>
          </w:tcPr>
          <w:p w:rsidRPr="0027210F" w:rsidR="00BE2780" w:rsidP="00BE2780" w:rsidRDefault="00BE2780" w14:paraId="028C6BF1" w14:textId="36CC1E71">
            <w:pPr>
              <w:rPr>
                <w:lang w:val="en-GB"/>
              </w:rPr>
            </w:pPr>
            <w:r w:rsidRPr="0027210F">
              <w:rPr>
                <w:lang w:val="en-GB"/>
              </w:rPr>
              <w:t>PW</w:t>
            </w:r>
          </w:p>
        </w:tc>
        <w:tc>
          <w:tcPr>
            <w:tcW w:w="7927" w:type="dxa"/>
          </w:tcPr>
          <w:p w:rsidRPr="0027210F" w:rsidR="00BE2780" w:rsidP="00BE2780" w:rsidRDefault="00BE2780" w14:paraId="6015BC03" w14:textId="4FB8AB25">
            <w:pPr>
              <w:rPr>
                <w:lang w:val="en-GB"/>
              </w:rPr>
            </w:pPr>
            <w:r w:rsidRPr="51036BA4">
              <w:rPr>
                <w:lang w:val="en-GB"/>
              </w:rPr>
              <w:t>Purified water</w:t>
            </w:r>
          </w:p>
        </w:tc>
      </w:tr>
      <w:tr w:rsidRPr="0027210F" w:rsidR="00BE2780" w:rsidTr="19A015AC" w14:paraId="5B336CE2" w14:textId="77777777">
        <w:tc>
          <w:tcPr>
            <w:tcW w:w="1701" w:type="dxa"/>
          </w:tcPr>
          <w:p w:rsidRPr="0027210F" w:rsidR="00BE2780" w:rsidP="00BE2780" w:rsidRDefault="00BE2780" w14:paraId="2E0C32E1" w14:textId="7A8A8759">
            <w:pPr>
              <w:rPr>
                <w:lang w:val="en-GB"/>
              </w:rPr>
            </w:pPr>
            <w:r w:rsidRPr="0E4BD27F">
              <w:rPr>
                <w:rStyle w:val="hgkelc"/>
                <w:rFonts w:eastAsiaTheme="majorEastAsia"/>
                <w:lang w:val="en-GB"/>
              </w:rPr>
              <w:t>QC</w:t>
            </w:r>
          </w:p>
        </w:tc>
        <w:tc>
          <w:tcPr>
            <w:tcW w:w="7927" w:type="dxa"/>
          </w:tcPr>
          <w:p w:rsidRPr="0027210F" w:rsidR="00BE2780" w:rsidP="00BE2780" w:rsidRDefault="00BE2780" w14:paraId="2508BC7A" w14:textId="2F776A87">
            <w:pPr>
              <w:rPr>
                <w:lang w:val="en-GB"/>
              </w:rPr>
            </w:pPr>
            <w:r w:rsidRPr="292179A8">
              <w:rPr>
                <w:rStyle w:val="hgkelc"/>
                <w:rFonts w:eastAsiaTheme="majorEastAsia"/>
                <w:lang w:val="en-GB"/>
              </w:rPr>
              <w:t>Quality control</w:t>
            </w:r>
          </w:p>
        </w:tc>
      </w:tr>
      <w:tr w:rsidRPr="00B35361" w:rsidR="00BE2780" w:rsidTr="19A015AC" w14:paraId="4BF816F4" w14:textId="77777777">
        <w:tc>
          <w:tcPr>
            <w:tcW w:w="1701" w:type="dxa"/>
          </w:tcPr>
          <w:p w:rsidRPr="0027210F" w:rsidR="00BE2780" w:rsidP="00BE2780" w:rsidRDefault="00BE2780" w14:paraId="5EE50EC3" w14:textId="133E8700">
            <w:pPr>
              <w:rPr>
                <w:rStyle w:val="hgkelc"/>
                <w:rFonts w:eastAsiaTheme="majorEastAsia"/>
                <w:lang w:val="en-GB"/>
              </w:rPr>
            </w:pPr>
            <w:r w:rsidRPr="292179A8">
              <w:rPr>
                <w:lang w:val="en-GB"/>
              </w:rPr>
              <w:t>SAP</w:t>
            </w:r>
          </w:p>
        </w:tc>
        <w:tc>
          <w:tcPr>
            <w:tcW w:w="7927" w:type="dxa"/>
          </w:tcPr>
          <w:p w:rsidRPr="0027210F" w:rsidR="00BE2780" w:rsidP="00BE2780" w:rsidRDefault="00BE2780" w14:paraId="147447ED" w14:textId="60CDC930">
            <w:pPr>
              <w:rPr>
                <w:rStyle w:val="hgkelc"/>
                <w:rFonts w:eastAsiaTheme="majorEastAsia"/>
                <w:lang w:val="en-GB"/>
              </w:rPr>
            </w:pPr>
            <w:r w:rsidRPr="0462572A">
              <w:rPr>
                <w:lang w:val="en-GB"/>
              </w:rPr>
              <w:t>Systems, application &amp; products in data processing</w:t>
            </w:r>
          </w:p>
        </w:tc>
      </w:tr>
      <w:tr w:rsidRPr="00B35361" w:rsidR="00BE2780" w:rsidTr="19A015AC" w14:paraId="184657A0" w14:textId="77777777">
        <w:tc>
          <w:tcPr>
            <w:tcW w:w="1701" w:type="dxa"/>
          </w:tcPr>
          <w:p w:rsidRPr="0027210F" w:rsidR="00BE2780" w:rsidP="00BE2780" w:rsidRDefault="00BE2780" w14:paraId="07956FE7" w14:textId="51AC2D7F">
            <w:pPr>
              <w:rPr>
                <w:lang w:val="en-GB"/>
              </w:rPr>
            </w:pPr>
            <w:r w:rsidRPr="3F9801FF">
              <w:rPr>
                <w:lang w:val="en-GB"/>
              </w:rPr>
              <w:t xml:space="preserve">SCADA </w:t>
            </w:r>
          </w:p>
        </w:tc>
        <w:tc>
          <w:tcPr>
            <w:tcW w:w="7927" w:type="dxa"/>
          </w:tcPr>
          <w:p w:rsidRPr="00526071" w:rsidR="00BE2780" w:rsidP="00BE2780" w:rsidRDefault="00BE2780" w14:paraId="0AF29B8E" w14:textId="555A5307">
            <w:pPr>
              <w:rPr>
                <w:lang w:val="en-GB"/>
              </w:rPr>
            </w:pPr>
            <w:r w:rsidRPr="5B85E49F">
              <w:rPr>
                <w:lang w:val="en-GB"/>
              </w:rPr>
              <w:t xml:space="preserve">Supervisory </w:t>
            </w:r>
            <w:r w:rsidRPr="2CC54D5F">
              <w:rPr>
                <w:lang w:val="en-GB"/>
              </w:rPr>
              <w:t>control and data</w:t>
            </w:r>
            <w:r w:rsidRPr="765B8BC8">
              <w:rPr>
                <w:lang w:val="en-GB"/>
              </w:rPr>
              <w:t xml:space="preserve"> acquisition</w:t>
            </w:r>
          </w:p>
        </w:tc>
      </w:tr>
      <w:tr w:rsidRPr="0027210F" w:rsidR="00BE2780" w:rsidTr="19A015AC" w14:paraId="598DE29D" w14:textId="77777777">
        <w:tc>
          <w:tcPr>
            <w:tcW w:w="1701" w:type="dxa"/>
          </w:tcPr>
          <w:p w:rsidRPr="00CB125A" w:rsidR="00BE2780" w:rsidP="00BE2780" w:rsidRDefault="00BE2780" w14:paraId="5D9C6213" w14:textId="053010FC">
            <w:pPr>
              <w:rPr>
                <w:lang w:val="en-GB"/>
              </w:rPr>
            </w:pPr>
            <w:r w:rsidRPr="765B8BC8">
              <w:rPr>
                <w:lang w:val="en-GB"/>
              </w:rPr>
              <w:t>SUS</w:t>
            </w:r>
          </w:p>
        </w:tc>
        <w:tc>
          <w:tcPr>
            <w:tcW w:w="7927" w:type="dxa"/>
          </w:tcPr>
          <w:p w:rsidRPr="00CB125A" w:rsidR="00BE2780" w:rsidP="00BE2780" w:rsidRDefault="00BE2780" w14:paraId="536B61A5" w14:textId="20083411">
            <w:pPr>
              <w:rPr>
                <w:lang w:val="en-GB"/>
              </w:rPr>
            </w:pPr>
            <w:r w:rsidRPr="765B8BC8">
              <w:rPr>
                <w:lang w:val="en-GB"/>
              </w:rPr>
              <w:t xml:space="preserve">Single-use </w:t>
            </w:r>
            <w:r w:rsidRPr="5DB983B6">
              <w:rPr>
                <w:lang w:val="en-GB"/>
              </w:rPr>
              <w:t>system</w:t>
            </w:r>
          </w:p>
        </w:tc>
      </w:tr>
      <w:tr w:rsidRPr="0027210F" w:rsidR="00BE2780" w:rsidTr="19A015AC" w14:paraId="66D91FC3" w14:textId="77777777">
        <w:tc>
          <w:tcPr>
            <w:tcW w:w="1701" w:type="dxa"/>
          </w:tcPr>
          <w:p w:rsidR="00BE2780" w:rsidP="00BE2780" w:rsidRDefault="00BE2780" w14:paraId="333B7B8D" w14:textId="75C24391">
            <w:pPr>
              <w:rPr>
                <w:lang w:val="en-GB"/>
              </w:rPr>
            </w:pPr>
            <w:r w:rsidRPr="5DB983B6">
              <w:rPr>
                <w:lang w:val="en-GB"/>
              </w:rPr>
              <w:t>SUT</w:t>
            </w:r>
          </w:p>
        </w:tc>
        <w:tc>
          <w:tcPr>
            <w:tcW w:w="7927" w:type="dxa"/>
          </w:tcPr>
          <w:p w:rsidRPr="0027210F" w:rsidR="00BE2780" w:rsidP="00BE2780" w:rsidRDefault="00BE2780" w14:paraId="0BFF93E3" w14:textId="38A7183F">
            <w:pPr>
              <w:rPr>
                <w:lang w:val="en-GB"/>
              </w:rPr>
            </w:pPr>
            <w:r w:rsidRPr="5DB983B6">
              <w:rPr>
                <w:lang w:val="en-GB"/>
              </w:rPr>
              <w:t>Single-use technology</w:t>
            </w:r>
          </w:p>
        </w:tc>
      </w:tr>
      <w:tr w:rsidRPr="0027210F" w:rsidR="00BE2780" w:rsidTr="19A015AC" w14:paraId="69819089" w14:textId="77777777">
        <w:tc>
          <w:tcPr>
            <w:tcW w:w="1701" w:type="dxa"/>
          </w:tcPr>
          <w:p w:rsidRPr="00CB125A" w:rsidR="00BE2780" w:rsidP="00BE2780" w:rsidRDefault="00BE2780" w14:paraId="32A473CD" w14:textId="7D5A0B6A">
            <w:pPr>
              <w:rPr>
                <w:lang w:val="en-GB"/>
              </w:rPr>
            </w:pPr>
            <w:r w:rsidRPr="5DB983B6">
              <w:rPr>
                <w:lang w:val="en-GB"/>
              </w:rPr>
              <w:t>URS</w:t>
            </w:r>
          </w:p>
        </w:tc>
        <w:tc>
          <w:tcPr>
            <w:tcW w:w="7927" w:type="dxa"/>
          </w:tcPr>
          <w:p w:rsidRPr="00CB125A" w:rsidR="00BE2780" w:rsidP="00BE2780" w:rsidRDefault="00BE2780" w14:paraId="69FB51E4" w14:textId="48026A15">
            <w:pPr>
              <w:rPr>
                <w:lang w:val="en-GB"/>
              </w:rPr>
            </w:pPr>
            <w:r w:rsidRPr="5DB983B6">
              <w:rPr>
                <w:lang w:val="en-GB"/>
              </w:rPr>
              <w:t xml:space="preserve">User </w:t>
            </w:r>
            <w:r w:rsidRPr="5DB983B6" w:rsidR="000C368C">
              <w:rPr>
                <w:lang w:val="en-GB"/>
              </w:rPr>
              <w:t>requirement</w:t>
            </w:r>
            <w:r w:rsidRPr="5DB983B6">
              <w:rPr>
                <w:lang w:val="en-GB"/>
              </w:rPr>
              <w:t xml:space="preserve"> specification</w:t>
            </w:r>
          </w:p>
        </w:tc>
      </w:tr>
      <w:tr w:rsidRPr="0027210F" w:rsidR="00BE2780" w:rsidTr="19A015AC" w14:paraId="09441F7C" w14:textId="77777777">
        <w:tc>
          <w:tcPr>
            <w:tcW w:w="1701" w:type="dxa"/>
          </w:tcPr>
          <w:p w:rsidRPr="00CB125A" w:rsidR="00BE2780" w:rsidP="00BE2780" w:rsidRDefault="00BE2780" w14:paraId="2A92C983" w14:textId="5831FE61">
            <w:pPr>
              <w:rPr>
                <w:lang w:val="en-GB"/>
              </w:rPr>
            </w:pPr>
            <w:r>
              <w:rPr>
                <w:lang w:val="en-GB"/>
              </w:rPr>
              <w:t>USP</w:t>
            </w:r>
          </w:p>
        </w:tc>
        <w:tc>
          <w:tcPr>
            <w:tcW w:w="7927" w:type="dxa"/>
          </w:tcPr>
          <w:p w:rsidRPr="00CB125A" w:rsidR="00BE2780" w:rsidP="00BE2780" w:rsidRDefault="00BE2780" w14:paraId="5C497616" w14:textId="10F8B080">
            <w:pPr>
              <w:rPr>
                <w:lang w:val="en-GB"/>
              </w:rPr>
            </w:pPr>
            <w:r>
              <w:rPr>
                <w:lang w:val="en-GB"/>
              </w:rPr>
              <w:t>Upstream process</w:t>
            </w:r>
          </w:p>
        </w:tc>
      </w:tr>
      <w:tr w:rsidRPr="0027210F" w:rsidR="00BE2780" w:rsidTr="19A015AC" w14:paraId="0D0E5196" w14:textId="77777777">
        <w:tc>
          <w:tcPr>
            <w:tcW w:w="1701" w:type="dxa"/>
          </w:tcPr>
          <w:p w:rsidRPr="00CB125A" w:rsidR="00BE2780" w:rsidP="00BE2780" w:rsidRDefault="00BE2780" w14:paraId="15788455" w14:textId="2F97E023">
            <w:pPr>
              <w:rPr>
                <w:lang w:val="en-GB"/>
              </w:rPr>
            </w:pPr>
            <w:r w:rsidRPr="5DB983B6">
              <w:rPr>
                <w:lang w:val="en-GB"/>
              </w:rPr>
              <w:t>WFI</w:t>
            </w:r>
          </w:p>
        </w:tc>
        <w:tc>
          <w:tcPr>
            <w:tcW w:w="7927" w:type="dxa"/>
          </w:tcPr>
          <w:p w:rsidRPr="00CB125A" w:rsidR="00BE2780" w:rsidP="00BE2780" w:rsidRDefault="00BE2780" w14:paraId="4B7971C4" w14:textId="707E7D0C">
            <w:pPr>
              <w:rPr>
                <w:lang w:val="en-GB"/>
              </w:rPr>
            </w:pPr>
            <w:r w:rsidRPr="5DB983B6">
              <w:rPr>
                <w:lang w:val="en-GB"/>
              </w:rPr>
              <w:t>Water for injection</w:t>
            </w:r>
          </w:p>
        </w:tc>
      </w:tr>
    </w:tbl>
    <w:p w:rsidRPr="0027210F" w:rsidR="00343272" w:rsidP="00172C91" w:rsidRDefault="0036677B" w14:paraId="21DD9F57" w14:textId="72AD4C2D">
      <w:pPr>
        <w:pStyle w:val="Inhaltverzeichnis"/>
        <w:ind w:left="0" w:firstLine="0"/>
      </w:pPr>
      <w:bookmarkStart w:name="_Toc95410064" w:id="14"/>
      <w:bookmarkStart w:name="_Toc96002242" w:id="15"/>
      <w:bookmarkStart w:name="_Toc96003058" w:id="16"/>
      <w:bookmarkStart w:name="_Toc96016846" w:id="17"/>
      <w:bookmarkStart w:name="_Toc96025176" w:id="18"/>
      <w:bookmarkStart w:name="_Toc96065736" w:id="19"/>
      <w:bookmarkStart w:name="_Toc96072193" w:id="20"/>
      <w:r>
        <w:lastRenderedPageBreak/>
        <w:t>Table of contents</w:t>
      </w:r>
      <w:bookmarkEnd w:id="14"/>
      <w:bookmarkEnd w:id="15"/>
      <w:bookmarkEnd w:id="16"/>
      <w:bookmarkEnd w:id="17"/>
      <w:bookmarkEnd w:id="18"/>
      <w:bookmarkEnd w:id="19"/>
      <w:bookmarkEnd w:id="20"/>
    </w:p>
    <w:sdt>
      <w:sdtPr>
        <w:rPr>
          <w:b w:val="0"/>
          <w:sz w:val="22"/>
          <w:szCs w:val="20"/>
          <w:lang w:val="de-DE"/>
        </w:rPr>
        <w:id w:val="-1236926067"/>
        <w:docPartObj>
          <w:docPartGallery w:val="Table of Contents"/>
          <w:docPartUnique/>
        </w:docPartObj>
      </w:sdtPr>
      <w:sdtEndPr>
        <w:rPr>
          <w:b/>
          <w:sz w:val="24"/>
          <w:szCs w:val="24"/>
          <w:lang w:val="de-CH"/>
        </w:rPr>
      </w:sdtEndPr>
      <w:sdtContent>
        <w:p w:rsidR="00331462" w:rsidP="00331462" w:rsidRDefault="002409BF" w14:paraId="64A3C09F" w14:textId="2448093E">
          <w:pPr>
            <w:pStyle w:val="Verzeichnis1"/>
            <w:tabs>
              <w:tab w:val="right" w:leader="dot" w:pos="9628"/>
            </w:tabs>
            <w:rPr>
              <w:rFonts w:asciiTheme="minorHAnsi" w:hAnsiTheme="minorHAnsi" w:eastAsiaTheme="minorEastAsia" w:cstheme="minorBidi"/>
              <w:b w:val="0"/>
              <w:bCs w:val="0"/>
              <w:iCs w:val="0"/>
              <w:noProof/>
              <w:lang w:eastAsia="de-DE"/>
            </w:rPr>
          </w:pPr>
          <w:r>
            <w:rPr>
              <w:lang w:val="de-DE"/>
            </w:rPr>
            <w:fldChar w:fldCharType="begin"/>
          </w:r>
          <w:r>
            <w:rPr>
              <w:lang w:val="de-DE"/>
            </w:rPr>
            <w:instrText xml:space="preserve"> TOC \o "1-2" \h \z \u </w:instrText>
          </w:r>
          <w:r>
            <w:rPr>
              <w:lang w:val="de-DE"/>
            </w:rPr>
            <w:fldChar w:fldCharType="separate"/>
          </w:r>
        </w:p>
        <w:p w:rsidR="00331462" w:rsidRDefault="00C3732D" w14:paraId="7921899F" w14:textId="191C4475">
          <w:pPr>
            <w:pStyle w:val="Verzeichnis1"/>
            <w:tabs>
              <w:tab w:val="left" w:pos="440"/>
              <w:tab w:val="right" w:leader="dot" w:pos="9628"/>
            </w:tabs>
            <w:rPr>
              <w:rFonts w:asciiTheme="minorHAnsi" w:hAnsiTheme="minorHAnsi" w:eastAsiaTheme="minorEastAsia" w:cstheme="minorBidi"/>
              <w:b w:val="0"/>
              <w:bCs w:val="0"/>
              <w:iCs w:val="0"/>
              <w:noProof/>
              <w:lang w:eastAsia="de-DE"/>
            </w:rPr>
          </w:pPr>
          <w:hyperlink w:history="1" w:anchor="_Toc96072194">
            <w:r w:rsidRPr="006754F3" w:rsidR="00331462">
              <w:rPr>
                <w:rStyle w:val="Hyperlink"/>
                <w:noProof/>
              </w:rPr>
              <w:t>1</w:t>
            </w:r>
            <w:r w:rsidR="00331462">
              <w:rPr>
                <w:rFonts w:asciiTheme="minorHAnsi" w:hAnsiTheme="minorHAnsi" w:eastAsiaTheme="minorEastAsia" w:cstheme="minorBidi"/>
                <w:b w:val="0"/>
                <w:bCs w:val="0"/>
                <w:iCs w:val="0"/>
                <w:noProof/>
                <w:lang w:eastAsia="de-DE"/>
              </w:rPr>
              <w:tab/>
            </w:r>
            <w:r w:rsidRPr="006754F3" w:rsidR="00331462">
              <w:rPr>
                <w:rStyle w:val="Hyperlink"/>
                <w:noProof/>
              </w:rPr>
              <w:t>Introduction</w:t>
            </w:r>
            <w:r w:rsidR="00331462">
              <w:rPr>
                <w:noProof/>
                <w:webHidden/>
              </w:rPr>
              <w:tab/>
            </w:r>
            <w:r w:rsidR="00331462">
              <w:rPr>
                <w:noProof/>
                <w:webHidden/>
              </w:rPr>
              <w:fldChar w:fldCharType="begin"/>
            </w:r>
            <w:r w:rsidR="00331462">
              <w:rPr>
                <w:noProof/>
                <w:webHidden/>
              </w:rPr>
              <w:instrText xml:space="preserve"> PAGEREF _Toc96072194 \h </w:instrText>
            </w:r>
            <w:r w:rsidR="00331462">
              <w:rPr>
                <w:noProof/>
                <w:webHidden/>
              </w:rPr>
            </w:r>
            <w:r w:rsidR="00331462">
              <w:rPr>
                <w:noProof/>
                <w:webHidden/>
              </w:rPr>
              <w:fldChar w:fldCharType="separate"/>
            </w:r>
            <w:r w:rsidR="00B35361">
              <w:rPr>
                <w:noProof/>
                <w:webHidden/>
              </w:rPr>
              <w:t>1</w:t>
            </w:r>
            <w:r w:rsidR="00331462">
              <w:rPr>
                <w:noProof/>
                <w:webHidden/>
              </w:rPr>
              <w:fldChar w:fldCharType="end"/>
            </w:r>
          </w:hyperlink>
        </w:p>
        <w:p w:rsidR="00331462" w:rsidRDefault="00C3732D" w14:paraId="16A98E41" w14:textId="49773C88">
          <w:pPr>
            <w:pStyle w:val="Verzeichnis2"/>
            <w:rPr>
              <w:rFonts w:eastAsiaTheme="minorEastAsia" w:cstheme="minorBidi"/>
              <w:sz w:val="24"/>
              <w:szCs w:val="24"/>
              <w:lang w:eastAsia="de-DE"/>
            </w:rPr>
          </w:pPr>
          <w:hyperlink w:history="1" w:anchor="_Toc96072195">
            <w:r w:rsidRPr="006754F3" w:rsidR="00331462">
              <w:rPr>
                <w:rStyle w:val="Hyperlink"/>
              </w:rPr>
              <w:t>1.1</w:t>
            </w:r>
            <w:r w:rsidR="00331462">
              <w:rPr>
                <w:rFonts w:eastAsiaTheme="minorEastAsia" w:cstheme="minorBidi"/>
                <w:sz w:val="24"/>
                <w:szCs w:val="24"/>
                <w:lang w:eastAsia="de-DE"/>
              </w:rPr>
              <w:tab/>
            </w:r>
            <w:r w:rsidRPr="006754F3" w:rsidR="00331462">
              <w:rPr>
                <w:rStyle w:val="Hyperlink"/>
              </w:rPr>
              <w:t>Single-use technology (SUT)</w:t>
            </w:r>
            <w:r w:rsidR="00331462">
              <w:rPr>
                <w:webHidden/>
              </w:rPr>
              <w:tab/>
            </w:r>
            <w:r w:rsidR="00331462">
              <w:rPr>
                <w:webHidden/>
              </w:rPr>
              <w:fldChar w:fldCharType="begin"/>
            </w:r>
            <w:r w:rsidR="00331462">
              <w:rPr>
                <w:webHidden/>
              </w:rPr>
              <w:instrText xml:space="preserve"> PAGEREF _Toc96072195 \h </w:instrText>
            </w:r>
            <w:r w:rsidR="00331462">
              <w:rPr>
                <w:webHidden/>
              </w:rPr>
            </w:r>
            <w:r w:rsidR="00331462">
              <w:rPr>
                <w:webHidden/>
              </w:rPr>
              <w:fldChar w:fldCharType="separate"/>
            </w:r>
            <w:r w:rsidR="00B35361">
              <w:rPr>
                <w:webHidden/>
              </w:rPr>
              <w:t>1</w:t>
            </w:r>
            <w:r w:rsidR="00331462">
              <w:rPr>
                <w:webHidden/>
              </w:rPr>
              <w:fldChar w:fldCharType="end"/>
            </w:r>
          </w:hyperlink>
        </w:p>
        <w:p w:rsidR="00331462" w:rsidRDefault="00C3732D" w14:paraId="01C2FFE6" w14:textId="5C9E8709">
          <w:pPr>
            <w:pStyle w:val="Verzeichnis2"/>
            <w:rPr>
              <w:rFonts w:eastAsiaTheme="minorEastAsia" w:cstheme="minorBidi"/>
              <w:sz w:val="24"/>
              <w:szCs w:val="24"/>
              <w:lang w:eastAsia="de-DE"/>
            </w:rPr>
          </w:pPr>
          <w:hyperlink w:history="1" w:anchor="_Toc96072196">
            <w:r w:rsidRPr="006754F3" w:rsidR="00331462">
              <w:rPr>
                <w:rStyle w:val="Hyperlink"/>
              </w:rPr>
              <w:t>1.2</w:t>
            </w:r>
            <w:r w:rsidR="00331462">
              <w:rPr>
                <w:rFonts w:eastAsiaTheme="minorEastAsia" w:cstheme="minorBidi"/>
                <w:sz w:val="24"/>
                <w:szCs w:val="24"/>
                <w:lang w:eastAsia="de-DE"/>
              </w:rPr>
              <w:tab/>
            </w:r>
            <w:r w:rsidRPr="006754F3" w:rsidR="00331462">
              <w:rPr>
                <w:rStyle w:val="Hyperlink"/>
              </w:rPr>
              <w:t>Application of Single-use technology</w:t>
            </w:r>
            <w:r w:rsidR="00331462">
              <w:rPr>
                <w:webHidden/>
              </w:rPr>
              <w:tab/>
            </w:r>
            <w:r w:rsidR="00331462">
              <w:rPr>
                <w:webHidden/>
              </w:rPr>
              <w:fldChar w:fldCharType="begin"/>
            </w:r>
            <w:r w:rsidR="00331462">
              <w:rPr>
                <w:webHidden/>
              </w:rPr>
              <w:instrText xml:space="preserve"> PAGEREF _Toc96072196 \h </w:instrText>
            </w:r>
            <w:r w:rsidR="00331462">
              <w:rPr>
                <w:webHidden/>
              </w:rPr>
            </w:r>
            <w:r w:rsidR="00331462">
              <w:rPr>
                <w:webHidden/>
              </w:rPr>
              <w:fldChar w:fldCharType="separate"/>
            </w:r>
            <w:r w:rsidR="00B35361">
              <w:rPr>
                <w:webHidden/>
              </w:rPr>
              <w:t>2</w:t>
            </w:r>
            <w:r w:rsidR="00331462">
              <w:rPr>
                <w:webHidden/>
              </w:rPr>
              <w:fldChar w:fldCharType="end"/>
            </w:r>
          </w:hyperlink>
        </w:p>
        <w:p w:rsidR="00331462" w:rsidRDefault="00C3732D" w14:paraId="30DFDB72" w14:textId="06CEBFC3">
          <w:pPr>
            <w:pStyle w:val="Verzeichnis2"/>
            <w:rPr>
              <w:rFonts w:eastAsiaTheme="minorEastAsia" w:cstheme="minorBidi"/>
              <w:sz w:val="24"/>
              <w:szCs w:val="24"/>
              <w:lang w:eastAsia="de-DE"/>
            </w:rPr>
          </w:pPr>
          <w:hyperlink w:history="1" w:anchor="_Toc96072197">
            <w:r w:rsidRPr="006754F3" w:rsidR="00331462">
              <w:rPr>
                <w:rStyle w:val="Hyperlink"/>
              </w:rPr>
              <w:t>1.3</w:t>
            </w:r>
            <w:r w:rsidR="00331462">
              <w:rPr>
                <w:rFonts w:eastAsiaTheme="minorEastAsia" w:cstheme="minorBidi"/>
                <w:sz w:val="24"/>
                <w:szCs w:val="24"/>
                <w:lang w:eastAsia="de-DE"/>
              </w:rPr>
              <w:tab/>
            </w:r>
            <w:r w:rsidRPr="006754F3" w:rsidR="00331462">
              <w:rPr>
                <w:rStyle w:val="Hyperlink"/>
              </w:rPr>
              <w:t>Group 3 organisation</w:t>
            </w:r>
            <w:r w:rsidR="00331462">
              <w:rPr>
                <w:webHidden/>
              </w:rPr>
              <w:tab/>
            </w:r>
            <w:r w:rsidR="00331462">
              <w:rPr>
                <w:webHidden/>
              </w:rPr>
              <w:fldChar w:fldCharType="begin"/>
            </w:r>
            <w:r w:rsidR="00331462">
              <w:rPr>
                <w:webHidden/>
              </w:rPr>
              <w:instrText xml:space="preserve"> PAGEREF _Toc96072197 \h </w:instrText>
            </w:r>
            <w:r w:rsidR="00331462">
              <w:rPr>
                <w:webHidden/>
              </w:rPr>
            </w:r>
            <w:r w:rsidR="00331462">
              <w:rPr>
                <w:webHidden/>
              </w:rPr>
              <w:fldChar w:fldCharType="separate"/>
            </w:r>
            <w:r w:rsidR="00B35361">
              <w:rPr>
                <w:webHidden/>
              </w:rPr>
              <w:t>2</w:t>
            </w:r>
            <w:r w:rsidR="00331462">
              <w:rPr>
                <w:webHidden/>
              </w:rPr>
              <w:fldChar w:fldCharType="end"/>
            </w:r>
          </w:hyperlink>
        </w:p>
        <w:p w:rsidR="00331462" w:rsidRDefault="00C3732D" w14:paraId="16F2636F" w14:textId="2C73C1F7">
          <w:pPr>
            <w:pStyle w:val="Verzeichnis1"/>
            <w:tabs>
              <w:tab w:val="left" w:pos="440"/>
              <w:tab w:val="right" w:leader="dot" w:pos="9628"/>
            </w:tabs>
            <w:rPr>
              <w:rFonts w:asciiTheme="minorHAnsi" w:hAnsiTheme="minorHAnsi" w:eastAsiaTheme="minorEastAsia" w:cstheme="minorBidi"/>
              <w:b w:val="0"/>
              <w:bCs w:val="0"/>
              <w:iCs w:val="0"/>
              <w:noProof/>
              <w:lang w:eastAsia="de-DE"/>
            </w:rPr>
          </w:pPr>
          <w:hyperlink w:history="1" w:anchor="_Toc96072198">
            <w:r w:rsidRPr="006754F3" w:rsidR="00331462">
              <w:rPr>
                <w:rStyle w:val="Hyperlink"/>
                <w:noProof/>
              </w:rPr>
              <w:t>2</w:t>
            </w:r>
            <w:r w:rsidR="00331462">
              <w:rPr>
                <w:rFonts w:asciiTheme="minorHAnsi" w:hAnsiTheme="minorHAnsi" w:eastAsiaTheme="minorEastAsia" w:cstheme="minorBidi"/>
                <w:b w:val="0"/>
                <w:bCs w:val="0"/>
                <w:iCs w:val="0"/>
                <w:noProof/>
                <w:lang w:eastAsia="de-DE"/>
              </w:rPr>
              <w:tab/>
            </w:r>
            <w:r w:rsidRPr="006754F3" w:rsidR="00331462">
              <w:rPr>
                <w:rStyle w:val="Hyperlink"/>
                <w:noProof/>
              </w:rPr>
              <w:t>Project Management</w:t>
            </w:r>
            <w:r w:rsidR="00331462">
              <w:rPr>
                <w:noProof/>
                <w:webHidden/>
              </w:rPr>
              <w:tab/>
            </w:r>
            <w:r w:rsidR="00331462">
              <w:rPr>
                <w:noProof/>
                <w:webHidden/>
              </w:rPr>
              <w:fldChar w:fldCharType="begin"/>
            </w:r>
            <w:r w:rsidR="00331462">
              <w:rPr>
                <w:noProof/>
                <w:webHidden/>
              </w:rPr>
              <w:instrText xml:space="preserve"> PAGEREF _Toc96072198 \h </w:instrText>
            </w:r>
            <w:r w:rsidR="00331462">
              <w:rPr>
                <w:noProof/>
                <w:webHidden/>
              </w:rPr>
            </w:r>
            <w:r w:rsidR="00331462">
              <w:rPr>
                <w:noProof/>
                <w:webHidden/>
              </w:rPr>
              <w:fldChar w:fldCharType="separate"/>
            </w:r>
            <w:r w:rsidR="00B35361">
              <w:rPr>
                <w:noProof/>
                <w:webHidden/>
              </w:rPr>
              <w:t>4</w:t>
            </w:r>
            <w:r w:rsidR="00331462">
              <w:rPr>
                <w:noProof/>
                <w:webHidden/>
              </w:rPr>
              <w:fldChar w:fldCharType="end"/>
            </w:r>
          </w:hyperlink>
        </w:p>
        <w:p w:rsidR="00331462" w:rsidRDefault="00C3732D" w14:paraId="6BDD5A96" w14:textId="3B6567A1">
          <w:pPr>
            <w:pStyle w:val="Verzeichnis2"/>
            <w:rPr>
              <w:rFonts w:eastAsiaTheme="minorEastAsia" w:cstheme="minorBidi"/>
              <w:sz w:val="24"/>
              <w:szCs w:val="24"/>
              <w:lang w:eastAsia="de-DE"/>
            </w:rPr>
          </w:pPr>
          <w:hyperlink w:history="1" w:anchor="_Toc96072199">
            <w:r w:rsidRPr="006754F3" w:rsidR="00331462">
              <w:rPr>
                <w:rStyle w:val="Hyperlink"/>
              </w:rPr>
              <w:t>2.1</w:t>
            </w:r>
            <w:r w:rsidR="00331462">
              <w:rPr>
                <w:rFonts w:eastAsiaTheme="minorEastAsia" w:cstheme="minorBidi"/>
                <w:sz w:val="24"/>
                <w:szCs w:val="24"/>
                <w:lang w:eastAsia="de-DE"/>
              </w:rPr>
              <w:tab/>
            </w:r>
            <w:r w:rsidRPr="006754F3" w:rsidR="00331462">
              <w:rPr>
                <w:rStyle w:val="Hyperlink"/>
              </w:rPr>
              <w:t>Occupancy list</w:t>
            </w:r>
            <w:r w:rsidR="00331462">
              <w:rPr>
                <w:webHidden/>
              </w:rPr>
              <w:tab/>
            </w:r>
            <w:r w:rsidR="00331462">
              <w:rPr>
                <w:webHidden/>
              </w:rPr>
              <w:fldChar w:fldCharType="begin"/>
            </w:r>
            <w:r w:rsidR="00331462">
              <w:rPr>
                <w:webHidden/>
              </w:rPr>
              <w:instrText xml:space="preserve"> PAGEREF _Toc96072199 \h </w:instrText>
            </w:r>
            <w:r w:rsidR="00331462">
              <w:rPr>
                <w:webHidden/>
              </w:rPr>
            </w:r>
            <w:r w:rsidR="00331462">
              <w:rPr>
                <w:webHidden/>
              </w:rPr>
              <w:fldChar w:fldCharType="separate"/>
            </w:r>
            <w:r w:rsidR="00B35361">
              <w:rPr>
                <w:webHidden/>
              </w:rPr>
              <w:t>4</w:t>
            </w:r>
            <w:r w:rsidR="00331462">
              <w:rPr>
                <w:webHidden/>
              </w:rPr>
              <w:fldChar w:fldCharType="end"/>
            </w:r>
          </w:hyperlink>
        </w:p>
        <w:p w:rsidR="00331462" w:rsidRDefault="00C3732D" w14:paraId="25E90E5A" w14:textId="4D4199B4">
          <w:pPr>
            <w:pStyle w:val="Verzeichnis2"/>
            <w:rPr>
              <w:rFonts w:eastAsiaTheme="minorEastAsia" w:cstheme="minorBidi"/>
              <w:sz w:val="24"/>
              <w:szCs w:val="24"/>
              <w:lang w:eastAsia="de-DE"/>
            </w:rPr>
          </w:pPr>
          <w:hyperlink w:history="1" w:anchor="_Toc96072200">
            <w:r w:rsidRPr="006754F3" w:rsidR="00331462">
              <w:rPr>
                <w:rStyle w:val="Hyperlink"/>
              </w:rPr>
              <w:t>2.2</w:t>
            </w:r>
            <w:r w:rsidR="00331462">
              <w:rPr>
                <w:rFonts w:eastAsiaTheme="minorEastAsia" w:cstheme="minorBidi"/>
                <w:sz w:val="24"/>
                <w:szCs w:val="24"/>
                <w:lang w:eastAsia="de-DE"/>
              </w:rPr>
              <w:tab/>
            </w:r>
            <w:r w:rsidRPr="006754F3" w:rsidR="00331462">
              <w:rPr>
                <w:rStyle w:val="Hyperlink"/>
              </w:rPr>
              <w:t>Block flow diagram</w:t>
            </w:r>
            <w:r w:rsidR="00331462">
              <w:rPr>
                <w:webHidden/>
              </w:rPr>
              <w:tab/>
            </w:r>
            <w:r w:rsidR="00331462">
              <w:rPr>
                <w:webHidden/>
              </w:rPr>
              <w:fldChar w:fldCharType="begin"/>
            </w:r>
            <w:r w:rsidR="00331462">
              <w:rPr>
                <w:webHidden/>
              </w:rPr>
              <w:instrText xml:space="preserve"> PAGEREF _Toc96072200 \h </w:instrText>
            </w:r>
            <w:r w:rsidR="00331462">
              <w:rPr>
                <w:webHidden/>
              </w:rPr>
            </w:r>
            <w:r w:rsidR="00331462">
              <w:rPr>
                <w:webHidden/>
              </w:rPr>
              <w:fldChar w:fldCharType="separate"/>
            </w:r>
            <w:r w:rsidR="00B35361">
              <w:rPr>
                <w:webHidden/>
              </w:rPr>
              <w:t>8</w:t>
            </w:r>
            <w:r w:rsidR="00331462">
              <w:rPr>
                <w:webHidden/>
              </w:rPr>
              <w:fldChar w:fldCharType="end"/>
            </w:r>
          </w:hyperlink>
        </w:p>
        <w:p w:rsidR="00331462" w:rsidRDefault="00C3732D" w14:paraId="78D84EDC" w14:textId="21BC956F">
          <w:pPr>
            <w:pStyle w:val="Verzeichnis2"/>
            <w:rPr>
              <w:rFonts w:eastAsiaTheme="minorEastAsia" w:cstheme="minorBidi"/>
              <w:sz w:val="24"/>
              <w:szCs w:val="24"/>
              <w:lang w:eastAsia="de-DE"/>
            </w:rPr>
          </w:pPr>
          <w:hyperlink w:history="1" w:anchor="_Toc96072201">
            <w:r w:rsidRPr="006754F3" w:rsidR="00331462">
              <w:rPr>
                <w:rStyle w:val="Hyperlink"/>
              </w:rPr>
              <w:t>2.3</w:t>
            </w:r>
            <w:r w:rsidR="00331462">
              <w:rPr>
                <w:rFonts w:eastAsiaTheme="minorEastAsia" w:cstheme="minorBidi"/>
                <w:sz w:val="24"/>
                <w:szCs w:val="24"/>
                <w:lang w:eastAsia="de-DE"/>
              </w:rPr>
              <w:tab/>
            </w:r>
            <w:r w:rsidRPr="006754F3" w:rsidR="00331462">
              <w:rPr>
                <w:rStyle w:val="Hyperlink"/>
              </w:rPr>
              <w:t>Area schedule and room list</w:t>
            </w:r>
            <w:r w:rsidR="00331462">
              <w:rPr>
                <w:webHidden/>
              </w:rPr>
              <w:tab/>
            </w:r>
            <w:r w:rsidR="00331462">
              <w:rPr>
                <w:webHidden/>
              </w:rPr>
              <w:fldChar w:fldCharType="begin"/>
            </w:r>
            <w:r w:rsidR="00331462">
              <w:rPr>
                <w:webHidden/>
              </w:rPr>
              <w:instrText xml:space="preserve"> PAGEREF _Toc96072201 \h </w:instrText>
            </w:r>
            <w:r w:rsidR="00331462">
              <w:rPr>
                <w:webHidden/>
              </w:rPr>
            </w:r>
            <w:r w:rsidR="00331462">
              <w:rPr>
                <w:webHidden/>
              </w:rPr>
              <w:fldChar w:fldCharType="separate"/>
            </w:r>
            <w:r w:rsidR="00B35361">
              <w:rPr>
                <w:webHidden/>
              </w:rPr>
              <w:t>14</w:t>
            </w:r>
            <w:r w:rsidR="00331462">
              <w:rPr>
                <w:webHidden/>
              </w:rPr>
              <w:fldChar w:fldCharType="end"/>
            </w:r>
          </w:hyperlink>
        </w:p>
        <w:p w:rsidR="00331462" w:rsidRDefault="00C3732D" w14:paraId="1D5648A8" w14:textId="31836825">
          <w:pPr>
            <w:pStyle w:val="Verzeichnis2"/>
            <w:rPr>
              <w:rFonts w:eastAsiaTheme="minorEastAsia" w:cstheme="minorBidi"/>
              <w:sz w:val="24"/>
              <w:szCs w:val="24"/>
              <w:lang w:eastAsia="de-DE"/>
            </w:rPr>
          </w:pPr>
          <w:hyperlink w:history="1" w:anchor="_Toc96072202">
            <w:r w:rsidRPr="006754F3" w:rsidR="00331462">
              <w:rPr>
                <w:rStyle w:val="Hyperlink"/>
              </w:rPr>
              <w:t>2.4</w:t>
            </w:r>
            <w:r w:rsidR="00331462">
              <w:rPr>
                <w:rFonts w:eastAsiaTheme="minorEastAsia" w:cstheme="minorBidi"/>
                <w:sz w:val="24"/>
                <w:szCs w:val="24"/>
                <w:lang w:eastAsia="de-DE"/>
              </w:rPr>
              <w:tab/>
            </w:r>
            <w:r w:rsidRPr="006754F3" w:rsidR="00331462">
              <w:rPr>
                <w:rStyle w:val="Hyperlink"/>
              </w:rPr>
              <w:t>Height Concept</w:t>
            </w:r>
            <w:r w:rsidR="00331462">
              <w:rPr>
                <w:webHidden/>
              </w:rPr>
              <w:tab/>
            </w:r>
            <w:r w:rsidR="00331462">
              <w:rPr>
                <w:webHidden/>
              </w:rPr>
              <w:fldChar w:fldCharType="begin"/>
            </w:r>
            <w:r w:rsidR="00331462">
              <w:rPr>
                <w:webHidden/>
              </w:rPr>
              <w:instrText xml:space="preserve"> PAGEREF _Toc96072202 \h </w:instrText>
            </w:r>
            <w:r w:rsidR="00331462">
              <w:rPr>
                <w:webHidden/>
              </w:rPr>
            </w:r>
            <w:r w:rsidR="00331462">
              <w:rPr>
                <w:webHidden/>
              </w:rPr>
              <w:fldChar w:fldCharType="separate"/>
            </w:r>
            <w:r w:rsidR="00B35361">
              <w:rPr>
                <w:webHidden/>
              </w:rPr>
              <w:t>19</w:t>
            </w:r>
            <w:r w:rsidR="00331462">
              <w:rPr>
                <w:webHidden/>
              </w:rPr>
              <w:fldChar w:fldCharType="end"/>
            </w:r>
          </w:hyperlink>
        </w:p>
        <w:p w:rsidR="00331462" w:rsidRDefault="00C3732D" w14:paraId="122E1CE4" w14:textId="27A7B59B">
          <w:pPr>
            <w:pStyle w:val="Verzeichnis2"/>
            <w:rPr>
              <w:rFonts w:eastAsiaTheme="minorEastAsia" w:cstheme="minorBidi"/>
              <w:sz w:val="24"/>
              <w:szCs w:val="24"/>
              <w:lang w:eastAsia="de-DE"/>
            </w:rPr>
          </w:pPr>
          <w:hyperlink w:history="1" w:anchor="_Toc96072203">
            <w:r w:rsidRPr="006754F3" w:rsidR="00331462">
              <w:rPr>
                <w:rStyle w:val="Hyperlink"/>
              </w:rPr>
              <w:t>2.5</w:t>
            </w:r>
            <w:r w:rsidR="00331462">
              <w:rPr>
                <w:rFonts w:eastAsiaTheme="minorEastAsia" w:cstheme="minorBidi"/>
                <w:sz w:val="24"/>
                <w:szCs w:val="24"/>
                <w:lang w:eastAsia="de-DE"/>
              </w:rPr>
              <w:tab/>
            </w:r>
            <w:r w:rsidRPr="006754F3" w:rsidR="00331462">
              <w:rPr>
                <w:rStyle w:val="Hyperlink"/>
              </w:rPr>
              <w:t>Staff requirement</w:t>
            </w:r>
            <w:r w:rsidR="00331462">
              <w:rPr>
                <w:webHidden/>
              </w:rPr>
              <w:tab/>
            </w:r>
            <w:r w:rsidR="00331462">
              <w:rPr>
                <w:webHidden/>
              </w:rPr>
              <w:fldChar w:fldCharType="begin"/>
            </w:r>
            <w:r w:rsidR="00331462">
              <w:rPr>
                <w:webHidden/>
              </w:rPr>
              <w:instrText xml:space="preserve"> PAGEREF _Toc96072203 \h </w:instrText>
            </w:r>
            <w:r w:rsidR="00331462">
              <w:rPr>
                <w:webHidden/>
              </w:rPr>
            </w:r>
            <w:r w:rsidR="00331462">
              <w:rPr>
                <w:webHidden/>
              </w:rPr>
              <w:fldChar w:fldCharType="separate"/>
            </w:r>
            <w:r w:rsidR="00B35361">
              <w:rPr>
                <w:webHidden/>
              </w:rPr>
              <w:t>23</w:t>
            </w:r>
            <w:r w:rsidR="00331462">
              <w:rPr>
                <w:webHidden/>
              </w:rPr>
              <w:fldChar w:fldCharType="end"/>
            </w:r>
          </w:hyperlink>
        </w:p>
        <w:p w:rsidR="00331462" w:rsidRDefault="00C3732D" w14:paraId="0E1711BA" w14:textId="4E577CCA">
          <w:pPr>
            <w:pStyle w:val="Verzeichnis1"/>
            <w:tabs>
              <w:tab w:val="left" w:pos="440"/>
              <w:tab w:val="right" w:leader="dot" w:pos="9628"/>
            </w:tabs>
            <w:rPr>
              <w:rFonts w:asciiTheme="minorHAnsi" w:hAnsiTheme="minorHAnsi" w:eastAsiaTheme="minorEastAsia" w:cstheme="minorBidi"/>
              <w:b w:val="0"/>
              <w:bCs w:val="0"/>
              <w:iCs w:val="0"/>
              <w:noProof/>
              <w:lang w:eastAsia="de-DE"/>
            </w:rPr>
          </w:pPr>
          <w:hyperlink w:history="1" w:anchor="_Toc96072204">
            <w:r w:rsidRPr="006754F3" w:rsidR="00331462">
              <w:rPr>
                <w:rStyle w:val="Hyperlink"/>
                <w:noProof/>
              </w:rPr>
              <w:t>3</w:t>
            </w:r>
            <w:r w:rsidR="00331462">
              <w:rPr>
                <w:rFonts w:asciiTheme="minorHAnsi" w:hAnsiTheme="minorHAnsi" w:eastAsiaTheme="minorEastAsia" w:cstheme="minorBidi"/>
                <w:b w:val="0"/>
                <w:bCs w:val="0"/>
                <w:iCs w:val="0"/>
                <w:noProof/>
                <w:lang w:eastAsia="de-DE"/>
              </w:rPr>
              <w:tab/>
            </w:r>
            <w:r w:rsidRPr="006754F3" w:rsidR="00331462">
              <w:rPr>
                <w:rStyle w:val="Hyperlink"/>
                <w:noProof/>
              </w:rPr>
              <w:t>Upstream Process</w:t>
            </w:r>
            <w:r w:rsidR="00331462">
              <w:rPr>
                <w:noProof/>
                <w:webHidden/>
              </w:rPr>
              <w:tab/>
            </w:r>
            <w:r w:rsidR="00331462">
              <w:rPr>
                <w:noProof/>
                <w:webHidden/>
              </w:rPr>
              <w:fldChar w:fldCharType="begin"/>
            </w:r>
            <w:r w:rsidR="00331462">
              <w:rPr>
                <w:noProof/>
                <w:webHidden/>
              </w:rPr>
              <w:instrText xml:space="preserve"> PAGEREF _Toc96072204 \h </w:instrText>
            </w:r>
            <w:r w:rsidR="00331462">
              <w:rPr>
                <w:noProof/>
                <w:webHidden/>
              </w:rPr>
            </w:r>
            <w:r w:rsidR="00331462">
              <w:rPr>
                <w:noProof/>
                <w:webHidden/>
              </w:rPr>
              <w:fldChar w:fldCharType="separate"/>
            </w:r>
            <w:r w:rsidR="00B35361">
              <w:rPr>
                <w:noProof/>
                <w:webHidden/>
              </w:rPr>
              <w:t>25</w:t>
            </w:r>
            <w:r w:rsidR="00331462">
              <w:rPr>
                <w:noProof/>
                <w:webHidden/>
              </w:rPr>
              <w:fldChar w:fldCharType="end"/>
            </w:r>
          </w:hyperlink>
        </w:p>
        <w:p w:rsidR="00331462" w:rsidRDefault="00C3732D" w14:paraId="260FB735" w14:textId="7EA42F38">
          <w:pPr>
            <w:pStyle w:val="Verzeichnis2"/>
            <w:rPr>
              <w:rFonts w:eastAsiaTheme="minorEastAsia" w:cstheme="minorBidi"/>
              <w:sz w:val="24"/>
              <w:szCs w:val="24"/>
              <w:lang w:eastAsia="de-DE"/>
            </w:rPr>
          </w:pPr>
          <w:hyperlink w:history="1" w:anchor="_Toc96072205">
            <w:r w:rsidRPr="006754F3" w:rsidR="00331462">
              <w:rPr>
                <w:rStyle w:val="Hyperlink"/>
              </w:rPr>
              <w:t>3.1</w:t>
            </w:r>
            <w:r w:rsidR="00331462">
              <w:rPr>
                <w:rFonts w:eastAsiaTheme="minorEastAsia" w:cstheme="minorBidi"/>
                <w:sz w:val="24"/>
                <w:szCs w:val="24"/>
                <w:lang w:eastAsia="de-DE"/>
              </w:rPr>
              <w:tab/>
            </w:r>
            <w:r w:rsidRPr="006754F3" w:rsidR="00331462">
              <w:rPr>
                <w:rStyle w:val="Hyperlink"/>
              </w:rPr>
              <w:t>Introduction</w:t>
            </w:r>
            <w:r w:rsidR="00331462">
              <w:rPr>
                <w:webHidden/>
              </w:rPr>
              <w:tab/>
            </w:r>
            <w:r w:rsidR="00331462">
              <w:rPr>
                <w:webHidden/>
              </w:rPr>
              <w:fldChar w:fldCharType="begin"/>
            </w:r>
            <w:r w:rsidR="00331462">
              <w:rPr>
                <w:webHidden/>
              </w:rPr>
              <w:instrText xml:space="preserve"> PAGEREF _Toc96072205 \h </w:instrText>
            </w:r>
            <w:r w:rsidR="00331462">
              <w:rPr>
                <w:webHidden/>
              </w:rPr>
            </w:r>
            <w:r w:rsidR="00331462">
              <w:rPr>
                <w:webHidden/>
              </w:rPr>
              <w:fldChar w:fldCharType="separate"/>
            </w:r>
            <w:r w:rsidR="00B35361">
              <w:rPr>
                <w:webHidden/>
              </w:rPr>
              <w:t>25</w:t>
            </w:r>
            <w:r w:rsidR="00331462">
              <w:rPr>
                <w:webHidden/>
              </w:rPr>
              <w:fldChar w:fldCharType="end"/>
            </w:r>
          </w:hyperlink>
        </w:p>
        <w:p w:rsidR="00331462" w:rsidRDefault="00C3732D" w14:paraId="43F42D4B" w14:textId="54BA0ED9">
          <w:pPr>
            <w:pStyle w:val="Verzeichnis2"/>
            <w:rPr>
              <w:rFonts w:eastAsiaTheme="minorEastAsia" w:cstheme="minorBidi"/>
              <w:sz w:val="24"/>
              <w:szCs w:val="24"/>
              <w:lang w:eastAsia="de-DE"/>
            </w:rPr>
          </w:pPr>
          <w:hyperlink w:history="1" w:anchor="_Toc96072206">
            <w:r w:rsidRPr="006754F3" w:rsidR="00331462">
              <w:rPr>
                <w:rStyle w:val="Hyperlink"/>
              </w:rPr>
              <w:t>3.2</w:t>
            </w:r>
            <w:r w:rsidR="00331462">
              <w:rPr>
                <w:rFonts w:eastAsiaTheme="minorEastAsia" w:cstheme="minorBidi"/>
                <w:sz w:val="24"/>
                <w:szCs w:val="24"/>
                <w:lang w:eastAsia="de-DE"/>
              </w:rPr>
              <w:tab/>
            </w:r>
            <w:r w:rsidRPr="006754F3" w:rsidR="00331462">
              <w:rPr>
                <w:rStyle w:val="Hyperlink"/>
              </w:rPr>
              <w:t>Calculations</w:t>
            </w:r>
            <w:r w:rsidR="00331462">
              <w:rPr>
                <w:webHidden/>
              </w:rPr>
              <w:tab/>
            </w:r>
            <w:r w:rsidR="00331462">
              <w:rPr>
                <w:webHidden/>
              </w:rPr>
              <w:fldChar w:fldCharType="begin"/>
            </w:r>
            <w:r w:rsidR="00331462">
              <w:rPr>
                <w:webHidden/>
              </w:rPr>
              <w:instrText xml:space="preserve"> PAGEREF _Toc96072206 \h </w:instrText>
            </w:r>
            <w:r w:rsidR="00331462">
              <w:rPr>
                <w:webHidden/>
              </w:rPr>
            </w:r>
            <w:r w:rsidR="00331462">
              <w:rPr>
                <w:webHidden/>
              </w:rPr>
              <w:fldChar w:fldCharType="separate"/>
            </w:r>
            <w:r w:rsidR="00B35361">
              <w:rPr>
                <w:webHidden/>
              </w:rPr>
              <w:t>25</w:t>
            </w:r>
            <w:r w:rsidR="00331462">
              <w:rPr>
                <w:webHidden/>
              </w:rPr>
              <w:fldChar w:fldCharType="end"/>
            </w:r>
          </w:hyperlink>
        </w:p>
        <w:p w:rsidR="00331462" w:rsidRDefault="00C3732D" w14:paraId="097A6333" w14:textId="0C14AFBF">
          <w:pPr>
            <w:pStyle w:val="Verzeichnis2"/>
            <w:rPr>
              <w:rFonts w:eastAsiaTheme="minorEastAsia" w:cstheme="minorBidi"/>
              <w:sz w:val="24"/>
              <w:szCs w:val="24"/>
              <w:lang w:eastAsia="de-DE"/>
            </w:rPr>
          </w:pPr>
          <w:hyperlink w:history="1" w:anchor="_Toc96072207">
            <w:r w:rsidRPr="006754F3" w:rsidR="00331462">
              <w:rPr>
                <w:rStyle w:val="Hyperlink"/>
              </w:rPr>
              <w:t>3.3</w:t>
            </w:r>
            <w:r w:rsidR="00331462">
              <w:rPr>
                <w:rFonts w:eastAsiaTheme="minorEastAsia" w:cstheme="minorBidi"/>
                <w:sz w:val="24"/>
                <w:szCs w:val="24"/>
                <w:lang w:eastAsia="de-DE"/>
              </w:rPr>
              <w:tab/>
            </w:r>
            <w:r w:rsidRPr="006754F3" w:rsidR="00331462">
              <w:rPr>
                <w:rStyle w:val="Hyperlink"/>
              </w:rPr>
              <w:t>Plant on a page</w:t>
            </w:r>
            <w:r w:rsidR="00331462">
              <w:rPr>
                <w:webHidden/>
              </w:rPr>
              <w:tab/>
            </w:r>
            <w:r w:rsidR="00331462">
              <w:rPr>
                <w:webHidden/>
              </w:rPr>
              <w:fldChar w:fldCharType="begin"/>
            </w:r>
            <w:r w:rsidR="00331462">
              <w:rPr>
                <w:webHidden/>
              </w:rPr>
              <w:instrText xml:space="preserve"> PAGEREF _Toc96072207 \h </w:instrText>
            </w:r>
            <w:r w:rsidR="00331462">
              <w:rPr>
                <w:webHidden/>
              </w:rPr>
            </w:r>
            <w:r w:rsidR="00331462">
              <w:rPr>
                <w:webHidden/>
              </w:rPr>
              <w:fldChar w:fldCharType="separate"/>
            </w:r>
            <w:r w:rsidR="00B35361">
              <w:rPr>
                <w:webHidden/>
              </w:rPr>
              <w:t>27</w:t>
            </w:r>
            <w:r w:rsidR="00331462">
              <w:rPr>
                <w:webHidden/>
              </w:rPr>
              <w:fldChar w:fldCharType="end"/>
            </w:r>
          </w:hyperlink>
        </w:p>
        <w:p w:rsidR="00331462" w:rsidRDefault="00C3732D" w14:paraId="373C63E9" w14:textId="6BF001ED">
          <w:pPr>
            <w:pStyle w:val="Verzeichnis2"/>
            <w:rPr>
              <w:rFonts w:eastAsiaTheme="minorEastAsia" w:cstheme="minorBidi"/>
              <w:sz w:val="24"/>
              <w:szCs w:val="24"/>
              <w:lang w:eastAsia="de-DE"/>
            </w:rPr>
          </w:pPr>
          <w:hyperlink w:history="1" w:anchor="_Toc96072208">
            <w:r w:rsidRPr="006754F3" w:rsidR="00331462">
              <w:rPr>
                <w:rStyle w:val="Hyperlink"/>
              </w:rPr>
              <w:t>3.4</w:t>
            </w:r>
            <w:r w:rsidR="00331462">
              <w:rPr>
                <w:rFonts w:eastAsiaTheme="minorEastAsia" w:cstheme="minorBidi"/>
                <w:sz w:val="24"/>
                <w:szCs w:val="24"/>
                <w:lang w:eastAsia="de-DE"/>
              </w:rPr>
              <w:tab/>
            </w:r>
            <w:r w:rsidRPr="006754F3" w:rsidR="00331462">
              <w:rPr>
                <w:rStyle w:val="Hyperlink"/>
              </w:rPr>
              <w:t>HakoBio room concept</w:t>
            </w:r>
            <w:r w:rsidR="00331462">
              <w:rPr>
                <w:webHidden/>
              </w:rPr>
              <w:tab/>
            </w:r>
            <w:r w:rsidR="00331462">
              <w:rPr>
                <w:webHidden/>
              </w:rPr>
              <w:fldChar w:fldCharType="begin"/>
            </w:r>
            <w:r w:rsidR="00331462">
              <w:rPr>
                <w:webHidden/>
              </w:rPr>
              <w:instrText xml:space="preserve"> PAGEREF _Toc96072208 \h </w:instrText>
            </w:r>
            <w:r w:rsidR="00331462">
              <w:rPr>
                <w:webHidden/>
              </w:rPr>
            </w:r>
            <w:r w:rsidR="00331462">
              <w:rPr>
                <w:webHidden/>
              </w:rPr>
              <w:fldChar w:fldCharType="separate"/>
            </w:r>
            <w:r w:rsidR="00B35361">
              <w:rPr>
                <w:webHidden/>
              </w:rPr>
              <w:t>28</w:t>
            </w:r>
            <w:r w:rsidR="00331462">
              <w:rPr>
                <w:webHidden/>
              </w:rPr>
              <w:fldChar w:fldCharType="end"/>
            </w:r>
          </w:hyperlink>
        </w:p>
        <w:p w:rsidR="00331462" w:rsidRDefault="00C3732D" w14:paraId="22D1A6F5" w14:textId="59E7DD96">
          <w:pPr>
            <w:pStyle w:val="Verzeichnis2"/>
            <w:rPr>
              <w:rFonts w:eastAsiaTheme="minorEastAsia" w:cstheme="minorBidi"/>
              <w:sz w:val="24"/>
              <w:szCs w:val="24"/>
              <w:lang w:eastAsia="de-DE"/>
            </w:rPr>
          </w:pPr>
          <w:hyperlink w:history="1" w:anchor="_Toc96072209">
            <w:r w:rsidRPr="006754F3" w:rsidR="00331462">
              <w:rPr>
                <w:rStyle w:val="Hyperlink"/>
              </w:rPr>
              <w:t>3.5</w:t>
            </w:r>
            <w:r w:rsidR="00331462">
              <w:rPr>
                <w:rFonts w:eastAsiaTheme="minorEastAsia" w:cstheme="minorBidi"/>
                <w:sz w:val="24"/>
                <w:szCs w:val="24"/>
                <w:lang w:eastAsia="de-DE"/>
              </w:rPr>
              <w:tab/>
            </w:r>
            <w:r w:rsidRPr="006754F3" w:rsidR="00331462">
              <w:rPr>
                <w:rStyle w:val="Hyperlink"/>
              </w:rPr>
              <w:t>Size and functions of USP system</w:t>
            </w:r>
            <w:r w:rsidR="00331462">
              <w:rPr>
                <w:webHidden/>
              </w:rPr>
              <w:tab/>
            </w:r>
            <w:r w:rsidR="00331462">
              <w:rPr>
                <w:webHidden/>
              </w:rPr>
              <w:fldChar w:fldCharType="begin"/>
            </w:r>
            <w:r w:rsidR="00331462">
              <w:rPr>
                <w:webHidden/>
              </w:rPr>
              <w:instrText xml:space="preserve"> PAGEREF _Toc96072209 \h </w:instrText>
            </w:r>
            <w:r w:rsidR="00331462">
              <w:rPr>
                <w:webHidden/>
              </w:rPr>
            </w:r>
            <w:r w:rsidR="00331462">
              <w:rPr>
                <w:webHidden/>
              </w:rPr>
              <w:fldChar w:fldCharType="separate"/>
            </w:r>
            <w:r w:rsidR="00B35361">
              <w:rPr>
                <w:webHidden/>
              </w:rPr>
              <w:t>29</w:t>
            </w:r>
            <w:r w:rsidR="00331462">
              <w:rPr>
                <w:webHidden/>
              </w:rPr>
              <w:fldChar w:fldCharType="end"/>
            </w:r>
          </w:hyperlink>
        </w:p>
        <w:p w:rsidR="00331462" w:rsidRDefault="00C3732D" w14:paraId="5FFEB927" w14:textId="5E714DFB">
          <w:pPr>
            <w:pStyle w:val="Verzeichnis1"/>
            <w:tabs>
              <w:tab w:val="left" w:pos="440"/>
              <w:tab w:val="right" w:leader="dot" w:pos="9628"/>
            </w:tabs>
            <w:rPr>
              <w:rFonts w:asciiTheme="minorHAnsi" w:hAnsiTheme="minorHAnsi" w:eastAsiaTheme="minorEastAsia" w:cstheme="minorBidi"/>
              <w:b w:val="0"/>
              <w:bCs w:val="0"/>
              <w:iCs w:val="0"/>
              <w:noProof/>
              <w:lang w:eastAsia="de-DE"/>
            </w:rPr>
          </w:pPr>
          <w:hyperlink w:history="1" w:anchor="_Toc96072210">
            <w:r w:rsidRPr="006754F3" w:rsidR="00331462">
              <w:rPr>
                <w:rStyle w:val="Hyperlink"/>
                <w:noProof/>
              </w:rPr>
              <w:t>4</w:t>
            </w:r>
            <w:r w:rsidR="00331462">
              <w:rPr>
                <w:rFonts w:asciiTheme="minorHAnsi" w:hAnsiTheme="minorHAnsi" w:eastAsiaTheme="minorEastAsia" w:cstheme="minorBidi"/>
                <w:b w:val="0"/>
                <w:bCs w:val="0"/>
                <w:iCs w:val="0"/>
                <w:noProof/>
                <w:lang w:eastAsia="de-DE"/>
              </w:rPr>
              <w:tab/>
            </w:r>
            <w:r w:rsidRPr="006754F3" w:rsidR="00331462">
              <w:rPr>
                <w:rStyle w:val="Hyperlink"/>
                <w:noProof/>
              </w:rPr>
              <w:t>Downstream Process</w:t>
            </w:r>
            <w:r w:rsidR="00331462">
              <w:rPr>
                <w:noProof/>
                <w:webHidden/>
              </w:rPr>
              <w:tab/>
            </w:r>
            <w:r w:rsidR="00331462">
              <w:rPr>
                <w:noProof/>
                <w:webHidden/>
              </w:rPr>
              <w:fldChar w:fldCharType="begin"/>
            </w:r>
            <w:r w:rsidR="00331462">
              <w:rPr>
                <w:noProof/>
                <w:webHidden/>
              </w:rPr>
              <w:instrText xml:space="preserve"> PAGEREF _Toc96072210 \h </w:instrText>
            </w:r>
            <w:r w:rsidR="00331462">
              <w:rPr>
                <w:noProof/>
                <w:webHidden/>
              </w:rPr>
            </w:r>
            <w:r w:rsidR="00331462">
              <w:rPr>
                <w:noProof/>
                <w:webHidden/>
              </w:rPr>
              <w:fldChar w:fldCharType="separate"/>
            </w:r>
            <w:r w:rsidR="00B35361">
              <w:rPr>
                <w:noProof/>
                <w:webHidden/>
              </w:rPr>
              <w:t>34</w:t>
            </w:r>
            <w:r w:rsidR="00331462">
              <w:rPr>
                <w:noProof/>
                <w:webHidden/>
              </w:rPr>
              <w:fldChar w:fldCharType="end"/>
            </w:r>
          </w:hyperlink>
        </w:p>
        <w:p w:rsidR="00331462" w:rsidRDefault="00C3732D" w14:paraId="4A11F731" w14:textId="3A14E544">
          <w:pPr>
            <w:pStyle w:val="Verzeichnis2"/>
            <w:rPr>
              <w:rFonts w:eastAsiaTheme="minorEastAsia" w:cstheme="minorBidi"/>
              <w:sz w:val="24"/>
              <w:szCs w:val="24"/>
              <w:lang w:eastAsia="de-DE"/>
            </w:rPr>
          </w:pPr>
          <w:hyperlink w:history="1" w:anchor="_Toc96072211">
            <w:r w:rsidRPr="006754F3" w:rsidR="00331462">
              <w:rPr>
                <w:rStyle w:val="Hyperlink"/>
              </w:rPr>
              <w:t>4.1</w:t>
            </w:r>
            <w:r w:rsidR="00331462">
              <w:rPr>
                <w:rFonts w:eastAsiaTheme="minorEastAsia" w:cstheme="minorBidi"/>
                <w:sz w:val="24"/>
                <w:szCs w:val="24"/>
                <w:lang w:eastAsia="de-DE"/>
              </w:rPr>
              <w:tab/>
            </w:r>
            <w:r w:rsidRPr="006754F3" w:rsidR="00331462">
              <w:rPr>
                <w:rStyle w:val="Hyperlink"/>
              </w:rPr>
              <w:t>Introduction</w:t>
            </w:r>
            <w:r w:rsidR="00331462">
              <w:rPr>
                <w:webHidden/>
              </w:rPr>
              <w:tab/>
            </w:r>
            <w:r w:rsidR="00331462">
              <w:rPr>
                <w:webHidden/>
              </w:rPr>
              <w:fldChar w:fldCharType="begin"/>
            </w:r>
            <w:r w:rsidR="00331462">
              <w:rPr>
                <w:webHidden/>
              </w:rPr>
              <w:instrText xml:space="preserve"> PAGEREF _Toc96072211 \h </w:instrText>
            </w:r>
            <w:r w:rsidR="00331462">
              <w:rPr>
                <w:webHidden/>
              </w:rPr>
            </w:r>
            <w:r w:rsidR="00331462">
              <w:rPr>
                <w:webHidden/>
              </w:rPr>
              <w:fldChar w:fldCharType="separate"/>
            </w:r>
            <w:r w:rsidR="00B35361">
              <w:rPr>
                <w:webHidden/>
              </w:rPr>
              <w:t>34</w:t>
            </w:r>
            <w:r w:rsidR="00331462">
              <w:rPr>
                <w:webHidden/>
              </w:rPr>
              <w:fldChar w:fldCharType="end"/>
            </w:r>
          </w:hyperlink>
        </w:p>
        <w:p w:rsidR="00331462" w:rsidRDefault="00C3732D" w14:paraId="2E44ED77" w14:textId="3F895FC6">
          <w:pPr>
            <w:pStyle w:val="Verzeichnis2"/>
            <w:rPr>
              <w:rFonts w:eastAsiaTheme="minorEastAsia" w:cstheme="minorBidi"/>
              <w:sz w:val="24"/>
              <w:szCs w:val="24"/>
              <w:lang w:eastAsia="de-DE"/>
            </w:rPr>
          </w:pPr>
          <w:hyperlink w:history="1" w:anchor="_Toc96072212">
            <w:r w:rsidRPr="006754F3" w:rsidR="00331462">
              <w:rPr>
                <w:rStyle w:val="Hyperlink"/>
              </w:rPr>
              <w:t>4.2</w:t>
            </w:r>
            <w:r w:rsidR="00331462">
              <w:rPr>
                <w:rFonts w:eastAsiaTheme="minorEastAsia" w:cstheme="minorBidi"/>
                <w:sz w:val="24"/>
                <w:szCs w:val="24"/>
                <w:lang w:eastAsia="de-DE"/>
              </w:rPr>
              <w:tab/>
            </w:r>
            <w:r w:rsidRPr="006754F3" w:rsidR="00331462">
              <w:rPr>
                <w:rStyle w:val="Hyperlink"/>
              </w:rPr>
              <w:t>Plant on a page</w:t>
            </w:r>
            <w:r w:rsidR="00331462">
              <w:rPr>
                <w:webHidden/>
              </w:rPr>
              <w:tab/>
            </w:r>
            <w:r w:rsidR="00331462">
              <w:rPr>
                <w:webHidden/>
              </w:rPr>
              <w:fldChar w:fldCharType="begin"/>
            </w:r>
            <w:r w:rsidR="00331462">
              <w:rPr>
                <w:webHidden/>
              </w:rPr>
              <w:instrText xml:space="preserve"> PAGEREF _Toc96072212 \h </w:instrText>
            </w:r>
            <w:r w:rsidR="00331462">
              <w:rPr>
                <w:webHidden/>
              </w:rPr>
            </w:r>
            <w:r w:rsidR="00331462">
              <w:rPr>
                <w:webHidden/>
              </w:rPr>
              <w:fldChar w:fldCharType="separate"/>
            </w:r>
            <w:r w:rsidR="00B35361">
              <w:rPr>
                <w:webHidden/>
              </w:rPr>
              <w:t>34</w:t>
            </w:r>
            <w:r w:rsidR="00331462">
              <w:rPr>
                <w:webHidden/>
              </w:rPr>
              <w:fldChar w:fldCharType="end"/>
            </w:r>
          </w:hyperlink>
        </w:p>
        <w:p w:rsidR="00331462" w:rsidRDefault="00C3732D" w14:paraId="2556BFD4" w14:textId="772E4CAF">
          <w:pPr>
            <w:pStyle w:val="Verzeichnis2"/>
            <w:rPr>
              <w:rFonts w:eastAsiaTheme="minorEastAsia" w:cstheme="minorBidi"/>
              <w:sz w:val="24"/>
              <w:szCs w:val="24"/>
              <w:lang w:eastAsia="de-DE"/>
            </w:rPr>
          </w:pPr>
          <w:hyperlink w:history="1" w:anchor="_Toc96072213">
            <w:r w:rsidRPr="006754F3" w:rsidR="00331462">
              <w:rPr>
                <w:rStyle w:val="Hyperlink"/>
              </w:rPr>
              <w:t>4.3</w:t>
            </w:r>
            <w:r w:rsidR="00331462">
              <w:rPr>
                <w:rFonts w:eastAsiaTheme="minorEastAsia" w:cstheme="minorBidi"/>
                <w:sz w:val="24"/>
                <w:szCs w:val="24"/>
                <w:lang w:eastAsia="de-DE"/>
              </w:rPr>
              <w:tab/>
            </w:r>
            <w:r w:rsidRPr="006754F3" w:rsidR="00331462">
              <w:rPr>
                <w:rStyle w:val="Hyperlink"/>
              </w:rPr>
              <w:t>Hako Bio room concept</w:t>
            </w:r>
            <w:r w:rsidR="00331462">
              <w:rPr>
                <w:webHidden/>
              </w:rPr>
              <w:tab/>
            </w:r>
            <w:r w:rsidR="00331462">
              <w:rPr>
                <w:webHidden/>
              </w:rPr>
              <w:fldChar w:fldCharType="begin"/>
            </w:r>
            <w:r w:rsidR="00331462">
              <w:rPr>
                <w:webHidden/>
              </w:rPr>
              <w:instrText xml:space="preserve"> PAGEREF _Toc96072213 \h </w:instrText>
            </w:r>
            <w:r w:rsidR="00331462">
              <w:rPr>
                <w:webHidden/>
              </w:rPr>
            </w:r>
            <w:r w:rsidR="00331462">
              <w:rPr>
                <w:webHidden/>
              </w:rPr>
              <w:fldChar w:fldCharType="separate"/>
            </w:r>
            <w:r w:rsidR="00B35361">
              <w:rPr>
                <w:webHidden/>
              </w:rPr>
              <w:t>35</w:t>
            </w:r>
            <w:r w:rsidR="00331462">
              <w:rPr>
                <w:webHidden/>
              </w:rPr>
              <w:fldChar w:fldCharType="end"/>
            </w:r>
          </w:hyperlink>
        </w:p>
        <w:p w:rsidR="00331462" w:rsidRDefault="00C3732D" w14:paraId="0C09FA71" w14:textId="4141BA6F">
          <w:pPr>
            <w:pStyle w:val="Verzeichnis2"/>
            <w:rPr>
              <w:rFonts w:eastAsiaTheme="minorEastAsia" w:cstheme="minorBidi"/>
              <w:sz w:val="24"/>
              <w:szCs w:val="24"/>
              <w:lang w:eastAsia="de-DE"/>
            </w:rPr>
          </w:pPr>
          <w:hyperlink w:history="1" w:anchor="_Toc96072214">
            <w:r w:rsidRPr="006754F3" w:rsidR="00331462">
              <w:rPr>
                <w:rStyle w:val="Hyperlink"/>
              </w:rPr>
              <w:t>4.4</w:t>
            </w:r>
            <w:r w:rsidR="00331462">
              <w:rPr>
                <w:rFonts w:eastAsiaTheme="minorEastAsia" w:cstheme="minorBidi"/>
                <w:sz w:val="24"/>
                <w:szCs w:val="24"/>
                <w:lang w:eastAsia="de-DE"/>
              </w:rPr>
              <w:tab/>
            </w:r>
            <w:r w:rsidRPr="006754F3" w:rsidR="00331462">
              <w:rPr>
                <w:rStyle w:val="Hyperlink"/>
              </w:rPr>
              <w:t>Size and function of DSP systems</w:t>
            </w:r>
            <w:r w:rsidR="00331462">
              <w:rPr>
                <w:webHidden/>
              </w:rPr>
              <w:tab/>
            </w:r>
            <w:r w:rsidR="00331462">
              <w:rPr>
                <w:webHidden/>
              </w:rPr>
              <w:fldChar w:fldCharType="begin"/>
            </w:r>
            <w:r w:rsidR="00331462">
              <w:rPr>
                <w:webHidden/>
              </w:rPr>
              <w:instrText xml:space="preserve"> PAGEREF _Toc96072214 \h </w:instrText>
            </w:r>
            <w:r w:rsidR="00331462">
              <w:rPr>
                <w:webHidden/>
              </w:rPr>
            </w:r>
            <w:r w:rsidR="00331462">
              <w:rPr>
                <w:webHidden/>
              </w:rPr>
              <w:fldChar w:fldCharType="separate"/>
            </w:r>
            <w:r w:rsidR="00B35361">
              <w:rPr>
                <w:webHidden/>
              </w:rPr>
              <w:t>37</w:t>
            </w:r>
            <w:r w:rsidR="00331462">
              <w:rPr>
                <w:webHidden/>
              </w:rPr>
              <w:fldChar w:fldCharType="end"/>
            </w:r>
          </w:hyperlink>
        </w:p>
        <w:p w:rsidR="00331462" w:rsidRDefault="00C3732D" w14:paraId="75D96D08" w14:textId="6031FB01">
          <w:pPr>
            <w:pStyle w:val="Verzeichnis1"/>
            <w:tabs>
              <w:tab w:val="left" w:pos="440"/>
              <w:tab w:val="right" w:leader="dot" w:pos="9628"/>
            </w:tabs>
            <w:rPr>
              <w:rFonts w:asciiTheme="minorHAnsi" w:hAnsiTheme="minorHAnsi" w:eastAsiaTheme="minorEastAsia" w:cstheme="minorBidi"/>
              <w:b w:val="0"/>
              <w:bCs w:val="0"/>
              <w:iCs w:val="0"/>
              <w:noProof/>
              <w:lang w:eastAsia="de-DE"/>
            </w:rPr>
          </w:pPr>
          <w:hyperlink w:history="1" w:anchor="_Toc96072215">
            <w:r w:rsidRPr="006754F3" w:rsidR="00331462">
              <w:rPr>
                <w:rStyle w:val="Hyperlink"/>
                <w:noProof/>
              </w:rPr>
              <w:t>5</w:t>
            </w:r>
            <w:r w:rsidR="00331462">
              <w:rPr>
                <w:rFonts w:asciiTheme="minorHAnsi" w:hAnsiTheme="minorHAnsi" w:eastAsiaTheme="minorEastAsia" w:cstheme="minorBidi"/>
                <w:b w:val="0"/>
                <w:bCs w:val="0"/>
                <w:iCs w:val="0"/>
                <w:noProof/>
                <w:lang w:eastAsia="de-DE"/>
              </w:rPr>
              <w:tab/>
            </w:r>
            <w:r w:rsidRPr="006754F3" w:rsidR="00331462">
              <w:rPr>
                <w:rStyle w:val="Hyperlink"/>
                <w:noProof/>
              </w:rPr>
              <w:t>Media and Buffer preparation</w:t>
            </w:r>
            <w:r w:rsidR="00331462">
              <w:rPr>
                <w:noProof/>
                <w:webHidden/>
              </w:rPr>
              <w:tab/>
            </w:r>
            <w:r w:rsidR="00331462">
              <w:rPr>
                <w:noProof/>
                <w:webHidden/>
              </w:rPr>
              <w:fldChar w:fldCharType="begin"/>
            </w:r>
            <w:r w:rsidR="00331462">
              <w:rPr>
                <w:noProof/>
                <w:webHidden/>
              </w:rPr>
              <w:instrText xml:space="preserve"> PAGEREF _Toc96072215 \h </w:instrText>
            </w:r>
            <w:r w:rsidR="00331462">
              <w:rPr>
                <w:noProof/>
                <w:webHidden/>
              </w:rPr>
            </w:r>
            <w:r w:rsidR="00331462">
              <w:rPr>
                <w:noProof/>
                <w:webHidden/>
              </w:rPr>
              <w:fldChar w:fldCharType="separate"/>
            </w:r>
            <w:r w:rsidR="00B35361">
              <w:rPr>
                <w:noProof/>
                <w:webHidden/>
              </w:rPr>
              <w:t>42</w:t>
            </w:r>
            <w:r w:rsidR="00331462">
              <w:rPr>
                <w:noProof/>
                <w:webHidden/>
              </w:rPr>
              <w:fldChar w:fldCharType="end"/>
            </w:r>
          </w:hyperlink>
        </w:p>
        <w:p w:rsidR="00331462" w:rsidRDefault="00C3732D" w14:paraId="3138BDA6" w14:textId="100447EF">
          <w:pPr>
            <w:pStyle w:val="Verzeichnis2"/>
            <w:rPr>
              <w:rFonts w:eastAsiaTheme="minorEastAsia" w:cstheme="minorBidi"/>
              <w:sz w:val="24"/>
              <w:szCs w:val="24"/>
              <w:lang w:eastAsia="de-DE"/>
            </w:rPr>
          </w:pPr>
          <w:hyperlink w:history="1" w:anchor="_Toc96072216">
            <w:r w:rsidRPr="006754F3" w:rsidR="00331462">
              <w:rPr>
                <w:rStyle w:val="Hyperlink"/>
              </w:rPr>
              <w:t>5.1</w:t>
            </w:r>
            <w:r w:rsidR="00331462">
              <w:rPr>
                <w:rFonts w:eastAsiaTheme="minorEastAsia" w:cstheme="minorBidi"/>
                <w:sz w:val="24"/>
                <w:szCs w:val="24"/>
                <w:lang w:eastAsia="de-DE"/>
              </w:rPr>
              <w:tab/>
            </w:r>
            <w:r w:rsidRPr="006754F3" w:rsidR="00331462">
              <w:rPr>
                <w:rStyle w:val="Hyperlink"/>
              </w:rPr>
              <w:t>Buffer estimation per batch</w:t>
            </w:r>
            <w:r w:rsidR="00331462">
              <w:rPr>
                <w:webHidden/>
              </w:rPr>
              <w:tab/>
            </w:r>
            <w:r w:rsidR="00331462">
              <w:rPr>
                <w:webHidden/>
              </w:rPr>
              <w:fldChar w:fldCharType="begin"/>
            </w:r>
            <w:r w:rsidR="00331462">
              <w:rPr>
                <w:webHidden/>
              </w:rPr>
              <w:instrText xml:space="preserve"> PAGEREF _Toc96072216 \h </w:instrText>
            </w:r>
            <w:r w:rsidR="00331462">
              <w:rPr>
                <w:webHidden/>
              </w:rPr>
            </w:r>
            <w:r w:rsidR="00331462">
              <w:rPr>
                <w:webHidden/>
              </w:rPr>
              <w:fldChar w:fldCharType="separate"/>
            </w:r>
            <w:r w:rsidR="00B35361">
              <w:rPr>
                <w:webHidden/>
              </w:rPr>
              <w:t>42</w:t>
            </w:r>
            <w:r w:rsidR="00331462">
              <w:rPr>
                <w:webHidden/>
              </w:rPr>
              <w:fldChar w:fldCharType="end"/>
            </w:r>
          </w:hyperlink>
        </w:p>
        <w:p w:rsidR="00331462" w:rsidRDefault="00C3732D" w14:paraId="68D058F4" w14:textId="67D72373">
          <w:pPr>
            <w:pStyle w:val="Verzeichnis2"/>
            <w:rPr>
              <w:rFonts w:eastAsiaTheme="minorEastAsia" w:cstheme="minorBidi"/>
              <w:sz w:val="24"/>
              <w:szCs w:val="24"/>
              <w:lang w:eastAsia="de-DE"/>
            </w:rPr>
          </w:pPr>
          <w:hyperlink w:history="1" w:anchor="_Toc96072217">
            <w:r w:rsidRPr="006754F3" w:rsidR="00331462">
              <w:rPr>
                <w:rStyle w:val="Hyperlink"/>
              </w:rPr>
              <w:t>5.2</w:t>
            </w:r>
            <w:r w:rsidR="00331462">
              <w:rPr>
                <w:rFonts w:eastAsiaTheme="minorEastAsia" w:cstheme="minorBidi"/>
                <w:sz w:val="24"/>
                <w:szCs w:val="24"/>
                <w:lang w:eastAsia="de-DE"/>
              </w:rPr>
              <w:tab/>
            </w:r>
            <w:r w:rsidRPr="006754F3" w:rsidR="00331462">
              <w:rPr>
                <w:rStyle w:val="Hyperlink"/>
              </w:rPr>
              <w:t>Plant on a page</w:t>
            </w:r>
            <w:r w:rsidR="00331462">
              <w:rPr>
                <w:webHidden/>
              </w:rPr>
              <w:tab/>
            </w:r>
            <w:r w:rsidR="00331462">
              <w:rPr>
                <w:webHidden/>
              </w:rPr>
              <w:fldChar w:fldCharType="begin"/>
            </w:r>
            <w:r w:rsidR="00331462">
              <w:rPr>
                <w:webHidden/>
              </w:rPr>
              <w:instrText xml:space="preserve"> PAGEREF _Toc96072217 \h </w:instrText>
            </w:r>
            <w:r w:rsidR="00331462">
              <w:rPr>
                <w:webHidden/>
              </w:rPr>
            </w:r>
            <w:r w:rsidR="00331462">
              <w:rPr>
                <w:webHidden/>
              </w:rPr>
              <w:fldChar w:fldCharType="separate"/>
            </w:r>
            <w:r w:rsidR="00B35361">
              <w:rPr>
                <w:webHidden/>
              </w:rPr>
              <w:t>43</w:t>
            </w:r>
            <w:r w:rsidR="00331462">
              <w:rPr>
                <w:webHidden/>
              </w:rPr>
              <w:fldChar w:fldCharType="end"/>
            </w:r>
          </w:hyperlink>
        </w:p>
        <w:p w:rsidR="00331462" w:rsidRDefault="00C3732D" w14:paraId="1BF165B4" w14:textId="669293D3">
          <w:pPr>
            <w:pStyle w:val="Verzeichnis2"/>
            <w:rPr>
              <w:rFonts w:eastAsiaTheme="minorEastAsia" w:cstheme="minorBidi"/>
              <w:sz w:val="24"/>
              <w:szCs w:val="24"/>
              <w:lang w:eastAsia="de-DE"/>
            </w:rPr>
          </w:pPr>
          <w:hyperlink w:history="1" w:anchor="_Toc96072218">
            <w:r w:rsidRPr="006754F3" w:rsidR="00331462">
              <w:rPr>
                <w:rStyle w:val="Hyperlink"/>
              </w:rPr>
              <w:t>5.3</w:t>
            </w:r>
            <w:r w:rsidR="00331462">
              <w:rPr>
                <w:rFonts w:eastAsiaTheme="minorEastAsia" w:cstheme="minorBidi"/>
                <w:sz w:val="24"/>
                <w:szCs w:val="24"/>
                <w:lang w:eastAsia="de-DE"/>
              </w:rPr>
              <w:tab/>
            </w:r>
            <w:r w:rsidRPr="006754F3" w:rsidR="00331462">
              <w:rPr>
                <w:rStyle w:val="Hyperlink"/>
              </w:rPr>
              <w:t>HakoBio room concept of media and buffer preparation</w:t>
            </w:r>
            <w:r w:rsidR="00331462">
              <w:rPr>
                <w:webHidden/>
              </w:rPr>
              <w:tab/>
            </w:r>
            <w:r w:rsidR="00331462">
              <w:rPr>
                <w:webHidden/>
              </w:rPr>
              <w:fldChar w:fldCharType="begin"/>
            </w:r>
            <w:r w:rsidR="00331462">
              <w:rPr>
                <w:webHidden/>
              </w:rPr>
              <w:instrText xml:space="preserve"> PAGEREF _Toc96072218 \h </w:instrText>
            </w:r>
            <w:r w:rsidR="00331462">
              <w:rPr>
                <w:webHidden/>
              </w:rPr>
            </w:r>
            <w:r w:rsidR="00331462">
              <w:rPr>
                <w:webHidden/>
              </w:rPr>
              <w:fldChar w:fldCharType="separate"/>
            </w:r>
            <w:r w:rsidR="00B35361">
              <w:rPr>
                <w:webHidden/>
              </w:rPr>
              <w:t>46</w:t>
            </w:r>
            <w:r w:rsidR="00331462">
              <w:rPr>
                <w:webHidden/>
              </w:rPr>
              <w:fldChar w:fldCharType="end"/>
            </w:r>
          </w:hyperlink>
        </w:p>
        <w:p w:rsidR="00331462" w:rsidRDefault="00C3732D" w14:paraId="16D774CC" w14:textId="064B360B">
          <w:pPr>
            <w:pStyle w:val="Verzeichnis2"/>
            <w:rPr>
              <w:rFonts w:eastAsiaTheme="minorEastAsia" w:cstheme="minorBidi"/>
              <w:sz w:val="24"/>
              <w:szCs w:val="24"/>
              <w:lang w:eastAsia="de-DE"/>
            </w:rPr>
          </w:pPr>
          <w:hyperlink w:history="1" w:anchor="_Toc96072219">
            <w:r w:rsidRPr="006754F3" w:rsidR="00331462">
              <w:rPr>
                <w:rStyle w:val="Hyperlink"/>
              </w:rPr>
              <w:t>5.4</w:t>
            </w:r>
            <w:r w:rsidR="00331462">
              <w:rPr>
                <w:rFonts w:eastAsiaTheme="minorEastAsia" w:cstheme="minorBidi"/>
                <w:sz w:val="24"/>
                <w:szCs w:val="24"/>
                <w:lang w:eastAsia="de-DE"/>
              </w:rPr>
              <w:tab/>
            </w:r>
            <w:r w:rsidRPr="006754F3" w:rsidR="00331462">
              <w:rPr>
                <w:rStyle w:val="Hyperlink"/>
              </w:rPr>
              <w:t>Size and function of MP and BP systems</w:t>
            </w:r>
            <w:r w:rsidR="00331462">
              <w:rPr>
                <w:webHidden/>
              </w:rPr>
              <w:tab/>
            </w:r>
            <w:r w:rsidR="00331462">
              <w:rPr>
                <w:webHidden/>
              </w:rPr>
              <w:fldChar w:fldCharType="begin"/>
            </w:r>
            <w:r w:rsidR="00331462">
              <w:rPr>
                <w:webHidden/>
              </w:rPr>
              <w:instrText xml:space="preserve"> PAGEREF _Toc96072219 \h </w:instrText>
            </w:r>
            <w:r w:rsidR="00331462">
              <w:rPr>
                <w:webHidden/>
              </w:rPr>
            </w:r>
            <w:r w:rsidR="00331462">
              <w:rPr>
                <w:webHidden/>
              </w:rPr>
              <w:fldChar w:fldCharType="separate"/>
            </w:r>
            <w:r w:rsidR="00B35361">
              <w:rPr>
                <w:webHidden/>
              </w:rPr>
              <w:t>47</w:t>
            </w:r>
            <w:r w:rsidR="00331462">
              <w:rPr>
                <w:webHidden/>
              </w:rPr>
              <w:fldChar w:fldCharType="end"/>
            </w:r>
          </w:hyperlink>
        </w:p>
        <w:p w:rsidR="00331462" w:rsidRDefault="00C3732D" w14:paraId="62A877BF" w14:textId="554B0E0A">
          <w:pPr>
            <w:pStyle w:val="Verzeichnis1"/>
            <w:tabs>
              <w:tab w:val="left" w:pos="440"/>
              <w:tab w:val="right" w:leader="dot" w:pos="9628"/>
            </w:tabs>
            <w:rPr>
              <w:rFonts w:asciiTheme="minorHAnsi" w:hAnsiTheme="minorHAnsi" w:eastAsiaTheme="minorEastAsia" w:cstheme="minorBidi"/>
              <w:b w:val="0"/>
              <w:bCs w:val="0"/>
              <w:iCs w:val="0"/>
              <w:noProof/>
              <w:lang w:eastAsia="de-DE"/>
            </w:rPr>
          </w:pPr>
          <w:hyperlink w:history="1" w:anchor="_Toc96072220">
            <w:r w:rsidRPr="006754F3" w:rsidR="00331462">
              <w:rPr>
                <w:rStyle w:val="Hyperlink"/>
                <w:noProof/>
              </w:rPr>
              <w:t>6</w:t>
            </w:r>
            <w:r w:rsidR="00331462">
              <w:rPr>
                <w:rFonts w:asciiTheme="minorHAnsi" w:hAnsiTheme="minorHAnsi" w:eastAsiaTheme="minorEastAsia" w:cstheme="minorBidi"/>
                <w:b w:val="0"/>
                <w:bCs w:val="0"/>
                <w:iCs w:val="0"/>
                <w:noProof/>
                <w:lang w:eastAsia="de-DE"/>
              </w:rPr>
              <w:tab/>
            </w:r>
            <w:r w:rsidRPr="006754F3" w:rsidR="00331462">
              <w:rPr>
                <w:rStyle w:val="Hyperlink"/>
                <w:noProof/>
              </w:rPr>
              <w:t>Quality Control</w:t>
            </w:r>
            <w:r w:rsidR="00331462">
              <w:rPr>
                <w:noProof/>
                <w:webHidden/>
              </w:rPr>
              <w:tab/>
            </w:r>
            <w:r w:rsidR="00331462">
              <w:rPr>
                <w:noProof/>
                <w:webHidden/>
              </w:rPr>
              <w:fldChar w:fldCharType="begin"/>
            </w:r>
            <w:r w:rsidR="00331462">
              <w:rPr>
                <w:noProof/>
                <w:webHidden/>
              </w:rPr>
              <w:instrText xml:space="preserve"> PAGEREF _Toc96072220 \h </w:instrText>
            </w:r>
            <w:r w:rsidR="00331462">
              <w:rPr>
                <w:noProof/>
                <w:webHidden/>
              </w:rPr>
            </w:r>
            <w:r w:rsidR="00331462">
              <w:rPr>
                <w:noProof/>
                <w:webHidden/>
              </w:rPr>
              <w:fldChar w:fldCharType="separate"/>
            </w:r>
            <w:r w:rsidR="00B35361">
              <w:rPr>
                <w:noProof/>
                <w:webHidden/>
              </w:rPr>
              <w:t>51</w:t>
            </w:r>
            <w:r w:rsidR="00331462">
              <w:rPr>
                <w:noProof/>
                <w:webHidden/>
              </w:rPr>
              <w:fldChar w:fldCharType="end"/>
            </w:r>
          </w:hyperlink>
        </w:p>
        <w:p w:rsidR="00331462" w:rsidRDefault="00C3732D" w14:paraId="7406B8B8" w14:textId="63568C0F">
          <w:pPr>
            <w:pStyle w:val="Verzeichnis2"/>
            <w:rPr>
              <w:rFonts w:eastAsiaTheme="minorEastAsia" w:cstheme="minorBidi"/>
              <w:sz w:val="24"/>
              <w:szCs w:val="24"/>
              <w:lang w:eastAsia="de-DE"/>
            </w:rPr>
          </w:pPr>
          <w:hyperlink w:history="1" w:anchor="_Toc96072221">
            <w:r w:rsidRPr="006754F3" w:rsidR="00331462">
              <w:rPr>
                <w:rStyle w:val="Hyperlink"/>
              </w:rPr>
              <w:t>6.1</w:t>
            </w:r>
            <w:r w:rsidR="00331462">
              <w:rPr>
                <w:rFonts w:eastAsiaTheme="minorEastAsia" w:cstheme="minorBidi"/>
                <w:sz w:val="24"/>
                <w:szCs w:val="24"/>
                <w:lang w:eastAsia="de-DE"/>
              </w:rPr>
              <w:tab/>
            </w:r>
            <w:r w:rsidRPr="006754F3" w:rsidR="00331462">
              <w:rPr>
                <w:rStyle w:val="Hyperlink"/>
              </w:rPr>
              <w:t>HakoBio room concept of the QC Laboratory</w:t>
            </w:r>
            <w:r w:rsidR="00331462">
              <w:rPr>
                <w:webHidden/>
              </w:rPr>
              <w:tab/>
            </w:r>
            <w:r w:rsidR="00331462">
              <w:rPr>
                <w:webHidden/>
              </w:rPr>
              <w:fldChar w:fldCharType="begin"/>
            </w:r>
            <w:r w:rsidR="00331462">
              <w:rPr>
                <w:webHidden/>
              </w:rPr>
              <w:instrText xml:space="preserve"> PAGEREF _Toc96072221 \h </w:instrText>
            </w:r>
            <w:r w:rsidR="00331462">
              <w:rPr>
                <w:webHidden/>
              </w:rPr>
            </w:r>
            <w:r w:rsidR="00331462">
              <w:rPr>
                <w:webHidden/>
              </w:rPr>
              <w:fldChar w:fldCharType="separate"/>
            </w:r>
            <w:r w:rsidR="00B35361">
              <w:rPr>
                <w:webHidden/>
              </w:rPr>
              <w:t>51</w:t>
            </w:r>
            <w:r w:rsidR="00331462">
              <w:rPr>
                <w:webHidden/>
              </w:rPr>
              <w:fldChar w:fldCharType="end"/>
            </w:r>
          </w:hyperlink>
        </w:p>
        <w:p w:rsidR="00331462" w:rsidRDefault="00C3732D" w14:paraId="40E95EFC" w14:textId="0879C873">
          <w:pPr>
            <w:pStyle w:val="Verzeichnis2"/>
            <w:rPr>
              <w:rFonts w:eastAsiaTheme="minorEastAsia" w:cstheme="minorBidi"/>
              <w:sz w:val="24"/>
              <w:szCs w:val="24"/>
              <w:lang w:eastAsia="de-DE"/>
            </w:rPr>
          </w:pPr>
          <w:hyperlink w:history="1" w:anchor="_Toc96072222">
            <w:r w:rsidRPr="006754F3" w:rsidR="00331462">
              <w:rPr>
                <w:rStyle w:val="Hyperlink"/>
              </w:rPr>
              <w:t>6.2</w:t>
            </w:r>
            <w:r w:rsidR="00331462">
              <w:rPr>
                <w:rFonts w:eastAsiaTheme="minorEastAsia" w:cstheme="minorBidi"/>
                <w:sz w:val="24"/>
                <w:szCs w:val="24"/>
                <w:lang w:eastAsia="de-DE"/>
              </w:rPr>
              <w:tab/>
            </w:r>
            <w:r w:rsidRPr="006754F3" w:rsidR="00331462">
              <w:rPr>
                <w:rStyle w:val="Hyperlink"/>
              </w:rPr>
              <w:t>Size and functions of QC systems</w:t>
            </w:r>
            <w:r w:rsidR="00331462">
              <w:rPr>
                <w:webHidden/>
              </w:rPr>
              <w:tab/>
            </w:r>
            <w:r w:rsidR="00331462">
              <w:rPr>
                <w:webHidden/>
              </w:rPr>
              <w:fldChar w:fldCharType="begin"/>
            </w:r>
            <w:r w:rsidR="00331462">
              <w:rPr>
                <w:webHidden/>
              </w:rPr>
              <w:instrText xml:space="preserve"> PAGEREF _Toc96072222 \h </w:instrText>
            </w:r>
            <w:r w:rsidR="00331462">
              <w:rPr>
                <w:webHidden/>
              </w:rPr>
            </w:r>
            <w:r w:rsidR="00331462">
              <w:rPr>
                <w:webHidden/>
              </w:rPr>
              <w:fldChar w:fldCharType="separate"/>
            </w:r>
            <w:r w:rsidR="00B35361">
              <w:rPr>
                <w:webHidden/>
              </w:rPr>
              <w:t>52</w:t>
            </w:r>
            <w:r w:rsidR="00331462">
              <w:rPr>
                <w:webHidden/>
              </w:rPr>
              <w:fldChar w:fldCharType="end"/>
            </w:r>
          </w:hyperlink>
        </w:p>
        <w:p w:rsidR="00331462" w:rsidRDefault="00C3732D" w14:paraId="53EDB200" w14:textId="318509F4">
          <w:pPr>
            <w:pStyle w:val="Verzeichnis1"/>
            <w:tabs>
              <w:tab w:val="left" w:pos="440"/>
              <w:tab w:val="right" w:leader="dot" w:pos="9628"/>
            </w:tabs>
            <w:rPr>
              <w:rFonts w:asciiTheme="minorHAnsi" w:hAnsiTheme="minorHAnsi" w:eastAsiaTheme="minorEastAsia" w:cstheme="minorBidi"/>
              <w:b w:val="0"/>
              <w:bCs w:val="0"/>
              <w:iCs w:val="0"/>
              <w:noProof/>
              <w:lang w:eastAsia="de-DE"/>
            </w:rPr>
          </w:pPr>
          <w:hyperlink w:history="1" w:anchor="_Toc96072223">
            <w:r w:rsidRPr="006754F3" w:rsidR="00331462">
              <w:rPr>
                <w:rStyle w:val="Hyperlink"/>
                <w:noProof/>
              </w:rPr>
              <w:t>7</w:t>
            </w:r>
            <w:r w:rsidR="00331462">
              <w:rPr>
                <w:rFonts w:asciiTheme="minorHAnsi" w:hAnsiTheme="minorHAnsi" w:eastAsiaTheme="minorEastAsia" w:cstheme="minorBidi"/>
                <w:b w:val="0"/>
                <w:bCs w:val="0"/>
                <w:iCs w:val="0"/>
                <w:noProof/>
                <w:lang w:eastAsia="de-DE"/>
              </w:rPr>
              <w:tab/>
            </w:r>
            <w:r w:rsidRPr="006754F3" w:rsidR="00331462">
              <w:rPr>
                <w:rStyle w:val="Hyperlink"/>
                <w:noProof/>
              </w:rPr>
              <w:t>Clean facility utilities</w:t>
            </w:r>
            <w:r w:rsidR="00331462">
              <w:rPr>
                <w:noProof/>
                <w:webHidden/>
              </w:rPr>
              <w:tab/>
            </w:r>
            <w:r w:rsidR="00331462">
              <w:rPr>
                <w:noProof/>
                <w:webHidden/>
              </w:rPr>
              <w:fldChar w:fldCharType="begin"/>
            </w:r>
            <w:r w:rsidR="00331462">
              <w:rPr>
                <w:noProof/>
                <w:webHidden/>
              </w:rPr>
              <w:instrText xml:space="preserve"> PAGEREF _Toc96072223 \h </w:instrText>
            </w:r>
            <w:r w:rsidR="00331462">
              <w:rPr>
                <w:noProof/>
                <w:webHidden/>
              </w:rPr>
            </w:r>
            <w:r w:rsidR="00331462">
              <w:rPr>
                <w:noProof/>
                <w:webHidden/>
              </w:rPr>
              <w:fldChar w:fldCharType="separate"/>
            </w:r>
            <w:r w:rsidR="00B35361">
              <w:rPr>
                <w:noProof/>
                <w:webHidden/>
              </w:rPr>
              <w:t>55</w:t>
            </w:r>
            <w:r w:rsidR="00331462">
              <w:rPr>
                <w:noProof/>
                <w:webHidden/>
              </w:rPr>
              <w:fldChar w:fldCharType="end"/>
            </w:r>
          </w:hyperlink>
        </w:p>
        <w:p w:rsidR="00331462" w:rsidRDefault="00C3732D" w14:paraId="60D29CA3" w14:textId="22AB4A90">
          <w:pPr>
            <w:pStyle w:val="Verzeichnis2"/>
            <w:rPr>
              <w:rFonts w:eastAsiaTheme="minorEastAsia" w:cstheme="minorBidi"/>
              <w:sz w:val="24"/>
              <w:szCs w:val="24"/>
              <w:lang w:eastAsia="de-DE"/>
            </w:rPr>
          </w:pPr>
          <w:hyperlink w:history="1" w:anchor="_Toc96072224">
            <w:r w:rsidRPr="006754F3" w:rsidR="00331462">
              <w:rPr>
                <w:rStyle w:val="Hyperlink"/>
              </w:rPr>
              <w:t>7.1</w:t>
            </w:r>
            <w:r w:rsidR="00331462">
              <w:rPr>
                <w:rFonts w:eastAsiaTheme="minorEastAsia" w:cstheme="minorBidi"/>
                <w:sz w:val="24"/>
                <w:szCs w:val="24"/>
                <w:lang w:eastAsia="de-DE"/>
              </w:rPr>
              <w:tab/>
            </w:r>
            <w:r w:rsidRPr="006754F3" w:rsidR="00331462">
              <w:rPr>
                <w:rStyle w:val="Hyperlink"/>
              </w:rPr>
              <w:t>List of necessary clean and technical utilities</w:t>
            </w:r>
            <w:r w:rsidR="00331462">
              <w:rPr>
                <w:webHidden/>
              </w:rPr>
              <w:tab/>
            </w:r>
            <w:r w:rsidR="00331462">
              <w:rPr>
                <w:webHidden/>
              </w:rPr>
              <w:fldChar w:fldCharType="begin"/>
            </w:r>
            <w:r w:rsidR="00331462">
              <w:rPr>
                <w:webHidden/>
              </w:rPr>
              <w:instrText xml:space="preserve"> PAGEREF _Toc96072224 \h </w:instrText>
            </w:r>
            <w:r w:rsidR="00331462">
              <w:rPr>
                <w:webHidden/>
              </w:rPr>
            </w:r>
            <w:r w:rsidR="00331462">
              <w:rPr>
                <w:webHidden/>
              </w:rPr>
              <w:fldChar w:fldCharType="separate"/>
            </w:r>
            <w:r w:rsidR="00B35361">
              <w:rPr>
                <w:webHidden/>
              </w:rPr>
              <w:t>55</w:t>
            </w:r>
            <w:r w:rsidR="00331462">
              <w:rPr>
                <w:webHidden/>
              </w:rPr>
              <w:fldChar w:fldCharType="end"/>
            </w:r>
          </w:hyperlink>
        </w:p>
        <w:p w:rsidR="00331462" w:rsidRDefault="00C3732D" w14:paraId="0AD015F9" w14:textId="75360ECA">
          <w:pPr>
            <w:pStyle w:val="Verzeichnis2"/>
            <w:rPr>
              <w:rFonts w:eastAsiaTheme="minorEastAsia" w:cstheme="minorBidi"/>
              <w:sz w:val="24"/>
              <w:szCs w:val="24"/>
              <w:lang w:eastAsia="de-DE"/>
            </w:rPr>
          </w:pPr>
          <w:hyperlink w:history="1" w:anchor="_Toc96072225">
            <w:r w:rsidRPr="006754F3" w:rsidR="00331462">
              <w:rPr>
                <w:rStyle w:val="Hyperlink"/>
              </w:rPr>
              <w:t>7.2</w:t>
            </w:r>
            <w:r w:rsidR="00331462">
              <w:rPr>
                <w:rFonts w:eastAsiaTheme="minorEastAsia" w:cstheme="minorBidi"/>
                <w:sz w:val="24"/>
                <w:szCs w:val="24"/>
                <w:lang w:eastAsia="de-DE"/>
              </w:rPr>
              <w:tab/>
            </w:r>
            <w:r w:rsidRPr="006754F3" w:rsidR="00331462">
              <w:rPr>
                <w:rStyle w:val="Hyperlink"/>
              </w:rPr>
              <w:t>HVAC</w:t>
            </w:r>
            <w:r w:rsidR="00331462">
              <w:rPr>
                <w:webHidden/>
              </w:rPr>
              <w:tab/>
            </w:r>
            <w:r w:rsidR="00331462">
              <w:rPr>
                <w:webHidden/>
              </w:rPr>
              <w:fldChar w:fldCharType="begin"/>
            </w:r>
            <w:r w:rsidR="00331462">
              <w:rPr>
                <w:webHidden/>
              </w:rPr>
              <w:instrText xml:space="preserve"> PAGEREF _Toc96072225 \h </w:instrText>
            </w:r>
            <w:r w:rsidR="00331462">
              <w:rPr>
                <w:webHidden/>
              </w:rPr>
            </w:r>
            <w:r w:rsidR="00331462">
              <w:rPr>
                <w:webHidden/>
              </w:rPr>
              <w:fldChar w:fldCharType="separate"/>
            </w:r>
            <w:r w:rsidR="00B35361">
              <w:rPr>
                <w:webHidden/>
              </w:rPr>
              <w:t>55</w:t>
            </w:r>
            <w:r w:rsidR="00331462">
              <w:rPr>
                <w:webHidden/>
              </w:rPr>
              <w:fldChar w:fldCharType="end"/>
            </w:r>
          </w:hyperlink>
        </w:p>
        <w:p w:rsidR="00331462" w:rsidRDefault="00C3732D" w14:paraId="6BE7B57D" w14:textId="445F8397">
          <w:pPr>
            <w:pStyle w:val="Verzeichnis2"/>
            <w:rPr>
              <w:rFonts w:eastAsiaTheme="minorEastAsia" w:cstheme="minorBidi"/>
              <w:sz w:val="24"/>
              <w:szCs w:val="24"/>
              <w:lang w:eastAsia="de-DE"/>
            </w:rPr>
          </w:pPr>
          <w:hyperlink w:history="1" w:anchor="_Toc96072226">
            <w:r w:rsidRPr="006754F3" w:rsidR="00331462">
              <w:rPr>
                <w:rStyle w:val="Hyperlink"/>
              </w:rPr>
              <w:t>7.3</w:t>
            </w:r>
            <w:r w:rsidR="00331462">
              <w:rPr>
                <w:rFonts w:eastAsiaTheme="minorEastAsia" w:cstheme="minorBidi"/>
                <w:sz w:val="24"/>
                <w:szCs w:val="24"/>
                <w:lang w:eastAsia="de-DE"/>
              </w:rPr>
              <w:tab/>
            </w:r>
            <w:r w:rsidRPr="006754F3" w:rsidR="00331462">
              <w:rPr>
                <w:rStyle w:val="Hyperlink"/>
              </w:rPr>
              <w:t>Clean utilities</w:t>
            </w:r>
            <w:r w:rsidR="00331462">
              <w:rPr>
                <w:webHidden/>
              </w:rPr>
              <w:tab/>
            </w:r>
            <w:r w:rsidR="00331462">
              <w:rPr>
                <w:webHidden/>
              </w:rPr>
              <w:fldChar w:fldCharType="begin"/>
            </w:r>
            <w:r w:rsidR="00331462">
              <w:rPr>
                <w:webHidden/>
              </w:rPr>
              <w:instrText xml:space="preserve"> PAGEREF _Toc96072226 \h </w:instrText>
            </w:r>
            <w:r w:rsidR="00331462">
              <w:rPr>
                <w:webHidden/>
              </w:rPr>
            </w:r>
            <w:r w:rsidR="00331462">
              <w:rPr>
                <w:webHidden/>
              </w:rPr>
              <w:fldChar w:fldCharType="separate"/>
            </w:r>
            <w:r w:rsidR="00B35361">
              <w:rPr>
                <w:webHidden/>
              </w:rPr>
              <w:t>56</w:t>
            </w:r>
            <w:r w:rsidR="00331462">
              <w:rPr>
                <w:webHidden/>
              </w:rPr>
              <w:fldChar w:fldCharType="end"/>
            </w:r>
          </w:hyperlink>
        </w:p>
        <w:p w:rsidR="00331462" w:rsidRDefault="00C3732D" w14:paraId="332A79EB" w14:textId="290CE029">
          <w:pPr>
            <w:pStyle w:val="Verzeichnis2"/>
            <w:rPr>
              <w:rFonts w:eastAsiaTheme="minorEastAsia" w:cstheme="minorBidi"/>
              <w:sz w:val="24"/>
              <w:szCs w:val="24"/>
              <w:lang w:eastAsia="de-DE"/>
            </w:rPr>
          </w:pPr>
          <w:hyperlink w:history="1" w:anchor="_Toc96072227">
            <w:r w:rsidRPr="006754F3" w:rsidR="00331462">
              <w:rPr>
                <w:rStyle w:val="Hyperlink"/>
              </w:rPr>
              <w:t>7.4</w:t>
            </w:r>
            <w:r w:rsidR="00331462">
              <w:rPr>
                <w:rFonts w:eastAsiaTheme="minorEastAsia" w:cstheme="minorBidi"/>
                <w:sz w:val="24"/>
                <w:szCs w:val="24"/>
                <w:lang w:eastAsia="de-DE"/>
              </w:rPr>
              <w:tab/>
            </w:r>
            <w:r w:rsidRPr="006754F3" w:rsidR="00331462">
              <w:rPr>
                <w:rStyle w:val="Hyperlink"/>
              </w:rPr>
              <w:t>WFI, PW and clean steam</w:t>
            </w:r>
            <w:r w:rsidR="00331462">
              <w:rPr>
                <w:webHidden/>
              </w:rPr>
              <w:tab/>
            </w:r>
            <w:r w:rsidR="00331462">
              <w:rPr>
                <w:webHidden/>
              </w:rPr>
              <w:fldChar w:fldCharType="begin"/>
            </w:r>
            <w:r w:rsidR="00331462">
              <w:rPr>
                <w:webHidden/>
              </w:rPr>
              <w:instrText xml:space="preserve"> PAGEREF _Toc96072227 \h </w:instrText>
            </w:r>
            <w:r w:rsidR="00331462">
              <w:rPr>
                <w:webHidden/>
              </w:rPr>
            </w:r>
            <w:r w:rsidR="00331462">
              <w:rPr>
                <w:webHidden/>
              </w:rPr>
              <w:fldChar w:fldCharType="separate"/>
            </w:r>
            <w:r w:rsidR="00B35361">
              <w:rPr>
                <w:webHidden/>
              </w:rPr>
              <w:t>57</w:t>
            </w:r>
            <w:r w:rsidR="00331462">
              <w:rPr>
                <w:webHidden/>
              </w:rPr>
              <w:fldChar w:fldCharType="end"/>
            </w:r>
          </w:hyperlink>
        </w:p>
        <w:p w:rsidR="00331462" w:rsidRDefault="00C3732D" w14:paraId="7F93E96F" w14:textId="1B20336F">
          <w:pPr>
            <w:pStyle w:val="Verzeichnis2"/>
            <w:rPr>
              <w:rFonts w:eastAsiaTheme="minorEastAsia" w:cstheme="minorBidi"/>
              <w:sz w:val="24"/>
              <w:szCs w:val="24"/>
              <w:lang w:eastAsia="de-DE"/>
            </w:rPr>
          </w:pPr>
          <w:hyperlink w:history="1" w:anchor="_Toc96072228">
            <w:r w:rsidRPr="006754F3" w:rsidR="00331462">
              <w:rPr>
                <w:rStyle w:val="Hyperlink"/>
              </w:rPr>
              <w:t>7.5</w:t>
            </w:r>
            <w:r w:rsidR="00331462">
              <w:rPr>
                <w:rFonts w:eastAsiaTheme="minorEastAsia" w:cstheme="minorBidi"/>
                <w:sz w:val="24"/>
                <w:szCs w:val="24"/>
                <w:lang w:eastAsia="de-DE"/>
              </w:rPr>
              <w:tab/>
            </w:r>
            <w:r w:rsidRPr="006754F3" w:rsidR="00331462">
              <w:rPr>
                <w:rStyle w:val="Hyperlink"/>
              </w:rPr>
              <w:t>Technical utilities</w:t>
            </w:r>
            <w:r w:rsidR="00331462">
              <w:rPr>
                <w:webHidden/>
              </w:rPr>
              <w:tab/>
            </w:r>
            <w:r w:rsidR="00331462">
              <w:rPr>
                <w:webHidden/>
              </w:rPr>
              <w:fldChar w:fldCharType="begin"/>
            </w:r>
            <w:r w:rsidR="00331462">
              <w:rPr>
                <w:webHidden/>
              </w:rPr>
              <w:instrText xml:space="preserve"> PAGEREF _Toc96072228 \h </w:instrText>
            </w:r>
            <w:r w:rsidR="00331462">
              <w:rPr>
                <w:webHidden/>
              </w:rPr>
            </w:r>
            <w:r w:rsidR="00331462">
              <w:rPr>
                <w:webHidden/>
              </w:rPr>
              <w:fldChar w:fldCharType="separate"/>
            </w:r>
            <w:r w:rsidR="00B35361">
              <w:rPr>
                <w:webHidden/>
              </w:rPr>
              <w:t>60</w:t>
            </w:r>
            <w:r w:rsidR="00331462">
              <w:rPr>
                <w:webHidden/>
              </w:rPr>
              <w:fldChar w:fldCharType="end"/>
            </w:r>
          </w:hyperlink>
        </w:p>
        <w:p w:rsidR="00331462" w:rsidRDefault="00C3732D" w14:paraId="686F48F3" w14:textId="70C1DABA">
          <w:pPr>
            <w:pStyle w:val="Verzeichnis2"/>
            <w:rPr>
              <w:rFonts w:eastAsiaTheme="minorEastAsia" w:cstheme="minorBidi"/>
              <w:sz w:val="24"/>
              <w:szCs w:val="24"/>
              <w:lang w:eastAsia="de-DE"/>
            </w:rPr>
          </w:pPr>
          <w:hyperlink w:history="1" w:anchor="_Toc96072229">
            <w:r w:rsidRPr="006754F3" w:rsidR="00331462">
              <w:rPr>
                <w:rStyle w:val="Hyperlink"/>
              </w:rPr>
              <w:t>7.6</w:t>
            </w:r>
            <w:r w:rsidR="00331462">
              <w:rPr>
                <w:rFonts w:eastAsiaTheme="minorEastAsia" w:cstheme="minorBidi"/>
                <w:sz w:val="24"/>
                <w:szCs w:val="24"/>
                <w:lang w:eastAsia="de-DE"/>
              </w:rPr>
              <w:tab/>
            </w:r>
            <w:r w:rsidRPr="006754F3" w:rsidR="00331462">
              <w:rPr>
                <w:rStyle w:val="Hyperlink"/>
              </w:rPr>
              <w:t>Waste</w:t>
            </w:r>
            <w:r w:rsidR="00331462">
              <w:rPr>
                <w:webHidden/>
              </w:rPr>
              <w:tab/>
            </w:r>
            <w:r w:rsidR="00331462">
              <w:rPr>
                <w:webHidden/>
              </w:rPr>
              <w:fldChar w:fldCharType="begin"/>
            </w:r>
            <w:r w:rsidR="00331462">
              <w:rPr>
                <w:webHidden/>
              </w:rPr>
              <w:instrText xml:space="preserve"> PAGEREF _Toc96072229 \h </w:instrText>
            </w:r>
            <w:r w:rsidR="00331462">
              <w:rPr>
                <w:webHidden/>
              </w:rPr>
            </w:r>
            <w:r w:rsidR="00331462">
              <w:rPr>
                <w:webHidden/>
              </w:rPr>
              <w:fldChar w:fldCharType="separate"/>
            </w:r>
            <w:r w:rsidR="00B35361">
              <w:rPr>
                <w:webHidden/>
              </w:rPr>
              <w:t>61</w:t>
            </w:r>
            <w:r w:rsidR="00331462">
              <w:rPr>
                <w:webHidden/>
              </w:rPr>
              <w:fldChar w:fldCharType="end"/>
            </w:r>
          </w:hyperlink>
        </w:p>
        <w:p w:rsidR="00331462" w:rsidRDefault="00C3732D" w14:paraId="104E7569" w14:textId="51C01EAA">
          <w:pPr>
            <w:pStyle w:val="Verzeichnis2"/>
            <w:rPr>
              <w:rFonts w:eastAsiaTheme="minorEastAsia" w:cstheme="minorBidi"/>
              <w:sz w:val="24"/>
              <w:szCs w:val="24"/>
              <w:lang w:eastAsia="de-DE"/>
            </w:rPr>
          </w:pPr>
          <w:hyperlink w:history="1" w:anchor="_Toc96072230">
            <w:r w:rsidRPr="006754F3" w:rsidR="00331462">
              <w:rPr>
                <w:rStyle w:val="Hyperlink"/>
              </w:rPr>
              <w:t>7.7</w:t>
            </w:r>
            <w:r w:rsidR="00331462">
              <w:rPr>
                <w:rFonts w:eastAsiaTheme="minorEastAsia" w:cstheme="minorBidi"/>
                <w:sz w:val="24"/>
                <w:szCs w:val="24"/>
                <w:lang w:eastAsia="de-DE"/>
              </w:rPr>
              <w:tab/>
            </w:r>
            <w:r w:rsidRPr="006754F3" w:rsidR="00331462">
              <w:rPr>
                <w:rStyle w:val="Hyperlink"/>
              </w:rPr>
              <w:t>Zone Concept Basement</w:t>
            </w:r>
            <w:r w:rsidR="00331462">
              <w:rPr>
                <w:webHidden/>
              </w:rPr>
              <w:tab/>
            </w:r>
            <w:r w:rsidR="00331462">
              <w:rPr>
                <w:webHidden/>
              </w:rPr>
              <w:fldChar w:fldCharType="begin"/>
            </w:r>
            <w:r w:rsidR="00331462">
              <w:rPr>
                <w:webHidden/>
              </w:rPr>
              <w:instrText xml:space="preserve"> PAGEREF _Toc96072230 \h </w:instrText>
            </w:r>
            <w:r w:rsidR="00331462">
              <w:rPr>
                <w:webHidden/>
              </w:rPr>
            </w:r>
            <w:r w:rsidR="00331462">
              <w:rPr>
                <w:webHidden/>
              </w:rPr>
              <w:fldChar w:fldCharType="separate"/>
            </w:r>
            <w:r w:rsidR="00B35361">
              <w:rPr>
                <w:webHidden/>
              </w:rPr>
              <w:t>61</w:t>
            </w:r>
            <w:r w:rsidR="00331462">
              <w:rPr>
                <w:webHidden/>
              </w:rPr>
              <w:fldChar w:fldCharType="end"/>
            </w:r>
          </w:hyperlink>
        </w:p>
        <w:p w:rsidR="00331462" w:rsidRDefault="00C3732D" w14:paraId="2CFAFC89" w14:textId="1267BCD9">
          <w:pPr>
            <w:pStyle w:val="Verzeichnis1"/>
            <w:tabs>
              <w:tab w:val="left" w:pos="440"/>
              <w:tab w:val="right" w:leader="dot" w:pos="9628"/>
            </w:tabs>
            <w:rPr>
              <w:rFonts w:asciiTheme="minorHAnsi" w:hAnsiTheme="minorHAnsi" w:eastAsiaTheme="minorEastAsia" w:cstheme="minorBidi"/>
              <w:b w:val="0"/>
              <w:bCs w:val="0"/>
              <w:iCs w:val="0"/>
              <w:noProof/>
              <w:lang w:eastAsia="de-DE"/>
            </w:rPr>
          </w:pPr>
          <w:hyperlink w:history="1" w:anchor="_Toc96072231">
            <w:r w:rsidRPr="006754F3" w:rsidR="00331462">
              <w:rPr>
                <w:rStyle w:val="Hyperlink"/>
                <w:noProof/>
              </w:rPr>
              <w:t>8</w:t>
            </w:r>
            <w:r w:rsidR="00331462">
              <w:rPr>
                <w:rFonts w:asciiTheme="minorHAnsi" w:hAnsiTheme="minorHAnsi" w:eastAsiaTheme="minorEastAsia" w:cstheme="minorBidi"/>
                <w:b w:val="0"/>
                <w:bCs w:val="0"/>
                <w:iCs w:val="0"/>
                <w:noProof/>
                <w:lang w:eastAsia="de-DE"/>
              </w:rPr>
              <w:tab/>
            </w:r>
            <w:r w:rsidRPr="006754F3" w:rsidR="00331462">
              <w:rPr>
                <w:rStyle w:val="Hyperlink"/>
                <w:noProof/>
              </w:rPr>
              <w:t>References</w:t>
            </w:r>
            <w:r w:rsidR="00331462">
              <w:rPr>
                <w:noProof/>
                <w:webHidden/>
              </w:rPr>
              <w:tab/>
            </w:r>
            <w:r w:rsidR="00331462">
              <w:rPr>
                <w:noProof/>
                <w:webHidden/>
              </w:rPr>
              <w:fldChar w:fldCharType="begin"/>
            </w:r>
            <w:r w:rsidR="00331462">
              <w:rPr>
                <w:noProof/>
                <w:webHidden/>
              </w:rPr>
              <w:instrText xml:space="preserve"> PAGEREF _Toc96072231 \h </w:instrText>
            </w:r>
            <w:r w:rsidR="00331462">
              <w:rPr>
                <w:noProof/>
                <w:webHidden/>
              </w:rPr>
            </w:r>
            <w:r w:rsidR="00331462">
              <w:rPr>
                <w:noProof/>
                <w:webHidden/>
              </w:rPr>
              <w:fldChar w:fldCharType="separate"/>
            </w:r>
            <w:r w:rsidR="00B35361">
              <w:rPr>
                <w:noProof/>
                <w:webHidden/>
              </w:rPr>
              <w:t>65</w:t>
            </w:r>
            <w:r w:rsidR="00331462">
              <w:rPr>
                <w:noProof/>
                <w:webHidden/>
              </w:rPr>
              <w:fldChar w:fldCharType="end"/>
            </w:r>
          </w:hyperlink>
        </w:p>
        <w:p w:rsidR="00331462" w:rsidRDefault="00C3732D" w14:paraId="33B6E0DF" w14:textId="0136984B">
          <w:pPr>
            <w:pStyle w:val="Verzeichnis1"/>
            <w:tabs>
              <w:tab w:val="right" w:leader="dot" w:pos="9628"/>
            </w:tabs>
            <w:rPr>
              <w:rFonts w:asciiTheme="minorHAnsi" w:hAnsiTheme="minorHAnsi" w:eastAsiaTheme="minorEastAsia" w:cstheme="minorBidi"/>
              <w:b w:val="0"/>
              <w:bCs w:val="0"/>
              <w:iCs w:val="0"/>
              <w:noProof/>
              <w:lang w:eastAsia="de-DE"/>
            </w:rPr>
          </w:pPr>
          <w:hyperlink w:history="1" w:anchor="_Toc96072232">
            <w:r w:rsidRPr="006754F3" w:rsidR="00331462">
              <w:rPr>
                <w:rStyle w:val="Hyperlink"/>
                <w:noProof/>
              </w:rPr>
              <w:t>List of figures</w:t>
            </w:r>
            <w:r w:rsidR="00331462">
              <w:rPr>
                <w:noProof/>
                <w:webHidden/>
              </w:rPr>
              <w:tab/>
            </w:r>
            <w:r w:rsidR="00331462">
              <w:rPr>
                <w:noProof/>
                <w:webHidden/>
              </w:rPr>
              <w:fldChar w:fldCharType="begin"/>
            </w:r>
            <w:r w:rsidR="00331462">
              <w:rPr>
                <w:noProof/>
                <w:webHidden/>
              </w:rPr>
              <w:instrText xml:space="preserve"> PAGEREF _Toc96072232 \h </w:instrText>
            </w:r>
            <w:r w:rsidR="00331462">
              <w:rPr>
                <w:noProof/>
                <w:webHidden/>
              </w:rPr>
            </w:r>
            <w:r w:rsidR="00331462">
              <w:rPr>
                <w:noProof/>
                <w:webHidden/>
              </w:rPr>
              <w:fldChar w:fldCharType="separate"/>
            </w:r>
            <w:r w:rsidR="00B35361">
              <w:rPr>
                <w:noProof/>
                <w:webHidden/>
              </w:rPr>
              <w:t>66</w:t>
            </w:r>
            <w:r w:rsidR="00331462">
              <w:rPr>
                <w:noProof/>
                <w:webHidden/>
              </w:rPr>
              <w:fldChar w:fldCharType="end"/>
            </w:r>
          </w:hyperlink>
        </w:p>
        <w:p w:rsidR="00331462" w:rsidRDefault="00C3732D" w14:paraId="09DDA155" w14:textId="2AA9F1B8">
          <w:pPr>
            <w:pStyle w:val="Verzeichnis1"/>
            <w:tabs>
              <w:tab w:val="right" w:leader="dot" w:pos="9628"/>
            </w:tabs>
            <w:rPr>
              <w:rFonts w:asciiTheme="minorHAnsi" w:hAnsiTheme="minorHAnsi" w:eastAsiaTheme="minorEastAsia" w:cstheme="minorBidi"/>
              <w:b w:val="0"/>
              <w:bCs w:val="0"/>
              <w:iCs w:val="0"/>
              <w:noProof/>
              <w:lang w:eastAsia="de-DE"/>
            </w:rPr>
          </w:pPr>
          <w:hyperlink w:history="1" w:anchor="_Toc96072233">
            <w:r w:rsidRPr="006754F3" w:rsidR="00331462">
              <w:rPr>
                <w:rStyle w:val="Hyperlink"/>
                <w:noProof/>
              </w:rPr>
              <w:t>List of tables</w:t>
            </w:r>
            <w:r w:rsidR="00331462">
              <w:rPr>
                <w:noProof/>
                <w:webHidden/>
              </w:rPr>
              <w:tab/>
            </w:r>
            <w:r w:rsidR="00331462">
              <w:rPr>
                <w:noProof/>
                <w:webHidden/>
              </w:rPr>
              <w:fldChar w:fldCharType="begin"/>
            </w:r>
            <w:r w:rsidR="00331462">
              <w:rPr>
                <w:noProof/>
                <w:webHidden/>
              </w:rPr>
              <w:instrText xml:space="preserve"> PAGEREF _Toc96072233 \h </w:instrText>
            </w:r>
            <w:r w:rsidR="00331462">
              <w:rPr>
                <w:noProof/>
                <w:webHidden/>
              </w:rPr>
            </w:r>
            <w:r w:rsidR="00331462">
              <w:rPr>
                <w:noProof/>
                <w:webHidden/>
              </w:rPr>
              <w:fldChar w:fldCharType="separate"/>
            </w:r>
            <w:r w:rsidR="00B35361">
              <w:rPr>
                <w:noProof/>
                <w:webHidden/>
              </w:rPr>
              <w:t>67</w:t>
            </w:r>
            <w:r w:rsidR="00331462">
              <w:rPr>
                <w:noProof/>
                <w:webHidden/>
              </w:rPr>
              <w:fldChar w:fldCharType="end"/>
            </w:r>
          </w:hyperlink>
        </w:p>
        <w:p w:rsidR="00331462" w:rsidRDefault="00C3732D" w14:paraId="1682F6F3" w14:textId="3A529D30">
          <w:pPr>
            <w:pStyle w:val="Verzeichnis1"/>
            <w:tabs>
              <w:tab w:val="right" w:leader="dot" w:pos="9628"/>
            </w:tabs>
            <w:rPr>
              <w:rFonts w:asciiTheme="minorHAnsi" w:hAnsiTheme="minorHAnsi" w:eastAsiaTheme="minorEastAsia" w:cstheme="minorBidi"/>
              <w:b w:val="0"/>
              <w:bCs w:val="0"/>
              <w:iCs w:val="0"/>
              <w:noProof/>
              <w:lang w:eastAsia="de-DE"/>
            </w:rPr>
          </w:pPr>
          <w:hyperlink w:history="1" w:anchor="_Toc96072234">
            <w:r w:rsidRPr="006754F3" w:rsidR="00331462">
              <w:rPr>
                <w:rStyle w:val="Hyperlink"/>
                <w:noProof/>
              </w:rPr>
              <w:t>List of equations</w:t>
            </w:r>
            <w:r w:rsidR="00331462">
              <w:rPr>
                <w:noProof/>
                <w:webHidden/>
              </w:rPr>
              <w:tab/>
            </w:r>
            <w:r w:rsidR="00331462">
              <w:rPr>
                <w:noProof/>
                <w:webHidden/>
              </w:rPr>
              <w:fldChar w:fldCharType="begin"/>
            </w:r>
            <w:r w:rsidR="00331462">
              <w:rPr>
                <w:noProof/>
                <w:webHidden/>
              </w:rPr>
              <w:instrText xml:space="preserve"> PAGEREF _Toc96072234 \h </w:instrText>
            </w:r>
            <w:r w:rsidR="00331462">
              <w:rPr>
                <w:noProof/>
                <w:webHidden/>
              </w:rPr>
            </w:r>
            <w:r w:rsidR="00331462">
              <w:rPr>
                <w:noProof/>
                <w:webHidden/>
              </w:rPr>
              <w:fldChar w:fldCharType="separate"/>
            </w:r>
            <w:r w:rsidR="00B35361">
              <w:rPr>
                <w:noProof/>
                <w:webHidden/>
              </w:rPr>
              <w:t>68</w:t>
            </w:r>
            <w:r w:rsidR="00331462">
              <w:rPr>
                <w:noProof/>
                <w:webHidden/>
              </w:rPr>
              <w:fldChar w:fldCharType="end"/>
            </w:r>
          </w:hyperlink>
        </w:p>
        <w:p w:rsidR="00331462" w:rsidRDefault="00C3732D" w14:paraId="39487D2D" w14:textId="55BC657E">
          <w:pPr>
            <w:pStyle w:val="Verzeichnis1"/>
            <w:tabs>
              <w:tab w:val="right" w:leader="dot" w:pos="9628"/>
            </w:tabs>
            <w:rPr>
              <w:rFonts w:asciiTheme="minorHAnsi" w:hAnsiTheme="minorHAnsi" w:eastAsiaTheme="minorEastAsia" w:cstheme="minorBidi"/>
              <w:b w:val="0"/>
              <w:bCs w:val="0"/>
              <w:iCs w:val="0"/>
              <w:noProof/>
              <w:lang w:eastAsia="de-DE"/>
            </w:rPr>
          </w:pPr>
          <w:hyperlink w:history="1" w:anchor="_Toc96072235">
            <w:r w:rsidRPr="006754F3" w:rsidR="00331462">
              <w:rPr>
                <w:rStyle w:val="Hyperlink"/>
                <w:noProof/>
              </w:rPr>
              <w:t>Appendix</w:t>
            </w:r>
            <w:r w:rsidR="00331462">
              <w:rPr>
                <w:noProof/>
                <w:webHidden/>
              </w:rPr>
              <w:tab/>
            </w:r>
            <w:r w:rsidR="00331462">
              <w:rPr>
                <w:noProof/>
                <w:webHidden/>
              </w:rPr>
              <w:fldChar w:fldCharType="begin"/>
            </w:r>
            <w:r w:rsidR="00331462">
              <w:rPr>
                <w:noProof/>
                <w:webHidden/>
              </w:rPr>
              <w:instrText xml:space="preserve"> PAGEREF _Toc96072235 \h </w:instrText>
            </w:r>
            <w:r w:rsidR="00331462">
              <w:rPr>
                <w:noProof/>
                <w:webHidden/>
              </w:rPr>
            </w:r>
            <w:r w:rsidR="00331462">
              <w:rPr>
                <w:noProof/>
                <w:webHidden/>
              </w:rPr>
              <w:fldChar w:fldCharType="separate"/>
            </w:r>
            <w:r w:rsidR="00B35361">
              <w:rPr>
                <w:noProof/>
                <w:webHidden/>
              </w:rPr>
              <w:t>I</w:t>
            </w:r>
            <w:r w:rsidR="00331462">
              <w:rPr>
                <w:noProof/>
                <w:webHidden/>
              </w:rPr>
              <w:fldChar w:fldCharType="end"/>
            </w:r>
          </w:hyperlink>
        </w:p>
        <w:p w:rsidR="000262BD" w:rsidP="00A11C21" w:rsidRDefault="002409BF" w14:paraId="0126FF93" w14:textId="2CF70A54">
          <w:pPr>
            <w:pStyle w:val="Verzeichnis1"/>
            <w:tabs>
              <w:tab w:val="left" w:pos="440"/>
              <w:tab w:val="right" w:leader="dot" w:pos="9628"/>
            </w:tabs>
          </w:pPr>
          <w:r>
            <w:rPr>
              <w:lang w:val="de-DE"/>
            </w:rPr>
            <w:fldChar w:fldCharType="end"/>
          </w:r>
        </w:p>
      </w:sdtContent>
    </w:sdt>
    <w:p w:rsidR="000E6BAA" w:rsidP="00D12AEB" w:rsidRDefault="000E6BAA" w14:paraId="74104E07" w14:textId="77777777">
      <w:pPr>
        <w:sectPr w:rsidR="000E6BAA" w:rsidSect="00AF6748">
          <w:headerReference w:type="default" r:id="rId12"/>
          <w:footerReference w:type="default" r:id="rId13"/>
          <w:headerReference w:type="first" r:id="rId14"/>
          <w:footerReference w:type="first" r:id="rId15"/>
          <w:pgSz w:w="11906" w:h="16838"/>
          <w:pgMar w:top="1418" w:right="1134" w:bottom="1134" w:left="1134" w:header="709" w:footer="709" w:gutter="0"/>
          <w:pgNumType w:start="1" w:chapStyle="1"/>
          <w:cols w:space="708"/>
          <w:titlePg/>
          <w:docGrid w:linePitch="360"/>
        </w:sectPr>
      </w:pPr>
      <w:bookmarkStart w:name="_Toc94787027" w:id="21"/>
      <w:bookmarkStart w:name="_Toc95410065" w:id="22"/>
      <w:bookmarkStart w:name="_Toc96002243" w:id="23"/>
      <w:bookmarkStart w:name="_Toc96002630" w:id="24"/>
      <w:bookmarkStart w:name="_Toc96025218" w:id="25"/>
    </w:p>
    <w:p w:rsidRPr="006049C5" w:rsidR="00846F34" w:rsidP="006049C5" w:rsidRDefault="00E85524" w14:paraId="3F9A7217" w14:textId="77777777">
      <w:pPr>
        <w:pStyle w:val="berschrift1"/>
      </w:pPr>
      <w:bookmarkStart w:name="_Toc96072194" w:id="26"/>
      <w:r w:rsidRPr="006049C5">
        <w:lastRenderedPageBreak/>
        <w:t>Introduction</w:t>
      </w:r>
      <w:bookmarkEnd w:id="21"/>
      <w:bookmarkEnd w:id="22"/>
      <w:bookmarkEnd w:id="23"/>
      <w:bookmarkEnd w:id="24"/>
      <w:bookmarkEnd w:id="25"/>
      <w:bookmarkEnd w:id="26"/>
    </w:p>
    <w:p w:rsidR="00781957" w:rsidP="00BE2780" w:rsidRDefault="00BE2780" w14:paraId="50CCA4CC" w14:textId="5ADB4021">
      <w:pPr>
        <w:rPr>
          <w:lang w:val="en-GB"/>
        </w:rPr>
      </w:pPr>
      <w:r w:rsidRPr="3E889973">
        <w:rPr>
          <w:lang w:val="en-GB"/>
        </w:rPr>
        <w:t xml:space="preserve">This report describes the conceptual design of a biopharmaceutical production facility based on a Chinese hamster ovary (CHO) cell-derived monoclonal antibody (mAb) manufacture. The report follows the user requirement specifications (URS) which is explained in detail in </w:t>
      </w:r>
      <w:r w:rsidR="004F3685">
        <w:rPr>
          <w:lang w:val="en-GB"/>
        </w:rPr>
        <w:t xml:space="preserve">the </w:t>
      </w:r>
      <w:r w:rsidRPr="3E889973">
        <w:rPr>
          <w:lang w:val="en-GB"/>
        </w:rPr>
        <w:t xml:space="preserve">appendix. The case study </w:t>
      </w:r>
      <w:r w:rsidRPr="3E889973" w:rsidR="004F3685">
        <w:rPr>
          <w:lang w:val="en-GB"/>
        </w:rPr>
        <w:t>centre</w:t>
      </w:r>
      <w:r w:rsidR="004F3685">
        <w:rPr>
          <w:lang w:val="en-GB"/>
        </w:rPr>
        <w:t>s</w:t>
      </w:r>
      <w:r w:rsidRPr="3E889973">
        <w:rPr>
          <w:lang w:val="en-GB"/>
        </w:rPr>
        <w:t xml:space="preserve"> on a biopharmaceutical facility that will allow the production of </w:t>
      </w:r>
      <w:r w:rsidRPr="3E889973" w:rsidR="54C6A3AA">
        <w:rPr>
          <w:lang w:val="en-GB"/>
        </w:rPr>
        <w:t>four</w:t>
      </w:r>
      <w:r w:rsidRPr="3E889973">
        <w:rPr>
          <w:lang w:val="en-GB"/>
        </w:rPr>
        <w:t xml:space="preserve"> different mAbs and describes the planning of the entire production process, including upstream processing (USP) and down-stream processing (DSP). The facility tends to </w:t>
      </w:r>
      <w:r w:rsidRPr="3E889973" w:rsidR="004F3685">
        <w:rPr>
          <w:lang w:val="en-GB"/>
        </w:rPr>
        <w:t>employ</w:t>
      </w:r>
      <w:r w:rsidRPr="3E889973">
        <w:rPr>
          <w:lang w:val="en-GB"/>
        </w:rPr>
        <w:t xml:space="preserve"> single-use systems</w:t>
      </w:r>
      <w:r w:rsidRPr="3E889973" w:rsidR="1E9E7642">
        <w:rPr>
          <w:lang w:val="en-GB"/>
        </w:rPr>
        <w:t xml:space="preserve"> </w:t>
      </w:r>
      <w:r w:rsidRPr="3E889973" w:rsidR="201736C9">
        <w:rPr>
          <w:lang w:val="en-GB"/>
        </w:rPr>
        <w:t>(SUS)</w:t>
      </w:r>
      <w:r w:rsidRPr="3E889973">
        <w:rPr>
          <w:lang w:val="en-GB"/>
        </w:rPr>
        <w:t xml:space="preserve"> and technology</w:t>
      </w:r>
      <w:r w:rsidRPr="3E889973" w:rsidR="1E9E7642">
        <w:rPr>
          <w:lang w:val="en-GB"/>
        </w:rPr>
        <w:t xml:space="preserve"> </w:t>
      </w:r>
      <w:r w:rsidRPr="3E889973" w:rsidR="201736C9">
        <w:rPr>
          <w:lang w:val="en-GB"/>
        </w:rPr>
        <w:t>(SUT)</w:t>
      </w:r>
      <w:r w:rsidRPr="3E889973">
        <w:rPr>
          <w:lang w:val="en-GB"/>
        </w:rPr>
        <w:t xml:space="preserve"> </w:t>
      </w:r>
      <w:r w:rsidR="0016549F">
        <w:rPr>
          <w:lang w:val="en-GB"/>
        </w:rPr>
        <w:t>which</w:t>
      </w:r>
      <w:r w:rsidRPr="3E889973">
        <w:rPr>
          <w:lang w:val="en-GB"/>
        </w:rPr>
        <w:t xml:space="preserve"> allows for a better process by decreased contamination risk in a cheaper and more versatile process. </w:t>
      </w:r>
    </w:p>
    <w:p w:rsidRPr="006049C5" w:rsidR="00781957" w:rsidP="006049C5" w:rsidRDefault="00781957" w14:paraId="702522E6" w14:textId="5C20AEE6">
      <w:pPr>
        <w:pStyle w:val="berschrift2"/>
      </w:pPr>
      <w:bookmarkStart w:name="_Toc94787028" w:id="27"/>
      <w:bookmarkStart w:name="_Toc95410066" w:id="28"/>
      <w:bookmarkStart w:name="_Toc96002244" w:id="29"/>
      <w:bookmarkStart w:name="_Toc96002631" w:id="30"/>
      <w:bookmarkStart w:name="_Toc96025219" w:id="31"/>
      <w:bookmarkStart w:name="_Toc96072195" w:id="32"/>
      <w:r w:rsidRPr="006049C5">
        <w:t>Sin</w:t>
      </w:r>
      <w:r w:rsidRPr="006049C5" w:rsidR="00AC29E6">
        <w:t>gle-use technology (SUT)</w:t>
      </w:r>
      <w:bookmarkEnd w:id="27"/>
      <w:bookmarkEnd w:id="28"/>
      <w:bookmarkEnd w:id="29"/>
      <w:bookmarkEnd w:id="30"/>
      <w:bookmarkEnd w:id="31"/>
      <w:bookmarkEnd w:id="32"/>
    </w:p>
    <w:p w:rsidR="00FE409C" w:rsidP="14AA1B4E" w:rsidRDefault="72F33E2F" w14:paraId="1F977359" w14:textId="7360CAFA">
      <w:pPr>
        <w:rPr>
          <w:lang w:val="en-GB"/>
        </w:rPr>
      </w:pPr>
      <w:r w:rsidRPr="14AA1B4E">
        <w:rPr>
          <w:lang w:val="en-GB"/>
        </w:rPr>
        <w:t>As the name suggests, single use technology</w:t>
      </w:r>
      <w:r w:rsidR="009B2555">
        <w:rPr>
          <w:lang w:val="en-GB"/>
        </w:rPr>
        <w:t xml:space="preserve"> (SUT)</w:t>
      </w:r>
      <w:r w:rsidRPr="14AA1B4E">
        <w:rPr>
          <w:lang w:val="en-GB"/>
        </w:rPr>
        <w:t xml:space="preserve"> deals with the use of materials that are disposed of after single use.</w:t>
      </w:r>
      <w:r w:rsidR="002A1D03">
        <w:rPr>
          <w:lang w:val="en-GB"/>
        </w:rPr>
        <w:t xml:space="preserve"> S</w:t>
      </w:r>
      <w:r w:rsidR="00E50298">
        <w:rPr>
          <w:lang w:val="en-GB"/>
        </w:rPr>
        <w:t xml:space="preserve">UT offers several advantages </w:t>
      </w:r>
      <w:r w:rsidR="003713B4">
        <w:rPr>
          <w:lang w:val="en-GB"/>
        </w:rPr>
        <w:t>for a process and is being implemented</w:t>
      </w:r>
      <w:r w:rsidRPr="14AA1B4E">
        <w:rPr>
          <w:lang w:val="en-GB"/>
        </w:rPr>
        <w:t xml:space="preserve"> </w:t>
      </w:r>
      <w:r w:rsidR="003713B4">
        <w:rPr>
          <w:lang w:val="en-GB"/>
        </w:rPr>
        <w:t xml:space="preserve">in various areas of </w:t>
      </w:r>
      <w:r w:rsidR="00883039">
        <w:rPr>
          <w:lang w:val="en-GB"/>
        </w:rPr>
        <w:t xml:space="preserve">biologics and therapeutic vaccine production. </w:t>
      </w:r>
    </w:p>
    <w:p w:rsidR="72F33E2F" w:rsidP="14AA1B4E" w:rsidRDefault="00E6440B" w14:paraId="218EE8D1" w14:textId="37E68300">
      <w:pPr>
        <w:rPr>
          <w:lang w:val="en-GB"/>
        </w:rPr>
      </w:pPr>
      <w:r>
        <w:rPr>
          <w:lang w:val="en-GB"/>
        </w:rPr>
        <w:t>The usage of prester</w:t>
      </w:r>
      <w:r w:rsidR="00E041FE">
        <w:rPr>
          <w:lang w:val="en-GB"/>
        </w:rPr>
        <w:t>ilized, gamma-irradiated equipment eliminates th</w:t>
      </w:r>
      <w:r w:rsidR="00306295">
        <w:rPr>
          <w:lang w:val="en-GB"/>
        </w:rPr>
        <w:t>e need for clean-in-place</w:t>
      </w:r>
      <w:r w:rsidR="0039061B">
        <w:rPr>
          <w:lang w:val="en-GB"/>
        </w:rPr>
        <w:t xml:space="preserve"> </w:t>
      </w:r>
      <w:r w:rsidR="00E52A5A">
        <w:rPr>
          <w:lang w:val="en-GB"/>
        </w:rPr>
        <w:t>(CIP)</w:t>
      </w:r>
      <w:r w:rsidR="00306295">
        <w:rPr>
          <w:lang w:val="en-GB"/>
        </w:rPr>
        <w:t xml:space="preserve"> and steam-in-place</w:t>
      </w:r>
      <w:r w:rsidR="00A42D90">
        <w:rPr>
          <w:lang w:val="en-GB"/>
        </w:rPr>
        <w:t xml:space="preserve"> </w:t>
      </w:r>
      <w:r w:rsidR="00E52A5A">
        <w:rPr>
          <w:lang w:val="en-GB"/>
        </w:rPr>
        <w:t>(SIP)</w:t>
      </w:r>
      <w:r w:rsidR="00306295">
        <w:rPr>
          <w:lang w:val="en-GB"/>
        </w:rPr>
        <w:t xml:space="preserve"> </w:t>
      </w:r>
      <w:r w:rsidR="007421DC">
        <w:rPr>
          <w:lang w:val="en-GB"/>
        </w:rPr>
        <w:t>operations on the production container</w:t>
      </w:r>
      <w:r w:rsidR="00AF4706">
        <w:rPr>
          <w:lang w:val="en-GB"/>
        </w:rPr>
        <w:t>s</w:t>
      </w:r>
      <w:r w:rsidR="007421DC">
        <w:rPr>
          <w:lang w:val="en-GB"/>
        </w:rPr>
        <w:t xml:space="preserve">. </w:t>
      </w:r>
      <w:r w:rsidRPr="14AA1B4E" w:rsidR="72F33E2F">
        <w:rPr>
          <w:lang w:val="en-GB"/>
        </w:rPr>
        <w:t>This prevents downtime</w:t>
      </w:r>
      <w:r w:rsidR="00C849B1">
        <w:rPr>
          <w:lang w:val="en-GB"/>
        </w:rPr>
        <w:t xml:space="preserve"> t</w:t>
      </w:r>
      <w:r w:rsidR="0069130A">
        <w:rPr>
          <w:lang w:val="en-GB"/>
        </w:rPr>
        <w:t>h</w:t>
      </w:r>
      <w:r w:rsidR="00C849B1">
        <w:rPr>
          <w:lang w:val="en-GB"/>
        </w:rPr>
        <w:t xml:space="preserve">rough </w:t>
      </w:r>
      <w:r w:rsidR="00156CD1">
        <w:rPr>
          <w:lang w:val="en-GB"/>
        </w:rPr>
        <w:t>fast replacement</w:t>
      </w:r>
      <w:r w:rsidR="00F626A4">
        <w:rPr>
          <w:lang w:val="en-GB"/>
        </w:rPr>
        <w:t xml:space="preserve"> of the</w:t>
      </w:r>
      <w:r w:rsidR="00CE4089">
        <w:rPr>
          <w:lang w:val="en-GB"/>
        </w:rPr>
        <w:t xml:space="preserve"> equipment</w:t>
      </w:r>
      <w:r w:rsidRPr="14AA1B4E" w:rsidR="72F33E2F">
        <w:rPr>
          <w:lang w:val="en-GB"/>
        </w:rPr>
        <w:t>, as well as energy</w:t>
      </w:r>
      <w:r w:rsidR="008C1346">
        <w:rPr>
          <w:lang w:val="en-GB"/>
        </w:rPr>
        <w:t xml:space="preserve"> saving</w:t>
      </w:r>
      <w:r w:rsidRPr="14AA1B4E" w:rsidR="72F33E2F">
        <w:rPr>
          <w:lang w:val="en-GB"/>
        </w:rPr>
        <w:t xml:space="preserve"> and</w:t>
      </w:r>
      <w:r w:rsidR="008C1346">
        <w:rPr>
          <w:lang w:val="en-GB"/>
        </w:rPr>
        <w:t xml:space="preserve"> a reduction of the</w:t>
      </w:r>
      <w:r w:rsidRPr="14AA1B4E" w:rsidR="72F33E2F">
        <w:rPr>
          <w:lang w:val="en-GB"/>
        </w:rPr>
        <w:t xml:space="preserve"> solvent consumption</w:t>
      </w:r>
      <w:r w:rsidR="00E562FA">
        <w:rPr>
          <w:lang w:val="en-GB"/>
        </w:rPr>
        <w:t>. The cost of produ</w:t>
      </w:r>
      <w:r w:rsidR="00082624">
        <w:rPr>
          <w:lang w:val="en-GB"/>
        </w:rPr>
        <w:t xml:space="preserve">cing </w:t>
      </w:r>
      <w:r w:rsidR="00FC48DF">
        <w:rPr>
          <w:lang w:val="en-GB"/>
        </w:rPr>
        <w:t>pure steam for SIP process</w:t>
      </w:r>
      <w:r w:rsidR="00FE3471">
        <w:rPr>
          <w:lang w:val="en-GB"/>
        </w:rPr>
        <w:t>es</w:t>
      </w:r>
      <w:r w:rsidR="00FC48DF">
        <w:rPr>
          <w:lang w:val="en-GB"/>
        </w:rPr>
        <w:t xml:space="preserve"> can be avoided</w:t>
      </w:r>
      <w:r w:rsidR="00356E0C">
        <w:rPr>
          <w:lang w:val="en-GB"/>
        </w:rPr>
        <w:t xml:space="preserve">, which leads to a significant cost reduction in a </w:t>
      </w:r>
      <w:r w:rsidR="0090534D">
        <w:rPr>
          <w:lang w:val="en-GB"/>
        </w:rPr>
        <w:t>facility</w:t>
      </w:r>
      <w:r w:rsidRPr="14AA1B4E" w:rsidR="72F33E2F">
        <w:rPr>
          <w:lang w:val="en-GB"/>
        </w:rPr>
        <w:t>.</w:t>
      </w:r>
      <w:r w:rsidR="001B1EBA">
        <w:rPr>
          <w:lang w:val="en-GB"/>
        </w:rPr>
        <w:t xml:space="preserve"> </w:t>
      </w:r>
      <w:r w:rsidR="00FD129B">
        <w:rPr>
          <w:lang w:val="en-GB"/>
        </w:rPr>
        <w:fldChar w:fldCharType="begin"/>
      </w:r>
      <w:r w:rsidR="00FD129B">
        <w:rPr>
          <w:lang w:val="en-GB"/>
        </w:rPr>
        <w:instrText xml:space="preserve"> ADDIN ZOTERO_ITEM CSL_CITATION {"citationID":"nwqJdoCJ","properties":{"formattedCitation":"(Parrish M. Galliher, 2018)","plainCitation":"(Parrish M. Galliher, 2018)","noteIndex":0},"citationItems":[{"id":225,"uris":["http://zotero.org/groups/4577095/items/W5U3FH3S"],"itemData":{"id":225,"type":"chapter","title":"Single Use Technology and Equipment","author":[{"literal":"Parrish M. Galliher"}],"issued":{"date-parts":[["2018"]]}}}],"schema":"https://github.com/citation-style-language/schema/raw/master/csl-citation.json"} </w:instrText>
      </w:r>
      <w:r w:rsidR="00FD129B">
        <w:rPr>
          <w:lang w:val="en-GB"/>
        </w:rPr>
        <w:fldChar w:fldCharType="separate"/>
      </w:r>
      <w:r w:rsidR="00FD129B">
        <w:rPr>
          <w:noProof/>
          <w:lang w:val="en-GB"/>
        </w:rPr>
        <w:t>(Parrish M. Galliher, 2018)</w:t>
      </w:r>
      <w:r w:rsidR="00FD129B">
        <w:rPr>
          <w:lang w:val="en-GB"/>
        </w:rPr>
        <w:fldChar w:fldCharType="end"/>
      </w:r>
      <w:r w:rsidR="001B1EBA">
        <w:rPr>
          <w:lang w:val="en-GB"/>
        </w:rPr>
        <w:t xml:space="preserve"> Additionally,</w:t>
      </w:r>
      <w:r w:rsidRPr="14AA1B4E" w:rsidR="72F33E2F">
        <w:rPr>
          <w:lang w:val="en-GB"/>
        </w:rPr>
        <w:t xml:space="preserve"> </w:t>
      </w:r>
      <w:r w:rsidR="001B1EBA">
        <w:rPr>
          <w:lang w:val="en-GB"/>
        </w:rPr>
        <w:t>it</w:t>
      </w:r>
      <w:r w:rsidRPr="14AA1B4E" w:rsidR="72F33E2F">
        <w:rPr>
          <w:lang w:val="en-GB"/>
        </w:rPr>
        <w:t xml:space="preserve"> minimizes the risk of cross-contamination between different product</w:t>
      </w:r>
      <w:r w:rsidR="00EB0EB7">
        <w:rPr>
          <w:lang w:val="en-GB"/>
        </w:rPr>
        <w:t xml:space="preserve">s </w:t>
      </w:r>
      <w:r w:rsidR="006B56FB">
        <w:rPr>
          <w:lang w:val="en-GB"/>
        </w:rPr>
        <w:t xml:space="preserve">making it a good fit for facilities designed </w:t>
      </w:r>
      <w:r w:rsidR="005E5A16">
        <w:rPr>
          <w:lang w:val="en-GB"/>
        </w:rPr>
        <w:t>to produce</w:t>
      </w:r>
      <w:r w:rsidR="006B56FB">
        <w:rPr>
          <w:lang w:val="en-GB"/>
        </w:rPr>
        <w:t xml:space="preserve"> multiple </w:t>
      </w:r>
      <w:r w:rsidR="00CE6EB4">
        <w:rPr>
          <w:lang w:val="en-GB"/>
        </w:rPr>
        <w:t>products</w:t>
      </w:r>
      <w:r w:rsidRPr="14AA1B4E" w:rsidR="72F33E2F">
        <w:rPr>
          <w:lang w:val="en-GB"/>
        </w:rPr>
        <w:t>.</w:t>
      </w:r>
      <w:r w:rsidR="00183E23">
        <w:rPr>
          <w:lang w:val="en-GB"/>
        </w:rPr>
        <w:t xml:space="preserve"> </w:t>
      </w:r>
      <w:r w:rsidR="00B212A1">
        <w:rPr>
          <w:lang w:val="en-GB"/>
        </w:rPr>
        <w:t>Furthermore,</w:t>
      </w:r>
      <w:r w:rsidR="00CA66A2">
        <w:rPr>
          <w:lang w:val="en-GB"/>
        </w:rPr>
        <w:t xml:space="preserve"> </w:t>
      </w:r>
      <w:r w:rsidR="00491F11">
        <w:rPr>
          <w:lang w:val="en-GB"/>
        </w:rPr>
        <w:t>a cleaning validation is not required</w:t>
      </w:r>
      <w:r w:rsidR="002F43F6">
        <w:rPr>
          <w:lang w:val="en-GB"/>
        </w:rPr>
        <w:t xml:space="preserve">, also reducing </w:t>
      </w:r>
      <w:r w:rsidR="00885FC4">
        <w:rPr>
          <w:lang w:val="en-GB"/>
        </w:rPr>
        <w:t xml:space="preserve">work effort </w:t>
      </w:r>
      <w:r w:rsidR="003359FC">
        <w:rPr>
          <w:lang w:val="en-GB"/>
        </w:rPr>
        <w:t>for the qu</w:t>
      </w:r>
      <w:r w:rsidR="00870E6D">
        <w:rPr>
          <w:lang w:val="en-GB"/>
        </w:rPr>
        <w:t>ality control</w:t>
      </w:r>
      <w:r w:rsidR="005F2EF8">
        <w:rPr>
          <w:lang w:val="en-GB"/>
        </w:rPr>
        <w:t xml:space="preserve"> </w:t>
      </w:r>
      <w:r w:rsidR="00870E6D">
        <w:rPr>
          <w:lang w:val="en-GB"/>
        </w:rPr>
        <w:t>(QC) d</w:t>
      </w:r>
      <w:r w:rsidR="00F31F5D">
        <w:rPr>
          <w:lang w:val="en-GB"/>
        </w:rPr>
        <w:t>epartment of a production site</w:t>
      </w:r>
      <w:r w:rsidR="00491F11">
        <w:rPr>
          <w:lang w:val="en-GB"/>
        </w:rPr>
        <w:t xml:space="preserve">. </w:t>
      </w:r>
      <w:r w:rsidR="00DC1545">
        <w:rPr>
          <w:lang w:val="en-GB"/>
        </w:rPr>
        <w:t>Also,</w:t>
      </w:r>
      <w:r w:rsidR="002F18C6">
        <w:rPr>
          <w:lang w:val="en-GB"/>
        </w:rPr>
        <w:t xml:space="preserve"> the </w:t>
      </w:r>
      <w:r w:rsidR="004240D5">
        <w:rPr>
          <w:lang w:val="en-GB"/>
        </w:rPr>
        <w:t>turnover</w:t>
      </w:r>
      <w:r w:rsidR="002F18C6">
        <w:rPr>
          <w:lang w:val="en-GB"/>
        </w:rPr>
        <w:t xml:space="preserve"> time can be reduced significantly</w:t>
      </w:r>
      <w:r w:rsidR="00DC1545">
        <w:rPr>
          <w:lang w:val="en-GB"/>
        </w:rPr>
        <w:t xml:space="preserve"> the single use containers are preassembl</w:t>
      </w:r>
      <w:r w:rsidRPr="00AB3806" w:rsidR="00DC1545">
        <w:rPr>
          <w:lang w:val="en-GB"/>
        </w:rPr>
        <w:t xml:space="preserve">ed. </w:t>
      </w:r>
      <w:r w:rsidRPr="00AB3806" w:rsidR="00BF2E47">
        <w:rPr>
          <w:lang w:val="en-GB"/>
        </w:rPr>
        <w:fldChar w:fldCharType="begin"/>
      </w:r>
      <w:r w:rsidR="00BE6FDD">
        <w:rPr>
          <w:highlight w:val="yellow"/>
          <w:lang w:val="en-GB"/>
        </w:rPr>
        <w:instrText xml:space="preserve"> ADDIN ZOTERO_ITEM CSL_CITATION {"citationID":"97GRTXJc","properties":{"formattedCitation":"(Eibl &amp; Eibl, 2019)","plainCitation":"(Eibl &amp; Eibl, 2019)","dontUpdate":true,"noteIndex":0},"citationItems":[{"id":229,"uris":["http://zotero.org/groups/4577095/items/SFJUYN7I"],"itemData":{"id":229,"type":"book","abstract":"\"This book gives an overview of commonly-used disposables in the manufacture of biopharmaceuticals, their working principles, characteristics, engineering aspects, economics, and applications. With this information, readers will be able to come to an easier decision for or against disposable alternatives and to choose the appropriate system. The book is divided into two parts -- the first is related to basic knowledge about disposable equipment; and the second discusses applications through case studies that illustrate manufacturing, quality assurance, and environmental influence. This revision updates existing information with developments that have taken place since the prior edition as well as presents the latest developments in the field of single-use technology. For example, there is considerable interest in applying single-use devices for microorganisms, human mesenchymal stem cells, and T-cells\"--Provided by publisher","call-number":"RM301.4","edition":"Second edition","event-place":"Hoboken, NJ","ISBN":"978-1-119-47778-5","language":"en","number-of-pages":"1","publisher":"Wiley","publisher-place":"Hoboken, NJ","source":"Library of Congress ISBN","title":"Single-use technology in biopharmaceutical manufacture","editor":[{"family":"Eibl","given":"Regine"},{"family":"Eibl","given":"Dieter"}],"issued":{"date-parts":[["2019"]]}}}],"schema":"https://github.com/citation-style-language/schema/raw/master/csl-citation.json"} </w:instrText>
      </w:r>
      <w:r w:rsidRPr="00AB3806" w:rsidR="00BF2E47">
        <w:rPr>
          <w:lang w:val="en-GB"/>
        </w:rPr>
        <w:fldChar w:fldCharType="separate"/>
      </w:r>
      <w:r w:rsidRPr="00AB3806" w:rsidR="00BF2E47">
        <w:rPr>
          <w:noProof/>
          <w:lang w:val="en-GB"/>
        </w:rPr>
        <w:t>(Eibl &amp; Eibl, 2019</w:t>
      </w:r>
      <w:r w:rsidRPr="00AB3806" w:rsidR="00BF2E47">
        <w:rPr>
          <w:lang w:val="en-GB"/>
        </w:rPr>
        <w:fldChar w:fldCharType="end"/>
      </w:r>
      <w:r w:rsidRPr="00AB3806" w:rsidR="00AB3806">
        <w:rPr>
          <w:lang w:val="en-GB"/>
        </w:rPr>
        <w:t xml:space="preserve">, </w:t>
      </w:r>
      <w:r w:rsidRPr="00AB3806" w:rsidR="007C65B2">
        <w:rPr>
          <w:lang w:val="en-GB"/>
        </w:rPr>
        <w:fldChar w:fldCharType="begin"/>
      </w:r>
      <w:r w:rsidR="00BE6FDD">
        <w:rPr>
          <w:lang w:val="en-GB"/>
        </w:rPr>
        <w:instrText xml:space="preserve"> ADDIN ZOTERO_ITEM CSL_CITATION {"citationID":"Ess4TAUo","properties":{"formattedCitation":"(Lopes, 2015)","plainCitation":"(Lopes, 2015)","dontUpdate":true,"noteIndex":0},"citationItems":[{"id":227,"uris":["http://zotero.org/groups/4577095/items/B2K9INVL"],"itemData":{"id":227,"type":"article-journal","abstract":"As the biopharmaceutical industry matures, the trend towards increased flexibility and productivity, faster time to market and greater profitability are driving the replacement of traditional stainless steel equipment by single-use technology (SUT). The use of SUT in the biopharmaceutical industry can significantly impact the manufacturing process efficiency by reducing capital costs, improving plant flexibility, reducing start-up times and costs, and eliminating both non-value added process steps and the risk of cross-contamination. In addition it significantly reduces process liquid waste, labour costs and on-site quality and validation requirements. This paper reviews the current status of the technology and the impact of SUT in the biopharmaceutical industry, with the aim of identifying the challenges and limitations that still need to be addressed for further adoption of these technologies. Even tough SUT has a multitude of systems available, its components and assemblies have little standardisation as well as a lack of harmonised tests and procedures among suppliers, with an array of guidelines from a variety of sources and no critical limits have been established. In addition, the use of SUT has new validation requirements such as leachables and extractables, suppliers’ qualification and SUT lot-to-lot variability. The lack of expertise in these areas and the new training requirements when using SUT also need to be addressed. To date the majority of the available literature regarding SUT is found in trade journals where typically suppliers are the main contributors. There is still a lack of engagement of the academic community, which contributes to very limited scientific proof from independent peer-reviewed research to support performance of SUT. This is particularly the case during operation and integrity testing of SUT, during for example on-site testing, transport and disposal. Another area where no work has been undertaken concerns conceptual approaches for facility clean-room requirement and appropriate layout design using SUT. Investment in novel technologies, research, standardisation and training is paramount for further development and implementation of SUTs across all sectors of the biopharmaceutical industry.","container-title":"Food and bioproducts processing","ISSN":"0960-3085","language":"English","note":"publisher: Elsevier B.V.","source":"agris.fao.org","title":"Single-use in the biopharmaceutical industry: A review of current technology impact, challenges and limitations","title-short":"Single-use in the biopharmaceutical industry","URL":"https://10.1016/j.fbp.2013.12.002","author":[{"family":"Lopes","given":"Adriana G."}],"accessed":{"date-parts":[["2022",2,17]]},"issued":{"date-parts":[["2015"]]}}}],"schema":"https://github.com/citation-style-language/schema/raw/master/csl-citation.json"} </w:instrText>
      </w:r>
      <w:r w:rsidRPr="00AB3806" w:rsidR="007C65B2">
        <w:rPr>
          <w:lang w:val="en-GB"/>
        </w:rPr>
        <w:fldChar w:fldCharType="separate"/>
      </w:r>
      <w:r w:rsidRPr="00AB3806" w:rsidR="007C65B2">
        <w:rPr>
          <w:noProof/>
          <w:lang w:val="en-GB"/>
        </w:rPr>
        <w:t>Lopes, 2015)</w:t>
      </w:r>
      <w:r w:rsidRPr="00AB3806" w:rsidR="007C65B2">
        <w:rPr>
          <w:lang w:val="en-GB"/>
        </w:rPr>
        <w:fldChar w:fldCharType="end"/>
      </w:r>
      <w:r w:rsidR="00717BBC">
        <w:rPr>
          <w:lang w:val="en-GB"/>
        </w:rPr>
        <w:t xml:space="preserve"> </w:t>
      </w:r>
    </w:p>
    <w:p w:rsidR="72F33E2F" w:rsidP="14AA1B4E" w:rsidRDefault="00B32220" w14:paraId="6BC23193" w14:textId="432ECF20">
      <w:pPr>
        <w:rPr>
          <w:lang w:val="en-GB"/>
        </w:rPr>
      </w:pPr>
      <w:r>
        <w:rPr>
          <w:lang w:val="en-GB"/>
        </w:rPr>
        <w:t>Besides the many</w:t>
      </w:r>
      <w:r w:rsidR="006B457C">
        <w:rPr>
          <w:lang w:val="en-GB"/>
        </w:rPr>
        <w:t xml:space="preserve"> advantages SUT has to offer, there are also some major disadvantages </w:t>
      </w:r>
      <w:r w:rsidR="008A3D2A">
        <w:rPr>
          <w:lang w:val="en-GB"/>
        </w:rPr>
        <w:t xml:space="preserve">hindering the use of </w:t>
      </w:r>
      <w:r w:rsidR="000A60B9">
        <w:rPr>
          <w:lang w:val="en-GB"/>
        </w:rPr>
        <w:t>SU-</w:t>
      </w:r>
      <w:r w:rsidR="008A3D2A">
        <w:rPr>
          <w:lang w:val="en-GB"/>
        </w:rPr>
        <w:t>systems in</w:t>
      </w:r>
      <w:r w:rsidR="006D4C86">
        <w:rPr>
          <w:lang w:val="en-GB"/>
        </w:rPr>
        <w:t xml:space="preserve"> some</w:t>
      </w:r>
      <w:r w:rsidR="008A3D2A">
        <w:rPr>
          <w:lang w:val="en-GB"/>
        </w:rPr>
        <w:t xml:space="preserve"> production processes.</w:t>
      </w:r>
      <w:r w:rsidR="00A8439B">
        <w:rPr>
          <w:lang w:val="en-GB"/>
        </w:rPr>
        <w:t xml:space="preserve"> One of the major disa</w:t>
      </w:r>
      <w:r w:rsidR="000A60B9">
        <w:rPr>
          <w:lang w:val="en-GB"/>
        </w:rPr>
        <w:t xml:space="preserve">dvantages </w:t>
      </w:r>
      <w:r w:rsidR="001611FD">
        <w:rPr>
          <w:lang w:val="en-GB"/>
        </w:rPr>
        <w:t>are extractables and leachables (E&amp;L)</w:t>
      </w:r>
      <w:r w:rsidR="003166A2">
        <w:rPr>
          <w:lang w:val="en-GB"/>
        </w:rPr>
        <w:t>.</w:t>
      </w:r>
      <w:r w:rsidR="0034086B">
        <w:rPr>
          <w:lang w:val="en-GB"/>
        </w:rPr>
        <w:t xml:space="preserve"> </w:t>
      </w:r>
      <w:r w:rsidR="003166A2">
        <w:rPr>
          <w:lang w:val="en-GB"/>
        </w:rPr>
        <w:t>F</w:t>
      </w:r>
      <w:r w:rsidR="009222AE">
        <w:rPr>
          <w:lang w:val="en-GB"/>
        </w:rPr>
        <w:t xml:space="preserve">or </w:t>
      </w:r>
      <w:r w:rsidR="003166A2">
        <w:rPr>
          <w:lang w:val="en-GB"/>
        </w:rPr>
        <w:t>instance,</w:t>
      </w:r>
      <w:r w:rsidR="009222AE">
        <w:rPr>
          <w:lang w:val="en-GB"/>
        </w:rPr>
        <w:t xml:space="preserve"> parts of the plastic materials of a SU-system could </w:t>
      </w:r>
      <w:r w:rsidR="004B7116">
        <w:rPr>
          <w:lang w:val="en-GB"/>
        </w:rPr>
        <w:t>be</w:t>
      </w:r>
      <w:r w:rsidR="00A24505">
        <w:rPr>
          <w:lang w:val="en-GB"/>
        </w:rPr>
        <w:t xml:space="preserve"> release</w:t>
      </w:r>
      <w:r w:rsidR="004B7116">
        <w:rPr>
          <w:lang w:val="en-GB"/>
        </w:rPr>
        <w:t>d</w:t>
      </w:r>
      <w:r w:rsidR="009222AE">
        <w:rPr>
          <w:lang w:val="en-GB"/>
        </w:rPr>
        <w:t xml:space="preserve"> into the product</w:t>
      </w:r>
      <w:r w:rsidR="009937F3">
        <w:rPr>
          <w:lang w:val="en-GB"/>
        </w:rPr>
        <w:t>, affecting its overall quality and safe</w:t>
      </w:r>
      <w:r w:rsidR="00036A76">
        <w:rPr>
          <w:lang w:val="en-GB"/>
        </w:rPr>
        <w:t>ty. E&amp;L events</w:t>
      </w:r>
      <w:r w:rsidR="00A24505">
        <w:rPr>
          <w:lang w:val="en-GB"/>
        </w:rPr>
        <w:t xml:space="preserve"> can </w:t>
      </w:r>
      <w:r w:rsidR="002B3326">
        <w:rPr>
          <w:lang w:val="en-GB"/>
        </w:rPr>
        <w:t>occur under certain conditions, which is why the materials</w:t>
      </w:r>
      <w:r w:rsidR="008F7F15">
        <w:rPr>
          <w:lang w:val="en-GB"/>
        </w:rPr>
        <w:t xml:space="preserve"> for a particular process should be </w:t>
      </w:r>
      <w:r w:rsidR="00872FB8">
        <w:rPr>
          <w:lang w:val="en-GB"/>
        </w:rPr>
        <w:t>carefully chosen</w:t>
      </w:r>
      <w:r w:rsidR="003B4FAC">
        <w:rPr>
          <w:lang w:val="en-GB"/>
        </w:rPr>
        <w:t xml:space="preserve">, with the process conditions </w:t>
      </w:r>
      <w:r w:rsidRPr="00AB3806" w:rsidR="003B4FAC">
        <w:rPr>
          <w:lang w:val="en-GB"/>
        </w:rPr>
        <w:t>in mind</w:t>
      </w:r>
      <w:r w:rsidRPr="00AB3806" w:rsidR="006B78C7">
        <w:rPr>
          <w:lang w:val="en-GB"/>
        </w:rPr>
        <w:t xml:space="preserve"> </w:t>
      </w:r>
      <w:r w:rsidRPr="00AB3806" w:rsidR="00E9256D">
        <w:rPr>
          <w:lang w:val="en-GB"/>
        </w:rPr>
        <w:fldChar w:fldCharType="begin"/>
      </w:r>
      <w:r w:rsidR="007C65B2">
        <w:rPr>
          <w:highlight w:val="yellow"/>
          <w:lang w:val="en-GB"/>
        </w:rPr>
        <w:instrText xml:space="preserve"> ADDIN ZOTERO_ITEM CSL_CITATION {"citationID":"MwCExlOK","properties":{"formattedCitation":"(David J. Pollard, Alain Pralong, 2018)","plainCitation":"(David J. Pollard, Alain Pralong, 2018)","noteIndex":0},"citationItems":[{"id":226,"uris":["http://zotero.org/groups/4577095/items/6I8RD4JF"],"itemData":{"id":226,"type":"chapter","title":"Single-Use Technology Implementation For Biologics and Vaccines Production","author":[{"family":"David J. Pollard, Alain Pralong","given":""}],"issued":{"date-parts":[["2018"]]}}}],"schema":"https://github.com/citation-style-language/schema/raw/master/csl-citation.json"} </w:instrText>
      </w:r>
      <w:r w:rsidRPr="00AB3806" w:rsidR="00E9256D">
        <w:rPr>
          <w:lang w:val="en-GB"/>
        </w:rPr>
        <w:fldChar w:fldCharType="separate"/>
      </w:r>
      <w:r w:rsidRPr="00AB3806" w:rsidR="001A5793">
        <w:rPr>
          <w:noProof/>
          <w:lang w:val="en-GB"/>
        </w:rPr>
        <w:t>(David J. Pollard, Alain Pralong, 2018)</w:t>
      </w:r>
      <w:r w:rsidRPr="00AB3806" w:rsidR="00E9256D">
        <w:rPr>
          <w:lang w:val="en-GB"/>
        </w:rPr>
        <w:fldChar w:fldCharType="end"/>
      </w:r>
      <w:r w:rsidR="006B78C7">
        <w:rPr>
          <w:lang w:val="en-GB"/>
        </w:rPr>
        <w:t>. E&amp;L</w:t>
      </w:r>
      <w:r w:rsidR="00764087">
        <w:rPr>
          <w:lang w:val="en-GB"/>
        </w:rPr>
        <w:t xml:space="preserve"> substances</w:t>
      </w:r>
      <w:r w:rsidR="006B78C7">
        <w:rPr>
          <w:lang w:val="en-GB"/>
        </w:rPr>
        <w:t xml:space="preserve"> must be </w:t>
      </w:r>
      <w:r w:rsidR="009B3062">
        <w:rPr>
          <w:lang w:val="en-GB"/>
        </w:rPr>
        <w:t>reduced to a minimum</w:t>
      </w:r>
      <w:r w:rsidR="00265A28">
        <w:rPr>
          <w:lang w:val="en-GB"/>
        </w:rPr>
        <w:t xml:space="preserve"> and kept under a cerein threshold</w:t>
      </w:r>
      <w:r w:rsidR="00D57A2B">
        <w:rPr>
          <w:lang w:val="en-GB"/>
        </w:rPr>
        <w:t xml:space="preserve">, as </w:t>
      </w:r>
      <w:r w:rsidR="00D45400">
        <w:rPr>
          <w:lang w:val="en-GB"/>
        </w:rPr>
        <w:t>E&amp;L</w:t>
      </w:r>
      <w:r w:rsidR="00BE0ECA">
        <w:rPr>
          <w:lang w:val="en-GB"/>
        </w:rPr>
        <w:t xml:space="preserve"> </w:t>
      </w:r>
      <w:r w:rsidR="009B3062">
        <w:rPr>
          <w:lang w:val="en-GB"/>
        </w:rPr>
        <w:t xml:space="preserve">leaching into </w:t>
      </w:r>
      <w:r w:rsidR="0066656F">
        <w:rPr>
          <w:lang w:val="en-GB"/>
        </w:rPr>
        <w:t>a</w:t>
      </w:r>
      <w:r w:rsidR="009B3062">
        <w:rPr>
          <w:lang w:val="en-GB"/>
        </w:rPr>
        <w:t xml:space="preserve"> </w:t>
      </w:r>
      <w:r w:rsidR="00D45400">
        <w:rPr>
          <w:lang w:val="en-GB"/>
        </w:rPr>
        <w:t>product</w:t>
      </w:r>
      <w:r w:rsidR="0066656F">
        <w:rPr>
          <w:lang w:val="en-GB"/>
        </w:rPr>
        <w:t xml:space="preserve"> line</w:t>
      </w:r>
      <w:r w:rsidR="00D45400">
        <w:rPr>
          <w:lang w:val="en-GB"/>
        </w:rPr>
        <w:t xml:space="preserve"> </w:t>
      </w:r>
      <w:r w:rsidR="009B3062">
        <w:rPr>
          <w:lang w:val="en-GB"/>
        </w:rPr>
        <w:t>is</w:t>
      </w:r>
      <w:r w:rsidR="00265A28">
        <w:rPr>
          <w:lang w:val="en-GB"/>
        </w:rPr>
        <w:t xml:space="preserve"> always</w:t>
      </w:r>
      <w:r w:rsidR="00D45400">
        <w:rPr>
          <w:lang w:val="en-GB"/>
        </w:rPr>
        <w:t xml:space="preserve"> ine</w:t>
      </w:r>
      <w:r w:rsidR="00B0112D">
        <w:rPr>
          <w:lang w:val="en-GB"/>
        </w:rPr>
        <w:t xml:space="preserve">vitable. </w:t>
      </w:r>
      <w:r w:rsidR="008F548A">
        <w:rPr>
          <w:lang w:val="en-GB"/>
        </w:rPr>
        <w:t>E&amp;L substances could have toxic</w:t>
      </w:r>
      <w:r w:rsidR="00BE0ECA">
        <w:rPr>
          <w:lang w:val="en-GB"/>
        </w:rPr>
        <w:t xml:space="preserve"> effects</w:t>
      </w:r>
      <w:r w:rsidR="008F548A">
        <w:rPr>
          <w:lang w:val="en-GB"/>
        </w:rPr>
        <w:t xml:space="preserve"> depend</w:t>
      </w:r>
      <w:r w:rsidR="001910FC">
        <w:rPr>
          <w:lang w:val="en-GB"/>
        </w:rPr>
        <w:t>ing</w:t>
      </w:r>
      <w:r w:rsidR="008F548A">
        <w:rPr>
          <w:lang w:val="en-GB"/>
        </w:rPr>
        <w:t xml:space="preserve"> on the</w:t>
      </w:r>
      <w:r w:rsidR="002A63A2">
        <w:rPr>
          <w:lang w:val="en-GB"/>
        </w:rPr>
        <w:t>ir</w:t>
      </w:r>
      <w:r w:rsidR="008F548A">
        <w:rPr>
          <w:lang w:val="en-GB"/>
        </w:rPr>
        <w:t xml:space="preserve"> toxicity and dose </w:t>
      </w:r>
      <w:r w:rsidR="00780D50">
        <w:rPr>
          <w:lang w:val="en-GB"/>
        </w:rPr>
        <w:t>within</w:t>
      </w:r>
      <w:r w:rsidR="008F548A">
        <w:rPr>
          <w:lang w:val="en-GB"/>
        </w:rPr>
        <w:t xml:space="preserve"> a</w:t>
      </w:r>
      <w:r w:rsidR="00BE0ECA">
        <w:rPr>
          <w:lang w:val="en-GB"/>
        </w:rPr>
        <w:t xml:space="preserve"> batch</w:t>
      </w:r>
      <w:r w:rsidR="008F548A">
        <w:rPr>
          <w:lang w:val="en-GB"/>
        </w:rPr>
        <w:t>.</w:t>
      </w:r>
      <w:r w:rsidR="00670C48">
        <w:rPr>
          <w:lang w:val="en-GB"/>
        </w:rPr>
        <w:t xml:space="preserve"> </w:t>
      </w:r>
      <w:r w:rsidR="003B4FAC">
        <w:rPr>
          <w:lang w:val="en-GB"/>
        </w:rPr>
        <w:t xml:space="preserve">Another disadvantage would be the </w:t>
      </w:r>
      <w:r w:rsidR="005B78F3">
        <w:rPr>
          <w:lang w:val="en-GB"/>
        </w:rPr>
        <w:t xml:space="preserve">material </w:t>
      </w:r>
      <w:r w:rsidR="00A54347">
        <w:rPr>
          <w:lang w:val="en-GB"/>
        </w:rPr>
        <w:t>limitations</w:t>
      </w:r>
      <w:r w:rsidR="00806E4B">
        <w:rPr>
          <w:lang w:val="en-GB"/>
        </w:rPr>
        <w:t xml:space="preserve">, as there is no </w:t>
      </w:r>
      <w:r w:rsidR="001060F7">
        <w:rPr>
          <w:lang w:val="en-GB"/>
        </w:rPr>
        <w:t xml:space="preserve">SU-bioreactor available with a volume over 6000L. This section </w:t>
      </w:r>
      <w:r w:rsidR="00274081">
        <w:rPr>
          <w:lang w:val="en-GB"/>
        </w:rPr>
        <w:t>still favours stainless steel bioreactors. Furthermore</w:t>
      </w:r>
      <w:r w:rsidR="000B7198">
        <w:rPr>
          <w:lang w:val="en-GB"/>
        </w:rPr>
        <w:t>,</w:t>
      </w:r>
      <w:r w:rsidR="00274081">
        <w:rPr>
          <w:lang w:val="en-GB"/>
        </w:rPr>
        <w:t xml:space="preserve"> </w:t>
      </w:r>
      <w:r w:rsidR="006E2048">
        <w:rPr>
          <w:lang w:val="en-GB"/>
        </w:rPr>
        <w:t>the usage of the SU-equipment is restricted to one usage</w:t>
      </w:r>
      <w:r w:rsidR="00311D44">
        <w:rPr>
          <w:lang w:val="en-GB"/>
        </w:rPr>
        <w:t xml:space="preserve">, </w:t>
      </w:r>
      <w:r w:rsidR="002F6F61">
        <w:rPr>
          <w:lang w:val="en-GB"/>
        </w:rPr>
        <w:t xml:space="preserve">after </w:t>
      </w:r>
      <w:r w:rsidR="00311D44">
        <w:rPr>
          <w:lang w:val="en-GB"/>
        </w:rPr>
        <w:t xml:space="preserve">which the equipment will be </w:t>
      </w:r>
      <w:r w:rsidR="004831EC">
        <w:rPr>
          <w:lang w:val="en-GB"/>
        </w:rPr>
        <w:t xml:space="preserve">disposed. </w:t>
      </w:r>
      <w:r w:rsidR="004831EC">
        <w:rPr>
          <w:lang w:val="en-GB"/>
        </w:rPr>
        <w:lastRenderedPageBreak/>
        <w:t xml:space="preserve">Performing a production process with multiple SU-bioreactors </w:t>
      </w:r>
      <w:r w:rsidR="00C34B23">
        <w:rPr>
          <w:lang w:val="en-GB"/>
        </w:rPr>
        <w:t>throughout</w:t>
      </w:r>
      <w:r w:rsidR="004831EC">
        <w:rPr>
          <w:lang w:val="en-GB"/>
        </w:rPr>
        <w:t xml:space="preserve"> the year accumulates a large amount of plastic waste</w:t>
      </w:r>
      <w:r w:rsidR="009E549E">
        <w:rPr>
          <w:lang w:val="en-GB"/>
        </w:rPr>
        <w:t xml:space="preserve"> compared to the </w:t>
      </w:r>
      <w:r w:rsidR="00286CD7">
        <w:rPr>
          <w:lang w:val="en-GB"/>
        </w:rPr>
        <w:t>stainless-steel</w:t>
      </w:r>
      <w:r w:rsidR="009E549E">
        <w:rPr>
          <w:lang w:val="en-GB"/>
        </w:rPr>
        <w:t xml:space="preserve"> variant</w:t>
      </w:r>
      <w:r w:rsidR="004831EC">
        <w:rPr>
          <w:lang w:val="en-GB"/>
        </w:rPr>
        <w:t>.</w:t>
      </w:r>
      <w:r w:rsidRPr="00AF6748" w:rsidR="00613F4F">
        <w:rPr>
          <w:lang w:val="en-US"/>
        </w:rPr>
        <w:t xml:space="preserve"> </w:t>
      </w:r>
      <w:r w:rsidRPr="00AB3806" w:rsidR="00AF6748">
        <w:rPr>
          <w:lang w:val="en-US"/>
        </w:rPr>
        <w:t>(</w:t>
      </w:r>
      <w:r w:rsidRPr="00AB3806" w:rsidR="00AF6748">
        <w:rPr>
          <w:noProof/>
          <w:lang w:val="en-GB"/>
        </w:rPr>
        <w:t>Eibl &amp; Eibl, 2019</w:t>
      </w:r>
      <w:r w:rsidRPr="00AB3806" w:rsidR="00AF6748">
        <w:rPr>
          <w:lang w:val="en-US"/>
        </w:rPr>
        <w:t>)</w:t>
      </w:r>
      <w:r w:rsidR="00613F4F">
        <w:rPr>
          <w:lang w:val="en-GB"/>
        </w:rPr>
        <w:t xml:space="preserve"> </w:t>
      </w:r>
      <w:r w:rsidR="00246B69">
        <w:rPr>
          <w:lang w:val="en-GB"/>
        </w:rPr>
        <w:t xml:space="preserve"> </w:t>
      </w:r>
    </w:p>
    <w:p w:rsidR="009062C7" w:rsidP="14AA1B4E" w:rsidRDefault="00021D86" w14:paraId="5F642C1C" w14:textId="6642D390">
      <w:pPr>
        <w:rPr>
          <w:lang w:val="en-GB"/>
        </w:rPr>
      </w:pPr>
      <w:r>
        <w:rPr>
          <w:lang w:val="en-GB"/>
        </w:rPr>
        <w:t>Finally</w:t>
      </w:r>
      <w:r w:rsidR="009062C7">
        <w:rPr>
          <w:lang w:val="en-GB"/>
        </w:rPr>
        <w:t>,</w:t>
      </w:r>
      <w:r w:rsidR="0057317B">
        <w:rPr>
          <w:lang w:val="en-GB"/>
        </w:rPr>
        <w:t xml:space="preserve"> it is also worth mentioning that by choosing a S</w:t>
      </w:r>
      <w:r w:rsidR="00F2433A">
        <w:rPr>
          <w:lang w:val="en-GB"/>
        </w:rPr>
        <w:t xml:space="preserve">US for </w:t>
      </w:r>
      <w:r w:rsidR="00337B59">
        <w:rPr>
          <w:lang w:val="en-GB"/>
        </w:rPr>
        <w:t xml:space="preserve">a </w:t>
      </w:r>
      <w:r w:rsidR="00260188">
        <w:rPr>
          <w:lang w:val="en-GB"/>
        </w:rPr>
        <w:t xml:space="preserve">biopharmaceutical production facility </w:t>
      </w:r>
      <w:r w:rsidR="008E0A49">
        <w:rPr>
          <w:lang w:val="en-GB"/>
        </w:rPr>
        <w:t xml:space="preserve">the </w:t>
      </w:r>
      <w:r w:rsidR="00422028">
        <w:rPr>
          <w:lang w:val="en-GB"/>
        </w:rPr>
        <w:t>dependence on the supplier</w:t>
      </w:r>
      <w:r w:rsidR="0029730F">
        <w:rPr>
          <w:lang w:val="en-GB"/>
        </w:rPr>
        <w:t xml:space="preserve"> of such systems</w:t>
      </w:r>
      <w:r w:rsidR="009062C7">
        <w:rPr>
          <w:lang w:val="en-GB"/>
        </w:rPr>
        <w:t xml:space="preserve"> increases dramatically. </w:t>
      </w:r>
      <w:r w:rsidR="00533A28">
        <w:rPr>
          <w:lang w:val="en-GB"/>
        </w:rPr>
        <w:t xml:space="preserve">As a matter of fact, </w:t>
      </w:r>
      <w:r w:rsidR="00B26F2A">
        <w:rPr>
          <w:lang w:val="en-GB"/>
        </w:rPr>
        <w:t>the equipment</w:t>
      </w:r>
      <w:r w:rsidR="00585CBC">
        <w:rPr>
          <w:lang w:val="en-GB"/>
        </w:rPr>
        <w:t xml:space="preserve"> </w:t>
      </w:r>
      <w:r w:rsidR="001C6723">
        <w:rPr>
          <w:lang w:val="en-GB"/>
        </w:rPr>
        <w:t xml:space="preserve">of </w:t>
      </w:r>
      <w:r w:rsidR="00585CBC">
        <w:rPr>
          <w:lang w:val="en-GB"/>
        </w:rPr>
        <w:t xml:space="preserve">different </w:t>
      </w:r>
      <w:r w:rsidR="00C40F25">
        <w:rPr>
          <w:lang w:val="en-GB"/>
        </w:rPr>
        <w:t>companies</w:t>
      </w:r>
      <w:r w:rsidR="00585CBC">
        <w:rPr>
          <w:lang w:val="en-GB"/>
        </w:rPr>
        <w:t xml:space="preserve"> is </w:t>
      </w:r>
      <w:r w:rsidR="00400178">
        <w:rPr>
          <w:lang w:val="en-GB"/>
        </w:rPr>
        <w:t xml:space="preserve">in general </w:t>
      </w:r>
      <w:r w:rsidRPr="00D35359" w:rsidR="00D35359">
        <w:rPr>
          <w:lang w:val="en-GB"/>
        </w:rPr>
        <w:t>incompatible</w:t>
      </w:r>
      <w:r w:rsidR="00D35359">
        <w:rPr>
          <w:lang w:val="en-GB"/>
        </w:rPr>
        <w:t>. Therefore</w:t>
      </w:r>
      <w:r w:rsidR="00413733">
        <w:rPr>
          <w:lang w:val="en-GB"/>
        </w:rPr>
        <w:t xml:space="preserve">, it is </w:t>
      </w:r>
      <w:r w:rsidR="004F3AA9">
        <w:rPr>
          <w:lang w:val="en-GB"/>
        </w:rPr>
        <w:t xml:space="preserve">almost impossible to </w:t>
      </w:r>
      <w:r w:rsidR="00CE4636">
        <w:rPr>
          <w:lang w:val="en-GB"/>
        </w:rPr>
        <w:t xml:space="preserve">switch the </w:t>
      </w:r>
      <w:r w:rsidR="001E4535">
        <w:rPr>
          <w:lang w:val="en-GB"/>
        </w:rPr>
        <w:t>supplier.</w:t>
      </w:r>
      <w:r w:rsidRPr="009E3BB2" w:rsidR="009E3BB2">
        <w:rPr>
          <w:lang w:val="en-US"/>
        </w:rPr>
        <w:t xml:space="preserve"> </w:t>
      </w:r>
      <w:r w:rsidRPr="00AB3806" w:rsidR="009E3BB2">
        <w:rPr>
          <w:lang w:val="en-US"/>
        </w:rPr>
        <w:t>(</w:t>
      </w:r>
      <w:r w:rsidRPr="00AB3806" w:rsidR="009E3BB2">
        <w:rPr>
          <w:noProof/>
          <w:lang w:val="en-GB"/>
        </w:rPr>
        <w:t>Eibl &amp; Eibl, 2019</w:t>
      </w:r>
      <w:r w:rsidRPr="00AB3806" w:rsidR="009E3BB2">
        <w:rPr>
          <w:lang w:val="en-US"/>
        </w:rPr>
        <w:t>)</w:t>
      </w:r>
    </w:p>
    <w:p w:rsidR="00172C91" w:rsidP="14AA1B4E" w:rsidRDefault="00172C91" w14:paraId="7FDC1A58" w14:textId="77777777">
      <w:pPr>
        <w:rPr>
          <w:lang w:val="en-GB"/>
        </w:rPr>
      </w:pPr>
    </w:p>
    <w:p w:rsidRPr="006731BC" w:rsidR="009161B1" w:rsidP="00DE1890" w:rsidRDefault="00DE1890" w14:paraId="197359D9" w14:textId="2F6466B1">
      <w:pPr>
        <w:pStyle w:val="Beschriftung"/>
        <w:rPr>
          <w:lang w:val="en-US"/>
        </w:rPr>
      </w:pPr>
      <w:bookmarkStart w:name="_Toc96066716" w:id="33"/>
      <w:r w:rsidRPr="0026159D">
        <w:rPr>
          <w:lang w:val="en-US"/>
        </w:rPr>
        <w:t xml:space="preserve">Table </w:t>
      </w:r>
      <w:r>
        <w:fldChar w:fldCharType="begin"/>
      </w:r>
      <w:r w:rsidRPr="0026159D">
        <w:rPr>
          <w:lang w:val="en-US"/>
        </w:rPr>
        <w:instrText xml:space="preserve"> SEQ Table \* ARABIC </w:instrText>
      </w:r>
      <w:r>
        <w:fldChar w:fldCharType="separate"/>
      </w:r>
      <w:r w:rsidR="00B35361">
        <w:rPr>
          <w:noProof/>
          <w:lang w:val="en-US"/>
        </w:rPr>
        <w:t>1</w:t>
      </w:r>
      <w:r>
        <w:fldChar w:fldCharType="end"/>
      </w:r>
      <w:r w:rsidRPr="006731BC" w:rsidR="009161B1">
        <w:rPr>
          <w:lang w:val="en-US"/>
        </w:rPr>
        <w:t>: Advantages and disa</w:t>
      </w:r>
      <w:r w:rsidRPr="006731BC" w:rsidR="006731BC">
        <w:rPr>
          <w:lang w:val="en-US"/>
        </w:rPr>
        <w:t xml:space="preserve">dvantages </w:t>
      </w:r>
      <w:r w:rsidR="006731BC">
        <w:rPr>
          <w:lang w:val="en-US"/>
        </w:rPr>
        <w:t>of single-use technology</w:t>
      </w:r>
      <w:r w:rsidR="00A21B7D">
        <w:rPr>
          <w:lang w:val="en-US"/>
        </w:rPr>
        <w:t xml:space="preserve"> </w:t>
      </w:r>
      <w:r w:rsidR="006731BC">
        <w:rPr>
          <w:lang w:val="en-US"/>
        </w:rPr>
        <w:t>(SUT) in production</w:t>
      </w:r>
      <w:r w:rsidR="0019280E">
        <w:rPr>
          <w:lang w:val="en-US"/>
        </w:rPr>
        <w:t xml:space="preserve"> processes</w:t>
      </w:r>
      <w:r w:rsidR="008120AC">
        <w:rPr>
          <w:lang w:val="en-US"/>
        </w:rPr>
        <w:t xml:space="preserve"> of biologics and other pharmaceutical </w:t>
      </w:r>
      <w:r w:rsidRPr="00AB3806" w:rsidR="008120AC">
        <w:rPr>
          <w:lang w:val="en-US"/>
        </w:rPr>
        <w:t>products</w:t>
      </w:r>
      <w:r w:rsidRPr="00AB3806" w:rsidR="006731BC">
        <w:rPr>
          <w:lang w:val="en-US"/>
        </w:rPr>
        <w:t xml:space="preserve">. </w:t>
      </w:r>
      <w:r w:rsidRPr="00AB3806" w:rsidR="001D3842">
        <w:rPr>
          <w:lang w:val="en-US"/>
        </w:rPr>
        <w:t>(</w:t>
      </w:r>
      <w:r w:rsidRPr="00AB3806" w:rsidR="00AB3806">
        <w:rPr>
          <w:noProof/>
          <w:lang w:val="en-GB"/>
        </w:rPr>
        <w:t>Eibl &amp; Eibl, 2019</w:t>
      </w:r>
      <w:r w:rsidRPr="00AB3806" w:rsidR="001D3842">
        <w:rPr>
          <w:lang w:val="en-US"/>
        </w:rPr>
        <w:t>)</w:t>
      </w:r>
      <w:bookmarkEnd w:id="33"/>
    </w:p>
    <w:tbl>
      <w:tblPr>
        <w:tblStyle w:val="Tabellenraster"/>
        <w:tblW w:w="0" w:type="auto"/>
        <w:tblBorders>
          <w:left w:val="none" w:color="auto" w:sz="0" w:space="0"/>
          <w:right w:val="none" w:color="auto" w:sz="0" w:space="0"/>
          <w:insideV w:val="none" w:color="auto" w:sz="0" w:space="0"/>
        </w:tblBorders>
        <w:tblLook w:val="04A0" w:firstRow="1" w:lastRow="0" w:firstColumn="1" w:lastColumn="0" w:noHBand="0" w:noVBand="1"/>
      </w:tblPr>
      <w:tblGrid>
        <w:gridCol w:w="4814"/>
        <w:gridCol w:w="4814"/>
      </w:tblGrid>
      <w:tr w:rsidR="0018615B" w:rsidTr="002E1255" w14:paraId="29086F49" w14:textId="77777777">
        <w:trPr>
          <w:trHeight w:val="397"/>
        </w:trPr>
        <w:tc>
          <w:tcPr>
            <w:tcW w:w="4814" w:type="dxa"/>
            <w:noWrap/>
            <w:vAlign w:val="center"/>
          </w:tcPr>
          <w:p w:rsidRPr="002D02EC" w:rsidR="0018615B" w:rsidP="002E1255" w:rsidRDefault="0018615B" w14:paraId="313F0912" w14:textId="64FE55E9">
            <w:pPr>
              <w:spacing w:before="0" w:line="240" w:lineRule="auto"/>
              <w:jc w:val="left"/>
              <w:rPr>
                <w:b/>
                <w:bCs/>
                <w:sz w:val="18"/>
                <w:szCs w:val="16"/>
                <w:lang w:val="en-GB"/>
              </w:rPr>
            </w:pPr>
            <w:r w:rsidRPr="002D02EC">
              <w:rPr>
                <w:b/>
                <w:bCs/>
                <w:sz w:val="18"/>
                <w:szCs w:val="16"/>
                <w:lang w:val="en-GB"/>
              </w:rPr>
              <w:t>Advantages</w:t>
            </w:r>
          </w:p>
        </w:tc>
        <w:tc>
          <w:tcPr>
            <w:tcW w:w="4814" w:type="dxa"/>
            <w:noWrap/>
            <w:vAlign w:val="center"/>
          </w:tcPr>
          <w:p w:rsidRPr="002D02EC" w:rsidR="0018615B" w:rsidP="002E1255" w:rsidRDefault="0018615B" w14:paraId="5A4BCD1B" w14:textId="2DBCE210">
            <w:pPr>
              <w:spacing w:before="0" w:line="240" w:lineRule="auto"/>
              <w:jc w:val="left"/>
              <w:rPr>
                <w:b/>
                <w:bCs/>
                <w:sz w:val="18"/>
                <w:szCs w:val="16"/>
                <w:lang w:val="en-GB"/>
              </w:rPr>
            </w:pPr>
            <w:r w:rsidRPr="002D02EC">
              <w:rPr>
                <w:b/>
                <w:bCs/>
                <w:sz w:val="18"/>
                <w:szCs w:val="16"/>
                <w:lang w:val="en-GB"/>
              </w:rPr>
              <w:t>Disadvantages</w:t>
            </w:r>
          </w:p>
        </w:tc>
      </w:tr>
      <w:tr w:rsidRPr="00B31D66" w:rsidR="008D77BE" w:rsidTr="002E1255" w14:paraId="544851DB" w14:textId="77777777">
        <w:trPr>
          <w:trHeight w:val="2524"/>
        </w:trPr>
        <w:tc>
          <w:tcPr>
            <w:tcW w:w="4814" w:type="dxa"/>
            <w:noWrap/>
            <w:vAlign w:val="center"/>
          </w:tcPr>
          <w:p w:rsidR="008D77BE" w:rsidP="00D46766" w:rsidRDefault="003038C1" w14:paraId="5220D5E7" w14:textId="77777777">
            <w:pPr>
              <w:pStyle w:val="Listenabsatz"/>
              <w:numPr>
                <w:ilvl w:val="0"/>
                <w:numId w:val="40"/>
              </w:numPr>
              <w:spacing w:before="0"/>
              <w:ind w:left="714" w:hanging="357"/>
              <w:jc w:val="left"/>
              <w:rPr>
                <w:sz w:val="18"/>
                <w:szCs w:val="16"/>
                <w:lang w:val="en-GB"/>
              </w:rPr>
            </w:pPr>
            <w:r w:rsidRPr="002D02EC">
              <w:rPr>
                <w:sz w:val="18"/>
                <w:szCs w:val="16"/>
                <w:lang w:val="en-GB"/>
              </w:rPr>
              <w:t>No CIP- and SIP process needed</w:t>
            </w:r>
          </w:p>
          <w:p w:rsidR="00AD4C45" w:rsidP="00D46766" w:rsidRDefault="00543B66" w14:paraId="100B01A8" w14:textId="6D4FF269">
            <w:pPr>
              <w:pStyle w:val="Listenabsatz"/>
              <w:numPr>
                <w:ilvl w:val="0"/>
                <w:numId w:val="40"/>
              </w:numPr>
              <w:spacing w:before="0"/>
              <w:ind w:left="714" w:hanging="357"/>
              <w:jc w:val="left"/>
              <w:rPr>
                <w:sz w:val="18"/>
                <w:szCs w:val="16"/>
                <w:lang w:val="en-GB"/>
              </w:rPr>
            </w:pPr>
            <w:r>
              <w:rPr>
                <w:sz w:val="18"/>
                <w:szCs w:val="16"/>
                <w:lang w:val="en-GB"/>
              </w:rPr>
              <w:t>Lower labour and utility expanses</w:t>
            </w:r>
          </w:p>
          <w:p w:rsidRPr="002D02EC" w:rsidR="001E606D" w:rsidP="00D46766" w:rsidRDefault="001E606D" w14:paraId="0889E516" w14:textId="28A04E5E">
            <w:pPr>
              <w:pStyle w:val="Listenabsatz"/>
              <w:numPr>
                <w:ilvl w:val="0"/>
                <w:numId w:val="40"/>
              </w:numPr>
              <w:spacing w:before="0"/>
              <w:ind w:left="714" w:hanging="357"/>
              <w:jc w:val="left"/>
              <w:rPr>
                <w:sz w:val="18"/>
                <w:szCs w:val="16"/>
                <w:lang w:val="en-GB"/>
              </w:rPr>
            </w:pPr>
            <w:r>
              <w:rPr>
                <w:sz w:val="18"/>
                <w:szCs w:val="16"/>
                <w:lang w:val="en-GB"/>
              </w:rPr>
              <w:t>Preassembled</w:t>
            </w:r>
          </w:p>
          <w:p w:rsidRPr="002D02EC" w:rsidR="003038C1" w:rsidP="00D46766" w:rsidRDefault="003038C1" w14:paraId="3ACEB66C" w14:textId="7173FC30">
            <w:pPr>
              <w:pStyle w:val="Listenabsatz"/>
              <w:numPr>
                <w:ilvl w:val="0"/>
                <w:numId w:val="40"/>
              </w:numPr>
              <w:spacing w:before="0"/>
              <w:ind w:left="714" w:hanging="357"/>
              <w:jc w:val="left"/>
              <w:rPr>
                <w:sz w:val="18"/>
                <w:szCs w:val="16"/>
                <w:lang w:val="en-GB"/>
              </w:rPr>
            </w:pPr>
            <w:r w:rsidRPr="002D02EC">
              <w:rPr>
                <w:sz w:val="18"/>
                <w:szCs w:val="16"/>
                <w:lang w:val="en-GB"/>
              </w:rPr>
              <w:t>Lowering the risk of cross contam</w:t>
            </w:r>
            <w:r w:rsidRPr="002D02EC" w:rsidR="00426B62">
              <w:rPr>
                <w:sz w:val="18"/>
                <w:szCs w:val="16"/>
                <w:lang w:val="en-GB"/>
              </w:rPr>
              <w:t>ination</w:t>
            </w:r>
          </w:p>
          <w:p w:rsidR="003038C1" w:rsidP="00D46766" w:rsidRDefault="00426B62" w14:paraId="69581A32" w14:textId="77777777">
            <w:pPr>
              <w:pStyle w:val="Listenabsatz"/>
              <w:numPr>
                <w:ilvl w:val="0"/>
                <w:numId w:val="40"/>
              </w:numPr>
              <w:spacing w:before="0"/>
              <w:ind w:left="714" w:hanging="357"/>
              <w:jc w:val="left"/>
              <w:rPr>
                <w:sz w:val="18"/>
                <w:szCs w:val="16"/>
                <w:lang w:val="en-GB"/>
              </w:rPr>
            </w:pPr>
            <w:r w:rsidRPr="002D02EC">
              <w:rPr>
                <w:sz w:val="18"/>
                <w:szCs w:val="16"/>
                <w:lang w:val="en-GB"/>
              </w:rPr>
              <w:t xml:space="preserve">Quality control on the equipment goes to the </w:t>
            </w:r>
            <w:r w:rsidRPr="002D02EC" w:rsidR="006966CB">
              <w:rPr>
                <w:sz w:val="18"/>
                <w:szCs w:val="16"/>
                <w:lang w:val="en-GB"/>
              </w:rPr>
              <w:t>provider of the SU-technology</w:t>
            </w:r>
          </w:p>
          <w:p w:rsidRPr="00F02282" w:rsidR="00C80426" w:rsidP="00D46766" w:rsidRDefault="00C80426" w14:paraId="43A1FB44" w14:textId="076B2FDE">
            <w:pPr>
              <w:pStyle w:val="Listenabsatz"/>
              <w:numPr>
                <w:ilvl w:val="0"/>
                <w:numId w:val="40"/>
              </w:numPr>
              <w:spacing w:before="0"/>
              <w:ind w:left="714" w:hanging="357"/>
              <w:jc w:val="left"/>
              <w:rPr>
                <w:sz w:val="18"/>
                <w:szCs w:val="16"/>
                <w:lang w:val="en-GB"/>
              </w:rPr>
            </w:pPr>
            <w:r>
              <w:rPr>
                <w:sz w:val="18"/>
                <w:szCs w:val="16"/>
                <w:lang w:val="en-GB"/>
              </w:rPr>
              <w:t xml:space="preserve">Reduced facility </w:t>
            </w:r>
            <w:r w:rsidR="00AF6748">
              <w:rPr>
                <w:sz w:val="18"/>
                <w:szCs w:val="16"/>
                <w:lang w:val="en-GB"/>
              </w:rPr>
              <w:t>footprint</w:t>
            </w:r>
          </w:p>
        </w:tc>
        <w:tc>
          <w:tcPr>
            <w:tcW w:w="4814" w:type="dxa"/>
            <w:noWrap/>
            <w:vAlign w:val="center"/>
          </w:tcPr>
          <w:p w:rsidR="003038C1" w:rsidP="00D46766" w:rsidRDefault="00B522E5" w14:paraId="1169F1D5" w14:textId="7BC77B27">
            <w:pPr>
              <w:pStyle w:val="Listenabsatz"/>
              <w:numPr>
                <w:ilvl w:val="0"/>
                <w:numId w:val="40"/>
              </w:numPr>
              <w:spacing w:before="0"/>
              <w:ind w:left="714" w:hanging="357"/>
              <w:jc w:val="left"/>
              <w:rPr>
                <w:sz w:val="18"/>
                <w:szCs w:val="16"/>
                <w:lang w:val="en-GB"/>
              </w:rPr>
            </w:pPr>
            <w:r>
              <w:rPr>
                <w:sz w:val="18"/>
                <w:szCs w:val="16"/>
                <w:lang w:val="en-GB"/>
              </w:rPr>
              <w:t xml:space="preserve">Release of </w:t>
            </w:r>
            <w:r w:rsidR="007B3CFB">
              <w:rPr>
                <w:sz w:val="18"/>
                <w:szCs w:val="16"/>
                <w:lang w:val="en-GB"/>
              </w:rPr>
              <w:t>E&amp;L</w:t>
            </w:r>
            <w:r>
              <w:rPr>
                <w:sz w:val="18"/>
                <w:szCs w:val="16"/>
                <w:lang w:val="en-GB"/>
              </w:rPr>
              <w:t xml:space="preserve"> </w:t>
            </w:r>
            <w:r w:rsidR="005A1B68">
              <w:rPr>
                <w:sz w:val="18"/>
                <w:szCs w:val="16"/>
                <w:lang w:val="en-GB"/>
              </w:rPr>
              <w:t>into the product</w:t>
            </w:r>
          </w:p>
          <w:p w:rsidR="005A1B68" w:rsidP="00D46766" w:rsidRDefault="00B32220" w14:paraId="4A0AEC64" w14:textId="77777777">
            <w:pPr>
              <w:pStyle w:val="Listenabsatz"/>
              <w:numPr>
                <w:ilvl w:val="0"/>
                <w:numId w:val="40"/>
              </w:numPr>
              <w:spacing w:before="0"/>
              <w:ind w:left="714" w:hanging="357"/>
              <w:jc w:val="left"/>
              <w:rPr>
                <w:sz w:val="18"/>
                <w:szCs w:val="16"/>
                <w:lang w:val="en-GB"/>
              </w:rPr>
            </w:pPr>
            <w:r>
              <w:rPr>
                <w:sz w:val="18"/>
                <w:szCs w:val="16"/>
                <w:lang w:val="en-GB"/>
              </w:rPr>
              <w:t>Up-scaling is limited trough m</w:t>
            </w:r>
            <w:r w:rsidR="00CC49BD">
              <w:rPr>
                <w:sz w:val="18"/>
                <w:szCs w:val="16"/>
                <w:lang w:val="en-GB"/>
              </w:rPr>
              <w:t>aterial limitations</w:t>
            </w:r>
          </w:p>
          <w:p w:rsidR="00CC49BD" w:rsidP="00D46766" w:rsidRDefault="00DA2308" w14:paraId="43A7D09C" w14:textId="77777777">
            <w:pPr>
              <w:pStyle w:val="Listenabsatz"/>
              <w:numPr>
                <w:ilvl w:val="0"/>
                <w:numId w:val="40"/>
              </w:numPr>
              <w:spacing w:before="0"/>
              <w:ind w:left="714" w:hanging="357"/>
              <w:jc w:val="left"/>
              <w:rPr>
                <w:sz w:val="18"/>
                <w:szCs w:val="16"/>
                <w:lang w:val="en-GB"/>
              </w:rPr>
            </w:pPr>
            <w:r>
              <w:rPr>
                <w:sz w:val="18"/>
                <w:szCs w:val="16"/>
                <w:lang w:val="en-GB"/>
              </w:rPr>
              <w:t>Higher waste production</w:t>
            </w:r>
          </w:p>
          <w:p w:rsidR="00DA2308" w:rsidP="00D46766" w:rsidRDefault="00DA2308" w14:paraId="2BEBA490" w14:textId="77777777">
            <w:pPr>
              <w:pStyle w:val="Listenabsatz"/>
              <w:numPr>
                <w:ilvl w:val="0"/>
                <w:numId w:val="40"/>
              </w:numPr>
              <w:spacing w:before="0"/>
              <w:ind w:left="714" w:hanging="357"/>
              <w:jc w:val="left"/>
              <w:rPr>
                <w:sz w:val="18"/>
                <w:szCs w:val="16"/>
                <w:lang w:val="en-GB"/>
              </w:rPr>
            </w:pPr>
            <w:r>
              <w:rPr>
                <w:sz w:val="18"/>
                <w:szCs w:val="16"/>
                <w:lang w:val="en-GB"/>
              </w:rPr>
              <w:t xml:space="preserve">Staff </w:t>
            </w:r>
            <w:r w:rsidR="00C66C70">
              <w:rPr>
                <w:sz w:val="18"/>
                <w:szCs w:val="16"/>
                <w:lang w:val="en-GB"/>
              </w:rPr>
              <w:t>needed with SUT handling skills</w:t>
            </w:r>
          </w:p>
          <w:p w:rsidR="00C66C70" w:rsidP="00D46766" w:rsidRDefault="00C66C70" w14:paraId="2B4AE78B" w14:textId="41E5E12F">
            <w:pPr>
              <w:pStyle w:val="Listenabsatz"/>
              <w:numPr>
                <w:ilvl w:val="0"/>
                <w:numId w:val="40"/>
              </w:numPr>
              <w:spacing w:before="0"/>
              <w:ind w:left="714" w:hanging="357"/>
              <w:jc w:val="left"/>
              <w:rPr>
                <w:sz w:val="18"/>
                <w:szCs w:val="16"/>
                <w:lang w:val="en-GB"/>
              </w:rPr>
            </w:pPr>
            <w:r>
              <w:rPr>
                <w:sz w:val="18"/>
                <w:szCs w:val="16"/>
                <w:lang w:val="en-GB"/>
              </w:rPr>
              <w:t xml:space="preserve">Harder to automate </w:t>
            </w:r>
            <w:r w:rsidR="00680B3A">
              <w:rPr>
                <w:sz w:val="18"/>
                <w:szCs w:val="16"/>
                <w:lang w:val="en-GB"/>
              </w:rPr>
              <w:t>the process</w:t>
            </w:r>
          </w:p>
          <w:p w:rsidR="00711166" w:rsidP="00D46766" w:rsidRDefault="00A617D3" w14:paraId="75B461B8" w14:textId="6FFF039E">
            <w:pPr>
              <w:pStyle w:val="Listenabsatz"/>
              <w:numPr>
                <w:ilvl w:val="0"/>
                <w:numId w:val="40"/>
              </w:numPr>
              <w:spacing w:before="0"/>
              <w:ind w:left="714" w:hanging="357"/>
              <w:jc w:val="left"/>
              <w:rPr>
                <w:sz w:val="18"/>
                <w:szCs w:val="16"/>
                <w:lang w:val="en-GB"/>
              </w:rPr>
            </w:pPr>
            <w:r>
              <w:rPr>
                <w:sz w:val="18"/>
                <w:szCs w:val="16"/>
                <w:lang w:val="en-GB"/>
              </w:rPr>
              <w:t xml:space="preserve">Restricted availability of </w:t>
            </w:r>
            <w:r w:rsidR="00436402">
              <w:rPr>
                <w:sz w:val="18"/>
                <w:szCs w:val="16"/>
                <w:lang w:val="en-GB"/>
              </w:rPr>
              <w:t>disposable sensors</w:t>
            </w:r>
          </w:p>
          <w:p w:rsidRPr="002D02EC" w:rsidR="00C66C70" w:rsidP="00D46766" w:rsidRDefault="00E52AC8" w14:paraId="38313EF0" w14:textId="09CDF3D3">
            <w:pPr>
              <w:pStyle w:val="Listenabsatz"/>
              <w:numPr>
                <w:ilvl w:val="0"/>
                <w:numId w:val="40"/>
              </w:numPr>
              <w:spacing w:before="0"/>
              <w:ind w:left="714" w:hanging="357"/>
              <w:jc w:val="left"/>
              <w:rPr>
                <w:sz w:val="18"/>
                <w:szCs w:val="16"/>
                <w:lang w:val="en-GB"/>
              </w:rPr>
            </w:pPr>
            <w:r>
              <w:rPr>
                <w:sz w:val="18"/>
                <w:szCs w:val="16"/>
                <w:lang w:val="en-GB"/>
              </w:rPr>
              <w:t>Dependence on supplier</w:t>
            </w:r>
          </w:p>
        </w:tc>
      </w:tr>
    </w:tbl>
    <w:p w:rsidR="00B228C4" w:rsidP="006049C5" w:rsidRDefault="00B228C4" w14:paraId="59F7FFA4" w14:textId="160CD5C9">
      <w:pPr>
        <w:pStyle w:val="berschrift2"/>
      </w:pPr>
      <w:bookmarkStart w:name="_Toc95410067" w:id="34"/>
      <w:bookmarkStart w:name="_Toc96002245" w:id="35"/>
      <w:bookmarkStart w:name="_Toc96002632" w:id="36"/>
      <w:bookmarkStart w:name="_Toc96025220" w:id="37"/>
      <w:bookmarkStart w:name="_Toc96072196" w:id="38"/>
      <w:r>
        <w:t>Application of Single-use technology</w:t>
      </w:r>
      <w:bookmarkEnd w:id="34"/>
      <w:bookmarkEnd w:id="35"/>
      <w:bookmarkEnd w:id="36"/>
      <w:bookmarkEnd w:id="37"/>
      <w:bookmarkEnd w:id="38"/>
    </w:p>
    <w:p w:rsidRPr="00B228C4" w:rsidR="00924350" w:rsidP="00B228C4" w:rsidRDefault="00A26206" w14:paraId="07AD5E55" w14:textId="4BA91EF1">
      <w:pPr>
        <w:rPr>
          <w:lang w:val="en-GB"/>
        </w:rPr>
      </w:pPr>
      <w:r>
        <w:rPr>
          <w:lang w:val="en-GB"/>
        </w:rPr>
        <w:t xml:space="preserve">As already mentioned, </w:t>
      </w:r>
      <w:r w:rsidR="00D45118">
        <w:rPr>
          <w:lang w:val="en-GB"/>
        </w:rPr>
        <w:t>S</w:t>
      </w:r>
      <w:r>
        <w:rPr>
          <w:lang w:val="en-GB"/>
        </w:rPr>
        <w:t>UT</w:t>
      </w:r>
      <w:r w:rsidR="00D45118">
        <w:rPr>
          <w:lang w:val="en-GB"/>
        </w:rPr>
        <w:t xml:space="preserve"> finds its purpose in areas of efficient and </w:t>
      </w:r>
      <w:r w:rsidR="00056844">
        <w:rPr>
          <w:lang w:val="en-GB"/>
        </w:rPr>
        <w:t>sterile</w:t>
      </w:r>
      <w:r w:rsidR="00217C6D">
        <w:rPr>
          <w:lang w:val="en-GB"/>
        </w:rPr>
        <w:t xml:space="preserve"> </w:t>
      </w:r>
      <w:r w:rsidR="00413682">
        <w:rPr>
          <w:lang w:val="en-GB"/>
        </w:rPr>
        <w:t xml:space="preserve">manufacturing processes, such as the production </w:t>
      </w:r>
      <w:r w:rsidR="00E704B0">
        <w:rPr>
          <w:lang w:val="en-GB"/>
        </w:rPr>
        <w:t xml:space="preserve">of antibodies against certain diseases or for </w:t>
      </w:r>
      <w:r w:rsidR="003E1628">
        <w:rPr>
          <w:lang w:val="en-GB"/>
        </w:rPr>
        <w:t xml:space="preserve">cancer treatment </w:t>
      </w:r>
      <w:r w:rsidR="00E704B0">
        <w:rPr>
          <w:lang w:val="en-GB"/>
        </w:rPr>
        <w:t>medication</w:t>
      </w:r>
      <w:r w:rsidR="00217C6D">
        <w:rPr>
          <w:lang w:val="en-GB"/>
        </w:rPr>
        <w:t xml:space="preserve">. The </w:t>
      </w:r>
      <w:r w:rsidR="00924350">
        <w:rPr>
          <w:lang w:val="en-GB"/>
        </w:rPr>
        <w:t>easily replaceable</w:t>
      </w:r>
      <w:r w:rsidR="00A42C32">
        <w:rPr>
          <w:lang w:val="en-GB"/>
        </w:rPr>
        <w:t xml:space="preserve"> bioreactors </w:t>
      </w:r>
      <w:r w:rsidR="00A21B7D">
        <w:rPr>
          <w:lang w:val="en-GB"/>
        </w:rPr>
        <w:t>reduce</w:t>
      </w:r>
      <w:r w:rsidR="00A42C32">
        <w:rPr>
          <w:lang w:val="en-GB"/>
        </w:rPr>
        <w:t xml:space="preserve"> time and </w:t>
      </w:r>
      <w:r>
        <w:rPr>
          <w:lang w:val="en-GB"/>
        </w:rPr>
        <w:t>manpower</w:t>
      </w:r>
      <w:r w:rsidR="00A42C32">
        <w:rPr>
          <w:lang w:val="en-GB"/>
        </w:rPr>
        <w:t xml:space="preserve"> </w:t>
      </w:r>
      <w:r w:rsidR="00C9280A">
        <w:rPr>
          <w:lang w:val="en-GB"/>
        </w:rPr>
        <w:t>for</w:t>
      </w:r>
      <w:r w:rsidR="00924350">
        <w:rPr>
          <w:lang w:val="en-GB"/>
        </w:rPr>
        <w:t xml:space="preserve"> the</w:t>
      </w:r>
      <w:r w:rsidR="00C9280A">
        <w:rPr>
          <w:lang w:val="en-GB"/>
        </w:rPr>
        <w:t xml:space="preserve"> preparation or rehabilitation of a </w:t>
      </w:r>
      <w:r w:rsidR="00114515">
        <w:rPr>
          <w:lang w:val="en-GB"/>
        </w:rPr>
        <w:t>production line</w:t>
      </w:r>
      <w:r w:rsidR="00056844">
        <w:rPr>
          <w:lang w:val="en-GB"/>
        </w:rPr>
        <w:t>, as well as the control of cleanliness</w:t>
      </w:r>
      <w:r w:rsidR="00114515">
        <w:rPr>
          <w:lang w:val="en-GB"/>
        </w:rPr>
        <w:t>.</w:t>
      </w:r>
      <w:r w:rsidR="00056844">
        <w:rPr>
          <w:lang w:val="en-GB"/>
        </w:rPr>
        <w:t xml:space="preserve"> </w:t>
      </w:r>
      <w:r w:rsidRPr="7DC249CD" w:rsidR="00056844">
        <w:rPr>
          <w:lang w:val="en-GB"/>
        </w:rPr>
        <w:t>The application of SUT also minimizes the duration of qualification procedures regarding new production facilities. This becomes particularly beneficial when time is a crucial factor to not only safe money but also lives, as it was the case in the development of a COVID-19 vaccination for instance</w:t>
      </w:r>
      <w:r w:rsidR="00D95788">
        <w:rPr>
          <w:lang w:val="en-GB"/>
        </w:rPr>
        <w:t xml:space="preserve"> </w:t>
      </w:r>
      <w:r w:rsidR="00D95788">
        <w:rPr>
          <w:lang w:val="en-GB"/>
        </w:rPr>
        <w:fldChar w:fldCharType="begin"/>
      </w:r>
      <w:r w:rsidR="00C72CD6">
        <w:rPr>
          <w:lang w:val="en-GB"/>
        </w:rPr>
        <w:instrText xml:space="preserve"> ADDIN ZOTERO_ITEM CSL_CITATION {"citationID":"bUeW2GoK","properties":{"formattedCitation":"(Gareth Macdonald, 2020)","plainCitation":"(Gareth Macdonald, 2020)","noteIndex":0},"citationItems":[{"id":222,"uris":["http://zotero.org/groups/4577095/items/JSBPYL79"],"itemData":{"id":222,"type":"webpage","title":"Single-use tech unstoppable if suppliers meet demand - Bioprocess InsiderBioProcess International","URL":"https://bioprocessintl.com/bioprocess-insider/upstream-downstream-processing/single-use-tech-unstoppable-if-suppliers-can-meet-soaring-demand-says-gsk/","author":[{"literal":"Gareth Macdonald"}],"accessed":{"date-parts":[["2022",2,17]]},"issued":{"date-parts":[["2020"]]}}}],"schema":"https://github.com/citation-style-language/schema/raw/master/csl-citation.json"} </w:instrText>
      </w:r>
      <w:r w:rsidR="00D95788">
        <w:rPr>
          <w:lang w:val="en-GB"/>
        </w:rPr>
        <w:fldChar w:fldCharType="separate"/>
      </w:r>
      <w:r w:rsidR="00C72CD6">
        <w:rPr>
          <w:noProof/>
          <w:lang w:val="en-GB"/>
        </w:rPr>
        <w:t>(Gareth Macdonald, 2020)</w:t>
      </w:r>
      <w:r w:rsidR="00D95788">
        <w:rPr>
          <w:lang w:val="en-GB"/>
        </w:rPr>
        <w:fldChar w:fldCharType="end"/>
      </w:r>
      <w:r w:rsidRPr="7DC249CD" w:rsidR="00056844">
        <w:rPr>
          <w:lang w:val="en-GB"/>
        </w:rPr>
        <w:t>.</w:t>
      </w:r>
    </w:p>
    <w:p w:rsidR="00AE32AB" w:rsidP="006049C5" w:rsidRDefault="000F6C69" w14:paraId="14582A34" w14:textId="2E2E1E32">
      <w:pPr>
        <w:pStyle w:val="berschrift2"/>
      </w:pPr>
      <w:bookmarkStart w:name="_Toc95410068" w:id="39"/>
      <w:bookmarkStart w:name="_Toc96002246" w:id="40"/>
      <w:bookmarkStart w:name="_Toc96002633" w:id="41"/>
      <w:bookmarkStart w:name="_Toc96025221" w:id="42"/>
      <w:bookmarkStart w:name="_Toc96072197" w:id="43"/>
      <w:r>
        <w:t>Group</w:t>
      </w:r>
      <w:r w:rsidR="00DA0681">
        <w:t xml:space="preserve"> 3</w:t>
      </w:r>
      <w:r>
        <w:t xml:space="preserve"> organisation</w:t>
      </w:r>
      <w:bookmarkEnd w:id="39"/>
      <w:bookmarkEnd w:id="40"/>
      <w:bookmarkEnd w:id="41"/>
      <w:bookmarkEnd w:id="42"/>
      <w:bookmarkEnd w:id="43"/>
    </w:p>
    <w:p w:rsidRPr="007B30AE" w:rsidR="007B30AE" w:rsidP="007B30AE" w:rsidRDefault="00874D49" w14:paraId="41577654" w14:textId="08AA7495">
      <w:pPr>
        <w:rPr>
          <w:lang w:val="en-GB"/>
        </w:rPr>
      </w:pPr>
      <w:r>
        <w:rPr>
          <w:lang w:val="en-GB"/>
        </w:rPr>
        <w:t xml:space="preserve">The group </w:t>
      </w:r>
      <w:r w:rsidR="001F2253">
        <w:rPr>
          <w:lang w:val="en-GB"/>
        </w:rPr>
        <w:t xml:space="preserve">number 3 </w:t>
      </w:r>
      <w:r w:rsidR="00683D7D">
        <w:rPr>
          <w:lang w:val="en-GB"/>
        </w:rPr>
        <w:t>was</w:t>
      </w:r>
      <w:r w:rsidR="001F2253">
        <w:rPr>
          <w:lang w:val="en-GB"/>
        </w:rPr>
        <w:t xml:space="preserve"> supervised by</w:t>
      </w:r>
      <w:r w:rsidR="002E73DE">
        <w:rPr>
          <w:lang w:val="en-GB"/>
        </w:rPr>
        <w:t xml:space="preserve"> M.Sc.</w:t>
      </w:r>
      <w:r w:rsidR="001F2253">
        <w:rPr>
          <w:lang w:val="en-GB"/>
        </w:rPr>
        <w:t xml:space="preserve"> Fruhar Mozaffari. Subgroups were </w:t>
      </w:r>
      <w:r w:rsidR="00D45118">
        <w:rPr>
          <w:lang w:val="en-GB"/>
        </w:rPr>
        <w:t>built</w:t>
      </w:r>
      <w:r w:rsidR="001F2253">
        <w:rPr>
          <w:lang w:val="en-GB"/>
        </w:rPr>
        <w:t xml:space="preserve"> to tackle the different task given, during the project. </w:t>
      </w:r>
      <w:r w:rsidR="0005125F">
        <w:rPr>
          <w:lang w:val="en-GB"/>
        </w:rPr>
        <w:t xml:space="preserve">The </w:t>
      </w:r>
      <w:r w:rsidR="00E4416D">
        <w:rPr>
          <w:lang w:val="en-GB"/>
        </w:rPr>
        <w:t xml:space="preserve">assignment of the members to the different groups were conducted by the project management team. Besides the project management team, the </w:t>
      </w:r>
      <w:r w:rsidR="00E437E8">
        <w:rPr>
          <w:lang w:val="en-GB"/>
        </w:rPr>
        <w:t>additional subgroups were USP, DSP, media preparation</w:t>
      </w:r>
      <w:r w:rsidR="007F5A80">
        <w:rPr>
          <w:lang w:val="en-GB"/>
        </w:rPr>
        <w:t xml:space="preserve"> (MP)</w:t>
      </w:r>
      <w:r w:rsidR="00887B84">
        <w:rPr>
          <w:lang w:val="en-GB"/>
        </w:rPr>
        <w:t>, as well as</w:t>
      </w:r>
      <w:r w:rsidR="00E437E8">
        <w:rPr>
          <w:lang w:val="en-GB"/>
        </w:rPr>
        <w:t xml:space="preserve"> </w:t>
      </w:r>
      <w:r w:rsidR="00887B84">
        <w:rPr>
          <w:lang w:val="en-GB"/>
        </w:rPr>
        <w:t xml:space="preserve">clean utilities and logistics. The whole organigram is </w:t>
      </w:r>
      <w:r w:rsidR="000A03DA">
        <w:rPr>
          <w:lang w:val="en-GB"/>
        </w:rPr>
        <w:t xml:space="preserve">illustrated in </w:t>
      </w:r>
      <w:r w:rsidR="007469B4">
        <w:rPr>
          <w:lang w:val="en-GB"/>
        </w:rPr>
        <w:fldChar w:fldCharType="begin"/>
      </w:r>
      <w:r w:rsidR="007469B4">
        <w:rPr>
          <w:lang w:val="en-GB"/>
        </w:rPr>
        <w:instrText xml:space="preserve"> REF _Ref95944255 \h </w:instrText>
      </w:r>
      <w:r w:rsidR="007469B4">
        <w:rPr>
          <w:lang w:val="en-GB"/>
        </w:rPr>
      </w:r>
      <w:r w:rsidR="007469B4">
        <w:rPr>
          <w:lang w:val="en-GB"/>
        </w:rPr>
        <w:fldChar w:fldCharType="separate"/>
      </w:r>
      <w:r w:rsidRPr="001937B6" w:rsidR="00B35361">
        <w:rPr>
          <w:lang w:val="en-US"/>
        </w:rPr>
        <w:t xml:space="preserve">Figure </w:t>
      </w:r>
      <w:r w:rsidR="00B35361">
        <w:rPr>
          <w:noProof/>
          <w:lang w:val="en-US"/>
        </w:rPr>
        <w:t>1</w:t>
      </w:r>
      <w:r w:rsidR="007469B4">
        <w:rPr>
          <w:lang w:val="en-GB"/>
        </w:rPr>
        <w:fldChar w:fldCharType="end"/>
      </w:r>
      <w:r w:rsidR="000A03DA">
        <w:rPr>
          <w:lang w:val="en-GB"/>
        </w:rPr>
        <w:t xml:space="preserve">. Each </w:t>
      </w:r>
      <w:r w:rsidR="007F5A80">
        <w:rPr>
          <w:lang w:val="en-GB"/>
        </w:rPr>
        <w:t>participant’s</w:t>
      </w:r>
      <w:r w:rsidR="000A03DA">
        <w:rPr>
          <w:lang w:val="en-GB"/>
        </w:rPr>
        <w:t xml:space="preserve"> name is written </w:t>
      </w:r>
      <w:r w:rsidR="00B16E51">
        <w:rPr>
          <w:lang w:val="en-GB"/>
        </w:rPr>
        <w:t>to their respect subgroups</w:t>
      </w:r>
      <w:r w:rsidR="00E437E8">
        <w:rPr>
          <w:lang w:val="en-GB"/>
        </w:rPr>
        <w:t xml:space="preserve"> </w:t>
      </w:r>
      <w:r w:rsidR="00870C99">
        <w:rPr>
          <w:lang w:val="en-GB"/>
        </w:rPr>
        <w:t xml:space="preserve">as well as their </w:t>
      </w:r>
      <w:r w:rsidR="001A3715">
        <w:rPr>
          <w:lang w:val="en-GB"/>
        </w:rPr>
        <w:t xml:space="preserve">affiliated school. </w:t>
      </w:r>
    </w:p>
    <w:p w:rsidR="001937B6" w:rsidP="00B61AC9" w:rsidRDefault="001937B6" w14:paraId="688A23CC" w14:textId="77777777">
      <w:pPr>
        <w:keepNext/>
        <w:jc w:val="left"/>
      </w:pPr>
      <w:r>
        <w:rPr>
          <w:noProof/>
        </w:rPr>
        <w:lastRenderedPageBreak/>
        <w:drawing>
          <wp:inline distT="0" distB="0" distL="0" distR="0" wp14:anchorId="794CEC91" wp14:editId="3078651F">
            <wp:extent cx="6273704" cy="3121660"/>
            <wp:effectExtent l="0" t="0" r="635"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73704" cy="3121660"/>
                    </a:xfrm>
                    <a:prstGeom prst="rect">
                      <a:avLst/>
                    </a:prstGeom>
                  </pic:spPr>
                </pic:pic>
              </a:graphicData>
            </a:graphic>
          </wp:inline>
        </w:drawing>
      </w:r>
    </w:p>
    <w:p w:rsidRPr="001937B6" w:rsidR="001A3715" w:rsidP="001937B6" w:rsidRDefault="001937B6" w14:paraId="7E98742E" w14:textId="5EE81D54">
      <w:pPr>
        <w:pStyle w:val="Beschriftung"/>
        <w:jc w:val="left"/>
        <w:rPr>
          <w:lang w:val="en-US"/>
        </w:rPr>
      </w:pPr>
      <w:bookmarkStart w:name="_Ref95944255" w:id="44"/>
      <w:bookmarkStart w:name="_Toc96025266" w:id="45"/>
      <w:bookmarkStart w:name="_Toc96072166" w:id="46"/>
      <w:r w:rsidRPr="001937B6">
        <w:rPr>
          <w:lang w:val="en-US"/>
        </w:rPr>
        <w:t xml:space="preserve">Figure </w:t>
      </w:r>
      <w:r>
        <w:fldChar w:fldCharType="begin"/>
      </w:r>
      <w:r w:rsidRPr="001937B6">
        <w:rPr>
          <w:lang w:val="en-US"/>
        </w:rPr>
        <w:instrText xml:space="preserve"> SEQ Figure \* ARABIC </w:instrText>
      </w:r>
      <w:r>
        <w:fldChar w:fldCharType="separate"/>
      </w:r>
      <w:r w:rsidR="00B35361">
        <w:rPr>
          <w:noProof/>
          <w:lang w:val="en-US"/>
        </w:rPr>
        <w:t>1</w:t>
      </w:r>
      <w:r>
        <w:fldChar w:fldCharType="end"/>
      </w:r>
      <w:bookmarkEnd w:id="44"/>
      <w:r w:rsidRPr="001937B6">
        <w:rPr>
          <w:lang w:val="en-US"/>
        </w:rPr>
        <w:t xml:space="preserve">: </w:t>
      </w:r>
      <w:r w:rsidRPr="0067186E">
        <w:rPr>
          <w:lang w:val="en-US"/>
        </w:rPr>
        <w:t>Organigram of</w:t>
      </w:r>
      <w:r>
        <w:rPr>
          <w:lang w:val="en-US"/>
        </w:rPr>
        <w:t xml:space="preserve"> group 3. The member of each subgroup are inside of each subgroup fields and their affiliated schools, from the MSLS-alliance, are written next to the respective names. The group supervisor is Fruhar Mozaffari.</w:t>
      </w:r>
      <w:bookmarkEnd w:id="45"/>
      <w:bookmarkEnd w:id="46"/>
    </w:p>
    <w:p w:rsidRPr="0027210F" w:rsidR="00A216EE" w:rsidP="006049C5" w:rsidRDefault="00E85524" w14:paraId="21030429" w14:textId="47F53262">
      <w:pPr>
        <w:pStyle w:val="berschrift1"/>
      </w:pPr>
      <w:bookmarkStart w:name="_Toc94787029" w:id="47"/>
      <w:bookmarkStart w:name="_Toc95410069" w:id="48"/>
      <w:bookmarkStart w:name="_Toc96002247" w:id="49"/>
      <w:bookmarkStart w:name="_Toc96002634" w:id="50"/>
      <w:bookmarkStart w:name="_Toc96025222" w:id="51"/>
      <w:bookmarkStart w:name="_Toc96072198" w:id="52"/>
      <w:r w:rsidRPr="0027210F">
        <w:lastRenderedPageBreak/>
        <w:t>Project Management</w:t>
      </w:r>
      <w:bookmarkEnd w:id="47"/>
      <w:bookmarkEnd w:id="48"/>
      <w:bookmarkEnd w:id="49"/>
      <w:bookmarkEnd w:id="50"/>
      <w:bookmarkEnd w:id="51"/>
      <w:bookmarkEnd w:id="52"/>
    </w:p>
    <w:p w:rsidR="72983D29" w:rsidP="328EF735" w:rsidRDefault="72983D29" w14:paraId="2CCB8E23" w14:textId="37FB927B">
      <w:pPr>
        <w:rPr>
          <w:lang w:val="en-GB"/>
        </w:rPr>
      </w:pPr>
      <w:r w:rsidRPr="7769AA0C">
        <w:rPr>
          <w:lang w:val="en-GB"/>
        </w:rPr>
        <w:t>This chapter focuses on aspects of production facility planning that fall</w:t>
      </w:r>
      <w:r w:rsidR="00C638D4">
        <w:rPr>
          <w:lang w:val="en-GB"/>
        </w:rPr>
        <w:t>s</w:t>
      </w:r>
      <w:r w:rsidRPr="7769AA0C">
        <w:rPr>
          <w:lang w:val="en-GB"/>
        </w:rPr>
        <w:t xml:space="preserve"> within the scope of project management tasks.</w:t>
      </w:r>
      <w:r w:rsidRPr="7769AA0C" w:rsidR="007F0620">
        <w:rPr>
          <w:lang w:val="en-GB"/>
        </w:rPr>
        <w:t xml:space="preserve">  </w:t>
      </w:r>
    </w:p>
    <w:p w:rsidR="00F07969" w:rsidP="006049C5" w:rsidRDefault="005825AE" w14:paraId="640B3009" w14:textId="5C68E0CC">
      <w:pPr>
        <w:pStyle w:val="berschrift2"/>
      </w:pPr>
      <w:bookmarkStart w:name="_Toc94787030" w:id="53"/>
      <w:bookmarkStart w:name="_Toc95410070" w:id="54"/>
      <w:bookmarkStart w:name="_Ref95943972" w:id="55"/>
      <w:bookmarkStart w:name="_Toc96002248" w:id="56"/>
      <w:bookmarkStart w:name="_Toc96002635" w:id="57"/>
      <w:bookmarkStart w:name="_Toc96025223" w:id="58"/>
      <w:bookmarkStart w:name="_Toc96072199" w:id="59"/>
      <w:r>
        <w:t>Occupancy list</w:t>
      </w:r>
      <w:bookmarkEnd w:id="53"/>
      <w:bookmarkEnd w:id="54"/>
      <w:bookmarkEnd w:id="55"/>
      <w:bookmarkEnd w:id="56"/>
      <w:bookmarkEnd w:id="57"/>
      <w:bookmarkEnd w:id="58"/>
      <w:bookmarkEnd w:id="59"/>
    </w:p>
    <w:p w:rsidR="001E316E" w:rsidP="00F95BF1" w:rsidRDefault="00F95BF1" w14:paraId="25D9B7F2" w14:textId="715597D1">
      <w:pPr>
        <w:rPr>
          <w:lang w:val="en-GB"/>
        </w:rPr>
      </w:pPr>
      <w:r>
        <w:rPr>
          <w:lang w:val="en-GB"/>
        </w:rPr>
        <w:t>To create a</w:t>
      </w:r>
      <w:r w:rsidR="00DA5F00">
        <w:rPr>
          <w:lang w:val="en-GB"/>
        </w:rPr>
        <w:t>n</w:t>
      </w:r>
      <w:r>
        <w:rPr>
          <w:lang w:val="en-GB"/>
        </w:rPr>
        <w:t xml:space="preserve"> </w:t>
      </w:r>
      <w:r w:rsidR="00CF0D1E">
        <w:rPr>
          <w:lang w:val="en-GB"/>
        </w:rPr>
        <w:t>occupancy list</w:t>
      </w:r>
      <w:r w:rsidR="009703AC">
        <w:rPr>
          <w:lang w:val="en-GB"/>
        </w:rPr>
        <w:t xml:space="preserve"> fort the production facility</w:t>
      </w:r>
      <w:r w:rsidR="00051DA1">
        <w:rPr>
          <w:lang w:val="en-GB"/>
        </w:rPr>
        <w:t xml:space="preserve">, calculation </w:t>
      </w:r>
      <w:r w:rsidR="00DA5F00">
        <w:rPr>
          <w:lang w:val="en-GB"/>
        </w:rPr>
        <w:t>had to</w:t>
      </w:r>
      <w:r w:rsidR="00051DA1">
        <w:rPr>
          <w:lang w:val="en-GB"/>
        </w:rPr>
        <w:t xml:space="preserve"> be made for the products and the </w:t>
      </w:r>
      <w:r w:rsidR="00D43A6C">
        <w:rPr>
          <w:lang w:val="en-GB"/>
        </w:rPr>
        <w:t>number</w:t>
      </w:r>
      <w:r w:rsidR="00051DA1">
        <w:rPr>
          <w:lang w:val="en-GB"/>
        </w:rPr>
        <w:t xml:space="preserve"> of batches to reach a certain </w:t>
      </w:r>
      <w:r w:rsidR="00D43A6C">
        <w:rPr>
          <w:lang w:val="en-GB"/>
        </w:rPr>
        <w:t>amount of product</w:t>
      </w:r>
      <w:r w:rsidR="00384239">
        <w:rPr>
          <w:lang w:val="en-GB"/>
        </w:rPr>
        <w:t xml:space="preserve"> within a </w:t>
      </w:r>
      <w:r w:rsidR="005D3B9D">
        <w:rPr>
          <w:lang w:val="en-GB"/>
        </w:rPr>
        <w:t>year’s time</w:t>
      </w:r>
      <w:r w:rsidR="0021126F">
        <w:rPr>
          <w:lang w:val="en-GB"/>
        </w:rPr>
        <w:t>. In this case</w:t>
      </w:r>
      <w:r w:rsidR="003E6839">
        <w:rPr>
          <w:lang w:val="en-GB"/>
        </w:rPr>
        <w:t>,</w:t>
      </w:r>
      <w:r w:rsidR="0021126F">
        <w:rPr>
          <w:lang w:val="en-GB"/>
        </w:rPr>
        <w:t xml:space="preserve"> the </w:t>
      </w:r>
      <w:r w:rsidR="00384239">
        <w:rPr>
          <w:lang w:val="en-GB"/>
        </w:rPr>
        <w:t>goal</w:t>
      </w:r>
      <w:r w:rsidR="0021126F">
        <w:rPr>
          <w:lang w:val="en-GB"/>
        </w:rPr>
        <w:t xml:space="preserve"> </w:t>
      </w:r>
      <w:r w:rsidR="00384239">
        <w:rPr>
          <w:lang w:val="en-GB"/>
        </w:rPr>
        <w:t>was</w:t>
      </w:r>
      <w:r w:rsidR="0021126F">
        <w:rPr>
          <w:lang w:val="en-GB"/>
        </w:rPr>
        <w:t xml:space="preserve"> the production of four different m</w:t>
      </w:r>
      <w:r w:rsidR="00EF1FF0">
        <w:rPr>
          <w:lang w:val="en-GB"/>
        </w:rPr>
        <w:t>Abs</w:t>
      </w:r>
      <w:r w:rsidR="003E6839">
        <w:rPr>
          <w:lang w:val="en-GB"/>
        </w:rPr>
        <w:t xml:space="preserve"> </w:t>
      </w:r>
      <w:r w:rsidR="0021126F">
        <w:rPr>
          <w:lang w:val="en-GB"/>
        </w:rPr>
        <w:t>(</w:t>
      </w:r>
      <w:r w:rsidR="00243C03">
        <w:rPr>
          <w:lang w:val="en-GB"/>
        </w:rPr>
        <w:t>labled as</w:t>
      </w:r>
      <w:r w:rsidR="0021126F">
        <w:rPr>
          <w:lang w:val="en-GB"/>
        </w:rPr>
        <w:t xml:space="preserve"> </w:t>
      </w:r>
      <w:r w:rsidR="005D3B9D">
        <w:rPr>
          <w:lang w:val="en-GB"/>
        </w:rPr>
        <w:t xml:space="preserve">A, </w:t>
      </w:r>
      <w:r w:rsidR="008D1ACF">
        <w:rPr>
          <w:lang w:val="en-GB"/>
        </w:rPr>
        <w:t>B, C</w:t>
      </w:r>
      <w:r w:rsidR="00243C03">
        <w:rPr>
          <w:lang w:val="en-GB"/>
        </w:rPr>
        <w:t xml:space="preserve"> and D</w:t>
      </w:r>
      <w:r w:rsidR="0021126F">
        <w:rPr>
          <w:lang w:val="en-GB"/>
        </w:rPr>
        <w:t>)</w:t>
      </w:r>
      <w:r w:rsidR="00243C03">
        <w:rPr>
          <w:lang w:val="en-GB"/>
        </w:rPr>
        <w:t>.</w:t>
      </w:r>
      <w:r w:rsidR="00851B92">
        <w:rPr>
          <w:lang w:val="en-GB"/>
        </w:rPr>
        <w:t xml:space="preserve"> </w:t>
      </w:r>
      <w:r w:rsidR="005D3B9D">
        <w:rPr>
          <w:lang w:val="en-GB"/>
        </w:rPr>
        <w:t>All</w:t>
      </w:r>
      <w:r w:rsidR="00851B92">
        <w:rPr>
          <w:lang w:val="en-GB"/>
        </w:rPr>
        <w:t xml:space="preserve"> the products </w:t>
      </w:r>
      <w:r w:rsidR="001811ED">
        <w:rPr>
          <w:lang w:val="en-GB"/>
        </w:rPr>
        <w:t>shall</w:t>
      </w:r>
      <w:r w:rsidR="00851B92">
        <w:rPr>
          <w:lang w:val="en-GB"/>
        </w:rPr>
        <w:t xml:space="preserve"> be produced by the same CHO </w:t>
      </w:r>
      <w:r w:rsidR="003E6839">
        <w:rPr>
          <w:lang w:val="en-GB"/>
        </w:rPr>
        <w:t>platform;</w:t>
      </w:r>
      <w:r w:rsidR="00AB1AEA">
        <w:rPr>
          <w:lang w:val="en-GB"/>
        </w:rPr>
        <w:t xml:space="preserve"> </w:t>
      </w:r>
      <w:r w:rsidR="00953255">
        <w:rPr>
          <w:lang w:val="en-GB"/>
        </w:rPr>
        <w:t>thus,</w:t>
      </w:r>
      <w:r w:rsidR="00AB1AEA">
        <w:rPr>
          <w:lang w:val="en-GB"/>
        </w:rPr>
        <w:t xml:space="preserve"> the same medium will be used. </w:t>
      </w:r>
      <w:r w:rsidR="000C6344">
        <w:rPr>
          <w:lang w:val="en-GB"/>
        </w:rPr>
        <w:t>The amount of product</w:t>
      </w:r>
      <w:r w:rsidR="003E6839">
        <w:rPr>
          <w:lang w:val="en-GB"/>
        </w:rPr>
        <w:t xml:space="preserve"> </w:t>
      </w:r>
      <w:r w:rsidR="000C6344">
        <w:rPr>
          <w:lang w:val="en-GB"/>
        </w:rPr>
        <w:t>(kg/year), titer</w:t>
      </w:r>
      <w:r w:rsidR="003E6839">
        <w:rPr>
          <w:lang w:val="en-GB"/>
        </w:rPr>
        <w:t xml:space="preserve"> </w:t>
      </w:r>
      <w:r w:rsidR="000C6344">
        <w:rPr>
          <w:lang w:val="en-GB"/>
        </w:rPr>
        <w:t>(</w:t>
      </w:r>
      <w:r w:rsidR="00484180">
        <w:rPr>
          <w:lang w:val="en-GB"/>
        </w:rPr>
        <w:t>g/L</w:t>
      </w:r>
      <w:r w:rsidR="000C6344">
        <w:rPr>
          <w:lang w:val="en-GB"/>
        </w:rPr>
        <w:t>) and yield</w:t>
      </w:r>
      <w:r w:rsidR="003E6839">
        <w:rPr>
          <w:lang w:val="en-GB"/>
        </w:rPr>
        <w:t xml:space="preserve"> </w:t>
      </w:r>
      <w:r w:rsidR="00484180">
        <w:rPr>
          <w:lang w:val="en-GB"/>
        </w:rPr>
        <w:t>(g/g)</w:t>
      </w:r>
      <w:r w:rsidR="000C6344">
        <w:rPr>
          <w:lang w:val="en-GB"/>
        </w:rPr>
        <w:t xml:space="preserve"> </w:t>
      </w:r>
      <w:r w:rsidR="00502A52">
        <w:rPr>
          <w:lang w:val="en-GB"/>
        </w:rPr>
        <w:t>was</w:t>
      </w:r>
      <w:r w:rsidR="00484180">
        <w:rPr>
          <w:lang w:val="en-GB"/>
        </w:rPr>
        <w:t xml:space="preserve"> specified </w:t>
      </w:r>
      <w:r w:rsidR="00CE66D5">
        <w:rPr>
          <w:lang w:val="en-GB"/>
        </w:rPr>
        <w:t>by the URS</w:t>
      </w:r>
      <w:r w:rsidR="009A7C85">
        <w:rPr>
          <w:lang w:val="en-GB"/>
        </w:rPr>
        <w:t xml:space="preserve"> and is listed</w:t>
      </w:r>
      <w:r w:rsidR="003F5C0D">
        <w:rPr>
          <w:lang w:val="en-GB"/>
        </w:rPr>
        <w:t xml:space="preserve"> in the </w:t>
      </w:r>
      <w:r w:rsidR="00573801">
        <w:rPr>
          <w:lang w:val="en-GB"/>
        </w:rPr>
        <w:fldChar w:fldCharType="begin"/>
      </w:r>
      <w:r w:rsidR="00573801">
        <w:rPr>
          <w:lang w:val="en-GB"/>
        </w:rPr>
        <w:instrText xml:space="preserve"> REF _Ref95943552 \h </w:instrText>
      </w:r>
      <w:r w:rsidR="00573801">
        <w:rPr>
          <w:lang w:val="en-GB"/>
        </w:rPr>
      </w:r>
      <w:r w:rsidR="00573801">
        <w:rPr>
          <w:lang w:val="en-GB"/>
        </w:rPr>
        <w:fldChar w:fldCharType="separate"/>
      </w:r>
      <w:r w:rsidR="00B35361">
        <w:rPr>
          <w:lang w:val="en-US"/>
        </w:rPr>
        <w:br/>
      </w:r>
      <w:r w:rsidRPr="00640627" w:rsidR="00B35361">
        <w:rPr>
          <w:lang w:val="en-US"/>
        </w:rPr>
        <w:t xml:space="preserve">Table </w:t>
      </w:r>
      <w:r w:rsidR="00B35361">
        <w:rPr>
          <w:noProof/>
          <w:lang w:val="en-US"/>
        </w:rPr>
        <w:t>2</w:t>
      </w:r>
      <w:r w:rsidR="00573801">
        <w:rPr>
          <w:lang w:val="en-GB"/>
        </w:rPr>
        <w:fldChar w:fldCharType="end"/>
      </w:r>
      <w:r w:rsidR="003F5C0D">
        <w:rPr>
          <w:lang w:val="en-GB"/>
        </w:rPr>
        <w:t xml:space="preserve">. The calculation of the required batch amounts </w:t>
      </w:r>
      <w:r w:rsidR="003E6839">
        <w:rPr>
          <w:lang w:val="en-GB"/>
        </w:rPr>
        <w:t>was</w:t>
      </w:r>
      <w:r w:rsidR="004E1CF3">
        <w:rPr>
          <w:lang w:val="en-GB"/>
        </w:rPr>
        <w:t xml:space="preserve"> summarized and has shown that 72 batches are required to </w:t>
      </w:r>
      <w:r w:rsidR="00F904AB">
        <w:rPr>
          <w:lang w:val="en-GB"/>
        </w:rPr>
        <w:t>achieve</w:t>
      </w:r>
      <w:r w:rsidR="004E1CF3">
        <w:rPr>
          <w:lang w:val="en-GB"/>
        </w:rPr>
        <w:t xml:space="preserve"> the </w:t>
      </w:r>
      <w:r w:rsidR="00F904AB">
        <w:rPr>
          <w:lang w:val="en-GB"/>
        </w:rPr>
        <w:t>amount</w:t>
      </w:r>
      <w:r w:rsidR="0013055F">
        <w:rPr>
          <w:lang w:val="en-GB"/>
        </w:rPr>
        <w:t xml:space="preserve"> of </w:t>
      </w:r>
      <w:r w:rsidR="00F904AB">
        <w:rPr>
          <w:lang w:val="en-GB"/>
        </w:rPr>
        <w:t>product specified by</w:t>
      </w:r>
      <w:r w:rsidR="0013055F">
        <w:rPr>
          <w:lang w:val="en-GB"/>
        </w:rPr>
        <w:t xml:space="preserve"> the URS. </w:t>
      </w:r>
      <w:r w:rsidR="00492E53">
        <w:rPr>
          <w:lang w:val="en-GB"/>
        </w:rPr>
        <w:t>Part</w:t>
      </w:r>
      <w:r w:rsidR="00524281">
        <w:rPr>
          <w:lang w:val="en-GB"/>
        </w:rPr>
        <w:t>s</w:t>
      </w:r>
      <w:r w:rsidR="00492E53">
        <w:rPr>
          <w:lang w:val="en-GB"/>
        </w:rPr>
        <w:t xml:space="preserve"> of th</w:t>
      </w:r>
      <w:r w:rsidR="00524281">
        <w:rPr>
          <w:lang w:val="en-GB"/>
        </w:rPr>
        <w:t>i</w:t>
      </w:r>
      <w:r w:rsidR="00492E53">
        <w:rPr>
          <w:lang w:val="en-GB"/>
        </w:rPr>
        <w:t xml:space="preserve">s calculation </w:t>
      </w:r>
      <w:r w:rsidR="00524281">
        <w:rPr>
          <w:lang w:val="en-GB"/>
        </w:rPr>
        <w:t>was</w:t>
      </w:r>
      <w:r w:rsidR="00492E53">
        <w:rPr>
          <w:lang w:val="en-GB"/>
        </w:rPr>
        <w:t xml:space="preserve"> used to create an occupancy list.</w:t>
      </w:r>
      <w:r w:rsidR="004F7D87">
        <w:rPr>
          <w:lang w:val="en-GB"/>
        </w:rPr>
        <w:t xml:space="preserve"> More details and the used formula </w:t>
      </w:r>
      <w:r w:rsidR="00903205">
        <w:rPr>
          <w:lang w:val="en-GB"/>
        </w:rPr>
        <w:t>may be</w:t>
      </w:r>
      <w:r w:rsidR="004F7D87">
        <w:rPr>
          <w:lang w:val="en-GB"/>
        </w:rPr>
        <w:t xml:space="preserve"> found in </w:t>
      </w:r>
      <w:r w:rsidR="00EA4E12">
        <w:rPr>
          <w:lang w:val="en-GB"/>
        </w:rPr>
        <w:t xml:space="preserve">chapter </w:t>
      </w:r>
      <w:r w:rsidR="00EA4E12">
        <w:rPr>
          <w:highlight w:val="yellow"/>
          <w:lang w:val="en-GB"/>
        </w:rPr>
        <w:fldChar w:fldCharType="begin"/>
      </w:r>
      <w:r w:rsidR="00EA4E12">
        <w:rPr>
          <w:lang w:val="en-GB"/>
        </w:rPr>
        <w:instrText xml:space="preserve"> REF _Ref94684844 \r \h </w:instrText>
      </w:r>
      <w:r w:rsidR="00EA4E12">
        <w:rPr>
          <w:highlight w:val="yellow"/>
          <w:lang w:val="en-GB"/>
        </w:rPr>
      </w:r>
      <w:r w:rsidR="00EA4E12">
        <w:rPr>
          <w:highlight w:val="yellow"/>
          <w:lang w:val="en-GB"/>
        </w:rPr>
        <w:fldChar w:fldCharType="separate"/>
      </w:r>
      <w:r w:rsidR="00B35361">
        <w:rPr>
          <w:lang w:val="en-GB"/>
        </w:rPr>
        <w:t>3.2</w:t>
      </w:r>
      <w:r w:rsidR="00EA4E12">
        <w:rPr>
          <w:highlight w:val="yellow"/>
          <w:lang w:val="en-GB"/>
        </w:rPr>
        <w:fldChar w:fldCharType="end"/>
      </w:r>
      <w:r w:rsidR="004F7D87">
        <w:rPr>
          <w:lang w:val="en-GB"/>
        </w:rPr>
        <w:t>.</w:t>
      </w:r>
    </w:p>
    <w:p w:rsidRPr="00640627" w:rsidR="00B91659" w:rsidP="001E316E" w:rsidRDefault="00EE4DBC" w14:paraId="54008D12" w14:textId="3ECD569F">
      <w:pPr>
        <w:pStyle w:val="Beschriftung"/>
        <w:keepNext/>
        <w:rPr>
          <w:lang w:val="en-US"/>
        </w:rPr>
      </w:pPr>
      <w:bookmarkStart w:name="_Ref95943552" w:id="60"/>
      <w:bookmarkStart w:name="_Toc96066717" w:id="61"/>
      <w:r>
        <w:rPr>
          <w:lang w:val="en-US"/>
        </w:rPr>
        <w:br/>
      </w:r>
      <w:r w:rsidRPr="00640627" w:rsidR="001E316E">
        <w:rPr>
          <w:lang w:val="en-US"/>
        </w:rPr>
        <w:t xml:space="preserve">Table </w:t>
      </w:r>
      <w:r w:rsidR="001E316E">
        <w:fldChar w:fldCharType="begin"/>
      </w:r>
      <w:r w:rsidRPr="00640627" w:rsidR="001E316E">
        <w:rPr>
          <w:lang w:val="en-US"/>
        </w:rPr>
        <w:instrText xml:space="preserve"> SEQ Table \* ARABIC </w:instrText>
      </w:r>
      <w:r w:rsidR="001E316E">
        <w:fldChar w:fldCharType="separate"/>
      </w:r>
      <w:r w:rsidR="00B35361">
        <w:rPr>
          <w:noProof/>
          <w:lang w:val="en-US"/>
        </w:rPr>
        <w:t>2</w:t>
      </w:r>
      <w:r w:rsidR="001E316E">
        <w:fldChar w:fldCharType="end"/>
      </w:r>
      <w:bookmarkEnd w:id="60"/>
      <w:r w:rsidRPr="00640627" w:rsidR="001E316E">
        <w:rPr>
          <w:lang w:val="en-US"/>
        </w:rPr>
        <w:t xml:space="preserve">: </w:t>
      </w:r>
      <w:r w:rsidRPr="00640627" w:rsidR="00640627">
        <w:rPr>
          <w:lang w:val="en-US"/>
        </w:rPr>
        <w:t>Requirements from the U</w:t>
      </w:r>
      <w:r w:rsidR="00640627">
        <w:rPr>
          <w:lang w:val="en-US"/>
        </w:rPr>
        <w:t xml:space="preserve">RS and calculations for the </w:t>
      </w:r>
      <w:r w:rsidR="00FC3F2B">
        <w:rPr>
          <w:lang w:val="en-US"/>
        </w:rPr>
        <w:t>required</w:t>
      </w:r>
      <w:r w:rsidR="00640627">
        <w:rPr>
          <w:lang w:val="en-US"/>
        </w:rPr>
        <w:t xml:space="preserve"> </w:t>
      </w:r>
      <w:r w:rsidR="00E177FF">
        <w:rPr>
          <w:lang w:val="en-US"/>
        </w:rPr>
        <w:t>batches</w:t>
      </w:r>
      <w:r w:rsidR="00FC3F2B">
        <w:rPr>
          <w:lang w:val="en-US"/>
        </w:rPr>
        <w:t xml:space="preserve"> regarding</w:t>
      </w:r>
      <w:r w:rsidR="00E177FF">
        <w:rPr>
          <w:lang w:val="en-US"/>
        </w:rPr>
        <w:t xml:space="preserve"> the four</w:t>
      </w:r>
      <w:r w:rsidR="005D3B9D">
        <w:rPr>
          <w:lang w:val="en-US"/>
        </w:rPr>
        <w:t xml:space="preserve"> mAb</w:t>
      </w:r>
      <w:r w:rsidR="00E177FF">
        <w:rPr>
          <w:lang w:val="en-US"/>
        </w:rPr>
        <w:t xml:space="preserve"> products</w:t>
      </w:r>
      <w:r w:rsidR="00CE4B78">
        <w:rPr>
          <w:lang w:val="en-US"/>
        </w:rPr>
        <w:t xml:space="preserve"> </w:t>
      </w:r>
      <w:r w:rsidR="00E177FF">
        <w:rPr>
          <w:lang w:val="en-US"/>
        </w:rPr>
        <w:t>(A to D).</w:t>
      </w:r>
      <w:bookmarkEnd w:id="61"/>
    </w:p>
    <w:tbl>
      <w:tblPr>
        <w:tblStyle w:val="Tabellenraster"/>
        <w:tblW w:w="9776"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185"/>
        <w:gridCol w:w="1478"/>
        <w:gridCol w:w="1403"/>
        <w:gridCol w:w="1266"/>
        <w:gridCol w:w="1609"/>
        <w:gridCol w:w="1418"/>
        <w:gridCol w:w="1417"/>
      </w:tblGrid>
      <w:tr w:rsidRPr="00056AE2" w:rsidR="00DF1097" w:rsidTr="002E1255" w14:paraId="5F1FF7D5" w14:textId="77777777">
        <w:trPr>
          <w:trHeight w:val="510"/>
        </w:trPr>
        <w:tc>
          <w:tcPr>
            <w:tcW w:w="1185" w:type="dxa"/>
            <w:tcBorders>
              <w:top w:val="single" w:color="auto" w:sz="4" w:space="0"/>
              <w:bottom w:val="single" w:color="auto" w:sz="4" w:space="0"/>
            </w:tcBorders>
            <w:vAlign w:val="center"/>
          </w:tcPr>
          <w:p w:rsidRPr="00056AE2" w:rsidR="0011036E" w:rsidP="002E1255" w:rsidRDefault="0011036E" w14:paraId="4A44B2CD" w14:textId="77777777">
            <w:pPr>
              <w:spacing w:before="0" w:line="240" w:lineRule="auto"/>
              <w:jc w:val="center"/>
              <w:rPr>
                <w:b/>
                <w:bCs/>
                <w:sz w:val="18"/>
                <w:szCs w:val="16"/>
                <w:lang w:val="en-GB"/>
              </w:rPr>
            </w:pPr>
          </w:p>
        </w:tc>
        <w:tc>
          <w:tcPr>
            <w:tcW w:w="1478" w:type="dxa"/>
            <w:tcBorders>
              <w:top w:val="single" w:color="auto" w:sz="4" w:space="0"/>
              <w:bottom w:val="single" w:color="auto" w:sz="4" w:space="0"/>
            </w:tcBorders>
            <w:vAlign w:val="center"/>
          </w:tcPr>
          <w:p w:rsidRPr="00056AE2" w:rsidR="0011036E" w:rsidP="002E1255" w:rsidRDefault="0011036E" w14:paraId="488C2DB3" w14:textId="65A66784">
            <w:pPr>
              <w:spacing w:before="0" w:line="240" w:lineRule="auto"/>
              <w:jc w:val="center"/>
              <w:rPr>
                <w:b/>
                <w:bCs/>
                <w:sz w:val="18"/>
                <w:szCs w:val="16"/>
                <w:lang w:val="en-GB"/>
              </w:rPr>
            </w:pPr>
            <w:r w:rsidRPr="00056AE2">
              <w:rPr>
                <w:b/>
                <w:bCs/>
                <w:sz w:val="18"/>
                <w:szCs w:val="16"/>
                <w:lang w:val="en-GB"/>
              </w:rPr>
              <w:t>Amount [kg/year]</w:t>
            </w:r>
          </w:p>
        </w:tc>
        <w:tc>
          <w:tcPr>
            <w:tcW w:w="1403" w:type="dxa"/>
            <w:tcBorders>
              <w:top w:val="single" w:color="auto" w:sz="4" w:space="0"/>
              <w:bottom w:val="single" w:color="auto" w:sz="4" w:space="0"/>
            </w:tcBorders>
            <w:vAlign w:val="center"/>
          </w:tcPr>
          <w:p w:rsidRPr="00056AE2" w:rsidR="0011036E" w:rsidP="002E1255" w:rsidRDefault="0011036E" w14:paraId="44C213F4" w14:textId="6215D17E">
            <w:pPr>
              <w:spacing w:before="0" w:line="240" w:lineRule="auto"/>
              <w:jc w:val="center"/>
              <w:rPr>
                <w:b/>
                <w:bCs/>
                <w:sz w:val="18"/>
                <w:szCs w:val="16"/>
                <w:lang w:val="en-GB"/>
              </w:rPr>
            </w:pPr>
            <w:r w:rsidRPr="00056AE2">
              <w:rPr>
                <w:b/>
                <w:bCs/>
                <w:sz w:val="18"/>
                <w:szCs w:val="16"/>
                <w:lang w:val="en-GB"/>
              </w:rPr>
              <w:t>Titer [g/L]</w:t>
            </w:r>
          </w:p>
        </w:tc>
        <w:tc>
          <w:tcPr>
            <w:tcW w:w="1266" w:type="dxa"/>
            <w:tcBorders>
              <w:top w:val="single" w:color="auto" w:sz="4" w:space="0"/>
              <w:bottom w:val="single" w:color="auto" w:sz="4" w:space="0"/>
            </w:tcBorders>
            <w:vAlign w:val="center"/>
          </w:tcPr>
          <w:p w:rsidRPr="00056AE2" w:rsidR="0011036E" w:rsidP="002E1255" w:rsidRDefault="0011036E" w14:paraId="64844F01" w14:textId="1B73CB18">
            <w:pPr>
              <w:spacing w:before="0" w:line="240" w:lineRule="auto"/>
              <w:jc w:val="center"/>
              <w:rPr>
                <w:b/>
                <w:bCs/>
                <w:sz w:val="18"/>
                <w:szCs w:val="16"/>
                <w:lang w:val="en-GB"/>
              </w:rPr>
            </w:pPr>
            <w:r w:rsidRPr="00056AE2">
              <w:rPr>
                <w:b/>
                <w:bCs/>
                <w:sz w:val="18"/>
                <w:szCs w:val="16"/>
                <w:lang w:val="en-GB"/>
              </w:rPr>
              <w:t>Yield [g/g]</w:t>
            </w:r>
          </w:p>
        </w:tc>
        <w:tc>
          <w:tcPr>
            <w:tcW w:w="1609" w:type="dxa"/>
            <w:tcBorders>
              <w:top w:val="single" w:color="auto" w:sz="4" w:space="0"/>
              <w:bottom w:val="single" w:color="auto" w:sz="4" w:space="0"/>
            </w:tcBorders>
            <w:vAlign w:val="center"/>
          </w:tcPr>
          <w:p w:rsidRPr="00056AE2" w:rsidR="0011036E" w:rsidP="002E1255" w:rsidRDefault="0011036E" w14:paraId="42D7D1A0" w14:textId="6F0DE47A">
            <w:pPr>
              <w:spacing w:before="0" w:line="240" w:lineRule="auto"/>
              <w:jc w:val="center"/>
              <w:rPr>
                <w:b/>
                <w:bCs/>
                <w:sz w:val="18"/>
                <w:szCs w:val="16"/>
                <w:lang w:val="en-GB"/>
              </w:rPr>
            </w:pPr>
            <w:r w:rsidRPr="00056AE2">
              <w:rPr>
                <w:b/>
                <w:bCs/>
                <w:sz w:val="18"/>
                <w:szCs w:val="16"/>
                <w:lang w:val="en-GB"/>
              </w:rPr>
              <w:t>Batch volume [L]</w:t>
            </w:r>
          </w:p>
        </w:tc>
        <w:tc>
          <w:tcPr>
            <w:tcW w:w="1418" w:type="dxa"/>
            <w:tcBorders>
              <w:top w:val="single" w:color="auto" w:sz="4" w:space="0"/>
              <w:bottom w:val="single" w:color="auto" w:sz="4" w:space="0"/>
            </w:tcBorders>
            <w:vAlign w:val="center"/>
          </w:tcPr>
          <w:p w:rsidRPr="00056AE2" w:rsidR="0011036E" w:rsidP="002E1255" w:rsidRDefault="00C11239" w14:paraId="6C91AF0E" w14:textId="507A89C8">
            <w:pPr>
              <w:spacing w:before="0" w:line="240" w:lineRule="auto"/>
              <w:jc w:val="center"/>
              <w:rPr>
                <w:b/>
                <w:bCs/>
                <w:sz w:val="18"/>
                <w:szCs w:val="16"/>
                <w:lang w:val="en-GB"/>
              </w:rPr>
            </w:pPr>
            <w:r w:rsidRPr="00056AE2">
              <w:rPr>
                <w:b/>
                <w:bCs/>
                <w:sz w:val="18"/>
                <w:szCs w:val="16"/>
                <w:lang w:val="en-GB"/>
              </w:rPr>
              <w:t>Batches/year</w:t>
            </w:r>
          </w:p>
        </w:tc>
        <w:tc>
          <w:tcPr>
            <w:tcW w:w="1417" w:type="dxa"/>
            <w:tcBorders>
              <w:top w:val="single" w:color="auto" w:sz="4" w:space="0"/>
              <w:bottom w:val="single" w:color="auto" w:sz="4" w:space="0"/>
            </w:tcBorders>
            <w:vAlign w:val="center"/>
          </w:tcPr>
          <w:p w:rsidRPr="00056AE2" w:rsidR="00056AE2" w:rsidP="002E1255" w:rsidRDefault="00056AE2" w14:paraId="2BF59450" w14:textId="053DDEB2">
            <w:pPr>
              <w:spacing w:before="0" w:line="240" w:lineRule="auto"/>
              <w:jc w:val="center"/>
              <w:rPr>
                <w:b/>
                <w:bCs/>
                <w:sz w:val="18"/>
                <w:szCs w:val="16"/>
                <w:lang w:val="en-GB"/>
              </w:rPr>
            </w:pPr>
            <w:r>
              <w:rPr>
                <w:b/>
                <w:bCs/>
                <w:sz w:val="18"/>
                <w:szCs w:val="16"/>
                <w:lang w:val="en-GB"/>
              </w:rPr>
              <w:t xml:space="preserve">Batches/ year </w:t>
            </w:r>
            <w:r w:rsidR="004F7D87">
              <w:rPr>
                <w:b/>
                <w:bCs/>
                <w:sz w:val="18"/>
                <w:szCs w:val="16"/>
                <w:lang w:val="en-GB"/>
              </w:rPr>
              <w:t>(</w:t>
            </w:r>
            <w:r>
              <w:rPr>
                <w:b/>
                <w:bCs/>
                <w:sz w:val="18"/>
                <w:szCs w:val="16"/>
                <w:lang w:val="en-GB"/>
              </w:rPr>
              <w:t>rounded</w:t>
            </w:r>
            <w:r w:rsidR="004F7D87">
              <w:rPr>
                <w:b/>
                <w:bCs/>
                <w:sz w:val="18"/>
                <w:szCs w:val="16"/>
                <w:lang w:val="en-GB"/>
              </w:rPr>
              <w:t>)</w:t>
            </w:r>
          </w:p>
        </w:tc>
      </w:tr>
      <w:tr w:rsidRPr="00056AE2" w:rsidR="00DF1097" w:rsidTr="002E1255" w14:paraId="064605A0" w14:textId="77777777">
        <w:trPr>
          <w:trHeight w:val="397"/>
        </w:trPr>
        <w:tc>
          <w:tcPr>
            <w:tcW w:w="1185" w:type="dxa"/>
            <w:tcBorders>
              <w:top w:val="single" w:color="auto" w:sz="4" w:space="0"/>
            </w:tcBorders>
            <w:vAlign w:val="center"/>
          </w:tcPr>
          <w:p w:rsidRPr="00056AE2" w:rsidR="0011036E" w:rsidP="002E1255" w:rsidRDefault="00B41A65" w14:paraId="6873920C" w14:textId="3F25A255">
            <w:pPr>
              <w:spacing w:before="0" w:line="240" w:lineRule="auto"/>
              <w:jc w:val="center"/>
              <w:rPr>
                <w:b/>
                <w:bCs/>
                <w:sz w:val="18"/>
                <w:szCs w:val="16"/>
                <w:lang w:val="en-GB"/>
              </w:rPr>
            </w:pPr>
            <w:r w:rsidRPr="00056AE2">
              <w:rPr>
                <w:b/>
                <w:bCs/>
                <w:sz w:val="18"/>
                <w:szCs w:val="16"/>
                <w:lang w:val="en-GB"/>
              </w:rPr>
              <w:t>Product A</w:t>
            </w:r>
          </w:p>
        </w:tc>
        <w:tc>
          <w:tcPr>
            <w:tcW w:w="1478" w:type="dxa"/>
            <w:tcBorders>
              <w:top w:val="single" w:color="auto" w:sz="4" w:space="0"/>
            </w:tcBorders>
            <w:vAlign w:val="center"/>
          </w:tcPr>
          <w:p w:rsidRPr="00056AE2" w:rsidR="0011036E" w:rsidP="002E1255" w:rsidRDefault="00CA00B6" w14:paraId="34B6D73D" w14:textId="7FD5A5A0">
            <w:pPr>
              <w:spacing w:before="0" w:line="240" w:lineRule="auto"/>
              <w:jc w:val="center"/>
              <w:rPr>
                <w:sz w:val="18"/>
                <w:szCs w:val="16"/>
                <w:lang w:val="en-GB"/>
              </w:rPr>
            </w:pPr>
            <w:r>
              <w:rPr>
                <w:sz w:val="18"/>
                <w:szCs w:val="16"/>
                <w:lang w:val="en-GB"/>
              </w:rPr>
              <w:t>100</w:t>
            </w:r>
          </w:p>
        </w:tc>
        <w:tc>
          <w:tcPr>
            <w:tcW w:w="1403" w:type="dxa"/>
            <w:tcBorders>
              <w:top w:val="single" w:color="auto" w:sz="4" w:space="0"/>
            </w:tcBorders>
            <w:vAlign w:val="center"/>
          </w:tcPr>
          <w:p w:rsidRPr="00056AE2" w:rsidR="0011036E" w:rsidP="002E1255" w:rsidRDefault="00CA00B6" w14:paraId="656C02D2" w14:textId="6BE68F58">
            <w:pPr>
              <w:spacing w:before="0" w:line="240" w:lineRule="auto"/>
              <w:jc w:val="center"/>
              <w:rPr>
                <w:sz w:val="18"/>
                <w:szCs w:val="16"/>
                <w:lang w:val="en-GB"/>
              </w:rPr>
            </w:pPr>
            <w:r>
              <w:rPr>
                <w:sz w:val="18"/>
                <w:szCs w:val="16"/>
                <w:lang w:val="en-GB"/>
              </w:rPr>
              <w:t>4</w:t>
            </w:r>
          </w:p>
        </w:tc>
        <w:tc>
          <w:tcPr>
            <w:tcW w:w="1266" w:type="dxa"/>
            <w:tcBorders>
              <w:top w:val="single" w:color="auto" w:sz="4" w:space="0"/>
            </w:tcBorders>
            <w:vAlign w:val="center"/>
          </w:tcPr>
          <w:p w:rsidRPr="00056AE2" w:rsidR="0011036E" w:rsidP="002E1255" w:rsidRDefault="00CA00B6" w14:paraId="7BB50CF3" w14:textId="03775311">
            <w:pPr>
              <w:spacing w:before="0" w:line="240" w:lineRule="auto"/>
              <w:jc w:val="center"/>
              <w:rPr>
                <w:sz w:val="18"/>
                <w:szCs w:val="16"/>
                <w:lang w:val="en-GB"/>
              </w:rPr>
            </w:pPr>
            <w:r>
              <w:rPr>
                <w:sz w:val="18"/>
                <w:szCs w:val="16"/>
                <w:lang w:val="en-GB"/>
              </w:rPr>
              <w:t>0.</w:t>
            </w:r>
            <w:r w:rsidR="00A56BF8">
              <w:rPr>
                <w:sz w:val="18"/>
                <w:szCs w:val="16"/>
                <w:lang w:val="en-GB"/>
              </w:rPr>
              <w:t>684</w:t>
            </w:r>
          </w:p>
        </w:tc>
        <w:tc>
          <w:tcPr>
            <w:tcW w:w="1609" w:type="dxa"/>
            <w:tcBorders>
              <w:top w:val="single" w:color="auto" w:sz="4" w:space="0"/>
            </w:tcBorders>
            <w:vAlign w:val="center"/>
          </w:tcPr>
          <w:p w:rsidRPr="00056AE2" w:rsidR="0011036E" w:rsidP="002E1255" w:rsidRDefault="00A56BF8" w14:paraId="6BBEBE3C" w14:textId="580A71E3">
            <w:pPr>
              <w:spacing w:before="0" w:line="240" w:lineRule="auto"/>
              <w:jc w:val="center"/>
              <w:rPr>
                <w:sz w:val="18"/>
                <w:szCs w:val="16"/>
                <w:lang w:val="en-GB"/>
              </w:rPr>
            </w:pPr>
            <w:r>
              <w:rPr>
                <w:sz w:val="18"/>
                <w:szCs w:val="16"/>
                <w:lang w:val="en-GB"/>
              </w:rPr>
              <w:t>2000</w:t>
            </w:r>
          </w:p>
        </w:tc>
        <w:tc>
          <w:tcPr>
            <w:tcW w:w="1418" w:type="dxa"/>
            <w:tcBorders>
              <w:top w:val="single" w:color="auto" w:sz="4" w:space="0"/>
            </w:tcBorders>
            <w:vAlign w:val="center"/>
          </w:tcPr>
          <w:p w:rsidRPr="00056AE2" w:rsidR="0011036E" w:rsidP="002E1255" w:rsidRDefault="000726BC" w14:paraId="0F94FCA9" w14:textId="02AC6786">
            <w:pPr>
              <w:spacing w:before="0" w:line="240" w:lineRule="auto"/>
              <w:jc w:val="center"/>
              <w:rPr>
                <w:sz w:val="18"/>
                <w:szCs w:val="16"/>
                <w:lang w:val="en-GB"/>
              </w:rPr>
            </w:pPr>
            <w:r>
              <w:rPr>
                <w:sz w:val="18"/>
                <w:szCs w:val="16"/>
                <w:lang w:val="en-GB"/>
              </w:rPr>
              <w:t>18.27</w:t>
            </w:r>
            <w:r w:rsidR="00387F9E">
              <w:rPr>
                <w:sz w:val="18"/>
                <w:szCs w:val="16"/>
                <w:lang w:val="en-GB"/>
              </w:rPr>
              <w:t>4</w:t>
            </w:r>
          </w:p>
        </w:tc>
        <w:tc>
          <w:tcPr>
            <w:tcW w:w="1417" w:type="dxa"/>
            <w:tcBorders>
              <w:top w:val="single" w:color="auto" w:sz="4" w:space="0"/>
            </w:tcBorders>
            <w:vAlign w:val="center"/>
          </w:tcPr>
          <w:p w:rsidRPr="00056AE2" w:rsidR="0011036E" w:rsidP="002E1255" w:rsidRDefault="00387F9E" w14:paraId="61AD926B" w14:textId="1422C9EA">
            <w:pPr>
              <w:spacing w:before="0" w:line="240" w:lineRule="auto"/>
              <w:jc w:val="center"/>
              <w:rPr>
                <w:sz w:val="18"/>
                <w:szCs w:val="16"/>
                <w:lang w:val="en-GB"/>
              </w:rPr>
            </w:pPr>
            <w:r>
              <w:rPr>
                <w:sz w:val="18"/>
                <w:szCs w:val="16"/>
                <w:lang w:val="en-GB"/>
              </w:rPr>
              <w:t>19</w:t>
            </w:r>
          </w:p>
        </w:tc>
      </w:tr>
      <w:tr w:rsidRPr="00056AE2" w:rsidR="00DF1097" w:rsidTr="002E1255" w14:paraId="66AA70ED" w14:textId="77777777">
        <w:trPr>
          <w:trHeight w:val="397"/>
        </w:trPr>
        <w:tc>
          <w:tcPr>
            <w:tcW w:w="1185" w:type="dxa"/>
            <w:vAlign w:val="center"/>
          </w:tcPr>
          <w:p w:rsidRPr="00056AE2" w:rsidR="0011036E" w:rsidP="002E1255" w:rsidRDefault="00B41A65" w14:paraId="475270BD" w14:textId="107E7C26">
            <w:pPr>
              <w:spacing w:before="0" w:line="240" w:lineRule="auto"/>
              <w:jc w:val="center"/>
              <w:rPr>
                <w:b/>
                <w:bCs/>
                <w:sz w:val="18"/>
                <w:szCs w:val="16"/>
                <w:lang w:val="en-GB"/>
              </w:rPr>
            </w:pPr>
            <w:r w:rsidRPr="00056AE2">
              <w:rPr>
                <w:b/>
                <w:bCs/>
                <w:sz w:val="18"/>
                <w:szCs w:val="16"/>
                <w:lang w:val="en-GB"/>
              </w:rPr>
              <w:t>Product B</w:t>
            </w:r>
          </w:p>
        </w:tc>
        <w:tc>
          <w:tcPr>
            <w:tcW w:w="1478" w:type="dxa"/>
            <w:vAlign w:val="center"/>
          </w:tcPr>
          <w:p w:rsidRPr="00056AE2" w:rsidR="0011036E" w:rsidP="002E1255" w:rsidRDefault="00CA00B6" w14:paraId="40BBE38B" w14:textId="29210B32">
            <w:pPr>
              <w:spacing w:before="0" w:line="240" w:lineRule="auto"/>
              <w:jc w:val="center"/>
              <w:rPr>
                <w:sz w:val="18"/>
                <w:szCs w:val="16"/>
                <w:lang w:val="en-GB"/>
              </w:rPr>
            </w:pPr>
            <w:r>
              <w:rPr>
                <w:sz w:val="18"/>
                <w:szCs w:val="16"/>
                <w:lang w:val="en-GB"/>
              </w:rPr>
              <w:t>70</w:t>
            </w:r>
          </w:p>
        </w:tc>
        <w:tc>
          <w:tcPr>
            <w:tcW w:w="1403" w:type="dxa"/>
            <w:vAlign w:val="center"/>
          </w:tcPr>
          <w:p w:rsidRPr="00056AE2" w:rsidR="0011036E" w:rsidP="002E1255" w:rsidRDefault="00CA00B6" w14:paraId="03152005" w14:textId="470A4626">
            <w:pPr>
              <w:spacing w:before="0" w:line="240" w:lineRule="auto"/>
              <w:jc w:val="center"/>
              <w:rPr>
                <w:sz w:val="18"/>
                <w:szCs w:val="16"/>
                <w:lang w:val="en-GB"/>
              </w:rPr>
            </w:pPr>
            <w:r>
              <w:rPr>
                <w:sz w:val="18"/>
                <w:szCs w:val="16"/>
                <w:lang w:val="en-GB"/>
              </w:rPr>
              <w:t>3</w:t>
            </w:r>
          </w:p>
        </w:tc>
        <w:tc>
          <w:tcPr>
            <w:tcW w:w="1266" w:type="dxa"/>
            <w:vAlign w:val="center"/>
          </w:tcPr>
          <w:p w:rsidRPr="00056AE2" w:rsidR="0011036E" w:rsidP="002E1255" w:rsidRDefault="00A56BF8" w14:paraId="5C7A0F18" w14:textId="6D837A6B">
            <w:pPr>
              <w:spacing w:before="0" w:line="240" w:lineRule="auto"/>
              <w:jc w:val="center"/>
              <w:rPr>
                <w:sz w:val="18"/>
                <w:szCs w:val="16"/>
                <w:lang w:val="en-GB"/>
              </w:rPr>
            </w:pPr>
            <w:r>
              <w:rPr>
                <w:sz w:val="18"/>
                <w:szCs w:val="16"/>
                <w:lang w:val="en-GB"/>
              </w:rPr>
              <w:t>0.706</w:t>
            </w:r>
          </w:p>
        </w:tc>
        <w:tc>
          <w:tcPr>
            <w:tcW w:w="1609" w:type="dxa"/>
            <w:vAlign w:val="center"/>
          </w:tcPr>
          <w:p w:rsidRPr="00056AE2" w:rsidR="0011036E" w:rsidP="002E1255" w:rsidRDefault="00A56BF8" w14:paraId="51A1FD29" w14:textId="0D03F0C8">
            <w:pPr>
              <w:spacing w:before="0" w:line="240" w:lineRule="auto"/>
              <w:jc w:val="center"/>
              <w:rPr>
                <w:sz w:val="18"/>
                <w:szCs w:val="16"/>
                <w:lang w:val="en-GB"/>
              </w:rPr>
            </w:pPr>
            <w:r>
              <w:rPr>
                <w:sz w:val="18"/>
                <w:szCs w:val="16"/>
                <w:lang w:val="en-GB"/>
              </w:rPr>
              <w:t>2000</w:t>
            </w:r>
          </w:p>
        </w:tc>
        <w:tc>
          <w:tcPr>
            <w:tcW w:w="1418" w:type="dxa"/>
            <w:vAlign w:val="center"/>
          </w:tcPr>
          <w:p w:rsidRPr="00056AE2" w:rsidR="0011036E" w:rsidP="002E1255" w:rsidRDefault="00387F9E" w14:paraId="4E79FEE3" w14:textId="07F2C640">
            <w:pPr>
              <w:spacing w:before="0" w:line="240" w:lineRule="auto"/>
              <w:jc w:val="center"/>
              <w:rPr>
                <w:sz w:val="18"/>
                <w:szCs w:val="16"/>
                <w:lang w:val="en-GB"/>
              </w:rPr>
            </w:pPr>
            <w:r>
              <w:rPr>
                <w:sz w:val="18"/>
                <w:szCs w:val="16"/>
                <w:lang w:val="en-GB"/>
              </w:rPr>
              <w:t>16.525</w:t>
            </w:r>
          </w:p>
        </w:tc>
        <w:tc>
          <w:tcPr>
            <w:tcW w:w="1417" w:type="dxa"/>
            <w:vAlign w:val="center"/>
          </w:tcPr>
          <w:p w:rsidRPr="00056AE2" w:rsidR="0011036E" w:rsidP="002E1255" w:rsidRDefault="00387F9E" w14:paraId="39342102" w14:textId="0F693F01">
            <w:pPr>
              <w:spacing w:before="0" w:line="240" w:lineRule="auto"/>
              <w:jc w:val="center"/>
              <w:rPr>
                <w:sz w:val="18"/>
                <w:szCs w:val="16"/>
                <w:lang w:val="en-GB"/>
              </w:rPr>
            </w:pPr>
            <w:r>
              <w:rPr>
                <w:sz w:val="18"/>
                <w:szCs w:val="16"/>
                <w:lang w:val="en-GB"/>
              </w:rPr>
              <w:t>17</w:t>
            </w:r>
          </w:p>
        </w:tc>
      </w:tr>
      <w:tr w:rsidRPr="00056AE2" w:rsidR="00DF1097" w:rsidTr="002E1255" w14:paraId="3C9802AA" w14:textId="77777777">
        <w:trPr>
          <w:trHeight w:val="397"/>
        </w:trPr>
        <w:tc>
          <w:tcPr>
            <w:tcW w:w="1185" w:type="dxa"/>
            <w:vAlign w:val="center"/>
          </w:tcPr>
          <w:p w:rsidRPr="00056AE2" w:rsidR="0011036E" w:rsidP="002E1255" w:rsidRDefault="00B41A65" w14:paraId="33BB1834" w14:textId="114D6185">
            <w:pPr>
              <w:spacing w:before="0" w:line="240" w:lineRule="auto"/>
              <w:jc w:val="center"/>
              <w:rPr>
                <w:b/>
                <w:bCs/>
                <w:sz w:val="18"/>
                <w:szCs w:val="16"/>
                <w:lang w:val="en-GB"/>
              </w:rPr>
            </w:pPr>
            <w:r w:rsidRPr="00056AE2">
              <w:rPr>
                <w:b/>
                <w:bCs/>
                <w:sz w:val="18"/>
                <w:szCs w:val="16"/>
                <w:lang w:val="en-GB"/>
              </w:rPr>
              <w:t>Product C</w:t>
            </w:r>
          </w:p>
        </w:tc>
        <w:tc>
          <w:tcPr>
            <w:tcW w:w="1478" w:type="dxa"/>
            <w:vAlign w:val="center"/>
          </w:tcPr>
          <w:p w:rsidRPr="00056AE2" w:rsidR="0011036E" w:rsidP="002E1255" w:rsidRDefault="00CA00B6" w14:paraId="2B9C5025" w14:textId="6D04B4D3">
            <w:pPr>
              <w:spacing w:before="0" w:line="240" w:lineRule="auto"/>
              <w:jc w:val="center"/>
              <w:rPr>
                <w:sz w:val="18"/>
                <w:szCs w:val="16"/>
                <w:lang w:val="en-GB"/>
              </w:rPr>
            </w:pPr>
            <w:r>
              <w:rPr>
                <w:sz w:val="18"/>
                <w:szCs w:val="16"/>
                <w:lang w:val="en-GB"/>
              </w:rPr>
              <w:t>70</w:t>
            </w:r>
          </w:p>
        </w:tc>
        <w:tc>
          <w:tcPr>
            <w:tcW w:w="1403" w:type="dxa"/>
            <w:vAlign w:val="center"/>
          </w:tcPr>
          <w:p w:rsidRPr="00056AE2" w:rsidR="0011036E" w:rsidP="002E1255" w:rsidRDefault="00CA00B6" w14:paraId="26BB5956" w14:textId="7F84DA59">
            <w:pPr>
              <w:spacing w:before="0" w:line="240" w:lineRule="auto"/>
              <w:jc w:val="center"/>
              <w:rPr>
                <w:sz w:val="18"/>
                <w:szCs w:val="16"/>
                <w:lang w:val="en-GB"/>
              </w:rPr>
            </w:pPr>
            <w:r>
              <w:rPr>
                <w:sz w:val="18"/>
                <w:szCs w:val="16"/>
                <w:lang w:val="en-GB"/>
              </w:rPr>
              <w:t>2</w:t>
            </w:r>
          </w:p>
        </w:tc>
        <w:tc>
          <w:tcPr>
            <w:tcW w:w="1266" w:type="dxa"/>
            <w:vAlign w:val="center"/>
          </w:tcPr>
          <w:p w:rsidRPr="00056AE2" w:rsidR="0011036E" w:rsidP="002E1255" w:rsidRDefault="00A56BF8" w14:paraId="7C5EED10" w14:textId="77B1D5B0">
            <w:pPr>
              <w:spacing w:before="0" w:line="240" w:lineRule="auto"/>
              <w:jc w:val="center"/>
              <w:rPr>
                <w:sz w:val="18"/>
                <w:szCs w:val="16"/>
                <w:lang w:val="en-GB"/>
              </w:rPr>
            </w:pPr>
            <w:r>
              <w:rPr>
                <w:sz w:val="18"/>
                <w:szCs w:val="16"/>
                <w:lang w:val="en-GB"/>
              </w:rPr>
              <w:t>0.64</w:t>
            </w:r>
          </w:p>
        </w:tc>
        <w:tc>
          <w:tcPr>
            <w:tcW w:w="1609" w:type="dxa"/>
            <w:vAlign w:val="center"/>
          </w:tcPr>
          <w:p w:rsidRPr="00056AE2" w:rsidR="0011036E" w:rsidP="002E1255" w:rsidRDefault="00A56BF8" w14:paraId="60B98130" w14:textId="38F0174C">
            <w:pPr>
              <w:spacing w:before="0" w:line="240" w:lineRule="auto"/>
              <w:jc w:val="center"/>
              <w:rPr>
                <w:sz w:val="18"/>
                <w:szCs w:val="16"/>
                <w:lang w:val="en-GB"/>
              </w:rPr>
            </w:pPr>
            <w:r>
              <w:rPr>
                <w:sz w:val="18"/>
                <w:szCs w:val="16"/>
                <w:lang w:val="en-GB"/>
              </w:rPr>
              <w:t>2000</w:t>
            </w:r>
          </w:p>
        </w:tc>
        <w:tc>
          <w:tcPr>
            <w:tcW w:w="1418" w:type="dxa"/>
            <w:vAlign w:val="center"/>
          </w:tcPr>
          <w:p w:rsidRPr="00056AE2" w:rsidR="0011036E" w:rsidP="002E1255" w:rsidRDefault="00387F9E" w14:paraId="479DEA60" w14:textId="2B175B7C">
            <w:pPr>
              <w:spacing w:before="0" w:line="240" w:lineRule="auto"/>
              <w:jc w:val="center"/>
              <w:rPr>
                <w:sz w:val="18"/>
                <w:szCs w:val="16"/>
                <w:lang w:val="en-GB"/>
              </w:rPr>
            </w:pPr>
            <w:r>
              <w:rPr>
                <w:sz w:val="18"/>
                <w:szCs w:val="16"/>
                <w:lang w:val="en-GB"/>
              </w:rPr>
              <w:t>27.343</w:t>
            </w:r>
          </w:p>
        </w:tc>
        <w:tc>
          <w:tcPr>
            <w:tcW w:w="1417" w:type="dxa"/>
            <w:vAlign w:val="center"/>
          </w:tcPr>
          <w:p w:rsidRPr="00056AE2" w:rsidR="0011036E" w:rsidP="002E1255" w:rsidRDefault="00947C04" w14:paraId="103539D9" w14:textId="472DEB24">
            <w:pPr>
              <w:spacing w:before="0" w:line="240" w:lineRule="auto"/>
              <w:jc w:val="center"/>
              <w:rPr>
                <w:sz w:val="18"/>
                <w:szCs w:val="16"/>
                <w:lang w:val="en-GB"/>
              </w:rPr>
            </w:pPr>
            <w:r>
              <w:rPr>
                <w:sz w:val="18"/>
                <w:szCs w:val="16"/>
                <w:lang w:val="en-GB"/>
              </w:rPr>
              <w:t>28</w:t>
            </w:r>
          </w:p>
        </w:tc>
      </w:tr>
      <w:tr w:rsidRPr="00056AE2" w:rsidR="00DF1097" w:rsidTr="002E1255" w14:paraId="304B6616" w14:textId="77777777">
        <w:trPr>
          <w:trHeight w:val="397"/>
        </w:trPr>
        <w:tc>
          <w:tcPr>
            <w:tcW w:w="1185" w:type="dxa"/>
            <w:tcBorders>
              <w:bottom w:val="single" w:color="auto" w:sz="4" w:space="0"/>
            </w:tcBorders>
            <w:vAlign w:val="center"/>
          </w:tcPr>
          <w:p w:rsidRPr="00056AE2" w:rsidR="0011036E" w:rsidP="002E1255" w:rsidRDefault="00B41A65" w14:paraId="2EAB0FFF" w14:textId="12C86B0A">
            <w:pPr>
              <w:spacing w:before="0" w:line="240" w:lineRule="auto"/>
              <w:jc w:val="center"/>
              <w:rPr>
                <w:b/>
                <w:bCs/>
                <w:sz w:val="18"/>
                <w:szCs w:val="16"/>
                <w:lang w:val="en-GB"/>
              </w:rPr>
            </w:pPr>
            <w:r w:rsidRPr="00056AE2">
              <w:rPr>
                <w:b/>
                <w:bCs/>
                <w:sz w:val="18"/>
                <w:szCs w:val="16"/>
                <w:lang w:val="en-GB"/>
              </w:rPr>
              <w:t>Product D</w:t>
            </w:r>
          </w:p>
        </w:tc>
        <w:tc>
          <w:tcPr>
            <w:tcW w:w="1478" w:type="dxa"/>
            <w:tcBorders>
              <w:bottom w:val="single" w:color="auto" w:sz="4" w:space="0"/>
            </w:tcBorders>
            <w:vAlign w:val="center"/>
          </w:tcPr>
          <w:p w:rsidRPr="00056AE2" w:rsidR="0011036E" w:rsidP="002E1255" w:rsidRDefault="00CA00B6" w14:paraId="7391741D" w14:textId="31ED4F3C">
            <w:pPr>
              <w:spacing w:before="0" w:line="240" w:lineRule="auto"/>
              <w:jc w:val="center"/>
              <w:rPr>
                <w:sz w:val="18"/>
                <w:szCs w:val="16"/>
                <w:lang w:val="en-GB"/>
              </w:rPr>
            </w:pPr>
            <w:r>
              <w:rPr>
                <w:sz w:val="18"/>
                <w:szCs w:val="16"/>
                <w:lang w:val="en-GB"/>
              </w:rPr>
              <w:t>40</w:t>
            </w:r>
          </w:p>
        </w:tc>
        <w:tc>
          <w:tcPr>
            <w:tcW w:w="1403" w:type="dxa"/>
            <w:tcBorders>
              <w:bottom w:val="single" w:color="auto" w:sz="4" w:space="0"/>
            </w:tcBorders>
            <w:vAlign w:val="center"/>
          </w:tcPr>
          <w:p w:rsidRPr="00056AE2" w:rsidR="0011036E" w:rsidP="002E1255" w:rsidRDefault="00CA00B6" w14:paraId="2E206B81" w14:textId="52C0C811">
            <w:pPr>
              <w:spacing w:before="0" w:line="240" w:lineRule="auto"/>
              <w:jc w:val="center"/>
              <w:rPr>
                <w:sz w:val="18"/>
                <w:szCs w:val="16"/>
                <w:lang w:val="en-GB"/>
              </w:rPr>
            </w:pPr>
            <w:r>
              <w:rPr>
                <w:sz w:val="18"/>
                <w:szCs w:val="16"/>
                <w:lang w:val="en-GB"/>
              </w:rPr>
              <w:t>4</w:t>
            </w:r>
          </w:p>
        </w:tc>
        <w:tc>
          <w:tcPr>
            <w:tcW w:w="1266" w:type="dxa"/>
            <w:tcBorders>
              <w:bottom w:val="single" w:color="auto" w:sz="4" w:space="0"/>
            </w:tcBorders>
            <w:vAlign w:val="center"/>
          </w:tcPr>
          <w:p w:rsidRPr="00056AE2" w:rsidR="0011036E" w:rsidP="002E1255" w:rsidRDefault="00A56BF8" w14:paraId="2CC90E27" w14:textId="2427489A">
            <w:pPr>
              <w:spacing w:before="0" w:line="240" w:lineRule="auto"/>
              <w:jc w:val="center"/>
              <w:rPr>
                <w:sz w:val="18"/>
                <w:szCs w:val="16"/>
                <w:lang w:val="en-GB"/>
              </w:rPr>
            </w:pPr>
            <w:r>
              <w:rPr>
                <w:sz w:val="18"/>
                <w:szCs w:val="16"/>
                <w:lang w:val="en-GB"/>
              </w:rPr>
              <w:t>0.64</w:t>
            </w:r>
          </w:p>
        </w:tc>
        <w:tc>
          <w:tcPr>
            <w:tcW w:w="1609" w:type="dxa"/>
            <w:tcBorders>
              <w:bottom w:val="single" w:color="auto" w:sz="4" w:space="0"/>
            </w:tcBorders>
            <w:vAlign w:val="center"/>
          </w:tcPr>
          <w:p w:rsidRPr="00056AE2" w:rsidR="0011036E" w:rsidP="002E1255" w:rsidRDefault="00A56BF8" w14:paraId="3830C34A" w14:textId="1738AD91">
            <w:pPr>
              <w:spacing w:before="0" w:line="240" w:lineRule="auto"/>
              <w:jc w:val="center"/>
              <w:rPr>
                <w:sz w:val="18"/>
                <w:szCs w:val="16"/>
                <w:lang w:val="en-GB"/>
              </w:rPr>
            </w:pPr>
            <w:r>
              <w:rPr>
                <w:sz w:val="18"/>
                <w:szCs w:val="16"/>
                <w:lang w:val="en-GB"/>
              </w:rPr>
              <w:t>2000</w:t>
            </w:r>
          </w:p>
        </w:tc>
        <w:tc>
          <w:tcPr>
            <w:tcW w:w="1418" w:type="dxa"/>
            <w:tcBorders>
              <w:bottom w:val="single" w:color="auto" w:sz="4" w:space="0"/>
            </w:tcBorders>
            <w:vAlign w:val="center"/>
          </w:tcPr>
          <w:p w:rsidRPr="00056AE2" w:rsidR="0011036E" w:rsidP="002E1255" w:rsidRDefault="00387F9E" w14:paraId="41C0AE8C" w14:textId="7EE50F2C">
            <w:pPr>
              <w:spacing w:before="0" w:line="240" w:lineRule="auto"/>
              <w:jc w:val="center"/>
              <w:rPr>
                <w:sz w:val="18"/>
                <w:szCs w:val="16"/>
                <w:lang w:val="en-GB"/>
              </w:rPr>
            </w:pPr>
            <w:r>
              <w:rPr>
                <w:sz w:val="18"/>
                <w:szCs w:val="16"/>
                <w:lang w:val="en-GB"/>
              </w:rPr>
              <w:t>7.812</w:t>
            </w:r>
          </w:p>
        </w:tc>
        <w:tc>
          <w:tcPr>
            <w:tcW w:w="1417" w:type="dxa"/>
            <w:tcBorders>
              <w:bottom w:val="single" w:color="auto" w:sz="4" w:space="0"/>
            </w:tcBorders>
            <w:vAlign w:val="center"/>
          </w:tcPr>
          <w:p w:rsidRPr="00056AE2" w:rsidR="0011036E" w:rsidP="002E1255" w:rsidRDefault="00947C04" w14:paraId="17F50156" w14:textId="4D0D0DCE">
            <w:pPr>
              <w:spacing w:before="0" w:line="240" w:lineRule="auto"/>
              <w:jc w:val="center"/>
              <w:rPr>
                <w:sz w:val="18"/>
                <w:szCs w:val="16"/>
                <w:lang w:val="en-GB"/>
              </w:rPr>
            </w:pPr>
            <w:r>
              <w:rPr>
                <w:sz w:val="18"/>
                <w:szCs w:val="16"/>
                <w:lang w:val="en-GB"/>
              </w:rPr>
              <w:t>8</w:t>
            </w:r>
          </w:p>
        </w:tc>
      </w:tr>
      <w:tr w:rsidRPr="00056AE2" w:rsidR="00DF1097" w:rsidTr="002E1255" w14:paraId="322DC9EC" w14:textId="77777777">
        <w:trPr>
          <w:trHeight w:val="397"/>
        </w:trPr>
        <w:tc>
          <w:tcPr>
            <w:tcW w:w="1185" w:type="dxa"/>
            <w:tcBorders>
              <w:top w:val="single" w:color="auto" w:sz="4" w:space="0"/>
            </w:tcBorders>
            <w:vAlign w:val="center"/>
          </w:tcPr>
          <w:p w:rsidRPr="00056AE2" w:rsidR="0011036E" w:rsidP="002E1255" w:rsidRDefault="0011036E" w14:paraId="57981FC0" w14:textId="77777777">
            <w:pPr>
              <w:spacing w:before="0" w:line="240" w:lineRule="auto"/>
              <w:jc w:val="center"/>
              <w:rPr>
                <w:sz w:val="18"/>
                <w:szCs w:val="16"/>
                <w:lang w:val="en-GB"/>
              </w:rPr>
            </w:pPr>
          </w:p>
        </w:tc>
        <w:tc>
          <w:tcPr>
            <w:tcW w:w="1478" w:type="dxa"/>
            <w:tcBorders>
              <w:top w:val="single" w:color="auto" w:sz="4" w:space="0"/>
            </w:tcBorders>
            <w:vAlign w:val="center"/>
          </w:tcPr>
          <w:p w:rsidRPr="00056AE2" w:rsidR="0011036E" w:rsidP="002E1255" w:rsidRDefault="0011036E" w14:paraId="0206E6B7" w14:textId="77777777">
            <w:pPr>
              <w:spacing w:before="0" w:line="240" w:lineRule="auto"/>
              <w:jc w:val="center"/>
              <w:rPr>
                <w:sz w:val="18"/>
                <w:szCs w:val="16"/>
                <w:lang w:val="en-GB"/>
              </w:rPr>
            </w:pPr>
          </w:p>
        </w:tc>
        <w:tc>
          <w:tcPr>
            <w:tcW w:w="1403" w:type="dxa"/>
            <w:tcBorders>
              <w:top w:val="single" w:color="auto" w:sz="4" w:space="0"/>
            </w:tcBorders>
            <w:vAlign w:val="center"/>
          </w:tcPr>
          <w:p w:rsidRPr="00056AE2" w:rsidR="0011036E" w:rsidP="002E1255" w:rsidRDefault="0011036E" w14:paraId="5DCDA56A" w14:textId="77777777">
            <w:pPr>
              <w:spacing w:before="0" w:line="240" w:lineRule="auto"/>
              <w:jc w:val="center"/>
              <w:rPr>
                <w:sz w:val="18"/>
                <w:szCs w:val="16"/>
                <w:lang w:val="en-GB"/>
              </w:rPr>
            </w:pPr>
          </w:p>
        </w:tc>
        <w:tc>
          <w:tcPr>
            <w:tcW w:w="1266" w:type="dxa"/>
            <w:tcBorders>
              <w:top w:val="single" w:color="auto" w:sz="4" w:space="0"/>
            </w:tcBorders>
            <w:vAlign w:val="center"/>
          </w:tcPr>
          <w:p w:rsidRPr="00056AE2" w:rsidR="0011036E" w:rsidP="002E1255" w:rsidRDefault="0011036E" w14:paraId="354FB06C" w14:textId="77777777">
            <w:pPr>
              <w:spacing w:before="0" w:line="240" w:lineRule="auto"/>
              <w:jc w:val="center"/>
              <w:rPr>
                <w:sz w:val="18"/>
                <w:szCs w:val="16"/>
                <w:lang w:val="en-GB"/>
              </w:rPr>
            </w:pPr>
          </w:p>
        </w:tc>
        <w:tc>
          <w:tcPr>
            <w:tcW w:w="1609" w:type="dxa"/>
            <w:tcBorders>
              <w:top w:val="single" w:color="auto" w:sz="4" w:space="0"/>
            </w:tcBorders>
            <w:vAlign w:val="center"/>
          </w:tcPr>
          <w:p w:rsidRPr="00056AE2" w:rsidR="0011036E" w:rsidP="002E1255" w:rsidRDefault="0011036E" w14:paraId="4D2FF2B4" w14:textId="77777777">
            <w:pPr>
              <w:spacing w:before="0" w:line="240" w:lineRule="auto"/>
              <w:jc w:val="center"/>
              <w:rPr>
                <w:sz w:val="18"/>
                <w:szCs w:val="16"/>
                <w:lang w:val="en-GB"/>
              </w:rPr>
            </w:pPr>
          </w:p>
        </w:tc>
        <w:tc>
          <w:tcPr>
            <w:tcW w:w="1418" w:type="dxa"/>
            <w:tcBorders>
              <w:top w:val="single" w:color="auto" w:sz="4" w:space="0"/>
              <w:bottom w:val="single" w:color="auto" w:sz="4" w:space="0"/>
            </w:tcBorders>
            <w:vAlign w:val="center"/>
          </w:tcPr>
          <w:p w:rsidRPr="00DF1097" w:rsidR="0011036E" w:rsidP="002E1255" w:rsidRDefault="007075E5" w14:paraId="437ECA91" w14:textId="73416F3E">
            <w:pPr>
              <w:spacing w:before="0" w:line="240" w:lineRule="auto"/>
              <w:jc w:val="center"/>
              <w:rPr>
                <w:b/>
                <w:bCs/>
                <w:sz w:val="18"/>
                <w:szCs w:val="16"/>
                <w:lang w:val="en-GB"/>
              </w:rPr>
            </w:pPr>
            <w:r w:rsidRPr="00DF1097">
              <w:rPr>
                <w:b/>
                <w:bCs/>
                <w:sz w:val="18"/>
                <w:szCs w:val="16"/>
                <w:lang w:val="en-GB"/>
              </w:rPr>
              <w:t xml:space="preserve">Total </w:t>
            </w:r>
            <w:r w:rsidR="00774FC6">
              <w:rPr>
                <w:b/>
                <w:bCs/>
                <w:sz w:val="18"/>
                <w:szCs w:val="16"/>
                <w:lang w:val="en-GB"/>
              </w:rPr>
              <w:t>batches</w:t>
            </w:r>
          </w:p>
        </w:tc>
        <w:tc>
          <w:tcPr>
            <w:tcW w:w="1417" w:type="dxa"/>
            <w:tcBorders>
              <w:top w:val="single" w:color="auto" w:sz="4" w:space="0"/>
              <w:bottom w:val="single" w:color="auto" w:sz="4" w:space="0"/>
            </w:tcBorders>
            <w:vAlign w:val="center"/>
          </w:tcPr>
          <w:p w:rsidRPr="00DF1097" w:rsidR="0011036E" w:rsidP="002E1255" w:rsidRDefault="002D285B" w14:paraId="722DFB15" w14:textId="17926975">
            <w:pPr>
              <w:spacing w:before="0" w:line="240" w:lineRule="auto"/>
              <w:jc w:val="center"/>
              <w:rPr>
                <w:b/>
                <w:bCs/>
                <w:sz w:val="18"/>
                <w:szCs w:val="16"/>
                <w:lang w:val="en-GB"/>
              </w:rPr>
            </w:pPr>
            <w:r>
              <w:rPr>
                <w:b/>
                <w:bCs/>
                <w:sz w:val="18"/>
                <w:szCs w:val="16"/>
                <w:lang w:val="en-GB"/>
              </w:rPr>
              <w:t>72</w:t>
            </w:r>
          </w:p>
        </w:tc>
      </w:tr>
    </w:tbl>
    <w:p w:rsidR="00E306C4" w:rsidP="00F95BF1" w:rsidRDefault="00172C91" w14:paraId="74135B8F" w14:textId="48AC4287">
      <w:pPr>
        <w:rPr>
          <w:lang w:val="en-GB"/>
        </w:rPr>
      </w:pPr>
      <w:r>
        <w:rPr>
          <w:lang w:val="en-GB"/>
        </w:rPr>
        <w:br/>
      </w:r>
      <w:r w:rsidR="00B703D4">
        <w:rPr>
          <w:lang w:val="en-GB"/>
        </w:rPr>
        <w:t xml:space="preserve">Production should take place </w:t>
      </w:r>
      <w:r w:rsidR="00EC1A1F">
        <w:rPr>
          <w:lang w:val="en-GB"/>
        </w:rPr>
        <w:t>320 days per year with 45 days off-time</w:t>
      </w:r>
      <w:r w:rsidR="005053A3">
        <w:rPr>
          <w:lang w:val="en-GB"/>
        </w:rPr>
        <w:t xml:space="preserve"> according to the URS</w:t>
      </w:r>
      <w:r w:rsidR="00EC1A1F">
        <w:rPr>
          <w:lang w:val="en-GB"/>
        </w:rPr>
        <w:t>.</w:t>
      </w:r>
      <w:r w:rsidR="005053A3">
        <w:rPr>
          <w:lang w:val="en-GB"/>
        </w:rPr>
        <w:t xml:space="preserve"> Additionally</w:t>
      </w:r>
      <w:r w:rsidR="00953255">
        <w:rPr>
          <w:lang w:val="en-GB"/>
        </w:rPr>
        <w:t>,</w:t>
      </w:r>
      <w:r w:rsidR="005053A3">
        <w:rPr>
          <w:lang w:val="en-GB"/>
        </w:rPr>
        <w:t xml:space="preserve"> the </w:t>
      </w:r>
      <w:r w:rsidR="003E5CDC">
        <w:rPr>
          <w:lang w:val="en-GB"/>
        </w:rPr>
        <w:t xml:space="preserve">72 </w:t>
      </w:r>
      <w:r w:rsidR="00DD5E13">
        <w:rPr>
          <w:lang w:val="en-GB"/>
        </w:rPr>
        <w:t>batches were</w:t>
      </w:r>
      <w:r w:rsidR="003E5CDC">
        <w:rPr>
          <w:lang w:val="en-GB"/>
        </w:rPr>
        <w:t xml:space="preserve"> accounted to calculate the required</w:t>
      </w:r>
      <w:r w:rsidR="00EC21B8">
        <w:rPr>
          <w:lang w:val="en-GB"/>
        </w:rPr>
        <w:t xml:space="preserve"> seed </w:t>
      </w:r>
      <w:r w:rsidR="00E170E6">
        <w:rPr>
          <w:lang w:val="en-GB"/>
        </w:rPr>
        <w:t>and prod</w:t>
      </w:r>
      <w:r w:rsidR="00054CE9">
        <w:rPr>
          <w:lang w:val="en-GB"/>
        </w:rPr>
        <w:t>uction</w:t>
      </w:r>
      <w:r w:rsidR="00EC21B8">
        <w:rPr>
          <w:lang w:val="en-GB"/>
        </w:rPr>
        <w:t xml:space="preserve"> lines as well as the </w:t>
      </w:r>
      <w:r w:rsidR="00DA751E">
        <w:rPr>
          <w:lang w:val="en-GB"/>
        </w:rPr>
        <w:t>number</w:t>
      </w:r>
      <w:r w:rsidR="00EC21B8">
        <w:rPr>
          <w:lang w:val="en-GB"/>
        </w:rPr>
        <w:t xml:space="preserve"> of bioreactors to meet the </w:t>
      </w:r>
      <w:r w:rsidR="006E0162">
        <w:rPr>
          <w:lang w:val="en-GB"/>
        </w:rPr>
        <w:t>requirements</w:t>
      </w:r>
      <w:r w:rsidR="00054CE9">
        <w:rPr>
          <w:lang w:val="en-GB"/>
        </w:rPr>
        <w:t xml:space="preserve"> and</w:t>
      </w:r>
      <w:r w:rsidR="006E0162">
        <w:rPr>
          <w:lang w:val="en-GB"/>
        </w:rPr>
        <w:t xml:space="preserve"> </w:t>
      </w:r>
      <w:r w:rsidR="00951F89">
        <w:rPr>
          <w:lang w:val="en-GB"/>
        </w:rPr>
        <w:t xml:space="preserve">prevent </w:t>
      </w:r>
      <w:r w:rsidR="006E0162">
        <w:rPr>
          <w:lang w:val="en-GB"/>
        </w:rPr>
        <w:t xml:space="preserve">unnecessary </w:t>
      </w:r>
      <w:r w:rsidR="008101DD">
        <w:rPr>
          <w:lang w:val="en-GB"/>
        </w:rPr>
        <w:t>purchase of equipment.</w:t>
      </w:r>
      <w:r w:rsidR="00B517E1">
        <w:rPr>
          <w:lang w:val="en-GB"/>
        </w:rPr>
        <w:t xml:space="preserve"> The results of the calculations are seen in the </w:t>
      </w:r>
      <w:r w:rsidR="00573801">
        <w:rPr>
          <w:lang w:val="en-GB"/>
        </w:rPr>
        <w:fldChar w:fldCharType="begin"/>
      </w:r>
      <w:r w:rsidR="00573801">
        <w:rPr>
          <w:lang w:val="en-GB"/>
        </w:rPr>
        <w:instrText xml:space="preserve"> REF _Ref95943570 \h </w:instrText>
      </w:r>
      <w:r w:rsidR="00573801">
        <w:rPr>
          <w:lang w:val="en-GB"/>
        </w:rPr>
      </w:r>
      <w:r w:rsidR="00573801">
        <w:rPr>
          <w:lang w:val="en-GB"/>
        </w:rPr>
        <w:fldChar w:fldCharType="separate"/>
      </w:r>
      <w:r w:rsidRPr="008A4275" w:rsidR="00B35361">
        <w:rPr>
          <w:lang w:val="en-US"/>
        </w:rPr>
        <w:t xml:space="preserve">Table </w:t>
      </w:r>
      <w:r w:rsidR="00B35361">
        <w:rPr>
          <w:noProof/>
          <w:lang w:val="en-US"/>
        </w:rPr>
        <w:t>3</w:t>
      </w:r>
      <w:r w:rsidR="00573801">
        <w:rPr>
          <w:lang w:val="en-GB"/>
        </w:rPr>
        <w:fldChar w:fldCharType="end"/>
      </w:r>
      <w:r w:rsidR="00B517E1">
        <w:rPr>
          <w:lang w:val="en-GB"/>
        </w:rPr>
        <w:t>.</w:t>
      </w:r>
      <w:r w:rsidR="008C293B">
        <w:rPr>
          <w:lang w:val="en-GB"/>
        </w:rPr>
        <w:t xml:space="preserve"> The </w:t>
      </w:r>
      <w:r w:rsidR="00B517E1">
        <w:rPr>
          <w:lang w:val="en-GB"/>
        </w:rPr>
        <w:t>upstream</w:t>
      </w:r>
      <w:r w:rsidR="008E5A56">
        <w:rPr>
          <w:lang w:val="en-GB"/>
        </w:rPr>
        <w:t xml:space="preserve"> process as a whole will take 24 days, which then will </w:t>
      </w:r>
      <w:r w:rsidR="007D2E27">
        <w:rPr>
          <w:lang w:val="en-GB"/>
        </w:rPr>
        <w:t xml:space="preserve">go over to the downstream process for additional four </w:t>
      </w:r>
      <w:r w:rsidR="00751311">
        <w:rPr>
          <w:lang w:val="en-GB"/>
        </w:rPr>
        <w:t>days</w:t>
      </w:r>
      <w:r w:rsidR="005B3EBB">
        <w:rPr>
          <w:lang w:val="en-GB"/>
        </w:rPr>
        <w:t>. This displays the production time for one batch</w:t>
      </w:r>
      <w:r w:rsidR="009B63C3">
        <w:rPr>
          <w:lang w:val="en-GB"/>
        </w:rPr>
        <w:t xml:space="preserve">. </w:t>
      </w:r>
      <w:r w:rsidR="005B3EBB">
        <w:rPr>
          <w:lang w:val="en-GB"/>
        </w:rPr>
        <w:t xml:space="preserve">To </w:t>
      </w:r>
      <w:r w:rsidR="00B517E1">
        <w:rPr>
          <w:lang w:val="en-GB"/>
        </w:rPr>
        <w:t xml:space="preserve">produce the </w:t>
      </w:r>
      <w:r w:rsidR="007C1ECB">
        <w:rPr>
          <w:lang w:val="en-GB"/>
        </w:rPr>
        <w:t xml:space="preserve">72 </w:t>
      </w:r>
      <w:r w:rsidR="008310CE">
        <w:rPr>
          <w:lang w:val="en-GB"/>
        </w:rPr>
        <w:t>required batches,</w:t>
      </w:r>
      <w:r w:rsidR="00CD4907">
        <w:rPr>
          <w:lang w:val="en-GB"/>
        </w:rPr>
        <w:t xml:space="preserve"> two</w:t>
      </w:r>
      <w:r w:rsidR="008310CE">
        <w:rPr>
          <w:lang w:val="en-GB"/>
        </w:rPr>
        <w:t xml:space="preserve"> inoculum production line</w:t>
      </w:r>
      <w:r w:rsidR="00C625D5">
        <w:rPr>
          <w:lang w:val="en-GB"/>
        </w:rPr>
        <w:t>s</w:t>
      </w:r>
      <w:r w:rsidR="008310CE">
        <w:rPr>
          <w:lang w:val="en-GB"/>
        </w:rPr>
        <w:t xml:space="preserve"> </w:t>
      </w:r>
      <w:r w:rsidR="00C625D5">
        <w:rPr>
          <w:lang w:val="en-GB"/>
        </w:rPr>
        <w:t>are</w:t>
      </w:r>
      <w:r w:rsidR="008310CE">
        <w:rPr>
          <w:lang w:val="en-GB"/>
        </w:rPr>
        <w:t xml:space="preserve"> needed</w:t>
      </w:r>
      <w:r w:rsidR="00C4675B">
        <w:rPr>
          <w:lang w:val="en-GB"/>
        </w:rPr>
        <w:t>,</w:t>
      </w:r>
      <w:r w:rsidR="008310CE">
        <w:rPr>
          <w:lang w:val="en-GB"/>
        </w:rPr>
        <w:t xml:space="preserve"> as well as </w:t>
      </w:r>
      <w:r w:rsidR="00A26CC9">
        <w:rPr>
          <w:lang w:val="en-GB"/>
        </w:rPr>
        <w:t>three production biore</w:t>
      </w:r>
      <w:r w:rsidR="00314F49">
        <w:rPr>
          <w:lang w:val="en-GB"/>
        </w:rPr>
        <w:t>actors.</w:t>
      </w:r>
      <w:r w:rsidR="00C344B3">
        <w:rPr>
          <w:lang w:val="en-GB"/>
        </w:rPr>
        <w:t xml:space="preserve"> The calculations will be explained</w:t>
      </w:r>
      <w:r w:rsidR="007238A4">
        <w:rPr>
          <w:lang w:val="en-GB"/>
        </w:rPr>
        <w:t xml:space="preserve"> </w:t>
      </w:r>
      <w:r w:rsidR="004754FC">
        <w:rPr>
          <w:lang w:val="en-GB"/>
        </w:rPr>
        <w:t>in</w:t>
      </w:r>
      <w:r w:rsidR="007238A4">
        <w:rPr>
          <w:lang w:val="en-GB"/>
        </w:rPr>
        <w:t xml:space="preserve"> more detail</w:t>
      </w:r>
      <w:r w:rsidR="00C344B3">
        <w:rPr>
          <w:lang w:val="en-GB"/>
        </w:rPr>
        <w:t xml:space="preserve"> in</w:t>
      </w:r>
      <w:r w:rsidR="006037FB">
        <w:rPr>
          <w:lang w:val="en-GB"/>
        </w:rPr>
        <w:t xml:space="preserve"> </w:t>
      </w:r>
      <w:r w:rsidR="00B31D66">
        <w:rPr>
          <w:lang w:val="en-GB"/>
        </w:rPr>
        <w:t xml:space="preserve">chapter </w:t>
      </w:r>
      <w:r w:rsidR="007055F2">
        <w:rPr>
          <w:lang w:val="en-GB"/>
        </w:rPr>
        <w:fldChar w:fldCharType="begin"/>
      </w:r>
      <w:r w:rsidR="007055F2">
        <w:rPr>
          <w:lang w:val="en-GB"/>
        </w:rPr>
        <w:instrText xml:space="preserve"> REF _Ref94684844 \r \h </w:instrText>
      </w:r>
      <w:r w:rsidR="007055F2">
        <w:rPr>
          <w:lang w:val="en-GB"/>
        </w:rPr>
      </w:r>
      <w:r w:rsidR="007055F2">
        <w:rPr>
          <w:lang w:val="en-GB"/>
        </w:rPr>
        <w:fldChar w:fldCharType="separate"/>
      </w:r>
      <w:r w:rsidR="00B35361">
        <w:rPr>
          <w:lang w:val="en-GB"/>
        </w:rPr>
        <w:t>3.2</w:t>
      </w:r>
      <w:r w:rsidR="007055F2">
        <w:rPr>
          <w:lang w:val="en-GB"/>
        </w:rPr>
        <w:fldChar w:fldCharType="end"/>
      </w:r>
      <w:r w:rsidR="00C344B3">
        <w:rPr>
          <w:lang w:val="en-GB"/>
        </w:rPr>
        <w:t xml:space="preserve"> of </w:t>
      </w:r>
      <w:r w:rsidR="00964C41">
        <w:rPr>
          <w:lang w:val="en-GB"/>
        </w:rPr>
        <w:t xml:space="preserve">the upstream process. </w:t>
      </w:r>
      <w:r w:rsidR="001976A8">
        <w:rPr>
          <w:lang w:val="en-GB"/>
        </w:rPr>
        <w:t xml:space="preserve"> </w:t>
      </w:r>
    </w:p>
    <w:p w:rsidR="00D920F2" w:rsidP="00F95BF1" w:rsidRDefault="00D920F2" w14:paraId="0BCE0DEB" w14:textId="77777777">
      <w:pPr>
        <w:rPr>
          <w:lang w:val="en-GB"/>
        </w:rPr>
      </w:pPr>
    </w:p>
    <w:p w:rsidR="00D920F2" w:rsidP="00F95BF1" w:rsidRDefault="00D920F2" w14:paraId="03BADF42" w14:textId="77777777">
      <w:pPr>
        <w:rPr>
          <w:lang w:val="en-GB"/>
        </w:rPr>
      </w:pPr>
    </w:p>
    <w:p w:rsidR="001976A8" w:rsidP="00F95BF1" w:rsidRDefault="001976A8" w14:paraId="55A3906A" w14:textId="77777777">
      <w:pPr>
        <w:rPr>
          <w:lang w:val="en-GB"/>
        </w:rPr>
      </w:pPr>
    </w:p>
    <w:p w:rsidRPr="008A4275" w:rsidR="00E306C4" w:rsidP="00E306C4" w:rsidRDefault="00E306C4" w14:paraId="500A6879" w14:textId="6AE026D0">
      <w:pPr>
        <w:pStyle w:val="Beschriftung"/>
        <w:keepNext/>
        <w:rPr>
          <w:lang w:val="en-US"/>
        </w:rPr>
      </w:pPr>
      <w:bookmarkStart w:name="_Ref95943570" w:id="62"/>
      <w:bookmarkStart w:name="_Toc96066718" w:id="63"/>
      <w:r w:rsidRPr="008A4275">
        <w:rPr>
          <w:lang w:val="en-US"/>
        </w:rPr>
        <w:lastRenderedPageBreak/>
        <w:t xml:space="preserve">Table </w:t>
      </w:r>
      <w:r>
        <w:fldChar w:fldCharType="begin"/>
      </w:r>
      <w:r w:rsidRPr="008A4275">
        <w:rPr>
          <w:lang w:val="en-US"/>
        </w:rPr>
        <w:instrText xml:space="preserve"> SEQ Table \* ARABIC </w:instrText>
      </w:r>
      <w:r>
        <w:fldChar w:fldCharType="separate"/>
      </w:r>
      <w:r w:rsidR="00B35361">
        <w:rPr>
          <w:noProof/>
          <w:lang w:val="en-US"/>
        </w:rPr>
        <w:t>3</w:t>
      </w:r>
      <w:r>
        <w:fldChar w:fldCharType="end"/>
      </w:r>
      <w:bookmarkEnd w:id="62"/>
      <w:r w:rsidRPr="008A4275">
        <w:rPr>
          <w:lang w:val="en-US"/>
        </w:rPr>
        <w:t>: Require</w:t>
      </w:r>
      <w:r w:rsidRPr="008A4275" w:rsidR="008A4275">
        <w:rPr>
          <w:lang w:val="en-US"/>
        </w:rPr>
        <w:t xml:space="preserve">d production </w:t>
      </w:r>
      <w:r w:rsidR="008A4275">
        <w:rPr>
          <w:lang w:val="en-US"/>
        </w:rPr>
        <w:t xml:space="preserve">lines and estimated operational time of the production facility </w:t>
      </w:r>
      <w:r w:rsidR="0097677F">
        <w:rPr>
          <w:lang w:val="en-US"/>
        </w:rPr>
        <w:t>with</w:t>
      </w:r>
      <w:r w:rsidR="008A4275">
        <w:rPr>
          <w:lang w:val="en-US"/>
        </w:rPr>
        <w:t>in a year.</w:t>
      </w:r>
      <w:bookmarkEnd w:id="63"/>
      <w:r w:rsidR="008A4275">
        <w:rPr>
          <w:lang w:val="en-US"/>
        </w:rPr>
        <w:t xml:space="preserve">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972"/>
        <w:gridCol w:w="878"/>
        <w:gridCol w:w="1926"/>
        <w:gridCol w:w="1926"/>
      </w:tblGrid>
      <w:tr w:rsidRPr="00B35361" w:rsidR="006649B2" w:rsidTr="00BF1025" w14:paraId="553537B1" w14:textId="77777777">
        <w:trPr>
          <w:trHeight w:val="397"/>
        </w:trPr>
        <w:tc>
          <w:tcPr>
            <w:tcW w:w="2972" w:type="dxa"/>
            <w:tcBorders>
              <w:top w:val="single" w:color="auto" w:sz="4" w:space="0"/>
              <w:bottom w:val="single" w:color="auto" w:sz="4" w:space="0"/>
            </w:tcBorders>
            <w:vAlign w:val="center"/>
          </w:tcPr>
          <w:p w:rsidRPr="00071A8C" w:rsidR="006649B2" w:rsidP="009B4929" w:rsidRDefault="006649B2" w14:paraId="45D09E26" w14:textId="6EDC9AB9">
            <w:pPr>
              <w:spacing w:before="0" w:line="240" w:lineRule="auto"/>
              <w:jc w:val="center"/>
              <w:rPr>
                <w:b/>
                <w:bCs/>
                <w:sz w:val="18"/>
                <w:szCs w:val="16"/>
                <w:lang w:val="en-GB"/>
              </w:rPr>
            </w:pPr>
            <w:r w:rsidRPr="00071A8C">
              <w:rPr>
                <w:b/>
                <w:bCs/>
                <w:sz w:val="18"/>
                <w:szCs w:val="16"/>
                <w:lang w:val="en-GB"/>
              </w:rPr>
              <w:t>Process step</w:t>
            </w:r>
          </w:p>
        </w:tc>
        <w:tc>
          <w:tcPr>
            <w:tcW w:w="878" w:type="dxa"/>
            <w:tcBorders>
              <w:top w:val="single" w:color="auto" w:sz="4" w:space="0"/>
              <w:bottom w:val="single" w:color="auto" w:sz="4" w:space="0"/>
            </w:tcBorders>
            <w:vAlign w:val="center"/>
          </w:tcPr>
          <w:p w:rsidRPr="00071A8C" w:rsidR="006649B2" w:rsidP="009B4929" w:rsidRDefault="006649B2" w14:paraId="6F4FFF5A" w14:textId="4510AC58">
            <w:pPr>
              <w:spacing w:before="0" w:line="240" w:lineRule="auto"/>
              <w:jc w:val="center"/>
              <w:rPr>
                <w:b/>
                <w:bCs/>
                <w:sz w:val="18"/>
                <w:szCs w:val="16"/>
                <w:lang w:val="en-GB"/>
              </w:rPr>
            </w:pPr>
            <w:r w:rsidRPr="00071A8C">
              <w:rPr>
                <w:b/>
                <w:bCs/>
                <w:sz w:val="18"/>
                <w:szCs w:val="16"/>
                <w:lang w:val="en-GB"/>
              </w:rPr>
              <w:t>Time</w:t>
            </w:r>
            <w:r w:rsidR="004A1348">
              <w:rPr>
                <w:b/>
                <w:bCs/>
                <w:sz w:val="18"/>
                <w:szCs w:val="16"/>
                <w:lang w:val="en-GB"/>
              </w:rPr>
              <w:t xml:space="preserve"> [d]</w:t>
            </w:r>
          </w:p>
        </w:tc>
        <w:tc>
          <w:tcPr>
            <w:tcW w:w="1926" w:type="dxa"/>
            <w:tcBorders>
              <w:top w:val="single" w:color="auto" w:sz="4" w:space="0"/>
              <w:bottom w:val="single" w:color="auto" w:sz="4" w:space="0"/>
            </w:tcBorders>
            <w:vAlign w:val="center"/>
          </w:tcPr>
          <w:p w:rsidRPr="00071A8C" w:rsidR="006649B2" w:rsidP="009B4929" w:rsidRDefault="00A859D5" w14:paraId="1870CA7E" w14:textId="578249AA">
            <w:pPr>
              <w:spacing w:before="0" w:line="240" w:lineRule="auto"/>
              <w:jc w:val="center"/>
              <w:rPr>
                <w:b/>
                <w:bCs/>
                <w:sz w:val="18"/>
                <w:szCs w:val="16"/>
                <w:lang w:val="en-GB"/>
              </w:rPr>
            </w:pPr>
            <w:r w:rsidRPr="00071A8C">
              <w:rPr>
                <w:b/>
                <w:bCs/>
                <w:sz w:val="18"/>
                <w:szCs w:val="16"/>
                <w:lang w:val="en-GB"/>
              </w:rPr>
              <w:t>Production</w:t>
            </w:r>
            <w:r w:rsidRPr="00071A8C" w:rsidR="00E83F1E">
              <w:rPr>
                <w:b/>
                <w:bCs/>
                <w:sz w:val="18"/>
                <w:szCs w:val="16"/>
                <w:lang w:val="en-GB"/>
              </w:rPr>
              <w:t xml:space="preserve"> lines / USP step</w:t>
            </w:r>
          </w:p>
        </w:tc>
        <w:tc>
          <w:tcPr>
            <w:tcW w:w="1926" w:type="dxa"/>
            <w:tcBorders>
              <w:top w:val="single" w:color="auto" w:sz="4" w:space="0"/>
              <w:bottom w:val="single" w:color="auto" w:sz="4" w:space="0"/>
            </w:tcBorders>
            <w:vAlign w:val="center"/>
          </w:tcPr>
          <w:p w:rsidRPr="00071A8C" w:rsidR="006649B2" w:rsidP="009B4929" w:rsidRDefault="00071A8C" w14:paraId="3A1510E0" w14:textId="456892EF">
            <w:pPr>
              <w:spacing w:before="0" w:line="240" w:lineRule="auto"/>
              <w:jc w:val="center"/>
              <w:rPr>
                <w:b/>
                <w:bCs/>
                <w:sz w:val="18"/>
                <w:szCs w:val="16"/>
                <w:lang w:val="en-GB"/>
              </w:rPr>
            </w:pPr>
            <w:r w:rsidRPr="00071A8C">
              <w:rPr>
                <w:b/>
                <w:bCs/>
                <w:sz w:val="18"/>
                <w:szCs w:val="16"/>
                <w:lang w:val="en-GB"/>
              </w:rPr>
              <w:t xml:space="preserve">Production lines / USP step </w:t>
            </w:r>
            <w:r w:rsidR="004F7D87">
              <w:rPr>
                <w:b/>
                <w:bCs/>
                <w:sz w:val="18"/>
                <w:szCs w:val="16"/>
                <w:lang w:val="en-GB"/>
              </w:rPr>
              <w:t>(</w:t>
            </w:r>
            <w:r w:rsidRPr="00071A8C">
              <w:rPr>
                <w:b/>
                <w:bCs/>
                <w:sz w:val="18"/>
                <w:szCs w:val="16"/>
                <w:lang w:val="en-GB"/>
              </w:rPr>
              <w:t>rounded</w:t>
            </w:r>
            <w:r w:rsidR="004F7D87">
              <w:rPr>
                <w:b/>
                <w:bCs/>
                <w:sz w:val="18"/>
                <w:szCs w:val="16"/>
                <w:lang w:val="en-GB"/>
              </w:rPr>
              <w:t>)</w:t>
            </w:r>
          </w:p>
        </w:tc>
      </w:tr>
      <w:tr w:rsidR="006649B2" w:rsidTr="00BF1025" w14:paraId="437ED9C3" w14:textId="77777777">
        <w:trPr>
          <w:trHeight w:val="397"/>
        </w:trPr>
        <w:tc>
          <w:tcPr>
            <w:tcW w:w="2972" w:type="dxa"/>
            <w:tcBorders>
              <w:top w:val="single" w:color="auto" w:sz="4" w:space="0"/>
            </w:tcBorders>
            <w:vAlign w:val="center"/>
          </w:tcPr>
          <w:p w:rsidRPr="008F7F5F" w:rsidR="006649B2" w:rsidP="009B4929" w:rsidRDefault="00DF22B9" w14:paraId="75A664BA" w14:textId="3D1EB726">
            <w:pPr>
              <w:spacing w:before="0" w:line="240" w:lineRule="auto"/>
              <w:jc w:val="center"/>
              <w:rPr>
                <w:b/>
                <w:bCs/>
                <w:sz w:val="18"/>
                <w:szCs w:val="16"/>
                <w:lang w:val="en-GB"/>
              </w:rPr>
            </w:pPr>
            <w:r w:rsidRPr="008F7F5F">
              <w:rPr>
                <w:b/>
                <w:bCs/>
                <w:sz w:val="18"/>
                <w:szCs w:val="16"/>
                <w:lang w:val="en-GB"/>
              </w:rPr>
              <w:t>Inoculum production</w:t>
            </w:r>
            <w:r w:rsidR="000435F8">
              <w:rPr>
                <w:b/>
                <w:bCs/>
                <w:sz w:val="18"/>
                <w:szCs w:val="16"/>
                <w:lang w:val="en-GB"/>
              </w:rPr>
              <w:t>[2L]</w:t>
            </w:r>
          </w:p>
        </w:tc>
        <w:tc>
          <w:tcPr>
            <w:tcW w:w="878" w:type="dxa"/>
            <w:tcBorders>
              <w:top w:val="single" w:color="auto" w:sz="4" w:space="0"/>
            </w:tcBorders>
            <w:vAlign w:val="center"/>
          </w:tcPr>
          <w:p w:rsidRPr="00DB2C7F" w:rsidR="006649B2" w:rsidP="009B4929" w:rsidRDefault="004A1348" w14:paraId="0B733533" w14:textId="30A6B008">
            <w:pPr>
              <w:spacing w:before="0" w:line="240" w:lineRule="auto"/>
              <w:jc w:val="center"/>
              <w:rPr>
                <w:sz w:val="18"/>
                <w:szCs w:val="16"/>
                <w:lang w:val="en-GB"/>
              </w:rPr>
            </w:pPr>
            <w:r>
              <w:rPr>
                <w:sz w:val="18"/>
                <w:szCs w:val="16"/>
                <w:lang w:val="en-GB"/>
              </w:rPr>
              <w:t>7</w:t>
            </w:r>
          </w:p>
        </w:tc>
        <w:tc>
          <w:tcPr>
            <w:tcW w:w="1926" w:type="dxa"/>
            <w:tcBorders>
              <w:top w:val="single" w:color="auto" w:sz="4" w:space="0"/>
            </w:tcBorders>
            <w:vAlign w:val="center"/>
          </w:tcPr>
          <w:p w:rsidRPr="00DB2C7F" w:rsidR="006649B2" w:rsidP="009B4929" w:rsidRDefault="00620EA0" w14:paraId="0E7AFD01" w14:textId="2AF7E7CE">
            <w:pPr>
              <w:spacing w:before="0" w:line="240" w:lineRule="auto"/>
              <w:jc w:val="center"/>
              <w:rPr>
                <w:sz w:val="18"/>
                <w:szCs w:val="16"/>
                <w:lang w:val="en-GB"/>
              </w:rPr>
            </w:pPr>
            <w:r>
              <w:rPr>
                <w:sz w:val="18"/>
                <w:szCs w:val="16"/>
                <w:lang w:val="en-GB"/>
              </w:rPr>
              <w:t>2</w:t>
            </w:r>
          </w:p>
        </w:tc>
        <w:tc>
          <w:tcPr>
            <w:tcW w:w="1926" w:type="dxa"/>
            <w:tcBorders>
              <w:top w:val="single" w:color="auto" w:sz="4" w:space="0"/>
            </w:tcBorders>
            <w:vAlign w:val="center"/>
          </w:tcPr>
          <w:p w:rsidRPr="00DB2C7F" w:rsidR="006649B2" w:rsidP="009B4929" w:rsidRDefault="004F7D87" w14:paraId="1F48B61B" w14:textId="5D7F01CD">
            <w:pPr>
              <w:spacing w:before="0" w:line="240" w:lineRule="auto"/>
              <w:jc w:val="center"/>
              <w:rPr>
                <w:sz w:val="18"/>
                <w:szCs w:val="16"/>
                <w:lang w:val="en-GB"/>
              </w:rPr>
            </w:pPr>
            <w:r>
              <w:rPr>
                <w:sz w:val="18"/>
                <w:szCs w:val="16"/>
                <w:lang w:val="en-GB"/>
              </w:rPr>
              <w:t>2</w:t>
            </w:r>
          </w:p>
        </w:tc>
      </w:tr>
      <w:tr w:rsidR="006649B2" w:rsidTr="00BF1025" w14:paraId="67BE0D43" w14:textId="77777777">
        <w:trPr>
          <w:trHeight w:val="397"/>
        </w:trPr>
        <w:tc>
          <w:tcPr>
            <w:tcW w:w="2972" w:type="dxa"/>
            <w:vAlign w:val="center"/>
          </w:tcPr>
          <w:p w:rsidRPr="008F7F5F" w:rsidR="006649B2" w:rsidP="009B4929" w:rsidRDefault="00DB2C7F" w14:paraId="7474F144" w14:textId="52241C08">
            <w:pPr>
              <w:spacing w:before="0" w:line="240" w:lineRule="auto"/>
              <w:jc w:val="center"/>
              <w:rPr>
                <w:b/>
                <w:bCs/>
                <w:sz w:val="18"/>
                <w:szCs w:val="16"/>
                <w:lang w:val="en-GB"/>
              </w:rPr>
            </w:pPr>
            <w:r w:rsidRPr="008F7F5F">
              <w:rPr>
                <w:b/>
                <w:bCs/>
                <w:sz w:val="18"/>
                <w:szCs w:val="16"/>
                <w:lang w:val="en-GB"/>
              </w:rPr>
              <w:t>Seed bioreactor</w:t>
            </w:r>
            <w:r w:rsidRPr="008F7F5F" w:rsidR="00B51036">
              <w:rPr>
                <w:b/>
                <w:bCs/>
                <w:sz w:val="18"/>
                <w:szCs w:val="16"/>
                <w:lang w:val="en-GB"/>
              </w:rPr>
              <w:t xml:space="preserve"> 1</w:t>
            </w:r>
            <w:r w:rsidR="00A2029A">
              <w:rPr>
                <w:b/>
                <w:bCs/>
                <w:sz w:val="18"/>
                <w:szCs w:val="16"/>
                <w:lang w:val="en-GB"/>
              </w:rPr>
              <w:t xml:space="preserve"> [20L]</w:t>
            </w:r>
          </w:p>
        </w:tc>
        <w:tc>
          <w:tcPr>
            <w:tcW w:w="878" w:type="dxa"/>
            <w:vAlign w:val="center"/>
          </w:tcPr>
          <w:p w:rsidRPr="00DB2C7F" w:rsidR="006649B2" w:rsidP="009B4929" w:rsidRDefault="008F7F5F" w14:paraId="4558BF54" w14:textId="21458113">
            <w:pPr>
              <w:spacing w:before="0" w:line="240" w:lineRule="auto"/>
              <w:jc w:val="center"/>
              <w:rPr>
                <w:sz w:val="18"/>
                <w:szCs w:val="16"/>
                <w:lang w:val="en-GB"/>
              </w:rPr>
            </w:pPr>
            <w:r>
              <w:rPr>
                <w:sz w:val="18"/>
                <w:szCs w:val="16"/>
                <w:lang w:val="en-GB"/>
              </w:rPr>
              <w:t>3</w:t>
            </w:r>
          </w:p>
        </w:tc>
        <w:tc>
          <w:tcPr>
            <w:tcW w:w="1926" w:type="dxa"/>
            <w:vAlign w:val="center"/>
          </w:tcPr>
          <w:p w:rsidRPr="00DB2C7F" w:rsidR="006649B2" w:rsidP="009B4929" w:rsidRDefault="00620EA0" w14:paraId="340D8BB2" w14:textId="3060C1B6">
            <w:pPr>
              <w:spacing w:before="0" w:line="240" w:lineRule="auto"/>
              <w:jc w:val="center"/>
              <w:rPr>
                <w:sz w:val="18"/>
                <w:szCs w:val="16"/>
                <w:lang w:val="en-GB"/>
              </w:rPr>
            </w:pPr>
            <w:r>
              <w:rPr>
                <w:sz w:val="18"/>
                <w:szCs w:val="16"/>
                <w:lang w:val="en-GB"/>
              </w:rPr>
              <w:t>1</w:t>
            </w:r>
          </w:p>
        </w:tc>
        <w:tc>
          <w:tcPr>
            <w:tcW w:w="1926" w:type="dxa"/>
            <w:vAlign w:val="center"/>
          </w:tcPr>
          <w:p w:rsidRPr="00DB2C7F" w:rsidR="006649B2" w:rsidP="009B4929" w:rsidRDefault="004F7D87" w14:paraId="06B4F8EB" w14:textId="45C0ECA9">
            <w:pPr>
              <w:spacing w:before="0" w:line="240" w:lineRule="auto"/>
              <w:jc w:val="center"/>
              <w:rPr>
                <w:sz w:val="18"/>
                <w:szCs w:val="16"/>
                <w:lang w:val="en-GB"/>
              </w:rPr>
            </w:pPr>
            <w:r>
              <w:rPr>
                <w:sz w:val="18"/>
                <w:szCs w:val="16"/>
                <w:lang w:val="en-GB"/>
              </w:rPr>
              <w:t>1</w:t>
            </w:r>
          </w:p>
        </w:tc>
      </w:tr>
      <w:tr w:rsidR="006649B2" w:rsidTr="00BF1025" w14:paraId="52C83E54" w14:textId="77777777">
        <w:trPr>
          <w:trHeight w:val="397"/>
        </w:trPr>
        <w:tc>
          <w:tcPr>
            <w:tcW w:w="2972" w:type="dxa"/>
            <w:vAlign w:val="center"/>
          </w:tcPr>
          <w:p w:rsidRPr="008F7F5F" w:rsidR="006649B2" w:rsidP="009B4929" w:rsidRDefault="00B51036" w14:paraId="010F9E88" w14:textId="5EEBFFA6">
            <w:pPr>
              <w:spacing w:before="0" w:line="240" w:lineRule="auto"/>
              <w:jc w:val="center"/>
              <w:rPr>
                <w:b/>
                <w:bCs/>
                <w:sz w:val="18"/>
                <w:szCs w:val="16"/>
                <w:lang w:val="en-GB"/>
              </w:rPr>
            </w:pPr>
            <w:r w:rsidRPr="008F7F5F">
              <w:rPr>
                <w:b/>
                <w:bCs/>
                <w:sz w:val="18"/>
                <w:szCs w:val="16"/>
                <w:lang w:val="en-GB"/>
              </w:rPr>
              <w:t>Seed bioreactor 2</w:t>
            </w:r>
            <w:r w:rsidR="00A2029A">
              <w:rPr>
                <w:b/>
                <w:bCs/>
                <w:sz w:val="18"/>
                <w:szCs w:val="16"/>
                <w:lang w:val="en-GB"/>
              </w:rPr>
              <w:t xml:space="preserve"> [</w:t>
            </w:r>
            <w:r w:rsidR="0015295C">
              <w:rPr>
                <w:b/>
                <w:bCs/>
                <w:sz w:val="18"/>
                <w:szCs w:val="16"/>
                <w:lang w:val="en-GB"/>
              </w:rPr>
              <w:t>200</w:t>
            </w:r>
            <w:r w:rsidR="000435F8">
              <w:rPr>
                <w:b/>
                <w:bCs/>
                <w:sz w:val="18"/>
                <w:szCs w:val="16"/>
                <w:lang w:val="en-GB"/>
              </w:rPr>
              <w:t>L</w:t>
            </w:r>
            <w:r w:rsidR="00A2029A">
              <w:rPr>
                <w:b/>
                <w:bCs/>
                <w:sz w:val="18"/>
                <w:szCs w:val="16"/>
                <w:lang w:val="en-GB"/>
              </w:rPr>
              <w:t>]</w:t>
            </w:r>
          </w:p>
        </w:tc>
        <w:tc>
          <w:tcPr>
            <w:tcW w:w="878" w:type="dxa"/>
            <w:vAlign w:val="center"/>
          </w:tcPr>
          <w:p w:rsidRPr="00DB2C7F" w:rsidR="006649B2" w:rsidP="009B4929" w:rsidRDefault="008F7F5F" w14:paraId="4F417D0E" w14:textId="7574C3E7">
            <w:pPr>
              <w:spacing w:before="0" w:line="240" w:lineRule="auto"/>
              <w:jc w:val="center"/>
              <w:rPr>
                <w:sz w:val="18"/>
                <w:szCs w:val="16"/>
                <w:lang w:val="en-GB"/>
              </w:rPr>
            </w:pPr>
            <w:r>
              <w:rPr>
                <w:sz w:val="18"/>
                <w:szCs w:val="16"/>
                <w:lang w:val="en-GB"/>
              </w:rPr>
              <w:t>3</w:t>
            </w:r>
          </w:p>
        </w:tc>
        <w:tc>
          <w:tcPr>
            <w:tcW w:w="1926" w:type="dxa"/>
            <w:vAlign w:val="center"/>
          </w:tcPr>
          <w:p w:rsidRPr="00DB2C7F" w:rsidR="006649B2" w:rsidP="009B4929" w:rsidRDefault="00620EA0" w14:paraId="7E8EEC9C" w14:textId="71FAA09C">
            <w:pPr>
              <w:spacing w:before="0" w:line="240" w:lineRule="auto"/>
              <w:jc w:val="center"/>
              <w:rPr>
                <w:sz w:val="18"/>
                <w:szCs w:val="16"/>
                <w:lang w:val="en-GB"/>
              </w:rPr>
            </w:pPr>
            <w:r>
              <w:rPr>
                <w:sz w:val="18"/>
                <w:szCs w:val="16"/>
                <w:lang w:val="en-GB"/>
              </w:rPr>
              <w:t>1</w:t>
            </w:r>
          </w:p>
        </w:tc>
        <w:tc>
          <w:tcPr>
            <w:tcW w:w="1926" w:type="dxa"/>
            <w:vAlign w:val="center"/>
          </w:tcPr>
          <w:p w:rsidRPr="00DB2C7F" w:rsidR="006649B2" w:rsidP="009B4929" w:rsidRDefault="004F7D87" w14:paraId="4C18141B" w14:textId="00D3C385">
            <w:pPr>
              <w:spacing w:before="0" w:line="240" w:lineRule="auto"/>
              <w:jc w:val="center"/>
              <w:rPr>
                <w:sz w:val="18"/>
                <w:szCs w:val="16"/>
                <w:lang w:val="en-GB"/>
              </w:rPr>
            </w:pPr>
            <w:r>
              <w:rPr>
                <w:sz w:val="18"/>
                <w:szCs w:val="16"/>
                <w:lang w:val="en-GB"/>
              </w:rPr>
              <w:t>1</w:t>
            </w:r>
          </w:p>
        </w:tc>
      </w:tr>
      <w:tr w:rsidR="006649B2" w:rsidTr="00BF1025" w14:paraId="00D60409" w14:textId="77777777">
        <w:trPr>
          <w:trHeight w:val="397"/>
        </w:trPr>
        <w:tc>
          <w:tcPr>
            <w:tcW w:w="2972" w:type="dxa"/>
            <w:vAlign w:val="center"/>
          </w:tcPr>
          <w:p w:rsidRPr="008F7F5F" w:rsidR="006649B2" w:rsidP="009B4929" w:rsidRDefault="00B51036" w14:paraId="670BF348" w14:textId="3E93DEB4">
            <w:pPr>
              <w:spacing w:before="0" w:line="240" w:lineRule="auto"/>
              <w:jc w:val="center"/>
              <w:rPr>
                <w:b/>
                <w:bCs/>
                <w:sz w:val="18"/>
                <w:szCs w:val="16"/>
                <w:lang w:val="en-GB"/>
              </w:rPr>
            </w:pPr>
            <w:r w:rsidRPr="008F7F5F">
              <w:rPr>
                <w:b/>
                <w:bCs/>
                <w:sz w:val="18"/>
                <w:szCs w:val="16"/>
                <w:lang w:val="en-GB"/>
              </w:rPr>
              <w:t>Production bioreactor</w:t>
            </w:r>
            <w:r w:rsidR="000435F8">
              <w:rPr>
                <w:b/>
                <w:bCs/>
                <w:sz w:val="18"/>
                <w:szCs w:val="16"/>
                <w:lang w:val="en-GB"/>
              </w:rPr>
              <w:t>[2000L]</w:t>
            </w:r>
          </w:p>
        </w:tc>
        <w:tc>
          <w:tcPr>
            <w:tcW w:w="878" w:type="dxa"/>
            <w:vAlign w:val="center"/>
          </w:tcPr>
          <w:p w:rsidRPr="00DB2C7F" w:rsidR="006649B2" w:rsidP="009B4929" w:rsidRDefault="008F7F5F" w14:paraId="5080F808" w14:textId="66513999">
            <w:pPr>
              <w:spacing w:before="0" w:line="240" w:lineRule="auto"/>
              <w:jc w:val="center"/>
              <w:rPr>
                <w:sz w:val="18"/>
                <w:szCs w:val="16"/>
                <w:lang w:val="en-GB"/>
              </w:rPr>
            </w:pPr>
            <w:r>
              <w:rPr>
                <w:sz w:val="18"/>
                <w:szCs w:val="16"/>
                <w:lang w:val="en-GB"/>
              </w:rPr>
              <w:t>11</w:t>
            </w:r>
          </w:p>
        </w:tc>
        <w:tc>
          <w:tcPr>
            <w:tcW w:w="1926" w:type="dxa"/>
            <w:vAlign w:val="center"/>
          </w:tcPr>
          <w:p w:rsidRPr="00DB2C7F" w:rsidR="006649B2" w:rsidP="009B4929" w:rsidRDefault="00620EA0" w14:paraId="7BA84B10" w14:textId="6892A3A4">
            <w:pPr>
              <w:spacing w:before="0" w:line="240" w:lineRule="auto"/>
              <w:jc w:val="center"/>
              <w:rPr>
                <w:sz w:val="18"/>
                <w:szCs w:val="16"/>
                <w:lang w:val="en-GB"/>
              </w:rPr>
            </w:pPr>
            <w:r>
              <w:rPr>
                <w:sz w:val="18"/>
                <w:szCs w:val="16"/>
                <w:lang w:val="en-GB"/>
              </w:rPr>
              <w:t>2.88</w:t>
            </w:r>
          </w:p>
        </w:tc>
        <w:tc>
          <w:tcPr>
            <w:tcW w:w="1926" w:type="dxa"/>
            <w:vAlign w:val="center"/>
          </w:tcPr>
          <w:p w:rsidRPr="00DB2C7F" w:rsidR="006649B2" w:rsidP="009B4929" w:rsidRDefault="004F7D87" w14:paraId="02548DF1" w14:textId="743655A1">
            <w:pPr>
              <w:spacing w:before="0" w:line="240" w:lineRule="auto"/>
              <w:jc w:val="center"/>
              <w:rPr>
                <w:sz w:val="18"/>
                <w:szCs w:val="16"/>
                <w:lang w:val="en-GB"/>
              </w:rPr>
            </w:pPr>
            <w:r>
              <w:rPr>
                <w:sz w:val="18"/>
                <w:szCs w:val="16"/>
                <w:lang w:val="en-GB"/>
              </w:rPr>
              <w:t>3</w:t>
            </w:r>
          </w:p>
        </w:tc>
      </w:tr>
      <w:tr w:rsidR="006649B2" w:rsidTr="00BF1025" w14:paraId="4B9E7945" w14:textId="77777777">
        <w:trPr>
          <w:trHeight w:val="397"/>
        </w:trPr>
        <w:tc>
          <w:tcPr>
            <w:tcW w:w="2972" w:type="dxa"/>
            <w:vAlign w:val="center"/>
          </w:tcPr>
          <w:p w:rsidRPr="008F7F5F" w:rsidR="006649B2" w:rsidP="009B4929" w:rsidRDefault="004A1348" w14:paraId="2D658A91" w14:textId="49D37615">
            <w:pPr>
              <w:spacing w:before="0" w:line="240" w:lineRule="auto"/>
              <w:jc w:val="center"/>
              <w:rPr>
                <w:b/>
                <w:bCs/>
                <w:sz w:val="18"/>
                <w:szCs w:val="16"/>
                <w:lang w:val="en-GB"/>
              </w:rPr>
            </w:pPr>
            <w:r w:rsidRPr="008F7F5F">
              <w:rPr>
                <w:b/>
                <w:bCs/>
                <w:sz w:val="18"/>
                <w:szCs w:val="16"/>
                <w:lang w:val="en-GB"/>
              </w:rPr>
              <w:t>Down stream</w:t>
            </w:r>
          </w:p>
        </w:tc>
        <w:tc>
          <w:tcPr>
            <w:tcW w:w="878" w:type="dxa"/>
            <w:vAlign w:val="center"/>
          </w:tcPr>
          <w:p w:rsidRPr="00DB2C7F" w:rsidR="006649B2" w:rsidP="009B4929" w:rsidRDefault="008F7F5F" w14:paraId="2B81971E" w14:textId="418B4B07">
            <w:pPr>
              <w:spacing w:before="0" w:line="240" w:lineRule="auto"/>
              <w:jc w:val="center"/>
              <w:rPr>
                <w:sz w:val="18"/>
                <w:szCs w:val="16"/>
                <w:lang w:val="en-GB"/>
              </w:rPr>
            </w:pPr>
            <w:r>
              <w:rPr>
                <w:sz w:val="18"/>
                <w:szCs w:val="16"/>
                <w:lang w:val="en-GB"/>
              </w:rPr>
              <w:t>4</w:t>
            </w:r>
          </w:p>
        </w:tc>
        <w:tc>
          <w:tcPr>
            <w:tcW w:w="1926" w:type="dxa"/>
            <w:vAlign w:val="center"/>
          </w:tcPr>
          <w:p w:rsidRPr="00DB2C7F" w:rsidR="006649B2" w:rsidP="009B4929" w:rsidRDefault="006649B2" w14:paraId="7D0AD195" w14:textId="77777777">
            <w:pPr>
              <w:spacing w:before="0" w:line="240" w:lineRule="auto"/>
              <w:jc w:val="center"/>
              <w:rPr>
                <w:sz w:val="18"/>
                <w:szCs w:val="16"/>
                <w:lang w:val="en-GB"/>
              </w:rPr>
            </w:pPr>
          </w:p>
        </w:tc>
        <w:tc>
          <w:tcPr>
            <w:tcW w:w="1926" w:type="dxa"/>
            <w:vAlign w:val="center"/>
          </w:tcPr>
          <w:p w:rsidRPr="00DB2C7F" w:rsidR="006649B2" w:rsidP="009B4929" w:rsidRDefault="00E306C4" w14:paraId="23173023" w14:textId="2C63F655">
            <w:pPr>
              <w:spacing w:before="0" w:line="240" w:lineRule="auto"/>
              <w:jc w:val="center"/>
              <w:rPr>
                <w:sz w:val="18"/>
                <w:szCs w:val="16"/>
                <w:lang w:val="en-GB"/>
              </w:rPr>
            </w:pPr>
            <w:r>
              <w:rPr>
                <w:sz w:val="18"/>
                <w:szCs w:val="16"/>
                <w:lang w:val="en-GB"/>
              </w:rPr>
              <w:t>1</w:t>
            </w:r>
          </w:p>
        </w:tc>
      </w:tr>
      <w:tr w:rsidR="006649B2" w:rsidTr="00BF1025" w14:paraId="73CB3067" w14:textId="77777777">
        <w:trPr>
          <w:trHeight w:val="397"/>
        </w:trPr>
        <w:tc>
          <w:tcPr>
            <w:tcW w:w="2972" w:type="dxa"/>
            <w:tcBorders>
              <w:bottom w:val="single" w:color="auto" w:sz="4" w:space="0"/>
            </w:tcBorders>
            <w:vAlign w:val="center"/>
          </w:tcPr>
          <w:p w:rsidRPr="007D643E" w:rsidR="006649B2" w:rsidP="009B4929" w:rsidRDefault="007D643E" w14:paraId="2E9766D1" w14:textId="5065E389">
            <w:pPr>
              <w:spacing w:before="0" w:line="240" w:lineRule="auto"/>
              <w:jc w:val="center"/>
              <w:rPr>
                <w:b/>
                <w:bCs/>
                <w:sz w:val="18"/>
                <w:szCs w:val="16"/>
                <w:lang w:val="en-GB"/>
              </w:rPr>
            </w:pPr>
            <w:r w:rsidRPr="007D643E">
              <w:rPr>
                <w:b/>
                <w:bCs/>
                <w:sz w:val="18"/>
                <w:szCs w:val="16"/>
                <w:lang w:val="en-GB"/>
              </w:rPr>
              <w:t>Total production days</w:t>
            </w:r>
          </w:p>
        </w:tc>
        <w:tc>
          <w:tcPr>
            <w:tcW w:w="878" w:type="dxa"/>
            <w:tcBorders>
              <w:bottom w:val="single" w:color="auto" w:sz="4" w:space="0"/>
            </w:tcBorders>
            <w:vAlign w:val="center"/>
          </w:tcPr>
          <w:p w:rsidRPr="00DB2C7F" w:rsidR="006649B2" w:rsidP="009B4929" w:rsidRDefault="000C5322" w14:paraId="015036D9" w14:textId="76056017">
            <w:pPr>
              <w:spacing w:before="0" w:line="240" w:lineRule="auto"/>
              <w:jc w:val="center"/>
              <w:rPr>
                <w:sz w:val="18"/>
                <w:szCs w:val="16"/>
                <w:lang w:val="en-GB"/>
              </w:rPr>
            </w:pPr>
            <w:r>
              <w:rPr>
                <w:sz w:val="18"/>
                <w:szCs w:val="16"/>
                <w:lang w:val="en-GB"/>
              </w:rPr>
              <w:t>307</w:t>
            </w:r>
          </w:p>
        </w:tc>
        <w:tc>
          <w:tcPr>
            <w:tcW w:w="1926" w:type="dxa"/>
            <w:tcBorders>
              <w:bottom w:val="single" w:color="auto" w:sz="4" w:space="0"/>
            </w:tcBorders>
            <w:vAlign w:val="center"/>
          </w:tcPr>
          <w:p w:rsidRPr="00DB2C7F" w:rsidR="006649B2" w:rsidP="009B4929" w:rsidRDefault="006649B2" w14:paraId="38F97A08" w14:textId="77777777">
            <w:pPr>
              <w:spacing w:before="0" w:line="240" w:lineRule="auto"/>
              <w:jc w:val="center"/>
              <w:rPr>
                <w:sz w:val="18"/>
                <w:szCs w:val="16"/>
                <w:lang w:val="en-GB"/>
              </w:rPr>
            </w:pPr>
          </w:p>
        </w:tc>
        <w:tc>
          <w:tcPr>
            <w:tcW w:w="1926" w:type="dxa"/>
            <w:tcBorders>
              <w:bottom w:val="single" w:color="auto" w:sz="4" w:space="0"/>
            </w:tcBorders>
            <w:vAlign w:val="center"/>
          </w:tcPr>
          <w:p w:rsidRPr="00DB2C7F" w:rsidR="006649B2" w:rsidP="009B4929" w:rsidRDefault="006649B2" w14:paraId="55CB500F" w14:textId="77777777">
            <w:pPr>
              <w:spacing w:before="0" w:line="240" w:lineRule="auto"/>
              <w:jc w:val="center"/>
              <w:rPr>
                <w:sz w:val="18"/>
                <w:szCs w:val="16"/>
                <w:lang w:val="en-GB"/>
              </w:rPr>
            </w:pPr>
          </w:p>
        </w:tc>
      </w:tr>
    </w:tbl>
    <w:p w:rsidR="002E6064" w:rsidP="00F95BF1" w:rsidRDefault="00172C91" w14:paraId="7861A161" w14:textId="19D7DAEA">
      <w:pPr>
        <w:rPr>
          <w:lang w:val="en-GB"/>
        </w:rPr>
      </w:pPr>
      <w:r>
        <w:rPr>
          <w:lang w:val="en-GB"/>
        </w:rPr>
        <w:br/>
      </w:r>
      <w:r w:rsidR="00B228C4">
        <w:rPr>
          <w:lang w:val="en-GB"/>
        </w:rPr>
        <w:t>The occupancy</w:t>
      </w:r>
      <w:r w:rsidR="008B5AE4">
        <w:rPr>
          <w:lang w:val="en-GB"/>
        </w:rPr>
        <w:t xml:space="preserve"> list of the USP</w:t>
      </w:r>
      <w:r w:rsidR="008D7581">
        <w:rPr>
          <w:lang w:val="en-GB"/>
        </w:rPr>
        <w:t xml:space="preserve"> </w:t>
      </w:r>
      <w:r w:rsidR="00E8520F">
        <w:rPr>
          <w:lang w:val="en-GB"/>
        </w:rPr>
        <w:t xml:space="preserve">was meant to be used for the production of all 4 </w:t>
      </w:r>
      <w:r w:rsidR="00B65679">
        <w:rPr>
          <w:lang w:val="en-GB"/>
        </w:rPr>
        <w:t>products</w:t>
      </w:r>
      <w:r w:rsidR="0096350A">
        <w:rPr>
          <w:lang w:val="en-GB"/>
        </w:rPr>
        <w:t xml:space="preserve"> </w:t>
      </w:r>
      <w:r w:rsidR="00466784">
        <w:rPr>
          <w:lang w:val="en-GB"/>
        </w:rPr>
        <w:t>(A</w:t>
      </w:r>
      <w:r w:rsidR="00426FFD">
        <w:rPr>
          <w:lang w:val="en-GB"/>
        </w:rPr>
        <w:t xml:space="preserve"> to D</w:t>
      </w:r>
      <w:r w:rsidR="00466784">
        <w:rPr>
          <w:lang w:val="en-GB"/>
        </w:rPr>
        <w:t>)</w:t>
      </w:r>
      <w:r w:rsidR="00B65679">
        <w:rPr>
          <w:lang w:val="en-GB"/>
        </w:rPr>
        <w:t xml:space="preserve"> and is seen in </w:t>
      </w:r>
      <w:r w:rsidR="003B6ED9">
        <w:rPr>
          <w:lang w:val="en-GB"/>
        </w:rPr>
        <w:fldChar w:fldCharType="begin"/>
      </w:r>
      <w:r w:rsidR="003B6ED9">
        <w:rPr>
          <w:lang w:val="en-GB"/>
        </w:rPr>
        <w:instrText xml:space="preserve"> REF _Ref95944875 \h </w:instrText>
      </w:r>
      <w:r w:rsidR="003B6ED9">
        <w:rPr>
          <w:lang w:val="en-GB"/>
        </w:rPr>
      </w:r>
      <w:r w:rsidR="003B6ED9">
        <w:rPr>
          <w:lang w:val="en-GB"/>
        </w:rPr>
        <w:fldChar w:fldCharType="separate"/>
      </w:r>
      <w:r w:rsidRPr="0045098D" w:rsidR="00B35361">
        <w:rPr>
          <w:lang w:val="en-US"/>
        </w:rPr>
        <w:t xml:space="preserve">Figure </w:t>
      </w:r>
      <w:r w:rsidR="00B35361">
        <w:rPr>
          <w:noProof/>
          <w:lang w:val="en-US"/>
        </w:rPr>
        <w:t>2</w:t>
      </w:r>
      <w:r w:rsidR="003B6ED9">
        <w:rPr>
          <w:lang w:val="en-GB"/>
        </w:rPr>
        <w:fldChar w:fldCharType="end"/>
      </w:r>
      <w:r w:rsidR="00E7634D">
        <w:rPr>
          <w:lang w:val="en-GB"/>
        </w:rPr>
        <w:t>. It shows the planning</w:t>
      </w:r>
      <w:r w:rsidR="00BE2FCC">
        <w:rPr>
          <w:lang w:val="en-GB"/>
        </w:rPr>
        <w:t xml:space="preserve"> for the first 34 days</w:t>
      </w:r>
      <w:r w:rsidR="00E7634D">
        <w:rPr>
          <w:lang w:val="en-GB"/>
        </w:rPr>
        <w:t xml:space="preserve"> of production</w:t>
      </w:r>
      <w:r w:rsidR="004B735B">
        <w:rPr>
          <w:lang w:val="en-GB"/>
        </w:rPr>
        <w:t>.</w:t>
      </w:r>
      <w:r w:rsidR="00A26296">
        <w:rPr>
          <w:lang w:val="en-GB"/>
        </w:rPr>
        <w:t xml:space="preserve"> </w:t>
      </w:r>
      <w:r w:rsidR="003B5484">
        <w:rPr>
          <w:lang w:val="en-GB"/>
        </w:rPr>
        <w:t>A staggered production process was chosen to maximize facility utilisation</w:t>
      </w:r>
      <w:r w:rsidR="00DB3442">
        <w:rPr>
          <w:lang w:val="en-GB"/>
        </w:rPr>
        <w:t>. T</w:t>
      </w:r>
      <w:r w:rsidR="00AE37AF">
        <w:rPr>
          <w:lang w:val="en-GB"/>
        </w:rPr>
        <w:t xml:space="preserve">he production process </w:t>
      </w:r>
      <w:r w:rsidR="009B27AE">
        <w:rPr>
          <w:lang w:val="en-GB"/>
        </w:rPr>
        <w:t>consists</w:t>
      </w:r>
      <w:r w:rsidR="001D5483">
        <w:rPr>
          <w:lang w:val="en-GB"/>
        </w:rPr>
        <w:t xml:space="preserve"> of two inoculum seeds, </w:t>
      </w:r>
      <w:r w:rsidR="00C979AD">
        <w:rPr>
          <w:lang w:val="en-GB"/>
        </w:rPr>
        <w:t>as previously mentioned</w:t>
      </w:r>
      <w:r w:rsidR="001D5483">
        <w:rPr>
          <w:lang w:val="en-GB"/>
        </w:rPr>
        <w:t xml:space="preserve">. </w:t>
      </w:r>
      <w:r w:rsidR="006E4750">
        <w:rPr>
          <w:lang w:val="en-GB"/>
        </w:rPr>
        <w:t xml:space="preserve">The whole process starts with the inoculation of the first </w:t>
      </w:r>
      <w:r w:rsidR="004B735B">
        <w:rPr>
          <w:lang w:val="en-GB"/>
        </w:rPr>
        <w:t>inoculum seed reactor</w:t>
      </w:r>
      <w:r w:rsidR="008645E0">
        <w:rPr>
          <w:lang w:val="en-GB"/>
        </w:rPr>
        <w:t xml:space="preserve"> for </w:t>
      </w:r>
      <w:r w:rsidR="00E63442">
        <w:rPr>
          <w:lang w:val="en-GB"/>
        </w:rPr>
        <w:t>7</w:t>
      </w:r>
      <w:r w:rsidR="008645E0">
        <w:rPr>
          <w:lang w:val="en-GB"/>
        </w:rPr>
        <w:t xml:space="preserve"> days. After</w:t>
      </w:r>
      <w:r w:rsidR="00E63442">
        <w:rPr>
          <w:lang w:val="en-GB"/>
        </w:rPr>
        <w:t xml:space="preserve"> 4 days the second </w:t>
      </w:r>
      <w:r w:rsidR="008D38CC">
        <w:rPr>
          <w:lang w:val="en-GB"/>
        </w:rPr>
        <w:t>inoculum line will be started to perf</w:t>
      </w:r>
      <w:r w:rsidR="00DB1FF6">
        <w:rPr>
          <w:lang w:val="en-GB"/>
        </w:rPr>
        <w:t>orm a staggered process. After the 7 days of inoculum production, the inoculum will be transferred into the first seed reactor, where the cell culture will be cultivated</w:t>
      </w:r>
      <w:r w:rsidR="002000CD">
        <w:rPr>
          <w:lang w:val="en-GB"/>
        </w:rPr>
        <w:t xml:space="preserve"> in a 50 L bioreactor</w:t>
      </w:r>
      <w:r w:rsidR="00DB1FF6">
        <w:rPr>
          <w:lang w:val="en-GB"/>
        </w:rPr>
        <w:t xml:space="preserve"> for </w:t>
      </w:r>
      <w:r w:rsidR="00E63DC7">
        <w:rPr>
          <w:lang w:val="en-GB"/>
        </w:rPr>
        <w:t>three days. Afterwards</w:t>
      </w:r>
      <w:r w:rsidR="006312DC">
        <w:rPr>
          <w:lang w:val="en-GB"/>
        </w:rPr>
        <w:t>,</w:t>
      </w:r>
      <w:r w:rsidR="00E63DC7">
        <w:rPr>
          <w:lang w:val="en-GB"/>
        </w:rPr>
        <w:t xml:space="preserve"> t</w:t>
      </w:r>
      <w:r w:rsidR="002000CD">
        <w:rPr>
          <w:lang w:val="en-GB"/>
        </w:rPr>
        <w:t xml:space="preserve">he cell culture will be moved to the second seed reactor </w:t>
      </w:r>
      <w:r w:rsidR="00734593">
        <w:rPr>
          <w:lang w:val="en-GB"/>
        </w:rPr>
        <w:t xml:space="preserve">for further cultivation. </w:t>
      </w:r>
      <w:r w:rsidR="00FA66C6">
        <w:rPr>
          <w:lang w:val="en-GB"/>
        </w:rPr>
        <w:t>For the second seed a 200 L bioreactor will be used</w:t>
      </w:r>
      <w:r w:rsidR="00E264BA">
        <w:rPr>
          <w:lang w:val="en-GB"/>
        </w:rPr>
        <w:t xml:space="preserve"> for </w:t>
      </w:r>
      <w:r w:rsidR="00926246">
        <w:rPr>
          <w:lang w:val="en-GB"/>
        </w:rPr>
        <w:t>another three days of cultivation</w:t>
      </w:r>
      <w:r w:rsidR="00FA66C6">
        <w:rPr>
          <w:lang w:val="en-GB"/>
        </w:rPr>
        <w:t>.</w:t>
      </w:r>
      <w:r w:rsidR="00926246">
        <w:rPr>
          <w:lang w:val="en-GB"/>
        </w:rPr>
        <w:t xml:space="preserve"> The last station</w:t>
      </w:r>
      <w:r w:rsidR="00DF10A0">
        <w:rPr>
          <w:lang w:val="en-GB"/>
        </w:rPr>
        <w:t xml:space="preserve"> during UP</w:t>
      </w:r>
      <w:r w:rsidR="00926246">
        <w:rPr>
          <w:lang w:val="en-GB"/>
        </w:rPr>
        <w:t xml:space="preserve"> will be</w:t>
      </w:r>
      <w:r w:rsidR="00714312">
        <w:rPr>
          <w:lang w:val="en-GB"/>
        </w:rPr>
        <w:t xml:space="preserve"> in</w:t>
      </w:r>
      <w:r w:rsidR="00AA1935">
        <w:rPr>
          <w:lang w:val="en-GB"/>
        </w:rPr>
        <w:t xml:space="preserve"> one of</w:t>
      </w:r>
      <w:r w:rsidR="00926246">
        <w:rPr>
          <w:lang w:val="en-GB"/>
        </w:rPr>
        <w:t xml:space="preserve"> the</w:t>
      </w:r>
      <w:r w:rsidR="00AA1935">
        <w:rPr>
          <w:lang w:val="en-GB"/>
        </w:rPr>
        <w:t xml:space="preserve"> three 2000L</w:t>
      </w:r>
      <w:r w:rsidR="00926246">
        <w:rPr>
          <w:lang w:val="en-GB"/>
        </w:rPr>
        <w:t xml:space="preserve"> production </w:t>
      </w:r>
      <w:r w:rsidR="00AA1935">
        <w:rPr>
          <w:lang w:val="en-GB"/>
        </w:rPr>
        <w:t>bioreactor</w:t>
      </w:r>
      <w:r w:rsidR="00A164F9">
        <w:rPr>
          <w:lang w:val="en-GB"/>
        </w:rPr>
        <w:t>, where the main antibody production will take place.</w:t>
      </w:r>
      <w:r w:rsidR="00BA4F86">
        <w:rPr>
          <w:lang w:val="en-GB"/>
        </w:rPr>
        <w:t xml:space="preserve"> The production </w:t>
      </w:r>
      <w:r w:rsidR="00CF13D0">
        <w:rPr>
          <w:lang w:val="en-GB"/>
        </w:rPr>
        <w:t xml:space="preserve">lasts for 7 days, making it a total of 24 days </w:t>
      </w:r>
      <w:r w:rsidR="00F83400">
        <w:rPr>
          <w:lang w:val="en-GB"/>
        </w:rPr>
        <w:t>to produce</w:t>
      </w:r>
      <w:r w:rsidR="008E1928">
        <w:rPr>
          <w:lang w:val="en-GB"/>
        </w:rPr>
        <w:t xml:space="preserve"> one batch.</w:t>
      </w:r>
      <w:r w:rsidR="00283018">
        <w:rPr>
          <w:lang w:val="en-GB"/>
        </w:rPr>
        <w:t xml:space="preserve"> Full utilization of the facility will be </w:t>
      </w:r>
      <w:r w:rsidR="004A508D">
        <w:rPr>
          <w:lang w:val="en-GB"/>
        </w:rPr>
        <w:t xml:space="preserve">achieved on day 22 of upstream process. </w:t>
      </w:r>
      <w:r w:rsidR="008E1928">
        <w:rPr>
          <w:lang w:val="en-GB"/>
        </w:rPr>
        <w:t>After every end of a production step a changeover will be performed</w:t>
      </w:r>
      <w:r w:rsidR="00EC39C3">
        <w:rPr>
          <w:lang w:val="en-GB"/>
        </w:rPr>
        <w:t xml:space="preserve"> for </w:t>
      </w:r>
      <w:r w:rsidR="004A508D">
        <w:rPr>
          <w:lang w:val="en-GB"/>
        </w:rPr>
        <w:t xml:space="preserve">material and </w:t>
      </w:r>
      <w:r w:rsidR="00E5060E">
        <w:rPr>
          <w:lang w:val="en-GB"/>
        </w:rPr>
        <w:t>cell culture transfer</w:t>
      </w:r>
      <w:r w:rsidR="00335F4D">
        <w:rPr>
          <w:lang w:val="en-GB"/>
        </w:rPr>
        <w:t>, cleaning of the equipment</w:t>
      </w:r>
      <w:r w:rsidR="00E5060E">
        <w:rPr>
          <w:lang w:val="en-GB"/>
        </w:rPr>
        <w:t xml:space="preserve"> and/or</w:t>
      </w:r>
      <w:r w:rsidR="00335F4D">
        <w:rPr>
          <w:lang w:val="en-GB"/>
        </w:rPr>
        <w:t xml:space="preserve"> replacement of the </w:t>
      </w:r>
      <w:r w:rsidR="005C44E4">
        <w:rPr>
          <w:lang w:val="en-GB"/>
        </w:rPr>
        <w:t xml:space="preserve">SUT equipment. The changeover </w:t>
      </w:r>
      <w:r w:rsidR="00853437">
        <w:rPr>
          <w:lang w:val="en-GB"/>
        </w:rPr>
        <w:t>is</w:t>
      </w:r>
      <w:r w:rsidR="005C44E4">
        <w:rPr>
          <w:lang w:val="en-GB"/>
        </w:rPr>
        <w:t xml:space="preserve"> marked in orange.</w:t>
      </w:r>
      <w:r w:rsidR="00FF0E24">
        <w:rPr>
          <w:lang w:val="en-GB"/>
        </w:rPr>
        <w:t xml:space="preserve"> A </w:t>
      </w:r>
      <w:r w:rsidR="00EC7715">
        <w:rPr>
          <w:lang w:val="en-GB"/>
        </w:rPr>
        <w:t xml:space="preserve">rough overview of the downstream </w:t>
      </w:r>
      <w:r w:rsidR="007007FB">
        <w:rPr>
          <w:lang w:val="en-GB"/>
        </w:rPr>
        <w:t xml:space="preserve">process is shown in the last part of the figure. This should give an </w:t>
      </w:r>
      <w:r w:rsidR="00DB51F9">
        <w:rPr>
          <w:lang w:val="en-GB"/>
        </w:rPr>
        <w:t xml:space="preserve">idea of how much time is needed until </w:t>
      </w:r>
      <w:r w:rsidR="00D4239C">
        <w:rPr>
          <w:lang w:val="en-GB"/>
        </w:rPr>
        <w:t>one whole process is finished.</w:t>
      </w:r>
    </w:p>
    <w:p w:rsidR="00B4184B" w:rsidP="005825AE" w:rsidRDefault="005C44E4" w14:paraId="7D5E06B0" w14:textId="757034F2">
      <w:pPr>
        <w:rPr>
          <w:lang w:val="en-GB"/>
        </w:rPr>
        <w:sectPr w:rsidR="00B4184B" w:rsidSect="00CC7C03">
          <w:headerReference w:type="default" r:id="rId17"/>
          <w:footerReference w:type="default" r:id="rId18"/>
          <w:headerReference w:type="first" r:id="rId19"/>
          <w:footerReference w:type="first" r:id="rId20"/>
          <w:pgSz w:w="11906" w:h="16838"/>
          <w:pgMar w:top="1418" w:right="1134" w:bottom="1134" w:left="1134" w:header="709" w:footer="709" w:gutter="0"/>
          <w:pgNumType w:start="1"/>
          <w:cols w:space="708"/>
          <w:titlePg/>
          <w:docGrid w:linePitch="360"/>
        </w:sectPr>
      </w:pPr>
      <w:r>
        <w:rPr>
          <w:lang w:val="en-GB"/>
        </w:rPr>
        <w:t>After the USP</w:t>
      </w:r>
      <w:r w:rsidR="00035A33">
        <w:rPr>
          <w:lang w:val="en-GB"/>
        </w:rPr>
        <w:t>,</w:t>
      </w:r>
      <w:r>
        <w:rPr>
          <w:lang w:val="en-GB"/>
        </w:rPr>
        <w:t xml:space="preserve"> the DSP will take place. The whole DSP process lasts for four </w:t>
      </w:r>
      <w:r w:rsidR="00F61595">
        <w:rPr>
          <w:lang w:val="en-GB"/>
        </w:rPr>
        <w:t>days (rounded</w:t>
      </w:r>
      <w:r w:rsidR="006C72CD">
        <w:rPr>
          <w:lang w:val="en-GB"/>
        </w:rPr>
        <w:t xml:space="preserve">) </w:t>
      </w:r>
      <w:r>
        <w:rPr>
          <w:lang w:val="en-GB"/>
        </w:rPr>
        <w:t xml:space="preserve">after </w:t>
      </w:r>
      <w:r w:rsidR="006C72CD">
        <w:rPr>
          <w:lang w:val="en-GB"/>
        </w:rPr>
        <w:t>every</w:t>
      </w:r>
      <w:r w:rsidR="003B2765">
        <w:rPr>
          <w:lang w:val="en-GB"/>
        </w:rPr>
        <w:t xml:space="preserve"> end of a</w:t>
      </w:r>
      <w:r w:rsidR="006C72CD">
        <w:rPr>
          <w:lang w:val="en-GB"/>
        </w:rPr>
        <w:t>n</w:t>
      </w:r>
      <w:r w:rsidR="003B2765">
        <w:rPr>
          <w:lang w:val="en-GB"/>
        </w:rPr>
        <w:t xml:space="preserve"> upstream batch. </w:t>
      </w:r>
      <w:r w:rsidR="003B6ED9">
        <w:rPr>
          <w:lang w:val="en-GB"/>
        </w:rPr>
        <w:fldChar w:fldCharType="begin"/>
      </w:r>
      <w:r w:rsidR="003B6ED9">
        <w:rPr>
          <w:lang w:val="en-GB"/>
        </w:rPr>
        <w:instrText xml:space="preserve"> REF _Ref95944889 \h </w:instrText>
      </w:r>
      <w:r w:rsidR="003B6ED9">
        <w:rPr>
          <w:lang w:val="en-GB"/>
        </w:rPr>
      </w:r>
      <w:r w:rsidR="003B6ED9">
        <w:rPr>
          <w:lang w:val="en-GB"/>
        </w:rPr>
        <w:fldChar w:fldCharType="separate"/>
      </w:r>
      <w:r w:rsidRPr="00B41E98" w:rsidR="00B35361">
        <w:rPr>
          <w:lang w:val="en-US"/>
        </w:rPr>
        <w:t xml:space="preserve">Figure </w:t>
      </w:r>
      <w:r w:rsidR="00B35361">
        <w:rPr>
          <w:noProof/>
          <w:lang w:val="en-US"/>
        </w:rPr>
        <w:t>3</w:t>
      </w:r>
      <w:r w:rsidR="003B6ED9">
        <w:rPr>
          <w:lang w:val="en-GB"/>
        </w:rPr>
        <w:fldChar w:fldCharType="end"/>
      </w:r>
      <w:r w:rsidR="0097402C">
        <w:rPr>
          <w:lang w:val="en-GB"/>
        </w:rPr>
        <w:t xml:space="preserve"> shows every step performed during the downstream process with the needed time to perform a </w:t>
      </w:r>
      <w:r w:rsidR="00F61595">
        <w:rPr>
          <w:lang w:val="en-GB"/>
        </w:rPr>
        <w:t>step-in hour</w:t>
      </w:r>
      <w:r w:rsidR="00BB153C">
        <w:rPr>
          <w:lang w:val="en-GB"/>
        </w:rPr>
        <w:t xml:space="preserve"> </w:t>
      </w:r>
      <w:r w:rsidR="006C72CD">
        <w:rPr>
          <w:lang w:val="en-GB"/>
        </w:rPr>
        <w:t>(rounded)</w:t>
      </w:r>
      <w:r w:rsidR="000277D7">
        <w:rPr>
          <w:lang w:val="en-GB"/>
        </w:rPr>
        <w:t xml:space="preserve"> and in what kind of room it will be performed (V+ or V-)</w:t>
      </w:r>
      <w:r w:rsidR="0097402C">
        <w:rPr>
          <w:lang w:val="en-GB"/>
        </w:rPr>
        <w:t xml:space="preserve">. </w:t>
      </w:r>
      <w:r w:rsidR="007F438C">
        <w:rPr>
          <w:lang w:val="en-GB"/>
        </w:rPr>
        <w:t>Ten purification</w:t>
      </w:r>
      <w:r w:rsidR="00C47615">
        <w:rPr>
          <w:lang w:val="en-GB"/>
        </w:rPr>
        <w:t xml:space="preserve"> steps will be </w:t>
      </w:r>
      <w:r w:rsidR="00425A08">
        <w:rPr>
          <w:lang w:val="en-GB"/>
        </w:rPr>
        <w:t>performed</w:t>
      </w:r>
      <w:r w:rsidR="00BD4796">
        <w:rPr>
          <w:lang w:val="en-GB"/>
        </w:rPr>
        <w:t xml:space="preserve"> </w:t>
      </w:r>
      <w:r w:rsidR="00A60D9A">
        <w:rPr>
          <w:lang w:val="en-GB"/>
        </w:rPr>
        <w:t>for the downstream process</w:t>
      </w:r>
      <w:r w:rsidR="007B24AF">
        <w:rPr>
          <w:lang w:val="en-GB"/>
        </w:rPr>
        <w:t xml:space="preserve"> to be finished</w:t>
      </w:r>
      <w:r w:rsidR="00A60D9A">
        <w:rPr>
          <w:lang w:val="en-GB"/>
        </w:rPr>
        <w:t xml:space="preserve"> and are as follows: step 1 protein capture for </w:t>
      </w:r>
      <w:r w:rsidR="002D33F1">
        <w:rPr>
          <w:lang w:val="en-GB"/>
        </w:rPr>
        <w:t xml:space="preserve">6 hours, step 2 virus inactivation for 7 hours, step 3 </w:t>
      </w:r>
      <w:r w:rsidR="00EC7CC8">
        <w:rPr>
          <w:lang w:val="en-GB"/>
        </w:rPr>
        <w:t>depth end filtration for 4 hours</w:t>
      </w:r>
      <w:r w:rsidR="00140EE8">
        <w:rPr>
          <w:lang w:val="en-GB"/>
        </w:rPr>
        <w:t xml:space="preserve">, step </w:t>
      </w:r>
      <w:r w:rsidR="00D31BD9">
        <w:rPr>
          <w:lang w:val="en-GB"/>
        </w:rPr>
        <w:t>4 cation exchange chromatography</w:t>
      </w:r>
      <w:r w:rsidR="00425A08">
        <w:rPr>
          <w:lang w:val="en-GB"/>
        </w:rPr>
        <w:t xml:space="preserve"> </w:t>
      </w:r>
      <w:r w:rsidR="00F82A1D">
        <w:rPr>
          <w:lang w:val="en-GB"/>
        </w:rPr>
        <w:t xml:space="preserve">(CIEX) for 11 hours, step 5 pH-adjustment for </w:t>
      </w:r>
      <w:r w:rsidR="00FB537F">
        <w:rPr>
          <w:lang w:val="en-GB"/>
        </w:rPr>
        <w:t xml:space="preserve">25 hours, step 6 </w:t>
      </w:r>
      <w:r w:rsidR="00A57A35">
        <w:rPr>
          <w:lang w:val="en-GB"/>
        </w:rPr>
        <w:t>anion exchange chromatography</w:t>
      </w:r>
      <w:r w:rsidR="00425A08">
        <w:rPr>
          <w:lang w:val="en-GB"/>
        </w:rPr>
        <w:t xml:space="preserve"> </w:t>
      </w:r>
      <w:r w:rsidR="00A57A35">
        <w:rPr>
          <w:lang w:val="en-GB"/>
        </w:rPr>
        <w:t xml:space="preserve">(AIEX) for </w:t>
      </w:r>
      <w:r w:rsidR="00AD65F9">
        <w:rPr>
          <w:lang w:val="en-GB"/>
        </w:rPr>
        <w:t>9 hours and step 7</w:t>
      </w:r>
      <w:r w:rsidR="000759F8">
        <w:rPr>
          <w:lang w:val="en-GB"/>
        </w:rPr>
        <w:t xml:space="preserve"> nanofiltration </w:t>
      </w:r>
      <w:r w:rsidR="00190CF9">
        <w:rPr>
          <w:lang w:val="en-GB"/>
        </w:rPr>
        <w:t xml:space="preserve">for </w:t>
      </w:r>
      <w:r w:rsidR="00D51762">
        <w:rPr>
          <w:lang w:val="en-GB"/>
        </w:rPr>
        <w:t>17 hours</w:t>
      </w:r>
      <w:r w:rsidR="001C33EA">
        <w:rPr>
          <w:lang w:val="en-GB"/>
        </w:rPr>
        <w:t xml:space="preserve">. Step 7 will be the last step of the process which will be </w:t>
      </w:r>
      <w:r w:rsidR="001D4AC7">
        <w:rPr>
          <w:lang w:val="en-GB"/>
        </w:rPr>
        <w:t>performed in a</w:t>
      </w:r>
      <w:r w:rsidR="00244AE1">
        <w:rPr>
          <w:lang w:val="en-GB"/>
        </w:rPr>
        <w:t xml:space="preserve"> room with V+ classification. After step </w:t>
      </w:r>
      <w:r w:rsidR="00213DBA">
        <w:rPr>
          <w:lang w:val="en-GB"/>
        </w:rPr>
        <w:t>7 the product will be transported in a room with V- classification where</w:t>
      </w:r>
      <w:r w:rsidR="00E20338">
        <w:rPr>
          <w:lang w:val="en-GB"/>
        </w:rPr>
        <w:t xml:space="preserve"> step 8 </w:t>
      </w:r>
      <w:r w:rsidR="00E40F2B">
        <w:rPr>
          <w:lang w:val="en-GB"/>
        </w:rPr>
        <w:t>diafiltration</w:t>
      </w:r>
      <w:r w:rsidR="00E20338">
        <w:rPr>
          <w:lang w:val="en-GB"/>
        </w:rPr>
        <w:t xml:space="preserve">/ultrafiltration </w:t>
      </w:r>
      <w:r w:rsidR="006B5924">
        <w:rPr>
          <w:lang w:val="en-GB"/>
        </w:rPr>
        <w:t xml:space="preserve">will be performed for </w:t>
      </w:r>
      <w:r w:rsidR="00B77B80">
        <w:rPr>
          <w:lang w:val="en-GB"/>
        </w:rPr>
        <w:t>13 hours. For step 9 and 10</w:t>
      </w:r>
      <w:r w:rsidR="004D654E">
        <w:rPr>
          <w:lang w:val="en-GB"/>
        </w:rPr>
        <w:t xml:space="preserve"> a </w:t>
      </w:r>
      <w:r w:rsidR="004D654E">
        <w:rPr>
          <w:lang w:val="en-GB"/>
        </w:rPr>
        <w:lastRenderedPageBreak/>
        <w:t xml:space="preserve">0.2 </w:t>
      </w:r>
      <w:r w:rsidR="004D654E">
        <w:rPr>
          <w:rFonts w:cs="Arial"/>
          <w:lang w:val="en-GB"/>
        </w:rPr>
        <w:t>µ</w:t>
      </w:r>
      <w:r w:rsidR="004D654E">
        <w:rPr>
          <w:lang w:val="en-GB"/>
        </w:rPr>
        <w:t>m filtration will be done</w:t>
      </w:r>
      <w:r w:rsidR="0001103D">
        <w:rPr>
          <w:lang w:val="en-GB"/>
        </w:rPr>
        <w:t xml:space="preserve"> for 4 hours following the bulk filling and freezing of the product</w:t>
      </w:r>
      <w:r w:rsidR="00A216B8">
        <w:rPr>
          <w:lang w:val="en-GB"/>
        </w:rPr>
        <w:t>, which will take 2 hours</w:t>
      </w:r>
      <w:r w:rsidR="0001103D">
        <w:rPr>
          <w:lang w:val="en-GB"/>
        </w:rPr>
        <w:t xml:space="preserve">. </w:t>
      </w:r>
    </w:p>
    <w:p w:rsidR="00E177FF" w:rsidP="002E1255" w:rsidRDefault="00F728D0" w14:paraId="66391741" w14:textId="77777777">
      <w:pPr>
        <w:keepNext/>
        <w:jc w:val="left"/>
      </w:pPr>
      <w:r w:rsidRPr="00F728D0">
        <w:rPr>
          <w:noProof/>
          <w:lang w:val="en-GB"/>
        </w:rPr>
        <w:lastRenderedPageBreak/>
        <w:drawing>
          <wp:inline distT="0" distB="0" distL="0" distR="0" wp14:anchorId="6FB75E8E" wp14:editId="49ABBDB9">
            <wp:extent cx="8613140" cy="1640840"/>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04308" cy="1677258"/>
                    </a:xfrm>
                    <a:prstGeom prst="rect">
                      <a:avLst/>
                    </a:prstGeom>
                  </pic:spPr>
                </pic:pic>
              </a:graphicData>
            </a:graphic>
          </wp:inline>
        </w:drawing>
      </w:r>
    </w:p>
    <w:p w:rsidRPr="002E1255" w:rsidR="002E1255" w:rsidP="00142521" w:rsidRDefault="00E177FF" w14:paraId="4506AAB4" w14:textId="1A5D6CEF">
      <w:pPr>
        <w:pStyle w:val="Beschriftung"/>
        <w:jc w:val="left"/>
        <w:rPr>
          <w:lang w:val="en-US"/>
        </w:rPr>
      </w:pPr>
      <w:bookmarkStart w:name="_Ref95944875" w:id="64"/>
      <w:bookmarkStart w:name="_Toc96025267" w:id="65"/>
      <w:bookmarkStart w:name="_Toc96072167" w:id="66"/>
      <w:r w:rsidRPr="0045098D">
        <w:rPr>
          <w:lang w:val="en-US"/>
        </w:rPr>
        <w:t xml:space="preserve">Figure </w:t>
      </w:r>
      <w:r>
        <w:fldChar w:fldCharType="begin"/>
      </w:r>
      <w:r w:rsidRPr="00613F4F">
        <w:rPr>
          <w:lang w:val="en-US"/>
        </w:rPr>
        <w:instrText>SEQ Figure \* ARABIC</w:instrText>
      </w:r>
      <w:r>
        <w:fldChar w:fldCharType="separate"/>
      </w:r>
      <w:r w:rsidR="00B35361">
        <w:rPr>
          <w:noProof/>
          <w:lang w:val="en-US"/>
        </w:rPr>
        <w:t>2</w:t>
      </w:r>
      <w:r>
        <w:fldChar w:fldCharType="end"/>
      </w:r>
      <w:bookmarkEnd w:id="64"/>
      <w:r w:rsidRPr="0045098D" w:rsidR="00054CE9">
        <w:rPr>
          <w:noProof/>
          <w:lang w:val="en-US"/>
        </w:rPr>
        <w:t>: Occupany l</w:t>
      </w:r>
      <w:r w:rsidRPr="0045098D" w:rsidR="0045098D">
        <w:rPr>
          <w:noProof/>
          <w:lang w:val="en-US"/>
        </w:rPr>
        <w:t>ist of U</w:t>
      </w:r>
      <w:r w:rsidR="0045098D">
        <w:rPr>
          <w:noProof/>
          <w:lang w:val="en-US"/>
        </w:rPr>
        <w:t xml:space="preserve">SP, DSP </w:t>
      </w:r>
      <w:r w:rsidR="00E33E32">
        <w:rPr>
          <w:noProof/>
          <w:lang w:val="en-US"/>
        </w:rPr>
        <w:t>with media and buffer flow.</w:t>
      </w:r>
      <w:bookmarkEnd w:id="65"/>
      <w:bookmarkEnd w:id="66"/>
      <w:r w:rsidR="00E33E32">
        <w:rPr>
          <w:noProof/>
          <w:lang w:val="en-US"/>
        </w:rPr>
        <w:t xml:space="preserve"> </w:t>
      </w:r>
    </w:p>
    <w:p w:rsidR="00E177FF" w:rsidP="002E1255" w:rsidRDefault="00F068E6" w14:paraId="1B66942E" w14:textId="77777777">
      <w:pPr>
        <w:keepNext/>
        <w:jc w:val="left"/>
      </w:pPr>
      <w:r w:rsidRPr="00F068E6">
        <w:rPr>
          <w:noProof/>
          <w:lang w:val="en-GB"/>
        </w:rPr>
        <w:drawing>
          <wp:inline distT="0" distB="0" distL="0" distR="0" wp14:anchorId="2DF38D14" wp14:editId="44CDBFAC">
            <wp:extent cx="8704668" cy="3212432"/>
            <wp:effectExtent l="0" t="0" r="0" b="127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742193" cy="3226281"/>
                    </a:xfrm>
                    <a:prstGeom prst="rect">
                      <a:avLst/>
                    </a:prstGeom>
                  </pic:spPr>
                </pic:pic>
              </a:graphicData>
            </a:graphic>
          </wp:inline>
        </w:drawing>
      </w:r>
    </w:p>
    <w:p w:rsidRPr="00B41E98" w:rsidR="00F728D0" w:rsidP="00E177FF" w:rsidRDefault="00E177FF" w14:paraId="39E69972" w14:textId="3C195CDD">
      <w:pPr>
        <w:pStyle w:val="Beschriftung"/>
        <w:jc w:val="left"/>
        <w:rPr>
          <w:lang w:val="en-US"/>
        </w:rPr>
      </w:pPr>
      <w:bookmarkStart w:name="_Ref95944889" w:id="67"/>
      <w:bookmarkStart w:name="_Toc96025268" w:id="68"/>
      <w:bookmarkStart w:name="_Toc96072168" w:id="69"/>
      <w:r w:rsidRPr="00B41E98">
        <w:rPr>
          <w:lang w:val="en-US"/>
        </w:rPr>
        <w:t xml:space="preserve">Figure </w:t>
      </w:r>
      <w:r>
        <w:fldChar w:fldCharType="begin"/>
      </w:r>
      <w:r w:rsidRPr="00613F4F">
        <w:rPr>
          <w:lang w:val="en-US"/>
        </w:rPr>
        <w:instrText>SEQ Figure \* ARABIC</w:instrText>
      </w:r>
      <w:r>
        <w:fldChar w:fldCharType="separate"/>
      </w:r>
      <w:r w:rsidR="00B35361">
        <w:rPr>
          <w:noProof/>
          <w:lang w:val="en-US"/>
        </w:rPr>
        <w:t>3</w:t>
      </w:r>
      <w:r>
        <w:fldChar w:fldCharType="end"/>
      </w:r>
      <w:bookmarkEnd w:id="67"/>
      <w:r w:rsidRPr="00B41E98" w:rsidR="00B41E98">
        <w:rPr>
          <w:noProof/>
          <w:lang w:val="en-US"/>
        </w:rPr>
        <w:t xml:space="preserve">: Occupancy list </w:t>
      </w:r>
      <w:r w:rsidR="00B41E98">
        <w:rPr>
          <w:noProof/>
          <w:lang w:val="en-US"/>
        </w:rPr>
        <w:t>specific for DSP. Every step, which will be conducted is listed</w:t>
      </w:r>
      <w:r w:rsidR="005562CC">
        <w:rPr>
          <w:noProof/>
          <w:lang w:val="en-US"/>
        </w:rPr>
        <w:t>, with the estimated time in hours to perform the downstream steps.</w:t>
      </w:r>
      <w:bookmarkEnd w:id="68"/>
      <w:bookmarkEnd w:id="69"/>
      <w:r w:rsidR="005562CC">
        <w:rPr>
          <w:noProof/>
          <w:lang w:val="en-US"/>
        </w:rPr>
        <w:t xml:space="preserve"> </w:t>
      </w:r>
    </w:p>
    <w:p w:rsidR="00B4184B" w:rsidP="005825AE" w:rsidRDefault="00B4184B" w14:paraId="01A7A512" w14:textId="77777777">
      <w:pPr>
        <w:rPr>
          <w:lang w:val="en-GB"/>
        </w:rPr>
        <w:sectPr w:rsidR="00B4184B" w:rsidSect="000634EE">
          <w:pgSz w:w="16838" w:h="11906" w:orient="landscape"/>
          <w:pgMar w:top="1134" w:right="1418" w:bottom="1134" w:left="1134" w:header="709" w:footer="709" w:gutter="0"/>
          <w:cols w:space="708"/>
          <w:titlePg/>
          <w:docGrid w:linePitch="360"/>
        </w:sectPr>
      </w:pPr>
    </w:p>
    <w:p w:rsidR="00577AC1" w:rsidP="006049C5" w:rsidRDefault="00577AC1" w14:paraId="711E4797" w14:textId="12D9E3D7">
      <w:pPr>
        <w:pStyle w:val="berschrift2"/>
        <w:spacing w:before="0"/>
      </w:pPr>
      <w:bookmarkStart w:name="_Toc94787031" w:id="70"/>
      <w:bookmarkStart w:name="_Toc95410071" w:id="71"/>
      <w:bookmarkStart w:name="_Toc96002249" w:id="72"/>
      <w:bookmarkStart w:name="_Toc96002636" w:id="73"/>
      <w:bookmarkStart w:name="_Toc96025224" w:id="74"/>
      <w:bookmarkStart w:name="_Toc96072200" w:id="75"/>
      <w:r>
        <w:lastRenderedPageBreak/>
        <w:t>Block flow diagram</w:t>
      </w:r>
      <w:bookmarkEnd w:id="70"/>
      <w:bookmarkEnd w:id="71"/>
      <w:bookmarkEnd w:id="72"/>
      <w:bookmarkEnd w:id="73"/>
      <w:bookmarkEnd w:id="74"/>
      <w:bookmarkEnd w:id="75"/>
    </w:p>
    <w:p w:rsidR="00E551CF" w:rsidP="00577AC1" w:rsidRDefault="0069718A" w14:paraId="08A4488A" w14:textId="58C19BB1">
      <w:pPr>
        <w:rPr>
          <w:lang w:val="en-GB"/>
        </w:rPr>
      </w:pPr>
      <w:r>
        <w:rPr>
          <w:lang w:val="en-GB"/>
        </w:rPr>
        <w:t>The whole</w:t>
      </w:r>
      <w:r w:rsidR="00527489">
        <w:rPr>
          <w:lang w:val="en-GB"/>
        </w:rPr>
        <w:t xml:space="preserve"> product</w:t>
      </w:r>
      <w:r>
        <w:rPr>
          <w:lang w:val="en-GB"/>
        </w:rPr>
        <w:t xml:space="preserve"> process </w:t>
      </w:r>
      <w:r w:rsidR="00090CA5">
        <w:rPr>
          <w:lang w:val="en-GB"/>
        </w:rPr>
        <w:t>may</w:t>
      </w:r>
      <w:r w:rsidR="00C72BA7">
        <w:rPr>
          <w:lang w:val="en-GB"/>
        </w:rPr>
        <w:t xml:space="preserve"> be dis</w:t>
      </w:r>
      <w:r w:rsidR="005C457D">
        <w:rPr>
          <w:lang w:val="en-GB"/>
        </w:rPr>
        <w:t>played in a block flow diagram</w:t>
      </w:r>
      <w:r w:rsidR="0078524B">
        <w:rPr>
          <w:lang w:val="en-GB"/>
        </w:rPr>
        <w:t>.</w:t>
      </w:r>
      <w:r w:rsidR="006037D1">
        <w:rPr>
          <w:lang w:val="en-GB"/>
        </w:rPr>
        <w:t xml:space="preserve"> This </w:t>
      </w:r>
      <w:r w:rsidR="00090CA5">
        <w:rPr>
          <w:lang w:val="en-GB"/>
        </w:rPr>
        <w:t>allows to</w:t>
      </w:r>
      <w:r w:rsidR="00527489">
        <w:rPr>
          <w:lang w:val="en-GB"/>
        </w:rPr>
        <w:t xml:space="preserve"> show the </w:t>
      </w:r>
      <w:r w:rsidR="002C0DFD">
        <w:rPr>
          <w:lang w:val="en-GB"/>
        </w:rPr>
        <w:t>volumes, concentrations and flows</w:t>
      </w:r>
      <w:r w:rsidR="00AF418D">
        <w:rPr>
          <w:lang w:val="en-GB"/>
        </w:rPr>
        <w:t>, in a step</w:t>
      </w:r>
      <w:r w:rsidR="00A21B7D">
        <w:rPr>
          <w:lang w:val="en-GB"/>
        </w:rPr>
        <w:t>-</w:t>
      </w:r>
      <w:r w:rsidR="00AF418D">
        <w:rPr>
          <w:lang w:val="en-GB"/>
        </w:rPr>
        <w:t>by</w:t>
      </w:r>
      <w:r w:rsidR="00A21B7D">
        <w:rPr>
          <w:lang w:val="en-GB"/>
        </w:rPr>
        <w:t>-</w:t>
      </w:r>
      <w:r w:rsidR="00AF418D">
        <w:rPr>
          <w:lang w:val="en-GB"/>
        </w:rPr>
        <w:t>step illustration. For each product a block flow diagram was made</w:t>
      </w:r>
      <w:r w:rsidR="007C660A">
        <w:rPr>
          <w:lang w:val="en-GB"/>
        </w:rPr>
        <w:t>, showing the USP and the DSP of the respective product</w:t>
      </w:r>
      <w:r w:rsidR="008B3469">
        <w:rPr>
          <w:lang w:val="en-GB"/>
        </w:rPr>
        <w:t xml:space="preserve"> as well as the</w:t>
      </w:r>
      <w:r w:rsidR="00546AFB">
        <w:rPr>
          <w:lang w:val="en-GB"/>
        </w:rPr>
        <w:t xml:space="preserve"> used equipment in the</w:t>
      </w:r>
      <w:r w:rsidR="00E32C95">
        <w:rPr>
          <w:lang w:val="en-GB"/>
        </w:rPr>
        <w:t xml:space="preserve"> respective</w:t>
      </w:r>
      <w:r w:rsidR="00546AFB">
        <w:rPr>
          <w:lang w:val="en-GB"/>
        </w:rPr>
        <w:t xml:space="preserve"> </w:t>
      </w:r>
      <w:r w:rsidR="00E32C95">
        <w:rPr>
          <w:lang w:val="en-GB"/>
        </w:rPr>
        <w:t>steps</w:t>
      </w:r>
      <w:r w:rsidR="00BB677C">
        <w:rPr>
          <w:lang w:val="en-GB"/>
        </w:rPr>
        <w:t xml:space="preserve"> and in or outflow of media and buffer. </w:t>
      </w:r>
      <w:r w:rsidR="00E15E55">
        <w:rPr>
          <w:lang w:val="en-GB"/>
        </w:rPr>
        <w:t>T</w:t>
      </w:r>
      <w:r w:rsidR="00BB677C">
        <w:rPr>
          <w:lang w:val="en-GB"/>
        </w:rPr>
        <w:t xml:space="preserve">he block flow diagram </w:t>
      </w:r>
      <w:r w:rsidR="00E15E55">
        <w:rPr>
          <w:lang w:val="en-GB"/>
        </w:rPr>
        <w:t>covers</w:t>
      </w:r>
      <w:r w:rsidR="00B55697">
        <w:rPr>
          <w:lang w:val="en-GB"/>
        </w:rPr>
        <w:t xml:space="preserve"> the same steps </w:t>
      </w:r>
      <w:r w:rsidR="00E15E55">
        <w:rPr>
          <w:lang w:val="en-GB"/>
        </w:rPr>
        <w:t>that were</w:t>
      </w:r>
      <w:r w:rsidR="00B55697">
        <w:rPr>
          <w:lang w:val="en-GB"/>
        </w:rPr>
        <w:t xml:space="preserve"> already roughly described in </w:t>
      </w:r>
      <w:r w:rsidRPr="003262FD" w:rsidR="00B55697">
        <w:rPr>
          <w:lang w:val="en-GB"/>
        </w:rPr>
        <w:t>the chapte</w:t>
      </w:r>
      <w:r w:rsidR="00707730">
        <w:rPr>
          <w:lang w:val="en-GB"/>
        </w:rPr>
        <w:t>r</w:t>
      </w:r>
      <w:r w:rsidR="003262FD">
        <w:rPr>
          <w:lang w:val="en-GB"/>
        </w:rPr>
        <w:t xml:space="preserve"> </w:t>
      </w:r>
      <w:r w:rsidR="003262FD">
        <w:rPr>
          <w:highlight w:val="yellow"/>
          <w:lang w:val="en-GB"/>
        </w:rPr>
        <w:fldChar w:fldCharType="begin"/>
      </w:r>
      <w:r w:rsidR="003262FD">
        <w:rPr>
          <w:lang w:val="en-GB"/>
        </w:rPr>
        <w:instrText xml:space="preserve"> REF _Ref95943972 \r \h </w:instrText>
      </w:r>
      <w:r w:rsidR="003262FD">
        <w:rPr>
          <w:highlight w:val="yellow"/>
          <w:lang w:val="en-GB"/>
        </w:rPr>
      </w:r>
      <w:r w:rsidR="003262FD">
        <w:rPr>
          <w:highlight w:val="yellow"/>
          <w:lang w:val="en-GB"/>
        </w:rPr>
        <w:fldChar w:fldCharType="separate"/>
      </w:r>
      <w:r w:rsidR="00B35361">
        <w:rPr>
          <w:lang w:val="en-GB"/>
        </w:rPr>
        <w:t>2.1</w:t>
      </w:r>
      <w:r w:rsidR="003262FD">
        <w:rPr>
          <w:highlight w:val="yellow"/>
          <w:lang w:val="en-GB"/>
        </w:rPr>
        <w:fldChar w:fldCharType="end"/>
      </w:r>
      <w:r w:rsidR="00B55697">
        <w:rPr>
          <w:lang w:val="en-GB"/>
        </w:rPr>
        <w:t xml:space="preserve"> t</w:t>
      </w:r>
      <w:r w:rsidR="00E15E55">
        <w:rPr>
          <w:lang w:val="en-GB"/>
        </w:rPr>
        <w:t>h</w:t>
      </w:r>
      <w:r w:rsidR="00B55697">
        <w:rPr>
          <w:lang w:val="en-GB"/>
        </w:rPr>
        <w:t>rough the occupa</w:t>
      </w:r>
      <w:r w:rsidR="003262FD">
        <w:rPr>
          <w:lang w:val="en-GB"/>
        </w:rPr>
        <w:t>ncy</w:t>
      </w:r>
      <w:r w:rsidR="00B55697">
        <w:rPr>
          <w:lang w:val="en-GB"/>
        </w:rPr>
        <w:t xml:space="preserve"> list</w:t>
      </w:r>
      <w:r w:rsidR="007C660A">
        <w:rPr>
          <w:lang w:val="en-GB"/>
        </w:rPr>
        <w:t xml:space="preserve">. </w:t>
      </w:r>
      <w:r w:rsidR="00146BE3">
        <w:rPr>
          <w:lang w:val="en-GB"/>
        </w:rPr>
        <w:t xml:space="preserve">The difference in each block flow diagram </w:t>
      </w:r>
      <w:r w:rsidR="00D048FF">
        <w:rPr>
          <w:lang w:val="en-GB"/>
        </w:rPr>
        <w:t>is</w:t>
      </w:r>
      <w:r w:rsidR="00146BE3">
        <w:rPr>
          <w:lang w:val="en-GB"/>
        </w:rPr>
        <w:t xml:space="preserve"> the titer</w:t>
      </w:r>
      <w:r w:rsidR="002F6218">
        <w:rPr>
          <w:lang w:val="en-GB"/>
        </w:rPr>
        <w:t xml:space="preserve"> of each </w:t>
      </w:r>
      <w:r w:rsidR="00E551CF">
        <w:rPr>
          <w:lang w:val="en-GB"/>
        </w:rPr>
        <w:t xml:space="preserve">product. </w:t>
      </w:r>
    </w:p>
    <w:p w:rsidR="008A5A50" w:rsidP="00577AC1" w:rsidRDefault="008A5A50" w14:paraId="4517C175" w14:textId="6F33EF0F">
      <w:pPr>
        <w:rPr>
          <w:lang w:val="en-GB"/>
        </w:rPr>
      </w:pPr>
      <w:r>
        <w:rPr>
          <w:lang w:val="en-GB"/>
        </w:rPr>
        <w:t xml:space="preserve">The </w:t>
      </w:r>
      <w:r w:rsidR="00654AF2">
        <w:rPr>
          <w:lang w:val="en-GB"/>
        </w:rPr>
        <w:t xml:space="preserve">block flow diagram in </w:t>
      </w:r>
      <w:r w:rsidR="003B6ED9">
        <w:rPr>
          <w:lang w:val="en-GB"/>
        </w:rPr>
        <w:fldChar w:fldCharType="begin"/>
      </w:r>
      <w:r w:rsidR="003B6ED9">
        <w:rPr>
          <w:lang w:val="en-GB"/>
        </w:rPr>
        <w:instrText xml:space="preserve"> REF _Ref95944912 \h </w:instrText>
      </w:r>
      <w:r w:rsidR="003B6ED9">
        <w:rPr>
          <w:lang w:val="en-GB"/>
        </w:rPr>
      </w:r>
      <w:r w:rsidR="003B6ED9">
        <w:rPr>
          <w:lang w:val="en-GB"/>
        </w:rPr>
        <w:fldChar w:fldCharType="separate"/>
      </w:r>
      <w:r w:rsidRPr="00F017F7" w:rsidR="00B35361">
        <w:rPr>
          <w:lang w:val="en-US"/>
        </w:rPr>
        <w:t xml:space="preserve">Figure </w:t>
      </w:r>
      <w:r w:rsidR="00B35361">
        <w:rPr>
          <w:noProof/>
          <w:lang w:val="en-US"/>
        </w:rPr>
        <w:t>4</w:t>
      </w:r>
      <w:r w:rsidR="003B6ED9">
        <w:rPr>
          <w:lang w:val="en-GB"/>
        </w:rPr>
        <w:fldChar w:fldCharType="end"/>
      </w:r>
      <w:r w:rsidR="00654AF2">
        <w:rPr>
          <w:lang w:val="en-GB"/>
        </w:rPr>
        <w:t xml:space="preserve"> is for the product A. Product </w:t>
      </w:r>
      <w:r w:rsidR="008257D0">
        <w:rPr>
          <w:lang w:val="en-GB"/>
        </w:rPr>
        <w:t>A</w:t>
      </w:r>
      <w:r w:rsidR="00654AF2">
        <w:rPr>
          <w:lang w:val="en-GB"/>
        </w:rPr>
        <w:t xml:space="preserve"> has a </w:t>
      </w:r>
      <w:r w:rsidR="00707730">
        <w:rPr>
          <w:lang w:val="en-GB"/>
        </w:rPr>
        <w:t>titer</w:t>
      </w:r>
      <w:r w:rsidR="00654AF2">
        <w:rPr>
          <w:lang w:val="en-GB"/>
        </w:rPr>
        <w:t xml:space="preserve"> of </w:t>
      </w:r>
      <w:r w:rsidR="00521E57">
        <w:rPr>
          <w:lang w:val="en-GB"/>
        </w:rPr>
        <w:t>4 g/L</w:t>
      </w:r>
      <w:r w:rsidR="00707730">
        <w:rPr>
          <w:lang w:val="en-GB"/>
        </w:rPr>
        <w:t xml:space="preserve">. For product B the titer is set at 3 g/L and the block flow diagram is seen in </w:t>
      </w:r>
      <w:r w:rsidR="00707730">
        <w:rPr>
          <w:lang w:val="en-GB"/>
        </w:rPr>
        <w:fldChar w:fldCharType="begin"/>
      </w:r>
      <w:r w:rsidR="00707730">
        <w:rPr>
          <w:lang w:val="en-GB"/>
        </w:rPr>
        <w:instrText xml:space="preserve"> REF _Ref95945011 \h </w:instrText>
      </w:r>
      <w:r w:rsidR="00707730">
        <w:rPr>
          <w:lang w:val="en-GB"/>
        </w:rPr>
      </w:r>
      <w:r w:rsidR="00707730">
        <w:rPr>
          <w:lang w:val="en-GB"/>
        </w:rPr>
        <w:fldChar w:fldCharType="separate"/>
      </w:r>
      <w:r w:rsidRPr="00F017F7" w:rsidR="00B35361">
        <w:rPr>
          <w:lang w:val="en-US"/>
        </w:rPr>
        <w:t xml:space="preserve">Figure </w:t>
      </w:r>
      <w:r w:rsidR="00B35361">
        <w:rPr>
          <w:noProof/>
          <w:lang w:val="en-US"/>
        </w:rPr>
        <w:t>5</w:t>
      </w:r>
      <w:r w:rsidR="00707730">
        <w:rPr>
          <w:lang w:val="en-GB"/>
        </w:rPr>
        <w:fldChar w:fldCharType="end"/>
      </w:r>
      <w:r w:rsidR="00707730">
        <w:rPr>
          <w:lang w:val="en-GB"/>
        </w:rPr>
        <w:t xml:space="preserve">. </w:t>
      </w:r>
      <w:r w:rsidR="00707730">
        <w:rPr>
          <w:lang w:val="en-GB"/>
        </w:rPr>
        <w:fldChar w:fldCharType="begin"/>
      </w:r>
      <w:r w:rsidR="00707730">
        <w:rPr>
          <w:lang w:val="en-GB"/>
        </w:rPr>
        <w:instrText xml:space="preserve"> REF _Ref95945023 \h </w:instrText>
      </w:r>
      <w:r w:rsidR="00707730">
        <w:rPr>
          <w:lang w:val="en-GB"/>
        </w:rPr>
      </w:r>
      <w:r w:rsidR="00707730">
        <w:rPr>
          <w:lang w:val="en-GB"/>
        </w:rPr>
        <w:fldChar w:fldCharType="separate"/>
      </w:r>
      <w:r w:rsidRPr="00F017F7" w:rsidR="00B35361">
        <w:rPr>
          <w:lang w:val="en-US"/>
        </w:rPr>
        <w:t xml:space="preserve">Figure </w:t>
      </w:r>
      <w:r w:rsidR="00B35361">
        <w:rPr>
          <w:noProof/>
          <w:lang w:val="en-US"/>
        </w:rPr>
        <w:t>6</w:t>
      </w:r>
      <w:r w:rsidR="00707730">
        <w:rPr>
          <w:lang w:val="en-GB"/>
        </w:rPr>
        <w:fldChar w:fldCharType="end"/>
      </w:r>
      <w:r w:rsidR="00707730">
        <w:rPr>
          <w:lang w:val="en-GB"/>
        </w:rPr>
        <w:t xml:space="preserve"> shows the block flow diagram of product </w:t>
      </w:r>
      <w:r w:rsidR="005F2E06">
        <w:rPr>
          <w:lang w:val="en-GB"/>
        </w:rPr>
        <w:t>C</w:t>
      </w:r>
      <w:r w:rsidR="00707730">
        <w:rPr>
          <w:lang w:val="en-GB"/>
        </w:rPr>
        <w:t xml:space="preserve"> with a titer of 2 g/L and </w:t>
      </w:r>
      <w:r w:rsidR="00707730">
        <w:rPr>
          <w:lang w:val="en-GB"/>
        </w:rPr>
        <w:fldChar w:fldCharType="begin"/>
      </w:r>
      <w:r w:rsidR="00707730">
        <w:rPr>
          <w:lang w:val="en-GB"/>
        </w:rPr>
        <w:instrText xml:space="preserve"> REF _Ref95945065 \h </w:instrText>
      </w:r>
      <w:r w:rsidR="00707730">
        <w:rPr>
          <w:lang w:val="en-GB"/>
        </w:rPr>
      </w:r>
      <w:r w:rsidR="00707730">
        <w:rPr>
          <w:lang w:val="en-GB"/>
        </w:rPr>
        <w:fldChar w:fldCharType="separate"/>
      </w:r>
      <w:r w:rsidRPr="00F017F7" w:rsidR="00B35361">
        <w:rPr>
          <w:lang w:val="en-US"/>
        </w:rPr>
        <w:t xml:space="preserve">Figure </w:t>
      </w:r>
      <w:r w:rsidR="00B35361">
        <w:rPr>
          <w:noProof/>
          <w:lang w:val="en-US"/>
        </w:rPr>
        <w:t>7</w:t>
      </w:r>
      <w:r w:rsidR="00707730">
        <w:rPr>
          <w:lang w:val="en-GB"/>
        </w:rPr>
        <w:fldChar w:fldCharType="end"/>
      </w:r>
      <w:r w:rsidR="00707730">
        <w:rPr>
          <w:lang w:val="en-GB"/>
        </w:rPr>
        <w:t xml:space="preserve"> is for the </w:t>
      </w:r>
      <w:r w:rsidR="006A6B78">
        <w:rPr>
          <w:lang w:val="en-GB"/>
        </w:rPr>
        <w:t xml:space="preserve">product D with a titer of 4 g/L. </w:t>
      </w:r>
    </w:p>
    <w:p w:rsidR="004F4630" w:rsidP="00577AC1" w:rsidRDefault="00086F90" w14:paraId="5178DEEE" w14:textId="1CC2CD81">
      <w:pPr>
        <w:rPr>
          <w:lang w:val="en-GB"/>
        </w:rPr>
      </w:pPr>
      <w:r>
        <w:rPr>
          <w:lang w:val="en-GB"/>
        </w:rPr>
        <w:t>The first step is the inoculum production with a starting vol</w:t>
      </w:r>
      <w:r w:rsidR="00DF244B">
        <w:rPr>
          <w:lang w:val="en-GB"/>
        </w:rPr>
        <w:t>ume of 2 L</w:t>
      </w:r>
      <w:r w:rsidR="002A248E">
        <w:rPr>
          <w:lang w:val="en-GB"/>
        </w:rPr>
        <w:t xml:space="preserve"> for the first passage</w:t>
      </w:r>
      <w:r w:rsidR="00C87113">
        <w:rPr>
          <w:lang w:val="en-GB"/>
        </w:rPr>
        <w:t xml:space="preserve">. The </w:t>
      </w:r>
      <w:r w:rsidR="00055EC7">
        <w:rPr>
          <w:lang w:val="en-GB"/>
        </w:rPr>
        <w:t>inoculum production will be performed</w:t>
      </w:r>
      <w:r w:rsidR="00C040C0">
        <w:rPr>
          <w:lang w:val="en-GB"/>
        </w:rPr>
        <w:t xml:space="preserve"> in 2L shake flask</w:t>
      </w:r>
      <w:r w:rsidR="00055EB4">
        <w:rPr>
          <w:lang w:val="en-GB"/>
        </w:rPr>
        <w:t>s</w:t>
      </w:r>
      <w:r w:rsidR="00DF244B">
        <w:rPr>
          <w:lang w:val="en-GB"/>
        </w:rPr>
        <w:t xml:space="preserve">. After two days the </w:t>
      </w:r>
      <w:r w:rsidR="002A248E">
        <w:rPr>
          <w:lang w:val="en-GB"/>
        </w:rPr>
        <w:t>second</w:t>
      </w:r>
      <w:r w:rsidR="00DF244B">
        <w:rPr>
          <w:lang w:val="en-GB"/>
        </w:rPr>
        <w:t xml:space="preserve"> passage will be performed</w:t>
      </w:r>
      <w:r w:rsidR="007308FC">
        <w:rPr>
          <w:lang w:val="en-GB"/>
        </w:rPr>
        <w:t xml:space="preserve"> with additional two days of cultivation.</w:t>
      </w:r>
      <w:r w:rsidR="002A248E">
        <w:rPr>
          <w:lang w:val="en-GB"/>
        </w:rPr>
        <w:t xml:space="preserve"> </w:t>
      </w:r>
      <w:r w:rsidR="00A259AE">
        <w:rPr>
          <w:lang w:val="en-GB"/>
        </w:rPr>
        <w:t xml:space="preserve">Afterwards a third passage will be performed with </w:t>
      </w:r>
      <w:r w:rsidR="00576A30">
        <w:rPr>
          <w:lang w:val="en-GB"/>
        </w:rPr>
        <w:t>3 days cultivation, marking it the last step of the inoculum production. T</w:t>
      </w:r>
      <w:r w:rsidR="009D468A">
        <w:rPr>
          <w:lang w:val="en-GB"/>
        </w:rPr>
        <w:t xml:space="preserve">he second step will be performed in a </w:t>
      </w:r>
      <w:r w:rsidR="00AE270C">
        <w:rPr>
          <w:lang w:val="en-GB"/>
        </w:rPr>
        <w:t xml:space="preserve">50 L seed bioreactor with </w:t>
      </w:r>
      <w:r w:rsidR="00574EA2">
        <w:rPr>
          <w:lang w:val="en-GB"/>
        </w:rPr>
        <w:t xml:space="preserve">2L of the cell culture from the previous step and </w:t>
      </w:r>
      <w:r w:rsidR="004E5AA4">
        <w:rPr>
          <w:lang w:val="en-GB"/>
        </w:rPr>
        <w:t>start volume of 16</w:t>
      </w:r>
      <w:r w:rsidR="00A21B7D">
        <w:rPr>
          <w:lang w:val="en-GB"/>
        </w:rPr>
        <w:t xml:space="preserve"> </w:t>
      </w:r>
      <w:r w:rsidR="004E5AA4">
        <w:rPr>
          <w:lang w:val="en-GB"/>
        </w:rPr>
        <w:t>L</w:t>
      </w:r>
      <w:r w:rsidR="00745130">
        <w:rPr>
          <w:lang w:val="en-GB"/>
        </w:rPr>
        <w:t xml:space="preserve">. </w:t>
      </w:r>
      <w:r w:rsidR="009F4063">
        <w:rPr>
          <w:lang w:val="en-GB"/>
        </w:rPr>
        <w:t>In addition</w:t>
      </w:r>
      <w:r w:rsidR="004E5AA4">
        <w:rPr>
          <w:lang w:val="en-GB"/>
        </w:rPr>
        <w:t>,</w:t>
      </w:r>
      <w:r w:rsidR="00C87113">
        <w:rPr>
          <w:lang w:val="en-GB"/>
        </w:rPr>
        <w:t xml:space="preserve"> 4L of medium will be added during the three days cultivation. </w:t>
      </w:r>
      <w:r w:rsidR="00A85461">
        <w:rPr>
          <w:lang w:val="en-GB"/>
        </w:rPr>
        <w:t>The</w:t>
      </w:r>
      <w:r w:rsidR="009B31BF">
        <w:rPr>
          <w:lang w:val="en-GB"/>
        </w:rPr>
        <w:t xml:space="preserve"> 20L of</w:t>
      </w:r>
      <w:r w:rsidR="00A85461">
        <w:rPr>
          <w:lang w:val="en-GB"/>
        </w:rPr>
        <w:t xml:space="preserve"> cell culture will then be transferred into a </w:t>
      </w:r>
      <w:r w:rsidR="004E5AA4">
        <w:rPr>
          <w:lang w:val="en-GB"/>
        </w:rPr>
        <w:t xml:space="preserve">200L </w:t>
      </w:r>
      <w:r w:rsidR="009B31BF">
        <w:rPr>
          <w:lang w:val="en-GB"/>
        </w:rPr>
        <w:t>STR seed bioreactor for the third step.</w:t>
      </w:r>
      <w:r w:rsidR="00810F9B">
        <w:rPr>
          <w:lang w:val="en-GB"/>
        </w:rPr>
        <w:t xml:space="preserve"> </w:t>
      </w:r>
      <w:r w:rsidR="007B267C">
        <w:rPr>
          <w:lang w:val="en-GB"/>
        </w:rPr>
        <w:t>Cultivation will be performed in this reactor for 3 days, with a starting volume of 160</w:t>
      </w:r>
      <w:r w:rsidR="00A21B7D">
        <w:rPr>
          <w:lang w:val="en-GB"/>
        </w:rPr>
        <w:t xml:space="preserve"> </w:t>
      </w:r>
      <w:r w:rsidR="007B267C">
        <w:rPr>
          <w:lang w:val="en-GB"/>
        </w:rPr>
        <w:t xml:space="preserve">L. </w:t>
      </w:r>
      <w:r w:rsidR="00347819">
        <w:rPr>
          <w:lang w:val="en-GB"/>
        </w:rPr>
        <w:t>On day two of the cultivation, 40</w:t>
      </w:r>
      <w:r w:rsidR="00A21B7D">
        <w:rPr>
          <w:lang w:val="en-GB"/>
        </w:rPr>
        <w:t> </w:t>
      </w:r>
      <w:r w:rsidR="00347819">
        <w:rPr>
          <w:lang w:val="en-GB"/>
        </w:rPr>
        <w:t>L of</w:t>
      </w:r>
      <w:r w:rsidR="00915016">
        <w:rPr>
          <w:lang w:val="en-GB"/>
        </w:rPr>
        <w:t xml:space="preserve"> feed medium will be added to the process. Step 4 will take place in a 200</w:t>
      </w:r>
      <w:r w:rsidR="00754602">
        <w:rPr>
          <w:lang w:val="en-GB"/>
        </w:rPr>
        <w:t>0</w:t>
      </w:r>
      <w:r w:rsidR="00A21B7D">
        <w:rPr>
          <w:lang w:val="en-GB"/>
        </w:rPr>
        <w:t xml:space="preserve"> </w:t>
      </w:r>
      <w:r w:rsidR="00754602">
        <w:rPr>
          <w:lang w:val="en-GB"/>
        </w:rPr>
        <w:t>L STR seed bioreactor</w:t>
      </w:r>
      <w:r w:rsidR="00C86DAC">
        <w:rPr>
          <w:lang w:val="en-GB"/>
        </w:rPr>
        <w:t xml:space="preserve">, for the production of the mAbs. </w:t>
      </w:r>
      <w:r w:rsidR="009C4F43">
        <w:rPr>
          <w:lang w:val="en-GB"/>
        </w:rPr>
        <w:t xml:space="preserve">The working volume in </w:t>
      </w:r>
      <w:r w:rsidR="00BF3546">
        <w:rPr>
          <w:lang w:val="en-GB"/>
        </w:rPr>
        <w:t>this</w:t>
      </w:r>
      <w:r w:rsidR="009C4F43">
        <w:rPr>
          <w:lang w:val="en-GB"/>
        </w:rPr>
        <w:t xml:space="preserve"> step will start with 1600</w:t>
      </w:r>
      <w:r w:rsidR="00A21B7D">
        <w:rPr>
          <w:lang w:val="en-GB"/>
        </w:rPr>
        <w:t xml:space="preserve"> L</w:t>
      </w:r>
      <w:r w:rsidR="009C4F43">
        <w:rPr>
          <w:lang w:val="en-GB"/>
        </w:rPr>
        <w:t xml:space="preserve">, which also includes the 200L of inoculum from the previous </w:t>
      </w:r>
      <w:r w:rsidR="00DA3631">
        <w:rPr>
          <w:lang w:val="en-GB"/>
        </w:rPr>
        <w:t>step</w:t>
      </w:r>
      <w:r w:rsidR="009C4F43">
        <w:rPr>
          <w:lang w:val="en-GB"/>
        </w:rPr>
        <w:t xml:space="preserve">. </w:t>
      </w:r>
      <w:r w:rsidR="00517C8F">
        <w:rPr>
          <w:lang w:val="en-GB"/>
        </w:rPr>
        <w:t xml:space="preserve">Another </w:t>
      </w:r>
      <w:r w:rsidR="002966B0">
        <w:rPr>
          <w:lang w:val="en-GB"/>
        </w:rPr>
        <w:t xml:space="preserve">400L of </w:t>
      </w:r>
      <w:r w:rsidR="004440F6">
        <w:rPr>
          <w:lang w:val="en-GB"/>
        </w:rPr>
        <w:t xml:space="preserve">feed medium will be added to the process on day </w:t>
      </w:r>
      <w:r w:rsidR="002054E5">
        <w:rPr>
          <w:lang w:val="en-GB"/>
        </w:rPr>
        <w:t>3.</w:t>
      </w:r>
      <w:r w:rsidR="00D728C4">
        <w:rPr>
          <w:lang w:val="en-GB"/>
        </w:rPr>
        <w:t xml:space="preserve"> </w:t>
      </w:r>
      <w:r w:rsidR="00DA3631">
        <w:rPr>
          <w:lang w:val="en-GB"/>
        </w:rPr>
        <w:t xml:space="preserve">The process </w:t>
      </w:r>
      <w:r w:rsidR="00174F1F">
        <w:rPr>
          <w:lang w:val="en-GB"/>
        </w:rPr>
        <w:t>continues</w:t>
      </w:r>
      <w:r w:rsidR="00DA3631">
        <w:rPr>
          <w:lang w:val="en-GB"/>
        </w:rPr>
        <w:t xml:space="preserve"> for another 8 days, summing it up to 11 days of cell cultivation for </w:t>
      </w:r>
      <w:r w:rsidR="004B59CB">
        <w:rPr>
          <w:lang w:val="en-GB"/>
        </w:rPr>
        <w:t xml:space="preserve">producing the desired </w:t>
      </w:r>
      <w:r w:rsidR="000527E1">
        <w:rPr>
          <w:lang w:val="en-GB"/>
        </w:rPr>
        <w:t>product</w:t>
      </w:r>
      <w:r w:rsidR="004B59CB">
        <w:rPr>
          <w:lang w:val="en-GB"/>
        </w:rPr>
        <w:t>. Afterwards</w:t>
      </w:r>
      <w:r w:rsidR="000527E1">
        <w:rPr>
          <w:lang w:val="en-GB"/>
        </w:rPr>
        <w:t xml:space="preserve"> the harvested product will </w:t>
      </w:r>
      <w:r w:rsidR="00D81628">
        <w:rPr>
          <w:lang w:val="en-GB"/>
        </w:rPr>
        <w:t>be transported</w:t>
      </w:r>
      <w:r w:rsidR="000527E1">
        <w:rPr>
          <w:lang w:val="en-GB"/>
        </w:rPr>
        <w:t xml:space="preserve"> to the DSP</w:t>
      </w:r>
      <w:r w:rsidR="00D27F5A">
        <w:rPr>
          <w:lang w:val="en-GB"/>
        </w:rPr>
        <w:t xml:space="preserve"> for purification, marking the harvest as the last step of the USP part. </w:t>
      </w:r>
    </w:p>
    <w:p w:rsidRPr="00E31768" w:rsidR="00456FE5" w:rsidP="00645249" w:rsidRDefault="00456FE5" w14:paraId="05DBE842" w14:textId="177577E5">
      <w:pPr>
        <w:rPr>
          <w:rFonts w:ascii="Segoe UI" w:hAnsi="Segoe UI" w:cs="Segoe UI"/>
          <w:sz w:val="18"/>
          <w:szCs w:val="18"/>
          <w:lang w:val="en-GB"/>
        </w:rPr>
      </w:pPr>
      <w:r w:rsidRPr="00E31768">
        <w:rPr>
          <w:rStyle w:val="normaltextrun"/>
          <w:rFonts w:cs="Arial" w:eastAsiaTheme="majorEastAsia"/>
          <w:szCs w:val="22"/>
          <w:lang w:val="en-GB"/>
        </w:rPr>
        <w:t>Only one DSP line is needed for the purification of all four products, since the sequential USP approach provides a new batch each 3.7 days and the total DSP time is 3.8 days. By temporally separating the processes, any contamination between products is avoided.</w:t>
      </w:r>
      <w:r w:rsidRPr="00E31768">
        <w:rPr>
          <w:rStyle w:val="eop"/>
          <w:rFonts w:cs="Arial"/>
          <w:szCs w:val="22"/>
          <w:lang w:val="en-GB"/>
        </w:rPr>
        <w:t> </w:t>
      </w:r>
      <w:r w:rsidRPr="00E31768">
        <w:rPr>
          <w:rStyle w:val="normaltextrun"/>
          <w:rFonts w:cs="Arial" w:eastAsiaTheme="majorEastAsia"/>
          <w:szCs w:val="22"/>
          <w:lang w:val="en-GB"/>
        </w:rPr>
        <w:t>For the first chromatography step (protein A capture) the material is introduced into a ÄKTA™ ready XL system, which is flushed and washed by different buffers provided directly from the buffer storage suites over an aseptic connection to a buffer management system. The eluted and purified product is collected in two 2000 L tank</w:t>
      </w:r>
      <w:r w:rsidR="00BC1833">
        <w:rPr>
          <w:rStyle w:val="normaltextrun"/>
          <w:rFonts w:cs="Arial" w:eastAsiaTheme="majorEastAsia"/>
          <w:szCs w:val="22"/>
          <w:lang w:val="en-GB"/>
        </w:rPr>
        <w:t>s</w:t>
      </w:r>
      <w:r w:rsidRPr="00E31768">
        <w:rPr>
          <w:rStyle w:val="normaltextrun"/>
          <w:rFonts w:cs="Arial" w:eastAsiaTheme="majorEastAsia"/>
          <w:szCs w:val="22"/>
          <w:lang w:val="en-GB"/>
        </w:rPr>
        <w:t xml:space="preserve">. The material is then aseptically connected to an Allegro™ MVP system for virus inactivation, which is also tied to the buffer management system. The same Allegro™ MVP system is used to pump the virus inactivated product through three connected depth filters. The filtrate is collected in a 2000L and 2500L tank, which are subsequentially transported with a drive unit to a second ÄKTA™ ready XL system for cation exchange chromatography (CIEX). The purified product is eluted into a 2000 L tank and transported to a second Allegro™ MVP system for pH adjustment. This step is </w:t>
      </w:r>
      <w:r w:rsidRPr="00E31768">
        <w:rPr>
          <w:rStyle w:val="normaltextrun"/>
          <w:rFonts w:cs="Arial" w:eastAsiaTheme="majorEastAsia"/>
          <w:szCs w:val="22"/>
          <w:lang w:val="en-GB"/>
        </w:rPr>
        <w:lastRenderedPageBreak/>
        <w:t>performed directly in the stirrable 2000 L tank and with buffers provided from the buffer suites in totes. This tank is then brought to a third ÄKTA™ ready XL system for anion exchange chromatography (AIEX). The eluted and purified product is collected in a 2000L tank. Both, CIEX and AIEX ÄKTA systems are managed by one buffer management system. The nanofiltration step is performed on the same Allegro™ MVP system as the pH adjustment step, to which two nanofiltration capsules must be installed. The virus filtered product is collected in a 2000L tank, which is ready to be transported to the ‘DSP V-‘ room. </w:t>
      </w:r>
      <w:r w:rsidRPr="00E31768">
        <w:rPr>
          <w:rStyle w:val="eop"/>
          <w:rFonts w:cs="Arial"/>
          <w:szCs w:val="22"/>
          <w:lang w:val="en-GB"/>
        </w:rPr>
        <w:t> </w:t>
      </w:r>
    </w:p>
    <w:p w:rsidRPr="00E31768" w:rsidR="00456FE5" w:rsidP="00645249" w:rsidRDefault="00456FE5" w14:paraId="6069CD51" w14:textId="0B230468">
      <w:pPr>
        <w:rPr>
          <w:rFonts w:ascii="Segoe UI" w:hAnsi="Segoe UI" w:cs="Segoe UI"/>
          <w:sz w:val="18"/>
          <w:szCs w:val="18"/>
          <w:lang w:val="en-GB"/>
        </w:rPr>
      </w:pPr>
      <w:r w:rsidRPr="00E31768">
        <w:rPr>
          <w:rStyle w:val="normaltextrun"/>
          <w:rFonts w:cs="Arial" w:eastAsiaTheme="majorEastAsia"/>
          <w:szCs w:val="22"/>
          <w:lang w:val="en-GB"/>
        </w:rPr>
        <w:t>Once the product arrives in the viral free zone, it is further processed in a fully automated centrasette TFF system, which is also supplied with buffer by a buffer management system linked to the adjacent buffer storage suites. The ultra- and diafiltrated material is directly connected to one depth filter and then collected in a 500 L tote. The purified bulk material is filled and transported by trolley to the DSP freezing room and finally to the storage room.</w:t>
      </w:r>
      <w:r w:rsidRPr="00E31768">
        <w:rPr>
          <w:rStyle w:val="eop"/>
          <w:rFonts w:cs="Arial"/>
          <w:szCs w:val="22"/>
          <w:lang w:val="en-GB"/>
        </w:rPr>
        <w:t> </w:t>
      </w:r>
    </w:p>
    <w:p w:rsidR="00F017F7" w:rsidP="00577AC1" w:rsidRDefault="00F017F7" w14:paraId="2D102E9B" w14:textId="77777777">
      <w:pPr>
        <w:rPr>
          <w:lang w:val="en-GB"/>
        </w:rPr>
      </w:pPr>
    </w:p>
    <w:p w:rsidR="00603C29" w:rsidP="002E1255" w:rsidRDefault="00165DEE" w14:paraId="206F08A4" w14:textId="77777777">
      <w:pPr>
        <w:keepNext/>
        <w:jc w:val="left"/>
      </w:pPr>
      <w:r w:rsidRPr="00165DEE">
        <w:rPr>
          <w:noProof/>
          <w:lang w:val="en-GB"/>
        </w:rPr>
        <w:lastRenderedPageBreak/>
        <w:drawing>
          <wp:inline distT="0" distB="0" distL="0" distR="0" wp14:anchorId="23A1F95F" wp14:editId="7B7EFF25">
            <wp:extent cx="6301154" cy="7863840"/>
            <wp:effectExtent l="0" t="0" r="4445" b="381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27905" cy="7897226"/>
                    </a:xfrm>
                    <a:prstGeom prst="rect">
                      <a:avLst/>
                    </a:prstGeom>
                  </pic:spPr>
                </pic:pic>
              </a:graphicData>
            </a:graphic>
          </wp:inline>
        </w:drawing>
      </w:r>
    </w:p>
    <w:p w:rsidRPr="00F017F7" w:rsidR="006C368C" w:rsidP="00F017F7" w:rsidRDefault="00603C29" w14:paraId="09E6C7DE" w14:textId="2513E481">
      <w:pPr>
        <w:pStyle w:val="Beschriftung"/>
        <w:jc w:val="left"/>
        <w:rPr>
          <w:lang w:val="en-US"/>
        </w:rPr>
      </w:pPr>
      <w:bookmarkStart w:name="_Ref95944912" w:id="76"/>
      <w:bookmarkStart w:name="_Toc96025269" w:id="77"/>
      <w:bookmarkStart w:name="_Toc96072169" w:id="78"/>
      <w:r w:rsidRPr="00F017F7">
        <w:rPr>
          <w:lang w:val="en-US"/>
        </w:rPr>
        <w:t xml:space="preserve">Figure </w:t>
      </w:r>
      <w:r>
        <w:fldChar w:fldCharType="begin"/>
      </w:r>
      <w:r w:rsidRPr="00F017F7">
        <w:rPr>
          <w:lang w:val="en-US"/>
        </w:rPr>
        <w:instrText xml:space="preserve"> SEQ Figure \* ARABIC </w:instrText>
      </w:r>
      <w:r>
        <w:fldChar w:fldCharType="separate"/>
      </w:r>
      <w:r w:rsidR="00B35361">
        <w:rPr>
          <w:noProof/>
          <w:lang w:val="en-US"/>
        </w:rPr>
        <w:t>4</w:t>
      </w:r>
      <w:r>
        <w:fldChar w:fldCharType="end"/>
      </w:r>
      <w:bookmarkEnd w:id="76"/>
      <w:r w:rsidRPr="00F017F7" w:rsidR="00F017F7">
        <w:rPr>
          <w:lang w:val="en-US"/>
        </w:rPr>
        <w:t>: Block flow diagram o</w:t>
      </w:r>
      <w:r w:rsidR="00F017F7">
        <w:rPr>
          <w:lang w:val="en-US"/>
        </w:rPr>
        <w:t>f product A.</w:t>
      </w:r>
      <w:bookmarkEnd w:id="77"/>
      <w:bookmarkEnd w:id="78"/>
    </w:p>
    <w:p w:rsidR="00165DEE" w:rsidP="00C92848" w:rsidRDefault="00165DEE" w14:paraId="34D15D95" w14:textId="77777777">
      <w:pPr>
        <w:jc w:val="center"/>
        <w:rPr>
          <w:lang w:val="en-GB"/>
        </w:rPr>
      </w:pPr>
    </w:p>
    <w:p w:rsidR="00165DEE" w:rsidP="00C92848" w:rsidRDefault="00165DEE" w14:paraId="40A0A19A" w14:textId="77777777">
      <w:pPr>
        <w:jc w:val="center"/>
        <w:rPr>
          <w:lang w:val="en-GB"/>
        </w:rPr>
      </w:pPr>
    </w:p>
    <w:p w:rsidR="00603C29" w:rsidP="002E1255" w:rsidRDefault="00875CA0" w14:paraId="268F61CA" w14:textId="77777777">
      <w:pPr>
        <w:keepNext/>
      </w:pPr>
      <w:r w:rsidRPr="00875CA0">
        <w:rPr>
          <w:noProof/>
          <w:lang w:val="en-GB"/>
        </w:rPr>
        <w:lastRenderedPageBreak/>
        <w:drawing>
          <wp:inline distT="0" distB="0" distL="0" distR="0" wp14:anchorId="5A4D3154" wp14:editId="46046997">
            <wp:extent cx="6503679" cy="7673009"/>
            <wp:effectExtent l="0" t="0" r="0" b="444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510911" cy="7681541"/>
                    </a:xfrm>
                    <a:prstGeom prst="rect">
                      <a:avLst/>
                    </a:prstGeom>
                  </pic:spPr>
                </pic:pic>
              </a:graphicData>
            </a:graphic>
          </wp:inline>
        </w:drawing>
      </w:r>
    </w:p>
    <w:p w:rsidR="00875CA0" w:rsidP="00F017F7" w:rsidRDefault="00603C29" w14:paraId="4D53B81F" w14:textId="008B8B73">
      <w:pPr>
        <w:pStyle w:val="Beschriftung"/>
        <w:jc w:val="left"/>
        <w:rPr>
          <w:lang w:val="en-GB"/>
        </w:rPr>
      </w:pPr>
      <w:bookmarkStart w:name="_Ref95945011" w:id="79"/>
      <w:bookmarkStart w:name="_Toc96025270" w:id="80"/>
      <w:bookmarkStart w:name="_Toc96072170" w:id="81"/>
      <w:r w:rsidRPr="00F017F7">
        <w:rPr>
          <w:lang w:val="en-US"/>
        </w:rPr>
        <w:t xml:space="preserve">Figure </w:t>
      </w:r>
      <w:r>
        <w:fldChar w:fldCharType="begin"/>
      </w:r>
      <w:r w:rsidRPr="00F017F7">
        <w:rPr>
          <w:lang w:val="en-US"/>
        </w:rPr>
        <w:instrText xml:space="preserve"> SEQ Figure \* ARABIC </w:instrText>
      </w:r>
      <w:r>
        <w:fldChar w:fldCharType="separate"/>
      </w:r>
      <w:r w:rsidR="00B35361">
        <w:rPr>
          <w:noProof/>
          <w:lang w:val="en-US"/>
        </w:rPr>
        <w:t>5</w:t>
      </w:r>
      <w:r>
        <w:fldChar w:fldCharType="end"/>
      </w:r>
      <w:bookmarkEnd w:id="79"/>
      <w:r w:rsidRPr="00F017F7" w:rsidR="00F017F7">
        <w:rPr>
          <w:lang w:val="en-US"/>
        </w:rPr>
        <w:t>: Block flow diagram o</w:t>
      </w:r>
      <w:r w:rsidR="00F017F7">
        <w:rPr>
          <w:lang w:val="en-US"/>
        </w:rPr>
        <w:t>f product B.</w:t>
      </w:r>
      <w:bookmarkEnd w:id="80"/>
      <w:bookmarkEnd w:id="81"/>
    </w:p>
    <w:p w:rsidR="006C368C" w:rsidP="00577AC1" w:rsidRDefault="006C368C" w14:paraId="7EA6A287" w14:textId="77777777">
      <w:pPr>
        <w:rPr>
          <w:lang w:val="en-GB"/>
        </w:rPr>
      </w:pPr>
    </w:p>
    <w:p w:rsidR="00875CA0" w:rsidP="00577AC1" w:rsidRDefault="00875CA0" w14:paraId="11D0F6B2" w14:textId="77777777">
      <w:pPr>
        <w:rPr>
          <w:lang w:val="en-GB"/>
        </w:rPr>
      </w:pPr>
    </w:p>
    <w:p w:rsidR="00603C29" w:rsidP="002E1255" w:rsidRDefault="00E90FED" w14:paraId="053BED96" w14:textId="77777777">
      <w:pPr>
        <w:keepNext/>
        <w:jc w:val="left"/>
      </w:pPr>
      <w:r w:rsidRPr="00E90FED">
        <w:rPr>
          <w:noProof/>
          <w:lang w:val="en-GB"/>
        </w:rPr>
        <w:lastRenderedPageBreak/>
        <w:drawing>
          <wp:inline distT="0" distB="0" distL="0" distR="0" wp14:anchorId="60FC81BF" wp14:editId="4709C706">
            <wp:extent cx="6502922" cy="7768425"/>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549068" cy="7823551"/>
                    </a:xfrm>
                    <a:prstGeom prst="rect">
                      <a:avLst/>
                    </a:prstGeom>
                  </pic:spPr>
                </pic:pic>
              </a:graphicData>
            </a:graphic>
          </wp:inline>
        </w:drawing>
      </w:r>
    </w:p>
    <w:p w:rsidR="00875CA0" w:rsidP="00F017F7" w:rsidRDefault="00603C29" w14:paraId="2F6B1EC7" w14:textId="41F5B479">
      <w:pPr>
        <w:pStyle w:val="Beschriftung"/>
        <w:jc w:val="left"/>
        <w:rPr>
          <w:lang w:val="en-GB"/>
        </w:rPr>
      </w:pPr>
      <w:bookmarkStart w:name="_Ref95945023" w:id="82"/>
      <w:bookmarkStart w:name="_Toc96025271" w:id="83"/>
      <w:bookmarkStart w:name="_Toc96072171" w:id="84"/>
      <w:r w:rsidRPr="00F017F7">
        <w:rPr>
          <w:lang w:val="en-US"/>
        </w:rPr>
        <w:t xml:space="preserve">Figure </w:t>
      </w:r>
      <w:r>
        <w:fldChar w:fldCharType="begin"/>
      </w:r>
      <w:r w:rsidRPr="00F017F7">
        <w:rPr>
          <w:lang w:val="en-US"/>
        </w:rPr>
        <w:instrText xml:space="preserve"> SEQ Figure \* ARABIC </w:instrText>
      </w:r>
      <w:r>
        <w:fldChar w:fldCharType="separate"/>
      </w:r>
      <w:r w:rsidR="00B35361">
        <w:rPr>
          <w:noProof/>
          <w:lang w:val="en-US"/>
        </w:rPr>
        <w:t>6</w:t>
      </w:r>
      <w:r>
        <w:fldChar w:fldCharType="end"/>
      </w:r>
      <w:bookmarkEnd w:id="82"/>
      <w:r w:rsidRPr="00F017F7" w:rsidR="00F017F7">
        <w:rPr>
          <w:lang w:val="en-US"/>
        </w:rPr>
        <w:t>: Block flow diagram o</w:t>
      </w:r>
      <w:r w:rsidR="00F017F7">
        <w:rPr>
          <w:lang w:val="en-US"/>
        </w:rPr>
        <w:t>f product C.</w:t>
      </w:r>
      <w:bookmarkEnd w:id="83"/>
      <w:bookmarkEnd w:id="84"/>
    </w:p>
    <w:p w:rsidR="00086190" w:rsidP="00E9023D" w:rsidRDefault="00086190" w14:paraId="165A8558" w14:textId="77777777">
      <w:pPr>
        <w:jc w:val="left"/>
        <w:rPr>
          <w:lang w:val="en-GB"/>
        </w:rPr>
      </w:pPr>
    </w:p>
    <w:p w:rsidR="00603C29" w:rsidP="002E1255" w:rsidRDefault="00E9023D" w14:paraId="51911863" w14:textId="77777777">
      <w:pPr>
        <w:keepNext/>
        <w:jc w:val="left"/>
      </w:pPr>
      <w:r w:rsidRPr="00E9023D">
        <w:rPr>
          <w:noProof/>
          <w:lang w:val="en-GB"/>
        </w:rPr>
        <w:lastRenderedPageBreak/>
        <w:drawing>
          <wp:inline distT="0" distB="0" distL="0" distR="0" wp14:anchorId="0972DB3D" wp14:editId="4C63CF05">
            <wp:extent cx="6504037" cy="7895075"/>
            <wp:effectExtent l="0" t="0" r="0" b="0"/>
            <wp:docPr id="41" name="Grafik 4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isch enthält.&#10;&#10;Automatisch generierte Beschreibung"/>
                    <pic:cNvPicPr/>
                  </pic:nvPicPr>
                  <pic:blipFill>
                    <a:blip r:embed="rId26"/>
                    <a:stretch>
                      <a:fillRect/>
                    </a:stretch>
                  </pic:blipFill>
                  <pic:spPr>
                    <a:xfrm>
                      <a:off x="0" y="0"/>
                      <a:ext cx="6557713" cy="7960231"/>
                    </a:xfrm>
                    <a:prstGeom prst="rect">
                      <a:avLst/>
                    </a:prstGeom>
                  </pic:spPr>
                </pic:pic>
              </a:graphicData>
            </a:graphic>
          </wp:inline>
        </w:drawing>
      </w:r>
    </w:p>
    <w:p w:rsidR="00086190" w:rsidP="00F017F7" w:rsidRDefault="00603C29" w14:paraId="3CD3C826" w14:textId="40B1925D">
      <w:pPr>
        <w:pStyle w:val="Beschriftung"/>
        <w:jc w:val="left"/>
        <w:rPr>
          <w:lang w:val="en-GB"/>
        </w:rPr>
      </w:pPr>
      <w:bookmarkStart w:name="_Ref95945065" w:id="85"/>
      <w:bookmarkStart w:name="_Toc96025272" w:id="86"/>
      <w:bookmarkStart w:name="_Toc96072172" w:id="87"/>
      <w:r w:rsidRPr="00F017F7">
        <w:rPr>
          <w:lang w:val="en-US"/>
        </w:rPr>
        <w:t xml:space="preserve">Figure </w:t>
      </w:r>
      <w:r>
        <w:fldChar w:fldCharType="begin"/>
      </w:r>
      <w:r w:rsidRPr="00F017F7">
        <w:rPr>
          <w:lang w:val="en-US"/>
        </w:rPr>
        <w:instrText xml:space="preserve"> SEQ Figure \* ARABIC </w:instrText>
      </w:r>
      <w:r>
        <w:fldChar w:fldCharType="separate"/>
      </w:r>
      <w:r w:rsidR="00B35361">
        <w:rPr>
          <w:noProof/>
          <w:lang w:val="en-US"/>
        </w:rPr>
        <w:t>7</w:t>
      </w:r>
      <w:r>
        <w:fldChar w:fldCharType="end"/>
      </w:r>
      <w:bookmarkEnd w:id="85"/>
      <w:r w:rsidRPr="00F017F7" w:rsidR="00F017F7">
        <w:rPr>
          <w:lang w:val="en-US"/>
        </w:rPr>
        <w:t>: Block flow diagram o</w:t>
      </w:r>
      <w:r w:rsidR="00F017F7">
        <w:rPr>
          <w:lang w:val="en-US"/>
        </w:rPr>
        <w:t>f product D.</w:t>
      </w:r>
      <w:bookmarkEnd w:id="86"/>
      <w:bookmarkEnd w:id="87"/>
    </w:p>
    <w:p w:rsidR="00577AC1" w:rsidP="00577AC1" w:rsidRDefault="00577AC1" w14:paraId="7EEA274C" w14:textId="77777777">
      <w:pPr>
        <w:rPr>
          <w:lang w:val="en-GB"/>
        </w:rPr>
      </w:pPr>
    </w:p>
    <w:p w:rsidR="00452548" w:rsidP="006049C5" w:rsidRDefault="00452548" w14:paraId="2315B03B" w14:textId="36E3B21E">
      <w:pPr>
        <w:pStyle w:val="berschrift2"/>
      </w:pPr>
      <w:bookmarkStart w:name="_Toc94787032" w:id="88"/>
      <w:bookmarkStart w:name="_Toc95410072" w:id="89"/>
      <w:bookmarkStart w:name="_Toc96002250" w:id="90"/>
      <w:bookmarkStart w:name="_Toc96002637" w:id="91"/>
      <w:bookmarkStart w:name="_Toc96025225" w:id="92"/>
      <w:bookmarkStart w:name="_Toc96072201" w:id="93"/>
      <w:r>
        <w:lastRenderedPageBreak/>
        <w:t>Area schedule</w:t>
      </w:r>
      <w:bookmarkEnd w:id="88"/>
      <w:bookmarkEnd w:id="89"/>
      <w:r w:rsidR="00CE0A0A">
        <w:t xml:space="preserve"> and room list</w:t>
      </w:r>
      <w:bookmarkEnd w:id="90"/>
      <w:bookmarkEnd w:id="91"/>
      <w:bookmarkEnd w:id="92"/>
      <w:bookmarkEnd w:id="93"/>
    </w:p>
    <w:p w:rsidRPr="0027210F" w:rsidR="001C2E9E" w:rsidP="00B730ED" w:rsidRDefault="08DFC65B" w14:paraId="7777488B" w14:textId="7E4C8116">
      <w:pPr>
        <w:rPr>
          <w:lang w:val="en-GB"/>
        </w:rPr>
      </w:pPr>
      <w:bookmarkStart w:name="_Ref95989934" w:id="94"/>
      <w:r w:rsidRPr="7769AA0C">
        <w:rPr>
          <w:lang w:val="en-GB"/>
        </w:rPr>
        <w:t xml:space="preserve">A HakoBio drawing of the </w:t>
      </w:r>
      <w:r w:rsidR="00040CC5">
        <w:rPr>
          <w:lang w:val="en-GB"/>
        </w:rPr>
        <w:t>p</w:t>
      </w:r>
      <w:r w:rsidRPr="7769AA0C">
        <w:rPr>
          <w:lang w:val="en-GB"/>
        </w:rPr>
        <w:t>roduction facility was used to estimate the area of every room.</w:t>
      </w:r>
      <w:r w:rsidR="00576932">
        <w:rPr>
          <w:lang w:val="en-GB"/>
        </w:rPr>
        <w:t xml:space="preserve"> Table 4</w:t>
      </w:r>
      <w:r w:rsidRPr="7769AA0C">
        <w:rPr>
          <w:lang w:val="en-GB"/>
        </w:rPr>
        <w:t xml:space="preserve"> shows a detailed list of every room, sorted by </w:t>
      </w:r>
      <w:r w:rsidR="00764994">
        <w:rPr>
          <w:lang w:val="en-GB"/>
        </w:rPr>
        <w:t>area.</w:t>
      </w:r>
      <w:r w:rsidRPr="7769AA0C">
        <w:rPr>
          <w:lang w:val="en-GB"/>
        </w:rPr>
        <w:t xml:space="preserve"> </w:t>
      </w:r>
    </w:p>
    <w:p w:rsidRPr="00C200F9" w:rsidR="001C2E9E" w:rsidP="001C2E9E" w:rsidRDefault="00172C91" w14:paraId="7D661758" w14:textId="0CEBCB7C">
      <w:pPr>
        <w:pStyle w:val="Beschriftung"/>
        <w:keepNext/>
        <w:rPr>
          <w:lang w:val="en-US"/>
        </w:rPr>
      </w:pPr>
      <w:bookmarkStart w:name="_Ref95990040" w:id="95"/>
      <w:r>
        <w:rPr>
          <w:lang w:val="en-US"/>
        </w:rPr>
        <w:br/>
      </w:r>
      <w:bookmarkStart w:name="_Toc96066719" w:id="96"/>
      <w:r w:rsidRPr="00C200F9" w:rsidR="001C2E9E">
        <w:rPr>
          <w:lang w:val="en-US"/>
        </w:rPr>
        <w:t xml:space="preserve">Table </w:t>
      </w:r>
      <w:r w:rsidR="001C2E9E">
        <w:fldChar w:fldCharType="begin"/>
      </w:r>
      <w:r w:rsidRPr="00C200F9" w:rsidR="001C2E9E">
        <w:rPr>
          <w:lang w:val="en-US"/>
        </w:rPr>
        <w:instrText xml:space="preserve"> SEQ Table \* ARABIC </w:instrText>
      </w:r>
      <w:r w:rsidR="001C2E9E">
        <w:fldChar w:fldCharType="separate"/>
      </w:r>
      <w:r w:rsidR="00B35361">
        <w:rPr>
          <w:noProof/>
          <w:lang w:val="en-US"/>
        </w:rPr>
        <w:t>4</w:t>
      </w:r>
      <w:r w:rsidR="001C2E9E">
        <w:fldChar w:fldCharType="end"/>
      </w:r>
      <w:bookmarkEnd w:id="94"/>
      <w:bookmarkEnd w:id="95"/>
      <w:r w:rsidRPr="00C200F9" w:rsidR="001C2E9E">
        <w:rPr>
          <w:lang w:val="en-US"/>
        </w:rPr>
        <w:t>: Area schedule and room list</w:t>
      </w:r>
      <w:bookmarkEnd w:id="96"/>
    </w:p>
    <w:tbl>
      <w:tblPr>
        <w:tblW w:w="9981" w:type="dxa"/>
        <w:tblBorders>
          <w:top w:val="single" w:color="auto" w:sz="2" w:space="0"/>
          <w:bottom w:val="single" w:color="auto" w:sz="2" w:space="0"/>
          <w:insideH w:val="single" w:color="auto" w:sz="2" w:space="0"/>
          <w:insideV w:val="single" w:color="auto" w:sz="2" w:space="0"/>
        </w:tblBorders>
        <w:tblCellMar>
          <w:left w:w="70" w:type="dxa"/>
          <w:right w:w="70" w:type="dxa"/>
        </w:tblCellMar>
        <w:tblLook w:val="04A0" w:firstRow="1" w:lastRow="0" w:firstColumn="1" w:lastColumn="0" w:noHBand="0" w:noVBand="1"/>
      </w:tblPr>
      <w:tblGrid>
        <w:gridCol w:w="680"/>
        <w:gridCol w:w="2551"/>
        <w:gridCol w:w="572"/>
        <w:gridCol w:w="675"/>
        <w:gridCol w:w="1171"/>
        <w:gridCol w:w="693"/>
        <w:gridCol w:w="680"/>
        <w:gridCol w:w="809"/>
        <w:gridCol w:w="1107"/>
        <w:gridCol w:w="1043"/>
      </w:tblGrid>
      <w:tr w:rsidRPr="00732B58" w:rsidR="00966632" w:rsidTr="007A25DB" w14:paraId="511E8E42" w14:textId="77777777">
        <w:trPr>
          <w:cantSplit/>
          <w:trHeight w:val="283"/>
          <w:tblHeader/>
        </w:trPr>
        <w:tc>
          <w:tcPr>
            <w:tcW w:w="680" w:type="dxa"/>
            <w:vAlign w:val="center"/>
          </w:tcPr>
          <w:p w:rsidRPr="00660AA7" w:rsidR="00E02F8D" w:rsidP="00E02F8D" w:rsidRDefault="00E02F8D" w14:paraId="1397C556" w14:textId="100F28A7">
            <w:pPr>
              <w:spacing w:before="0" w:line="240" w:lineRule="auto"/>
              <w:jc w:val="center"/>
              <w:rPr>
                <w:rFonts w:cs="Arial"/>
                <w:b/>
                <w:color w:val="000000"/>
                <w:sz w:val="18"/>
                <w:szCs w:val="18"/>
                <w:lang w:eastAsia="de-DE"/>
              </w:rPr>
            </w:pPr>
            <w:r w:rsidRPr="00660AA7">
              <w:rPr>
                <w:rFonts w:cs="Arial"/>
                <w:b/>
                <w:color w:val="000000"/>
                <w:sz w:val="18"/>
                <w:szCs w:val="18"/>
                <w:lang w:eastAsia="de-DE"/>
              </w:rPr>
              <w:t>Area</w:t>
            </w:r>
          </w:p>
        </w:tc>
        <w:tc>
          <w:tcPr>
            <w:tcW w:w="2551" w:type="dxa"/>
            <w:shd w:val="clear" w:color="auto" w:fill="auto"/>
            <w:vAlign w:val="center"/>
            <w:hideMark/>
          </w:tcPr>
          <w:p w:rsidRPr="00660AA7" w:rsidR="00660AA7" w:rsidP="007202C0" w:rsidRDefault="00660AA7" w14:paraId="2DB7310E" w14:textId="77777777">
            <w:pPr>
              <w:spacing w:before="0" w:line="240" w:lineRule="auto"/>
              <w:jc w:val="center"/>
              <w:rPr>
                <w:rFonts w:cs="Arial"/>
                <w:b/>
                <w:color w:val="000000"/>
                <w:sz w:val="18"/>
                <w:szCs w:val="18"/>
                <w:lang w:eastAsia="de-DE"/>
              </w:rPr>
            </w:pPr>
            <w:r w:rsidRPr="00660AA7">
              <w:rPr>
                <w:rFonts w:cs="Arial"/>
                <w:b/>
                <w:color w:val="000000"/>
                <w:sz w:val="18"/>
                <w:szCs w:val="18"/>
                <w:lang w:eastAsia="de-DE"/>
              </w:rPr>
              <w:t>Room</w:t>
            </w:r>
          </w:p>
        </w:tc>
        <w:tc>
          <w:tcPr>
            <w:tcW w:w="572" w:type="dxa"/>
            <w:shd w:val="clear" w:color="auto" w:fill="auto"/>
            <w:vAlign w:val="center"/>
            <w:hideMark/>
          </w:tcPr>
          <w:p w:rsidRPr="00660AA7" w:rsidR="00660AA7" w:rsidP="007202C0" w:rsidRDefault="00660AA7" w14:paraId="67E1B2A9" w14:textId="77777777">
            <w:pPr>
              <w:spacing w:before="0" w:line="240" w:lineRule="auto"/>
              <w:jc w:val="center"/>
              <w:rPr>
                <w:rFonts w:cs="Arial"/>
                <w:b/>
                <w:color w:val="000000"/>
                <w:sz w:val="18"/>
                <w:szCs w:val="18"/>
                <w:lang w:eastAsia="de-DE"/>
              </w:rPr>
            </w:pPr>
            <w:r w:rsidRPr="00660AA7">
              <w:rPr>
                <w:rFonts w:cs="Arial"/>
                <w:b/>
                <w:color w:val="000000"/>
                <w:sz w:val="18"/>
                <w:szCs w:val="18"/>
                <w:lang w:eastAsia="de-DE"/>
              </w:rPr>
              <w:t>BSL</w:t>
            </w:r>
          </w:p>
        </w:tc>
        <w:tc>
          <w:tcPr>
            <w:tcW w:w="675" w:type="dxa"/>
            <w:shd w:val="clear" w:color="auto" w:fill="auto"/>
            <w:vAlign w:val="center"/>
            <w:hideMark/>
          </w:tcPr>
          <w:p w:rsidRPr="00660AA7" w:rsidR="00660AA7" w:rsidP="007202C0" w:rsidRDefault="00660AA7" w14:paraId="588FEFA9" w14:textId="77777777">
            <w:pPr>
              <w:spacing w:before="0" w:line="240" w:lineRule="auto"/>
              <w:jc w:val="center"/>
              <w:rPr>
                <w:rFonts w:cs="Arial"/>
                <w:b/>
                <w:color w:val="000000"/>
                <w:sz w:val="18"/>
                <w:szCs w:val="18"/>
                <w:lang w:eastAsia="de-DE"/>
              </w:rPr>
            </w:pPr>
            <w:r w:rsidRPr="00660AA7">
              <w:rPr>
                <w:rFonts w:cs="Arial"/>
                <w:b/>
                <w:color w:val="000000"/>
                <w:sz w:val="18"/>
                <w:szCs w:val="18"/>
                <w:lang w:eastAsia="de-DE"/>
              </w:rPr>
              <w:t>Hygienic zone</w:t>
            </w:r>
          </w:p>
        </w:tc>
        <w:tc>
          <w:tcPr>
            <w:tcW w:w="1171" w:type="dxa"/>
            <w:shd w:val="clear" w:color="auto" w:fill="auto"/>
            <w:vAlign w:val="center"/>
            <w:hideMark/>
          </w:tcPr>
          <w:p w:rsidRPr="00660AA7" w:rsidR="00660AA7" w:rsidP="007202C0" w:rsidRDefault="00660AA7" w14:paraId="24EA004F" w14:textId="77777777">
            <w:pPr>
              <w:spacing w:before="0" w:line="240" w:lineRule="auto"/>
              <w:jc w:val="center"/>
              <w:rPr>
                <w:rFonts w:cs="Arial"/>
                <w:b/>
                <w:color w:val="000000"/>
                <w:sz w:val="18"/>
                <w:szCs w:val="18"/>
                <w:lang w:eastAsia="de-DE"/>
              </w:rPr>
            </w:pPr>
            <w:r w:rsidRPr="00660AA7">
              <w:rPr>
                <w:rFonts w:cs="Arial"/>
                <w:b/>
                <w:color w:val="000000"/>
                <w:sz w:val="18"/>
                <w:szCs w:val="18"/>
                <w:lang w:eastAsia="de-DE"/>
              </w:rPr>
              <w:t>Level</w:t>
            </w:r>
          </w:p>
        </w:tc>
        <w:tc>
          <w:tcPr>
            <w:tcW w:w="693" w:type="dxa"/>
            <w:shd w:val="clear" w:color="auto" w:fill="auto"/>
            <w:vAlign w:val="center"/>
            <w:hideMark/>
          </w:tcPr>
          <w:p w:rsidRPr="00660AA7" w:rsidR="00660AA7" w:rsidP="007202C0" w:rsidRDefault="00660AA7" w14:paraId="401AAF57" w14:textId="77777777">
            <w:pPr>
              <w:spacing w:before="0" w:line="240" w:lineRule="auto"/>
              <w:jc w:val="center"/>
              <w:rPr>
                <w:rFonts w:cs="Arial"/>
                <w:b/>
                <w:color w:val="000000"/>
                <w:sz w:val="18"/>
                <w:szCs w:val="18"/>
                <w:lang w:eastAsia="de-DE"/>
              </w:rPr>
            </w:pPr>
            <w:r w:rsidRPr="00660AA7">
              <w:rPr>
                <w:rFonts w:cs="Arial"/>
                <w:b/>
                <w:color w:val="000000"/>
                <w:sz w:val="18"/>
                <w:szCs w:val="18"/>
                <w:lang w:eastAsia="de-DE"/>
              </w:rPr>
              <w:t>Area [m</w:t>
            </w:r>
            <w:r w:rsidRPr="00660AA7">
              <w:rPr>
                <w:rFonts w:cs="Arial"/>
                <w:b/>
                <w:color w:val="000000"/>
                <w:sz w:val="18"/>
                <w:szCs w:val="18"/>
                <w:vertAlign w:val="superscript"/>
                <w:lang w:eastAsia="de-DE"/>
              </w:rPr>
              <w:t>2</w:t>
            </w:r>
            <w:r w:rsidRPr="00660AA7">
              <w:rPr>
                <w:rFonts w:cs="Arial"/>
                <w:b/>
                <w:color w:val="000000"/>
                <w:sz w:val="18"/>
                <w:szCs w:val="18"/>
                <w:lang w:eastAsia="de-DE"/>
              </w:rPr>
              <w:t>]</w:t>
            </w:r>
          </w:p>
        </w:tc>
        <w:tc>
          <w:tcPr>
            <w:tcW w:w="680" w:type="dxa"/>
            <w:shd w:val="clear" w:color="auto" w:fill="auto"/>
            <w:vAlign w:val="center"/>
            <w:hideMark/>
          </w:tcPr>
          <w:p w:rsidRPr="00660AA7" w:rsidR="00660AA7" w:rsidP="007202C0" w:rsidRDefault="00660AA7" w14:paraId="5AC571DF" w14:textId="77777777">
            <w:pPr>
              <w:spacing w:before="0" w:line="240" w:lineRule="auto"/>
              <w:jc w:val="center"/>
              <w:rPr>
                <w:rFonts w:cs="Arial"/>
                <w:b/>
                <w:color w:val="000000"/>
                <w:sz w:val="18"/>
                <w:szCs w:val="18"/>
                <w:lang w:eastAsia="de-DE"/>
              </w:rPr>
            </w:pPr>
            <w:r w:rsidRPr="00660AA7">
              <w:rPr>
                <w:rFonts w:cs="Arial"/>
                <w:b/>
                <w:color w:val="000000"/>
                <w:sz w:val="18"/>
                <w:szCs w:val="18"/>
                <w:lang w:eastAsia="de-DE"/>
              </w:rPr>
              <w:t>Room height [m]</w:t>
            </w:r>
          </w:p>
        </w:tc>
        <w:tc>
          <w:tcPr>
            <w:tcW w:w="809" w:type="dxa"/>
            <w:shd w:val="clear" w:color="auto" w:fill="auto"/>
            <w:vAlign w:val="center"/>
            <w:hideMark/>
          </w:tcPr>
          <w:p w:rsidRPr="00660AA7" w:rsidR="00660AA7" w:rsidP="007202C0" w:rsidRDefault="00660AA7" w14:paraId="63AE6CF9" w14:textId="77777777">
            <w:pPr>
              <w:spacing w:before="0" w:line="240" w:lineRule="auto"/>
              <w:jc w:val="center"/>
              <w:rPr>
                <w:rFonts w:cs="Arial"/>
                <w:b/>
                <w:color w:val="000000"/>
                <w:sz w:val="18"/>
                <w:szCs w:val="18"/>
                <w:lang w:eastAsia="de-DE"/>
              </w:rPr>
            </w:pPr>
            <w:r w:rsidRPr="00660AA7">
              <w:rPr>
                <w:rFonts w:cs="Arial"/>
                <w:b/>
                <w:color w:val="000000"/>
                <w:sz w:val="18"/>
                <w:szCs w:val="18"/>
                <w:lang w:eastAsia="de-DE"/>
              </w:rPr>
              <w:t>Room volume [m</w:t>
            </w:r>
            <w:r w:rsidRPr="00660AA7">
              <w:rPr>
                <w:rFonts w:cs="Arial"/>
                <w:b/>
                <w:color w:val="000000"/>
                <w:sz w:val="18"/>
                <w:szCs w:val="18"/>
                <w:vertAlign w:val="superscript"/>
                <w:lang w:eastAsia="de-DE"/>
              </w:rPr>
              <w:t>3</w:t>
            </w:r>
            <w:r w:rsidRPr="00660AA7">
              <w:rPr>
                <w:rFonts w:cs="Arial"/>
                <w:b/>
                <w:color w:val="000000"/>
                <w:sz w:val="18"/>
                <w:szCs w:val="18"/>
                <w:lang w:eastAsia="de-DE"/>
              </w:rPr>
              <w:t>]</w:t>
            </w:r>
          </w:p>
        </w:tc>
        <w:tc>
          <w:tcPr>
            <w:tcW w:w="1107" w:type="dxa"/>
            <w:shd w:val="clear" w:color="auto" w:fill="auto"/>
            <w:vAlign w:val="center"/>
            <w:hideMark/>
          </w:tcPr>
          <w:p w:rsidRPr="00D86D59" w:rsidR="00660AA7" w:rsidP="007202C0" w:rsidRDefault="00660AA7" w14:paraId="35977B0D" w14:textId="3A8CBC1D">
            <w:pPr>
              <w:spacing w:before="0" w:line="240" w:lineRule="auto"/>
              <w:jc w:val="center"/>
              <w:rPr>
                <w:rFonts w:cs="Arial"/>
                <w:b/>
                <w:color w:val="000000"/>
                <w:sz w:val="18"/>
                <w:szCs w:val="18"/>
                <w:lang w:val="en-US" w:eastAsia="de-DE"/>
              </w:rPr>
            </w:pPr>
            <w:r w:rsidRPr="00D86D59">
              <w:rPr>
                <w:rFonts w:cs="Arial"/>
                <w:b/>
                <w:color w:val="000000"/>
                <w:sz w:val="18"/>
                <w:szCs w:val="18"/>
                <w:lang w:val="en-US" w:eastAsia="de-DE"/>
              </w:rPr>
              <w:t>Air exchange rate [h</w:t>
            </w:r>
            <w:r w:rsidRPr="008F45A2" w:rsidR="00E02F8D">
              <w:rPr>
                <w:rFonts w:cs="Arial"/>
                <w:b/>
                <w:color w:val="000000"/>
                <w:sz w:val="18"/>
                <w:szCs w:val="18"/>
                <w:vertAlign w:val="superscript"/>
                <w:lang w:val="en-US" w:eastAsia="de-DE"/>
              </w:rPr>
              <w:t>-</w:t>
            </w:r>
            <w:r w:rsidRPr="008F45A2">
              <w:rPr>
                <w:rFonts w:cs="Arial"/>
                <w:b/>
                <w:color w:val="000000"/>
                <w:sz w:val="18"/>
                <w:szCs w:val="18"/>
                <w:vertAlign w:val="superscript"/>
                <w:lang w:val="en-US" w:eastAsia="de-DE"/>
              </w:rPr>
              <w:t>1</w:t>
            </w:r>
            <w:r w:rsidRPr="00D86D59">
              <w:rPr>
                <w:rFonts w:cs="Arial"/>
                <w:b/>
                <w:color w:val="000000"/>
                <w:sz w:val="18"/>
                <w:szCs w:val="18"/>
                <w:lang w:val="en-US" w:eastAsia="de-DE"/>
              </w:rPr>
              <w:t>]</w:t>
            </w:r>
          </w:p>
        </w:tc>
        <w:tc>
          <w:tcPr>
            <w:tcW w:w="1043" w:type="dxa"/>
            <w:shd w:val="clear" w:color="auto" w:fill="auto"/>
            <w:vAlign w:val="center"/>
            <w:hideMark/>
          </w:tcPr>
          <w:p w:rsidRPr="00660AA7" w:rsidR="00660AA7" w:rsidP="007202C0" w:rsidRDefault="00660AA7" w14:paraId="0F587F76" w14:textId="00ED3445">
            <w:pPr>
              <w:spacing w:before="0" w:line="240" w:lineRule="auto"/>
              <w:jc w:val="center"/>
              <w:rPr>
                <w:rFonts w:cs="Arial"/>
                <w:b/>
                <w:color w:val="000000"/>
                <w:sz w:val="18"/>
                <w:szCs w:val="18"/>
                <w:lang w:eastAsia="de-DE"/>
              </w:rPr>
            </w:pPr>
            <w:r w:rsidRPr="00660AA7">
              <w:rPr>
                <w:rFonts w:cs="Arial"/>
                <w:b/>
                <w:color w:val="000000"/>
                <w:sz w:val="18"/>
                <w:szCs w:val="18"/>
                <w:lang w:eastAsia="de-DE"/>
              </w:rPr>
              <w:t>Airflow [</w:t>
            </w:r>
            <w:r w:rsidRPr="00660AA7">
              <w:rPr>
                <w:rFonts w:cs="Arial"/>
                <w:b/>
                <w:bCs/>
                <w:color w:val="000000"/>
                <w:sz w:val="18"/>
                <w:szCs w:val="18"/>
                <w:lang w:eastAsia="de-DE"/>
              </w:rPr>
              <w:t>m</w:t>
            </w:r>
            <w:r w:rsidRPr="00660AA7">
              <w:rPr>
                <w:rFonts w:cs="Arial"/>
                <w:b/>
                <w:bCs/>
                <w:color w:val="000000"/>
                <w:sz w:val="18"/>
                <w:szCs w:val="18"/>
                <w:vertAlign w:val="superscript"/>
                <w:lang w:eastAsia="de-DE"/>
              </w:rPr>
              <w:t>3</w:t>
            </w:r>
            <w:r w:rsidRPr="00660AA7">
              <w:rPr>
                <w:rFonts w:cs="Arial"/>
                <w:b/>
                <w:color w:val="000000"/>
                <w:sz w:val="18"/>
                <w:szCs w:val="18"/>
                <w:lang w:eastAsia="de-DE"/>
              </w:rPr>
              <w:t>/hour]</w:t>
            </w:r>
          </w:p>
        </w:tc>
      </w:tr>
      <w:tr w:rsidRPr="00732B58" w:rsidR="00966632" w:rsidTr="007A25DB" w14:paraId="3D8C1D2E" w14:textId="77777777">
        <w:trPr>
          <w:cantSplit/>
          <w:trHeight w:val="283"/>
        </w:trPr>
        <w:tc>
          <w:tcPr>
            <w:tcW w:w="680" w:type="dxa"/>
            <w:vMerge w:val="restart"/>
            <w:shd w:val="clear" w:color="auto" w:fill="C7E2FE"/>
            <w:textDirection w:val="btLr"/>
            <w:vAlign w:val="center"/>
          </w:tcPr>
          <w:p w:rsidRPr="00660AA7" w:rsidR="00E02F8D" w:rsidP="00E02F8D" w:rsidRDefault="00E02F8D" w14:paraId="77F8FA85" w14:textId="1F9DECEA">
            <w:pPr>
              <w:spacing w:before="0" w:line="240" w:lineRule="auto"/>
              <w:jc w:val="center"/>
              <w:rPr>
                <w:rFonts w:cs="Arial"/>
                <w:color w:val="000000"/>
                <w:sz w:val="18"/>
                <w:szCs w:val="18"/>
                <w:lang w:eastAsia="de-DE"/>
              </w:rPr>
            </w:pPr>
            <w:r w:rsidRPr="00660AA7">
              <w:rPr>
                <w:rFonts w:cs="Arial"/>
                <w:color w:val="000000"/>
                <w:sz w:val="18"/>
                <w:szCs w:val="18"/>
                <w:lang w:eastAsia="de-DE"/>
              </w:rPr>
              <w:t>Media</w:t>
            </w:r>
          </w:p>
        </w:tc>
        <w:tc>
          <w:tcPr>
            <w:tcW w:w="2551" w:type="dxa"/>
            <w:shd w:val="clear" w:color="auto" w:fill="C7E2FE"/>
            <w:vAlign w:val="center"/>
            <w:hideMark/>
          </w:tcPr>
          <w:p w:rsidRPr="00660AA7" w:rsidR="00660AA7" w:rsidP="00660AA7" w:rsidRDefault="00660AA7" w14:paraId="73229098"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Medium preparation</w:t>
            </w:r>
          </w:p>
        </w:tc>
        <w:tc>
          <w:tcPr>
            <w:tcW w:w="572" w:type="dxa"/>
            <w:shd w:val="clear" w:color="auto" w:fill="C7E2FE"/>
            <w:vAlign w:val="center"/>
            <w:hideMark/>
          </w:tcPr>
          <w:p w:rsidRPr="00660AA7" w:rsidR="00660AA7" w:rsidP="00F02571" w:rsidRDefault="00CF2A8D" w14:paraId="10121DB8" w14:textId="55D9D952">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C7E2FE"/>
            <w:vAlign w:val="center"/>
            <w:hideMark/>
          </w:tcPr>
          <w:p w:rsidRPr="00C07163" w:rsidR="00660AA7" w:rsidP="00F02571" w:rsidRDefault="00660AA7" w14:paraId="220AD11F" w14:textId="77777777">
            <w:pPr>
              <w:spacing w:before="0" w:line="240" w:lineRule="auto"/>
              <w:jc w:val="center"/>
              <w:rPr>
                <w:rFonts w:cs="Arial"/>
                <w:color w:val="000000" w:themeColor="text1"/>
                <w:sz w:val="18"/>
                <w:szCs w:val="18"/>
                <w:lang w:eastAsia="de-DE"/>
              </w:rPr>
            </w:pPr>
            <w:r w:rsidRPr="00C07163">
              <w:rPr>
                <w:rFonts w:cs="Arial"/>
                <w:color w:val="000000" w:themeColor="text1"/>
                <w:sz w:val="18"/>
                <w:szCs w:val="18"/>
                <w:lang w:eastAsia="de-DE"/>
              </w:rPr>
              <w:t>D</w:t>
            </w:r>
          </w:p>
        </w:tc>
        <w:tc>
          <w:tcPr>
            <w:tcW w:w="1171" w:type="dxa"/>
            <w:shd w:val="clear" w:color="auto" w:fill="C7E2FE"/>
            <w:vAlign w:val="center"/>
            <w:hideMark/>
          </w:tcPr>
          <w:p w:rsidRPr="0009726F" w:rsidR="00660AA7" w:rsidP="00F02571" w:rsidRDefault="00660AA7" w14:paraId="14054B5C" w14:textId="77777777">
            <w:pPr>
              <w:spacing w:before="0" w:line="240" w:lineRule="auto"/>
              <w:jc w:val="center"/>
              <w:rPr>
                <w:rFonts w:cs="Arial"/>
                <w:color w:val="000000" w:themeColor="text1"/>
                <w:sz w:val="18"/>
                <w:szCs w:val="18"/>
                <w:lang w:eastAsia="de-DE"/>
              </w:rPr>
            </w:pPr>
            <w:r w:rsidRPr="0009726F">
              <w:rPr>
                <w:rFonts w:cs="Arial"/>
                <w:color w:val="000000" w:themeColor="text1"/>
                <w:sz w:val="18"/>
                <w:szCs w:val="18"/>
                <w:lang w:eastAsia="de-DE"/>
              </w:rPr>
              <w:t>Ground floor</w:t>
            </w:r>
          </w:p>
        </w:tc>
        <w:tc>
          <w:tcPr>
            <w:tcW w:w="693" w:type="dxa"/>
            <w:shd w:val="clear" w:color="auto" w:fill="C7E2FE"/>
            <w:vAlign w:val="center"/>
            <w:hideMark/>
          </w:tcPr>
          <w:p w:rsidRPr="00660AA7" w:rsidR="00660AA7" w:rsidP="00F02571" w:rsidRDefault="00E64BD4" w14:paraId="2A28CBA2" w14:textId="26EF68F3">
            <w:pPr>
              <w:spacing w:before="0" w:line="240" w:lineRule="auto"/>
              <w:jc w:val="center"/>
              <w:rPr>
                <w:rFonts w:cs="Arial"/>
                <w:color w:val="000000"/>
                <w:sz w:val="18"/>
                <w:szCs w:val="18"/>
                <w:lang w:eastAsia="de-DE"/>
              </w:rPr>
            </w:pPr>
            <w:r>
              <w:rPr>
                <w:rFonts w:cs="Arial"/>
                <w:color w:val="000000"/>
                <w:sz w:val="18"/>
                <w:szCs w:val="18"/>
                <w:lang w:eastAsia="de-DE"/>
              </w:rPr>
              <w:t>28</w:t>
            </w:r>
          </w:p>
        </w:tc>
        <w:tc>
          <w:tcPr>
            <w:tcW w:w="680" w:type="dxa"/>
            <w:shd w:val="clear" w:color="auto" w:fill="C7E2FE"/>
            <w:vAlign w:val="center"/>
            <w:hideMark/>
          </w:tcPr>
          <w:p w:rsidRPr="00C07163" w:rsidR="00660AA7" w:rsidP="00F02571" w:rsidRDefault="00660AA7" w14:paraId="7A18DD11" w14:textId="77777777">
            <w:pPr>
              <w:spacing w:before="0" w:line="240" w:lineRule="auto"/>
              <w:jc w:val="center"/>
              <w:rPr>
                <w:rFonts w:cs="Arial"/>
                <w:color w:val="000000" w:themeColor="text1"/>
                <w:sz w:val="18"/>
                <w:szCs w:val="18"/>
                <w:lang w:eastAsia="de-DE"/>
              </w:rPr>
            </w:pPr>
            <w:r w:rsidRPr="00C07163">
              <w:rPr>
                <w:rFonts w:cs="Arial"/>
                <w:color w:val="000000" w:themeColor="text1"/>
                <w:sz w:val="18"/>
                <w:szCs w:val="18"/>
                <w:lang w:eastAsia="de-DE"/>
              </w:rPr>
              <w:t>3</w:t>
            </w:r>
          </w:p>
        </w:tc>
        <w:tc>
          <w:tcPr>
            <w:tcW w:w="809" w:type="dxa"/>
            <w:shd w:val="clear" w:color="auto" w:fill="C7E2FE"/>
            <w:vAlign w:val="center"/>
            <w:hideMark/>
          </w:tcPr>
          <w:p w:rsidRPr="00660AA7" w:rsidR="00660AA7" w:rsidP="00F02571" w:rsidRDefault="00E64BD4" w14:paraId="26E5BF80" w14:textId="25C9D17C">
            <w:pPr>
              <w:spacing w:before="0" w:line="240" w:lineRule="auto"/>
              <w:jc w:val="center"/>
              <w:rPr>
                <w:rFonts w:cs="Arial"/>
                <w:color w:val="000000"/>
                <w:sz w:val="18"/>
                <w:szCs w:val="18"/>
                <w:lang w:eastAsia="de-DE"/>
              </w:rPr>
            </w:pPr>
            <w:r>
              <w:rPr>
                <w:rFonts w:cs="Arial"/>
                <w:color w:val="000000"/>
                <w:sz w:val="18"/>
                <w:szCs w:val="18"/>
                <w:lang w:eastAsia="de-DE"/>
              </w:rPr>
              <w:t>83</w:t>
            </w:r>
          </w:p>
        </w:tc>
        <w:tc>
          <w:tcPr>
            <w:tcW w:w="1107" w:type="dxa"/>
            <w:shd w:val="clear" w:color="auto" w:fill="C7E2FE"/>
            <w:vAlign w:val="center"/>
            <w:hideMark/>
          </w:tcPr>
          <w:p w:rsidRPr="00660AA7" w:rsidR="00660AA7" w:rsidP="00F02571" w:rsidRDefault="002D2565" w14:paraId="56F061BF" w14:textId="79CEAD3C">
            <w:pPr>
              <w:spacing w:before="0" w:line="240" w:lineRule="auto"/>
              <w:jc w:val="center"/>
              <w:rPr>
                <w:rFonts w:cs="Arial"/>
                <w:color w:val="000000"/>
                <w:sz w:val="18"/>
                <w:szCs w:val="18"/>
                <w:lang w:eastAsia="de-DE"/>
              </w:rPr>
            </w:pPr>
            <w:r>
              <w:rPr>
                <w:rFonts w:cs="Arial"/>
                <w:color w:val="000000"/>
                <w:sz w:val="18"/>
                <w:szCs w:val="18"/>
                <w:lang w:eastAsia="de-DE"/>
              </w:rPr>
              <w:t>20</w:t>
            </w:r>
          </w:p>
        </w:tc>
        <w:tc>
          <w:tcPr>
            <w:tcW w:w="1043" w:type="dxa"/>
            <w:shd w:val="clear" w:color="auto" w:fill="C7E2FE"/>
            <w:vAlign w:val="center"/>
            <w:hideMark/>
          </w:tcPr>
          <w:p w:rsidRPr="00660AA7" w:rsidR="00660AA7" w:rsidP="00F02571" w:rsidRDefault="00161CC3" w14:paraId="5EE2CAD4" w14:textId="78687953">
            <w:pPr>
              <w:spacing w:before="0" w:line="240" w:lineRule="auto"/>
              <w:jc w:val="center"/>
              <w:rPr>
                <w:rFonts w:cs="Arial"/>
                <w:color w:val="000000"/>
                <w:sz w:val="18"/>
                <w:szCs w:val="18"/>
                <w:lang w:eastAsia="de-DE"/>
              </w:rPr>
            </w:pPr>
            <w:r w:rsidRPr="00161CC3">
              <w:rPr>
                <w:rFonts w:cs="Arial"/>
                <w:sz w:val="18"/>
                <w:szCs w:val="18"/>
              </w:rPr>
              <w:t>1660</w:t>
            </w:r>
          </w:p>
        </w:tc>
      </w:tr>
      <w:tr w:rsidRPr="00732B58" w:rsidR="00966632" w:rsidTr="007A25DB" w14:paraId="3BE48D7B" w14:textId="77777777">
        <w:trPr>
          <w:cantSplit/>
          <w:trHeight w:val="283"/>
        </w:trPr>
        <w:tc>
          <w:tcPr>
            <w:tcW w:w="680" w:type="dxa"/>
            <w:vMerge/>
            <w:shd w:val="clear" w:color="auto" w:fill="C7E2FE"/>
            <w:textDirection w:val="btLr"/>
            <w:vAlign w:val="center"/>
          </w:tcPr>
          <w:p w:rsidRPr="00660AA7" w:rsidR="00E63D76" w:rsidP="00E02F8D" w:rsidRDefault="00E63D76" w14:paraId="53B79960" w14:textId="77777777">
            <w:pPr>
              <w:spacing w:before="0" w:line="240" w:lineRule="auto"/>
              <w:jc w:val="center"/>
              <w:rPr>
                <w:rFonts w:cs="Arial"/>
                <w:color w:val="000000"/>
                <w:sz w:val="18"/>
                <w:szCs w:val="18"/>
                <w:lang w:eastAsia="de-DE"/>
              </w:rPr>
            </w:pPr>
          </w:p>
        </w:tc>
        <w:tc>
          <w:tcPr>
            <w:tcW w:w="2551" w:type="dxa"/>
            <w:shd w:val="clear" w:color="auto" w:fill="C7E2FE"/>
            <w:vAlign w:val="center"/>
          </w:tcPr>
          <w:p w:rsidRPr="00CF2A8D" w:rsidR="00E63D76" w:rsidP="00E02F8D" w:rsidRDefault="00E63D76" w14:paraId="4583D0D1" w14:textId="239B5369">
            <w:pPr>
              <w:spacing w:before="0" w:line="240" w:lineRule="auto"/>
              <w:jc w:val="left"/>
              <w:rPr>
                <w:rFonts w:cs="Arial"/>
                <w:color w:val="000000" w:themeColor="text1"/>
                <w:sz w:val="18"/>
                <w:szCs w:val="18"/>
                <w:lang w:eastAsia="de-DE"/>
              </w:rPr>
            </w:pPr>
            <w:r w:rsidRPr="00CF2A8D">
              <w:rPr>
                <w:rFonts w:cs="Arial"/>
                <w:color w:val="000000" w:themeColor="text1"/>
                <w:sz w:val="18"/>
                <w:szCs w:val="18"/>
                <w:lang w:eastAsia="de-DE"/>
              </w:rPr>
              <w:t xml:space="preserve">Medium </w:t>
            </w:r>
            <w:r w:rsidRPr="00CF2A8D" w:rsidR="004D59DE">
              <w:rPr>
                <w:rFonts w:cs="Arial"/>
                <w:color w:val="000000" w:themeColor="text1"/>
                <w:sz w:val="18"/>
                <w:szCs w:val="18"/>
                <w:lang w:eastAsia="de-DE"/>
              </w:rPr>
              <w:t>&amp;</w:t>
            </w:r>
            <w:r w:rsidRPr="00CF2A8D">
              <w:rPr>
                <w:rFonts w:cs="Arial"/>
                <w:color w:val="000000" w:themeColor="text1"/>
                <w:sz w:val="18"/>
                <w:szCs w:val="18"/>
                <w:lang w:eastAsia="de-DE"/>
              </w:rPr>
              <w:t xml:space="preserve"> feed preparation</w:t>
            </w:r>
          </w:p>
        </w:tc>
        <w:tc>
          <w:tcPr>
            <w:tcW w:w="572" w:type="dxa"/>
            <w:shd w:val="clear" w:color="auto" w:fill="C7E2FE"/>
            <w:vAlign w:val="center"/>
          </w:tcPr>
          <w:p w:rsidRPr="00E63D76" w:rsidR="00E63D76" w:rsidP="00E02F8D" w:rsidRDefault="00CF2A8D" w14:paraId="6CEEACB4" w14:textId="73E55520">
            <w:pPr>
              <w:spacing w:before="0" w:line="240" w:lineRule="auto"/>
              <w:jc w:val="center"/>
              <w:rPr>
                <w:rFonts w:cs="Arial"/>
                <w:color w:val="FF0000"/>
                <w:sz w:val="18"/>
                <w:szCs w:val="18"/>
                <w:lang w:eastAsia="de-DE"/>
              </w:rPr>
            </w:pPr>
            <w:r w:rsidRPr="00660AA7">
              <w:rPr>
                <w:rFonts w:cs="Arial"/>
                <w:color w:val="000000"/>
                <w:sz w:val="18"/>
                <w:szCs w:val="18"/>
                <w:lang w:eastAsia="de-DE"/>
              </w:rPr>
              <w:t>none</w:t>
            </w:r>
          </w:p>
        </w:tc>
        <w:tc>
          <w:tcPr>
            <w:tcW w:w="675" w:type="dxa"/>
            <w:shd w:val="clear" w:color="auto" w:fill="C7E2FE"/>
            <w:vAlign w:val="center"/>
          </w:tcPr>
          <w:p w:rsidRPr="00C07163" w:rsidR="00E63D76" w:rsidP="00E02F8D" w:rsidRDefault="00CF2A8D" w14:paraId="1B6459DF" w14:textId="6AED07B7">
            <w:pPr>
              <w:spacing w:before="0" w:line="240" w:lineRule="auto"/>
              <w:jc w:val="center"/>
              <w:rPr>
                <w:rFonts w:cs="Arial"/>
                <w:color w:val="000000" w:themeColor="text1"/>
                <w:sz w:val="18"/>
                <w:szCs w:val="18"/>
                <w:lang w:eastAsia="de-DE"/>
              </w:rPr>
            </w:pPr>
            <w:r w:rsidRPr="00C07163">
              <w:rPr>
                <w:rFonts w:cs="Arial"/>
                <w:color w:val="000000" w:themeColor="text1"/>
                <w:sz w:val="18"/>
                <w:szCs w:val="18"/>
                <w:lang w:eastAsia="de-DE"/>
              </w:rPr>
              <w:t>D</w:t>
            </w:r>
          </w:p>
        </w:tc>
        <w:tc>
          <w:tcPr>
            <w:tcW w:w="1171" w:type="dxa"/>
            <w:shd w:val="clear" w:color="auto" w:fill="C7E2FE"/>
            <w:vAlign w:val="center"/>
          </w:tcPr>
          <w:p w:rsidRPr="0009726F" w:rsidR="00E63D76" w:rsidP="00E02F8D" w:rsidRDefault="00C360D8" w14:paraId="73D889D0" w14:textId="13E598EB">
            <w:pPr>
              <w:spacing w:before="0" w:line="240" w:lineRule="auto"/>
              <w:jc w:val="center"/>
              <w:rPr>
                <w:rFonts w:cs="Arial"/>
                <w:color w:val="000000" w:themeColor="text1"/>
                <w:sz w:val="18"/>
                <w:szCs w:val="18"/>
                <w:lang w:eastAsia="de-DE"/>
              </w:rPr>
            </w:pPr>
            <w:r w:rsidRPr="0009726F">
              <w:rPr>
                <w:rFonts w:cs="Arial"/>
                <w:color w:val="000000" w:themeColor="text1"/>
                <w:sz w:val="18"/>
                <w:szCs w:val="18"/>
                <w:lang w:eastAsia="de-DE"/>
              </w:rPr>
              <w:t>Ground floor</w:t>
            </w:r>
          </w:p>
        </w:tc>
        <w:tc>
          <w:tcPr>
            <w:tcW w:w="693" w:type="dxa"/>
            <w:shd w:val="clear" w:color="auto" w:fill="C7E2FE"/>
            <w:vAlign w:val="center"/>
          </w:tcPr>
          <w:p w:rsidRPr="00C1006A" w:rsidR="00E63D76" w:rsidP="00E02F8D" w:rsidRDefault="00E63D76" w14:paraId="552BED8B" w14:textId="0AB8EE2A">
            <w:pPr>
              <w:spacing w:before="0" w:line="240" w:lineRule="auto"/>
              <w:jc w:val="center"/>
              <w:rPr>
                <w:rFonts w:cs="Arial"/>
                <w:color w:val="000000" w:themeColor="text1"/>
                <w:sz w:val="18"/>
                <w:szCs w:val="18"/>
                <w:lang w:eastAsia="de-DE"/>
              </w:rPr>
            </w:pPr>
            <w:r w:rsidRPr="00C1006A">
              <w:rPr>
                <w:rFonts w:cs="Arial"/>
                <w:color w:val="000000" w:themeColor="text1"/>
                <w:sz w:val="18"/>
                <w:szCs w:val="18"/>
                <w:lang w:eastAsia="de-DE"/>
              </w:rPr>
              <w:t>41</w:t>
            </w:r>
          </w:p>
        </w:tc>
        <w:tc>
          <w:tcPr>
            <w:tcW w:w="680" w:type="dxa"/>
            <w:shd w:val="clear" w:color="auto" w:fill="C7E2FE"/>
            <w:vAlign w:val="center"/>
          </w:tcPr>
          <w:p w:rsidRPr="00C1006A" w:rsidR="00E63D76" w:rsidP="00E02F8D" w:rsidRDefault="00C07163" w14:paraId="1144C670" w14:textId="701FB604">
            <w:pPr>
              <w:spacing w:before="0" w:line="240" w:lineRule="auto"/>
              <w:jc w:val="center"/>
              <w:rPr>
                <w:rFonts w:cs="Arial"/>
                <w:color w:val="000000" w:themeColor="text1"/>
                <w:sz w:val="18"/>
                <w:szCs w:val="18"/>
                <w:lang w:eastAsia="de-DE"/>
              </w:rPr>
            </w:pPr>
            <w:r w:rsidRPr="00C07163">
              <w:rPr>
                <w:rFonts w:cs="Arial"/>
                <w:color w:val="000000" w:themeColor="text1"/>
                <w:sz w:val="18"/>
                <w:szCs w:val="18"/>
                <w:lang w:eastAsia="de-DE"/>
              </w:rPr>
              <w:t>3</w:t>
            </w:r>
          </w:p>
        </w:tc>
        <w:tc>
          <w:tcPr>
            <w:tcW w:w="809" w:type="dxa"/>
            <w:shd w:val="clear" w:color="auto" w:fill="C7E2FE"/>
            <w:vAlign w:val="center"/>
          </w:tcPr>
          <w:p w:rsidRPr="00C1006A" w:rsidR="00E63D76" w:rsidP="00E02F8D" w:rsidRDefault="00E63D76" w14:paraId="167D8178" w14:textId="4A5BD081">
            <w:pPr>
              <w:spacing w:before="0" w:line="240" w:lineRule="auto"/>
              <w:jc w:val="center"/>
              <w:rPr>
                <w:rFonts w:cs="Arial"/>
                <w:color w:val="000000" w:themeColor="text1"/>
                <w:sz w:val="18"/>
                <w:szCs w:val="18"/>
                <w:lang w:eastAsia="de-DE"/>
              </w:rPr>
            </w:pPr>
            <w:r w:rsidRPr="00C1006A">
              <w:rPr>
                <w:rFonts w:cs="Arial"/>
                <w:color w:val="000000" w:themeColor="text1"/>
                <w:sz w:val="18"/>
                <w:szCs w:val="18"/>
                <w:lang w:eastAsia="de-DE"/>
              </w:rPr>
              <w:t>122</w:t>
            </w:r>
          </w:p>
        </w:tc>
        <w:tc>
          <w:tcPr>
            <w:tcW w:w="1107" w:type="dxa"/>
            <w:shd w:val="clear" w:color="auto" w:fill="C7E2FE"/>
            <w:vAlign w:val="center"/>
          </w:tcPr>
          <w:p w:rsidRPr="00E63D76" w:rsidR="00E63D76" w:rsidP="00E02F8D" w:rsidRDefault="002D2565" w14:paraId="67DC96B5" w14:textId="770B4F01">
            <w:pPr>
              <w:spacing w:before="0" w:line="240" w:lineRule="auto"/>
              <w:jc w:val="center"/>
              <w:rPr>
                <w:rFonts w:cs="Arial"/>
                <w:color w:val="FF0000"/>
                <w:sz w:val="18"/>
                <w:szCs w:val="18"/>
                <w:lang w:eastAsia="de-DE"/>
              </w:rPr>
            </w:pPr>
            <w:r>
              <w:rPr>
                <w:rFonts w:cs="Arial"/>
                <w:color w:val="000000" w:themeColor="text1"/>
                <w:sz w:val="18"/>
                <w:szCs w:val="18"/>
                <w:lang w:eastAsia="de-DE"/>
              </w:rPr>
              <w:t>20</w:t>
            </w:r>
          </w:p>
        </w:tc>
        <w:tc>
          <w:tcPr>
            <w:tcW w:w="1043" w:type="dxa"/>
            <w:shd w:val="clear" w:color="auto" w:fill="C7E2FE"/>
            <w:vAlign w:val="center"/>
          </w:tcPr>
          <w:p w:rsidRPr="00660AA7" w:rsidR="00E63D76" w:rsidP="00E02F8D" w:rsidRDefault="00161CC3" w14:paraId="148E8DD9" w14:textId="5B03625B">
            <w:pPr>
              <w:spacing w:before="0" w:line="240" w:lineRule="auto"/>
              <w:jc w:val="center"/>
              <w:rPr>
                <w:rFonts w:cs="Arial"/>
                <w:color w:val="000000"/>
                <w:sz w:val="18"/>
                <w:szCs w:val="18"/>
                <w:lang w:eastAsia="de-DE"/>
              </w:rPr>
            </w:pPr>
            <w:r w:rsidRPr="00161CC3">
              <w:rPr>
                <w:rFonts w:cs="Arial"/>
                <w:sz w:val="18"/>
                <w:szCs w:val="18"/>
              </w:rPr>
              <w:t>2440</w:t>
            </w:r>
          </w:p>
        </w:tc>
      </w:tr>
      <w:tr w:rsidRPr="00732B58" w:rsidR="00966632" w:rsidTr="007A25DB" w14:paraId="34D8091D" w14:textId="77777777">
        <w:trPr>
          <w:cantSplit/>
          <w:trHeight w:val="283"/>
        </w:trPr>
        <w:tc>
          <w:tcPr>
            <w:tcW w:w="680" w:type="dxa"/>
            <w:vMerge/>
            <w:shd w:val="clear" w:color="auto" w:fill="C7E2FE"/>
            <w:textDirection w:val="btLr"/>
            <w:vAlign w:val="center"/>
          </w:tcPr>
          <w:p w:rsidRPr="00660AA7" w:rsidR="00290FED" w:rsidP="00E02F8D" w:rsidRDefault="00290FED" w14:paraId="429F2D51" w14:textId="77777777">
            <w:pPr>
              <w:spacing w:before="0" w:line="240" w:lineRule="auto"/>
              <w:jc w:val="center"/>
              <w:rPr>
                <w:rFonts w:cs="Arial"/>
                <w:color w:val="000000"/>
                <w:sz w:val="18"/>
                <w:szCs w:val="18"/>
                <w:lang w:eastAsia="de-DE"/>
              </w:rPr>
            </w:pPr>
          </w:p>
        </w:tc>
        <w:tc>
          <w:tcPr>
            <w:tcW w:w="2551" w:type="dxa"/>
            <w:shd w:val="clear" w:color="auto" w:fill="C7E2FE"/>
            <w:vAlign w:val="center"/>
          </w:tcPr>
          <w:p w:rsidRPr="00CF2A8D" w:rsidR="00290FED" w:rsidP="00E02F8D" w:rsidRDefault="007746D6" w14:paraId="6F9A6612" w14:textId="41AEC1AC">
            <w:pPr>
              <w:spacing w:before="0" w:line="240" w:lineRule="auto"/>
              <w:jc w:val="left"/>
              <w:rPr>
                <w:rFonts w:cs="Arial"/>
                <w:color w:val="000000" w:themeColor="text1"/>
                <w:sz w:val="18"/>
                <w:szCs w:val="18"/>
                <w:lang w:eastAsia="de-DE"/>
              </w:rPr>
            </w:pPr>
            <w:r w:rsidRPr="00CF2A8D">
              <w:rPr>
                <w:rFonts w:cs="Arial"/>
                <w:color w:val="000000" w:themeColor="text1"/>
                <w:sz w:val="18"/>
                <w:szCs w:val="18"/>
                <w:lang w:eastAsia="de-DE"/>
              </w:rPr>
              <w:t>Buffer prep</w:t>
            </w:r>
            <w:r w:rsidRPr="00CF2A8D" w:rsidR="00B21713">
              <w:rPr>
                <w:rFonts w:cs="Arial"/>
                <w:color w:val="000000" w:themeColor="text1"/>
                <w:sz w:val="18"/>
                <w:szCs w:val="18"/>
                <w:lang w:eastAsia="de-DE"/>
              </w:rPr>
              <w:t>aration</w:t>
            </w:r>
            <w:r w:rsidRPr="00CF2A8D">
              <w:rPr>
                <w:rFonts w:cs="Arial"/>
                <w:color w:val="000000" w:themeColor="text1"/>
                <w:sz w:val="18"/>
                <w:szCs w:val="18"/>
                <w:lang w:eastAsia="de-DE"/>
              </w:rPr>
              <w:t xml:space="preserve"> &amp; storage</w:t>
            </w:r>
          </w:p>
        </w:tc>
        <w:tc>
          <w:tcPr>
            <w:tcW w:w="572" w:type="dxa"/>
            <w:shd w:val="clear" w:color="auto" w:fill="C7E2FE"/>
            <w:vAlign w:val="center"/>
          </w:tcPr>
          <w:p w:rsidRPr="00E63D76" w:rsidR="00290FED" w:rsidP="00E02F8D" w:rsidRDefault="00CF2A8D" w14:paraId="114AC517" w14:textId="3FFF9201">
            <w:pPr>
              <w:spacing w:before="0" w:line="240" w:lineRule="auto"/>
              <w:jc w:val="center"/>
              <w:rPr>
                <w:rFonts w:cs="Arial"/>
                <w:color w:val="FF0000"/>
                <w:sz w:val="18"/>
                <w:szCs w:val="18"/>
                <w:lang w:eastAsia="de-DE"/>
              </w:rPr>
            </w:pPr>
            <w:r w:rsidRPr="00660AA7">
              <w:rPr>
                <w:rFonts w:cs="Arial"/>
                <w:color w:val="000000"/>
                <w:sz w:val="18"/>
                <w:szCs w:val="18"/>
                <w:lang w:eastAsia="de-DE"/>
              </w:rPr>
              <w:t>none</w:t>
            </w:r>
          </w:p>
        </w:tc>
        <w:tc>
          <w:tcPr>
            <w:tcW w:w="675" w:type="dxa"/>
            <w:shd w:val="clear" w:color="auto" w:fill="C7E2FE"/>
            <w:vAlign w:val="center"/>
          </w:tcPr>
          <w:p w:rsidRPr="00C07163" w:rsidR="00290FED" w:rsidP="00E02F8D" w:rsidRDefault="00CF2A8D" w14:paraId="7C77C344" w14:textId="6D55CD26">
            <w:pPr>
              <w:spacing w:before="0" w:line="240" w:lineRule="auto"/>
              <w:jc w:val="center"/>
              <w:rPr>
                <w:rFonts w:cs="Arial"/>
                <w:color w:val="000000" w:themeColor="text1"/>
                <w:sz w:val="18"/>
                <w:szCs w:val="18"/>
                <w:lang w:eastAsia="de-DE"/>
              </w:rPr>
            </w:pPr>
            <w:r w:rsidRPr="00C07163">
              <w:rPr>
                <w:rFonts w:cs="Arial"/>
                <w:color w:val="000000" w:themeColor="text1"/>
                <w:sz w:val="18"/>
                <w:szCs w:val="18"/>
                <w:lang w:eastAsia="de-DE"/>
              </w:rPr>
              <w:t>D</w:t>
            </w:r>
          </w:p>
        </w:tc>
        <w:tc>
          <w:tcPr>
            <w:tcW w:w="1171" w:type="dxa"/>
            <w:shd w:val="clear" w:color="auto" w:fill="C7E2FE"/>
            <w:vAlign w:val="center"/>
          </w:tcPr>
          <w:p w:rsidRPr="0009726F" w:rsidR="00290FED" w:rsidP="00E02F8D" w:rsidRDefault="00C360D8" w14:paraId="198B0596" w14:textId="6A2821DF">
            <w:pPr>
              <w:spacing w:before="0" w:line="240" w:lineRule="auto"/>
              <w:jc w:val="center"/>
              <w:rPr>
                <w:rFonts w:cs="Arial"/>
                <w:color w:val="000000" w:themeColor="text1"/>
                <w:sz w:val="18"/>
                <w:szCs w:val="18"/>
                <w:lang w:eastAsia="de-DE"/>
              </w:rPr>
            </w:pPr>
            <w:r w:rsidRPr="0009726F">
              <w:rPr>
                <w:rFonts w:cs="Arial"/>
                <w:color w:val="000000" w:themeColor="text1"/>
                <w:sz w:val="18"/>
                <w:szCs w:val="18"/>
                <w:lang w:eastAsia="de-DE"/>
              </w:rPr>
              <w:t>Ground floor</w:t>
            </w:r>
          </w:p>
        </w:tc>
        <w:tc>
          <w:tcPr>
            <w:tcW w:w="693" w:type="dxa"/>
            <w:shd w:val="clear" w:color="auto" w:fill="C7E2FE"/>
            <w:vAlign w:val="center"/>
          </w:tcPr>
          <w:p w:rsidRPr="00C1006A" w:rsidR="00290FED" w:rsidP="00E02F8D" w:rsidRDefault="007746D6" w14:paraId="056204F7" w14:textId="72138AB9">
            <w:pPr>
              <w:spacing w:before="0" w:line="240" w:lineRule="auto"/>
              <w:jc w:val="center"/>
              <w:rPr>
                <w:rFonts w:cs="Arial"/>
                <w:color w:val="000000" w:themeColor="text1"/>
                <w:sz w:val="18"/>
                <w:szCs w:val="18"/>
                <w:lang w:eastAsia="de-DE"/>
              </w:rPr>
            </w:pPr>
            <w:r>
              <w:rPr>
                <w:rFonts w:cs="Arial"/>
                <w:color w:val="000000" w:themeColor="text1"/>
                <w:sz w:val="18"/>
                <w:szCs w:val="18"/>
                <w:lang w:eastAsia="de-DE"/>
              </w:rPr>
              <w:t>187</w:t>
            </w:r>
          </w:p>
        </w:tc>
        <w:tc>
          <w:tcPr>
            <w:tcW w:w="680" w:type="dxa"/>
            <w:shd w:val="clear" w:color="auto" w:fill="C7E2FE"/>
            <w:vAlign w:val="center"/>
          </w:tcPr>
          <w:p w:rsidRPr="00C1006A" w:rsidR="00290FED" w:rsidP="00E02F8D" w:rsidRDefault="002A0941" w14:paraId="1C65376C" w14:textId="53BEC69A">
            <w:pPr>
              <w:spacing w:before="0" w:line="240" w:lineRule="auto"/>
              <w:jc w:val="center"/>
              <w:rPr>
                <w:rFonts w:cs="Arial"/>
                <w:color w:val="000000" w:themeColor="text1"/>
                <w:sz w:val="18"/>
                <w:szCs w:val="18"/>
                <w:lang w:eastAsia="de-DE"/>
              </w:rPr>
            </w:pPr>
            <w:r>
              <w:rPr>
                <w:rFonts w:cs="Arial"/>
                <w:color w:val="000000" w:themeColor="text1"/>
                <w:sz w:val="18"/>
                <w:szCs w:val="18"/>
                <w:lang w:eastAsia="de-DE"/>
              </w:rPr>
              <w:t>4</w:t>
            </w:r>
          </w:p>
        </w:tc>
        <w:tc>
          <w:tcPr>
            <w:tcW w:w="809" w:type="dxa"/>
            <w:shd w:val="clear" w:color="auto" w:fill="C7E2FE"/>
            <w:vAlign w:val="center"/>
          </w:tcPr>
          <w:p w:rsidRPr="00C1006A" w:rsidR="00290FED" w:rsidP="00E02F8D" w:rsidRDefault="007746D6" w14:paraId="720BECD8" w14:textId="6A8BD3D8">
            <w:pPr>
              <w:spacing w:before="0" w:line="240" w:lineRule="auto"/>
              <w:jc w:val="center"/>
              <w:rPr>
                <w:rFonts w:cs="Arial"/>
                <w:color w:val="000000" w:themeColor="text1"/>
                <w:sz w:val="18"/>
                <w:szCs w:val="18"/>
                <w:lang w:eastAsia="de-DE"/>
              </w:rPr>
            </w:pPr>
            <w:r>
              <w:rPr>
                <w:rFonts w:cs="Arial"/>
                <w:color w:val="000000" w:themeColor="text1"/>
                <w:sz w:val="18"/>
                <w:szCs w:val="18"/>
                <w:lang w:eastAsia="de-DE"/>
              </w:rPr>
              <w:t>560</w:t>
            </w:r>
          </w:p>
        </w:tc>
        <w:tc>
          <w:tcPr>
            <w:tcW w:w="1107" w:type="dxa"/>
            <w:shd w:val="clear" w:color="auto" w:fill="C7E2FE"/>
            <w:vAlign w:val="center"/>
          </w:tcPr>
          <w:p w:rsidRPr="00E63D76" w:rsidR="00290FED" w:rsidP="00E02F8D" w:rsidRDefault="002D2565" w14:paraId="4E8A06AA" w14:textId="07E2C7F6">
            <w:pPr>
              <w:spacing w:before="0" w:line="240" w:lineRule="auto"/>
              <w:jc w:val="center"/>
              <w:rPr>
                <w:rFonts w:cs="Arial"/>
                <w:color w:val="FF0000"/>
                <w:sz w:val="18"/>
                <w:szCs w:val="18"/>
                <w:lang w:eastAsia="de-DE"/>
              </w:rPr>
            </w:pPr>
            <w:r>
              <w:rPr>
                <w:rFonts w:cs="Arial"/>
                <w:color w:val="000000" w:themeColor="text1"/>
                <w:sz w:val="18"/>
                <w:szCs w:val="18"/>
                <w:lang w:eastAsia="de-DE"/>
              </w:rPr>
              <w:t>20</w:t>
            </w:r>
          </w:p>
        </w:tc>
        <w:tc>
          <w:tcPr>
            <w:tcW w:w="1043" w:type="dxa"/>
            <w:shd w:val="clear" w:color="auto" w:fill="C7E2FE"/>
            <w:vAlign w:val="center"/>
          </w:tcPr>
          <w:p w:rsidRPr="00660AA7" w:rsidR="00290FED" w:rsidP="00E02F8D" w:rsidRDefault="00161CC3" w14:paraId="202E8CB0" w14:textId="2BE12AFB">
            <w:pPr>
              <w:spacing w:before="0" w:line="240" w:lineRule="auto"/>
              <w:jc w:val="center"/>
              <w:rPr>
                <w:rFonts w:cs="Arial"/>
                <w:color w:val="000000"/>
                <w:sz w:val="18"/>
                <w:szCs w:val="18"/>
                <w:lang w:eastAsia="de-DE"/>
              </w:rPr>
            </w:pPr>
            <w:r w:rsidRPr="00161CC3">
              <w:rPr>
                <w:rFonts w:cs="Arial"/>
                <w:sz w:val="18"/>
                <w:szCs w:val="18"/>
              </w:rPr>
              <w:t>11200</w:t>
            </w:r>
          </w:p>
        </w:tc>
      </w:tr>
      <w:tr w:rsidRPr="00732B58" w:rsidR="00966632" w:rsidTr="007A25DB" w14:paraId="706E7FD2" w14:textId="77777777">
        <w:trPr>
          <w:cantSplit/>
          <w:trHeight w:val="283"/>
        </w:trPr>
        <w:tc>
          <w:tcPr>
            <w:tcW w:w="680" w:type="dxa"/>
            <w:vMerge/>
            <w:shd w:val="clear" w:color="auto" w:fill="C7E2FE"/>
            <w:vAlign w:val="center"/>
          </w:tcPr>
          <w:p w:rsidRPr="00660AA7" w:rsidR="00E02F8D" w:rsidP="00E02F8D" w:rsidRDefault="00E02F8D" w14:paraId="7ED086F9" w14:textId="77777777">
            <w:pPr>
              <w:spacing w:before="0" w:line="240" w:lineRule="auto"/>
              <w:jc w:val="left"/>
              <w:rPr>
                <w:rFonts w:cs="Arial"/>
                <w:color w:val="000000"/>
                <w:sz w:val="18"/>
                <w:szCs w:val="18"/>
                <w:lang w:eastAsia="de-DE"/>
              </w:rPr>
            </w:pPr>
          </w:p>
        </w:tc>
        <w:tc>
          <w:tcPr>
            <w:tcW w:w="2551" w:type="dxa"/>
            <w:shd w:val="clear" w:color="auto" w:fill="C7E2FE"/>
            <w:vAlign w:val="center"/>
            <w:hideMark/>
          </w:tcPr>
          <w:p w:rsidRPr="00660AA7" w:rsidR="00660AA7" w:rsidP="00660AA7" w:rsidRDefault="00660AA7" w14:paraId="43C0427E"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Medium cold storage</w:t>
            </w:r>
          </w:p>
        </w:tc>
        <w:tc>
          <w:tcPr>
            <w:tcW w:w="572" w:type="dxa"/>
            <w:shd w:val="clear" w:color="auto" w:fill="C7E2FE"/>
            <w:vAlign w:val="center"/>
            <w:hideMark/>
          </w:tcPr>
          <w:p w:rsidRPr="00660AA7" w:rsidR="00660AA7" w:rsidP="00F02571" w:rsidRDefault="00CF2A8D" w14:paraId="41C3C486" w14:textId="4A910110">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C7E2FE"/>
            <w:vAlign w:val="center"/>
            <w:hideMark/>
          </w:tcPr>
          <w:p w:rsidRPr="00C07163" w:rsidR="00660AA7" w:rsidP="00F02571" w:rsidRDefault="00660AA7" w14:paraId="0E571FF9" w14:textId="77777777">
            <w:pPr>
              <w:spacing w:before="0" w:line="240" w:lineRule="auto"/>
              <w:jc w:val="center"/>
              <w:rPr>
                <w:rFonts w:cs="Arial"/>
                <w:color w:val="000000" w:themeColor="text1"/>
                <w:sz w:val="18"/>
                <w:szCs w:val="18"/>
                <w:lang w:eastAsia="de-DE"/>
              </w:rPr>
            </w:pPr>
            <w:r w:rsidRPr="00C07163">
              <w:rPr>
                <w:rFonts w:cs="Arial"/>
                <w:color w:val="000000" w:themeColor="text1"/>
                <w:sz w:val="18"/>
                <w:szCs w:val="18"/>
                <w:lang w:eastAsia="de-DE"/>
              </w:rPr>
              <w:t>D</w:t>
            </w:r>
          </w:p>
        </w:tc>
        <w:tc>
          <w:tcPr>
            <w:tcW w:w="1171" w:type="dxa"/>
            <w:shd w:val="clear" w:color="auto" w:fill="C7E2FE"/>
            <w:vAlign w:val="center"/>
            <w:hideMark/>
          </w:tcPr>
          <w:p w:rsidRPr="0009726F" w:rsidR="00660AA7" w:rsidP="00F02571" w:rsidRDefault="00660AA7" w14:paraId="3F725E63" w14:textId="77777777">
            <w:pPr>
              <w:spacing w:before="0" w:line="240" w:lineRule="auto"/>
              <w:jc w:val="center"/>
              <w:rPr>
                <w:rFonts w:cs="Arial"/>
                <w:color w:val="000000" w:themeColor="text1"/>
                <w:sz w:val="18"/>
                <w:szCs w:val="18"/>
                <w:lang w:eastAsia="de-DE"/>
              </w:rPr>
            </w:pPr>
            <w:r w:rsidRPr="0009726F">
              <w:rPr>
                <w:rFonts w:cs="Arial"/>
                <w:color w:val="000000" w:themeColor="text1"/>
                <w:sz w:val="18"/>
                <w:szCs w:val="18"/>
                <w:lang w:eastAsia="de-DE"/>
              </w:rPr>
              <w:t>Ground floor</w:t>
            </w:r>
          </w:p>
        </w:tc>
        <w:tc>
          <w:tcPr>
            <w:tcW w:w="693" w:type="dxa"/>
            <w:shd w:val="clear" w:color="auto" w:fill="C7E2FE"/>
            <w:vAlign w:val="center"/>
            <w:hideMark/>
          </w:tcPr>
          <w:p w:rsidRPr="00E64BD4" w:rsidR="00660AA7" w:rsidP="00F02571" w:rsidRDefault="00B21713" w14:paraId="219BC805" w14:textId="2EB0E201">
            <w:pPr>
              <w:spacing w:before="0" w:line="240" w:lineRule="auto"/>
              <w:jc w:val="center"/>
              <w:rPr>
                <w:rFonts w:cs="Arial"/>
                <w:color w:val="FF0000"/>
                <w:sz w:val="18"/>
                <w:szCs w:val="18"/>
                <w:lang w:eastAsia="de-DE"/>
              </w:rPr>
            </w:pPr>
            <w:r w:rsidRPr="00B21713">
              <w:rPr>
                <w:rFonts w:cs="Arial"/>
                <w:color w:val="000000" w:themeColor="text1"/>
                <w:sz w:val="18"/>
                <w:szCs w:val="18"/>
                <w:lang w:eastAsia="de-DE"/>
              </w:rPr>
              <w:t>49</w:t>
            </w:r>
          </w:p>
        </w:tc>
        <w:tc>
          <w:tcPr>
            <w:tcW w:w="680" w:type="dxa"/>
            <w:shd w:val="clear" w:color="auto" w:fill="C7E2FE"/>
            <w:vAlign w:val="center"/>
            <w:hideMark/>
          </w:tcPr>
          <w:p w:rsidRPr="00C07163" w:rsidR="00660AA7" w:rsidP="00F02571" w:rsidRDefault="00660AA7" w14:paraId="7055294D" w14:textId="77777777">
            <w:pPr>
              <w:spacing w:before="0" w:line="240" w:lineRule="auto"/>
              <w:jc w:val="center"/>
              <w:rPr>
                <w:rFonts w:cs="Arial"/>
                <w:color w:val="000000" w:themeColor="text1"/>
                <w:sz w:val="18"/>
                <w:szCs w:val="18"/>
                <w:lang w:eastAsia="de-DE"/>
              </w:rPr>
            </w:pPr>
            <w:r w:rsidRPr="00C07163">
              <w:rPr>
                <w:rFonts w:cs="Arial"/>
                <w:color w:val="000000" w:themeColor="text1"/>
                <w:sz w:val="18"/>
                <w:szCs w:val="18"/>
                <w:lang w:eastAsia="de-DE"/>
              </w:rPr>
              <w:t>3</w:t>
            </w:r>
          </w:p>
        </w:tc>
        <w:tc>
          <w:tcPr>
            <w:tcW w:w="809" w:type="dxa"/>
            <w:shd w:val="clear" w:color="auto" w:fill="C7E2FE"/>
            <w:vAlign w:val="center"/>
            <w:hideMark/>
          </w:tcPr>
          <w:p w:rsidRPr="00E64BD4" w:rsidR="00660AA7" w:rsidP="00F02571" w:rsidRDefault="00B21713" w14:paraId="0E1E65BD" w14:textId="424413FC">
            <w:pPr>
              <w:spacing w:before="0" w:line="240" w:lineRule="auto"/>
              <w:jc w:val="center"/>
              <w:rPr>
                <w:rFonts w:cs="Arial"/>
                <w:color w:val="FF0000"/>
                <w:sz w:val="18"/>
                <w:szCs w:val="18"/>
                <w:lang w:eastAsia="de-DE"/>
              </w:rPr>
            </w:pPr>
            <w:r w:rsidRPr="00B21713">
              <w:rPr>
                <w:rFonts w:cs="Arial"/>
                <w:color w:val="000000" w:themeColor="text1"/>
                <w:sz w:val="18"/>
                <w:szCs w:val="18"/>
                <w:lang w:eastAsia="de-DE"/>
              </w:rPr>
              <w:t>146</w:t>
            </w:r>
          </w:p>
        </w:tc>
        <w:tc>
          <w:tcPr>
            <w:tcW w:w="1107" w:type="dxa"/>
            <w:shd w:val="clear" w:color="auto" w:fill="C7E2FE"/>
            <w:vAlign w:val="center"/>
            <w:hideMark/>
          </w:tcPr>
          <w:p w:rsidRPr="00660AA7" w:rsidR="00660AA7" w:rsidP="00F02571" w:rsidRDefault="002D2565" w14:paraId="3F31B364" w14:textId="221DDFBE">
            <w:pPr>
              <w:spacing w:before="0" w:line="240" w:lineRule="auto"/>
              <w:jc w:val="center"/>
              <w:rPr>
                <w:rFonts w:cs="Arial"/>
                <w:color w:val="000000"/>
                <w:sz w:val="18"/>
                <w:szCs w:val="18"/>
                <w:lang w:eastAsia="de-DE"/>
              </w:rPr>
            </w:pPr>
            <w:r>
              <w:rPr>
                <w:rFonts w:cs="Arial"/>
                <w:color w:val="000000"/>
                <w:sz w:val="18"/>
                <w:szCs w:val="18"/>
                <w:lang w:eastAsia="de-DE"/>
              </w:rPr>
              <w:t>20</w:t>
            </w:r>
          </w:p>
        </w:tc>
        <w:tc>
          <w:tcPr>
            <w:tcW w:w="1043" w:type="dxa"/>
            <w:shd w:val="clear" w:color="auto" w:fill="C7E2FE"/>
            <w:vAlign w:val="center"/>
            <w:hideMark/>
          </w:tcPr>
          <w:p w:rsidRPr="00660AA7" w:rsidR="00660AA7" w:rsidP="00F02571" w:rsidRDefault="00161CC3" w14:paraId="70BBD1DA" w14:textId="783AA490">
            <w:pPr>
              <w:spacing w:before="0" w:line="240" w:lineRule="auto"/>
              <w:jc w:val="center"/>
              <w:rPr>
                <w:rFonts w:cs="Arial"/>
                <w:color w:val="000000"/>
                <w:sz w:val="18"/>
                <w:szCs w:val="18"/>
                <w:lang w:eastAsia="de-DE"/>
              </w:rPr>
            </w:pPr>
            <w:r w:rsidRPr="00161CC3">
              <w:rPr>
                <w:rFonts w:cs="Arial"/>
                <w:sz w:val="18"/>
                <w:szCs w:val="18"/>
              </w:rPr>
              <w:t>2920</w:t>
            </w:r>
          </w:p>
        </w:tc>
      </w:tr>
      <w:tr w:rsidRPr="00732B58" w:rsidR="00966632" w:rsidTr="007A25DB" w14:paraId="33981825" w14:textId="77777777">
        <w:trPr>
          <w:cantSplit/>
          <w:trHeight w:val="283"/>
        </w:trPr>
        <w:tc>
          <w:tcPr>
            <w:tcW w:w="680" w:type="dxa"/>
            <w:vMerge w:val="restart"/>
            <w:shd w:val="clear" w:color="auto" w:fill="FAFFEB"/>
            <w:textDirection w:val="btLr"/>
            <w:vAlign w:val="center"/>
          </w:tcPr>
          <w:p w:rsidRPr="00660AA7" w:rsidR="00E02F8D" w:rsidP="00E02F8D" w:rsidRDefault="00E02F8D" w14:paraId="0089E4F2" w14:textId="3D0DCE19">
            <w:pPr>
              <w:spacing w:before="0" w:line="240" w:lineRule="auto"/>
              <w:jc w:val="center"/>
              <w:rPr>
                <w:rFonts w:cs="Arial"/>
                <w:color w:val="000000"/>
                <w:sz w:val="18"/>
                <w:szCs w:val="18"/>
                <w:lang w:eastAsia="de-DE"/>
              </w:rPr>
            </w:pPr>
            <w:r w:rsidRPr="00660AA7">
              <w:rPr>
                <w:rFonts w:cs="Arial"/>
                <w:color w:val="000000"/>
                <w:sz w:val="18"/>
                <w:szCs w:val="18"/>
                <w:lang w:eastAsia="de-DE"/>
              </w:rPr>
              <w:t>USP</w:t>
            </w:r>
          </w:p>
        </w:tc>
        <w:tc>
          <w:tcPr>
            <w:tcW w:w="2551" w:type="dxa"/>
            <w:shd w:val="clear" w:color="auto" w:fill="FAFFEB"/>
            <w:vAlign w:val="center"/>
            <w:hideMark/>
          </w:tcPr>
          <w:p w:rsidRPr="00660AA7" w:rsidR="00660AA7" w:rsidP="00660AA7" w:rsidRDefault="00660AA7" w14:paraId="0C16DFEF"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Personnel Airlock Inoculation Lab</w:t>
            </w:r>
          </w:p>
        </w:tc>
        <w:tc>
          <w:tcPr>
            <w:tcW w:w="572" w:type="dxa"/>
            <w:shd w:val="clear" w:color="auto" w:fill="FAFFEB"/>
            <w:vAlign w:val="center"/>
            <w:hideMark/>
          </w:tcPr>
          <w:p w:rsidRPr="00660AA7" w:rsidR="00660AA7" w:rsidP="00F02571" w:rsidRDefault="00660AA7" w14:paraId="64999BE7"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1</w:t>
            </w:r>
          </w:p>
        </w:tc>
        <w:tc>
          <w:tcPr>
            <w:tcW w:w="675" w:type="dxa"/>
            <w:shd w:val="clear" w:color="auto" w:fill="FAFFEB"/>
            <w:vAlign w:val="center"/>
            <w:hideMark/>
          </w:tcPr>
          <w:p w:rsidRPr="00660AA7" w:rsidR="00660AA7" w:rsidP="00F02571" w:rsidRDefault="00660AA7" w14:paraId="73FEE314"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C</w:t>
            </w:r>
          </w:p>
        </w:tc>
        <w:tc>
          <w:tcPr>
            <w:tcW w:w="1171" w:type="dxa"/>
            <w:shd w:val="clear" w:color="auto" w:fill="FAFFEB"/>
            <w:vAlign w:val="center"/>
            <w:hideMark/>
          </w:tcPr>
          <w:p w:rsidRPr="00660AA7" w:rsidR="00660AA7" w:rsidP="00F02571" w:rsidRDefault="00660AA7" w14:paraId="145A6144"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AFFEB"/>
            <w:vAlign w:val="center"/>
            <w:hideMark/>
          </w:tcPr>
          <w:p w:rsidRPr="00AD4DF7" w:rsidR="00660AA7" w:rsidP="00F02571" w:rsidRDefault="00E63D76" w14:paraId="6A522FDD" w14:textId="3308AAA5">
            <w:pPr>
              <w:spacing w:before="0" w:line="240" w:lineRule="auto"/>
              <w:jc w:val="center"/>
              <w:rPr>
                <w:rFonts w:cs="Arial"/>
                <w:color w:val="FF0000"/>
                <w:sz w:val="18"/>
                <w:szCs w:val="18"/>
                <w:lang w:eastAsia="de-DE"/>
              </w:rPr>
            </w:pPr>
            <w:r w:rsidRPr="00E63D76">
              <w:rPr>
                <w:rFonts w:cs="Arial"/>
                <w:color w:val="000000" w:themeColor="text1"/>
                <w:sz w:val="18"/>
                <w:szCs w:val="18"/>
                <w:lang w:eastAsia="de-DE"/>
              </w:rPr>
              <w:t>6</w:t>
            </w:r>
          </w:p>
        </w:tc>
        <w:tc>
          <w:tcPr>
            <w:tcW w:w="680" w:type="dxa"/>
            <w:shd w:val="clear" w:color="auto" w:fill="FAFFEB"/>
            <w:vAlign w:val="center"/>
            <w:hideMark/>
          </w:tcPr>
          <w:p w:rsidRPr="00662746" w:rsidR="00660AA7" w:rsidP="00F02571" w:rsidRDefault="00660AA7" w14:paraId="6E031A08" w14:textId="77777777">
            <w:pPr>
              <w:spacing w:before="0" w:line="240" w:lineRule="auto"/>
              <w:jc w:val="center"/>
              <w:rPr>
                <w:rFonts w:cs="Arial"/>
                <w:color w:val="000000" w:themeColor="text1"/>
                <w:sz w:val="18"/>
                <w:szCs w:val="18"/>
                <w:lang w:eastAsia="de-DE"/>
              </w:rPr>
            </w:pPr>
            <w:r w:rsidRPr="00662746">
              <w:rPr>
                <w:rFonts w:cs="Arial"/>
                <w:color w:val="000000" w:themeColor="text1"/>
                <w:sz w:val="18"/>
                <w:szCs w:val="18"/>
                <w:lang w:eastAsia="de-DE"/>
              </w:rPr>
              <w:t>3</w:t>
            </w:r>
          </w:p>
        </w:tc>
        <w:tc>
          <w:tcPr>
            <w:tcW w:w="809" w:type="dxa"/>
            <w:shd w:val="clear" w:color="auto" w:fill="FAFFEB"/>
            <w:vAlign w:val="center"/>
            <w:hideMark/>
          </w:tcPr>
          <w:p w:rsidRPr="00E63D76" w:rsidR="00660AA7" w:rsidP="00F02571" w:rsidRDefault="00660AA7" w14:paraId="080AA291" w14:textId="372A1B0D">
            <w:pPr>
              <w:spacing w:before="0" w:line="240" w:lineRule="auto"/>
              <w:jc w:val="center"/>
              <w:rPr>
                <w:rFonts w:cs="Arial"/>
                <w:color w:val="000000" w:themeColor="text1"/>
                <w:sz w:val="18"/>
                <w:szCs w:val="18"/>
                <w:lang w:eastAsia="de-DE"/>
              </w:rPr>
            </w:pPr>
            <w:r w:rsidRPr="00E63D76">
              <w:rPr>
                <w:rFonts w:cs="Arial"/>
                <w:color w:val="000000" w:themeColor="text1"/>
                <w:sz w:val="18"/>
                <w:szCs w:val="18"/>
                <w:lang w:eastAsia="de-DE"/>
              </w:rPr>
              <w:t>17</w:t>
            </w:r>
          </w:p>
        </w:tc>
        <w:tc>
          <w:tcPr>
            <w:tcW w:w="1107" w:type="dxa"/>
            <w:shd w:val="clear" w:color="auto" w:fill="FAFFEB"/>
            <w:vAlign w:val="center"/>
            <w:hideMark/>
          </w:tcPr>
          <w:p w:rsidRPr="00E63D76" w:rsidR="00660AA7" w:rsidP="00F02571" w:rsidRDefault="007902C2" w14:paraId="1B0B3951" w14:textId="462151E4">
            <w:pPr>
              <w:spacing w:before="0" w:line="240" w:lineRule="auto"/>
              <w:jc w:val="center"/>
              <w:rPr>
                <w:rFonts w:cs="Arial"/>
                <w:color w:val="000000" w:themeColor="text1"/>
                <w:sz w:val="18"/>
                <w:szCs w:val="18"/>
                <w:lang w:eastAsia="de-DE"/>
              </w:rPr>
            </w:pPr>
            <w:r>
              <w:rPr>
                <w:rFonts w:cs="Arial"/>
                <w:color w:val="000000" w:themeColor="text1"/>
                <w:sz w:val="18"/>
                <w:szCs w:val="18"/>
                <w:lang w:eastAsia="de-DE"/>
              </w:rPr>
              <w:t>30</w:t>
            </w:r>
          </w:p>
        </w:tc>
        <w:tc>
          <w:tcPr>
            <w:tcW w:w="1043" w:type="dxa"/>
            <w:shd w:val="clear" w:color="auto" w:fill="FAFFEB"/>
            <w:vAlign w:val="center"/>
            <w:hideMark/>
          </w:tcPr>
          <w:p w:rsidRPr="00660AA7" w:rsidR="00660AA7" w:rsidP="00F02571" w:rsidRDefault="00161CC3" w14:paraId="18A2AB73" w14:textId="50330832">
            <w:pPr>
              <w:spacing w:before="0" w:line="240" w:lineRule="auto"/>
              <w:jc w:val="center"/>
              <w:rPr>
                <w:rFonts w:cs="Arial"/>
                <w:color w:val="000000"/>
                <w:sz w:val="18"/>
                <w:szCs w:val="18"/>
                <w:lang w:eastAsia="de-DE"/>
              </w:rPr>
            </w:pPr>
            <w:r w:rsidRPr="00161CC3">
              <w:rPr>
                <w:rFonts w:cs="Arial"/>
                <w:sz w:val="18"/>
                <w:szCs w:val="18"/>
              </w:rPr>
              <w:t>510</w:t>
            </w:r>
          </w:p>
        </w:tc>
      </w:tr>
      <w:tr w:rsidRPr="00732B58" w:rsidR="00966632" w:rsidTr="007A25DB" w14:paraId="09B9C9A1" w14:textId="77777777">
        <w:trPr>
          <w:cantSplit/>
          <w:trHeight w:val="283"/>
        </w:trPr>
        <w:tc>
          <w:tcPr>
            <w:tcW w:w="680" w:type="dxa"/>
            <w:vMerge/>
            <w:shd w:val="clear" w:color="auto" w:fill="FAFFEB"/>
            <w:vAlign w:val="center"/>
          </w:tcPr>
          <w:p w:rsidRPr="00660AA7" w:rsidR="00E02F8D" w:rsidP="00E02F8D" w:rsidRDefault="00E02F8D" w14:paraId="5CB7E4C9" w14:textId="77777777">
            <w:pPr>
              <w:spacing w:before="0" w:line="240" w:lineRule="auto"/>
              <w:jc w:val="center"/>
              <w:rPr>
                <w:rFonts w:cs="Arial"/>
                <w:color w:val="000000"/>
                <w:sz w:val="18"/>
                <w:szCs w:val="18"/>
                <w:lang w:eastAsia="de-DE"/>
              </w:rPr>
            </w:pPr>
          </w:p>
        </w:tc>
        <w:tc>
          <w:tcPr>
            <w:tcW w:w="2551" w:type="dxa"/>
            <w:shd w:val="clear" w:color="auto" w:fill="FAFFEB"/>
            <w:vAlign w:val="center"/>
            <w:hideMark/>
          </w:tcPr>
          <w:p w:rsidRPr="00660AA7" w:rsidR="00660AA7" w:rsidP="00660AA7" w:rsidRDefault="00660AA7" w14:paraId="5E8B547A"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Inoculum Production lab</w:t>
            </w:r>
          </w:p>
        </w:tc>
        <w:tc>
          <w:tcPr>
            <w:tcW w:w="572" w:type="dxa"/>
            <w:shd w:val="clear" w:color="auto" w:fill="FAFFEB"/>
            <w:vAlign w:val="center"/>
            <w:hideMark/>
          </w:tcPr>
          <w:p w:rsidRPr="00660AA7" w:rsidR="00660AA7" w:rsidP="00F02571" w:rsidRDefault="00660AA7" w14:paraId="2234A5B6"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1</w:t>
            </w:r>
          </w:p>
        </w:tc>
        <w:tc>
          <w:tcPr>
            <w:tcW w:w="675" w:type="dxa"/>
            <w:shd w:val="clear" w:color="auto" w:fill="FAFFEB"/>
            <w:vAlign w:val="center"/>
            <w:hideMark/>
          </w:tcPr>
          <w:p w:rsidRPr="00660AA7" w:rsidR="00660AA7" w:rsidP="00F02571" w:rsidRDefault="00660AA7" w14:paraId="58C60557"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C</w:t>
            </w:r>
          </w:p>
        </w:tc>
        <w:tc>
          <w:tcPr>
            <w:tcW w:w="1171" w:type="dxa"/>
            <w:shd w:val="clear" w:color="auto" w:fill="FAFFEB"/>
            <w:vAlign w:val="center"/>
            <w:hideMark/>
          </w:tcPr>
          <w:p w:rsidRPr="00660AA7" w:rsidR="00660AA7" w:rsidP="00F02571" w:rsidRDefault="00660AA7" w14:paraId="3FC7CCB9"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AFFEB"/>
            <w:vAlign w:val="center"/>
            <w:hideMark/>
          </w:tcPr>
          <w:p w:rsidRPr="00AD4DF7" w:rsidR="00660AA7" w:rsidP="00F02571" w:rsidRDefault="00AD4DF7" w14:paraId="6F05A12F" w14:textId="538E115B">
            <w:pPr>
              <w:spacing w:before="0" w:line="240" w:lineRule="auto"/>
              <w:jc w:val="center"/>
              <w:rPr>
                <w:rFonts w:cs="Arial"/>
                <w:color w:val="FF0000"/>
                <w:sz w:val="18"/>
                <w:szCs w:val="18"/>
                <w:lang w:eastAsia="de-DE"/>
              </w:rPr>
            </w:pPr>
            <w:r w:rsidRPr="00AD4DF7">
              <w:rPr>
                <w:rFonts w:cs="Arial"/>
                <w:color w:val="000000" w:themeColor="text1"/>
                <w:sz w:val="18"/>
                <w:szCs w:val="18"/>
                <w:lang w:eastAsia="de-DE"/>
              </w:rPr>
              <w:t>40</w:t>
            </w:r>
          </w:p>
        </w:tc>
        <w:tc>
          <w:tcPr>
            <w:tcW w:w="680" w:type="dxa"/>
            <w:shd w:val="clear" w:color="auto" w:fill="FAFFEB"/>
            <w:vAlign w:val="center"/>
            <w:hideMark/>
          </w:tcPr>
          <w:p w:rsidRPr="00662746" w:rsidR="00660AA7" w:rsidP="00F02571" w:rsidRDefault="00660AA7" w14:paraId="460568F5" w14:textId="77777777">
            <w:pPr>
              <w:spacing w:before="0" w:line="240" w:lineRule="auto"/>
              <w:jc w:val="center"/>
              <w:rPr>
                <w:rFonts w:cs="Arial"/>
                <w:color w:val="000000" w:themeColor="text1"/>
                <w:sz w:val="18"/>
                <w:szCs w:val="18"/>
                <w:lang w:eastAsia="de-DE"/>
              </w:rPr>
            </w:pPr>
            <w:r w:rsidRPr="00662746">
              <w:rPr>
                <w:rFonts w:cs="Arial"/>
                <w:color w:val="000000" w:themeColor="text1"/>
                <w:sz w:val="18"/>
                <w:szCs w:val="18"/>
                <w:lang w:eastAsia="de-DE"/>
              </w:rPr>
              <w:t>3</w:t>
            </w:r>
          </w:p>
        </w:tc>
        <w:tc>
          <w:tcPr>
            <w:tcW w:w="809" w:type="dxa"/>
            <w:shd w:val="clear" w:color="auto" w:fill="FAFFEB"/>
            <w:vAlign w:val="center"/>
            <w:hideMark/>
          </w:tcPr>
          <w:p w:rsidRPr="00AD4DF7" w:rsidR="00660AA7" w:rsidP="00F02571" w:rsidRDefault="00660AA7" w14:paraId="58985399" w14:textId="441AD223">
            <w:pPr>
              <w:spacing w:before="0" w:line="240" w:lineRule="auto"/>
              <w:jc w:val="center"/>
              <w:rPr>
                <w:rFonts w:cs="Arial"/>
                <w:color w:val="FF0000"/>
                <w:sz w:val="18"/>
                <w:szCs w:val="18"/>
                <w:lang w:eastAsia="de-DE"/>
              </w:rPr>
            </w:pPr>
            <w:r w:rsidRPr="00AD4DF7">
              <w:rPr>
                <w:rFonts w:cs="Arial"/>
                <w:color w:val="000000" w:themeColor="text1"/>
                <w:sz w:val="18"/>
                <w:szCs w:val="18"/>
                <w:lang w:eastAsia="de-DE"/>
              </w:rPr>
              <w:t>11</w:t>
            </w:r>
            <w:r>
              <w:rPr>
                <w:rFonts w:cs="Arial"/>
                <w:color w:val="000000" w:themeColor="text1"/>
                <w:sz w:val="18"/>
                <w:szCs w:val="18"/>
                <w:lang w:eastAsia="de-DE"/>
              </w:rPr>
              <w:t>9</w:t>
            </w:r>
          </w:p>
        </w:tc>
        <w:tc>
          <w:tcPr>
            <w:tcW w:w="1107" w:type="dxa"/>
            <w:shd w:val="clear" w:color="auto" w:fill="FAFFEB"/>
            <w:vAlign w:val="center"/>
            <w:hideMark/>
          </w:tcPr>
          <w:p w:rsidRPr="00660AA7" w:rsidR="00660AA7" w:rsidP="00F02571" w:rsidRDefault="006D5AFA" w14:paraId="66CBF131" w14:textId="5F6C3521">
            <w:pPr>
              <w:spacing w:before="0" w:line="240" w:lineRule="auto"/>
              <w:jc w:val="center"/>
              <w:rPr>
                <w:rFonts w:cs="Arial"/>
                <w:color w:val="000000"/>
                <w:sz w:val="18"/>
                <w:szCs w:val="18"/>
                <w:lang w:eastAsia="de-DE"/>
              </w:rPr>
            </w:pPr>
            <w:r>
              <w:rPr>
                <w:rFonts w:cs="Arial"/>
                <w:color w:val="000000"/>
                <w:sz w:val="18"/>
                <w:szCs w:val="18"/>
                <w:lang w:eastAsia="de-DE"/>
              </w:rPr>
              <w:t>30</w:t>
            </w:r>
          </w:p>
        </w:tc>
        <w:tc>
          <w:tcPr>
            <w:tcW w:w="1043" w:type="dxa"/>
            <w:shd w:val="clear" w:color="auto" w:fill="FAFFEB"/>
            <w:vAlign w:val="center"/>
            <w:hideMark/>
          </w:tcPr>
          <w:p w:rsidRPr="00660AA7" w:rsidR="00660AA7" w:rsidP="00F02571" w:rsidRDefault="00161CC3" w14:paraId="38F0D21F" w14:textId="50CE3750">
            <w:pPr>
              <w:spacing w:before="0" w:line="240" w:lineRule="auto"/>
              <w:jc w:val="center"/>
              <w:rPr>
                <w:rFonts w:cs="Arial"/>
                <w:color w:val="000000"/>
                <w:sz w:val="18"/>
                <w:szCs w:val="18"/>
                <w:lang w:eastAsia="de-DE"/>
              </w:rPr>
            </w:pPr>
            <w:r w:rsidRPr="00161CC3">
              <w:rPr>
                <w:rFonts w:cs="Arial"/>
                <w:sz w:val="18"/>
                <w:szCs w:val="18"/>
              </w:rPr>
              <w:t>3570</w:t>
            </w:r>
          </w:p>
        </w:tc>
      </w:tr>
      <w:tr w:rsidRPr="00732B58" w:rsidR="00966632" w:rsidTr="007A25DB" w14:paraId="4ED32B54" w14:textId="77777777">
        <w:trPr>
          <w:cantSplit/>
          <w:trHeight w:val="283"/>
        </w:trPr>
        <w:tc>
          <w:tcPr>
            <w:tcW w:w="680" w:type="dxa"/>
            <w:vMerge/>
            <w:shd w:val="clear" w:color="auto" w:fill="FAFFEB"/>
            <w:vAlign w:val="center"/>
          </w:tcPr>
          <w:p w:rsidRPr="00660AA7" w:rsidR="00E02F8D" w:rsidP="00E02F8D" w:rsidRDefault="00E02F8D" w14:paraId="290F7DE8" w14:textId="77777777">
            <w:pPr>
              <w:spacing w:before="0" w:line="240" w:lineRule="auto"/>
              <w:jc w:val="center"/>
              <w:rPr>
                <w:rFonts w:cs="Arial"/>
                <w:color w:val="000000"/>
                <w:sz w:val="18"/>
                <w:szCs w:val="18"/>
                <w:lang w:eastAsia="de-DE"/>
              </w:rPr>
            </w:pPr>
          </w:p>
        </w:tc>
        <w:tc>
          <w:tcPr>
            <w:tcW w:w="2551" w:type="dxa"/>
            <w:shd w:val="clear" w:color="auto" w:fill="FAFFEB"/>
            <w:vAlign w:val="center"/>
            <w:hideMark/>
          </w:tcPr>
          <w:p w:rsidRPr="00660AA7" w:rsidR="00660AA7" w:rsidP="00660AA7" w:rsidRDefault="00660AA7" w14:paraId="327E8986"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Cell expansion, Production</w:t>
            </w:r>
          </w:p>
        </w:tc>
        <w:tc>
          <w:tcPr>
            <w:tcW w:w="572" w:type="dxa"/>
            <w:shd w:val="clear" w:color="auto" w:fill="FAFFEB"/>
            <w:vAlign w:val="center"/>
            <w:hideMark/>
          </w:tcPr>
          <w:p w:rsidRPr="00660AA7" w:rsidR="00660AA7" w:rsidP="00F02571" w:rsidRDefault="00660AA7" w14:paraId="3B6EAA87"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1</w:t>
            </w:r>
          </w:p>
        </w:tc>
        <w:tc>
          <w:tcPr>
            <w:tcW w:w="675" w:type="dxa"/>
            <w:shd w:val="clear" w:color="auto" w:fill="FAFFEB"/>
            <w:vAlign w:val="center"/>
            <w:hideMark/>
          </w:tcPr>
          <w:p w:rsidRPr="00660AA7" w:rsidR="00660AA7" w:rsidP="00F02571" w:rsidRDefault="00660AA7" w14:paraId="1F90D682"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D</w:t>
            </w:r>
          </w:p>
        </w:tc>
        <w:tc>
          <w:tcPr>
            <w:tcW w:w="1171" w:type="dxa"/>
            <w:shd w:val="clear" w:color="auto" w:fill="FAFFEB"/>
            <w:vAlign w:val="center"/>
            <w:hideMark/>
          </w:tcPr>
          <w:p w:rsidRPr="00660AA7" w:rsidR="00660AA7" w:rsidP="00F02571" w:rsidRDefault="00660AA7" w14:paraId="12820E6C"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AFFEB"/>
            <w:vAlign w:val="center"/>
            <w:hideMark/>
          </w:tcPr>
          <w:p w:rsidRPr="00AD4DF7" w:rsidR="00660AA7" w:rsidP="00F02571" w:rsidRDefault="00AD4DF7" w14:paraId="22700CDE" w14:textId="4FED6466">
            <w:pPr>
              <w:spacing w:before="0" w:line="240" w:lineRule="auto"/>
              <w:jc w:val="center"/>
              <w:rPr>
                <w:rFonts w:cs="Arial"/>
                <w:color w:val="000000" w:themeColor="text1"/>
                <w:sz w:val="18"/>
                <w:szCs w:val="18"/>
                <w:lang w:eastAsia="de-DE"/>
              </w:rPr>
            </w:pPr>
            <w:r w:rsidRPr="00AD4DF7">
              <w:rPr>
                <w:rFonts w:cs="Arial"/>
                <w:color w:val="000000" w:themeColor="text1"/>
                <w:sz w:val="18"/>
                <w:szCs w:val="18"/>
                <w:lang w:eastAsia="de-DE"/>
              </w:rPr>
              <w:t>145</w:t>
            </w:r>
          </w:p>
        </w:tc>
        <w:tc>
          <w:tcPr>
            <w:tcW w:w="680" w:type="dxa"/>
            <w:shd w:val="clear" w:color="auto" w:fill="FAFFEB"/>
            <w:vAlign w:val="center"/>
            <w:hideMark/>
          </w:tcPr>
          <w:p w:rsidRPr="00AD4DF7" w:rsidR="00660AA7" w:rsidP="00F02571" w:rsidRDefault="00660AA7" w14:paraId="3FAA6D00" w14:textId="77777777">
            <w:pPr>
              <w:spacing w:before="0" w:line="240" w:lineRule="auto"/>
              <w:jc w:val="center"/>
              <w:rPr>
                <w:rFonts w:cs="Arial"/>
                <w:color w:val="000000" w:themeColor="text1"/>
                <w:sz w:val="18"/>
                <w:szCs w:val="18"/>
                <w:lang w:eastAsia="de-DE"/>
              </w:rPr>
            </w:pPr>
            <w:r w:rsidRPr="00662746">
              <w:rPr>
                <w:rFonts w:cs="Arial"/>
                <w:color w:val="000000" w:themeColor="text1"/>
                <w:sz w:val="18"/>
                <w:szCs w:val="18"/>
                <w:lang w:eastAsia="de-DE"/>
              </w:rPr>
              <w:t>3</w:t>
            </w:r>
          </w:p>
        </w:tc>
        <w:tc>
          <w:tcPr>
            <w:tcW w:w="809" w:type="dxa"/>
            <w:shd w:val="clear" w:color="auto" w:fill="FAFFEB"/>
            <w:vAlign w:val="center"/>
            <w:hideMark/>
          </w:tcPr>
          <w:p w:rsidRPr="00AD4DF7" w:rsidR="00660AA7" w:rsidP="00F02571" w:rsidRDefault="00660AA7" w14:paraId="0824765D" w14:textId="1B607501">
            <w:pPr>
              <w:spacing w:before="0" w:line="240" w:lineRule="auto"/>
              <w:jc w:val="center"/>
              <w:rPr>
                <w:rFonts w:cs="Arial"/>
                <w:color w:val="000000" w:themeColor="text1"/>
                <w:sz w:val="18"/>
                <w:szCs w:val="18"/>
                <w:lang w:eastAsia="de-DE"/>
              </w:rPr>
            </w:pPr>
            <w:r w:rsidRPr="00AD4DF7">
              <w:rPr>
                <w:rFonts w:cs="Arial"/>
                <w:color w:val="000000" w:themeColor="text1"/>
                <w:sz w:val="18"/>
                <w:szCs w:val="18"/>
                <w:lang w:eastAsia="de-DE"/>
              </w:rPr>
              <w:t>434</w:t>
            </w:r>
          </w:p>
        </w:tc>
        <w:tc>
          <w:tcPr>
            <w:tcW w:w="1107" w:type="dxa"/>
            <w:shd w:val="clear" w:color="auto" w:fill="FAFFEB"/>
            <w:vAlign w:val="center"/>
            <w:hideMark/>
          </w:tcPr>
          <w:p w:rsidRPr="00AD4DF7" w:rsidR="00660AA7" w:rsidP="00F02571" w:rsidRDefault="007902C2" w14:paraId="79DD8DB2" w14:textId="00E15D79">
            <w:pPr>
              <w:spacing w:before="0" w:line="240" w:lineRule="auto"/>
              <w:jc w:val="center"/>
              <w:rPr>
                <w:rFonts w:cs="Arial"/>
                <w:color w:val="000000" w:themeColor="text1"/>
                <w:sz w:val="18"/>
                <w:szCs w:val="18"/>
                <w:lang w:eastAsia="de-DE"/>
              </w:rPr>
            </w:pPr>
            <w:r>
              <w:rPr>
                <w:rFonts w:cs="Arial"/>
                <w:color w:val="000000" w:themeColor="text1"/>
                <w:sz w:val="18"/>
                <w:szCs w:val="18"/>
                <w:lang w:eastAsia="de-DE"/>
              </w:rPr>
              <w:t>20</w:t>
            </w:r>
          </w:p>
        </w:tc>
        <w:tc>
          <w:tcPr>
            <w:tcW w:w="1043" w:type="dxa"/>
            <w:shd w:val="clear" w:color="auto" w:fill="FAFFEB"/>
            <w:vAlign w:val="center"/>
            <w:hideMark/>
          </w:tcPr>
          <w:p w:rsidRPr="00660AA7" w:rsidR="00660AA7" w:rsidP="00F02571" w:rsidRDefault="00161CC3" w14:paraId="4391E38B" w14:textId="122CC70A">
            <w:pPr>
              <w:spacing w:before="0" w:line="240" w:lineRule="auto"/>
              <w:jc w:val="center"/>
              <w:rPr>
                <w:rFonts w:cs="Arial"/>
                <w:color w:val="000000"/>
                <w:sz w:val="18"/>
                <w:szCs w:val="18"/>
                <w:lang w:eastAsia="de-DE"/>
              </w:rPr>
            </w:pPr>
            <w:r w:rsidRPr="00161CC3">
              <w:rPr>
                <w:rFonts w:cs="Arial"/>
                <w:sz w:val="18"/>
                <w:szCs w:val="18"/>
              </w:rPr>
              <w:t>8680</w:t>
            </w:r>
          </w:p>
        </w:tc>
      </w:tr>
      <w:tr w:rsidRPr="00732B58" w:rsidR="00966632" w:rsidTr="007A25DB" w14:paraId="60C72338" w14:textId="77777777">
        <w:trPr>
          <w:cantSplit/>
          <w:trHeight w:val="283"/>
        </w:trPr>
        <w:tc>
          <w:tcPr>
            <w:tcW w:w="680" w:type="dxa"/>
            <w:vMerge/>
            <w:shd w:val="clear" w:color="auto" w:fill="FAFFEB"/>
            <w:vAlign w:val="center"/>
          </w:tcPr>
          <w:p w:rsidRPr="00660AA7" w:rsidR="00E02F8D" w:rsidP="00E02F8D" w:rsidRDefault="00E02F8D" w14:paraId="76A0CDB6" w14:textId="77777777">
            <w:pPr>
              <w:spacing w:before="0" w:line="240" w:lineRule="auto"/>
              <w:jc w:val="center"/>
              <w:rPr>
                <w:rFonts w:cs="Arial"/>
                <w:color w:val="000000"/>
                <w:sz w:val="18"/>
                <w:szCs w:val="18"/>
                <w:lang w:eastAsia="de-DE"/>
              </w:rPr>
            </w:pPr>
          </w:p>
        </w:tc>
        <w:tc>
          <w:tcPr>
            <w:tcW w:w="2551" w:type="dxa"/>
            <w:shd w:val="clear" w:color="auto" w:fill="FAFFEB"/>
            <w:vAlign w:val="center"/>
            <w:hideMark/>
          </w:tcPr>
          <w:p w:rsidRPr="00660AA7" w:rsidR="00660AA7" w:rsidP="00660AA7" w:rsidRDefault="00660AA7" w14:paraId="659FDE13"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Harvest</w:t>
            </w:r>
          </w:p>
        </w:tc>
        <w:tc>
          <w:tcPr>
            <w:tcW w:w="572" w:type="dxa"/>
            <w:shd w:val="clear" w:color="auto" w:fill="FAFFEB"/>
            <w:vAlign w:val="center"/>
            <w:hideMark/>
          </w:tcPr>
          <w:p w:rsidRPr="00660AA7" w:rsidR="00660AA7" w:rsidP="00F02571" w:rsidRDefault="00586EAF" w14:paraId="411770B8" w14:textId="47F33B45">
            <w:pPr>
              <w:spacing w:before="0" w:line="240" w:lineRule="auto"/>
              <w:jc w:val="center"/>
              <w:rPr>
                <w:rFonts w:cs="Arial"/>
                <w:color w:val="000000"/>
                <w:sz w:val="18"/>
                <w:szCs w:val="18"/>
                <w:lang w:eastAsia="de-DE"/>
              </w:rPr>
            </w:pPr>
            <w:r>
              <w:rPr>
                <w:rFonts w:cs="Arial"/>
                <w:color w:val="000000"/>
                <w:sz w:val="18"/>
                <w:szCs w:val="18"/>
                <w:lang w:eastAsia="de-DE"/>
              </w:rPr>
              <w:t>1</w:t>
            </w:r>
          </w:p>
        </w:tc>
        <w:tc>
          <w:tcPr>
            <w:tcW w:w="675" w:type="dxa"/>
            <w:shd w:val="clear" w:color="auto" w:fill="FAFFEB"/>
            <w:vAlign w:val="center"/>
            <w:hideMark/>
          </w:tcPr>
          <w:p w:rsidRPr="00660AA7" w:rsidR="00660AA7" w:rsidP="00F02571" w:rsidRDefault="00660AA7" w14:paraId="3B4C1950"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D</w:t>
            </w:r>
          </w:p>
        </w:tc>
        <w:tc>
          <w:tcPr>
            <w:tcW w:w="1171" w:type="dxa"/>
            <w:shd w:val="clear" w:color="auto" w:fill="FAFFEB"/>
            <w:vAlign w:val="center"/>
            <w:hideMark/>
          </w:tcPr>
          <w:p w:rsidRPr="00660AA7" w:rsidR="00660AA7" w:rsidP="00F02571" w:rsidRDefault="00660AA7" w14:paraId="7173DD10"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AFFEB"/>
            <w:vAlign w:val="center"/>
            <w:hideMark/>
          </w:tcPr>
          <w:p w:rsidRPr="00AD4DF7" w:rsidR="00660AA7" w:rsidP="00F02571" w:rsidRDefault="00660AA7" w14:paraId="04F4A833" w14:textId="3DCADD0B">
            <w:pPr>
              <w:spacing w:before="0" w:line="240" w:lineRule="auto"/>
              <w:jc w:val="center"/>
              <w:rPr>
                <w:rFonts w:cs="Arial"/>
                <w:color w:val="FF0000"/>
                <w:sz w:val="18"/>
                <w:szCs w:val="18"/>
                <w:lang w:eastAsia="de-DE"/>
              </w:rPr>
            </w:pPr>
            <w:r w:rsidRPr="004D59DE">
              <w:rPr>
                <w:rFonts w:cs="Arial"/>
                <w:color w:val="000000" w:themeColor="text1"/>
                <w:sz w:val="18"/>
                <w:szCs w:val="18"/>
                <w:lang w:eastAsia="de-DE"/>
              </w:rPr>
              <w:t>30</w:t>
            </w:r>
          </w:p>
        </w:tc>
        <w:tc>
          <w:tcPr>
            <w:tcW w:w="680" w:type="dxa"/>
            <w:shd w:val="clear" w:color="auto" w:fill="FAFFEB"/>
            <w:vAlign w:val="center"/>
            <w:hideMark/>
          </w:tcPr>
          <w:p w:rsidRPr="00662746" w:rsidR="00660AA7" w:rsidP="00F02571" w:rsidRDefault="00660AA7" w14:paraId="38E569E5" w14:textId="77777777">
            <w:pPr>
              <w:spacing w:before="0" w:line="240" w:lineRule="auto"/>
              <w:jc w:val="center"/>
              <w:rPr>
                <w:rFonts w:cs="Arial"/>
                <w:color w:val="000000" w:themeColor="text1"/>
                <w:sz w:val="18"/>
                <w:szCs w:val="18"/>
                <w:lang w:eastAsia="de-DE"/>
              </w:rPr>
            </w:pPr>
            <w:r w:rsidRPr="00662746">
              <w:rPr>
                <w:rFonts w:cs="Arial"/>
                <w:color w:val="000000" w:themeColor="text1"/>
                <w:sz w:val="18"/>
                <w:szCs w:val="18"/>
                <w:lang w:eastAsia="de-DE"/>
              </w:rPr>
              <w:t>3</w:t>
            </w:r>
          </w:p>
        </w:tc>
        <w:tc>
          <w:tcPr>
            <w:tcW w:w="809" w:type="dxa"/>
            <w:shd w:val="clear" w:color="auto" w:fill="FAFFEB"/>
            <w:vAlign w:val="center"/>
            <w:hideMark/>
          </w:tcPr>
          <w:p w:rsidRPr="004D59DE" w:rsidR="00660AA7" w:rsidP="00F02571" w:rsidRDefault="00660AA7" w14:paraId="541C46F7" w14:textId="387F1F87">
            <w:pPr>
              <w:spacing w:before="0" w:line="240" w:lineRule="auto"/>
              <w:jc w:val="center"/>
              <w:rPr>
                <w:rFonts w:cs="Arial"/>
                <w:color w:val="000000" w:themeColor="text1"/>
                <w:sz w:val="18"/>
                <w:szCs w:val="18"/>
                <w:lang w:eastAsia="de-DE"/>
              </w:rPr>
            </w:pPr>
            <w:r w:rsidRPr="004D59DE">
              <w:rPr>
                <w:rFonts w:cs="Arial"/>
                <w:color w:val="000000" w:themeColor="text1"/>
                <w:sz w:val="18"/>
                <w:szCs w:val="18"/>
                <w:lang w:eastAsia="de-DE"/>
              </w:rPr>
              <w:t>91</w:t>
            </w:r>
          </w:p>
        </w:tc>
        <w:tc>
          <w:tcPr>
            <w:tcW w:w="1107" w:type="dxa"/>
            <w:shd w:val="clear" w:color="auto" w:fill="FAFFEB"/>
            <w:vAlign w:val="center"/>
            <w:hideMark/>
          </w:tcPr>
          <w:p w:rsidRPr="004D59DE" w:rsidR="00660AA7" w:rsidP="00F02571" w:rsidRDefault="007902C2" w14:paraId="5BDB443A" w14:textId="47582FED">
            <w:pPr>
              <w:spacing w:before="0" w:line="240" w:lineRule="auto"/>
              <w:jc w:val="center"/>
              <w:rPr>
                <w:rFonts w:cs="Arial"/>
                <w:color w:val="000000" w:themeColor="text1"/>
                <w:sz w:val="18"/>
                <w:szCs w:val="18"/>
                <w:lang w:eastAsia="de-DE"/>
              </w:rPr>
            </w:pPr>
            <w:r>
              <w:rPr>
                <w:rFonts w:cs="Arial"/>
                <w:color w:val="000000" w:themeColor="text1"/>
                <w:sz w:val="18"/>
                <w:szCs w:val="18"/>
                <w:lang w:eastAsia="de-DE"/>
              </w:rPr>
              <w:t>20</w:t>
            </w:r>
          </w:p>
        </w:tc>
        <w:tc>
          <w:tcPr>
            <w:tcW w:w="1043" w:type="dxa"/>
            <w:shd w:val="clear" w:color="auto" w:fill="FAFFEB"/>
            <w:vAlign w:val="center"/>
            <w:hideMark/>
          </w:tcPr>
          <w:p w:rsidRPr="00660AA7" w:rsidR="00660AA7" w:rsidP="00F02571" w:rsidRDefault="00161CC3" w14:paraId="05D53E64" w14:textId="5ADC8F57">
            <w:pPr>
              <w:spacing w:before="0" w:line="240" w:lineRule="auto"/>
              <w:jc w:val="center"/>
              <w:rPr>
                <w:rFonts w:cs="Arial"/>
                <w:color w:val="000000"/>
                <w:sz w:val="18"/>
                <w:szCs w:val="18"/>
                <w:lang w:eastAsia="de-DE"/>
              </w:rPr>
            </w:pPr>
            <w:r w:rsidRPr="00161CC3">
              <w:rPr>
                <w:rFonts w:cs="Arial"/>
                <w:sz w:val="18"/>
                <w:szCs w:val="18"/>
              </w:rPr>
              <w:t>1820</w:t>
            </w:r>
          </w:p>
        </w:tc>
      </w:tr>
      <w:tr w:rsidRPr="00732B58" w:rsidR="00966632" w:rsidTr="007A25DB" w14:paraId="5F21F4C1" w14:textId="77777777">
        <w:trPr>
          <w:cantSplit/>
          <w:trHeight w:val="283"/>
        </w:trPr>
        <w:tc>
          <w:tcPr>
            <w:tcW w:w="680" w:type="dxa"/>
            <w:vMerge/>
            <w:shd w:val="clear" w:color="auto" w:fill="FAFFEB"/>
            <w:vAlign w:val="center"/>
          </w:tcPr>
          <w:p w:rsidRPr="00660AA7" w:rsidR="00E02F8D" w:rsidP="00E02F8D" w:rsidRDefault="00E02F8D" w14:paraId="504F534F" w14:textId="77777777">
            <w:pPr>
              <w:spacing w:before="0" w:line="240" w:lineRule="auto"/>
              <w:jc w:val="center"/>
              <w:rPr>
                <w:rFonts w:cs="Arial"/>
                <w:color w:val="000000"/>
                <w:sz w:val="18"/>
                <w:szCs w:val="18"/>
                <w:lang w:eastAsia="de-DE"/>
              </w:rPr>
            </w:pPr>
          </w:p>
        </w:tc>
        <w:tc>
          <w:tcPr>
            <w:tcW w:w="2551" w:type="dxa"/>
            <w:shd w:val="clear" w:color="auto" w:fill="FAFFEB"/>
            <w:vAlign w:val="center"/>
            <w:hideMark/>
          </w:tcPr>
          <w:p w:rsidRPr="00CC33EA" w:rsidR="00660AA7" w:rsidP="00660AA7" w:rsidRDefault="00660AA7" w14:paraId="3B724CBB" w14:textId="77777777">
            <w:pPr>
              <w:spacing w:before="0" w:line="240" w:lineRule="auto"/>
              <w:jc w:val="left"/>
              <w:rPr>
                <w:rFonts w:cs="Arial"/>
                <w:color w:val="000000" w:themeColor="text1"/>
                <w:sz w:val="18"/>
                <w:szCs w:val="18"/>
                <w:lang w:eastAsia="de-DE"/>
              </w:rPr>
            </w:pPr>
            <w:r w:rsidRPr="00CC33EA">
              <w:rPr>
                <w:rFonts w:cs="Arial"/>
                <w:color w:val="000000" w:themeColor="text1"/>
                <w:sz w:val="18"/>
                <w:szCs w:val="18"/>
                <w:lang w:eastAsia="de-DE"/>
              </w:rPr>
              <w:t>Corridor</w:t>
            </w:r>
          </w:p>
        </w:tc>
        <w:tc>
          <w:tcPr>
            <w:tcW w:w="572" w:type="dxa"/>
            <w:shd w:val="clear" w:color="auto" w:fill="FAFFEB"/>
            <w:vAlign w:val="center"/>
            <w:hideMark/>
          </w:tcPr>
          <w:p w:rsidRPr="00660AA7" w:rsidR="00660AA7" w:rsidP="00F02571" w:rsidRDefault="00973967" w14:paraId="2AF68657" w14:textId="48E32586">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AFFEB"/>
            <w:vAlign w:val="center"/>
            <w:hideMark/>
          </w:tcPr>
          <w:p w:rsidRPr="00660AA7" w:rsidR="00660AA7" w:rsidP="00F02571" w:rsidRDefault="00660AA7" w14:paraId="4E8C7A5E"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D</w:t>
            </w:r>
          </w:p>
        </w:tc>
        <w:tc>
          <w:tcPr>
            <w:tcW w:w="1171" w:type="dxa"/>
            <w:shd w:val="clear" w:color="auto" w:fill="FAFFEB"/>
            <w:vAlign w:val="center"/>
            <w:hideMark/>
          </w:tcPr>
          <w:p w:rsidRPr="00660AA7" w:rsidR="00660AA7" w:rsidP="00F02571" w:rsidRDefault="00660AA7" w14:paraId="7E3F3BEA"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AFFEB"/>
            <w:vAlign w:val="center"/>
            <w:hideMark/>
          </w:tcPr>
          <w:p w:rsidRPr="00CF7D69" w:rsidR="00660AA7" w:rsidP="00F02571" w:rsidRDefault="00835A0E" w14:paraId="5AEA830E" w14:textId="2F7381BB">
            <w:pPr>
              <w:spacing w:before="0" w:line="240" w:lineRule="auto"/>
              <w:jc w:val="center"/>
              <w:rPr>
                <w:rFonts w:cs="Arial"/>
                <w:color w:val="000000" w:themeColor="text1"/>
                <w:sz w:val="18"/>
                <w:szCs w:val="18"/>
                <w:lang w:eastAsia="de-DE"/>
              </w:rPr>
            </w:pPr>
            <w:r w:rsidRPr="00CF7D69">
              <w:rPr>
                <w:rFonts w:cs="Arial"/>
                <w:color w:val="000000" w:themeColor="text1"/>
                <w:sz w:val="18"/>
                <w:szCs w:val="18"/>
                <w:lang w:eastAsia="de-DE"/>
              </w:rPr>
              <w:t>36</w:t>
            </w:r>
          </w:p>
        </w:tc>
        <w:tc>
          <w:tcPr>
            <w:tcW w:w="680" w:type="dxa"/>
            <w:shd w:val="clear" w:color="auto" w:fill="FAFFEB"/>
            <w:vAlign w:val="center"/>
            <w:hideMark/>
          </w:tcPr>
          <w:p w:rsidRPr="00CF7D69" w:rsidR="00660AA7" w:rsidP="00F02571" w:rsidRDefault="00660AA7" w14:paraId="71B2A472" w14:textId="77777777">
            <w:pPr>
              <w:spacing w:before="0" w:line="240" w:lineRule="auto"/>
              <w:jc w:val="center"/>
              <w:rPr>
                <w:rFonts w:cs="Arial"/>
                <w:color w:val="000000" w:themeColor="text1"/>
                <w:sz w:val="18"/>
                <w:szCs w:val="18"/>
                <w:lang w:eastAsia="de-DE"/>
              </w:rPr>
            </w:pPr>
            <w:r w:rsidRPr="00CF7D69">
              <w:rPr>
                <w:rFonts w:cs="Arial"/>
                <w:color w:val="000000" w:themeColor="text1"/>
                <w:sz w:val="18"/>
                <w:szCs w:val="18"/>
                <w:lang w:eastAsia="de-DE"/>
              </w:rPr>
              <w:t>3</w:t>
            </w:r>
          </w:p>
        </w:tc>
        <w:tc>
          <w:tcPr>
            <w:tcW w:w="809" w:type="dxa"/>
            <w:shd w:val="clear" w:color="auto" w:fill="FAFFEB"/>
            <w:vAlign w:val="center"/>
            <w:hideMark/>
          </w:tcPr>
          <w:p w:rsidRPr="00CF7D69" w:rsidR="00660AA7" w:rsidP="00F02571" w:rsidRDefault="00835A0E" w14:paraId="6D5BACFC" w14:textId="4CE2D233">
            <w:pPr>
              <w:spacing w:before="0" w:line="240" w:lineRule="auto"/>
              <w:jc w:val="center"/>
              <w:rPr>
                <w:rFonts w:cs="Arial"/>
                <w:color w:val="000000" w:themeColor="text1"/>
                <w:sz w:val="18"/>
                <w:szCs w:val="18"/>
                <w:lang w:eastAsia="de-DE"/>
              </w:rPr>
            </w:pPr>
            <w:r w:rsidRPr="00CF7D69">
              <w:rPr>
                <w:rFonts w:cs="Arial"/>
                <w:color w:val="000000" w:themeColor="text1"/>
                <w:sz w:val="18"/>
                <w:szCs w:val="18"/>
                <w:lang w:eastAsia="de-DE"/>
              </w:rPr>
              <w:t>107</w:t>
            </w:r>
          </w:p>
        </w:tc>
        <w:tc>
          <w:tcPr>
            <w:tcW w:w="1107" w:type="dxa"/>
            <w:shd w:val="clear" w:color="auto" w:fill="FAFFEB"/>
            <w:vAlign w:val="center"/>
            <w:hideMark/>
          </w:tcPr>
          <w:p w:rsidRPr="00660AA7" w:rsidR="00660AA7" w:rsidP="00F02571" w:rsidRDefault="007902C2" w14:paraId="71083E3F" w14:textId="66E6F1D4">
            <w:pPr>
              <w:spacing w:before="0" w:line="240" w:lineRule="auto"/>
              <w:jc w:val="center"/>
              <w:rPr>
                <w:rFonts w:cs="Arial"/>
                <w:color w:val="000000"/>
                <w:sz w:val="18"/>
                <w:szCs w:val="18"/>
                <w:lang w:eastAsia="de-DE"/>
              </w:rPr>
            </w:pPr>
            <w:r>
              <w:rPr>
                <w:rFonts w:cs="Arial"/>
                <w:color w:val="000000"/>
                <w:sz w:val="18"/>
                <w:szCs w:val="18"/>
                <w:lang w:eastAsia="de-DE"/>
              </w:rPr>
              <w:t>20</w:t>
            </w:r>
          </w:p>
        </w:tc>
        <w:tc>
          <w:tcPr>
            <w:tcW w:w="1043" w:type="dxa"/>
            <w:shd w:val="clear" w:color="auto" w:fill="FAFFEB"/>
            <w:vAlign w:val="center"/>
            <w:hideMark/>
          </w:tcPr>
          <w:p w:rsidRPr="00660AA7" w:rsidR="00660AA7" w:rsidP="00F02571" w:rsidRDefault="00161CC3" w14:paraId="6448FD15" w14:textId="5A73EC19">
            <w:pPr>
              <w:spacing w:before="0" w:line="240" w:lineRule="auto"/>
              <w:jc w:val="center"/>
              <w:rPr>
                <w:rFonts w:cs="Arial"/>
                <w:color w:val="000000"/>
                <w:sz w:val="18"/>
                <w:szCs w:val="18"/>
                <w:lang w:eastAsia="de-DE"/>
              </w:rPr>
            </w:pPr>
            <w:r w:rsidRPr="00161CC3">
              <w:rPr>
                <w:rFonts w:cs="Arial"/>
                <w:sz w:val="18"/>
                <w:szCs w:val="18"/>
              </w:rPr>
              <w:t>2140</w:t>
            </w:r>
          </w:p>
        </w:tc>
      </w:tr>
      <w:tr w:rsidRPr="00732B58" w:rsidR="00966632" w:rsidTr="007A25DB" w14:paraId="35768CE2" w14:textId="77777777">
        <w:trPr>
          <w:cantSplit/>
          <w:trHeight w:val="283"/>
        </w:trPr>
        <w:tc>
          <w:tcPr>
            <w:tcW w:w="680" w:type="dxa"/>
            <w:vMerge/>
            <w:shd w:val="clear" w:color="auto" w:fill="FAFFEB"/>
            <w:vAlign w:val="center"/>
          </w:tcPr>
          <w:p w:rsidRPr="00660AA7" w:rsidR="00CF7D69" w:rsidP="00CF7D69" w:rsidRDefault="00CF7D69" w14:paraId="1215585D" w14:textId="77777777">
            <w:pPr>
              <w:spacing w:before="0" w:line="240" w:lineRule="auto"/>
              <w:jc w:val="center"/>
              <w:rPr>
                <w:rFonts w:cs="Arial"/>
                <w:color w:val="000000"/>
                <w:sz w:val="18"/>
                <w:szCs w:val="18"/>
                <w:lang w:eastAsia="de-DE"/>
              </w:rPr>
            </w:pPr>
          </w:p>
        </w:tc>
        <w:tc>
          <w:tcPr>
            <w:tcW w:w="2551" w:type="dxa"/>
            <w:shd w:val="clear" w:color="auto" w:fill="FAFFEB"/>
            <w:vAlign w:val="center"/>
          </w:tcPr>
          <w:p w:rsidRPr="00CC33EA" w:rsidR="00CF7D69" w:rsidP="00CF7D69" w:rsidRDefault="00CF7D69" w14:paraId="57EB8FF2" w14:textId="01EB9848">
            <w:pPr>
              <w:spacing w:before="0" w:line="240" w:lineRule="auto"/>
              <w:jc w:val="left"/>
              <w:rPr>
                <w:rFonts w:cs="Arial"/>
                <w:color w:val="000000" w:themeColor="text1"/>
                <w:sz w:val="18"/>
                <w:szCs w:val="18"/>
                <w:lang w:eastAsia="de-DE"/>
              </w:rPr>
            </w:pPr>
            <w:r w:rsidRPr="00CC33EA">
              <w:rPr>
                <w:rFonts w:cs="Arial"/>
                <w:color w:val="000000" w:themeColor="text1"/>
                <w:sz w:val="18"/>
                <w:szCs w:val="18"/>
                <w:lang w:eastAsia="de-DE"/>
              </w:rPr>
              <w:t>Corridor</w:t>
            </w:r>
          </w:p>
        </w:tc>
        <w:tc>
          <w:tcPr>
            <w:tcW w:w="572" w:type="dxa"/>
            <w:shd w:val="clear" w:color="auto" w:fill="FAFFEB"/>
            <w:vAlign w:val="center"/>
          </w:tcPr>
          <w:p w:rsidR="00CF7D69" w:rsidP="00CF7D69" w:rsidRDefault="00CF7D69" w14:paraId="02FE1E8B" w14:textId="162FF52A">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AFFEB"/>
            <w:vAlign w:val="center"/>
          </w:tcPr>
          <w:p w:rsidRPr="00660AA7" w:rsidR="00CF7D69" w:rsidP="00CF7D69" w:rsidRDefault="00CC7744" w14:paraId="69E675FD" w14:textId="359CBB5D">
            <w:pPr>
              <w:spacing w:before="0" w:line="240" w:lineRule="auto"/>
              <w:jc w:val="center"/>
              <w:rPr>
                <w:rFonts w:cs="Arial"/>
                <w:color w:val="000000"/>
                <w:sz w:val="18"/>
                <w:szCs w:val="18"/>
                <w:lang w:eastAsia="de-DE"/>
              </w:rPr>
            </w:pPr>
            <w:r>
              <w:rPr>
                <w:rFonts w:cs="Arial"/>
                <w:color w:val="000000"/>
                <w:sz w:val="18"/>
                <w:szCs w:val="18"/>
                <w:lang w:eastAsia="de-DE"/>
              </w:rPr>
              <w:t>D</w:t>
            </w:r>
          </w:p>
        </w:tc>
        <w:tc>
          <w:tcPr>
            <w:tcW w:w="1171" w:type="dxa"/>
            <w:shd w:val="clear" w:color="auto" w:fill="FAFFEB"/>
            <w:vAlign w:val="center"/>
          </w:tcPr>
          <w:p w:rsidRPr="00660AA7" w:rsidR="00CF7D69" w:rsidP="00CF7D69" w:rsidRDefault="00CF7D69" w14:paraId="49494D4B" w14:textId="2D488716">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AFFEB"/>
            <w:vAlign w:val="center"/>
          </w:tcPr>
          <w:p w:rsidRPr="00CF7D69" w:rsidR="00CF7D69" w:rsidP="00CF7D69" w:rsidRDefault="00CF7D69" w14:paraId="1C2713AF" w14:textId="4C25E051">
            <w:pPr>
              <w:spacing w:before="0" w:line="240" w:lineRule="auto"/>
              <w:jc w:val="center"/>
              <w:rPr>
                <w:rFonts w:cs="Arial"/>
                <w:color w:val="000000" w:themeColor="text1"/>
                <w:sz w:val="18"/>
                <w:szCs w:val="18"/>
                <w:lang w:eastAsia="de-DE"/>
              </w:rPr>
            </w:pPr>
            <w:r w:rsidRPr="00CF7D69">
              <w:rPr>
                <w:rFonts w:cs="Arial"/>
                <w:color w:val="000000" w:themeColor="text1"/>
                <w:sz w:val="18"/>
                <w:szCs w:val="18"/>
                <w:lang w:eastAsia="de-DE"/>
              </w:rPr>
              <w:t>36</w:t>
            </w:r>
          </w:p>
        </w:tc>
        <w:tc>
          <w:tcPr>
            <w:tcW w:w="680" w:type="dxa"/>
            <w:shd w:val="clear" w:color="auto" w:fill="FAFFEB"/>
            <w:vAlign w:val="center"/>
          </w:tcPr>
          <w:p w:rsidRPr="00CF7D69" w:rsidR="00CF7D69" w:rsidP="00CF7D69" w:rsidRDefault="00CF7D69" w14:paraId="222AE775" w14:textId="5BB88AD6">
            <w:pPr>
              <w:spacing w:before="0" w:line="240" w:lineRule="auto"/>
              <w:jc w:val="center"/>
              <w:rPr>
                <w:rFonts w:cs="Arial"/>
                <w:color w:val="000000" w:themeColor="text1"/>
                <w:sz w:val="18"/>
                <w:szCs w:val="18"/>
                <w:lang w:eastAsia="de-DE"/>
              </w:rPr>
            </w:pPr>
            <w:r w:rsidRPr="00CF7D69">
              <w:rPr>
                <w:rFonts w:cs="Arial"/>
                <w:color w:val="000000" w:themeColor="text1"/>
                <w:sz w:val="18"/>
                <w:szCs w:val="18"/>
                <w:lang w:eastAsia="de-DE"/>
              </w:rPr>
              <w:t>3</w:t>
            </w:r>
          </w:p>
        </w:tc>
        <w:tc>
          <w:tcPr>
            <w:tcW w:w="809" w:type="dxa"/>
            <w:shd w:val="clear" w:color="auto" w:fill="FAFFEB"/>
            <w:vAlign w:val="center"/>
          </w:tcPr>
          <w:p w:rsidRPr="00CF7D69" w:rsidR="00CF7D69" w:rsidP="00CF7D69" w:rsidRDefault="00CF7D69" w14:paraId="62FE46E6" w14:textId="7ECFA74E">
            <w:pPr>
              <w:spacing w:before="0" w:line="240" w:lineRule="auto"/>
              <w:jc w:val="center"/>
              <w:rPr>
                <w:rFonts w:cs="Arial"/>
                <w:color w:val="000000" w:themeColor="text1"/>
                <w:sz w:val="18"/>
                <w:szCs w:val="18"/>
                <w:lang w:eastAsia="de-DE"/>
              </w:rPr>
            </w:pPr>
            <w:r w:rsidRPr="00CF7D69">
              <w:rPr>
                <w:rFonts w:cs="Arial"/>
                <w:color w:val="000000" w:themeColor="text1"/>
                <w:sz w:val="18"/>
                <w:szCs w:val="18"/>
                <w:lang w:eastAsia="de-DE"/>
              </w:rPr>
              <w:t>109</w:t>
            </w:r>
          </w:p>
        </w:tc>
        <w:tc>
          <w:tcPr>
            <w:tcW w:w="1107" w:type="dxa"/>
            <w:shd w:val="clear" w:color="auto" w:fill="FAFFEB"/>
            <w:vAlign w:val="center"/>
          </w:tcPr>
          <w:p w:rsidRPr="00660AA7" w:rsidR="00CF7D69" w:rsidP="00CF7D69" w:rsidRDefault="007902C2" w14:paraId="4FF2C5C3" w14:textId="3A707673">
            <w:pPr>
              <w:spacing w:before="0" w:line="240" w:lineRule="auto"/>
              <w:jc w:val="center"/>
              <w:rPr>
                <w:rFonts w:cs="Arial"/>
                <w:color w:val="000000"/>
                <w:sz w:val="18"/>
                <w:szCs w:val="18"/>
                <w:lang w:eastAsia="de-DE"/>
              </w:rPr>
            </w:pPr>
            <w:r>
              <w:rPr>
                <w:rFonts w:cs="Arial"/>
                <w:color w:val="000000"/>
                <w:sz w:val="18"/>
                <w:szCs w:val="18"/>
                <w:lang w:eastAsia="de-DE"/>
              </w:rPr>
              <w:t>20</w:t>
            </w:r>
          </w:p>
        </w:tc>
        <w:tc>
          <w:tcPr>
            <w:tcW w:w="1043" w:type="dxa"/>
            <w:shd w:val="clear" w:color="auto" w:fill="FAFFEB"/>
            <w:vAlign w:val="center"/>
          </w:tcPr>
          <w:p w:rsidRPr="00660AA7" w:rsidR="00CF7D69" w:rsidP="00CF7D69" w:rsidRDefault="00161CC3" w14:paraId="2F99AC5F" w14:textId="2C355FB6">
            <w:pPr>
              <w:spacing w:before="0" w:line="240" w:lineRule="auto"/>
              <w:jc w:val="center"/>
              <w:rPr>
                <w:rFonts w:cs="Arial"/>
                <w:color w:val="000000"/>
                <w:sz w:val="18"/>
                <w:szCs w:val="18"/>
                <w:lang w:eastAsia="de-DE"/>
              </w:rPr>
            </w:pPr>
            <w:r w:rsidRPr="00161CC3">
              <w:rPr>
                <w:rFonts w:cs="Arial"/>
                <w:sz w:val="18"/>
                <w:szCs w:val="18"/>
              </w:rPr>
              <w:t>2180</w:t>
            </w:r>
          </w:p>
        </w:tc>
      </w:tr>
      <w:tr w:rsidRPr="00732B58" w:rsidR="00966632" w:rsidTr="007A25DB" w14:paraId="677E50C9" w14:textId="77777777">
        <w:trPr>
          <w:cantSplit/>
          <w:trHeight w:val="283"/>
        </w:trPr>
        <w:tc>
          <w:tcPr>
            <w:tcW w:w="680" w:type="dxa"/>
            <w:vMerge/>
            <w:shd w:val="clear" w:color="auto" w:fill="FAFFEB"/>
            <w:vAlign w:val="center"/>
          </w:tcPr>
          <w:p w:rsidRPr="00660AA7" w:rsidR="00CF7D69" w:rsidP="00CF7D69" w:rsidRDefault="00CF7D69" w14:paraId="35C1A642" w14:textId="77777777">
            <w:pPr>
              <w:spacing w:before="0" w:line="240" w:lineRule="auto"/>
              <w:jc w:val="center"/>
              <w:rPr>
                <w:rFonts w:cs="Arial"/>
                <w:color w:val="000000"/>
                <w:sz w:val="18"/>
                <w:szCs w:val="18"/>
                <w:lang w:eastAsia="de-DE"/>
              </w:rPr>
            </w:pPr>
          </w:p>
        </w:tc>
        <w:tc>
          <w:tcPr>
            <w:tcW w:w="2551" w:type="dxa"/>
            <w:shd w:val="clear" w:color="auto" w:fill="FAFFEB"/>
            <w:vAlign w:val="center"/>
          </w:tcPr>
          <w:p w:rsidRPr="00CC33EA" w:rsidR="00CF7D69" w:rsidP="00CF7D69" w:rsidRDefault="00CF7D69" w14:paraId="61140093" w14:textId="327B7205">
            <w:pPr>
              <w:spacing w:before="0" w:line="240" w:lineRule="auto"/>
              <w:jc w:val="left"/>
              <w:rPr>
                <w:rFonts w:cs="Arial"/>
                <w:color w:val="000000" w:themeColor="text1"/>
                <w:sz w:val="18"/>
                <w:szCs w:val="18"/>
                <w:lang w:eastAsia="de-DE"/>
              </w:rPr>
            </w:pPr>
            <w:r w:rsidRPr="00CC33EA">
              <w:rPr>
                <w:rFonts w:cs="Arial"/>
                <w:color w:val="000000" w:themeColor="text1"/>
                <w:sz w:val="18"/>
                <w:szCs w:val="18"/>
                <w:lang w:eastAsia="de-DE"/>
              </w:rPr>
              <w:t>Corridor</w:t>
            </w:r>
          </w:p>
        </w:tc>
        <w:tc>
          <w:tcPr>
            <w:tcW w:w="572" w:type="dxa"/>
            <w:shd w:val="clear" w:color="auto" w:fill="FAFFEB"/>
            <w:vAlign w:val="center"/>
          </w:tcPr>
          <w:p w:rsidR="00CF7D69" w:rsidP="00CF7D69" w:rsidRDefault="00CF7D69" w14:paraId="5766F5FF" w14:textId="322C7623">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AFFEB"/>
            <w:vAlign w:val="center"/>
          </w:tcPr>
          <w:p w:rsidRPr="00660AA7" w:rsidR="00CF7D69" w:rsidP="00CF7D69" w:rsidRDefault="008750F2" w14:paraId="23F81560" w14:textId="2E3646E4">
            <w:pPr>
              <w:spacing w:before="0" w:line="240" w:lineRule="auto"/>
              <w:jc w:val="center"/>
              <w:rPr>
                <w:rFonts w:cs="Arial"/>
                <w:color w:val="000000"/>
                <w:sz w:val="18"/>
                <w:szCs w:val="18"/>
                <w:lang w:eastAsia="de-DE"/>
              </w:rPr>
            </w:pPr>
            <w:r>
              <w:rPr>
                <w:rFonts w:cs="Arial"/>
                <w:color w:val="000000"/>
                <w:sz w:val="18"/>
                <w:szCs w:val="18"/>
                <w:lang w:eastAsia="de-DE"/>
              </w:rPr>
              <w:t>CNC</w:t>
            </w:r>
          </w:p>
        </w:tc>
        <w:tc>
          <w:tcPr>
            <w:tcW w:w="1171" w:type="dxa"/>
            <w:shd w:val="clear" w:color="auto" w:fill="FAFFEB"/>
            <w:vAlign w:val="center"/>
          </w:tcPr>
          <w:p w:rsidRPr="00660AA7" w:rsidR="00CF7D69" w:rsidP="00CF7D69" w:rsidRDefault="00CF7D69" w14:paraId="7F58C043" w14:textId="52732BE3">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AFFEB"/>
            <w:vAlign w:val="center"/>
          </w:tcPr>
          <w:p w:rsidRPr="00CF7D69" w:rsidR="00CF7D69" w:rsidP="00CF7D69" w:rsidRDefault="00CF7D69" w14:paraId="0AD4D9FB" w14:textId="212DB68B">
            <w:pPr>
              <w:spacing w:before="0" w:line="240" w:lineRule="auto"/>
              <w:jc w:val="center"/>
              <w:rPr>
                <w:rFonts w:cs="Arial"/>
                <w:color w:val="000000" w:themeColor="text1"/>
                <w:sz w:val="18"/>
                <w:szCs w:val="18"/>
                <w:lang w:eastAsia="de-DE"/>
              </w:rPr>
            </w:pPr>
            <w:r w:rsidRPr="00CF7D69">
              <w:rPr>
                <w:rFonts w:cs="Arial"/>
                <w:color w:val="000000" w:themeColor="text1"/>
                <w:sz w:val="18"/>
                <w:szCs w:val="18"/>
                <w:lang w:eastAsia="de-DE"/>
              </w:rPr>
              <w:t>34</w:t>
            </w:r>
          </w:p>
        </w:tc>
        <w:tc>
          <w:tcPr>
            <w:tcW w:w="680" w:type="dxa"/>
            <w:shd w:val="clear" w:color="auto" w:fill="FAFFEB"/>
            <w:vAlign w:val="center"/>
          </w:tcPr>
          <w:p w:rsidRPr="00CF7D69" w:rsidR="00CF7D69" w:rsidP="00CF7D69" w:rsidRDefault="00CF7D69" w14:paraId="22BB2D9B" w14:textId="3D700129">
            <w:pPr>
              <w:spacing w:before="0" w:line="240" w:lineRule="auto"/>
              <w:jc w:val="center"/>
              <w:rPr>
                <w:rFonts w:cs="Arial"/>
                <w:color w:val="000000" w:themeColor="text1"/>
                <w:sz w:val="18"/>
                <w:szCs w:val="18"/>
                <w:lang w:eastAsia="de-DE"/>
              </w:rPr>
            </w:pPr>
            <w:r w:rsidRPr="00CF7D69">
              <w:rPr>
                <w:rFonts w:cs="Arial"/>
                <w:color w:val="000000" w:themeColor="text1"/>
                <w:sz w:val="18"/>
                <w:szCs w:val="18"/>
                <w:lang w:eastAsia="de-DE"/>
              </w:rPr>
              <w:t>3</w:t>
            </w:r>
          </w:p>
        </w:tc>
        <w:tc>
          <w:tcPr>
            <w:tcW w:w="809" w:type="dxa"/>
            <w:shd w:val="clear" w:color="auto" w:fill="FAFFEB"/>
            <w:vAlign w:val="center"/>
          </w:tcPr>
          <w:p w:rsidRPr="00CF7D69" w:rsidR="00CF7D69" w:rsidP="00CF7D69" w:rsidRDefault="00CF7D69" w14:paraId="01D1485D" w14:textId="7AE59F10">
            <w:pPr>
              <w:spacing w:before="0" w:line="240" w:lineRule="auto"/>
              <w:jc w:val="center"/>
              <w:rPr>
                <w:rFonts w:cs="Arial"/>
                <w:color w:val="000000" w:themeColor="text1"/>
                <w:sz w:val="18"/>
                <w:szCs w:val="18"/>
                <w:lang w:eastAsia="de-DE"/>
              </w:rPr>
            </w:pPr>
            <w:r w:rsidRPr="00CF7D69">
              <w:rPr>
                <w:rFonts w:cs="Arial"/>
                <w:color w:val="000000" w:themeColor="text1"/>
                <w:sz w:val="18"/>
                <w:szCs w:val="18"/>
                <w:lang w:eastAsia="de-DE"/>
              </w:rPr>
              <w:t>101</w:t>
            </w:r>
          </w:p>
        </w:tc>
        <w:tc>
          <w:tcPr>
            <w:tcW w:w="1107" w:type="dxa"/>
            <w:shd w:val="clear" w:color="auto" w:fill="FAFFEB"/>
            <w:vAlign w:val="center"/>
          </w:tcPr>
          <w:p w:rsidRPr="00660AA7" w:rsidR="00CF7D69" w:rsidP="00CF7D69" w:rsidRDefault="007902C2" w14:paraId="54D1BBF9" w14:textId="1DA0925F">
            <w:pPr>
              <w:spacing w:before="0" w:line="240" w:lineRule="auto"/>
              <w:jc w:val="center"/>
              <w:rPr>
                <w:rFonts w:cs="Arial"/>
                <w:color w:val="000000"/>
                <w:sz w:val="18"/>
                <w:szCs w:val="18"/>
                <w:lang w:eastAsia="de-DE"/>
              </w:rPr>
            </w:pPr>
            <w:r>
              <w:rPr>
                <w:rFonts w:cs="Arial"/>
                <w:color w:val="000000"/>
                <w:sz w:val="18"/>
                <w:szCs w:val="18"/>
                <w:lang w:eastAsia="de-DE"/>
              </w:rPr>
              <w:t>10</w:t>
            </w:r>
          </w:p>
        </w:tc>
        <w:tc>
          <w:tcPr>
            <w:tcW w:w="1043" w:type="dxa"/>
            <w:shd w:val="clear" w:color="auto" w:fill="FAFFEB"/>
            <w:vAlign w:val="center"/>
          </w:tcPr>
          <w:p w:rsidRPr="00660AA7" w:rsidR="00CF7D69" w:rsidP="00CF7D69" w:rsidRDefault="00161CC3" w14:paraId="0D253566" w14:textId="16A5A0C9">
            <w:pPr>
              <w:spacing w:before="0" w:line="240" w:lineRule="auto"/>
              <w:jc w:val="center"/>
              <w:rPr>
                <w:rFonts w:cs="Arial"/>
                <w:color w:val="000000"/>
                <w:sz w:val="18"/>
                <w:szCs w:val="18"/>
                <w:lang w:eastAsia="de-DE"/>
              </w:rPr>
            </w:pPr>
            <w:r w:rsidRPr="00161CC3">
              <w:rPr>
                <w:rFonts w:cs="Arial"/>
                <w:sz w:val="18"/>
                <w:szCs w:val="18"/>
              </w:rPr>
              <w:t>1010</w:t>
            </w:r>
          </w:p>
        </w:tc>
      </w:tr>
      <w:tr w:rsidRPr="00732B58" w:rsidR="00966632" w:rsidTr="007A25DB" w14:paraId="167BECBB" w14:textId="77777777">
        <w:trPr>
          <w:cantSplit/>
          <w:trHeight w:val="283"/>
        </w:trPr>
        <w:tc>
          <w:tcPr>
            <w:tcW w:w="680" w:type="dxa"/>
            <w:vMerge w:val="restart"/>
            <w:shd w:val="clear" w:color="auto" w:fill="FFE5D6"/>
            <w:textDirection w:val="btLr"/>
            <w:vAlign w:val="center"/>
          </w:tcPr>
          <w:p w:rsidRPr="00660AA7" w:rsidR="00E02F8D" w:rsidP="00E02F8D" w:rsidRDefault="00E02F8D" w14:paraId="1AC94B08" w14:textId="40694426">
            <w:pPr>
              <w:spacing w:before="0" w:line="240" w:lineRule="auto"/>
              <w:ind w:left="113" w:right="113"/>
              <w:jc w:val="center"/>
              <w:rPr>
                <w:rFonts w:cs="Arial"/>
                <w:color w:val="000000"/>
                <w:sz w:val="18"/>
                <w:szCs w:val="18"/>
                <w:lang w:eastAsia="de-DE"/>
              </w:rPr>
            </w:pPr>
            <w:r w:rsidRPr="005038DB">
              <w:rPr>
                <w:rFonts w:cs="Arial"/>
                <w:color w:val="000000" w:themeColor="text1"/>
                <w:sz w:val="18"/>
                <w:szCs w:val="18"/>
                <w:lang w:eastAsia="de-DE"/>
              </w:rPr>
              <w:t>DSP</w:t>
            </w:r>
          </w:p>
        </w:tc>
        <w:tc>
          <w:tcPr>
            <w:tcW w:w="2551" w:type="dxa"/>
            <w:shd w:val="clear" w:color="auto" w:fill="FFE5D6"/>
            <w:vAlign w:val="center"/>
            <w:hideMark/>
          </w:tcPr>
          <w:p w:rsidRPr="006602F5" w:rsidR="00660AA7" w:rsidP="00660AA7" w:rsidRDefault="00206681" w14:paraId="7EB88128" w14:textId="7D939194">
            <w:pPr>
              <w:spacing w:before="0" w:line="240" w:lineRule="auto"/>
              <w:jc w:val="left"/>
              <w:rPr>
                <w:rFonts w:cs="Arial"/>
                <w:color w:val="000000"/>
                <w:sz w:val="18"/>
                <w:szCs w:val="18"/>
                <w:lang w:val="en-US" w:eastAsia="de-DE"/>
              </w:rPr>
            </w:pPr>
            <w:r w:rsidRPr="00620EA0">
              <w:rPr>
                <w:rFonts w:cs="Arial"/>
                <w:color w:val="000000"/>
                <w:sz w:val="18"/>
                <w:szCs w:val="18"/>
                <w:lang w:val="en-GB" w:eastAsia="de-DE"/>
              </w:rPr>
              <w:t>Personnel</w:t>
            </w:r>
            <w:r w:rsidRPr="00620EA0" w:rsidR="00660AA7">
              <w:rPr>
                <w:rFonts w:cs="Arial"/>
                <w:color w:val="000000"/>
                <w:sz w:val="18"/>
                <w:szCs w:val="18"/>
                <w:lang w:val="en-GB" w:eastAsia="de-DE"/>
              </w:rPr>
              <w:t xml:space="preserve"> </w:t>
            </w:r>
            <w:r w:rsidRPr="006602F5" w:rsidR="00660AA7">
              <w:rPr>
                <w:rFonts w:cs="Arial"/>
                <w:color w:val="000000"/>
                <w:sz w:val="18"/>
                <w:szCs w:val="18"/>
                <w:lang w:val="en-US" w:eastAsia="de-DE"/>
              </w:rPr>
              <w:t>Airlock USP -DSP V+</w:t>
            </w:r>
          </w:p>
        </w:tc>
        <w:tc>
          <w:tcPr>
            <w:tcW w:w="572" w:type="dxa"/>
            <w:shd w:val="clear" w:color="auto" w:fill="FFE5D6"/>
            <w:vAlign w:val="center"/>
            <w:hideMark/>
          </w:tcPr>
          <w:p w:rsidRPr="00660AA7" w:rsidR="00660AA7" w:rsidP="00F02571" w:rsidRDefault="00AF4748" w14:paraId="073FE734" w14:textId="16DCDDFF">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660AA7" w14:paraId="3995592F"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C</w:t>
            </w:r>
          </w:p>
        </w:tc>
        <w:tc>
          <w:tcPr>
            <w:tcW w:w="1171" w:type="dxa"/>
            <w:shd w:val="clear" w:color="auto" w:fill="FFE5D6"/>
            <w:vAlign w:val="center"/>
            <w:hideMark/>
          </w:tcPr>
          <w:p w:rsidRPr="00660AA7" w:rsidR="00660AA7" w:rsidP="00F02571" w:rsidRDefault="00660AA7" w14:paraId="318B28C2"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E53023" w14:paraId="42A7554C" w14:textId="77548D06">
            <w:pPr>
              <w:spacing w:before="0" w:line="240" w:lineRule="auto"/>
              <w:jc w:val="center"/>
              <w:rPr>
                <w:rFonts w:cs="Arial"/>
                <w:color w:val="000000"/>
                <w:sz w:val="18"/>
                <w:szCs w:val="18"/>
                <w:lang w:eastAsia="de-DE"/>
              </w:rPr>
            </w:pPr>
            <w:r>
              <w:rPr>
                <w:rFonts w:cs="Arial"/>
                <w:color w:val="000000"/>
                <w:sz w:val="18"/>
                <w:szCs w:val="18"/>
                <w:lang w:eastAsia="de-DE"/>
              </w:rPr>
              <w:t>28</w:t>
            </w:r>
          </w:p>
        </w:tc>
        <w:tc>
          <w:tcPr>
            <w:tcW w:w="680" w:type="dxa"/>
            <w:shd w:val="clear" w:color="auto" w:fill="FFE5D6"/>
            <w:vAlign w:val="center"/>
            <w:hideMark/>
          </w:tcPr>
          <w:p w:rsidRPr="00660AA7" w:rsidR="00660AA7" w:rsidP="00F02571" w:rsidRDefault="00660AA7" w14:paraId="28800EA4"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3</w:t>
            </w:r>
          </w:p>
        </w:tc>
        <w:tc>
          <w:tcPr>
            <w:tcW w:w="809" w:type="dxa"/>
            <w:shd w:val="clear" w:color="auto" w:fill="FFE5D6"/>
            <w:vAlign w:val="center"/>
            <w:hideMark/>
          </w:tcPr>
          <w:p w:rsidRPr="00660AA7" w:rsidR="00660AA7" w:rsidP="00F02571" w:rsidRDefault="00E63810" w14:paraId="53BE6EBC" w14:textId="0A2FCAF8">
            <w:pPr>
              <w:spacing w:before="0" w:line="240" w:lineRule="auto"/>
              <w:jc w:val="center"/>
              <w:rPr>
                <w:rFonts w:cs="Arial"/>
                <w:color w:val="000000"/>
                <w:sz w:val="18"/>
                <w:szCs w:val="18"/>
                <w:lang w:eastAsia="de-DE"/>
              </w:rPr>
            </w:pPr>
            <w:r>
              <w:rPr>
                <w:rFonts w:cs="Arial"/>
                <w:color w:val="000000"/>
                <w:sz w:val="18"/>
                <w:szCs w:val="18"/>
                <w:lang w:eastAsia="de-DE"/>
              </w:rPr>
              <w:t>83</w:t>
            </w:r>
          </w:p>
        </w:tc>
        <w:tc>
          <w:tcPr>
            <w:tcW w:w="1107" w:type="dxa"/>
            <w:shd w:val="clear" w:color="auto" w:fill="FFE5D6"/>
            <w:vAlign w:val="center"/>
            <w:hideMark/>
          </w:tcPr>
          <w:p w:rsidRPr="00660AA7" w:rsidR="00660AA7" w:rsidP="00F02571" w:rsidRDefault="00350924" w14:paraId="4BAB153D" w14:textId="5E156CB7">
            <w:pPr>
              <w:spacing w:before="0" w:line="240" w:lineRule="auto"/>
              <w:jc w:val="center"/>
              <w:rPr>
                <w:rFonts w:cs="Arial"/>
                <w:color w:val="000000"/>
                <w:sz w:val="18"/>
                <w:szCs w:val="18"/>
                <w:lang w:eastAsia="de-DE"/>
              </w:rPr>
            </w:pPr>
            <w:r>
              <w:rPr>
                <w:rFonts w:cs="Arial"/>
                <w:color w:val="000000"/>
                <w:sz w:val="18"/>
                <w:szCs w:val="18"/>
                <w:lang w:eastAsia="de-DE"/>
              </w:rPr>
              <w:t>30</w:t>
            </w:r>
          </w:p>
        </w:tc>
        <w:tc>
          <w:tcPr>
            <w:tcW w:w="1043" w:type="dxa"/>
            <w:shd w:val="clear" w:color="auto" w:fill="FFE5D6"/>
            <w:vAlign w:val="center"/>
            <w:hideMark/>
          </w:tcPr>
          <w:p w:rsidRPr="00660AA7" w:rsidR="00660AA7" w:rsidP="00F02571" w:rsidRDefault="00161CC3" w14:paraId="7D5A910F" w14:textId="6B16066D">
            <w:pPr>
              <w:spacing w:before="0" w:line="240" w:lineRule="auto"/>
              <w:jc w:val="center"/>
              <w:rPr>
                <w:rFonts w:cs="Arial"/>
                <w:color w:val="000000"/>
                <w:sz w:val="18"/>
                <w:szCs w:val="18"/>
                <w:lang w:eastAsia="de-DE"/>
              </w:rPr>
            </w:pPr>
            <w:r w:rsidRPr="00161CC3">
              <w:rPr>
                <w:rFonts w:cs="Arial"/>
                <w:sz w:val="18"/>
                <w:szCs w:val="18"/>
              </w:rPr>
              <w:t>2490</w:t>
            </w:r>
          </w:p>
        </w:tc>
      </w:tr>
      <w:tr w:rsidRPr="00732B58" w:rsidR="00966632" w:rsidTr="007A25DB" w14:paraId="72D07802" w14:textId="77777777">
        <w:trPr>
          <w:cantSplit/>
          <w:trHeight w:val="283"/>
        </w:trPr>
        <w:tc>
          <w:tcPr>
            <w:tcW w:w="680" w:type="dxa"/>
            <w:vMerge/>
            <w:shd w:val="clear" w:color="auto" w:fill="FFE5D6"/>
            <w:textDirection w:val="btLr"/>
            <w:vAlign w:val="center"/>
          </w:tcPr>
          <w:p w:rsidRPr="00D86D59" w:rsidR="00E02F8D" w:rsidP="00E02F8D" w:rsidRDefault="00E02F8D" w14:paraId="736D416A" w14:textId="77777777">
            <w:pPr>
              <w:spacing w:before="0" w:line="240" w:lineRule="auto"/>
              <w:jc w:val="center"/>
              <w:rPr>
                <w:rFonts w:cs="Arial"/>
                <w:color w:val="000000"/>
                <w:sz w:val="18"/>
                <w:szCs w:val="18"/>
                <w:lang w:val="en-US" w:eastAsia="de-DE"/>
              </w:rPr>
            </w:pPr>
          </w:p>
        </w:tc>
        <w:tc>
          <w:tcPr>
            <w:tcW w:w="2551" w:type="dxa"/>
            <w:shd w:val="clear" w:color="auto" w:fill="FFE5D6"/>
            <w:vAlign w:val="center"/>
            <w:hideMark/>
          </w:tcPr>
          <w:p w:rsidRPr="00D86D59" w:rsidR="00660AA7" w:rsidP="00660AA7" w:rsidRDefault="00660AA7" w14:paraId="21F458E8" w14:textId="0B92E627">
            <w:pPr>
              <w:spacing w:before="0" w:line="240" w:lineRule="auto"/>
              <w:jc w:val="left"/>
              <w:rPr>
                <w:rFonts w:cs="Arial"/>
                <w:color w:val="000000"/>
                <w:sz w:val="18"/>
                <w:szCs w:val="18"/>
                <w:lang w:val="en-US" w:eastAsia="de-DE"/>
              </w:rPr>
            </w:pPr>
            <w:r w:rsidRPr="00D86D59">
              <w:rPr>
                <w:rFonts w:cs="Arial"/>
                <w:color w:val="000000"/>
                <w:sz w:val="18"/>
                <w:szCs w:val="18"/>
                <w:lang w:val="en-US" w:eastAsia="de-DE"/>
              </w:rPr>
              <w:t xml:space="preserve">Personnel Airlock DSP </w:t>
            </w:r>
            <w:r w:rsidR="00CE47B0">
              <w:rPr>
                <w:rFonts w:cs="Arial"/>
                <w:color w:val="000000"/>
                <w:sz w:val="18"/>
                <w:szCs w:val="18"/>
                <w:lang w:val="en-US" w:eastAsia="de-DE"/>
              </w:rPr>
              <w:t>V</w:t>
            </w:r>
            <w:r w:rsidRPr="00D86D59">
              <w:rPr>
                <w:rFonts w:cs="Arial"/>
                <w:color w:val="000000"/>
                <w:sz w:val="18"/>
                <w:szCs w:val="18"/>
                <w:lang w:val="en-US" w:eastAsia="de-DE"/>
              </w:rPr>
              <w:t>-</w:t>
            </w:r>
            <w:r w:rsidR="00CE47B0">
              <w:rPr>
                <w:rFonts w:cs="Arial"/>
                <w:color w:val="000000"/>
                <w:sz w:val="18"/>
                <w:szCs w:val="18"/>
                <w:lang w:val="en-US" w:eastAsia="de-DE"/>
              </w:rPr>
              <w:t xml:space="preserve"> - </w:t>
            </w:r>
            <w:r w:rsidRPr="00D86D59">
              <w:rPr>
                <w:rFonts w:cs="Arial"/>
                <w:color w:val="000000"/>
                <w:sz w:val="18"/>
                <w:szCs w:val="18"/>
                <w:lang w:val="en-US" w:eastAsia="de-DE"/>
              </w:rPr>
              <w:t>freezing</w:t>
            </w:r>
          </w:p>
        </w:tc>
        <w:tc>
          <w:tcPr>
            <w:tcW w:w="572" w:type="dxa"/>
            <w:shd w:val="clear" w:color="auto" w:fill="FFE5D6"/>
            <w:vAlign w:val="center"/>
            <w:hideMark/>
          </w:tcPr>
          <w:p w:rsidRPr="00660AA7" w:rsidR="00660AA7" w:rsidP="00F02571" w:rsidRDefault="00AF4748" w14:paraId="36038EB4" w14:textId="6F010674">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660AA7" w14:paraId="418661BD"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C</w:t>
            </w:r>
          </w:p>
        </w:tc>
        <w:tc>
          <w:tcPr>
            <w:tcW w:w="1171" w:type="dxa"/>
            <w:shd w:val="clear" w:color="auto" w:fill="FFE5D6"/>
            <w:vAlign w:val="center"/>
            <w:hideMark/>
          </w:tcPr>
          <w:p w:rsidRPr="00660AA7" w:rsidR="00660AA7" w:rsidP="00F02571" w:rsidRDefault="00660AA7" w14:paraId="5B605B09"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2450E0" w14:paraId="1A915E22" w14:textId="2886E73A">
            <w:pPr>
              <w:spacing w:before="0" w:line="240" w:lineRule="auto"/>
              <w:jc w:val="center"/>
              <w:rPr>
                <w:rFonts w:cs="Arial"/>
                <w:color w:val="000000"/>
                <w:sz w:val="18"/>
                <w:szCs w:val="18"/>
                <w:lang w:eastAsia="de-DE"/>
              </w:rPr>
            </w:pPr>
            <w:r>
              <w:rPr>
                <w:rFonts w:cs="Arial"/>
                <w:color w:val="000000"/>
                <w:sz w:val="18"/>
                <w:szCs w:val="18"/>
                <w:lang w:eastAsia="de-DE"/>
              </w:rPr>
              <w:t>18</w:t>
            </w:r>
          </w:p>
        </w:tc>
        <w:tc>
          <w:tcPr>
            <w:tcW w:w="680" w:type="dxa"/>
            <w:shd w:val="clear" w:color="auto" w:fill="FFE5D6"/>
            <w:vAlign w:val="center"/>
            <w:hideMark/>
          </w:tcPr>
          <w:p w:rsidRPr="00660AA7" w:rsidR="00660AA7" w:rsidP="00F02571" w:rsidRDefault="004615B8" w14:paraId="55D50D7A" w14:textId="5509FF2F">
            <w:pPr>
              <w:spacing w:before="0" w:line="240" w:lineRule="auto"/>
              <w:jc w:val="center"/>
              <w:rPr>
                <w:rFonts w:cs="Arial"/>
                <w:color w:val="000000"/>
                <w:sz w:val="18"/>
                <w:szCs w:val="18"/>
                <w:lang w:eastAsia="de-DE"/>
              </w:rPr>
            </w:pPr>
            <w:r>
              <w:rPr>
                <w:rFonts w:cs="Arial"/>
                <w:color w:val="000000"/>
                <w:sz w:val="18"/>
                <w:szCs w:val="18"/>
                <w:lang w:eastAsia="de-DE"/>
              </w:rPr>
              <w:t>3</w:t>
            </w:r>
          </w:p>
        </w:tc>
        <w:tc>
          <w:tcPr>
            <w:tcW w:w="809" w:type="dxa"/>
            <w:shd w:val="clear" w:color="auto" w:fill="FFE5D6"/>
            <w:vAlign w:val="center"/>
            <w:hideMark/>
          </w:tcPr>
          <w:p w:rsidRPr="00660AA7" w:rsidR="00660AA7" w:rsidP="00F02571" w:rsidRDefault="002450E0" w14:paraId="6972D3F7" w14:textId="05A5FACB">
            <w:pPr>
              <w:spacing w:before="0" w:line="240" w:lineRule="auto"/>
              <w:jc w:val="center"/>
              <w:rPr>
                <w:rFonts w:cs="Arial"/>
                <w:color w:val="000000"/>
                <w:sz w:val="18"/>
                <w:szCs w:val="18"/>
                <w:lang w:eastAsia="de-DE"/>
              </w:rPr>
            </w:pPr>
            <w:r>
              <w:rPr>
                <w:rFonts w:cs="Arial"/>
                <w:color w:val="000000"/>
                <w:sz w:val="18"/>
                <w:szCs w:val="18"/>
                <w:lang w:eastAsia="de-DE"/>
              </w:rPr>
              <w:t>53</w:t>
            </w:r>
          </w:p>
        </w:tc>
        <w:tc>
          <w:tcPr>
            <w:tcW w:w="1107" w:type="dxa"/>
            <w:shd w:val="clear" w:color="auto" w:fill="FFE5D6"/>
            <w:vAlign w:val="center"/>
            <w:hideMark/>
          </w:tcPr>
          <w:p w:rsidRPr="00660AA7" w:rsidR="00660AA7" w:rsidP="00F02571" w:rsidRDefault="006D5AFA" w14:paraId="753A91FB" w14:textId="50B68370">
            <w:pPr>
              <w:spacing w:before="0" w:line="240" w:lineRule="auto"/>
              <w:jc w:val="center"/>
              <w:rPr>
                <w:rFonts w:cs="Arial"/>
                <w:color w:val="000000"/>
                <w:sz w:val="18"/>
                <w:szCs w:val="18"/>
                <w:lang w:eastAsia="de-DE"/>
              </w:rPr>
            </w:pPr>
            <w:r>
              <w:rPr>
                <w:rFonts w:cs="Arial"/>
                <w:color w:val="000000"/>
                <w:sz w:val="18"/>
                <w:szCs w:val="18"/>
                <w:lang w:eastAsia="de-DE"/>
              </w:rPr>
              <w:t>30</w:t>
            </w:r>
          </w:p>
        </w:tc>
        <w:tc>
          <w:tcPr>
            <w:tcW w:w="1043" w:type="dxa"/>
            <w:shd w:val="clear" w:color="auto" w:fill="FFE5D6"/>
            <w:vAlign w:val="center"/>
            <w:hideMark/>
          </w:tcPr>
          <w:p w:rsidRPr="00660AA7" w:rsidR="00660AA7" w:rsidP="00F02571" w:rsidRDefault="00161CC3" w14:paraId="62FF2F8F" w14:textId="47016168">
            <w:pPr>
              <w:spacing w:before="0" w:line="240" w:lineRule="auto"/>
              <w:jc w:val="center"/>
              <w:rPr>
                <w:rFonts w:cs="Arial"/>
                <w:color w:val="000000"/>
                <w:sz w:val="18"/>
                <w:szCs w:val="18"/>
                <w:lang w:eastAsia="de-DE"/>
              </w:rPr>
            </w:pPr>
            <w:r w:rsidRPr="00161CC3">
              <w:rPr>
                <w:rFonts w:cs="Arial"/>
                <w:sz w:val="18"/>
                <w:szCs w:val="18"/>
              </w:rPr>
              <w:t>1590</w:t>
            </w:r>
          </w:p>
        </w:tc>
      </w:tr>
      <w:tr w:rsidRPr="00732B58" w:rsidR="00966632" w:rsidTr="007A25DB" w14:paraId="4C37492E" w14:textId="77777777">
        <w:trPr>
          <w:cantSplit/>
          <w:trHeight w:val="283"/>
        </w:trPr>
        <w:tc>
          <w:tcPr>
            <w:tcW w:w="680" w:type="dxa"/>
            <w:vMerge/>
            <w:shd w:val="clear" w:color="auto" w:fill="FFE5D6"/>
            <w:textDirection w:val="btLr"/>
            <w:vAlign w:val="center"/>
          </w:tcPr>
          <w:p w:rsidRPr="00D86D59" w:rsidR="00E02F8D" w:rsidP="00E02F8D" w:rsidRDefault="00E02F8D" w14:paraId="79B1B390" w14:textId="77777777">
            <w:pPr>
              <w:spacing w:before="0" w:line="240" w:lineRule="auto"/>
              <w:jc w:val="center"/>
              <w:rPr>
                <w:rFonts w:cs="Arial"/>
                <w:color w:val="000000"/>
                <w:sz w:val="18"/>
                <w:szCs w:val="18"/>
                <w:lang w:val="en-US" w:eastAsia="de-DE"/>
              </w:rPr>
            </w:pPr>
          </w:p>
        </w:tc>
        <w:tc>
          <w:tcPr>
            <w:tcW w:w="2551" w:type="dxa"/>
            <w:shd w:val="clear" w:color="auto" w:fill="FFE5D6"/>
            <w:vAlign w:val="center"/>
            <w:hideMark/>
          </w:tcPr>
          <w:p w:rsidRPr="00D86D59" w:rsidR="00660AA7" w:rsidP="00660AA7" w:rsidRDefault="00660AA7" w14:paraId="7C6E48D5" w14:textId="73FCF52C">
            <w:pPr>
              <w:spacing w:before="0" w:line="240" w:lineRule="auto"/>
              <w:jc w:val="left"/>
              <w:rPr>
                <w:rFonts w:cs="Arial"/>
                <w:color w:val="000000"/>
                <w:sz w:val="18"/>
                <w:szCs w:val="18"/>
                <w:lang w:val="en-US" w:eastAsia="de-DE"/>
              </w:rPr>
            </w:pPr>
            <w:r w:rsidRPr="00D86D59">
              <w:rPr>
                <w:rFonts w:cs="Arial"/>
                <w:color w:val="000000"/>
                <w:sz w:val="18"/>
                <w:szCs w:val="18"/>
                <w:lang w:val="en-US" w:eastAsia="de-DE"/>
              </w:rPr>
              <w:t xml:space="preserve">Personnel Airlock DSP </w:t>
            </w:r>
            <w:r w:rsidR="00CE47B0">
              <w:rPr>
                <w:rFonts w:cs="Arial"/>
                <w:color w:val="000000"/>
                <w:sz w:val="18"/>
                <w:szCs w:val="18"/>
                <w:lang w:val="en-US" w:eastAsia="de-DE"/>
              </w:rPr>
              <w:t xml:space="preserve">V- </w:t>
            </w:r>
            <w:r w:rsidRPr="00D86D59">
              <w:rPr>
                <w:rFonts w:cs="Arial"/>
                <w:color w:val="000000"/>
                <w:sz w:val="18"/>
                <w:szCs w:val="18"/>
                <w:lang w:val="en-US" w:eastAsia="de-DE"/>
              </w:rPr>
              <w:t>-</w:t>
            </w:r>
            <w:r w:rsidR="00C657C2">
              <w:rPr>
                <w:rFonts w:cs="Arial"/>
                <w:color w:val="000000"/>
                <w:sz w:val="18"/>
                <w:szCs w:val="18"/>
                <w:lang w:val="en-US" w:eastAsia="de-DE"/>
              </w:rPr>
              <w:t xml:space="preserve"> </w:t>
            </w:r>
            <w:r w:rsidRPr="00D86D59">
              <w:rPr>
                <w:rFonts w:cs="Arial"/>
                <w:color w:val="000000"/>
                <w:sz w:val="18"/>
                <w:szCs w:val="18"/>
                <w:lang w:val="en-US" w:eastAsia="de-DE"/>
              </w:rPr>
              <w:t>freezing</w:t>
            </w:r>
          </w:p>
        </w:tc>
        <w:tc>
          <w:tcPr>
            <w:tcW w:w="572" w:type="dxa"/>
            <w:shd w:val="clear" w:color="auto" w:fill="FFE5D6"/>
            <w:vAlign w:val="center"/>
            <w:hideMark/>
          </w:tcPr>
          <w:p w:rsidRPr="00660AA7" w:rsidR="00660AA7" w:rsidP="00F02571" w:rsidRDefault="00AF4748" w14:paraId="2DED00A0" w14:textId="57A9B738">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660AA7" w14:paraId="783DCDAB"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D</w:t>
            </w:r>
          </w:p>
        </w:tc>
        <w:tc>
          <w:tcPr>
            <w:tcW w:w="1171" w:type="dxa"/>
            <w:shd w:val="clear" w:color="auto" w:fill="FFE5D6"/>
            <w:vAlign w:val="center"/>
            <w:hideMark/>
          </w:tcPr>
          <w:p w:rsidRPr="00660AA7" w:rsidR="00660AA7" w:rsidP="00F02571" w:rsidRDefault="00660AA7" w14:paraId="76080743"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E53023" w14:paraId="2D0B9625" w14:textId="463D87F8">
            <w:pPr>
              <w:spacing w:before="0" w:line="240" w:lineRule="auto"/>
              <w:jc w:val="center"/>
              <w:rPr>
                <w:rFonts w:cs="Arial"/>
                <w:color w:val="000000"/>
                <w:sz w:val="18"/>
                <w:szCs w:val="18"/>
                <w:lang w:eastAsia="de-DE"/>
              </w:rPr>
            </w:pPr>
            <w:r>
              <w:rPr>
                <w:rFonts w:cs="Arial"/>
                <w:color w:val="000000"/>
                <w:sz w:val="18"/>
                <w:szCs w:val="18"/>
                <w:lang w:eastAsia="de-DE"/>
              </w:rPr>
              <w:t>8</w:t>
            </w:r>
          </w:p>
        </w:tc>
        <w:tc>
          <w:tcPr>
            <w:tcW w:w="680" w:type="dxa"/>
            <w:shd w:val="clear" w:color="auto" w:fill="FFE5D6"/>
            <w:vAlign w:val="center"/>
            <w:hideMark/>
          </w:tcPr>
          <w:p w:rsidRPr="00660AA7" w:rsidR="00660AA7" w:rsidP="00F02571" w:rsidRDefault="004615B8" w14:paraId="308BC636" w14:textId="191D4580">
            <w:pPr>
              <w:spacing w:before="0" w:line="240" w:lineRule="auto"/>
              <w:jc w:val="center"/>
              <w:rPr>
                <w:rFonts w:cs="Arial"/>
                <w:color w:val="000000"/>
                <w:sz w:val="18"/>
                <w:szCs w:val="18"/>
                <w:lang w:eastAsia="de-DE"/>
              </w:rPr>
            </w:pPr>
            <w:r>
              <w:rPr>
                <w:rFonts w:cs="Arial"/>
                <w:color w:val="000000"/>
                <w:sz w:val="18"/>
                <w:szCs w:val="18"/>
                <w:lang w:eastAsia="de-DE"/>
              </w:rPr>
              <w:t>3</w:t>
            </w:r>
          </w:p>
        </w:tc>
        <w:tc>
          <w:tcPr>
            <w:tcW w:w="809" w:type="dxa"/>
            <w:shd w:val="clear" w:color="auto" w:fill="FFE5D6"/>
            <w:vAlign w:val="center"/>
            <w:hideMark/>
          </w:tcPr>
          <w:p w:rsidRPr="00660AA7" w:rsidR="00660AA7" w:rsidP="00F02571" w:rsidRDefault="0009726F" w14:paraId="7D3FC501" w14:textId="445485AC">
            <w:pPr>
              <w:spacing w:before="0" w:line="240" w:lineRule="auto"/>
              <w:jc w:val="center"/>
              <w:rPr>
                <w:rFonts w:cs="Arial"/>
                <w:color w:val="000000"/>
                <w:sz w:val="18"/>
                <w:szCs w:val="18"/>
                <w:lang w:eastAsia="de-DE"/>
              </w:rPr>
            </w:pPr>
            <w:r>
              <w:rPr>
                <w:rFonts w:cs="Arial"/>
                <w:color w:val="000000"/>
                <w:sz w:val="18"/>
                <w:szCs w:val="18"/>
                <w:lang w:eastAsia="de-DE"/>
              </w:rPr>
              <w:t>2</w:t>
            </w:r>
            <w:r w:rsidR="007C079B">
              <w:rPr>
                <w:rFonts w:cs="Arial"/>
                <w:color w:val="000000"/>
                <w:sz w:val="18"/>
                <w:szCs w:val="18"/>
                <w:lang w:eastAsia="de-DE"/>
              </w:rPr>
              <w:t>5</w:t>
            </w:r>
          </w:p>
        </w:tc>
        <w:tc>
          <w:tcPr>
            <w:tcW w:w="1107" w:type="dxa"/>
            <w:shd w:val="clear" w:color="auto" w:fill="FFE5D6"/>
            <w:vAlign w:val="center"/>
            <w:hideMark/>
          </w:tcPr>
          <w:p w:rsidRPr="00660AA7" w:rsidR="00660AA7" w:rsidP="00F02571" w:rsidRDefault="00350924" w14:paraId="1275AAD5" w14:textId="491482E4">
            <w:pPr>
              <w:spacing w:before="0" w:line="240" w:lineRule="auto"/>
              <w:jc w:val="center"/>
              <w:rPr>
                <w:rFonts w:cs="Arial"/>
                <w:color w:val="000000"/>
                <w:sz w:val="18"/>
                <w:szCs w:val="18"/>
                <w:lang w:eastAsia="de-DE"/>
              </w:rPr>
            </w:pPr>
            <w:r>
              <w:rPr>
                <w:rFonts w:cs="Arial"/>
                <w:color w:val="000000"/>
                <w:sz w:val="18"/>
                <w:szCs w:val="18"/>
                <w:lang w:eastAsia="de-DE"/>
              </w:rPr>
              <w:t>20</w:t>
            </w:r>
          </w:p>
        </w:tc>
        <w:tc>
          <w:tcPr>
            <w:tcW w:w="1043" w:type="dxa"/>
            <w:shd w:val="clear" w:color="auto" w:fill="FFE5D6"/>
            <w:vAlign w:val="center"/>
            <w:hideMark/>
          </w:tcPr>
          <w:p w:rsidRPr="00660AA7" w:rsidR="00660AA7" w:rsidP="00F02571" w:rsidRDefault="00161CC3" w14:paraId="47275D68" w14:textId="1B02BC82">
            <w:pPr>
              <w:spacing w:before="0" w:line="240" w:lineRule="auto"/>
              <w:jc w:val="center"/>
              <w:rPr>
                <w:rFonts w:cs="Arial"/>
                <w:color w:val="000000"/>
                <w:sz w:val="18"/>
                <w:szCs w:val="18"/>
                <w:lang w:eastAsia="de-DE"/>
              </w:rPr>
            </w:pPr>
            <w:r w:rsidRPr="00161CC3">
              <w:rPr>
                <w:rFonts w:cs="Arial"/>
                <w:sz w:val="18"/>
                <w:szCs w:val="18"/>
              </w:rPr>
              <w:t>500</w:t>
            </w:r>
          </w:p>
        </w:tc>
      </w:tr>
      <w:tr w:rsidRPr="00934D15" w:rsidR="00966632" w:rsidTr="007A25DB" w14:paraId="7C8097F1" w14:textId="77777777">
        <w:trPr>
          <w:cantSplit/>
          <w:trHeight w:val="283"/>
        </w:trPr>
        <w:tc>
          <w:tcPr>
            <w:tcW w:w="680" w:type="dxa"/>
            <w:vMerge/>
            <w:shd w:val="clear" w:color="auto" w:fill="FFE5D6"/>
            <w:textDirection w:val="btLr"/>
            <w:vAlign w:val="center"/>
          </w:tcPr>
          <w:p w:rsidRPr="00D86D59" w:rsidR="00E02F8D" w:rsidP="00E02F8D" w:rsidRDefault="00E02F8D" w14:paraId="77FB97B9" w14:textId="77777777">
            <w:pPr>
              <w:spacing w:before="0" w:line="240" w:lineRule="auto"/>
              <w:jc w:val="center"/>
              <w:rPr>
                <w:rFonts w:cs="Arial"/>
                <w:color w:val="000000"/>
                <w:sz w:val="18"/>
                <w:szCs w:val="18"/>
                <w:lang w:val="en-US" w:eastAsia="de-DE"/>
              </w:rPr>
            </w:pPr>
          </w:p>
        </w:tc>
        <w:tc>
          <w:tcPr>
            <w:tcW w:w="2551" w:type="dxa"/>
            <w:shd w:val="clear" w:color="auto" w:fill="FFE5D6"/>
            <w:vAlign w:val="center"/>
          </w:tcPr>
          <w:p w:rsidRPr="00892A40" w:rsidR="00934D15" w:rsidP="00660AA7" w:rsidRDefault="00934D15" w14:paraId="286D9322" w14:textId="719DB2E9">
            <w:pPr>
              <w:spacing w:before="0" w:line="240" w:lineRule="auto"/>
              <w:jc w:val="left"/>
              <w:rPr>
                <w:rFonts w:cs="Arial"/>
                <w:color w:val="000000"/>
                <w:sz w:val="18"/>
                <w:szCs w:val="18"/>
                <w:lang w:val="it-CH" w:eastAsia="de-DE"/>
              </w:rPr>
            </w:pPr>
            <w:r w:rsidRPr="00892A40">
              <w:rPr>
                <w:rFonts w:cs="Arial"/>
                <w:color w:val="000000"/>
                <w:sz w:val="18"/>
                <w:szCs w:val="18"/>
                <w:lang w:val="it-CH" w:eastAsia="de-DE"/>
              </w:rPr>
              <w:t>Personnel Airlock DSP V+ - Corridor</w:t>
            </w:r>
          </w:p>
        </w:tc>
        <w:tc>
          <w:tcPr>
            <w:tcW w:w="572" w:type="dxa"/>
            <w:shd w:val="clear" w:color="auto" w:fill="FFE5D6"/>
            <w:vAlign w:val="center"/>
          </w:tcPr>
          <w:p w:rsidRPr="00934D15" w:rsidR="00934D15" w:rsidP="00F02571" w:rsidRDefault="00AF4748" w14:paraId="0EB235AE" w14:textId="119EFC7E">
            <w:pPr>
              <w:spacing w:before="0" w:line="240" w:lineRule="auto"/>
              <w:jc w:val="center"/>
              <w:rPr>
                <w:rFonts w:cs="Arial"/>
                <w:color w:val="000000"/>
                <w:sz w:val="18"/>
                <w:szCs w:val="18"/>
                <w:lang w:val="en-US" w:eastAsia="de-DE"/>
              </w:rPr>
            </w:pPr>
            <w:r>
              <w:rPr>
                <w:rFonts w:cs="Arial"/>
                <w:color w:val="000000"/>
                <w:sz w:val="18"/>
                <w:szCs w:val="18"/>
                <w:lang w:eastAsia="de-DE"/>
              </w:rPr>
              <w:t>none</w:t>
            </w:r>
          </w:p>
        </w:tc>
        <w:tc>
          <w:tcPr>
            <w:tcW w:w="675" w:type="dxa"/>
            <w:shd w:val="clear" w:color="auto" w:fill="FFE5D6"/>
            <w:vAlign w:val="center"/>
          </w:tcPr>
          <w:p w:rsidRPr="00934D15" w:rsidR="00934D15" w:rsidP="00F02571" w:rsidRDefault="00934D15" w14:paraId="65C1FBC5" w14:textId="67583C2D">
            <w:pPr>
              <w:spacing w:before="0" w:line="240" w:lineRule="auto"/>
              <w:jc w:val="center"/>
              <w:rPr>
                <w:rFonts w:cs="Arial"/>
                <w:color w:val="000000"/>
                <w:sz w:val="18"/>
                <w:szCs w:val="18"/>
                <w:lang w:val="en-US" w:eastAsia="de-DE"/>
              </w:rPr>
            </w:pPr>
            <w:r>
              <w:rPr>
                <w:rFonts w:cs="Arial"/>
                <w:color w:val="000000"/>
                <w:sz w:val="18"/>
                <w:szCs w:val="18"/>
                <w:lang w:val="en-US" w:eastAsia="de-DE"/>
              </w:rPr>
              <w:t>C</w:t>
            </w:r>
          </w:p>
        </w:tc>
        <w:tc>
          <w:tcPr>
            <w:tcW w:w="1171" w:type="dxa"/>
            <w:shd w:val="clear" w:color="auto" w:fill="FFE5D6"/>
            <w:vAlign w:val="center"/>
          </w:tcPr>
          <w:p w:rsidRPr="00934D15" w:rsidR="00934D15" w:rsidP="00F02571" w:rsidRDefault="00934D15" w14:paraId="5DE4B12C" w14:textId="0B22241E">
            <w:pPr>
              <w:spacing w:before="0" w:line="240" w:lineRule="auto"/>
              <w:jc w:val="center"/>
              <w:rPr>
                <w:rFonts w:cs="Arial"/>
                <w:color w:val="000000"/>
                <w:sz w:val="18"/>
                <w:szCs w:val="18"/>
                <w:lang w:val="en-US" w:eastAsia="de-DE"/>
              </w:rPr>
            </w:pPr>
            <w:r w:rsidRPr="00660AA7">
              <w:rPr>
                <w:rFonts w:cs="Arial"/>
                <w:color w:val="000000"/>
                <w:sz w:val="18"/>
                <w:szCs w:val="18"/>
                <w:lang w:eastAsia="de-DE"/>
              </w:rPr>
              <w:t>Ground floor</w:t>
            </w:r>
          </w:p>
        </w:tc>
        <w:tc>
          <w:tcPr>
            <w:tcW w:w="693" w:type="dxa"/>
            <w:shd w:val="clear" w:color="auto" w:fill="FFE5D6"/>
            <w:vAlign w:val="center"/>
          </w:tcPr>
          <w:p w:rsidRPr="00934D15" w:rsidR="00934D15" w:rsidP="00F02571" w:rsidRDefault="00E53023" w14:paraId="296DC173" w14:textId="06DCBBF5">
            <w:pPr>
              <w:spacing w:before="0" w:line="240" w:lineRule="auto"/>
              <w:jc w:val="center"/>
              <w:rPr>
                <w:rFonts w:cs="Arial"/>
                <w:color w:val="000000"/>
                <w:sz w:val="18"/>
                <w:szCs w:val="18"/>
                <w:lang w:val="en-US" w:eastAsia="de-DE"/>
              </w:rPr>
            </w:pPr>
            <w:r>
              <w:rPr>
                <w:rFonts w:cs="Arial"/>
                <w:color w:val="000000"/>
                <w:sz w:val="18"/>
                <w:szCs w:val="18"/>
                <w:lang w:val="en-US" w:eastAsia="de-DE"/>
              </w:rPr>
              <w:t>6</w:t>
            </w:r>
          </w:p>
        </w:tc>
        <w:tc>
          <w:tcPr>
            <w:tcW w:w="680" w:type="dxa"/>
            <w:shd w:val="clear" w:color="auto" w:fill="FFE5D6"/>
            <w:vAlign w:val="center"/>
          </w:tcPr>
          <w:p w:rsidRPr="00934D15" w:rsidR="00934D15" w:rsidP="00F02571" w:rsidRDefault="004615B8" w14:paraId="72A311CC" w14:textId="1134EFB3">
            <w:pPr>
              <w:spacing w:before="0" w:line="240" w:lineRule="auto"/>
              <w:jc w:val="center"/>
              <w:rPr>
                <w:rFonts w:cs="Arial"/>
                <w:color w:val="000000"/>
                <w:sz w:val="18"/>
                <w:szCs w:val="18"/>
                <w:lang w:val="en-US" w:eastAsia="de-DE"/>
              </w:rPr>
            </w:pPr>
            <w:r>
              <w:rPr>
                <w:rFonts w:cs="Arial"/>
                <w:color w:val="000000"/>
                <w:sz w:val="18"/>
                <w:szCs w:val="18"/>
                <w:lang w:val="en-US" w:eastAsia="de-DE"/>
              </w:rPr>
              <w:t>3</w:t>
            </w:r>
          </w:p>
        </w:tc>
        <w:tc>
          <w:tcPr>
            <w:tcW w:w="809" w:type="dxa"/>
            <w:shd w:val="clear" w:color="auto" w:fill="FFE5D6"/>
            <w:vAlign w:val="center"/>
          </w:tcPr>
          <w:p w:rsidRPr="00934D15" w:rsidR="00934D15" w:rsidP="00F02571" w:rsidRDefault="00E63810" w14:paraId="74EEA1B6" w14:textId="4639A9D9">
            <w:pPr>
              <w:spacing w:before="0" w:line="240" w:lineRule="auto"/>
              <w:jc w:val="center"/>
              <w:rPr>
                <w:rFonts w:cs="Arial"/>
                <w:color w:val="000000"/>
                <w:sz w:val="18"/>
                <w:szCs w:val="18"/>
                <w:lang w:val="en-US" w:eastAsia="de-DE"/>
              </w:rPr>
            </w:pPr>
            <w:r>
              <w:rPr>
                <w:rFonts w:cs="Arial"/>
                <w:color w:val="000000"/>
                <w:sz w:val="18"/>
                <w:szCs w:val="18"/>
                <w:lang w:val="en-US" w:eastAsia="de-DE"/>
              </w:rPr>
              <w:t>17</w:t>
            </w:r>
          </w:p>
        </w:tc>
        <w:tc>
          <w:tcPr>
            <w:tcW w:w="1107" w:type="dxa"/>
            <w:shd w:val="clear" w:color="auto" w:fill="FFE5D6"/>
            <w:vAlign w:val="center"/>
          </w:tcPr>
          <w:p w:rsidRPr="00934D15" w:rsidR="00934D15" w:rsidP="00F02571" w:rsidRDefault="006D5AFA" w14:paraId="01BEC4D2" w14:textId="3D43D90C">
            <w:pPr>
              <w:spacing w:before="0" w:line="240" w:lineRule="auto"/>
              <w:jc w:val="center"/>
              <w:rPr>
                <w:rFonts w:cs="Arial"/>
                <w:color w:val="000000"/>
                <w:sz w:val="18"/>
                <w:szCs w:val="18"/>
                <w:lang w:val="en-US" w:eastAsia="de-DE"/>
              </w:rPr>
            </w:pPr>
            <w:r>
              <w:rPr>
                <w:rFonts w:cs="Arial"/>
                <w:color w:val="000000"/>
                <w:sz w:val="18"/>
                <w:szCs w:val="18"/>
                <w:lang w:val="en-US" w:eastAsia="de-DE"/>
              </w:rPr>
              <w:t>30</w:t>
            </w:r>
          </w:p>
        </w:tc>
        <w:tc>
          <w:tcPr>
            <w:tcW w:w="1043" w:type="dxa"/>
            <w:shd w:val="clear" w:color="auto" w:fill="FFE5D6"/>
            <w:vAlign w:val="center"/>
          </w:tcPr>
          <w:p w:rsidRPr="00934D15" w:rsidR="00934D15" w:rsidP="00F02571" w:rsidRDefault="00161CC3" w14:paraId="0E916FF4" w14:textId="53068604">
            <w:pPr>
              <w:spacing w:before="0" w:line="240" w:lineRule="auto"/>
              <w:jc w:val="center"/>
              <w:rPr>
                <w:rFonts w:cs="Arial"/>
                <w:color w:val="000000"/>
                <w:sz w:val="18"/>
                <w:szCs w:val="18"/>
                <w:lang w:val="en-US" w:eastAsia="de-DE"/>
              </w:rPr>
            </w:pPr>
            <w:r w:rsidRPr="00161CC3">
              <w:rPr>
                <w:rFonts w:cs="Arial"/>
                <w:sz w:val="18"/>
                <w:szCs w:val="18"/>
              </w:rPr>
              <w:t>510</w:t>
            </w:r>
          </w:p>
        </w:tc>
      </w:tr>
      <w:tr w:rsidRPr="00934D15" w:rsidR="00966632" w:rsidTr="007A25DB" w14:paraId="5349CB1E" w14:textId="77777777">
        <w:trPr>
          <w:cantSplit/>
          <w:trHeight w:val="283"/>
        </w:trPr>
        <w:tc>
          <w:tcPr>
            <w:tcW w:w="680" w:type="dxa"/>
            <w:vMerge/>
            <w:shd w:val="clear" w:color="auto" w:fill="FFE5D6"/>
            <w:textDirection w:val="btLr"/>
            <w:vAlign w:val="center"/>
          </w:tcPr>
          <w:p w:rsidRPr="00D86D59" w:rsidR="00E02F8D" w:rsidP="00E02F8D" w:rsidRDefault="00E02F8D" w14:paraId="6259C114" w14:textId="77777777">
            <w:pPr>
              <w:spacing w:before="0" w:line="240" w:lineRule="auto"/>
              <w:jc w:val="center"/>
              <w:rPr>
                <w:rFonts w:cs="Arial"/>
                <w:color w:val="000000"/>
                <w:sz w:val="18"/>
                <w:szCs w:val="18"/>
                <w:lang w:val="en-US" w:eastAsia="de-DE"/>
              </w:rPr>
            </w:pPr>
          </w:p>
        </w:tc>
        <w:tc>
          <w:tcPr>
            <w:tcW w:w="2551" w:type="dxa"/>
            <w:shd w:val="clear" w:color="auto" w:fill="FFE5D6"/>
            <w:vAlign w:val="center"/>
          </w:tcPr>
          <w:p w:rsidRPr="00892A40" w:rsidR="00934D15" w:rsidP="00660AA7" w:rsidRDefault="00934D15" w14:paraId="370D0B02" w14:textId="4F7FFBF1">
            <w:pPr>
              <w:spacing w:before="0" w:line="240" w:lineRule="auto"/>
              <w:jc w:val="left"/>
              <w:rPr>
                <w:rFonts w:cs="Arial"/>
                <w:color w:val="000000"/>
                <w:sz w:val="18"/>
                <w:szCs w:val="18"/>
                <w:lang w:val="it-CH" w:eastAsia="de-DE"/>
              </w:rPr>
            </w:pPr>
            <w:r w:rsidRPr="00892A40">
              <w:rPr>
                <w:rFonts w:cs="Arial"/>
                <w:color w:val="000000"/>
                <w:sz w:val="18"/>
                <w:szCs w:val="18"/>
                <w:lang w:val="it-CH" w:eastAsia="de-DE"/>
              </w:rPr>
              <w:t>Personnel Airlock DSP V+ - Corridor</w:t>
            </w:r>
          </w:p>
        </w:tc>
        <w:tc>
          <w:tcPr>
            <w:tcW w:w="572" w:type="dxa"/>
            <w:shd w:val="clear" w:color="auto" w:fill="FFE5D6"/>
            <w:vAlign w:val="center"/>
          </w:tcPr>
          <w:p w:rsidRPr="00934D15" w:rsidR="00934D15" w:rsidP="00F02571" w:rsidRDefault="00AF4748" w14:paraId="0A6C25B8" w14:textId="62AF61D7">
            <w:pPr>
              <w:spacing w:before="0" w:line="240" w:lineRule="auto"/>
              <w:jc w:val="center"/>
              <w:rPr>
                <w:rFonts w:cs="Arial"/>
                <w:color w:val="000000"/>
                <w:sz w:val="18"/>
                <w:szCs w:val="18"/>
                <w:lang w:val="en-US" w:eastAsia="de-DE"/>
              </w:rPr>
            </w:pPr>
            <w:r>
              <w:rPr>
                <w:rFonts w:cs="Arial"/>
                <w:color w:val="000000"/>
                <w:sz w:val="18"/>
                <w:szCs w:val="18"/>
                <w:lang w:eastAsia="de-DE"/>
              </w:rPr>
              <w:t>none</w:t>
            </w:r>
          </w:p>
        </w:tc>
        <w:tc>
          <w:tcPr>
            <w:tcW w:w="675" w:type="dxa"/>
            <w:shd w:val="clear" w:color="auto" w:fill="FFE5D6"/>
            <w:vAlign w:val="center"/>
          </w:tcPr>
          <w:p w:rsidRPr="00934D15" w:rsidR="00934D15" w:rsidP="00F02571" w:rsidRDefault="00934D15" w14:paraId="71EFBD16" w14:textId="26B95160">
            <w:pPr>
              <w:spacing w:before="0" w:line="240" w:lineRule="auto"/>
              <w:jc w:val="center"/>
              <w:rPr>
                <w:rFonts w:cs="Arial"/>
                <w:color w:val="000000"/>
                <w:sz w:val="18"/>
                <w:szCs w:val="18"/>
                <w:lang w:val="en-US" w:eastAsia="de-DE"/>
              </w:rPr>
            </w:pPr>
            <w:r>
              <w:rPr>
                <w:rFonts w:cs="Arial"/>
                <w:color w:val="000000"/>
                <w:sz w:val="18"/>
                <w:szCs w:val="18"/>
                <w:lang w:val="en-US" w:eastAsia="de-DE"/>
              </w:rPr>
              <w:t>D</w:t>
            </w:r>
          </w:p>
        </w:tc>
        <w:tc>
          <w:tcPr>
            <w:tcW w:w="1171" w:type="dxa"/>
            <w:shd w:val="clear" w:color="auto" w:fill="FFE5D6"/>
            <w:vAlign w:val="center"/>
          </w:tcPr>
          <w:p w:rsidRPr="00934D15" w:rsidR="00934D15" w:rsidP="00F02571" w:rsidRDefault="00934D15" w14:paraId="1535EC81" w14:textId="702FFC09">
            <w:pPr>
              <w:spacing w:before="0" w:line="240" w:lineRule="auto"/>
              <w:jc w:val="center"/>
              <w:rPr>
                <w:rFonts w:cs="Arial"/>
                <w:color w:val="000000"/>
                <w:sz w:val="18"/>
                <w:szCs w:val="18"/>
                <w:lang w:val="en-US" w:eastAsia="de-DE"/>
              </w:rPr>
            </w:pPr>
            <w:r w:rsidRPr="00660AA7">
              <w:rPr>
                <w:rFonts w:cs="Arial"/>
                <w:color w:val="000000"/>
                <w:sz w:val="18"/>
                <w:szCs w:val="18"/>
                <w:lang w:eastAsia="de-DE"/>
              </w:rPr>
              <w:t>Ground floor</w:t>
            </w:r>
          </w:p>
        </w:tc>
        <w:tc>
          <w:tcPr>
            <w:tcW w:w="693" w:type="dxa"/>
            <w:shd w:val="clear" w:color="auto" w:fill="FFE5D6"/>
            <w:vAlign w:val="center"/>
          </w:tcPr>
          <w:p w:rsidRPr="00934D15" w:rsidR="00934D15" w:rsidP="00F02571" w:rsidRDefault="00E53023" w14:paraId="50BEDFE9" w14:textId="56A2EDF0">
            <w:pPr>
              <w:spacing w:before="0" w:line="240" w:lineRule="auto"/>
              <w:jc w:val="center"/>
              <w:rPr>
                <w:rFonts w:cs="Arial"/>
                <w:color w:val="000000"/>
                <w:sz w:val="18"/>
                <w:szCs w:val="18"/>
                <w:lang w:val="en-US" w:eastAsia="de-DE"/>
              </w:rPr>
            </w:pPr>
            <w:r>
              <w:rPr>
                <w:rFonts w:cs="Arial"/>
                <w:color w:val="000000"/>
                <w:sz w:val="18"/>
                <w:szCs w:val="18"/>
                <w:lang w:val="en-US" w:eastAsia="de-DE"/>
              </w:rPr>
              <w:t>6</w:t>
            </w:r>
          </w:p>
        </w:tc>
        <w:tc>
          <w:tcPr>
            <w:tcW w:w="680" w:type="dxa"/>
            <w:shd w:val="clear" w:color="auto" w:fill="FFE5D6"/>
            <w:vAlign w:val="center"/>
          </w:tcPr>
          <w:p w:rsidRPr="00934D15" w:rsidR="00934D15" w:rsidP="00F02571" w:rsidRDefault="004615B8" w14:paraId="45A0DFAF" w14:textId="0B0D9944">
            <w:pPr>
              <w:spacing w:before="0" w:line="240" w:lineRule="auto"/>
              <w:jc w:val="center"/>
              <w:rPr>
                <w:rFonts w:cs="Arial"/>
                <w:color w:val="000000"/>
                <w:sz w:val="18"/>
                <w:szCs w:val="18"/>
                <w:lang w:val="en-US" w:eastAsia="de-DE"/>
              </w:rPr>
            </w:pPr>
            <w:r>
              <w:rPr>
                <w:rFonts w:cs="Arial"/>
                <w:color w:val="000000"/>
                <w:sz w:val="18"/>
                <w:szCs w:val="18"/>
                <w:lang w:val="en-US" w:eastAsia="de-DE"/>
              </w:rPr>
              <w:t>3</w:t>
            </w:r>
          </w:p>
        </w:tc>
        <w:tc>
          <w:tcPr>
            <w:tcW w:w="809" w:type="dxa"/>
            <w:shd w:val="clear" w:color="auto" w:fill="FFE5D6"/>
            <w:vAlign w:val="center"/>
          </w:tcPr>
          <w:p w:rsidRPr="00934D15" w:rsidR="00934D15" w:rsidP="00F02571" w:rsidRDefault="00E63810" w14:paraId="47B227F2" w14:textId="0F001F0F">
            <w:pPr>
              <w:spacing w:before="0" w:line="240" w:lineRule="auto"/>
              <w:jc w:val="center"/>
              <w:rPr>
                <w:rFonts w:cs="Arial"/>
                <w:color w:val="000000"/>
                <w:sz w:val="18"/>
                <w:szCs w:val="18"/>
                <w:lang w:val="en-US" w:eastAsia="de-DE"/>
              </w:rPr>
            </w:pPr>
            <w:r>
              <w:rPr>
                <w:rFonts w:cs="Arial"/>
                <w:color w:val="000000"/>
                <w:sz w:val="18"/>
                <w:szCs w:val="18"/>
                <w:lang w:val="en-US" w:eastAsia="de-DE"/>
              </w:rPr>
              <w:t>17</w:t>
            </w:r>
          </w:p>
        </w:tc>
        <w:tc>
          <w:tcPr>
            <w:tcW w:w="1107" w:type="dxa"/>
            <w:shd w:val="clear" w:color="auto" w:fill="FFE5D6"/>
            <w:vAlign w:val="center"/>
          </w:tcPr>
          <w:p w:rsidRPr="00934D15" w:rsidR="00934D15" w:rsidP="00F02571" w:rsidRDefault="006D5AFA" w14:paraId="18B353EC" w14:textId="66E11F45">
            <w:pPr>
              <w:spacing w:before="0" w:line="240" w:lineRule="auto"/>
              <w:jc w:val="center"/>
              <w:rPr>
                <w:rFonts w:cs="Arial"/>
                <w:color w:val="000000"/>
                <w:sz w:val="18"/>
                <w:szCs w:val="18"/>
                <w:lang w:val="en-US" w:eastAsia="de-DE"/>
              </w:rPr>
            </w:pPr>
            <w:r>
              <w:rPr>
                <w:rFonts w:cs="Arial"/>
                <w:color w:val="000000"/>
                <w:sz w:val="18"/>
                <w:szCs w:val="18"/>
                <w:lang w:val="en-US" w:eastAsia="de-DE"/>
              </w:rPr>
              <w:t>20</w:t>
            </w:r>
          </w:p>
        </w:tc>
        <w:tc>
          <w:tcPr>
            <w:tcW w:w="1043" w:type="dxa"/>
            <w:shd w:val="clear" w:color="auto" w:fill="FFE5D6"/>
            <w:vAlign w:val="center"/>
          </w:tcPr>
          <w:p w:rsidRPr="00934D15" w:rsidR="00934D15" w:rsidP="00F02571" w:rsidRDefault="00161CC3" w14:paraId="32A73284" w14:textId="3C502989">
            <w:pPr>
              <w:spacing w:before="0" w:line="240" w:lineRule="auto"/>
              <w:jc w:val="center"/>
              <w:rPr>
                <w:rFonts w:cs="Arial"/>
                <w:color w:val="000000"/>
                <w:sz w:val="18"/>
                <w:szCs w:val="18"/>
                <w:lang w:val="en-US" w:eastAsia="de-DE"/>
              </w:rPr>
            </w:pPr>
            <w:r w:rsidRPr="00161CC3">
              <w:rPr>
                <w:rFonts w:cs="Arial"/>
                <w:sz w:val="18"/>
                <w:szCs w:val="18"/>
              </w:rPr>
              <w:t>340</w:t>
            </w:r>
          </w:p>
        </w:tc>
      </w:tr>
      <w:tr w:rsidRPr="00732B58" w:rsidR="00966632" w:rsidTr="007A25DB" w14:paraId="03D28B20" w14:textId="77777777">
        <w:trPr>
          <w:cantSplit/>
          <w:trHeight w:val="283"/>
        </w:trPr>
        <w:tc>
          <w:tcPr>
            <w:tcW w:w="680" w:type="dxa"/>
            <w:vMerge/>
            <w:shd w:val="clear" w:color="auto" w:fill="FFE5D6"/>
            <w:textDirection w:val="btLr"/>
            <w:vAlign w:val="center"/>
          </w:tcPr>
          <w:p w:rsidRPr="00D86D59" w:rsidR="00E02F8D" w:rsidP="00E02F8D" w:rsidRDefault="00E02F8D" w14:paraId="188B4B7A" w14:textId="77777777">
            <w:pPr>
              <w:spacing w:before="0" w:line="240" w:lineRule="auto"/>
              <w:jc w:val="center"/>
              <w:rPr>
                <w:rFonts w:cs="Arial"/>
                <w:color w:val="000000"/>
                <w:sz w:val="18"/>
                <w:szCs w:val="18"/>
                <w:lang w:val="en-US" w:eastAsia="de-DE"/>
              </w:rPr>
            </w:pPr>
          </w:p>
        </w:tc>
        <w:tc>
          <w:tcPr>
            <w:tcW w:w="2551" w:type="dxa"/>
            <w:shd w:val="clear" w:color="auto" w:fill="FFE5D6"/>
            <w:vAlign w:val="center"/>
            <w:hideMark/>
          </w:tcPr>
          <w:p w:rsidRPr="00D86D59" w:rsidR="00660AA7" w:rsidP="00660AA7" w:rsidRDefault="00660AA7" w14:paraId="7E67CE8C" w14:textId="1EC73EA8">
            <w:pPr>
              <w:spacing w:before="0" w:line="240" w:lineRule="auto"/>
              <w:jc w:val="left"/>
              <w:rPr>
                <w:rFonts w:cs="Arial"/>
                <w:color w:val="000000"/>
                <w:sz w:val="18"/>
                <w:szCs w:val="18"/>
                <w:lang w:val="en-US" w:eastAsia="de-DE"/>
              </w:rPr>
            </w:pPr>
            <w:r w:rsidRPr="00D86D59">
              <w:rPr>
                <w:rFonts w:cs="Arial"/>
                <w:color w:val="000000"/>
                <w:sz w:val="18"/>
                <w:szCs w:val="18"/>
                <w:lang w:val="en-US" w:eastAsia="de-DE"/>
              </w:rPr>
              <w:t>Material Airlock USP QC</w:t>
            </w:r>
            <w:r w:rsidR="00094373">
              <w:rPr>
                <w:rFonts w:cs="Arial"/>
                <w:color w:val="000000"/>
                <w:sz w:val="18"/>
                <w:szCs w:val="18"/>
                <w:lang w:val="en-US" w:eastAsia="de-DE"/>
              </w:rPr>
              <w:t xml:space="preserve"> </w:t>
            </w:r>
            <w:r w:rsidRPr="00D86D59">
              <w:rPr>
                <w:rFonts w:cs="Arial"/>
                <w:color w:val="000000"/>
                <w:sz w:val="18"/>
                <w:szCs w:val="18"/>
                <w:lang w:val="en-US" w:eastAsia="de-DE"/>
              </w:rPr>
              <w:t>-DSP V+</w:t>
            </w:r>
          </w:p>
        </w:tc>
        <w:tc>
          <w:tcPr>
            <w:tcW w:w="572" w:type="dxa"/>
            <w:shd w:val="clear" w:color="auto" w:fill="FFE5D6"/>
            <w:vAlign w:val="center"/>
            <w:hideMark/>
          </w:tcPr>
          <w:p w:rsidRPr="00660AA7" w:rsidR="00660AA7" w:rsidP="00F02571" w:rsidRDefault="00AF4748" w14:paraId="6F6BCBAA" w14:textId="00804A6D">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660AA7" w14:paraId="15712DE0"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C</w:t>
            </w:r>
          </w:p>
        </w:tc>
        <w:tc>
          <w:tcPr>
            <w:tcW w:w="1171" w:type="dxa"/>
            <w:shd w:val="clear" w:color="auto" w:fill="FFE5D6"/>
            <w:vAlign w:val="center"/>
            <w:hideMark/>
          </w:tcPr>
          <w:p w:rsidRPr="00660AA7" w:rsidR="00660AA7" w:rsidP="00F02571" w:rsidRDefault="00660AA7" w14:paraId="31F99A41"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E53023" w14:paraId="4F9F8C13" w14:textId="372E258D">
            <w:pPr>
              <w:spacing w:before="0" w:line="240" w:lineRule="auto"/>
              <w:jc w:val="center"/>
              <w:rPr>
                <w:rFonts w:cs="Arial"/>
                <w:color w:val="000000"/>
                <w:sz w:val="18"/>
                <w:szCs w:val="18"/>
                <w:lang w:eastAsia="de-DE"/>
              </w:rPr>
            </w:pPr>
            <w:r>
              <w:rPr>
                <w:rFonts w:cs="Arial"/>
                <w:color w:val="000000"/>
                <w:sz w:val="18"/>
                <w:szCs w:val="18"/>
                <w:lang w:eastAsia="de-DE"/>
              </w:rPr>
              <w:t>14</w:t>
            </w:r>
          </w:p>
        </w:tc>
        <w:tc>
          <w:tcPr>
            <w:tcW w:w="680" w:type="dxa"/>
            <w:shd w:val="clear" w:color="auto" w:fill="FFE5D6"/>
            <w:vAlign w:val="center"/>
            <w:hideMark/>
          </w:tcPr>
          <w:p w:rsidRPr="00660AA7" w:rsidR="00660AA7" w:rsidP="00F02571" w:rsidRDefault="004615B8" w14:paraId="36CD9449" w14:textId="689E4B61">
            <w:pPr>
              <w:spacing w:before="0" w:line="240" w:lineRule="auto"/>
              <w:jc w:val="center"/>
              <w:rPr>
                <w:rFonts w:cs="Arial"/>
                <w:color w:val="000000"/>
                <w:sz w:val="18"/>
                <w:szCs w:val="18"/>
                <w:lang w:eastAsia="de-DE"/>
              </w:rPr>
            </w:pPr>
            <w:r>
              <w:rPr>
                <w:rFonts w:cs="Arial"/>
                <w:color w:val="000000"/>
                <w:sz w:val="18"/>
                <w:szCs w:val="18"/>
                <w:lang w:eastAsia="de-DE"/>
              </w:rPr>
              <w:t>3</w:t>
            </w:r>
          </w:p>
        </w:tc>
        <w:tc>
          <w:tcPr>
            <w:tcW w:w="809" w:type="dxa"/>
            <w:shd w:val="clear" w:color="auto" w:fill="FFE5D6"/>
            <w:vAlign w:val="center"/>
            <w:hideMark/>
          </w:tcPr>
          <w:p w:rsidRPr="00660AA7" w:rsidR="00660AA7" w:rsidP="00F02571" w:rsidRDefault="0009726F" w14:paraId="07BE9721" w14:textId="5AA42B5E">
            <w:pPr>
              <w:spacing w:before="0" w:line="240" w:lineRule="auto"/>
              <w:jc w:val="center"/>
              <w:rPr>
                <w:rFonts w:cs="Arial"/>
                <w:color w:val="000000"/>
                <w:sz w:val="18"/>
                <w:szCs w:val="18"/>
                <w:lang w:eastAsia="de-DE"/>
              </w:rPr>
            </w:pPr>
            <w:r>
              <w:rPr>
                <w:rFonts w:cs="Arial"/>
                <w:color w:val="000000"/>
                <w:sz w:val="18"/>
                <w:szCs w:val="18"/>
                <w:lang w:eastAsia="de-DE"/>
              </w:rPr>
              <w:t>4</w:t>
            </w:r>
            <w:r w:rsidR="007C079B">
              <w:rPr>
                <w:rFonts w:cs="Arial"/>
                <w:color w:val="000000"/>
                <w:sz w:val="18"/>
                <w:szCs w:val="18"/>
                <w:lang w:eastAsia="de-DE"/>
              </w:rPr>
              <w:t>3</w:t>
            </w:r>
          </w:p>
        </w:tc>
        <w:tc>
          <w:tcPr>
            <w:tcW w:w="1107" w:type="dxa"/>
            <w:shd w:val="clear" w:color="auto" w:fill="FFE5D6"/>
            <w:vAlign w:val="center"/>
            <w:hideMark/>
          </w:tcPr>
          <w:p w:rsidRPr="00660AA7" w:rsidR="00660AA7" w:rsidP="00F02571" w:rsidRDefault="006D5AFA" w14:paraId="35B881F7" w14:textId="125D977A">
            <w:pPr>
              <w:spacing w:before="0" w:line="240" w:lineRule="auto"/>
              <w:jc w:val="center"/>
              <w:rPr>
                <w:rFonts w:cs="Arial"/>
                <w:color w:val="000000"/>
                <w:sz w:val="18"/>
                <w:szCs w:val="18"/>
                <w:lang w:eastAsia="de-DE"/>
              </w:rPr>
            </w:pPr>
            <w:r>
              <w:rPr>
                <w:rFonts w:cs="Arial"/>
                <w:color w:val="000000"/>
                <w:sz w:val="18"/>
                <w:szCs w:val="18"/>
                <w:lang w:eastAsia="de-DE"/>
              </w:rPr>
              <w:t>30</w:t>
            </w:r>
          </w:p>
        </w:tc>
        <w:tc>
          <w:tcPr>
            <w:tcW w:w="1043" w:type="dxa"/>
            <w:shd w:val="clear" w:color="auto" w:fill="FFE5D6"/>
            <w:vAlign w:val="center"/>
            <w:hideMark/>
          </w:tcPr>
          <w:p w:rsidRPr="00660AA7" w:rsidR="00660AA7" w:rsidP="00F02571" w:rsidRDefault="00161CC3" w14:paraId="025EA452" w14:textId="6A563DB1">
            <w:pPr>
              <w:spacing w:before="0" w:line="240" w:lineRule="auto"/>
              <w:jc w:val="center"/>
              <w:rPr>
                <w:rFonts w:cs="Arial"/>
                <w:color w:val="000000"/>
                <w:sz w:val="18"/>
                <w:szCs w:val="18"/>
                <w:lang w:eastAsia="de-DE"/>
              </w:rPr>
            </w:pPr>
            <w:r w:rsidRPr="00161CC3">
              <w:rPr>
                <w:rFonts w:cs="Arial"/>
                <w:sz w:val="18"/>
                <w:szCs w:val="18"/>
              </w:rPr>
              <w:t>1290</w:t>
            </w:r>
          </w:p>
        </w:tc>
      </w:tr>
      <w:tr w:rsidRPr="00732B58" w:rsidR="00966632" w:rsidTr="007A25DB" w14:paraId="05314896" w14:textId="77777777">
        <w:trPr>
          <w:cantSplit/>
          <w:trHeight w:val="283"/>
        </w:trPr>
        <w:tc>
          <w:tcPr>
            <w:tcW w:w="680" w:type="dxa"/>
            <w:vMerge/>
            <w:shd w:val="clear" w:color="auto" w:fill="FFE5D6"/>
            <w:textDirection w:val="btLr"/>
            <w:vAlign w:val="center"/>
          </w:tcPr>
          <w:p w:rsidRPr="00A3025C" w:rsidR="00E02F8D" w:rsidP="00E02F8D" w:rsidRDefault="00E02F8D" w14:paraId="2BAE2203" w14:textId="77777777">
            <w:pPr>
              <w:spacing w:before="0" w:line="240" w:lineRule="auto"/>
              <w:jc w:val="center"/>
              <w:rPr>
                <w:rFonts w:cs="Arial"/>
                <w:color w:val="000000"/>
                <w:sz w:val="18"/>
                <w:szCs w:val="18"/>
                <w:lang w:val="en-US" w:eastAsia="de-DE"/>
              </w:rPr>
            </w:pPr>
          </w:p>
        </w:tc>
        <w:tc>
          <w:tcPr>
            <w:tcW w:w="2551" w:type="dxa"/>
            <w:shd w:val="clear" w:color="auto" w:fill="FFE5D6"/>
            <w:vAlign w:val="center"/>
            <w:hideMark/>
          </w:tcPr>
          <w:p w:rsidRPr="00A3025C" w:rsidR="00660AA7" w:rsidP="00660AA7" w:rsidRDefault="00660AA7" w14:paraId="2E95FB3A" w14:textId="7584BB6B">
            <w:pPr>
              <w:spacing w:before="0" w:line="240" w:lineRule="auto"/>
              <w:jc w:val="left"/>
              <w:rPr>
                <w:rFonts w:cs="Arial"/>
                <w:color w:val="000000"/>
                <w:sz w:val="18"/>
                <w:szCs w:val="18"/>
                <w:lang w:val="en-US" w:eastAsia="de-DE"/>
              </w:rPr>
            </w:pPr>
            <w:r w:rsidRPr="00A3025C">
              <w:rPr>
                <w:rFonts w:cs="Arial"/>
                <w:color w:val="000000"/>
                <w:sz w:val="18"/>
                <w:szCs w:val="18"/>
                <w:lang w:val="en-US" w:eastAsia="de-DE"/>
              </w:rPr>
              <w:t>Material Airlock Buffer storage</w:t>
            </w:r>
            <w:r w:rsidR="005F7396">
              <w:rPr>
                <w:rFonts w:cs="Arial"/>
                <w:color w:val="000000"/>
                <w:sz w:val="18"/>
                <w:szCs w:val="18"/>
                <w:lang w:val="en-US" w:eastAsia="de-DE"/>
              </w:rPr>
              <w:t xml:space="preserve"> </w:t>
            </w:r>
            <w:r w:rsidRPr="00A3025C">
              <w:rPr>
                <w:rFonts w:cs="Arial"/>
                <w:color w:val="000000"/>
                <w:sz w:val="18"/>
                <w:szCs w:val="18"/>
                <w:lang w:val="en-US" w:eastAsia="de-DE"/>
              </w:rPr>
              <w:t>-</w:t>
            </w:r>
            <w:r w:rsidR="005F7396">
              <w:rPr>
                <w:rFonts w:cs="Arial"/>
                <w:color w:val="000000"/>
                <w:sz w:val="18"/>
                <w:szCs w:val="18"/>
                <w:lang w:val="en-US" w:eastAsia="de-DE"/>
              </w:rPr>
              <w:t xml:space="preserve"> </w:t>
            </w:r>
            <w:r w:rsidRPr="00A3025C">
              <w:rPr>
                <w:rFonts w:cs="Arial"/>
                <w:color w:val="000000"/>
                <w:sz w:val="18"/>
                <w:szCs w:val="18"/>
                <w:lang w:val="en-US" w:eastAsia="de-DE"/>
              </w:rPr>
              <w:t>DSP V+</w:t>
            </w:r>
          </w:p>
        </w:tc>
        <w:tc>
          <w:tcPr>
            <w:tcW w:w="572" w:type="dxa"/>
            <w:shd w:val="clear" w:color="auto" w:fill="FFE5D6"/>
            <w:vAlign w:val="center"/>
            <w:hideMark/>
          </w:tcPr>
          <w:p w:rsidRPr="00660AA7" w:rsidR="00660AA7" w:rsidP="00F02571" w:rsidRDefault="00AF4748" w14:paraId="4AD39D96" w14:textId="15708807">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660AA7" w14:paraId="33516234"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C</w:t>
            </w:r>
          </w:p>
        </w:tc>
        <w:tc>
          <w:tcPr>
            <w:tcW w:w="1171" w:type="dxa"/>
            <w:shd w:val="clear" w:color="auto" w:fill="FFE5D6"/>
            <w:vAlign w:val="center"/>
            <w:hideMark/>
          </w:tcPr>
          <w:p w:rsidRPr="00660AA7" w:rsidR="00660AA7" w:rsidP="00F02571" w:rsidRDefault="00660AA7" w14:paraId="54312F25"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E53023" w14:paraId="7DEA7880" w14:textId="2F256C0A">
            <w:pPr>
              <w:spacing w:before="0" w:line="240" w:lineRule="auto"/>
              <w:jc w:val="center"/>
              <w:rPr>
                <w:rFonts w:cs="Arial"/>
                <w:color w:val="000000"/>
                <w:sz w:val="18"/>
                <w:szCs w:val="18"/>
                <w:lang w:eastAsia="de-DE"/>
              </w:rPr>
            </w:pPr>
            <w:r>
              <w:rPr>
                <w:rFonts w:cs="Arial"/>
                <w:color w:val="000000"/>
                <w:sz w:val="18"/>
                <w:szCs w:val="18"/>
                <w:lang w:eastAsia="de-DE"/>
              </w:rPr>
              <w:t>6</w:t>
            </w:r>
          </w:p>
        </w:tc>
        <w:tc>
          <w:tcPr>
            <w:tcW w:w="680" w:type="dxa"/>
            <w:shd w:val="clear" w:color="auto" w:fill="FFE5D6"/>
            <w:vAlign w:val="center"/>
            <w:hideMark/>
          </w:tcPr>
          <w:p w:rsidRPr="00660AA7" w:rsidR="00660AA7" w:rsidP="00F02571" w:rsidRDefault="004615B8" w14:paraId="271DD371" w14:textId="3C021756">
            <w:pPr>
              <w:spacing w:before="0" w:line="240" w:lineRule="auto"/>
              <w:jc w:val="center"/>
              <w:rPr>
                <w:rFonts w:cs="Arial"/>
                <w:color w:val="000000"/>
                <w:sz w:val="18"/>
                <w:szCs w:val="18"/>
                <w:lang w:eastAsia="de-DE"/>
              </w:rPr>
            </w:pPr>
            <w:r>
              <w:rPr>
                <w:rFonts w:cs="Arial"/>
                <w:color w:val="000000"/>
                <w:sz w:val="18"/>
                <w:szCs w:val="18"/>
                <w:lang w:eastAsia="de-DE"/>
              </w:rPr>
              <w:t>3</w:t>
            </w:r>
          </w:p>
        </w:tc>
        <w:tc>
          <w:tcPr>
            <w:tcW w:w="809" w:type="dxa"/>
            <w:shd w:val="clear" w:color="auto" w:fill="FFE5D6"/>
            <w:vAlign w:val="center"/>
            <w:hideMark/>
          </w:tcPr>
          <w:p w:rsidRPr="00660AA7" w:rsidR="00660AA7" w:rsidP="00F02571" w:rsidRDefault="007948FA" w14:paraId="3E456327" w14:textId="66C4D09E">
            <w:pPr>
              <w:spacing w:before="0" w:line="240" w:lineRule="auto"/>
              <w:jc w:val="center"/>
              <w:rPr>
                <w:rFonts w:cs="Arial"/>
                <w:color w:val="000000"/>
                <w:sz w:val="18"/>
                <w:szCs w:val="18"/>
                <w:lang w:eastAsia="de-DE"/>
              </w:rPr>
            </w:pPr>
            <w:r>
              <w:rPr>
                <w:rFonts w:cs="Arial"/>
                <w:color w:val="000000"/>
                <w:sz w:val="18"/>
                <w:szCs w:val="18"/>
                <w:lang w:eastAsia="de-DE"/>
              </w:rPr>
              <w:t>17</w:t>
            </w:r>
          </w:p>
        </w:tc>
        <w:tc>
          <w:tcPr>
            <w:tcW w:w="1107" w:type="dxa"/>
            <w:shd w:val="clear" w:color="auto" w:fill="FFE5D6"/>
            <w:vAlign w:val="center"/>
            <w:hideMark/>
          </w:tcPr>
          <w:p w:rsidRPr="00660AA7" w:rsidR="00660AA7" w:rsidP="00F02571" w:rsidRDefault="006D5AFA" w14:paraId="06F9A57D" w14:textId="46B53480">
            <w:pPr>
              <w:spacing w:before="0" w:line="240" w:lineRule="auto"/>
              <w:jc w:val="center"/>
              <w:rPr>
                <w:rFonts w:cs="Arial"/>
                <w:color w:val="000000"/>
                <w:sz w:val="18"/>
                <w:szCs w:val="18"/>
                <w:lang w:eastAsia="de-DE"/>
              </w:rPr>
            </w:pPr>
            <w:r>
              <w:rPr>
                <w:rFonts w:cs="Arial"/>
                <w:color w:val="000000"/>
                <w:sz w:val="18"/>
                <w:szCs w:val="18"/>
                <w:lang w:eastAsia="de-DE"/>
              </w:rPr>
              <w:t>30</w:t>
            </w:r>
          </w:p>
        </w:tc>
        <w:tc>
          <w:tcPr>
            <w:tcW w:w="1043" w:type="dxa"/>
            <w:shd w:val="clear" w:color="auto" w:fill="FFE5D6"/>
            <w:vAlign w:val="center"/>
            <w:hideMark/>
          </w:tcPr>
          <w:p w:rsidRPr="00660AA7" w:rsidR="00660AA7" w:rsidP="00F02571" w:rsidRDefault="00161CC3" w14:paraId="324E697A" w14:textId="09898FBD">
            <w:pPr>
              <w:spacing w:before="0" w:line="240" w:lineRule="auto"/>
              <w:jc w:val="center"/>
              <w:rPr>
                <w:rFonts w:cs="Arial"/>
                <w:color w:val="000000"/>
                <w:sz w:val="18"/>
                <w:szCs w:val="18"/>
                <w:lang w:eastAsia="de-DE"/>
              </w:rPr>
            </w:pPr>
            <w:r w:rsidRPr="00161CC3">
              <w:rPr>
                <w:rFonts w:cs="Arial"/>
                <w:sz w:val="18"/>
                <w:szCs w:val="18"/>
              </w:rPr>
              <w:t>510</w:t>
            </w:r>
          </w:p>
        </w:tc>
      </w:tr>
      <w:tr w:rsidRPr="00732B58" w:rsidR="00966632" w:rsidTr="007A25DB" w14:paraId="4EF67D4C" w14:textId="77777777">
        <w:trPr>
          <w:cantSplit/>
          <w:trHeight w:val="283"/>
        </w:trPr>
        <w:tc>
          <w:tcPr>
            <w:tcW w:w="680" w:type="dxa"/>
            <w:vMerge/>
            <w:shd w:val="clear" w:color="auto" w:fill="FFE5D6"/>
            <w:textDirection w:val="btLr"/>
            <w:vAlign w:val="center"/>
          </w:tcPr>
          <w:p w:rsidRPr="00A3025C" w:rsidR="00E02F8D" w:rsidP="00E02F8D" w:rsidRDefault="00E02F8D" w14:paraId="7F06AAE8" w14:textId="77777777">
            <w:pPr>
              <w:spacing w:before="0" w:line="240" w:lineRule="auto"/>
              <w:jc w:val="center"/>
              <w:rPr>
                <w:rFonts w:cs="Arial"/>
                <w:color w:val="000000"/>
                <w:sz w:val="18"/>
                <w:szCs w:val="18"/>
                <w:lang w:val="en-US" w:eastAsia="de-DE"/>
              </w:rPr>
            </w:pPr>
          </w:p>
        </w:tc>
        <w:tc>
          <w:tcPr>
            <w:tcW w:w="2551" w:type="dxa"/>
            <w:shd w:val="clear" w:color="auto" w:fill="FFE5D6"/>
            <w:vAlign w:val="center"/>
            <w:hideMark/>
          </w:tcPr>
          <w:p w:rsidRPr="00A3025C" w:rsidR="00660AA7" w:rsidP="00660AA7" w:rsidRDefault="00660AA7" w14:paraId="5EDF8CFC" w14:textId="79B08606">
            <w:pPr>
              <w:spacing w:before="0" w:line="240" w:lineRule="auto"/>
              <w:jc w:val="left"/>
              <w:rPr>
                <w:rFonts w:cs="Arial"/>
                <w:color w:val="000000"/>
                <w:sz w:val="18"/>
                <w:szCs w:val="18"/>
                <w:lang w:val="en-US" w:eastAsia="de-DE"/>
              </w:rPr>
            </w:pPr>
            <w:r w:rsidRPr="00A3025C">
              <w:rPr>
                <w:rFonts w:cs="Arial"/>
                <w:color w:val="000000"/>
                <w:sz w:val="18"/>
                <w:szCs w:val="18"/>
                <w:lang w:val="en-US" w:eastAsia="de-DE"/>
              </w:rPr>
              <w:t>Material Airlock DSP V</w:t>
            </w:r>
            <w:r w:rsidRPr="00A3025C" w:rsidR="00426397">
              <w:rPr>
                <w:rFonts w:cs="Arial"/>
                <w:color w:val="000000"/>
                <w:sz w:val="18"/>
                <w:szCs w:val="18"/>
                <w:lang w:val="en-US" w:eastAsia="de-DE"/>
              </w:rPr>
              <w:t>- - Freezing</w:t>
            </w:r>
          </w:p>
        </w:tc>
        <w:tc>
          <w:tcPr>
            <w:tcW w:w="572" w:type="dxa"/>
            <w:shd w:val="clear" w:color="auto" w:fill="FFE5D6"/>
            <w:vAlign w:val="center"/>
            <w:hideMark/>
          </w:tcPr>
          <w:p w:rsidRPr="00660AA7" w:rsidR="00660AA7" w:rsidP="00F02571" w:rsidRDefault="00AF4748" w14:paraId="41309B41" w14:textId="5B5B0314">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660AA7" w14:paraId="00C0E230"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C</w:t>
            </w:r>
          </w:p>
        </w:tc>
        <w:tc>
          <w:tcPr>
            <w:tcW w:w="1171" w:type="dxa"/>
            <w:shd w:val="clear" w:color="auto" w:fill="FFE5D6"/>
            <w:vAlign w:val="center"/>
            <w:hideMark/>
          </w:tcPr>
          <w:p w:rsidRPr="00660AA7" w:rsidR="00660AA7" w:rsidP="00F02571" w:rsidRDefault="00660AA7" w14:paraId="02B1E930"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DE39D5" w14:paraId="7E4B8E2F" w14:textId="693F43E5">
            <w:pPr>
              <w:spacing w:before="0" w:line="240" w:lineRule="auto"/>
              <w:jc w:val="center"/>
              <w:rPr>
                <w:rFonts w:cs="Arial"/>
                <w:color w:val="000000"/>
                <w:sz w:val="18"/>
                <w:szCs w:val="18"/>
                <w:lang w:eastAsia="de-DE"/>
              </w:rPr>
            </w:pPr>
            <w:r>
              <w:rPr>
                <w:rFonts w:cs="Arial"/>
                <w:color w:val="000000"/>
                <w:sz w:val="18"/>
                <w:szCs w:val="18"/>
                <w:lang w:eastAsia="de-DE"/>
              </w:rPr>
              <w:t>6</w:t>
            </w:r>
          </w:p>
        </w:tc>
        <w:tc>
          <w:tcPr>
            <w:tcW w:w="680" w:type="dxa"/>
            <w:shd w:val="clear" w:color="auto" w:fill="FFE5D6"/>
            <w:vAlign w:val="center"/>
            <w:hideMark/>
          </w:tcPr>
          <w:p w:rsidRPr="00660AA7" w:rsidR="00660AA7" w:rsidP="00F02571" w:rsidRDefault="004615B8" w14:paraId="339A8BCF" w14:textId="396685D9">
            <w:pPr>
              <w:spacing w:before="0" w:line="240" w:lineRule="auto"/>
              <w:jc w:val="center"/>
              <w:rPr>
                <w:rFonts w:cs="Arial"/>
                <w:color w:val="000000"/>
                <w:sz w:val="18"/>
                <w:szCs w:val="18"/>
                <w:lang w:eastAsia="de-DE"/>
              </w:rPr>
            </w:pPr>
            <w:r>
              <w:rPr>
                <w:rFonts w:cs="Arial"/>
                <w:color w:val="000000"/>
                <w:sz w:val="18"/>
                <w:szCs w:val="18"/>
                <w:lang w:eastAsia="de-DE"/>
              </w:rPr>
              <w:t>3</w:t>
            </w:r>
          </w:p>
        </w:tc>
        <w:tc>
          <w:tcPr>
            <w:tcW w:w="809" w:type="dxa"/>
            <w:shd w:val="clear" w:color="auto" w:fill="FFE5D6"/>
            <w:vAlign w:val="center"/>
            <w:hideMark/>
          </w:tcPr>
          <w:p w:rsidRPr="00660AA7" w:rsidR="00660AA7" w:rsidP="00F02571" w:rsidRDefault="00DE39D5" w14:paraId="4AF2508D" w14:textId="22499A8C">
            <w:pPr>
              <w:spacing w:before="0" w:line="240" w:lineRule="auto"/>
              <w:jc w:val="center"/>
              <w:rPr>
                <w:rFonts w:cs="Arial"/>
                <w:color w:val="000000"/>
                <w:sz w:val="18"/>
                <w:szCs w:val="18"/>
                <w:lang w:eastAsia="de-DE"/>
              </w:rPr>
            </w:pPr>
            <w:r>
              <w:rPr>
                <w:rFonts w:cs="Arial"/>
                <w:color w:val="000000"/>
                <w:sz w:val="18"/>
                <w:szCs w:val="18"/>
                <w:lang w:eastAsia="de-DE"/>
              </w:rPr>
              <w:t>17</w:t>
            </w:r>
          </w:p>
        </w:tc>
        <w:tc>
          <w:tcPr>
            <w:tcW w:w="1107" w:type="dxa"/>
            <w:shd w:val="clear" w:color="auto" w:fill="FFE5D6"/>
            <w:vAlign w:val="center"/>
            <w:hideMark/>
          </w:tcPr>
          <w:p w:rsidRPr="00660AA7" w:rsidR="00660AA7" w:rsidP="00F02571" w:rsidRDefault="006D5AFA" w14:paraId="4D090E95" w14:textId="101D19B0">
            <w:pPr>
              <w:spacing w:before="0" w:line="240" w:lineRule="auto"/>
              <w:jc w:val="center"/>
              <w:rPr>
                <w:rFonts w:cs="Arial"/>
                <w:color w:val="000000"/>
                <w:sz w:val="18"/>
                <w:szCs w:val="18"/>
                <w:lang w:eastAsia="de-DE"/>
              </w:rPr>
            </w:pPr>
            <w:r>
              <w:rPr>
                <w:rFonts w:cs="Arial"/>
                <w:color w:val="000000"/>
                <w:sz w:val="18"/>
                <w:szCs w:val="18"/>
                <w:lang w:eastAsia="de-DE"/>
              </w:rPr>
              <w:t>30</w:t>
            </w:r>
          </w:p>
        </w:tc>
        <w:tc>
          <w:tcPr>
            <w:tcW w:w="1043" w:type="dxa"/>
            <w:shd w:val="clear" w:color="auto" w:fill="FFE5D6"/>
            <w:vAlign w:val="center"/>
            <w:hideMark/>
          </w:tcPr>
          <w:p w:rsidRPr="00660AA7" w:rsidR="00660AA7" w:rsidP="00F02571" w:rsidRDefault="00161CC3" w14:paraId="6F815067" w14:textId="7D5BF05E">
            <w:pPr>
              <w:spacing w:before="0" w:line="240" w:lineRule="auto"/>
              <w:jc w:val="center"/>
              <w:rPr>
                <w:rFonts w:cs="Arial"/>
                <w:color w:val="000000"/>
                <w:sz w:val="18"/>
                <w:szCs w:val="18"/>
                <w:lang w:eastAsia="de-DE"/>
              </w:rPr>
            </w:pPr>
            <w:r w:rsidRPr="00161CC3">
              <w:rPr>
                <w:rFonts w:cs="Arial"/>
                <w:sz w:val="18"/>
                <w:szCs w:val="18"/>
              </w:rPr>
              <w:t>510</w:t>
            </w:r>
          </w:p>
        </w:tc>
      </w:tr>
      <w:tr w:rsidRPr="00732B58" w:rsidR="00966632" w:rsidTr="007A25DB" w14:paraId="2453897F" w14:textId="77777777">
        <w:trPr>
          <w:cantSplit/>
          <w:trHeight w:val="283"/>
        </w:trPr>
        <w:tc>
          <w:tcPr>
            <w:tcW w:w="680" w:type="dxa"/>
            <w:vMerge/>
            <w:shd w:val="clear" w:color="auto" w:fill="FFE5D6"/>
            <w:textDirection w:val="btLr"/>
            <w:vAlign w:val="center"/>
          </w:tcPr>
          <w:p w:rsidRPr="00A3025C" w:rsidR="00E02F8D" w:rsidP="00E02F8D" w:rsidRDefault="00E02F8D" w14:paraId="28703AFF" w14:textId="77777777">
            <w:pPr>
              <w:spacing w:before="0" w:line="240" w:lineRule="auto"/>
              <w:jc w:val="center"/>
              <w:rPr>
                <w:rFonts w:cs="Arial"/>
                <w:color w:val="000000"/>
                <w:sz w:val="18"/>
                <w:szCs w:val="18"/>
                <w:lang w:val="en-US" w:eastAsia="de-DE"/>
              </w:rPr>
            </w:pPr>
          </w:p>
        </w:tc>
        <w:tc>
          <w:tcPr>
            <w:tcW w:w="2551" w:type="dxa"/>
            <w:shd w:val="clear" w:color="auto" w:fill="FFE5D6"/>
            <w:vAlign w:val="center"/>
            <w:hideMark/>
          </w:tcPr>
          <w:p w:rsidRPr="00A3025C" w:rsidR="00660AA7" w:rsidP="00660AA7" w:rsidRDefault="00660AA7" w14:paraId="49B1511A" w14:textId="13B8BAD1">
            <w:pPr>
              <w:spacing w:before="0" w:line="240" w:lineRule="auto"/>
              <w:jc w:val="left"/>
              <w:rPr>
                <w:rFonts w:cs="Arial"/>
                <w:color w:val="000000"/>
                <w:sz w:val="18"/>
                <w:szCs w:val="18"/>
                <w:lang w:val="en-US" w:eastAsia="de-DE"/>
              </w:rPr>
            </w:pPr>
            <w:r w:rsidRPr="00A3025C">
              <w:rPr>
                <w:rFonts w:cs="Arial"/>
                <w:color w:val="000000"/>
                <w:sz w:val="18"/>
                <w:szCs w:val="18"/>
                <w:lang w:val="en-US" w:eastAsia="de-DE"/>
              </w:rPr>
              <w:t>Material Airlock DSP V- - Freezing</w:t>
            </w:r>
            <w:r w:rsidR="00D61A5B">
              <w:rPr>
                <w:rFonts w:cs="Arial"/>
                <w:color w:val="000000"/>
                <w:sz w:val="18"/>
                <w:szCs w:val="18"/>
                <w:lang w:val="en-US" w:eastAsia="de-DE"/>
              </w:rPr>
              <w:t xml:space="preserve"> </w:t>
            </w:r>
          </w:p>
        </w:tc>
        <w:tc>
          <w:tcPr>
            <w:tcW w:w="572" w:type="dxa"/>
            <w:shd w:val="clear" w:color="auto" w:fill="FFE5D6"/>
            <w:vAlign w:val="center"/>
            <w:hideMark/>
          </w:tcPr>
          <w:p w:rsidRPr="00660AA7" w:rsidR="00660AA7" w:rsidP="00F02571" w:rsidRDefault="00AF4748" w14:paraId="32813B6C" w14:textId="75C00A6E">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426397" w14:paraId="22D16412" w14:textId="6FF53DDA">
            <w:pPr>
              <w:spacing w:before="0" w:line="240" w:lineRule="auto"/>
              <w:jc w:val="center"/>
              <w:rPr>
                <w:rFonts w:cs="Arial"/>
                <w:color w:val="000000"/>
                <w:sz w:val="18"/>
                <w:szCs w:val="18"/>
                <w:lang w:eastAsia="de-DE"/>
              </w:rPr>
            </w:pPr>
            <w:r w:rsidRPr="00660AA7">
              <w:rPr>
                <w:rFonts w:cs="Arial"/>
                <w:color w:val="000000"/>
                <w:sz w:val="18"/>
                <w:szCs w:val="18"/>
                <w:lang w:eastAsia="de-DE"/>
              </w:rPr>
              <w:t>D</w:t>
            </w:r>
          </w:p>
        </w:tc>
        <w:tc>
          <w:tcPr>
            <w:tcW w:w="1171" w:type="dxa"/>
            <w:shd w:val="clear" w:color="auto" w:fill="FFE5D6"/>
            <w:vAlign w:val="center"/>
            <w:hideMark/>
          </w:tcPr>
          <w:p w:rsidRPr="00660AA7" w:rsidR="00660AA7" w:rsidP="00F02571" w:rsidRDefault="00660AA7" w14:paraId="55F8C51A"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E53023" w14:paraId="43AE69FC" w14:textId="11193013">
            <w:pPr>
              <w:spacing w:before="0" w:line="240" w:lineRule="auto"/>
              <w:jc w:val="center"/>
              <w:rPr>
                <w:rFonts w:cs="Arial"/>
                <w:color w:val="000000"/>
                <w:sz w:val="18"/>
                <w:szCs w:val="18"/>
                <w:lang w:eastAsia="de-DE"/>
              </w:rPr>
            </w:pPr>
            <w:r>
              <w:rPr>
                <w:rFonts w:cs="Arial"/>
                <w:color w:val="000000"/>
                <w:sz w:val="18"/>
                <w:szCs w:val="18"/>
                <w:lang w:eastAsia="de-DE"/>
              </w:rPr>
              <w:t>8</w:t>
            </w:r>
          </w:p>
        </w:tc>
        <w:tc>
          <w:tcPr>
            <w:tcW w:w="680" w:type="dxa"/>
            <w:shd w:val="clear" w:color="auto" w:fill="FFE5D6"/>
            <w:vAlign w:val="center"/>
            <w:hideMark/>
          </w:tcPr>
          <w:p w:rsidRPr="00660AA7" w:rsidR="00660AA7" w:rsidP="00F02571" w:rsidRDefault="004615B8" w14:paraId="1524C5D6" w14:textId="44C874E0">
            <w:pPr>
              <w:spacing w:before="0" w:line="240" w:lineRule="auto"/>
              <w:jc w:val="center"/>
              <w:rPr>
                <w:rFonts w:cs="Arial"/>
                <w:color w:val="000000"/>
                <w:sz w:val="18"/>
                <w:szCs w:val="18"/>
                <w:lang w:eastAsia="de-DE"/>
              </w:rPr>
            </w:pPr>
            <w:r>
              <w:rPr>
                <w:rFonts w:cs="Arial"/>
                <w:color w:val="000000"/>
                <w:sz w:val="18"/>
                <w:szCs w:val="18"/>
                <w:lang w:eastAsia="de-DE"/>
              </w:rPr>
              <w:t>3</w:t>
            </w:r>
          </w:p>
        </w:tc>
        <w:tc>
          <w:tcPr>
            <w:tcW w:w="809" w:type="dxa"/>
            <w:shd w:val="clear" w:color="auto" w:fill="FFE5D6"/>
            <w:vAlign w:val="center"/>
            <w:hideMark/>
          </w:tcPr>
          <w:p w:rsidRPr="00660AA7" w:rsidR="00660AA7" w:rsidP="00F02571" w:rsidRDefault="002450E0" w14:paraId="3EC65BB0" w14:textId="1EB5298E">
            <w:pPr>
              <w:spacing w:before="0" w:line="240" w:lineRule="auto"/>
              <w:jc w:val="center"/>
              <w:rPr>
                <w:rFonts w:cs="Arial"/>
                <w:color w:val="000000"/>
                <w:sz w:val="18"/>
                <w:szCs w:val="18"/>
                <w:lang w:eastAsia="de-DE"/>
              </w:rPr>
            </w:pPr>
            <w:r>
              <w:rPr>
                <w:rFonts w:cs="Arial"/>
                <w:color w:val="000000"/>
                <w:sz w:val="18"/>
                <w:szCs w:val="18"/>
                <w:lang w:eastAsia="de-DE"/>
              </w:rPr>
              <w:t>25</w:t>
            </w:r>
          </w:p>
        </w:tc>
        <w:tc>
          <w:tcPr>
            <w:tcW w:w="1107" w:type="dxa"/>
            <w:shd w:val="clear" w:color="auto" w:fill="FFE5D6"/>
            <w:vAlign w:val="center"/>
            <w:hideMark/>
          </w:tcPr>
          <w:p w:rsidRPr="00660AA7" w:rsidR="00660AA7" w:rsidP="00F02571" w:rsidRDefault="006D5AFA" w14:paraId="5AB84A93" w14:textId="621FBF34">
            <w:pPr>
              <w:spacing w:before="0" w:line="240" w:lineRule="auto"/>
              <w:jc w:val="center"/>
              <w:rPr>
                <w:rFonts w:cs="Arial"/>
                <w:color w:val="000000"/>
                <w:sz w:val="18"/>
                <w:szCs w:val="18"/>
                <w:lang w:eastAsia="de-DE"/>
              </w:rPr>
            </w:pPr>
            <w:r>
              <w:rPr>
                <w:rFonts w:cs="Arial"/>
                <w:color w:val="000000"/>
                <w:sz w:val="18"/>
                <w:szCs w:val="18"/>
                <w:lang w:eastAsia="de-DE"/>
              </w:rPr>
              <w:t>20</w:t>
            </w:r>
          </w:p>
        </w:tc>
        <w:tc>
          <w:tcPr>
            <w:tcW w:w="1043" w:type="dxa"/>
            <w:shd w:val="clear" w:color="auto" w:fill="FFE5D6"/>
            <w:vAlign w:val="center"/>
            <w:hideMark/>
          </w:tcPr>
          <w:p w:rsidRPr="00660AA7" w:rsidR="00660AA7" w:rsidP="00F02571" w:rsidRDefault="00161CC3" w14:paraId="6B11C8DC" w14:textId="4B213484">
            <w:pPr>
              <w:spacing w:before="0" w:line="240" w:lineRule="auto"/>
              <w:jc w:val="center"/>
              <w:rPr>
                <w:rFonts w:cs="Arial"/>
                <w:color w:val="000000"/>
                <w:sz w:val="18"/>
                <w:szCs w:val="18"/>
                <w:lang w:eastAsia="de-DE"/>
              </w:rPr>
            </w:pPr>
            <w:r w:rsidRPr="00161CC3">
              <w:rPr>
                <w:rFonts w:cs="Arial"/>
                <w:sz w:val="18"/>
                <w:szCs w:val="18"/>
              </w:rPr>
              <w:t>500</w:t>
            </w:r>
          </w:p>
        </w:tc>
      </w:tr>
      <w:tr w:rsidRPr="00732B58" w:rsidR="00966632" w:rsidTr="007A25DB" w14:paraId="6DD5532F" w14:textId="77777777">
        <w:trPr>
          <w:cantSplit/>
          <w:trHeight w:val="283"/>
        </w:trPr>
        <w:tc>
          <w:tcPr>
            <w:tcW w:w="680" w:type="dxa"/>
            <w:vMerge/>
            <w:shd w:val="clear" w:color="auto" w:fill="FFE5D6"/>
            <w:textDirection w:val="btLr"/>
            <w:vAlign w:val="center"/>
          </w:tcPr>
          <w:p w:rsidRPr="00660AA7" w:rsidR="00E02F8D" w:rsidP="00E02F8D" w:rsidRDefault="00E02F8D" w14:paraId="4C1BEE82" w14:textId="77777777">
            <w:pPr>
              <w:spacing w:before="0" w:line="240" w:lineRule="auto"/>
              <w:jc w:val="center"/>
              <w:rPr>
                <w:rFonts w:cs="Arial"/>
                <w:color w:val="000000"/>
                <w:sz w:val="18"/>
                <w:szCs w:val="18"/>
                <w:lang w:eastAsia="de-DE"/>
              </w:rPr>
            </w:pPr>
          </w:p>
        </w:tc>
        <w:tc>
          <w:tcPr>
            <w:tcW w:w="2551" w:type="dxa"/>
            <w:shd w:val="clear" w:color="auto" w:fill="FFE5D6"/>
            <w:vAlign w:val="center"/>
            <w:hideMark/>
          </w:tcPr>
          <w:p w:rsidRPr="00A3025C" w:rsidR="00660AA7" w:rsidP="00660AA7" w:rsidRDefault="00426397" w14:paraId="1986DAE4" w14:textId="5337C2A6">
            <w:pPr>
              <w:spacing w:before="0" w:line="240" w:lineRule="auto"/>
              <w:jc w:val="left"/>
              <w:rPr>
                <w:rFonts w:cs="Arial"/>
                <w:color w:val="000000"/>
                <w:sz w:val="18"/>
                <w:szCs w:val="18"/>
                <w:lang w:val="en-US" w:eastAsia="de-DE"/>
              </w:rPr>
            </w:pPr>
            <w:r w:rsidRPr="00660AA7">
              <w:rPr>
                <w:rFonts w:cs="Arial"/>
                <w:color w:val="000000"/>
                <w:sz w:val="18"/>
                <w:szCs w:val="18"/>
                <w:lang w:eastAsia="de-DE"/>
              </w:rPr>
              <w:t>DSP room V+</w:t>
            </w:r>
          </w:p>
        </w:tc>
        <w:tc>
          <w:tcPr>
            <w:tcW w:w="572" w:type="dxa"/>
            <w:shd w:val="clear" w:color="auto" w:fill="FFE5D6"/>
            <w:vAlign w:val="center"/>
            <w:hideMark/>
          </w:tcPr>
          <w:p w:rsidRPr="00660AA7" w:rsidR="00660AA7" w:rsidP="00F02571" w:rsidRDefault="00AF4748" w14:paraId="658828E1" w14:textId="05A5EB15">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426397" w14:paraId="33952797" w14:textId="5CA773B2">
            <w:pPr>
              <w:spacing w:before="0" w:line="240" w:lineRule="auto"/>
              <w:jc w:val="center"/>
              <w:rPr>
                <w:rFonts w:cs="Arial"/>
                <w:color w:val="000000"/>
                <w:sz w:val="18"/>
                <w:szCs w:val="18"/>
                <w:lang w:eastAsia="de-DE"/>
              </w:rPr>
            </w:pPr>
            <w:r w:rsidRPr="00660AA7">
              <w:rPr>
                <w:rFonts w:cs="Arial"/>
                <w:color w:val="000000"/>
                <w:sz w:val="18"/>
                <w:szCs w:val="18"/>
                <w:lang w:eastAsia="de-DE"/>
              </w:rPr>
              <w:t>C</w:t>
            </w:r>
          </w:p>
        </w:tc>
        <w:tc>
          <w:tcPr>
            <w:tcW w:w="1171" w:type="dxa"/>
            <w:shd w:val="clear" w:color="auto" w:fill="FFE5D6"/>
            <w:vAlign w:val="center"/>
            <w:hideMark/>
          </w:tcPr>
          <w:p w:rsidRPr="00660AA7" w:rsidR="00660AA7" w:rsidP="00F02571" w:rsidRDefault="00660AA7" w14:paraId="7C1C9C40"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146C31" w:rsidRDefault="00E53023" w14:paraId="70A33FA1" w14:textId="0105DFC0">
            <w:pPr>
              <w:spacing w:before="0" w:line="240" w:lineRule="auto"/>
              <w:jc w:val="center"/>
              <w:rPr>
                <w:rFonts w:cs="Arial"/>
                <w:color w:val="000000"/>
                <w:sz w:val="18"/>
                <w:szCs w:val="18"/>
                <w:lang w:eastAsia="de-DE"/>
              </w:rPr>
            </w:pPr>
            <w:r>
              <w:rPr>
                <w:rFonts w:cs="Arial"/>
                <w:color w:val="000000"/>
                <w:sz w:val="18"/>
                <w:szCs w:val="18"/>
                <w:lang w:eastAsia="de-DE"/>
              </w:rPr>
              <w:t>209</w:t>
            </w:r>
          </w:p>
        </w:tc>
        <w:tc>
          <w:tcPr>
            <w:tcW w:w="680" w:type="dxa"/>
            <w:shd w:val="clear" w:color="auto" w:fill="FFE5D6"/>
            <w:vAlign w:val="center"/>
            <w:hideMark/>
          </w:tcPr>
          <w:p w:rsidRPr="00660AA7" w:rsidR="00660AA7" w:rsidP="00F02571" w:rsidRDefault="00426397" w14:paraId="41CCF169" w14:textId="20FF1010">
            <w:pPr>
              <w:spacing w:before="0" w:line="240" w:lineRule="auto"/>
              <w:jc w:val="center"/>
              <w:rPr>
                <w:rFonts w:cs="Arial"/>
                <w:color w:val="000000"/>
                <w:sz w:val="18"/>
                <w:szCs w:val="18"/>
                <w:lang w:eastAsia="de-DE"/>
              </w:rPr>
            </w:pPr>
            <w:r w:rsidRPr="00660AA7">
              <w:rPr>
                <w:rFonts w:cs="Arial"/>
                <w:color w:val="000000"/>
                <w:sz w:val="18"/>
                <w:szCs w:val="18"/>
                <w:lang w:eastAsia="de-DE"/>
              </w:rPr>
              <w:t>3</w:t>
            </w:r>
          </w:p>
        </w:tc>
        <w:tc>
          <w:tcPr>
            <w:tcW w:w="809" w:type="dxa"/>
            <w:shd w:val="clear" w:color="auto" w:fill="FFE5D6"/>
            <w:vAlign w:val="center"/>
            <w:hideMark/>
          </w:tcPr>
          <w:p w:rsidRPr="00660AA7" w:rsidR="00660AA7" w:rsidP="00F02571" w:rsidRDefault="0009726F" w14:paraId="6E560E9A" w14:textId="2019EA34">
            <w:pPr>
              <w:spacing w:before="0" w:line="240" w:lineRule="auto"/>
              <w:jc w:val="center"/>
              <w:rPr>
                <w:rFonts w:cs="Arial"/>
                <w:color w:val="000000"/>
                <w:sz w:val="18"/>
                <w:szCs w:val="18"/>
                <w:lang w:eastAsia="de-DE"/>
              </w:rPr>
            </w:pPr>
            <w:r w:rsidRPr="00660AA7">
              <w:rPr>
                <w:rFonts w:cs="Arial"/>
                <w:color w:val="000000"/>
                <w:sz w:val="18"/>
                <w:szCs w:val="18"/>
                <w:lang w:eastAsia="de-DE"/>
              </w:rPr>
              <w:t>6</w:t>
            </w:r>
            <w:r w:rsidR="007C079B">
              <w:rPr>
                <w:rFonts w:cs="Arial"/>
                <w:color w:val="000000"/>
                <w:sz w:val="18"/>
                <w:szCs w:val="18"/>
                <w:lang w:eastAsia="de-DE"/>
              </w:rPr>
              <w:t>27</w:t>
            </w:r>
          </w:p>
        </w:tc>
        <w:tc>
          <w:tcPr>
            <w:tcW w:w="1107" w:type="dxa"/>
            <w:shd w:val="clear" w:color="auto" w:fill="FFE5D6"/>
            <w:vAlign w:val="center"/>
            <w:hideMark/>
          </w:tcPr>
          <w:p w:rsidRPr="00660AA7" w:rsidR="00660AA7" w:rsidP="00F02571" w:rsidRDefault="006D5AFA" w14:paraId="767B1264" w14:textId="22FC2A7F">
            <w:pPr>
              <w:spacing w:before="0" w:line="240" w:lineRule="auto"/>
              <w:jc w:val="center"/>
              <w:rPr>
                <w:rFonts w:cs="Arial"/>
                <w:color w:val="000000"/>
                <w:sz w:val="18"/>
                <w:szCs w:val="18"/>
                <w:lang w:eastAsia="de-DE"/>
              </w:rPr>
            </w:pPr>
            <w:r>
              <w:rPr>
                <w:rFonts w:cs="Arial"/>
                <w:color w:val="000000"/>
                <w:sz w:val="18"/>
                <w:szCs w:val="18"/>
                <w:lang w:eastAsia="de-DE"/>
              </w:rPr>
              <w:t>30</w:t>
            </w:r>
          </w:p>
        </w:tc>
        <w:tc>
          <w:tcPr>
            <w:tcW w:w="1043" w:type="dxa"/>
            <w:shd w:val="clear" w:color="auto" w:fill="FFE5D6"/>
            <w:vAlign w:val="center"/>
            <w:hideMark/>
          </w:tcPr>
          <w:p w:rsidRPr="00660AA7" w:rsidR="00660AA7" w:rsidP="00F02571" w:rsidRDefault="00161CC3" w14:paraId="6A7D8E9F" w14:textId="53E89B39">
            <w:pPr>
              <w:spacing w:before="0" w:line="240" w:lineRule="auto"/>
              <w:jc w:val="center"/>
              <w:rPr>
                <w:rFonts w:cs="Arial"/>
                <w:color w:val="000000"/>
                <w:sz w:val="18"/>
                <w:szCs w:val="18"/>
                <w:lang w:eastAsia="de-DE"/>
              </w:rPr>
            </w:pPr>
            <w:r w:rsidRPr="00161CC3">
              <w:rPr>
                <w:rFonts w:cs="Arial"/>
                <w:sz w:val="18"/>
                <w:szCs w:val="18"/>
              </w:rPr>
              <w:t>18810</w:t>
            </w:r>
          </w:p>
        </w:tc>
      </w:tr>
      <w:tr w:rsidRPr="00732B58" w:rsidR="00966632" w:rsidTr="007A25DB" w14:paraId="77EA118C" w14:textId="77777777">
        <w:trPr>
          <w:cantSplit/>
          <w:trHeight w:val="283"/>
        </w:trPr>
        <w:tc>
          <w:tcPr>
            <w:tcW w:w="680" w:type="dxa"/>
            <w:vMerge/>
            <w:shd w:val="clear" w:color="auto" w:fill="FFE5D6"/>
            <w:textDirection w:val="btLr"/>
            <w:vAlign w:val="center"/>
          </w:tcPr>
          <w:p w:rsidRPr="00660AA7" w:rsidR="00E02F8D" w:rsidP="00E02F8D" w:rsidRDefault="00E02F8D" w14:paraId="68C0DE99" w14:textId="77777777">
            <w:pPr>
              <w:spacing w:before="0" w:line="240" w:lineRule="auto"/>
              <w:jc w:val="center"/>
              <w:rPr>
                <w:rFonts w:cs="Arial"/>
                <w:color w:val="000000"/>
                <w:sz w:val="18"/>
                <w:szCs w:val="18"/>
                <w:lang w:eastAsia="de-DE"/>
              </w:rPr>
            </w:pPr>
          </w:p>
        </w:tc>
        <w:tc>
          <w:tcPr>
            <w:tcW w:w="2551" w:type="dxa"/>
            <w:shd w:val="clear" w:color="auto" w:fill="FFE5D6"/>
            <w:vAlign w:val="center"/>
            <w:hideMark/>
          </w:tcPr>
          <w:p w:rsidRPr="00660AA7" w:rsidR="00660AA7" w:rsidP="00660AA7" w:rsidRDefault="00660AA7" w14:paraId="104B5C33" w14:textId="062EBCEC">
            <w:pPr>
              <w:spacing w:before="0" w:line="240" w:lineRule="auto"/>
              <w:jc w:val="left"/>
              <w:rPr>
                <w:rFonts w:cs="Arial"/>
                <w:color w:val="000000"/>
                <w:sz w:val="18"/>
                <w:szCs w:val="18"/>
                <w:lang w:eastAsia="de-DE"/>
              </w:rPr>
            </w:pPr>
            <w:r w:rsidRPr="00660AA7">
              <w:rPr>
                <w:rFonts w:cs="Arial"/>
                <w:color w:val="000000"/>
                <w:sz w:val="18"/>
                <w:szCs w:val="18"/>
                <w:lang w:eastAsia="de-DE"/>
              </w:rPr>
              <w:t>DSP room V</w:t>
            </w:r>
            <w:r w:rsidRPr="00660AA7" w:rsidR="00426397">
              <w:rPr>
                <w:rFonts w:cs="Arial"/>
                <w:color w:val="000000"/>
                <w:sz w:val="18"/>
                <w:szCs w:val="18"/>
                <w:lang w:eastAsia="de-DE"/>
              </w:rPr>
              <w:t>-</w:t>
            </w:r>
          </w:p>
        </w:tc>
        <w:tc>
          <w:tcPr>
            <w:tcW w:w="572" w:type="dxa"/>
            <w:shd w:val="clear" w:color="auto" w:fill="FFE5D6"/>
            <w:vAlign w:val="center"/>
            <w:hideMark/>
          </w:tcPr>
          <w:p w:rsidRPr="00660AA7" w:rsidR="00660AA7" w:rsidP="00F02571" w:rsidRDefault="00AF4748" w14:paraId="361CC787" w14:textId="0B65E5A6">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660AA7" w14:paraId="091F45F6"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C</w:t>
            </w:r>
          </w:p>
        </w:tc>
        <w:tc>
          <w:tcPr>
            <w:tcW w:w="1171" w:type="dxa"/>
            <w:shd w:val="clear" w:color="auto" w:fill="FFE5D6"/>
            <w:vAlign w:val="center"/>
            <w:hideMark/>
          </w:tcPr>
          <w:p w:rsidRPr="00660AA7" w:rsidR="00660AA7" w:rsidP="00F02571" w:rsidRDefault="00660AA7" w14:paraId="0FCB9F86"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426397" w14:paraId="11B39127" w14:textId="66977537">
            <w:pPr>
              <w:spacing w:before="0" w:line="240" w:lineRule="auto"/>
              <w:jc w:val="center"/>
              <w:rPr>
                <w:rFonts w:cs="Arial"/>
                <w:color w:val="000000"/>
                <w:sz w:val="18"/>
                <w:szCs w:val="18"/>
                <w:lang w:eastAsia="de-DE"/>
              </w:rPr>
            </w:pPr>
            <w:r w:rsidRPr="00660AA7">
              <w:rPr>
                <w:rFonts w:cs="Arial"/>
                <w:color w:val="000000"/>
                <w:sz w:val="18"/>
                <w:szCs w:val="18"/>
                <w:lang w:eastAsia="de-DE"/>
              </w:rPr>
              <w:t>6</w:t>
            </w:r>
            <w:r w:rsidR="00F02204">
              <w:rPr>
                <w:rFonts w:cs="Arial"/>
                <w:color w:val="000000"/>
                <w:sz w:val="18"/>
                <w:szCs w:val="18"/>
                <w:lang w:eastAsia="de-DE"/>
              </w:rPr>
              <w:t>8</w:t>
            </w:r>
          </w:p>
        </w:tc>
        <w:tc>
          <w:tcPr>
            <w:tcW w:w="680" w:type="dxa"/>
            <w:shd w:val="clear" w:color="auto" w:fill="FFE5D6"/>
            <w:vAlign w:val="center"/>
            <w:hideMark/>
          </w:tcPr>
          <w:p w:rsidRPr="00660AA7" w:rsidR="00660AA7" w:rsidP="00F02571" w:rsidRDefault="00660AA7" w14:paraId="30D444DC"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3</w:t>
            </w:r>
          </w:p>
        </w:tc>
        <w:tc>
          <w:tcPr>
            <w:tcW w:w="809" w:type="dxa"/>
            <w:shd w:val="clear" w:color="auto" w:fill="FFE5D6"/>
            <w:vAlign w:val="center"/>
            <w:hideMark/>
          </w:tcPr>
          <w:p w:rsidRPr="00660AA7" w:rsidR="00660AA7" w:rsidP="00F02571" w:rsidRDefault="0009726F" w14:paraId="5A626E88" w14:textId="49D07371">
            <w:pPr>
              <w:spacing w:before="0" w:line="240" w:lineRule="auto"/>
              <w:jc w:val="center"/>
              <w:rPr>
                <w:rFonts w:cs="Arial"/>
                <w:color w:val="000000"/>
                <w:sz w:val="18"/>
                <w:szCs w:val="18"/>
                <w:lang w:eastAsia="de-DE"/>
              </w:rPr>
            </w:pPr>
            <w:r>
              <w:rPr>
                <w:rFonts w:cs="Arial"/>
                <w:color w:val="000000"/>
                <w:sz w:val="18"/>
                <w:szCs w:val="18"/>
                <w:lang w:eastAsia="de-DE"/>
              </w:rPr>
              <w:t>20</w:t>
            </w:r>
            <w:r w:rsidR="007C079B">
              <w:rPr>
                <w:rFonts w:cs="Arial"/>
                <w:color w:val="000000"/>
                <w:sz w:val="18"/>
                <w:szCs w:val="18"/>
                <w:lang w:eastAsia="de-DE"/>
              </w:rPr>
              <w:t>3</w:t>
            </w:r>
          </w:p>
        </w:tc>
        <w:tc>
          <w:tcPr>
            <w:tcW w:w="1107" w:type="dxa"/>
            <w:shd w:val="clear" w:color="auto" w:fill="FFE5D6"/>
            <w:vAlign w:val="center"/>
            <w:hideMark/>
          </w:tcPr>
          <w:p w:rsidRPr="00660AA7" w:rsidR="00660AA7" w:rsidP="00F02571" w:rsidRDefault="006D5AFA" w14:paraId="0D37439B" w14:textId="3193F8C4">
            <w:pPr>
              <w:spacing w:before="0" w:line="240" w:lineRule="auto"/>
              <w:jc w:val="center"/>
              <w:rPr>
                <w:rFonts w:cs="Arial"/>
                <w:color w:val="000000"/>
                <w:sz w:val="18"/>
                <w:szCs w:val="18"/>
                <w:lang w:eastAsia="de-DE"/>
              </w:rPr>
            </w:pPr>
            <w:r>
              <w:rPr>
                <w:rFonts w:cs="Arial"/>
                <w:color w:val="000000"/>
                <w:sz w:val="18"/>
                <w:szCs w:val="18"/>
                <w:lang w:eastAsia="de-DE"/>
              </w:rPr>
              <w:t>30</w:t>
            </w:r>
          </w:p>
        </w:tc>
        <w:tc>
          <w:tcPr>
            <w:tcW w:w="1043" w:type="dxa"/>
            <w:shd w:val="clear" w:color="auto" w:fill="FFE5D6"/>
            <w:vAlign w:val="center"/>
            <w:hideMark/>
          </w:tcPr>
          <w:p w:rsidRPr="00660AA7" w:rsidR="00660AA7" w:rsidP="00F02571" w:rsidRDefault="00161CC3" w14:paraId="1C294FE0" w14:textId="1D97A96F">
            <w:pPr>
              <w:spacing w:before="0" w:line="240" w:lineRule="auto"/>
              <w:jc w:val="center"/>
              <w:rPr>
                <w:rFonts w:cs="Arial"/>
                <w:color w:val="000000"/>
                <w:sz w:val="18"/>
                <w:szCs w:val="18"/>
                <w:lang w:eastAsia="de-DE"/>
              </w:rPr>
            </w:pPr>
            <w:r w:rsidRPr="00161CC3">
              <w:rPr>
                <w:rFonts w:cs="Arial"/>
                <w:sz w:val="18"/>
                <w:szCs w:val="18"/>
              </w:rPr>
              <w:t>6090</w:t>
            </w:r>
          </w:p>
        </w:tc>
      </w:tr>
      <w:tr w:rsidRPr="00732B58" w:rsidR="00966632" w:rsidTr="007A25DB" w14:paraId="548673E6" w14:textId="77777777">
        <w:trPr>
          <w:cantSplit/>
          <w:trHeight w:val="283"/>
        </w:trPr>
        <w:tc>
          <w:tcPr>
            <w:tcW w:w="680" w:type="dxa"/>
            <w:vMerge/>
            <w:shd w:val="clear" w:color="auto" w:fill="FFE5D6"/>
            <w:textDirection w:val="btLr"/>
            <w:vAlign w:val="center"/>
          </w:tcPr>
          <w:p w:rsidR="00E02F8D" w:rsidP="00E02F8D" w:rsidRDefault="00E02F8D" w14:paraId="6CA89A57" w14:textId="77777777">
            <w:pPr>
              <w:spacing w:before="0" w:line="240" w:lineRule="auto"/>
              <w:jc w:val="center"/>
              <w:rPr>
                <w:rFonts w:cs="Arial"/>
                <w:color w:val="000000"/>
                <w:sz w:val="18"/>
                <w:szCs w:val="18"/>
                <w:lang w:eastAsia="de-DE"/>
              </w:rPr>
            </w:pPr>
          </w:p>
        </w:tc>
        <w:tc>
          <w:tcPr>
            <w:tcW w:w="2551" w:type="dxa"/>
            <w:shd w:val="clear" w:color="auto" w:fill="FFE5D6"/>
            <w:vAlign w:val="center"/>
            <w:hideMark/>
          </w:tcPr>
          <w:p w:rsidRPr="00660AA7" w:rsidR="00660AA7" w:rsidP="00660AA7" w:rsidRDefault="00C53C55" w14:paraId="2681F99D" w14:textId="706EA2A5">
            <w:pPr>
              <w:spacing w:before="0" w:line="240" w:lineRule="auto"/>
              <w:jc w:val="left"/>
              <w:rPr>
                <w:rFonts w:cs="Arial"/>
                <w:color w:val="000000"/>
                <w:sz w:val="18"/>
                <w:szCs w:val="18"/>
                <w:lang w:eastAsia="de-DE"/>
              </w:rPr>
            </w:pPr>
            <w:r>
              <w:rPr>
                <w:rFonts w:cs="Arial"/>
                <w:color w:val="000000"/>
                <w:sz w:val="18"/>
                <w:szCs w:val="18"/>
                <w:lang w:eastAsia="de-DE"/>
              </w:rPr>
              <w:t>DSP</w:t>
            </w:r>
            <w:r w:rsidR="00012619">
              <w:rPr>
                <w:rFonts w:cs="Arial"/>
                <w:color w:val="000000"/>
                <w:sz w:val="18"/>
                <w:szCs w:val="18"/>
                <w:lang w:eastAsia="de-DE"/>
              </w:rPr>
              <w:t xml:space="preserve"> </w:t>
            </w:r>
            <w:r w:rsidR="00614AB5">
              <w:rPr>
                <w:rFonts w:cs="Arial"/>
                <w:color w:val="000000"/>
                <w:sz w:val="18"/>
                <w:szCs w:val="18"/>
                <w:lang w:eastAsia="de-DE"/>
              </w:rPr>
              <w:t>cleaning</w:t>
            </w:r>
          </w:p>
        </w:tc>
        <w:tc>
          <w:tcPr>
            <w:tcW w:w="572" w:type="dxa"/>
            <w:shd w:val="clear" w:color="auto" w:fill="FFE5D6"/>
            <w:vAlign w:val="center"/>
            <w:hideMark/>
          </w:tcPr>
          <w:p w:rsidRPr="00660AA7" w:rsidR="00660AA7" w:rsidP="00F02571" w:rsidRDefault="00AF4748" w14:paraId="6351B847" w14:textId="1213D146">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614AB5" w14:paraId="51175721" w14:textId="2F10D3EF">
            <w:pPr>
              <w:spacing w:before="0" w:line="240" w:lineRule="auto"/>
              <w:jc w:val="center"/>
              <w:rPr>
                <w:rFonts w:cs="Arial"/>
                <w:color w:val="000000"/>
                <w:sz w:val="18"/>
                <w:szCs w:val="18"/>
                <w:lang w:eastAsia="de-DE"/>
              </w:rPr>
            </w:pPr>
            <w:r>
              <w:rPr>
                <w:rFonts w:cs="Arial"/>
                <w:color w:val="000000"/>
                <w:sz w:val="18"/>
                <w:szCs w:val="18"/>
                <w:lang w:eastAsia="de-DE"/>
              </w:rPr>
              <w:t>D</w:t>
            </w:r>
          </w:p>
        </w:tc>
        <w:tc>
          <w:tcPr>
            <w:tcW w:w="1171" w:type="dxa"/>
            <w:shd w:val="clear" w:color="auto" w:fill="FFE5D6"/>
            <w:vAlign w:val="center"/>
            <w:hideMark/>
          </w:tcPr>
          <w:p w:rsidRPr="00660AA7" w:rsidR="00660AA7" w:rsidP="00F02571" w:rsidRDefault="00660AA7" w14:paraId="077676F1" w14:textId="35E83DEC">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F02204" w14:paraId="66BDA8E1" w14:textId="1D51ADCA">
            <w:pPr>
              <w:spacing w:before="0" w:line="240" w:lineRule="auto"/>
              <w:jc w:val="center"/>
              <w:rPr>
                <w:rFonts w:cs="Arial"/>
                <w:color w:val="000000"/>
                <w:sz w:val="18"/>
                <w:szCs w:val="18"/>
                <w:lang w:eastAsia="de-DE"/>
              </w:rPr>
            </w:pPr>
            <w:r>
              <w:rPr>
                <w:rFonts w:cs="Arial"/>
                <w:color w:val="000000"/>
                <w:sz w:val="18"/>
                <w:szCs w:val="18"/>
                <w:lang w:eastAsia="de-DE"/>
              </w:rPr>
              <w:t>25</w:t>
            </w:r>
          </w:p>
        </w:tc>
        <w:tc>
          <w:tcPr>
            <w:tcW w:w="680" w:type="dxa"/>
            <w:shd w:val="clear" w:color="auto" w:fill="FFE5D6"/>
            <w:vAlign w:val="center"/>
            <w:hideMark/>
          </w:tcPr>
          <w:p w:rsidRPr="00660AA7" w:rsidR="00660AA7" w:rsidP="00F02571" w:rsidRDefault="004615B8" w14:paraId="1504BBD3" w14:textId="00C2DB67">
            <w:pPr>
              <w:spacing w:before="0" w:line="240" w:lineRule="auto"/>
              <w:jc w:val="center"/>
              <w:rPr>
                <w:rFonts w:cs="Arial"/>
                <w:color w:val="000000"/>
                <w:sz w:val="18"/>
                <w:szCs w:val="18"/>
                <w:lang w:eastAsia="de-DE"/>
              </w:rPr>
            </w:pPr>
            <w:r>
              <w:rPr>
                <w:rFonts w:cs="Arial"/>
                <w:color w:val="000000"/>
                <w:sz w:val="18"/>
                <w:szCs w:val="18"/>
                <w:lang w:eastAsia="de-DE"/>
              </w:rPr>
              <w:t>3</w:t>
            </w:r>
          </w:p>
        </w:tc>
        <w:tc>
          <w:tcPr>
            <w:tcW w:w="809" w:type="dxa"/>
            <w:shd w:val="clear" w:color="auto" w:fill="FFE5D6"/>
            <w:vAlign w:val="center"/>
            <w:hideMark/>
          </w:tcPr>
          <w:p w:rsidRPr="00660AA7" w:rsidR="00660AA7" w:rsidP="00F02571" w:rsidRDefault="0009726F" w14:paraId="71A63955" w14:textId="5DFE04E7">
            <w:pPr>
              <w:spacing w:before="0" w:line="240" w:lineRule="auto"/>
              <w:jc w:val="center"/>
              <w:rPr>
                <w:rFonts w:cs="Arial"/>
                <w:color w:val="000000"/>
                <w:sz w:val="18"/>
                <w:szCs w:val="18"/>
                <w:lang w:eastAsia="de-DE"/>
              </w:rPr>
            </w:pPr>
            <w:r>
              <w:rPr>
                <w:rFonts w:cs="Arial"/>
                <w:color w:val="000000"/>
                <w:sz w:val="18"/>
                <w:szCs w:val="18"/>
                <w:lang w:eastAsia="de-DE"/>
              </w:rPr>
              <w:t>7</w:t>
            </w:r>
            <w:r w:rsidR="007C079B">
              <w:rPr>
                <w:rFonts w:cs="Arial"/>
                <w:color w:val="000000"/>
                <w:sz w:val="18"/>
                <w:szCs w:val="18"/>
                <w:lang w:eastAsia="de-DE"/>
              </w:rPr>
              <w:t>6</w:t>
            </w:r>
          </w:p>
        </w:tc>
        <w:tc>
          <w:tcPr>
            <w:tcW w:w="1107" w:type="dxa"/>
            <w:shd w:val="clear" w:color="auto" w:fill="FFE5D6"/>
            <w:vAlign w:val="center"/>
            <w:hideMark/>
          </w:tcPr>
          <w:p w:rsidRPr="00660AA7" w:rsidR="00660AA7" w:rsidP="00F02571" w:rsidRDefault="006D5AFA" w14:paraId="10F26E1D" w14:textId="6F314495">
            <w:pPr>
              <w:spacing w:before="0" w:line="240" w:lineRule="auto"/>
              <w:jc w:val="center"/>
              <w:rPr>
                <w:rFonts w:cs="Arial"/>
                <w:color w:val="000000"/>
                <w:sz w:val="18"/>
                <w:szCs w:val="18"/>
                <w:lang w:eastAsia="de-DE"/>
              </w:rPr>
            </w:pPr>
            <w:r>
              <w:rPr>
                <w:rFonts w:cs="Arial"/>
                <w:color w:val="000000"/>
                <w:sz w:val="18"/>
                <w:szCs w:val="18"/>
                <w:lang w:eastAsia="de-DE"/>
              </w:rPr>
              <w:t>20</w:t>
            </w:r>
          </w:p>
        </w:tc>
        <w:tc>
          <w:tcPr>
            <w:tcW w:w="1043" w:type="dxa"/>
            <w:shd w:val="clear" w:color="auto" w:fill="FFE5D6"/>
            <w:vAlign w:val="center"/>
            <w:hideMark/>
          </w:tcPr>
          <w:p w:rsidRPr="00660AA7" w:rsidR="00660AA7" w:rsidP="00F02571" w:rsidRDefault="00161CC3" w14:paraId="3F77084E" w14:textId="5E4BC4FD">
            <w:pPr>
              <w:spacing w:before="0" w:line="240" w:lineRule="auto"/>
              <w:jc w:val="center"/>
              <w:rPr>
                <w:rFonts w:cs="Arial"/>
                <w:color w:val="000000"/>
                <w:sz w:val="18"/>
                <w:szCs w:val="18"/>
                <w:lang w:eastAsia="de-DE"/>
              </w:rPr>
            </w:pPr>
            <w:r w:rsidRPr="00161CC3">
              <w:rPr>
                <w:rFonts w:cs="Arial"/>
                <w:sz w:val="18"/>
                <w:szCs w:val="18"/>
              </w:rPr>
              <w:t>1520</w:t>
            </w:r>
          </w:p>
        </w:tc>
      </w:tr>
      <w:tr w:rsidRPr="00732B58" w:rsidR="00966632" w:rsidTr="007A25DB" w14:paraId="3E819613" w14:textId="77777777">
        <w:trPr>
          <w:cantSplit/>
          <w:trHeight w:val="283"/>
        </w:trPr>
        <w:tc>
          <w:tcPr>
            <w:tcW w:w="680" w:type="dxa"/>
            <w:vMerge/>
            <w:shd w:val="clear" w:color="auto" w:fill="FFE5D6"/>
            <w:textDirection w:val="btLr"/>
            <w:vAlign w:val="center"/>
          </w:tcPr>
          <w:p w:rsidRPr="00660AA7" w:rsidR="00E02F8D" w:rsidP="00E02F8D" w:rsidRDefault="00E02F8D" w14:paraId="48DC6FBB" w14:textId="77777777">
            <w:pPr>
              <w:spacing w:before="0" w:line="240" w:lineRule="auto"/>
              <w:jc w:val="center"/>
              <w:rPr>
                <w:rFonts w:cs="Arial"/>
                <w:color w:val="000000"/>
                <w:sz w:val="18"/>
                <w:szCs w:val="18"/>
                <w:lang w:eastAsia="de-DE"/>
              </w:rPr>
            </w:pPr>
          </w:p>
        </w:tc>
        <w:tc>
          <w:tcPr>
            <w:tcW w:w="2551" w:type="dxa"/>
            <w:shd w:val="clear" w:color="auto" w:fill="FFE5D6"/>
            <w:vAlign w:val="center"/>
            <w:hideMark/>
          </w:tcPr>
          <w:p w:rsidRPr="00660AA7" w:rsidR="00660AA7" w:rsidP="00660AA7" w:rsidRDefault="00660AA7" w14:paraId="6E95EEB0" w14:textId="2311A468">
            <w:pPr>
              <w:spacing w:before="0" w:line="240" w:lineRule="auto"/>
              <w:jc w:val="left"/>
              <w:rPr>
                <w:rFonts w:cs="Arial"/>
                <w:color w:val="000000"/>
                <w:sz w:val="18"/>
                <w:szCs w:val="18"/>
                <w:lang w:eastAsia="de-DE"/>
              </w:rPr>
            </w:pPr>
            <w:r w:rsidRPr="00660AA7">
              <w:rPr>
                <w:rFonts w:cs="Arial"/>
                <w:color w:val="000000"/>
                <w:sz w:val="18"/>
                <w:szCs w:val="18"/>
                <w:lang w:eastAsia="de-DE"/>
              </w:rPr>
              <w:t xml:space="preserve">DSP </w:t>
            </w:r>
            <w:r w:rsidRPr="00660AA7" w:rsidR="00C53C55">
              <w:rPr>
                <w:rFonts w:cs="Arial"/>
                <w:color w:val="000000"/>
                <w:sz w:val="18"/>
                <w:szCs w:val="18"/>
                <w:lang w:eastAsia="de-DE"/>
              </w:rPr>
              <w:t>freezing</w:t>
            </w:r>
            <w:r w:rsidRPr="00660AA7">
              <w:rPr>
                <w:rFonts w:cs="Arial"/>
                <w:color w:val="000000"/>
                <w:sz w:val="18"/>
                <w:szCs w:val="18"/>
                <w:lang w:eastAsia="de-DE"/>
              </w:rPr>
              <w:t xml:space="preserve"> room</w:t>
            </w:r>
          </w:p>
        </w:tc>
        <w:tc>
          <w:tcPr>
            <w:tcW w:w="572" w:type="dxa"/>
            <w:shd w:val="clear" w:color="auto" w:fill="FFE5D6"/>
            <w:vAlign w:val="center"/>
            <w:hideMark/>
          </w:tcPr>
          <w:p w:rsidRPr="00660AA7" w:rsidR="00660AA7" w:rsidP="00F02571" w:rsidRDefault="00AF4748" w14:paraId="08F2D325" w14:textId="278688B6">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shd w:val="clear" w:color="auto" w:fill="FFE5D6"/>
            <w:vAlign w:val="center"/>
            <w:hideMark/>
          </w:tcPr>
          <w:p w:rsidRPr="00660AA7" w:rsidR="00660AA7" w:rsidP="00F02571" w:rsidRDefault="00660AA7" w14:paraId="669AF9FF" w14:textId="161A90DF">
            <w:pPr>
              <w:spacing w:before="0" w:line="240" w:lineRule="auto"/>
              <w:jc w:val="center"/>
              <w:rPr>
                <w:rFonts w:cs="Arial"/>
                <w:color w:val="000000"/>
                <w:sz w:val="18"/>
                <w:szCs w:val="18"/>
                <w:lang w:eastAsia="de-DE"/>
              </w:rPr>
            </w:pPr>
            <w:r w:rsidRPr="00660AA7">
              <w:rPr>
                <w:rFonts w:cs="Arial"/>
                <w:color w:val="000000"/>
                <w:sz w:val="18"/>
                <w:szCs w:val="18"/>
                <w:lang w:eastAsia="de-DE"/>
              </w:rPr>
              <w:t>CNC</w:t>
            </w:r>
          </w:p>
        </w:tc>
        <w:tc>
          <w:tcPr>
            <w:tcW w:w="1171" w:type="dxa"/>
            <w:shd w:val="clear" w:color="auto" w:fill="FFE5D6"/>
            <w:vAlign w:val="center"/>
            <w:hideMark/>
          </w:tcPr>
          <w:p w:rsidRPr="00660AA7" w:rsidR="00660AA7" w:rsidP="00F02571" w:rsidRDefault="00660AA7" w14:paraId="62759762" w14:textId="14346CFE">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shd w:val="clear" w:color="auto" w:fill="FFE5D6"/>
            <w:vAlign w:val="center"/>
            <w:hideMark/>
          </w:tcPr>
          <w:p w:rsidRPr="00660AA7" w:rsidR="00660AA7" w:rsidP="00F02571" w:rsidRDefault="00F02204" w14:paraId="543D6C15" w14:textId="2D99E898">
            <w:pPr>
              <w:spacing w:before="0" w:line="240" w:lineRule="auto"/>
              <w:jc w:val="center"/>
              <w:rPr>
                <w:rFonts w:cs="Arial"/>
                <w:color w:val="000000"/>
                <w:sz w:val="18"/>
                <w:szCs w:val="18"/>
                <w:lang w:eastAsia="de-DE"/>
              </w:rPr>
            </w:pPr>
            <w:r>
              <w:rPr>
                <w:rFonts w:cs="Arial"/>
                <w:color w:val="000000"/>
                <w:sz w:val="18"/>
                <w:szCs w:val="18"/>
                <w:lang w:eastAsia="de-DE"/>
              </w:rPr>
              <w:t>27</w:t>
            </w:r>
          </w:p>
        </w:tc>
        <w:tc>
          <w:tcPr>
            <w:tcW w:w="680" w:type="dxa"/>
            <w:shd w:val="clear" w:color="auto" w:fill="FFE5D6"/>
            <w:vAlign w:val="center"/>
            <w:hideMark/>
          </w:tcPr>
          <w:p w:rsidRPr="00660AA7" w:rsidR="00660AA7" w:rsidP="00F02571" w:rsidRDefault="00660AA7" w14:paraId="53684788" w14:textId="2B545035">
            <w:pPr>
              <w:spacing w:before="0" w:line="240" w:lineRule="auto"/>
              <w:jc w:val="center"/>
              <w:rPr>
                <w:rFonts w:cs="Arial"/>
                <w:color w:val="000000"/>
                <w:sz w:val="18"/>
                <w:szCs w:val="18"/>
                <w:lang w:eastAsia="de-DE"/>
              </w:rPr>
            </w:pPr>
            <w:r w:rsidRPr="00660AA7">
              <w:rPr>
                <w:rFonts w:cs="Arial"/>
                <w:color w:val="000000"/>
                <w:sz w:val="18"/>
                <w:szCs w:val="18"/>
                <w:lang w:eastAsia="de-DE"/>
              </w:rPr>
              <w:t>3</w:t>
            </w:r>
          </w:p>
        </w:tc>
        <w:tc>
          <w:tcPr>
            <w:tcW w:w="809" w:type="dxa"/>
            <w:shd w:val="clear" w:color="auto" w:fill="FFE5D6"/>
            <w:vAlign w:val="center"/>
            <w:hideMark/>
          </w:tcPr>
          <w:p w:rsidRPr="00660AA7" w:rsidR="00660AA7" w:rsidP="00F02571" w:rsidRDefault="0009726F" w14:paraId="628D0771" w14:textId="26D3E77D">
            <w:pPr>
              <w:spacing w:before="0" w:line="240" w:lineRule="auto"/>
              <w:jc w:val="center"/>
              <w:rPr>
                <w:rFonts w:cs="Arial"/>
                <w:color w:val="000000"/>
                <w:sz w:val="18"/>
                <w:szCs w:val="18"/>
                <w:lang w:eastAsia="de-DE"/>
              </w:rPr>
            </w:pPr>
            <w:r>
              <w:rPr>
                <w:rFonts w:cs="Arial"/>
                <w:color w:val="000000"/>
                <w:sz w:val="18"/>
                <w:szCs w:val="18"/>
                <w:lang w:eastAsia="de-DE"/>
              </w:rPr>
              <w:t>8</w:t>
            </w:r>
            <w:r w:rsidR="007C079B">
              <w:rPr>
                <w:rFonts w:cs="Arial"/>
                <w:color w:val="000000"/>
                <w:sz w:val="18"/>
                <w:szCs w:val="18"/>
                <w:lang w:eastAsia="de-DE"/>
              </w:rPr>
              <w:t>2</w:t>
            </w:r>
          </w:p>
        </w:tc>
        <w:tc>
          <w:tcPr>
            <w:tcW w:w="1107" w:type="dxa"/>
            <w:shd w:val="clear" w:color="auto" w:fill="FFE5D6"/>
            <w:vAlign w:val="center"/>
            <w:hideMark/>
          </w:tcPr>
          <w:p w:rsidRPr="00660AA7" w:rsidR="00660AA7" w:rsidP="00F02571" w:rsidRDefault="006269E9" w14:paraId="57636E7D" w14:textId="237EA317">
            <w:pPr>
              <w:spacing w:before="0" w:line="240" w:lineRule="auto"/>
              <w:jc w:val="center"/>
              <w:rPr>
                <w:rFonts w:cs="Arial"/>
                <w:color w:val="000000"/>
                <w:sz w:val="18"/>
                <w:szCs w:val="18"/>
                <w:lang w:eastAsia="de-DE"/>
              </w:rPr>
            </w:pPr>
            <w:r>
              <w:rPr>
                <w:rFonts w:cs="Arial"/>
                <w:color w:val="000000"/>
                <w:sz w:val="18"/>
                <w:szCs w:val="18"/>
                <w:lang w:eastAsia="de-DE"/>
              </w:rPr>
              <w:t>10</w:t>
            </w:r>
          </w:p>
        </w:tc>
        <w:tc>
          <w:tcPr>
            <w:tcW w:w="1043" w:type="dxa"/>
            <w:shd w:val="clear" w:color="auto" w:fill="FFE5D6"/>
            <w:vAlign w:val="center"/>
            <w:hideMark/>
          </w:tcPr>
          <w:p w:rsidRPr="00660AA7" w:rsidR="00660AA7" w:rsidP="00F02571" w:rsidRDefault="005D5575" w14:paraId="1C929597" w14:textId="11D0F237">
            <w:pPr>
              <w:spacing w:before="0" w:line="240" w:lineRule="auto"/>
              <w:jc w:val="center"/>
              <w:rPr>
                <w:rFonts w:cs="Arial"/>
                <w:color w:val="000000"/>
                <w:sz w:val="18"/>
                <w:szCs w:val="18"/>
                <w:lang w:eastAsia="de-DE"/>
              </w:rPr>
            </w:pPr>
            <w:r>
              <w:rPr>
                <w:rFonts w:cs="Arial"/>
                <w:color w:val="000000"/>
                <w:sz w:val="18"/>
                <w:szCs w:val="18"/>
                <w:lang w:eastAsia="de-DE"/>
              </w:rPr>
              <w:t>820</w:t>
            </w:r>
          </w:p>
        </w:tc>
      </w:tr>
      <w:tr w:rsidRPr="00732B58" w:rsidR="00966632" w:rsidTr="007A25DB" w14:paraId="2FDDA94A" w14:textId="77777777">
        <w:trPr>
          <w:cantSplit/>
          <w:trHeight w:val="283"/>
        </w:trPr>
        <w:tc>
          <w:tcPr>
            <w:tcW w:w="680" w:type="dxa"/>
            <w:vMerge/>
            <w:tcBorders>
              <w:bottom w:val="single" w:color="auto" w:sz="4" w:space="0"/>
            </w:tcBorders>
            <w:shd w:val="clear" w:color="auto" w:fill="FFE5D6"/>
            <w:textDirection w:val="btLr"/>
            <w:vAlign w:val="center"/>
          </w:tcPr>
          <w:p w:rsidRPr="00660AA7" w:rsidR="00E02F8D" w:rsidP="00E02F8D" w:rsidRDefault="00E02F8D" w14:paraId="11DE9B50" w14:textId="77777777">
            <w:pPr>
              <w:spacing w:before="0" w:line="240" w:lineRule="auto"/>
              <w:jc w:val="center"/>
              <w:rPr>
                <w:rFonts w:cs="Arial"/>
                <w:color w:val="000000"/>
                <w:sz w:val="18"/>
                <w:szCs w:val="18"/>
                <w:lang w:eastAsia="de-DE"/>
              </w:rPr>
            </w:pPr>
          </w:p>
        </w:tc>
        <w:tc>
          <w:tcPr>
            <w:tcW w:w="2551" w:type="dxa"/>
            <w:tcBorders>
              <w:bottom w:val="single" w:color="auto" w:sz="4" w:space="0"/>
            </w:tcBorders>
            <w:shd w:val="clear" w:color="auto" w:fill="FFE5D6"/>
            <w:vAlign w:val="center"/>
          </w:tcPr>
          <w:p w:rsidRPr="00660AA7" w:rsidR="002841E0" w:rsidP="00660AA7" w:rsidRDefault="00C53C55" w14:paraId="24F2893B" w14:textId="4102D099">
            <w:pPr>
              <w:spacing w:before="0" w:line="240" w:lineRule="auto"/>
              <w:jc w:val="left"/>
              <w:rPr>
                <w:rFonts w:cs="Arial"/>
                <w:color w:val="000000"/>
                <w:sz w:val="18"/>
                <w:szCs w:val="18"/>
                <w:lang w:eastAsia="de-DE"/>
              </w:rPr>
            </w:pPr>
            <w:r w:rsidRPr="00660AA7">
              <w:rPr>
                <w:rFonts w:cs="Arial"/>
                <w:color w:val="000000"/>
                <w:sz w:val="18"/>
                <w:szCs w:val="18"/>
                <w:lang w:eastAsia="de-DE"/>
              </w:rPr>
              <w:t>DSP storage room</w:t>
            </w:r>
          </w:p>
        </w:tc>
        <w:tc>
          <w:tcPr>
            <w:tcW w:w="572" w:type="dxa"/>
            <w:tcBorders>
              <w:bottom w:val="single" w:color="auto" w:sz="4" w:space="0"/>
            </w:tcBorders>
            <w:shd w:val="clear" w:color="auto" w:fill="FFE5D6"/>
            <w:vAlign w:val="center"/>
          </w:tcPr>
          <w:p w:rsidRPr="00660AA7" w:rsidR="002841E0" w:rsidP="00F02571" w:rsidRDefault="00AF4748" w14:paraId="07875289" w14:textId="3D98F402">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tcBorders>
              <w:bottom w:val="single" w:color="auto" w:sz="4" w:space="0"/>
            </w:tcBorders>
            <w:shd w:val="clear" w:color="auto" w:fill="FFE5D6"/>
            <w:vAlign w:val="center"/>
          </w:tcPr>
          <w:p w:rsidRPr="00660AA7" w:rsidR="002841E0" w:rsidP="00F02571" w:rsidRDefault="00C53C55" w14:paraId="6D760ACA" w14:textId="61FD98DC">
            <w:pPr>
              <w:spacing w:before="0" w:line="240" w:lineRule="auto"/>
              <w:jc w:val="center"/>
              <w:rPr>
                <w:rFonts w:cs="Arial"/>
                <w:color w:val="000000"/>
                <w:sz w:val="18"/>
                <w:szCs w:val="18"/>
                <w:lang w:eastAsia="de-DE"/>
              </w:rPr>
            </w:pPr>
            <w:r w:rsidRPr="00660AA7">
              <w:rPr>
                <w:rFonts w:cs="Arial"/>
                <w:color w:val="000000"/>
                <w:sz w:val="18"/>
                <w:szCs w:val="18"/>
                <w:lang w:eastAsia="de-DE"/>
              </w:rPr>
              <w:t>CNC</w:t>
            </w:r>
          </w:p>
        </w:tc>
        <w:tc>
          <w:tcPr>
            <w:tcW w:w="1171" w:type="dxa"/>
            <w:tcBorders>
              <w:bottom w:val="single" w:color="auto" w:sz="4" w:space="0"/>
            </w:tcBorders>
            <w:shd w:val="clear" w:color="auto" w:fill="FFE5D6"/>
            <w:vAlign w:val="center"/>
          </w:tcPr>
          <w:p w:rsidRPr="00660AA7" w:rsidR="002841E0" w:rsidP="00F02571" w:rsidRDefault="00C53C55" w14:paraId="6488C9FD" w14:textId="58DE269B">
            <w:pPr>
              <w:spacing w:before="0" w:line="240" w:lineRule="auto"/>
              <w:jc w:val="center"/>
              <w:rPr>
                <w:rFonts w:cs="Arial"/>
                <w:color w:val="000000"/>
                <w:sz w:val="18"/>
                <w:szCs w:val="18"/>
                <w:lang w:eastAsia="de-DE"/>
              </w:rPr>
            </w:pPr>
            <w:r w:rsidRPr="00660AA7">
              <w:rPr>
                <w:rFonts w:cs="Arial"/>
                <w:color w:val="000000"/>
                <w:sz w:val="18"/>
                <w:szCs w:val="18"/>
                <w:lang w:eastAsia="de-DE"/>
              </w:rPr>
              <w:t>Ground floor</w:t>
            </w:r>
          </w:p>
        </w:tc>
        <w:tc>
          <w:tcPr>
            <w:tcW w:w="693" w:type="dxa"/>
            <w:tcBorders>
              <w:bottom w:val="single" w:color="auto" w:sz="4" w:space="0"/>
            </w:tcBorders>
            <w:shd w:val="clear" w:color="auto" w:fill="FFE5D6"/>
            <w:vAlign w:val="center"/>
          </w:tcPr>
          <w:p w:rsidRPr="00660AA7" w:rsidR="002841E0" w:rsidP="00F02571" w:rsidRDefault="00F02204" w14:paraId="6EB9CA3F" w14:textId="6D1F4F92">
            <w:pPr>
              <w:spacing w:before="0" w:line="240" w:lineRule="auto"/>
              <w:jc w:val="center"/>
              <w:rPr>
                <w:rFonts w:cs="Arial"/>
                <w:color w:val="000000"/>
                <w:sz w:val="18"/>
                <w:szCs w:val="18"/>
                <w:lang w:eastAsia="de-DE"/>
              </w:rPr>
            </w:pPr>
            <w:r>
              <w:rPr>
                <w:rFonts w:cs="Arial"/>
                <w:color w:val="000000"/>
                <w:sz w:val="18"/>
                <w:szCs w:val="18"/>
                <w:lang w:eastAsia="de-DE"/>
              </w:rPr>
              <w:t>39</w:t>
            </w:r>
          </w:p>
        </w:tc>
        <w:tc>
          <w:tcPr>
            <w:tcW w:w="680" w:type="dxa"/>
            <w:tcBorders>
              <w:bottom w:val="single" w:color="auto" w:sz="4" w:space="0"/>
            </w:tcBorders>
            <w:shd w:val="clear" w:color="auto" w:fill="FFE5D6"/>
            <w:vAlign w:val="center"/>
          </w:tcPr>
          <w:p w:rsidRPr="00660AA7" w:rsidR="002841E0" w:rsidP="00F02571" w:rsidRDefault="00C53C55" w14:paraId="6890BCD5" w14:textId="78C16DE2">
            <w:pPr>
              <w:spacing w:before="0" w:line="240" w:lineRule="auto"/>
              <w:jc w:val="center"/>
              <w:rPr>
                <w:rFonts w:cs="Arial"/>
                <w:color w:val="000000"/>
                <w:sz w:val="18"/>
                <w:szCs w:val="18"/>
                <w:lang w:eastAsia="de-DE"/>
              </w:rPr>
            </w:pPr>
            <w:r w:rsidRPr="00660AA7">
              <w:rPr>
                <w:rFonts w:cs="Arial"/>
                <w:color w:val="000000"/>
                <w:sz w:val="18"/>
                <w:szCs w:val="18"/>
                <w:lang w:eastAsia="de-DE"/>
              </w:rPr>
              <w:t>3</w:t>
            </w:r>
          </w:p>
        </w:tc>
        <w:tc>
          <w:tcPr>
            <w:tcW w:w="809" w:type="dxa"/>
            <w:tcBorders>
              <w:bottom w:val="single" w:color="auto" w:sz="4" w:space="0"/>
            </w:tcBorders>
            <w:shd w:val="clear" w:color="auto" w:fill="FFE5D6"/>
            <w:vAlign w:val="center"/>
          </w:tcPr>
          <w:p w:rsidRPr="00660AA7" w:rsidR="002841E0" w:rsidP="00F02571" w:rsidRDefault="0009726F" w14:paraId="13A93197" w14:textId="2B1B6BE5">
            <w:pPr>
              <w:spacing w:before="0" w:line="240" w:lineRule="auto"/>
              <w:jc w:val="center"/>
              <w:rPr>
                <w:rFonts w:cs="Arial"/>
                <w:color w:val="000000"/>
                <w:sz w:val="18"/>
                <w:szCs w:val="18"/>
                <w:lang w:eastAsia="de-DE"/>
              </w:rPr>
            </w:pPr>
            <w:r>
              <w:rPr>
                <w:rFonts w:cs="Arial"/>
                <w:color w:val="000000"/>
                <w:sz w:val="18"/>
                <w:szCs w:val="18"/>
                <w:lang w:eastAsia="de-DE"/>
              </w:rPr>
              <w:t>11</w:t>
            </w:r>
            <w:r w:rsidR="007C079B">
              <w:rPr>
                <w:rFonts w:cs="Arial"/>
                <w:color w:val="000000"/>
                <w:sz w:val="18"/>
                <w:szCs w:val="18"/>
                <w:lang w:eastAsia="de-DE"/>
              </w:rPr>
              <w:t>6</w:t>
            </w:r>
          </w:p>
        </w:tc>
        <w:tc>
          <w:tcPr>
            <w:tcW w:w="1107" w:type="dxa"/>
            <w:tcBorders>
              <w:bottom w:val="single" w:color="auto" w:sz="4" w:space="0"/>
            </w:tcBorders>
            <w:shd w:val="clear" w:color="auto" w:fill="FFE5D6"/>
            <w:vAlign w:val="center"/>
          </w:tcPr>
          <w:p w:rsidRPr="00660AA7" w:rsidR="002841E0" w:rsidP="00F02571" w:rsidRDefault="006269E9" w14:paraId="5CE02B25" w14:textId="7F101FDB">
            <w:pPr>
              <w:spacing w:before="0" w:line="240" w:lineRule="auto"/>
              <w:jc w:val="center"/>
              <w:rPr>
                <w:rFonts w:cs="Arial"/>
                <w:color w:val="000000"/>
                <w:sz w:val="18"/>
                <w:szCs w:val="18"/>
                <w:lang w:eastAsia="de-DE"/>
              </w:rPr>
            </w:pPr>
            <w:r>
              <w:rPr>
                <w:rFonts w:cs="Arial"/>
                <w:color w:val="000000"/>
                <w:sz w:val="18"/>
                <w:szCs w:val="18"/>
                <w:lang w:eastAsia="de-DE"/>
              </w:rPr>
              <w:t>10</w:t>
            </w:r>
          </w:p>
        </w:tc>
        <w:tc>
          <w:tcPr>
            <w:tcW w:w="1043" w:type="dxa"/>
            <w:tcBorders>
              <w:bottom w:val="single" w:color="auto" w:sz="4" w:space="0"/>
            </w:tcBorders>
            <w:shd w:val="clear" w:color="auto" w:fill="FFE5D6"/>
            <w:vAlign w:val="center"/>
          </w:tcPr>
          <w:p w:rsidRPr="00660AA7" w:rsidR="002841E0" w:rsidP="00F02571" w:rsidRDefault="005D5575" w14:paraId="1EE41A9D" w14:textId="508FED62">
            <w:pPr>
              <w:spacing w:before="0" w:line="240" w:lineRule="auto"/>
              <w:jc w:val="center"/>
              <w:rPr>
                <w:rFonts w:cs="Arial"/>
                <w:color w:val="000000"/>
                <w:sz w:val="18"/>
                <w:szCs w:val="18"/>
                <w:lang w:eastAsia="de-DE"/>
              </w:rPr>
            </w:pPr>
            <w:r>
              <w:rPr>
                <w:rFonts w:cs="Arial"/>
                <w:color w:val="000000"/>
                <w:sz w:val="18"/>
                <w:szCs w:val="18"/>
                <w:lang w:eastAsia="de-DE"/>
              </w:rPr>
              <w:t>1160</w:t>
            </w:r>
          </w:p>
        </w:tc>
      </w:tr>
      <w:tr w:rsidRPr="00732B58" w:rsidR="00A9734F" w:rsidTr="00A9734F" w14:paraId="6B0835D8" w14:textId="77777777">
        <w:trPr>
          <w:cantSplit/>
          <w:trHeight w:val="283"/>
        </w:trPr>
        <w:tc>
          <w:tcPr>
            <w:tcW w:w="680" w:type="dxa"/>
            <w:tcBorders>
              <w:bottom w:val="single" w:color="auto" w:sz="4" w:space="0"/>
            </w:tcBorders>
            <w:shd w:val="clear" w:color="auto" w:fill="FFF2CC" w:themeFill="accent4" w:themeFillTint="33"/>
            <w:vAlign w:val="center"/>
          </w:tcPr>
          <w:p w:rsidRPr="00660AA7" w:rsidR="00A9734F" w:rsidP="00A9734F" w:rsidRDefault="00A9734F" w14:paraId="7DD0BFF7" w14:textId="1E2C6014">
            <w:pPr>
              <w:spacing w:before="0" w:line="240" w:lineRule="auto"/>
              <w:jc w:val="center"/>
              <w:rPr>
                <w:rFonts w:cs="Arial"/>
                <w:color w:val="000000"/>
                <w:sz w:val="18"/>
                <w:szCs w:val="18"/>
                <w:lang w:eastAsia="de-DE"/>
              </w:rPr>
            </w:pPr>
            <w:r w:rsidRPr="0007298D">
              <w:rPr>
                <w:rFonts w:cs="Arial"/>
                <w:color w:val="000000" w:themeColor="text1"/>
                <w:sz w:val="18"/>
                <w:szCs w:val="18"/>
                <w:lang w:eastAsia="de-DE"/>
              </w:rPr>
              <w:t>QK</w:t>
            </w:r>
          </w:p>
        </w:tc>
        <w:tc>
          <w:tcPr>
            <w:tcW w:w="2551" w:type="dxa"/>
            <w:tcBorders>
              <w:bottom w:val="single" w:color="auto" w:sz="4" w:space="0"/>
            </w:tcBorders>
            <w:shd w:val="clear" w:color="auto" w:fill="FFF2CC" w:themeFill="accent4" w:themeFillTint="33"/>
            <w:vAlign w:val="center"/>
          </w:tcPr>
          <w:p w:rsidRPr="00660AA7" w:rsidR="00A9734F" w:rsidP="00A9734F" w:rsidRDefault="00A9734F" w14:paraId="4C6171B9" w14:textId="276E9810">
            <w:pPr>
              <w:spacing w:before="0" w:line="240" w:lineRule="auto"/>
              <w:jc w:val="left"/>
              <w:rPr>
                <w:rFonts w:cs="Arial"/>
                <w:color w:val="000000"/>
                <w:sz w:val="18"/>
                <w:szCs w:val="18"/>
                <w:lang w:eastAsia="de-DE"/>
              </w:rPr>
            </w:pPr>
            <w:r w:rsidRPr="0007298D">
              <w:rPr>
                <w:rFonts w:cs="Arial"/>
                <w:color w:val="000000" w:themeColor="text1"/>
                <w:sz w:val="18"/>
                <w:szCs w:val="18"/>
                <w:lang w:eastAsia="de-DE"/>
              </w:rPr>
              <w:t>QC Lab</w:t>
            </w:r>
          </w:p>
        </w:tc>
        <w:tc>
          <w:tcPr>
            <w:tcW w:w="572" w:type="dxa"/>
            <w:tcBorders>
              <w:bottom w:val="single" w:color="auto" w:sz="4" w:space="0"/>
            </w:tcBorders>
            <w:shd w:val="clear" w:color="auto" w:fill="FFF2CC" w:themeFill="accent4" w:themeFillTint="33"/>
            <w:vAlign w:val="center"/>
          </w:tcPr>
          <w:p w:rsidR="00A9734F" w:rsidP="00A9734F" w:rsidRDefault="00A9734F" w14:paraId="51549DF3" w14:textId="58CC6B83">
            <w:pPr>
              <w:spacing w:before="0" w:line="240" w:lineRule="auto"/>
              <w:jc w:val="center"/>
              <w:rPr>
                <w:rFonts w:cs="Arial"/>
                <w:color w:val="000000"/>
                <w:sz w:val="18"/>
                <w:szCs w:val="18"/>
                <w:lang w:eastAsia="de-DE"/>
              </w:rPr>
            </w:pPr>
            <w:r>
              <w:rPr>
                <w:rFonts w:cs="Arial"/>
                <w:color w:val="000000" w:themeColor="text1"/>
                <w:sz w:val="18"/>
                <w:szCs w:val="18"/>
                <w:lang w:eastAsia="de-DE"/>
              </w:rPr>
              <w:t>none</w:t>
            </w:r>
          </w:p>
        </w:tc>
        <w:tc>
          <w:tcPr>
            <w:tcW w:w="675" w:type="dxa"/>
            <w:tcBorders>
              <w:bottom w:val="single" w:color="auto" w:sz="4" w:space="0"/>
            </w:tcBorders>
            <w:shd w:val="clear" w:color="auto" w:fill="FFF2CC" w:themeFill="accent4" w:themeFillTint="33"/>
            <w:vAlign w:val="center"/>
          </w:tcPr>
          <w:p w:rsidRPr="008E0873" w:rsidR="00A9734F" w:rsidP="00A9734F" w:rsidRDefault="00FF4419" w14:paraId="363C41A7" w14:textId="4BFAC04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CNC</w:t>
            </w:r>
          </w:p>
        </w:tc>
        <w:tc>
          <w:tcPr>
            <w:tcW w:w="1171" w:type="dxa"/>
            <w:tcBorders>
              <w:bottom w:val="single" w:color="auto" w:sz="4" w:space="0"/>
            </w:tcBorders>
            <w:shd w:val="clear" w:color="auto" w:fill="FFF2CC" w:themeFill="accent4" w:themeFillTint="33"/>
            <w:vAlign w:val="center"/>
          </w:tcPr>
          <w:p w:rsidRPr="008E0873" w:rsidR="00A9734F" w:rsidP="00A9734F" w:rsidRDefault="00A9734F" w14:paraId="40AF7D5B" w14:textId="42BEC7B5">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Ground floor</w:t>
            </w:r>
          </w:p>
        </w:tc>
        <w:tc>
          <w:tcPr>
            <w:tcW w:w="693" w:type="dxa"/>
            <w:tcBorders>
              <w:bottom w:val="single" w:color="auto" w:sz="4" w:space="0"/>
            </w:tcBorders>
            <w:shd w:val="clear" w:color="auto" w:fill="FFF2CC" w:themeFill="accent4" w:themeFillTint="33"/>
            <w:vAlign w:val="center"/>
          </w:tcPr>
          <w:p w:rsidRPr="008E0873" w:rsidR="00A9734F" w:rsidP="00A9734F" w:rsidRDefault="00A9734F" w14:paraId="2768F629" w14:textId="2C004904">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70</w:t>
            </w:r>
          </w:p>
        </w:tc>
        <w:tc>
          <w:tcPr>
            <w:tcW w:w="680" w:type="dxa"/>
            <w:tcBorders>
              <w:bottom w:val="single" w:color="auto" w:sz="4" w:space="0"/>
            </w:tcBorders>
            <w:shd w:val="clear" w:color="auto" w:fill="FFF2CC" w:themeFill="accent4" w:themeFillTint="33"/>
            <w:vAlign w:val="center"/>
          </w:tcPr>
          <w:p w:rsidRPr="008E0873" w:rsidR="00A9734F" w:rsidP="00A9734F" w:rsidRDefault="00A9734F" w14:paraId="00B83E2B" w14:textId="21FDE543">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3</w:t>
            </w:r>
          </w:p>
        </w:tc>
        <w:tc>
          <w:tcPr>
            <w:tcW w:w="809" w:type="dxa"/>
            <w:tcBorders>
              <w:bottom w:val="single" w:color="auto" w:sz="4" w:space="0"/>
            </w:tcBorders>
            <w:shd w:val="clear" w:color="auto" w:fill="FFF2CC" w:themeFill="accent4" w:themeFillTint="33"/>
            <w:vAlign w:val="center"/>
          </w:tcPr>
          <w:p w:rsidRPr="008E0873" w:rsidR="00A9734F" w:rsidP="00A9734F" w:rsidRDefault="00A9734F" w14:paraId="37359EBC" w14:textId="245107C5">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210</w:t>
            </w:r>
          </w:p>
        </w:tc>
        <w:tc>
          <w:tcPr>
            <w:tcW w:w="1107" w:type="dxa"/>
            <w:tcBorders>
              <w:bottom w:val="single" w:color="auto" w:sz="4" w:space="0"/>
            </w:tcBorders>
            <w:shd w:val="clear" w:color="auto" w:fill="FFF2CC" w:themeFill="accent4" w:themeFillTint="33"/>
            <w:vAlign w:val="center"/>
          </w:tcPr>
          <w:p w:rsidRPr="008E0873" w:rsidR="00A9734F" w:rsidP="00A9734F" w:rsidRDefault="00A9734F" w14:paraId="1F176519" w14:textId="53A3CE88">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10</w:t>
            </w:r>
          </w:p>
        </w:tc>
        <w:tc>
          <w:tcPr>
            <w:tcW w:w="1043" w:type="dxa"/>
            <w:tcBorders>
              <w:bottom w:val="single" w:color="auto" w:sz="4" w:space="0"/>
            </w:tcBorders>
            <w:shd w:val="clear" w:color="auto" w:fill="FFF2CC" w:themeFill="accent4" w:themeFillTint="33"/>
            <w:vAlign w:val="center"/>
          </w:tcPr>
          <w:p w:rsidRPr="008E0873" w:rsidR="00A9734F" w:rsidP="00A9734F" w:rsidRDefault="00A9734F" w14:paraId="5F8E2401" w14:textId="4E371990">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2100</w:t>
            </w:r>
          </w:p>
        </w:tc>
      </w:tr>
      <w:tr w:rsidRPr="00ED4CA5" w:rsidR="006B30D2" w:rsidTr="00576932" w14:paraId="273069DF" w14:textId="77777777">
        <w:trPr>
          <w:cantSplit/>
          <w:trHeight w:val="283"/>
        </w:trPr>
        <w:tc>
          <w:tcPr>
            <w:tcW w:w="680" w:type="dxa"/>
            <w:vMerge w:val="restart"/>
            <w:shd w:val="clear" w:color="auto" w:fill="E5F7FF"/>
            <w:textDirection w:val="btLr"/>
            <w:vAlign w:val="center"/>
          </w:tcPr>
          <w:p w:rsidRPr="00660AA7" w:rsidR="006B30D2" w:rsidP="00576932" w:rsidRDefault="006B30D2" w14:paraId="1AA9C526"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Utilities</w:t>
            </w:r>
          </w:p>
        </w:tc>
        <w:tc>
          <w:tcPr>
            <w:tcW w:w="2551" w:type="dxa"/>
            <w:shd w:val="clear" w:color="auto" w:fill="E5F7FF"/>
            <w:vAlign w:val="center"/>
            <w:hideMark/>
          </w:tcPr>
          <w:p w:rsidRPr="00660AA7" w:rsidR="006B30D2" w:rsidP="00576932" w:rsidRDefault="006B30D2" w14:paraId="7DFCF3CE"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HVAC</w:t>
            </w:r>
          </w:p>
        </w:tc>
        <w:tc>
          <w:tcPr>
            <w:tcW w:w="572" w:type="dxa"/>
            <w:shd w:val="clear" w:color="auto" w:fill="E5F7FF"/>
            <w:vAlign w:val="center"/>
            <w:hideMark/>
          </w:tcPr>
          <w:p w:rsidRPr="00660AA7" w:rsidR="006B30D2" w:rsidP="00576932" w:rsidRDefault="006B30D2" w14:paraId="6C221E18"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5F7FF"/>
            <w:vAlign w:val="center"/>
            <w:hideMark/>
          </w:tcPr>
          <w:p w:rsidRPr="008E0873" w:rsidR="006B30D2" w:rsidP="00576932" w:rsidRDefault="006B30D2" w14:paraId="73E96D16"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NC</w:t>
            </w:r>
          </w:p>
        </w:tc>
        <w:tc>
          <w:tcPr>
            <w:tcW w:w="1171" w:type="dxa"/>
            <w:shd w:val="clear" w:color="auto" w:fill="E5F7FF"/>
            <w:vAlign w:val="center"/>
            <w:hideMark/>
          </w:tcPr>
          <w:p w:rsidRPr="008E0873" w:rsidR="006B30D2" w:rsidP="00576932" w:rsidRDefault="006B30D2" w14:paraId="5D0AD442"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2</w:t>
            </w:r>
            <w:r w:rsidRPr="008E0873">
              <w:rPr>
                <w:rFonts w:cs="Arial"/>
                <w:color w:val="000000" w:themeColor="text1"/>
                <w:sz w:val="18"/>
                <w:szCs w:val="18"/>
                <w:vertAlign w:val="superscript"/>
                <w:lang w:eastAsia="de-DE"/>
              </w:rPr>
              <w:t>nd</w:t>
            </w:r>
            <w:r w:rsidRPr="008E0873">
              <w:rPr>
                <w:rFonts w:cs="Arial"/>
                <w:color w:val="000000" w:themeColor="text1"/>
                <w:sz w:val="18"/>
                <w:szCs w:val="18"/>
                <w:lang w:eastAsia="de-DE"/>
              </w:rPr>
              <w:t xml:space="preserve"> floor</w:t>
            </w:r>
          </w:p>
        </w:tc>
        <w:tc>
          <w:tcPr>
            <w:tcW w:w="693" w:type="dxa"/>
            <w:shd w:val="clear" w:color="auto" w:fill="E5F7FF"/>
            <w:vAlign w:val="center"/>
            <w:hideMark/>
          </w:tcPr>
          <w:p w:rsidRPr="008E0873" w:rsidR="006B30D2" w:rsidP="00576932" w:rsidRDefault="006B30D2" w14:paraId="037DDE24"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680" w:type="dxa"/>
            <w:shd w:val="clear" w:color="auto" w:fill="E5F7FF"/>
            <w:vAlign w:val="center"/>
            <w:hideMark/>
          </w:tcPr>
          <w:p w:rsidRPr="008E0873" w:rsidR="006B30D2" w:rsidP="00576932" w:rsidRDefault="006B30D2" w14:paraId="0EBFCFB7"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5</w:t>
            </w:r>
          </w:p>
        </w:tc>
        <w:tc>
          <w:tcPr>
            <w:tcW w:w="809" w:type="dxa"/>
            <w:shd w:val="clear" w:color="auto" w:fill="E5F7FF"/>
            <w:vAlign w:val="center"/>
            <w:hideMark/>
          </w:tcPr>
          <w:p w:rsidRPr="008E0873" w:rsidR="006B30D2" w:rsidP="00576932" w:rsidRDefault="006B30D2" w14:paraId="6F9061A4"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1107" w:type="dxa"/>
            <w:shd w:val="clear" w:color="auto" w:fill="E5F7FF"/>
            <w:vAlign w:val="center"/>
            <w:hideMark/>
          </w:tcPr>
          <w:p w:rsidRPr="008E0873" w:rsidR="006B30D2" w:rsidP="00576932" w:rsidRDefault="006B30D2" w14:paraId="10FEB955"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5</w:t>
            </w:r>
          </w:p>
        </w:tc>
        <w:tc>
          <w:tcPr>
            <w:tcW w:w="1043" w:type="dxa"/>
            <w:shd w:val="clear" w:color="auto" w:fill="E5F7FF"/>
            <w:vAlign w:val="center"/>
            <w:hideMark/>
          </w:tcPr>
          <w:p w:rsidRPr="008E0873" w:rsidR="006B30D2" w:rsidP="00576932" w:rsidRDefault="006B30D2" w14:paraId="1718A2F6"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r>
      <w:tr w:rsidRPr="00ED4CA5" w:rsidR="006B30D2" w:rsidTr="00576932" w14:paraId="61159A7D" w14:textId="77777777">
        <w:trPr>
          <w:cantSplit/>
          <w:trHeight w:val="283"/>
        </w:trPr>
        <w:tc>
          <w:tcPr>
            <w:tcW w:w="680" w:type="dxa"/>
            <w:vMerge/>
            <w:shd w:val="clear" w:color="auto" w:fill="E5F7FF"/>
            <w:vAlign w:val="center"/>
          </w:tcPr>
          <w:p w:rsidRPr="00660AA7" w:rsidR="006B30D2" w:rsidP="00576932" w:rsidRDefault="006B30D2" w14:paraId="075A53D3" w14:textId="77777777">
            <w:pPr>
              <w:spacing w:before="0" w:line="240" w:lineRule="auto"/>
              <w:jc w:val="left"/>
              <w:rPr>
                <w:rFonts w:cs="Arial"/>
                <w:color w:val="000000"/>
                <w:sz w:val="18"/>
                <w:szCs w:val="18"/>
                <w:lang w:eastAsia="de-DE"/>
              </w:rPr>
            </w:pPr>
          </w:p>
        </w:tc>
        <w:tc>
          <w:tcPr>
            <w:tcW w:w="2551" w:type="dxa"/>
            <w:shd w:val="clear" w:color="auto" w:fill="E5F7FF"/>
            <w:vAlign w:val="center"/>
            <w:hideMark/>
          </w:tcPr>
          <w:p w:rsidRPr="00660AA7" w:rsidR="006B30D2" w:rsidP="00576932" w:rsidRDefault="006B30D2" w14:paraId="2F4E87E4" w14:textId="77777777">
            <w:pPr>
              <w:spacing w:before="0" w:line="240" w:lineRule="auto"/>
              <w:jc w:val="left"/>
              <w:rPr>
                <w:rFonts w:cs="Arial"/>
                <w:color w:val="000000"/>
                <w:sz w:val="18"/>
                <w:szCs w:val="18"/>
                <w:lang w:eastAsia="de-DE"/>
              </w:rPr>
            </w:pPr>
            <w:r>
              <w:rPr>
                <w:rFonts w:cs="Arial"/>
                <w:color w:val="000000"/>
                <w:sz w:val="18"/>
                <w:szCs w:val="18"/>
                <w:lang w:eastAsia="de-DE"/>
              </w:rPr>
              <w:t>A</w:t>
            </w:r>
            <w:r w:rsidRPr="00660AA7">
              <w:rPr>
                <w:rFonts w:cs="Arial"/>
                <w:color w:val="000000"/>
                <w:sz w:val="18"/>
                <w:szCs w:val="18"/>
                <w:lang w:eastAsia="de-DE"/>
              </w:rPr>
              <w:t>mbient Heating &amp; Cooling</w:t>
            </w:r>
          </w:p>
        </w:tc>
        <w:tc>
          <w:tcPr>
            <w:tcW w:w="572" w:type="dxa"/>
            <w:shd w:val="clear" w:color="auto" w:fill="E5F7FF"/>
            <w:vAlign w:val="center"/>
            <w:hideMark/>
          </w:tcPr>
          <w:p w:rsidRPr="00660AA7" w:rsidR="006B30D2" w:rsidP="00576932" w:rsidRDefault="006B30D2" w14:paraId="72BFFF2E"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5F7FF"/>
            <w:vAlign w:val="center"/>
            <w:hideMark/>
          </w:tcPr>
          <w:p w:rsidRPr="008E0873" w:rsidR="006B30D2" w:rsidP="00576932" w:rsidRDefault="006B30D2" w14:paraId="4AAD813F"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NC</w:t>
            </w:r>
          </w:p>
        </w:tc>
        <w:tc>
          <w:tcPr>
            <w:tcW w:w="1171" w:type="dxa"/>
            <w:shd w:val="clear" w:color="auto" w:fill="E5F7FF"/>
            <w:vAlign w:val="center"/>
            <w:hideMark/>
          </w:tcPr>
          <w:p w:rsidRPr="008E0873" w:rsidR="006B30D2" w:rsidP="00576932" w:rsidRDefault="006B30D2" w14:paraId="7D441956"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2</w:t>
            </w:r>
            <w:r w:rsidRPr="008E0873">
              <w:rPr>
                <w:rFonts w:cs="Arial"/>
                <w:color w:val="000000" w:themeColor="text1"/>
                <w:sz w:val="18"/>
                <w:szCs w:val="18"/>
                <w:vertAlign w:val="superscript"/>
                <w:lang w:eastAsia="de-DE"/>
              </w:rPr>
              <w:t>nd</w:t>
            </w:r>
            <w:r w:rsidRPr="008E0873">
              <w:rPr>
                <w:rFonts w:cs="Arial"/>
                <w:color w:val="000000" w:themeColor="text1"/>
                <w:sz w:val="18"/>
                <w:szCs w:val="18"/>
                <w:lang w:eastAsia="de-DE"/>
              </w:rPr>
              <w:t xml:space="preserve"> floor</w:t>
            </w:r>
          </w:p>
        </w:tc>
        <w:tc>
          <w:tcPr>
            <w:tcW w:w="693" w:type="dxa"/>
            <w:shd w:val="clear" w:color="auto" w:fill="E5F7FF"/>
            <w:vAlign w:val="center"/>
            <w:hideMark/>
          </w:tcPr>
          <w:p w:rsidRPr="008E0873" w:rsidR="006B30D2" w:rsidP="00576932" w:rsidRDefault="006B30D2" w14:paraId="388CF513"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680" w:type="dxa"/>
            <w:shd w:val="clear" w:color="auto" w:fill="E5F7FF"/>
            <w:vAlign w:val="center"/>
            <w:hideMark/>
          </w:tcPr>
          <w:p w:rsidRPr="008E0873" w:rsidR="006B30D2" w:rsidP="00576932" w:rsidRDefault="006B30D2" w14:paraId="12A2A50F"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5</w:t>
            </w:r>
          </w:p>
        </w:tc>
        <w:tc>
          <w:tcPr>
            <w:tcW w:w="809" w:type="dxa"/>
            <w:shd w:val="clear" w:color="auto" w:fill="E5F7FF"/>
            <w:vAlign w:val="center"/>
            <w:hideMark/>
          </w:tcPr>
          <w:p w:rsidRPr="008E0873" w:rsidR="006B30D2" w:rsidP="00576932" w:rsidRDefault="006B30D2" w14:paraId="04A2EB0C"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1107" w:type="dxa"/>
            <w:shd w:val="clear" w:color="auto" w:fill="E5F7FF"/>
            <w:vAlign w:val="center"/>
            <w:hideMark/>
          </w:tcPr>
          <w:p w:rsidRPr="008E0873" w:rsidR="006B30D2" w:rsidP="00576932" w:rsidRDefault="006B30D2" w14:paraId="791FE07B"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5</w:t>
            </w:r>
          </w:p>
        </w:tc>
        <w:tc>
          <w:tcPr>
            <w:tcW w:w="1043" w:type="dxa"/>
            <w:shd w:val="clear" w:color="auto" w:fill="E5F7FF"/>
            <w:vAlign w:val="center"/>
            <w:hideMark/>
          </w:tcPr>
          <w:p w:rsidRPr="008E0873" w:rsidR="006B30D2" w:rsidP="00576932" w:rsidRDefault="006B30D2" w14:paraId="56F3C691"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r>
      <w:tr w:rsidRPr="00ED4CA5" w:rsidR="006B30D2" w:rsidTr="00576932" w14:paraId="333CF250" w14:textId="77777777">
        <w:trPr>
          <w:cantSplit/>
          <w:trHeight w:val="283"/>
        </w:trPr>
        <w:tc>
          <w:tcPr>
            <w:tcW w:w="680" w:type="dxa"/>
            <w:vMerge/>
            <w:shd w:val="clear" w:color="auto" w:fill="E5F7FF"/>
            <w:vAlign w:val="center"/>
          </w:tcPr>
          <w:p w:rsidRPr="00660AA7" w:rsidR="006B30D2" w:rsidP="00576932" w:rsidRDefault="006B30D2" w14:paraId="14D4AA3E" w14:textId="77777777">
            <w:pPr>
              <w:spacing w:before="0" w:line="240" w:lineRule="auto"/>
              <w:jc w:val="left"/>
              <w:rPr>
                <w:rFonts w:cs="Arial"/>
                <w:color w:val="000000"/>
                <w:sz w:val="18"/>
                <w:szCs w:val="18"/>
                <w:lang w:eastAsia="de-DE"/>
              </w:rPr>
            </w:pPr>
          </w:p>
        </w:tc>
        <w:tc>
          <w:tcPr>
            <w:tcW w:w="2551" w:type="dxa"/>
            <w:shd w:val="clear" w:color="auto" w:fill="E5F7FF"/>
            <w:vAlign w:val="center"/>
            <w:hideMark/>
          </w:tcPr>
          <w:p w:rsidRPr="00660AA7" w:rsidR="006B30D2" w:rsidP="00576932" w:rsidRDefault="006B30D2" w14:paraId="3D93D787"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Waste treatment</w:t>
            </w:r>
          </w:p>
        </w:tc>
        <w:tc>
          <w:tcPr>
            <w:tcW w:w="572" w:type="dxa"/>
            <w:shd w:val="clear" w:color="auto" w:fill="E5F7FF"/>
            <w:vAlign w:val="center"/>
            <w:hideMark/>
          </w:tcPr>
          <w:p w:rsidRPr="00660AA7" w:rsidR="006B30D2" w:rsidP="00576932" w:rsidRDefault="006B30D2" w14:paraId="6BC02910"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5F7FF"/>
            <w:vAlign w:val="center"/>
            <w:hideMark/>
          </w:tcPr>
          <w:p w:rsidRPr="008E0873" w:rsidR="006B30D2" w:rsidP="00576932" w:rsidRDefault="006B30D2" w14:paraId="45F42E8B"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NC</w:t>
            </w:r>
          </w:p>
        </w:tc>
        <w:tc>
          <w:tcPr>
            <w:tcW w:w="1171" w:type="dxa"/>
            <w:shd w:val="clear" w:color="auto" w:fill="E5F7FF"/>
            <w:vAlign w:val="center"/>
            <w:hideMark/>
          </w:tcPr>
          <w:p w:rsidRPr="008E0873" w:rsidR="006B30D2" w:rsidP="00576932" w:rsidRDefault="006B30D2" w14:paraId="43AA5B58"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Basement</w:t>
            </w:r>
          </w:p>
        </w:tc>
        <w:tc>
          <w:tcPr>
            <w:tcW w:w="693" w:type="dxa"/>
            <w:shd w:val="clear" w:color="auto" w:fill="E5F7FF"/>
            <w:vAlign w:val="center"/>
            <w:hideMark/>
          </w:tcPr>
          <w:p w:rsidRPr="008E0873" w:rsidR="006B30D2" w:rsidP="00576932" w:rsidRDefault="006B30D2" w14:paraId="797F186E"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680" w:type="dxa"/>
            <w:shd w:val="clear" w:color="auto" w:fill="E5F7FF"/>
            <w:vAlign w:val="center"/>
            <w:hideMark/>
          </w:tcPr>
          <w:p w:rsidRPr="008E0873" w:rsidR="006B30D2" w:rsidP="00576932" w:rsidRDefault="006B30D2" w14:paraId="1BD92F85"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3</w:t>
            </w:r>
          </w:p>
        </w:tc>
        <w:tc>
          <w:tcPr>
            <w:tcW w:w="809" w:type="dxa"/>
            <w:shd w:val="clear" w:color="auto" w:fill="E5F7FF"/>
            <w:vAlign w:val="center"/>
            <w:hideMark/>
          </w:tcPr>
          <w:p w:rsidRPr="008E0873" w:rsidR="006B30D2" w:rsidP="00576932" w:rsidRDefault="006B30D2" w14:paraId="7600C905"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1107" w:type="dxa"/>
            <w:shd w:val="clear" w:color="auto" w:fill="E5F7FF"/>
            <w:vAlign w:val="center"/>
            <w:hideMark/>
          </w:tcPr>
          <w:p w:rsidRPr="008E0873" w:rsidR="006B30D2" w:rsidP="00576932" w:rsidRDefault="006B30D2" w14:paraId="172CBE81"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5</w:t>
            </w:r>
          </w:p>
        </w:tc>
        <w:tc>
          <w:tcPr>
            <w:tcW w:w="1043" w:type="dxa"/>
            <w:shd w:val="clear" w:color="auto" w:fill="E5F7FF"/>
            <w:vAlign w:val="center"/>
            <w:hideMark/>
          </w:tcPr>
          <w:p w:rsidRPr="008E0873" w:rsidR="006B30D2" w:rsidP="00576932" w:rsidRDefault="006B30D2" w14:paraId="2A950DBE"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r>
      <w:tr w:rsidRPr="00ED4CA5" w:rsidR="006B30D2" w:rsidTr="00576932" w14:paraId="38F8901B" w14:textId="77777777">
        <w:trPr>
          <w:cantSplit/>
          <w:trHeight w:val="283"/>
        </w:trPr>
        <w:tc>
          <w:tcPr>
            <w:tcW w:w="680" w:type="dxa"/>
            <w:vMerge/>
            <w:shd w:val="clear" w:color="auto" w:fill="E5F7FF"/>
            <w:vAlign w:val="center"/>
          </w:tcPr>
          <w:p w:rsidRPr="00D86D59" w:rsidR="006B30D2" w:rsidP="00576932" w:rsidRDefault="006B30D2" w14:paraId="4428BB0F" w14:textId="77777777">
            <w:pPr>
              <w:spacing w:before="0" w:line="240" w:lineRule="auto"/>
              <w:jc w:val="left"/>
              <w:rPr>
                <w:rFonts w:cs="Arial"/>
                <w:color w:val="000000"/>
                <w:sz w:val="18"/>
                <w:szCs w:val="18"/>
                <w:lang w:val="en-US" w:eastAsia="de-DE"/>
              </w:rPr>
            </w:pPr>
          </w:p>
        </w:tc>
        <w:tc>
          <w:tcPr>
            <w:tcW w:w="2551" w:type="dxa"/>
            <w:shd w:val="clear" w:color="auto" w:fill="E5F7FF"/>
            <w:vAlign w:val="center"/>
            <w:hideMark/>
          </w:tcPr>
          <w:p w:rsidRPr="00D86D59" w:rsidR="006B30D2" w:rsidP="00576932" w:rsidRDefault="006B30D2" w14:paraId="699CF9AD" w14:textId="77777777">
            <w:pPr>
              <w:spacing w:before="0" w:line="240" w:lineRule="auto"/>
              <w:jc w:val="left"/>
              <w:rPr>
                <w:rFonts w:cs="Arial"/>
                <w:color w:val="000000"/>
                <w:sz w:val="18"/>
                <w:szCs w:val="18"/>
                <w:lang w:val="en-US" w:eastAsia="de-DE"/>
              </w:rPr>
            </w:pPr>
            <w:r w:rsidRPr="00D86D59">
              <w:rPr>
                <w:rFonts w:cs="Arial"/>
                <w:color w:val="000000"/>
                <w:sz w:val="18"/>
                <w:szCs w:val="18"/>
                <w:lang w:val="en-US" w:eastAsia="de-DE"/>
              </w:rPr>
              <w:t xml:space="preserve">Portable Water and Purified Water </w:t>
            </w:r>
          </w:p>
        </w:tc>
        <w:tc>
          <w:tcPr>
            <w:tcW w:w="572" w:type="dxa"/>
            <w:shd w:val="clear" w:color="auto" w:fill="E5F7FF"/>
            <w:vAlign w:val="center"/>
            <w:hideMark/>
          </w:tcPr>
          <w:p w:rsidRPr="00660AA7" w:rsidR="006B30D2" w:rsidP="00576932" w:rsidRDefault="006B30D2" w14:paraId="462349C6"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5F7FF"/>
            <w:vAlign w:val="center"/>
            <w:hideMark/>
          </w:tcPr>
          <w:p w:rsidRPr="008E0873" w:rsidR="006B30D2" w:rsidP="00576932" w:rsidRDefault="006B30D2" w14:paraId="52D2084C"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NC</w:t>
            </w:r>
          </w:p>
        </w:tc>
        <w:tc>
          <w:tcPr>
            <w:tcW w:w="1171" w:type="dxa"/>
            <w:shd w:val="clear" w:color="auto" w:fill="E5F7FF"/>
            <w:vAlign w:val="center"/>
            <w:hideMark/>
          </w:tcPr>
          <w:p w:rsidRPr="008E0873" w:rsidR="006B30D2" w:rsidP="00576932" w:rsidRDefault="006B30D2" w14:paraId="5E951D81"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Basement</w:t>
            </w:r>
          </w:p>
        </w:tc>
        <w:tc>
          <w:tcPr>
            <w:tcW w:w="693" w:type="dxa"/>
            <w:shd w:val="clear" w:color="auto" w:fill="E5F7FF"/>
            <w:vAlign w:val="center"/>
            <w:hideMark/>
          </w:tcPr>
          <w:p w:rsidRPr="008E0873" w:rsidR="006B30D2" w:rsidP="00576932" w:rsidRDefault="006B30D2" w14:paraId="1999CC29"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680" w:type="dxa"/>
            <w:shd w:val="clear" w:color="auto" w:fill="E5F7FF"/>
            <w:vAlign w:val="center"/>
            <w:hideMark/>
          </w:tcPr>
          <w:p w:rsidRPr="008E0873" w:rsidR="006B30D2" w:rsidP="00576932" w:rsidRDefault="006B30D2" w14:paraId="3C3A02C2"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3</w:t>
            </w:r>
          </w:p>
        </w:tc>
        <w:tc>
          <w:tcPr>
            <w:tcW w:w="809" w:type="dxa"/>
            <w:shd w:val="clear" w:color="auto" w:fill="E5F7FF"/>
            <w:vAlign w:val="center"/>
            <w:hideMark/>
          </w:tcPr>
          <w:p w:rsidRPr="008E0873" w:rsidR="006B30D2" w:rsidP="00576932" w:rsidRDefault="006B30D2" w14:paraId="1888995B"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1107" w:type="dxa"/>
            <w:shd w:val="clear" w:color="auto" w:fill="E5F7FF"/>
            <w:vAlign w:val="center"/>
            <w:hideMark/>
          </w:tcPr>
          <w:p w:rsidRPr="008E0873" w:rsidR="006B30D2" w:rsidP="00576932" w:rsidRDefault="006B30D2" w14:paraId="4B6FF978"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5</w:t>
            </w:r>
          </w:p>
        </w:tc>
        <w:tc>
          <w:tcPr>
            <w:tcW w:w="1043" w:type="dxa"/>
            <w:shd w:val="clear" w:color="auto" w:fill="E5F7FF"/>
            <w:vAlign w:val="center"/>
            <w:hideMark/>
          </w:tcPr>
          <w:p w:rsidRPr="008E0873" w:rsidR="006B30D2" w:rsidP="00576932" w:rsidRDefault="006B30D2" w14:paraId="21C26064"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r>
      <w:tr w:rsidRPr="00ED4CA5" w:rsidR="006B30D2" w:rsidTr="00576932" w14:paraId="412E719D" w14:textId="77777777">
        <w:trPr>
          <w:cantSplit/>
          <w:trHeight w:val="283"/>
        </w:trPr>
        <w:tc>
          <w:tcPr>
            <w:tcW w:w="680" w:type="dxa"/>
            <w:vMerge/>
            <w:shd w:val="clear" w:color="auto" w:fill="E5F7FF"/>
            <w:vAlign w:val="center"/>
          </w:tcPr>
          <w:p w:rsidRPr="00660AA7" w:rsidR="006B30D2" w:rsidP="00576932" w:rsidRDefault="006B30D2" w14:paraId="32BD22FE" w14:textId="77777777">
            <w:pPr>
              <w:spacing w:before="0" w:line="240" w:lineRule="auto"/>
              <w:jc w:val="left"/>
              <w:rPr>
                <w:rFonts w:cs="Arial"/>
                <w:color w:val="000000"/>
                <w:sz w:val="18"/>
                <w:szCs w:val="18"/>
                <w:lang w:eastAsia="de-DE"/>
              </w:rPr>
            </w:pPr>
          </w:p>
        </w:tc>
        <w:tc>
          <w:tcPr>
            <w:tcW w:w="2551" w:type="dxa"/>
            <w:shd w:val="clear" w:color="auto" w:fill="E5F7FF"/>
            <w:vAlign w:val="center"/>
            <w:hideMark/>
          </w:tcPr>
          <w:p w:rsidRPr="00660AA7" w:rsidR="006B30D2" w:rsidP="00576932" w:rsidRDefault="006B30D2" w14:paraId="1CF4332E"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WFI/Steam Production</w:t>
            </w:r>
          </w:p>
        </w:tc>
        <w:tc>
          <w:tcPr>
            <w:tcW w:w="572" w:type="dxa"/>
            <w:shd w:val="clear" w:color="auto" w:fill="E5F7FF"/>
            <w:vAlign w:val="center"/>
            <w:hideMark/>
          </w:tcPr>
          <w:p w:rsidRPr="00660AA7" w:rsidR="006B30D2" w:rsidP="00576932" w:rsidRDefault="006B30D2" w14:paraId="5F5C3B6F"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5F7FF"/>
            <w:vAlign w:val="center"/>
            <w:hideMark/>
          </w:tcPr>
          <w:p w:rsidRPr="008E0873" w:rsidR="006B30D2" w:rsidP="00576932" w:rsidRDefault="006B30D2" w14:paraId="7060F55A"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NC</w:t>
            </w:r>
          </w:p>
        </w:tc>
        <w:tc>
          <w:tcPr>
            <w:tcW w:w="1171" w:type="dxa"/>
            <w:shd w:val="clear" w:color="auto" w:fill="E5F7FF"/>
            <w:vAlign w:val="center"/>
            <w:hideMark/>
          </w:tcPr>
          <w:p w:rsidRPr="008E0873" w:rsidR="006B30D2" w:rsidP="00576932" w:rsidRDefault="006B30D2" w14:paraId="52B16A57"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Basement</w:t>
            </w:r>
          </w:p>
        </w:tc>
        <w:tc>
          <w:tcPr>
            <w:tcW w:w="693" w:type="dxa"/>
            <w:shd w:val="clear" w:color="auto" w:fill="E5F7FF"/>
            <w:vAlign w:val="center"/>
            <w:hideMark/>
          </w:tcPr>
          <w:p w:rsidRPr="008E0873" w:rsidR="006B30D2" w:rsidP="00576932" w:rsidRDefault="006B30D2" w14:paraId="7B497421"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680" w:type="dxa"/>
            <w:shd w:val="clear" w:color="auto" w:fill="E5F7FF"/>
            <w:vAlign w:val="center"/>
            <w:hideMark/>
          </w:tcPr>
          <w:p w:rsidRPr="008E0873" w:rsidR="006B30D2" w:rsidP="00576932" w:rsidRDefault="006B30D2" w14:paraId="4BF8FEBD"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3</w:t>
            </w:r>
          </w:p>
        </w:tc>
        <w:tc>
          <w:tcPr>
            <w:tcW w:w="809" w:type="dxa"/>
            <w:shd w:val="clear" w:color="auto" w:fill="E5F7FF"/>
            <w:vAlign w:val="center"/>
            <w:hideMark/>
          </w:tcPr>
          <w:p w:rsidRPr="008E0873" w:rsidR="006B30D2" w:rsidP="00576932" w:rsidRDefault="006B30D2" w14:paraId="2A51701A"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1107" w:type="dxa"/>
            <w:shd w:val="clear" w:color="auto" w:fill="E5F7FF"/>
            <w:vAlign w:val="center"/>
            <w:hideMark/>
          </w:tcPr>
          <w:p w:rsidRPr="008E0873" w:rsidR="006B30D2" w:rsidP="00576932" w:rsidRDefault="006B30D2" w14:paraId="11466E50"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5</w:t>
            </w:r>
          </w:p>
        </w:tc>
        <w:tc>
          <w:tcPr>
            <w:tcW w:w="1043" w:type="dxa"/>
            <w:shd w:val="clear" w:color="auto" w:fill="E5F7FF"/>
            <w:vAlign w:val="center"/>
            <w:hideMark/>
          </w:tcPr>
          <w:p w:rsidRPr="008E0873" w:rsidR="006B30D2" w:rsidP="00576932" w:rsidRDefault="006B30D2" w14:paraId="5602B6DF"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r>
      <w:tr w:rsidRPr="00660AA7" w:rsidR="006B30D2" w:rsidTr="00576932" w14:paraId="046C7E5D" w14:textId="77777777">
        <w:trPr>
          <w:cantSplit/>
          <w:trHeight w:val="283"/>
        </w:trPr>
        <w:tc>
          <w:tcPr>
            <w:tcW w:w="680" w:type="dxa"/>
            <w:vMerge/>
            <w:shd w:val="clear" w:color="auto" w:fill="E5F7FF"/>
            <w:vAlign w:val="center"/>
          </w:tcPr>
          <w:p w:rsidRPr="00660AA7" w:rsidR="006B30D2" w:rsidP="00576932" w:rsidRDefault="006B30D2" w14:paraId="2DC95D64" w14:textId="77777777">
            <w:pPr>
              <w:spacing w:before="0" w:line="240" w:lineRule="auto"/>
              <w:jc w:val="left"/>
              <w:rPr>
                <w:rFonts w:cs="Arial"/>
                <w:color w:val="000000"/>
                <w:sz w:val="18"/>
                <w:szCs w:val="18"/>
                <w:lang w:eastAsia="de-DE"/>
              </w:rPr>
            </w:pPr>
          </w:p>
        </w:tc>
        <w:tc>
          <w:tcPr>
            <w:tcW w:w="2551" w:type="dxa"/>
            <w:shd w:val="clear" w:color="auto" w:fill="E5F7FF"/>
            <w:vAlign w:val="center"/>
            <w:hideMark/>
          </w:tcPr>
          <w:p w:rsidRPr="00660AA7" w:rsidR="006B30D2" w:rsidP="00576932" w:rsidRDefault="006B30D2" w14:paraId="21109880"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Clean compressed Air</w:t>
            </w:r>
          </w:p>
        </w:tc>
        <w:tc>
          <w:tcPr>
            <w:tcW w:w="572" w:type="dxa"/>
            <w:shd w:val="clear" w:color="auto" w:fill="E5F7FF"/>
            <w:vAlign w:val="center"/>
            <w:hideMark/>
          </w:tcPr>
          <w:p w:rsidRPr="00660AA7" w:rsidR="006B30D2" w:rsidP="00576932" w:rsidRDefault="006B30D2" w14:paraId="14B731CE"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5F7FF"/>
            <w:vAlign w:val="center"/>
            <w:hideMark/>
          </w:tcPr>
          <w:p w:rsidRPr="008E0873" w:rsidR="006B30D2" w:rsidP="00576932" w:rsidRDefault="006B30D2" w14:paraId="52FE745E"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NC</w:t>
            </w:r>
          </w:p>
        </w:tc>
        <w:tc>
          <w:tcPr>
            <w:tcW w:w="1171" w:type="dxa"/>
            <w:shd w:val="clear" w:color="auto" w:fill="E5F7FF"/>
            <w:vAlign w:val="center"/>
            <w:hideMark/>
          </w:tcPr>
          <w:p w:rsidRPr="008E0873" w:rsidR="006B30D2" w:rsidP="00576932" w:rsidRDefault="006B30D2" w14:paraId="06C30D66"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Outside</w:t>
            </w:r>
          </w:p>
        </w:tc>
        <w:tc>
          <w:tcPr>
            <w:tcW w:w="693" w:type="dxa"/>
            <w:shd w:val="clear" w:color="auto" w:fill="E5F7FF"/>
            <w:vAlign w:val="center"/>
            <w:hideMark/>
          </w:tcPr>
          <w:p w:rsidRPr="008E0873" w:rsidR="006B30D2" w:rsidP="00576932" w:rsidRDefault="006B30D2" w14:paraId="03E5ADF7"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10</w:t>
            </w:r>
          </w:p>
        </w:tc>
        <w:tc>
          <w:tcPr>
            <w:tcW w:w="680" w:type="dxa"/>
            <w:shd w:val="clear" w:color="auto" w:fill="E5F7FF"/>
            <w:vAlign w:val="center"/>
            <w:hideMark/>
          </w:tcPr>
          <w:p w:rsidRPr="008E0873" w:rsidR="006B30D2" w:rsidP="00576932" w:rsidRDefault="006B30D2" w14:paraId="1D4FA124"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4</w:t>
            </w:r>
          </w:p>
        </w:tc>
        <w:tc>
          <w:tcPr>
            <w:tcW w:w="809" w:type="dxa"/>
            <w:shd w:val="clear" w:color="auto" w:fill="E5F7FF"/>
            <w:vAlign w:val="center"/>
            <w:hideMark/>
          </w:tcPr>
          <w:p w:rsidRPr="008E0873" w:rsidR="006B30D2" w:rsidP="00576932" w:rsidRDefault="006B30D2" w14:paraId="12E5B5B4"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40</w:t>
            </w:r>
          </w:p>
        </w:tc>
        <w:tc>
          <w:tcPr>
            <w:tcW w:w="1107" w:type="dxa"/>
            <w:shd w:val="clear" w:color="auto" w:fill="E5F7FF"/>
            <w:vAlign w:val="center"/>
            <w:hideMark/>
          </w:tcPr>
          <w:p w:rsidRPr="008E0873" w:rsidR="006B30D2" w:rsidP="00576932" w:rsidRDefault="006B30D2" w14:paraId="117862C8"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Outside</w:t>
            </w:r>
          </w:p>
        </w:tc>
        <w:tc>
          <w:tcPr>
            <w:tcW w:w="1043" w:type="dxa"/>
            <w:shd w:val="clear" w:color="auto" w:fill="E5F7FF"/>
            <w:vAlign w:val="center"/>
            <w:hideMark/>
          </w:tcPr>
          <w:p w:rsidRPr="008E0873" w:rsidR="006B30D2" w:rsidP="00576932" w:rsidRDefault="006B30D2" w14:paraId="52724276"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Outside</w:t>
            </w:r>
          </w:p>
        </w:tc>
      </w:tr>
      <w:tr w:rsidRPr="00660AA7" w:rsidR="006B30D2" w:rsidTr="00576932" w14:paraId="747843F4" w14:textId="77777777">
        <w:trPr>
          <w:cantSplit/>
          <w:trHeight w:val="283"/>
        </w:trPr>
        <w:tc>
          <w:tcPr>
            <w:tcW w:w="680" w:type="dxa"/>
            <w:vMerge/>
            <w:shd w:val="clear" w:color="auto" w:fill="E5F7FF"/>
            <w:vAlign w:val="center"/>
          </w:tcPr>
          <w:p w:rsidRPr="00660AA7" w:rsidR="006B30D2" w:rsidP="00576932" w:rsidRDefault="006B30D2" w14:paraId="513872ED" w14:textId="77777777">
            <w:pPr>
              <w:spacing w:before="0" w:line="240" w:lineRule="auto"/>
              <w:jc w:val="left"/>
              <w:rPr>
                <w:rFonts w:cs="Arial"/>
                <w:color w:val="000000"/>
                <w:sz w:val="18"/>
                <w:szCs w:val="18"/>
                <w:lang w:eastAsia="de-DE"/>
              </w:rPr>
            </w:pPr>
          </w:p>
        </w:tc>
        <w:tc>
          <w:tcPr>
            <w:tcW w:w="2551" w:type="dxa"/>
            <w:shd w:val="clear" w:color="auto" w:fill="E5F7FF"/>
            <w:vAlign w:val="center"/>
            <w:hideMark/>
          </w:tcPr>
          <w:p w:rsidRPr="00660AA7" w:rsidR="006B30D2" w:rsidP="00576932" w:rsidRDefault="006B30D2" w14:paraId="7D9DD053"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Process Gases</w:t>
            </w:r>
          </w:p>
        </w:tc>
        <w:tc>
          <w:tcPr>
            <w:tcW w:w="572" w:type="dxa"/>
            <w:shd w:val="clear" w:color="auto" w:fill="E5F7FF"/>
            <w:vAlign w:val="center"/>
            <w:hideMark/>
          </w:tcPr>
          <w:p w:rsidRPr="00660AA7" w:rsidR="006B30D2" w:rsidP="00576932" w:rsidRDefault="006B30D2" w14:paraId="2A4E0560"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5F7FF"/>
            <w:vAlign w:val="center"/>
            <w:hideMark/>
          </w:tcPr>
          <w:p w:rsidRPr="008E0873" w:rsidR="006B30D2" w:rsidP="00576932" w:rsidRDefault="006B30D2" w14:paraId="0E310C38"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NC</w:t>
            </w:r>
          </w:p>
        </w:tc>
        <w:tc>
          <w:tcPr>
            <w:tcW w:w="1171" w:type="dxa"/>
            <w:shd w:val="clear" w:color="auto" w:fill="E5F7FF"/>
            <w:vAlign w:val="center"/>
            <w:hideMark/>
          </w:tcPr>
          <w:p w:rsidRPr="008E0873" w:rsidR="006B30D2" w:rsidP="00576932" w:rsidRDefault="006B30D2" w14:paraId="0AAE79BE"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Outside</w:t>
            </w:r>
          </w:p>
        </w:tc>
        <w:tc>
          <w:tcPr>
            <w:tcW w:w="693" w:type="dxa"/>
            <w:shd w:val="clear" w:color="auto" w:fill="E5F7FF"/>
            <w:vAlign w:val="center"/>
            <w:hideMark/>
          </w:tcPr>
          <w:p w:rsidRPr="008E0873" w:rsidR="006B30D2" w:rsidP="00576932" w:rsidRDefault="006B30D2" w14:paraId="628126BE"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30</w:t>
            </w:r>
          </w:p>
        </w:tc>
        <w:tc>
          <w:tcPr>
            <w:tcW w:w="680" w:type="dxa"/>
            <w:shd w:val="clear" w:color="auto" w:fill="E5F7FF"/>
            <w:vAlign w:val="center"/>
            <w:hideMark/>
          </w:tcPr>
          <w:p w:rsidRPr="008E0873" w:rsidR="006B30D2" w:rsidP="00576932" w:rsidRDefault="006B30D2" w14:paraId="0FB8341F"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4</w:t>
            </w:r>
          </w:p>
        </w:tc>
        <w:tc>
          <w:tcPr>
            <w:tcW w:w="809" w:type="dxa"/>
            <w:shd w:val="clear" w:color="auto" w:fill="E5F7FF"/>
            <w:vAlign w:val="center"/>
            <w:hideMark/>
          </w:tcPr>
          <w:p w:rsidRPr="008E0873" w:rsidR="006B30D2" w:rsidP="00576932" w:rsidRDefault="006B30D2" w14:paraId="28B44EB9"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120</w:t>
            </w:r>
          </w:p>
        </w:tc>
        <w:tc>
          <w:tcPr>
            <w:tcW w:w="1107" w:type="dxa"/>
            <w:shd w:val="clear" w:color="auto" w:fill="E5F7FF"/>
            <w:vAlign w:val="center"/>
            <w:hideMark/>
          </w:tcPr>
          <w:p w:rsidRPr="008E0873" w:rsidR="006B30D2" w:rsidP="00576932" w:rsidRDefault="006B30D2" w14:paraId="283CD14C"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Outside</w:t>
            </w:r>
          </w:p>
        </w:tc>
        <w:tc>
          <w:tcPr>
            <w:tcW w:w="1043" w:type="dxa"/>
            <w:shd w:val="clear" w:color="auto" w:fill="E5F7FF"/>
            <w:vAlign w:val="center"/>
            <w:hideMark/>
          </w:tcPr>
          <w:p w:rsidRPr="008E0873" w:rsidR="006B30D2" w:rsidP="00576932" w:rsidRDefault="006B30D2" w14:paraId="40360C07"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Outside</w:t>
            </w:r>
          </w:p>
        </w:tc>
      </w:tr>
      <w:tr w:rsidRPr="00660AA7" w:rsidR="006B30D2" w:rsidTr="00576932" w14:paraId="3DBD713A" w14:textId="77777777">
        <w:trPr>
          <w:cantSplit/>
          <w:trHeight w:val="283"/>
        </w:trPr>
        <w:tc>
          <w:tcPr>
            <w:tcW w:w="680" w:type="dxa"/>
            <w:vMerge/>
            <w:shd w:val="clear" w:color="auto" w:fill="E5F7FF"/>
            <w:vAlign w:val="center"/>
          </w:tcPr>
          <w:p w:rsidRPr="00660AA7" w:rsidR="006B30D2" w:rsidP="00576932" w:rsidRDefault="006B30D2" w14:paraId="44D3D88F" w14:textId="77777777">
            <w:pPr>
              <w:spacing w:before="0" w:line="240" w:lineRule="auto"/>
              <w:jc w:val="left"/>
              <w:rPr>
                <w:rFonts w:cs="Arial"/>
                <w:color w:val="000000"/>
                <w:sz w:val="18"/>
                <w:szCs w:val="18"/>
                <w:lang w:eastAsia="de-DE"/>
              </w:rPr>
            </w:pPr>
          </w:p>
        </w:tc>
        <w:tc>
          <w:tcPr>
            <w:tcW w:w="2551" w:type="dxa"/>
            <w:shd w:val="clear" w:color="auto" w:fill="E5F7FF"/>
            <w:vAlign w:val="center"/>
            <w:hideMark/>
          </w:tcPr>
          <w:p w:rsidRPr="00660AA7" w:rsidR="006B30D2" w:rsidP="00576932" w:rsidRDefault="006B30D2" w14:paraId="0E27B59A" w14:textId="77777777">
            <w:pPr>
              <w:spacing w:before="0" w:line="240" w:lineRule="auto"/>
              <w:jc w:val="left"/>
              <w:rPr>
                <w:rFonts w:cs="Arial"/>
                <w:color w:val="000000"/>
                <w:sz w:val="18"/>
                <w:szCs w:val="18"/>
                <w:lang w:eastAsia="de-DE"/>
              </w:rPr>
            </w:pPr>
            <w:r w:rsidRPr="00660AA7">
              <w:rPr>
                <w:rFonts w:cs="Arial"/>
                <w:color w:val="000000"/>
                <w:sz w:val="18"/>
                <w:szCs w:val="18"/>
                <w:lang w:eastAsia="de-DE"/>
              </w:rPr>
              <w:t>Emergency Generators</w:t>
            </w:r>
          </w:p>
        </w:tc>
        <w:tc>
          <w:tcPr>
            <w:tcW w:w="572" w:type="dxa"/>
            <w:shd w:val="clear" w:color="auto" w:fill="E5F7FF"/>
            <w:vAlign w:val="center"/>
            <w:hideMark/>
          </w:tcPr>
          <w:p w:rsidRPr="00660AA7" w:rsidR="006B30D2" w:rsidP="00576932" w:rsidRDefault="006B30D2" w14:paraId="246E8BA5" w14:textId="77777777">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5F7FF"/>
            <w:vAlign w:val="center"/>
            <w:hideMark/>
          </w:tcPr>
          <w:p w:rsidRPr="008E0873" w:rsidR="006B30D2" w:rsidP="00576932" w:rsidRDefault="006B30D2" w14:paraId="3FF00358"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NC</w:t>
            </w:r>
          </w:p>
        </w:tc>
        <w:tc>
          <w:tcPr>
            <w:tcW w:w="1171" w:type="dxa"/>
            <w:shd w:val="clear" w:color="auto" w:fill="E5F7FF"/>
            <w:vAlign w:val="center"/>
            <w:hideMark/>
          </w:tcPr>
          <w:p w:rsidRPr="008E0873" w:rsidR="006B30D2" w:rsidP="00576932" w:rsidRDefault="006B30D2" w14:paraId="75BD2EF7"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Basement</w:t>
            </w:r>
          </w:p>
        </w:tc>
        <w:tc>
          <w:tcPr>
            <w:tcW w:w="693" w:type="dxa"/>
            <w:shd w:val="clear" w:color="auto" w:fill="E5F7FF"/>
            <w:vAlign w:val="center"/>
            <w:hideMark/>
          </w:tcPr>
          <w:p w:rsidRPr="008E0873" w:rsidR="006B30D2" w:rsidP="00576932" w:rsidRDefault="006B30D2" w14:paraId="75BFBE6D"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680" w:type="dxa"/>
            <w:shd w:val="clear" w:color="auto" w:fill="E5F7FF"/>
            <w:vAlign w:val="center"/>
            <w:hideMark/>
          </w:tcPr>
          <w:p w:rsidRPr="008E0873" w:rsidR="006B30D2" w:rsidP="00576932" w:rsidRDefault="006B30D2" w14:paraId="57F94FCF"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3</w:t>
            </w:r>
          </w:p>
        </w:tc>
        <w:tc>
          <w:tcPr>
            <w:tcW w:w="809" w:type="dxa"/>
            <w:shd w:val="clear" w:color="auto" w:fill="E5F7FF"/>
            <w:vAlign w:val="center"/>
            <w:hideMark/>
          </w:tcPr>
          <w:p w:rsidRPr="008E0873" w:rsidR="006B30D2" w:rsidP="00576932" w:rsidRDefault="006B30D2" w14:paraId="1277ADEA"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c>
          <w:tcPr>
            <w:tcW w:w="1107" w:type="dxa"/>
            <w:shd w:val="clear" w:color="auto" w:fill="E5F7FF"/>
            <w:vAlign w:val="center"/>
            <w:hideMark/>
          </w:tcPr>
          <w:p w:rsidRPr="008E0873" w:rsidR="006B30D2" w:rsidP="00576932" w:rsidRDefault="006B30D2" w14:paraId="1457AB33"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5</w:t>
            </w:r>
          </w:p>
        </w:tc>
        <w:tc>
          <w:tcPr>
            <w:tcW w:w="1043" w:type="dxa"/>
            <w:shd w:val="clear" w:color="auto" w:fill="E5F7FF"/>
            <w:vAlign w:val="center"/>
            <w:hideMark/>
          </w:tcPr>
          <w:p w:rsidRPr="008E0873" w:rsidR="006B30D2" w:rsidP="00576932" w:rsidRDefault="006B30D2" w14:paraId="024F780E" w14:textId="77777777">
            <w:pPr>
              <w:spacing w:before="0" w:line="240" w:lineRule="auto"/>
              <w:jc w:val="center"/>
              <w:rPr>
                <w:rFonts w:cs="Arial"/>
                <w:color w:val="000000" w:themeColor="text1"/>
                <w:sz w:val="18"/>
                <w:szCs w:val="18"/>
                <w:lang w:eastAsia="de-DE"/>
              </w:rPr>
            </w:pPr>
            <w:r w:rsidRPr="008E0873">
              <w:rPr>
                <w:rFonts w:cs="Arial"/>
                <w:color w:val="000000" w:themeColor="text1"/>
                <w:sz w:val="18"/>
                <w:szCs w:val="18"/>
                <w:lang w:eastAsia="de-DE"/>
              </w:rPr>
              <w:t>*</w:t>
            </w:r>
          </w:p>
        </w:tc>
      </w:tr>
      <w:tr w:rsidRPr="00732B58" w:rsidR="00A9734F" w:rsidTr="007A25DB" w14:paraId="6C3B0BA8" w14:textId="77777777">
        <w:trPr>
          <w:cantSplit/>
          <w:trHeight w:val="283"/>
        </w:trPr>
        <w:tc>
          <w:tcPr>
            <w:tcW w:w="680" w:type="dxa"/>
            <w:tcBorders>
              <w:top w:val="single" w:color="auto" w:sz="4" w:space="0"/>
              <w:bottom w:val="nil"/>
              <w:right w:val="nil"/>
            </w:tcBorders>
            <w:shd w:val="clear" w:color="auto" w:fill="auto"/>
            <w:textDirection w:val="btLr"/>
            <w:vAlign w:val="center"/>
          </w:tcPr>
          <w:p w:rsidRPr="00660AA7" w:rsidR="00A9734F" w:rsidP="00A9734F" w:rsidRDefault="00A9734F" w14:paraId="048D3F73" w14:textId="4E9B46EC">
            <w:pPr>
              <w:spacing w:before="0" w:line="240" w:lineRule="auto"/>
              <w:rPr>
                <w:rFonts w:cs="Arial"/>
                <w:color w:val="000000"/>
                <w:sz w:val="18"/>
                <w:szCs w:val="18"/>
                <w:lang w:eastAsia="de-DE"/>
              </w:rPr>
            </w:pPr>
          </w:p>
        </w:tc>
        <w:tc>
          <w:tcPr>
            <w:tcW w:w="2551" w:type="dxa"/>
            <w:tcBorders>
              <w:top w:val="single" w:color="auto" w:sz="4" w:space="0"/>
              <w:left w:val="nil"/>
              <w:bottom w:val="nil"/>
              <w:right w:val="nil"/>
            </w:tcBorders>
            <w:shd w:val="clear" w:color="auto" w:fill="auto"/>
            <w:vAlign w:val="center"/>
          </w:tcPr>
          <w:p w:rsidRPr="00660AA7" w:rsidR="00A9734F" w:rsidP="00A9734F" w:rsidRDefault="00A9734F" w14:paraId="39C7DAA5" w14:textId="4EC8DD65">
            <w:pPr>
              <w:spacing w:before="0" w:line="240" w:lineRule="auto"/>
              <w:jc w:val="left"/>
              <w:rPr>
                <w:rFonts w:cs="Arial"/>
                <w:color w:val="000000"/>
                <w:sz w:val="18"/>
                <w:szCs w:val="18"/>
                <w:lang w:eastAsia="de-DE"/>
              </w:rPr>
            </w:pPr>
          </w:p>
        </w:tc>
        <w:tc>
          <w:tcPr>
            <w:tcW w:w="572" w:type="dxa"/>
            <w:tcBorders>
              <w:top w:val="single" w:color="auto" w:sz="4" w:space="0"/>
              <w:left w:val="nil"/>
              <w:bottom w:val="nil"/>
              <w:right w:val="nil"/>
            </w:tcBorders>
            <w:shd w:val="clear" w:color="auto" w:fill="auto"/>
            <w:vAlign w:val="center"/>
          </w:tcPr>
          <w:p w:rsidR="00A9734F" w:rsidP="00A9734F" w:rsidRDefault="00A9734F" w14:paraId="431BCACD" w14:textId="77777777">
            <w:pPr>
              <w:spacing w:before="0" w:line="240" w:lineRule="auto"/>
              <w:jc w:val="center"/>
              <w:rPr>
                <w:rFonts w:cs="Arial"/>
                <w:color w:val="000000"/>
                <w:sz w:val="18"/>
                <w:szCs w:val="18"/>
                <w:lang w:eastAsia="de-DE"/>
              </w:rPr>
            </w:pPr>
          </w:p>
        </w:tc>
        <w:tc>
          <w:tcPr>
            <w:tcW w:w="675" w:type="dxa"/>
            <w:tcBorders>
              <w:top w:val="single" w:color="auto" w:sz="4" w:space="0"/>
              <w:left w:val="nil"/>
              <w:bottom w:val="nil"/>
              <w:right w:val="nil"/>
            </w:tcBorders>
            <w:shd w:val="clear" w:color="auto" w:fill="auto"/>
            <w:vAlign w:val="center"/>
          </w:tcPr>
          <w:p w:rsidRPr="00660AA7" w:rsidR="00A9734F" w:rsidP="00A9734F" w:rsidRDefault="00A9734F" w14:paraId="1C3FF2AA" w14:textId="77777777">
            <w:pPr>
              <w:spacing w:before="0" w:line="240" w:lineRule="auto"/>
              <w:jc w:val="center"/>
              <w:rPr>
                <w:rFonts w:cs="Arial"/>
                <w:color w:val="000000"/>
                <w:sz w:val="18"/>
                <w:szCs w:val="18"/>
                <w:lang w:eastAsia="de-DE"/>
              </w:rPr>
            </w:pPr>
          </w:p>
        </w:tc>
        <w:tc>
          <w:tcPr>
            <w:tcW w:w="1171" w:type="dxa"/>
            <w:tcBorders>
              <w:top w:val="single" w:color="auto" w:sz="4" w:space="0"/>
              <w:left w:val="nil"/>
              <w:bottom w:val="nil"/>
              <w:right w:val="nil"/>
            </w:tcBorders>
            <w:shd w:val="clear" w:color="auto" w:fill="auto"/>
            <w:vAlign w:val="center"/>
          </w:tcPr>
          <w:p w:rsidRPr="00660AA7" w:rsidR="00A9734F" w:rsidP="00A9734F" w:rsidRDefault="00A9734F" w14:paraId="5C4D3594" w14:textId="77777777">
            <w:pPr>
              <w:spacing w:before="0" w:line="240" w:lineRule="auto"/>
              <w:jc w:val="center"/>
              <w:rPr>
                <w:rFonts w:cs="Arial"/>
                <w:color w:val="000000"/>
                <w:sz w:val="18"/>
                <w:szCs w:val="18"/>
                <w:lang w:eastAsia="de-DE"/>
              </w:rPr>
            </w:pPr>
          </w:p>
        </w:tc>
        <w:tc>
          <w:tcPr>
            <w:tcW w:w="693" w:type="dxa"/>
            <w:tcBorders>
              <w:top w:val="single" w:color="auto" w:sz="4" w:space="0"/>
              <w:left w:val="nil"/>
              <w:bottom w:val="nil"/>
              <w:right w:val="nil"/>
            </w:tcBorders>
            <w:shd w:val="clear" w:color="auto" w:fill="auto"/>
            <w:vAlign w:val="center"/>
          </w:tcPr>
          <w:p w:rsidR="00A9734F" w:rsidP="00A9734F" w:rsidRDefault="00A9734F" w14:paraId="190D5618" w14:textId="77777777">
            <w:pPr>
              <w:spacing w:before="0" w:line="240" w:lineRule="auto"/>
              <w:jc w:val="center"/>
              <w:rPr>
                <w:rFonts w:cs="Arial"/>
                <w:color w:val="000000"/>
                <w:sz w:val="18"/>
                <w:szCs w:val="18"/>
                <w:lang w:eastAsia="de-DE"/>
              </w:rPr>
            </w:pPr>
          </w:p>
        </w:tc>
        <w:tc>
          <w:tcPr>
            <w:tcW w:w="680" w:type="dxa"/>
            <w:tcBorders>
              <w:top w:val="single" w:color="auto" w:sz="4" w:space="0"/>
              <w:left w:val="nil"/>
              <w:bottom w:val="nil"/>
              <w:right w:val="nil"/>
            </w:tcBorders>
            <w:shd w:val="clear" w:color="auto" w:fill="auto"/>
            <w:vAlign w:val="center"/>
          </w:tcPr>
          <w:p w:rsidRPr="00660AA7" w:rsidR="00A9734F" w:rsidP="00A9734F" w:rsidRDefault="00A9734F" w14:paraId="2FAC9CB4" w14:textId="77777777">
            <w:pPr>
              <w:spacing w:before="0" w:line="240" w:lineRule="auto"/>
              <w:jc w:val="center"/>
              <w:rPr>
                <w:rFonts w:cs="Arial"/>
                <w:color w:val="000000"/>
                <w:sz w:val="18"/>
                <w:szCs w:val="18"/>
                <w:lang w:eastAsia="de-DE"/>
              </w:rPr>
            </w:pPr>
          </w:p>
        </w:tc>
        <w:tc>
          <w:tcPr>
            <w:tcW w:w="809" w:type="dxa"/>
            <w:tcBorders>
              <w:top w:val="single" w:color="auto" w:sz="4" w:space="0"/>
              <w:left w:val="nil"/>
              <w:bottom w:val="nil"/>
              <w:right w:val="nil"/>
            </w:tcBorders>
            <w:shd w:val="clear" w:color="auto" w:fill="auto"/>
            <w:vAlign w:val="center"/>
          </w:tcPr>
          <w:p w:rsidR="00A9734F" w:rsidP="00A9734F" w:rsidRDefault="00A9734F" w14:paraId="0C0471E5" w14:textId="77777777">
            <w:pPr>
              <w:spacing w:before="0" w:line="240" w:lineRule="auto"/>
              <w:jc w:val="center"/>
              <w:rPr>
                <w:rFonts w:cs="Arial"/>
                <w:color w:val="000000"/>
                <w:sz w:val="18"/>
                <w:szCs w:val="18"/>
                <w:lang w:eastAsia="de-DE"/>
              </w:rPr>
            </w:pPr>
          </w:p>
        </w:tc>
        <w:tc>
          <w:tcPr>
            <w:tcW w:w="1107" w:type="dxa"/>
            <w:tcBorders>
              <w:top w:val="single" w:color="auto" w:sz="4" w:space="0"/>
              <w:left w:val="nil"/>
              <w:bottom w:val="nil"/>
              <w:right w:val="nil"/>
            </w:tcBorders>
            <w:shd w:val="clear" w:color="auto" w:fill="auto"/>
            <w:vAlign w:val="center"/>
          </w:tcPr>
          <w:p w:rsidR="00A9734F" w:rsidP="00A9734F" w:rsidRDefault="00A9734F" w14:paraId="21922321" w14:textId="77777777">
            <w:pPr>
              <w:spacing w:before="0" w:line="240" w:lineRule="auto"/>
              <w:jc w:val="center"/>
              <w:rPr>
                <w:rFonts w:cs="Arial"/>
                <w:color w:val="000000"/>
                <w:sz w:val="18"/>
                <w:szCs w:val="18"/>
                <w:lang w:eastAsia="de-DE"/>
              </w:rPr>
            </w:pPr>
          </w:p>
        </w:tc>
        <w:tc>
          <w:tcPr>
            <w:tcW w:w="1043" w:type="dxa"/>
            <w:tcBorders>
              <w:top w:val="single" w:color="auto" w:sz="4" w:space="0"/>
              <w:left w:val="nil"/>
              <w:bottom w:val="nil"/>
            </w:tcBorders>
            <w:shd w:val="clear" w:color="auto" w:fill="auto"/>
            <w:vAlign w:val="center"/>
          </w:tcPr>
          <w:p w:rsidR="00A9734F" w:rsidP="00A9734F" w:rsidRDefault="00A9734F" w14:paraId="7E5A60A8" w14:textId="77777777">
            <w:pPr>
              <w:spacing w:before="0" w:line="240" w:lineRule="auto"/>
              <w:jc w:val="center"/>
              <w:rPr>
                <w:rFonts w:cs="Arial"/>
                <w:color w:val="000000"/>
                <w:sz w:val="18"/>
                <w:szCs w:val="18"/>
                <w:lang w:eastAsia="de-DE"/>
              </w:rPr>
            </w:pPr>
          </w:p>
        </w:tc>
      </w:tr>
      <w:tr w:rsidRPr="00732B58" w:rsidR="00A9734F" w:rsidTr="007A25DB" w14:paraId="5733B438" w14:textId="77777777">
        <w:trPr>
          <w:cantSplit/>
          <w:trHeight w:val="283"/>
        </w:trPr>
        <w:tc>
          <w:tcPr>
            <w:tcW w:w="680" w:type="dxa"/>
            <w:tcBorders>
              <w:top w:val="nil"/>
            </w:tcBorders>
            <w:shd w:val="clear" w:color="auto" w:fill="EAFEDD"/>
            <w:vAlign w:val="center"/>
          </w:tcPr>
          <w:p w:rsidRPr="00660AA7" w:rsidR="00A9734F" w:rsidP="00A9734F" w:rsidRDefault="00A9734F" w14:paraId="0F1EBED4" w14:textId="6B603A51">
            <w:pPr>
              <w:spacing w:before="0" w:line="240" w:lineRule="auto"/>
              <w:jc w:val="left"/>
              <w:rPr>
                <w:rFonts w:cs="Arial"/>
                <w:color w:val="000000"/>
                <w:sz w:val="18"/>
                <w:szCs w:val="18"/>
                <w:lang w:eastAsia="de-DE"/>
              </w:rPr>
            </w:pPr>
            <w:r>
              <w:rPr>
                <w:rFonts w:cs="Arial"/>
                <w:color w:val="000000"/>
                <w:sz w:val="18"/>
                <w:szCs w:val="18"/>
                <w:lang w:eastAsia="de-DE"/>
              </w:rPr>
              <w:lastRenderedPageBreak/>
              <w:t>Ware-house</w:t>
            </w:r>
          </w:p>
        </w:tc>
        <w:tc>
          <w:tcPr>
            <w:tcW w:w="2551" w:type="dxa"/>
            <w:tcBorders>
              <w:top w:val="nil"/>
            </w:tcBorders>
            <w:shd w:val="clear" w:color="auto" w:fill="EAFEDD"/>
            <w:vAlign w:val="center"/>
            <w:hideMark/>
          </w:tcPr>
          <w:p w:rsidRPr="00660AA7" w:rsidR="00A9734F" w:rsidP="00A9734F" w:rsidRDefault="00A9734F" w14:paraId="58BAAC2B" w14:textId="720A3292">
            <w:pPr>
              <w:spacing w:before="0" w:line="240" w:lineRule="auto"/>
              <w:jc w:val="left"/>
              <w:rPr>
                <w:rFonts w:cs="Arial"/>
                <w:color w:val="000000"/>
                <w:sz w:val="18"/>
                <w:szCs w:val="18"/>
                <w:lang w:eastAsia="de-DE"/>
              </w:rPr>
            </w:pPr>
            <w:r w:rsidRPr="00660AA7">
              <w:rPr>
                <w:rFonts w:cs="Arial"/>
                <w:color w:val="000000"/>
                <w:sz w:val="18"/>
                <w:szCs w:val="18"/>
                <w:lang w:eastAsia="de-DE"/>
              </w:rPr>
              <w:t>Warehouse</w:t>
            </w:r>
          </w:p>
        </w:tc>
        <w:tc>
          <w:tcPr>
            <w:tcW w:w="572" w:type="dxa"/>
            <w:tcBorders>
              <w:top w:val="nil"/>
            </w:tcBorders>
            <w:shd w:val="clear" w:color="auto" w:fill="EAFEDD"/>
            <w:vAlign w:val="center"/>
            <w:hideMark/>
          </w:tcPr>
          <w:p w:rsidRPr="00660AA7" w:rsidR="00A9734F" w:rsidP="00A9734F" w:rsidRDefault="00A9734F" w14:paraId="0C6BDCBE" w14:textId="2FD5C493">
            <w:pPr>
              <w:spacing w:before="0" w:line="240" w:lineRule="auto"/>
              <w:jc w:val="center"/>
              <w:rPr>
                <w:rFonts w:cs="Arial"/>
                <w:color w:val="000000"/>
                <w:sz w:val="18"/>
                <w:szCs w:val="18"/>
                <w:lang w:eastAsia="de-DE"/>
              </w:rPr>
            </w:pPr>
            <w:r>
              <w:rPr>
                <w:rFonts w:cs="Arial"/>
                <w:color w:val="000000"/>
                <w:sz w:val="18"/>
                <w:szCs w:val="18"/>
                <w:lang w:eastAsia="de-DE"/>
              </w:rPr>
              <w:t>none</w:t>
            </w:r>
          </w:p>
        </w:tc>
        <w:tc>
          <w:tcPr>
            <w:tcW w:w="675" w:type="dxa"/>
            <w:tcBorders>
              <w:top w:val="nil"/>
            </w:tcBorders>
            <w:shd w:val="clear" w:color="auto" w:fill="EAFEDD"/>
            <w:vAlign w:val="center"/>
            <w:hideMark/>
          </w:tcPr>
          <w:p w:rsidRPr="00660AA7" w:rsidR="00A9734F" w:rsidP="00A9734F" w:rsidRDefault="00A9734F" w14:paraId="210026D0" w14:textId="045EBFA9">
            <w:pPr>
              <w:spacing w:before="0" w:line="240" w:lineRule="auto"/>
              <w:jc w:val="center"/>
              <w:rPr>
                <w:rFonts w:cs="Arial"/>
                <w:color w:val="000000"/>
                <w:sz w:val="18"/>
                <w:szCs w:val="18"/>
                <w:lang w:eastAsia="de-DE"/>
              </w:rPr>
            </w:pPr>
            <w:r>
              <w:rPr>
                <w:rFonts w:cs="Arial"/>
                <w:color w:val="000000"/>
                <w:sz w:val="18"/>
                <w:szCs w:val="18"/>
                <w:lang w:eastAsia="de-DE"/>
              </w:rPr>
              <w:t>NC</w:t>
            </w:r>
          </w:p>
        </w:tc>
        <w:tc>
          <w:tcPr>
            <w:tcW w:w="1171" w:type="dxa"/>
            <w:tcBorders>
              <w:top w:val="nil"/>
            </w:tcBorders>
            <w:shd w:val="clear" w:color="auto" w:fill="EAFEDD"/>
            <w:vAlign w:val="center"/>
            <w:hideMark/>
          </w:tcPr>
          <w:p w:rsidRPr="006E0678" w:rsidR="00A9734F" w:rsidP="00A9734F" w:rsidRDefault="00D1093C" w14:paraId="1DDDBF79" w14:textId="0026738B">
            <w:pPr>
              <w:spacing w:before="0" w:line="240" w:lineRule="auto"/>
              <w:jc w:val="center"/>
              <w:rPr>
                <w:rFonts w:cs="Arial"/>
                <w:color w:val="000000" w:themeColor="text1"/>
                <w:sz w:val="18"/>
                <w:szCs w:val="18"/>
                <w:lang w:eastAsia="de-DE"/>
              </w:rPr>
            </w:pPr>
            <w:r w:rsidRPr="006E0678">
              <w:rPr>
                <w:rFonts w:cs="Arial"/>
                <w:color w:val="000000" w:themeColor="text1"/>
                <w:sz w:val="18"/>
                <w:szCs w:val="18"/>
                <w:lang w:eastAsia="de-DE"/>
              </w:rPr>
              <w:t>Ground floor</w:t>
            </w:r>
          </w:p>
        </w:tc>
        <w:tc>
          <w:tcPr>
            <w:tcW w:w="693" w:type="dxa"/>
            <w:tcBorders>
              <w:top w:val="nil"/>
            </w:tcBorders>
            <w:shd w:val="clear" w:color="auto" w:fill="EAFEDD"/>
            <w:vAlign w:val="center"/>
            <w:hideMark/>
          </w:tcPr>
          <w:p w:rsidRPr="006E0678" w:rsidR="00A9734F" w:rsidP="00A9734F" w:rsidRDefault="00954673" w14:paraId="5F074A7D" w14:textId="6EA2B75F">
            <w:pPr>
              <w:spacing w:before="0" w:line="240" w:lineRule="auto"/>
              <w:jc w:val="center"/>
              <w:rPr>
                <w:rFonts w:cs="Arial"/>
                <w:color w:val="000000" w:themeColor="text1"/>
                <w:sz w:val="18"/>
                <w:szCs w:val="18"/>
                <w:lang w:eastAsia="de-DE"/>
              </w:rPr>
            </w:pPr>
            <w:r w:rsidRPr="006E0678">
              <w:rPr>
                <w:rFonts w:cs="Arial"/>
                <w:color w:val="000000" w:themeColor="text1"/>
                <w:sz w:val="18"/>
                <w:szCs w:val="18"/>
                <w:lang w:eastAsia="de-DE"/>
              </w:rPr>
              <w:t>500</w:t>
            </w:r>
          </w:p>
        </w:tc>
        <w:tc>
          <w:tcPr>
            <w:tcW w:w="680" w:type="dxa"/>
            <w:tcBorders>
              <w:top w:val="nil"/>
            </w:tcBorders>
            <w:shd w:val="clear" w:color="auto" w:fill="EAFEDD"/>
            <w:vAlign w:val="center"/>
            <w:hideMark/>
          </w:tcPr>
          <w:p w:rsidRPr="006E0678" w:rsidR="00A9734F" w:rsidP="00A9734F" w:rsidRDefault="00A9734F" w14:paraId="35C18CD4" w14:textId="01586F31">
            <w:pPr>
              <w:spacing w:before="0" w:line="240" w:lineRule="auto"/>
              <w:jc w:val="center"/>
              <w:rPr>
                <w:rFonts w:cs="Arial"/>
                <w:color w:val="000000" w:themeColor="text1"/>
                <w:sz w:val="18"/>
                <w:szCs w:val="18"/>
                <w:lang w:eastAsia="de-DE"/>
              </w:rPr>
            </w:pPr>
            <w:r w:rsidRPr="006E0678">
              <w:rPr>
                <w:rFonts w:cs="Arial"/>
                <w:color w:val="000000" w:themeColor="text1"/>
                <w:sz w:val="18"/>
                <w:szCs w:val="18"/>
                <w:lang w:eastAsia="de-DE"/>
              </w:rPr>
              <w:t>7</w:t>
            </w:r>
          </w:p>
        </w:tc>
        <w:tc>
          <w:tcPr>
            <w:tcW w:w="809" w:type="dxa"/>
            <w:tcBorders>
              <w:top w:val="nil"/>
            </w:tcBorders>
            <w:shd w:val="clear" w:color="auto" w:fill="EAFEDD"/>
            <w:vAlign w:val="center"/>
            <w:hideMark/>
          </w:tcPr>
          <w:p w:rsidRPr="006E0678" w:rsidR="00A9734F" w:rsidP="00A9734F" w:rsidRDefault="006E0678" w14:paraId="5D447EAD" w14:textId="2478AB4C">
            <w:pPr>
              <w:spacing w:before="0" w:line="240" w:lineRule="auto"/>
              <w:jc w:val="center"/>
              <w:rPr>
                <w:rFonts w:cs="Arial"/>
                <w:color w:val="000000" w:themeColor="text1"/>
                <w:sz w:val="18"/>
                <w:szCs w:val="18"/>
                <w:lang w:eastAsia="de-DE"/>
              </w:rPr>
            </w:pPr>
            <w:r w:rsidRPr="006E0678">
              <w:rPr>
                <w:rFonts w:cs="Arial"/>
                <w:color w:val="000000" w:themeColor="text1"/>
                <w:sz w:val="18"/>
                <w:szCs w:val="18"/>
                <w:lang w:eastAsia="de-DE"/>
              </w:rPr>
              <w:t>3500</w:t>
            </w:r>
          </w:p>
        </w:tc>
        <w:tc>
          <w:tcPr>
            <w:tcW w:w="1107" w:type="dxa"/>
            <w:tcBorders>
              <w:top w:val="nil"/>
            </w:tcBorders>
            <w:shd w:val="clear" w:color="auto" w:fill="EAFEDD"/>
            <w:vAlign w:val="center"/>
            <w:hideMark/>
          </w:tcPr>
          <w:p w:rsidRPr="006E0678" w:rsidR="00A9734F" w:rsidP="00A9734F" w:rsidRDefault="00A9734F" w14:paraId="27BC8EA3" w14:textId="31AAF88C">
            <w:pPr>
              <w:spacing w:before="0" w:line="240" w:lineRule="auto"/>
              <w:jc w:val="center"/>
              <w:rPr>
                <w:rFonts w:cs="Arial"/>
                <w:color w:val="000000" w:themeColor="text1"/>
                <w:sz w:val="18"/>
                <w:szCs w:val="18"/>
                <w:lang w:eastAsia="de-DE"/>
              </w:rPr>
            </w:pPr>
            <w:r w:rsidRPr="006E0678">
              <w:rPr>
                <w:rFonts w:cs="Arial"/>
                <w:color w:val="000000" w:themeColor="text1"/>
                <w:sz w:val="18"/>
                <w:szCs w:val="18"/>
                <w:lang w:eastAsia="de-DE"/>
              </w:rPr>
              <w:t>5</w:t>
            </w:r>
          </w:p>
        </w:tc>
        <w:tc>
          <w:tcPr>
            <w:tcW w:w="1043" w:type="dxa"/>
            <w:tcBorders>
              <w:top w:val="nil"/>
            </w:tcBorders>
            <w:shd w:val="clear" w:color="auto" w:fill="EAFEDD"/>
            <w:vAlign w:val="center"/>
            <w:hideMark/>
          </w:tcPr>
          <w:p w:rsidRPr="006E0678" w:rsidR="00A9734F" w:rsidP="00A9734F" w:rsidRDefault="006E0678" w14:paraId="07B8CA40" w14:textId="3D9EFFB3">
            <w:pPr>
              <w:spacing w:before="0" w:line="240" w:lineRule="auto"/>
              <w:jc w:val="center"/>
              <w:rPr>
                <w:rFonts w:cs="Arial"/>
                <w:color w:val="000000" w:themeColor="text1"/>
                <w:sz w:val="18"/>
                <w:szCs w:val="18"/>
                <w:lang w:eastAsia="de-DE"/>
              </w:rPr>
            </w:pPr>
            <w:r w:rsidRPr="006E0678">
              <w:rPr>
                <w:rFonts w:cs="Arial"/>
                <w:color w:val="000000" w:themeColor="text1"/>
                <w:sz w:val="18"/>
                <w:szCs w:val="18"/>
                <w:lang w:eastAsia="de-DE"/>
              </w:rPr>
              <w:t>17’500</w:t>
            </w:r>
          </w:p>
        </w:tc>
      </w:tr>
      <w:tr w:rsidRPr="00732B58" w:rsidR="00A9734F" w:rsidTr="00C53165" w14:paraId="18B0BCA7" w14:textId="77777777">
        <w:trPr>
          <w:cantSplit/>
          <w:trHeight w:val="283"/>
        </w:trPr>
        <w:tc>
          <w:tcPr>
            <w:tcW w:w="680" w:type="dxa"/>
            <w:vMerge w:val="restart"/>
            <w:shd w:val="clear" w:color="auto" w:fill="EAFEDD"/>
            <w:textDirection w:val="btLr"/>
            <w:vAlign w:val="center"/>
          </w:tcPr>
          <w:p w:rsidRPr="00660AA7" w:rsidR="00A9734F" w:rsidP="00A9734F" w:rsidRDefault="00A9734F" w14:paraId="7A2EA618" w14:textId="3835C961">
            <w:pPr>
              <w:spacing w:before="0" w:line="240" w:lineRule="auto"/>
              <w:jc w:val="center"/>
              <w:rPr>
                <w:rFonts w:cs="Arial"/>
                <w:color w:val="000000"/>
                <w:sz w:val="18"/>
                <w:szCs w:val="18"/>
                <w:lang w:eastAsia="de-DE"/>
              </w:rPr>
            </w:pPr>
            <w:r w:rsidRPr="00660AA7">
              <w:rPr>
                <w:rFonts w:cs="Arial"/>
                <w:color w:val="000000"/>
                <w:sz w:val="18"/>
                <w:szCs w:val="18"/>
                <w:lang w:eastAsia="de-DE"/>
              </w:rPr>
              <w:t>Facility Management</w:t>
            </w:r>
          </w:p>
        </w:tc>
        <w:tc>
          <w:tcPr>
            <w:tcW w:w="2551" w:type="dxa"/>
            <w:shd w:val="clear" w:color="auto" w:fill="EAFEDD"/>
            <w:vAlign w:val="center"/>
            <w:hideMark/>
          </w:tcPr>
          <w:p w:rsidRPr="00660AA7" w:rsidR="00A9734F" w:rsidP="00A9734F" w:rsidRDefault="00A9734F" w14:paraId="229E7448" w14:textId="50A74965">
            <w:pPr>
              <w:spacing w:before="0" w:line="240" w:lineRule="auto"/>
              <w:jc w:val="left"/>
              <w:rPr>
                <w:rFonts w:cs="Arial"/>
                <w:color w:val="000000"/>
                <w:sz w:val="18"/>
                <w:szCs w:val="18"/>
                <w:lang w:eastAsia="de-DE"/>
              </w:rPr>
            </w:pPr>
            <w:r w:rsidRPr="00660AA7">
              <w:rPr>
                <w:rFonts w:cs="Arial"/>
                <w:color w:val="000000"/>
                <w:sz w:val="18"/>
                <w:szCs w:val="18"/>
                <w:lang w:eastAsia="de-DE"/>
              </w:rPr>
              <w:t>Reception</w:t>
            </w:r>
          </w:p>
        </w:tc>
        <w:tc>
          <w:tcPr>
            <w:tcW w:w="572" w:type="dxa"/>
            <w:shd w:val="clear" w:color="auto" w:fill="EAFEDD"/>
            <w:vAlign w:val="center"/>
            <w:hideMark/>
          </w:tcPr>
          <w:p w:rsidRPr="00660AA7" w:rsidR="00A9734F" w:rsidP="00A9734F" w:rsidRDefault="00A9734F" w14:paraId="33DFA78D" w14:textId="3CB775D8">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AFEDD"/>
            <w:vAlign w:val="center"/>
            <w:hideMark/>
          </w:tcPr>
          <w:p w:rsidRPr="00660AA7" w:rsidR="00A9734F" w:rsidP="00A9734F" w:rsidRDefault="00A9734F" w14:paraId="262BAB4F" w14:textId="3931849A">
            <w:pPr>
              <w:spacing w:before="0" w:line="240" w:lineRule="auto"/>
              <w:jc w:val="center"/>
              <w:rPr>
                <w:rFonts w:cs="Arial"/>
                <w:color w:val="000000"/>
                <w:sz w:val="18"/>
                <w:szCs w:val="18"/>
                <w:lang w:eastAsia="de-DE"/>
              </w:rPr>
            </w:pPr>
            <w:r>
              <w:rPr>
                <w:rFonts w:cs="Arial"/>
                <w:color w:val="000000"/>
                <w:sz w:val="18"/>
                <w:szCs w:val="18"/>
                <w:lang w:eastAsia="de-DE"/>
              </w:rPr>
              <w:t>NC</w:t>
            </w:r>
          </w:p>
        </w:tc>
        <w:tc>
          <w:tcPr>
            <w:tcW w:w="1171" w:type="dxa"/>
            <w:shd w:val="clear" w:color="auto" w:fill="EAFEDD"/>
            <w:vAlign w:val="center"/>
            <w:hideMark/>
          </w:tcPr>
          <w:p w:rsidRPr="00660AA7" w:rsidR="00A9734F" w:rsidP="00A9734F" w:rsidRDefault="003B70CF" w14:paraId="7457BC6E" w14:textId="11095457">
            <w:pPr>
              <w:spacing w:before="0" w:line="240" w:lineRule="auto"/>
              <w:jc w:val="center"/>
              <w:rPr>
                <w:rFonts w:cs="Arial"/>
                <w:color w:val="000000"/>
                <w:sz w:val="18"/>
                <w:szCs w:val="18"/>
                <w:lang w:eastAsia="de-DE"/>
              </w:rPr>
            </w:pPr>
            <w:r>
              <w:rPr>
                <w:rFonts w:cs="Arial"/>
                <w:color w:val="000000"/>
                <w:sz w:val="18"/>
                <w:szCs w:val="18"/>
                <w:lang w:eastAsia="de-DE"/>
              </w:rPr>
              <w:t>Ground floor</w:t>
            </w:r>
          </w:p>
        </w:tc>
        <w:tc>
          <w:tcPr>
            <w:tcW w:w="693" w:type="dxa"/>
            <w:shd w:val="clear" w:color="auto" w:fill="EAFEDD"/>
            <w:vAlign w:val="center"/>
            <w:hideMark/>
          </w:tcPr>
          <w:p w:rsidRPr="00660AA7" w:rsidR="00A9734F" w:rsidP="00A9734F" w:rsidRDefault="00A9734F" w14:paraId="64E4B3C8" w14:textId="07F07E45">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680" w:type="dxa"/>
            <w:shd w:val="clear" w:color="auto" w:fill="EAFEDD"/>
            <w:vAlign w:val="center"/>
            <w:hideMark/>
          </w:tcPr>
          <w:p w:rsidRPr="00660AA7" w:rsidR="00A9734F" w:rsidP="00A9734F" w:rsidRDefault="00A9734F" w14:paraId="34D1E82F" w14:textId="4148640D">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809" w:type="dxa"/>
            <w:shd w:val="clear" w:color="auto" w:fill="EAFEDD"/>
            <w:vAlign w:val="center"/>
            <w:hideMark/>
          </w:tcPr>
          <w:p w:rsidRPr="00660AA7" w:rsidR="00A9734F" w:rsidP="00A9734F" w:rsidRDefault="00A9734F" w14:paraId="73C51575" w14:textId="621CFA25">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1107" w:type="dxa"/>
            <w:shd w:val="clear" w:color="auto" w:fill="EAFEDD"/>
            <w:vAlign w:val="center"/>
            <w:hideMark/>
          </w:tcPr>
          <w:p w:rsidRPr="00660AA7" w:rsidR="00A9734F" w:rsidP="00A9734F" w:rsidRDefault="00A9734F" w14:paraId="6AD52728" w14:textId="0B205725">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1043" w:type="dxa"/>
            <w:shd w:val="clear" w:color="auto" w:fill="EAFEDD"/>
            <w:vAlign w:val="center"/>
          </w:tcPr>
          <w:p w:rsidRPr="00660AA7" w:rsidR="00A9734F" w:rsidP="00A9734F" w:rsidRDefault="00A9734F" w14:paraId="0E4C1AE7" w14:textId="11C33633">
            <w:pPr>
              <w:spacing w:before="0" w:line="240" w:lineRule="auto"/>
              <w:jc w:val="center"/>
              <w:rPr>
                <w:rFonts w:cs="Arial"/>
                <w:color w:val="000000"/>
                <w:sz w:val="18"/>
                <w:szCs w:val="18"/>
                <w:lang w:eastAsia="de-DE"/>
              </w:rPr>
            </w:pPr>
            <w:r>
              <w:rPr>
                <w:rFonts w:cs="Arial"/>
                <w:color w:val="000000"/>
                <w:sz w:val="18"/>
                <w:szCs w:val="18"/>
                <w:lang w:eastAsia="de-DE"/>
              </w:rPr>
              <w:t>*</w:t>
            </w:r>
          </w:p>
        </w:tc>
      </w:tr>
      <w:tr w:rsidRPr="00732B58" w:rsidR="00A9734F" w:rsidTr="00C53165" w14:paraId="1E3EC9CE" w14:textId="77777777">
        <w:trPr>
          <w:cantSplit/>
          <w:trHeight w:val="283"/>
        </w:trPr>
        <w:tc>
          <w:tcPr>
            <w:tcW w:w="680" w:type="dxa"/>
            <w:vMerge/>
            <w:shd w:val="clear" w:color="auto" w:fill="EAFEDD"/>
            <w:vAlign w:val="center"/>
          </w:tcPr>
          <w:p w:rsidRPr="00660AA7" w:rsidR="00A9734F" w:rsidP="00A9734F" w:rsidRDefault="00A9734F" w14:paraId="302EA4F6" w14:textId="77777777">
            <w:pPr>
              <w:spacing w:before="0" w:line="240" w:lineRule="auto"/>
              <w:jc w:val="center"/>
              <w:rPr>
                <w:rFonts w:cs="Arial"/>
                <w:color w:val="000000"/>
                <w:sz w:val="18"/>
                <w:szCs w:val="18"/>
                <w:lang w:eastAsia="de-DE"/>
              </w:rPr>
            </w:pPr>
          </w:p>
        </w:tc>
        <w:tc>
          <w:tcPr>
            <w:tcW w:w="2551" w:type="dxa"/>
            <w:shd w:val="clear" w:color="auto" w:fill="EAFEDD"/>
            <w:vAlign w:val="center"/>
            <w:hideMark/>
          </w:tcPr>
          <w:p w:rsidRPr="00660AA7" w:rsidR="00A9734F" w:rsidP="00A9734F" w:rsidRDefault="00A9734F" w14:paraId="35794E04" w14:textId="161A21B7">
            <w:pPr>
              <w:spacing w:before="0" w:line="240" w:lineRule="auto"/>
              <w:jc w:val="left"/>
              <w:rPr>
                <w:rFonts w:cs="Arial"/>
                <w:color w:val="000000"/>
                <w:sz w:val="18"/>
                <w:szCs w:val="18"/>
                <w:lang w:eastAsia="de-DE"/>
              </w:rPr>
            </w:pPr>
            <w:r w:rsidRPr="00660AA7">
              <w:rPr>
                <w:rFonts w:cs="Arial"/>
                <w:color w:val="000000"/>
                <w:sz w:val="18"/>
                <w:szCs w:val="18"/>
                <w:lang w:eastAsia="de-DE"/>
              </w:rPr>
              <w:t>Offices</w:t>
            </w:r>
          </w:p>
        </w:tc>
        <w:tc>
          <w:tcPr>
            <w:tcW w:w="572" w:type="dxa"/>
            <w:shd w:val="clear" w:color="auto" w:fill="EAFEDD"/>
            <w:vAlign w:val="center"/>
            <w:hideMark/>
          </w:tcPr>
          <w:p w:rsidRPr="00660AA7" w:rsidR="00A9734F" w:rsidP="00A9734F" w:rsidRDefault="00A9734F" w14:paraId="09B2C254" w14:textId="038C23A1">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AFEDD"/>
            <w:vAlign w:val="center"/>
            <w:hideMark/>
          </w:tcPr>
          <w:p w:rsidRPr="00660AA7" w:rsidR="00A9734F" w:rsidP="00A9734F" w:rsidRDefault="00A9734F" w14:paraId="29D5BFF2" w14:textId="3B707396">
            <w:pPr>
              <w:spacing w:before="0" w:line="240" w:lineRule="auto"/>
              <w:jc w:val="center"/>
              <w:rPr>
                <w:rFonts w:cs="Arial"/>
                <w:color w:val="000000"/>
                <w:sz w:val="18"/>
                <w:szCs w:val="18"/>
                <w:lang w:eastAsia="de-DE"/>
              </w:rPr>
            </w:pPr>
            <w:r>
              <w:rPr>
                <w:rFonts w:cs="Arial"/>
                <w:color w:val="000000"/>
                <w:sz w:val="18"/>
                <w:szCs w:val="18"/>
                <w:lang w:eastAsia="de-DE"/>
              </w:rPr>
              <w:t>NC</w:t>
            </w:r>
          </w:p>
        </w:tc>
        <w:tc>
          <w:tcPr>
            <w:tcW w:w="1171" w:type="dxa"/>
            <w:shd w:val="clear" w:color="auto" w:fill="EAFEDD"/>
            <w:hideMark/>
          </w:tcPr>
          <w:p w:rsidRPr="00660AA7" w:rsidR="00A9734F" w:rsidP="00A9734F" w:rsidRDefault="00A9734F" w14:paraId="08317FEF" w14:textId="39A8A05E">
            <w:pPr>
              <w:spacing w:before="0" w:line="240" w:lineRule="auto"/>
              <w:jc w:val="center"/>
              <w:rPr>
                <w:rFonts w:cs="Arial"/>
                <w:color w:val="000000"/>
                <w:sz w:val="18"/>
                <w:szCs w:val="18"/>
                <w:lang w:eastAsia="de-DE"/>
              </w:rPr>
            </w:pPr>
            <w:r w:rsidRPr="00D51A23">
              <w:rPr>
                <w:rFonts w:cs="Arial"/>
                <w:color w:val="000000"/>
                <w:sz w:val="18"/>
                <w:szCs w:val="18"/>
                <w:lang w:eastAsia="de-DE"/>
              </w:rPr>
              <w:t>1</w:t>
            </w:r>
            <w:r w:rsidRPr="00D51A23">
              <w:rPr>
                <w:rFonts w:cs="Arial"/>
                <w:color w:val="000000"/>
                <w:sz w:val="18"/>
                <w:szCs w:val="18"/>
                <w:vertAlign w:val="superscript"/>
                <w:lang w:eastAsia="de-DE"/>
              </w:rPr>
              <w:t xml:space="preserve">st </w:t>
            </w:r>
            <w:r w:rsidRPr="00D51A23">
              <w:rPr>
                <w:rFonts w:cs="Arial"/>
                <w:color w:val="000000"/>
                <w:sz w:val="18"/>
                <w:szCs w:val="18"/>
                <w:lang w:eastAsia="de-DE"/>
              </w:rPr>
              <w:t>floor</w:t>
            </w:r>
          </w:p>
        </w:tc>
        <w:tc>
          <w:tcPr>
            <w:tcW w:w="693" w:type="dxa"/>
            <w:shd w:val="clear" w:color="auto" w:fill="EAFEDD"/>
            <w:vAlign w:val="center"/>
            <w:hideMark/>
          </w:tcPr>
          <w:p w:rsidRPr="00660AA7" w:rsidR="00A9734F" w:rsidP="00A9734F" w:rsidRDefault="00A9734F" w14:paraId="6E059F35" w14:textId="477E26D8">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680" w:type="dxa"/>
            <w:shd w:val="clear" w:color="auto" w:fill="EAFEDD"/>
            <w:vAlign w:val="center"/>
            <w:hideMark/>
          </w:tcPr>
          <w:p w:rsidRPr="00660AA7" w:rsidR="00A9734F" w:rsidP="00A9734F" w:rsidRDefault="00A9734F" w14:paraId="68B9949C" w14:textId="791DD1C6">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809" w:type="dxa"/>
            <w:shd w:val="clear" w:color="auto" w:fill="EAFEDD"/>
            <w:vAlign w:val="center"/>
            <w:hideMark/>
          </w:tcPr>
          <w:p w:rsidRPr="00660AA7" w:rsidR="00A9734F" w:rsidP="00A9734F" w:rsidRDefault="00A9734F" w14:paraId="3287154A" w14:textId="0CB557F4">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1107" w:type="dxa"/>
            <w:shd w:val="clear" w:color="auto" w:fill="EAFEDD"/>
            <w:vAlign w:val="center"/>
            <w:hideMark/>
          </w:tcPr>
          <w:p w:rsidRPr="00660AA7" w:rsidR="00A9734F" w:rsidP="00A9734F" w:rsidRDefault="00A9734F" w14:paraId="034891F3" w14:textId="11054A2C">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1043" w:type="dxa"/>
            <w:shd w:val="clear" w:color="auto" w:fill="EAFEDD"/>
            <w:vAlign w:val="center"/>
          </w:tcPr>
          <w:p w:rsidRPr="00660AA7" w:rsidR="00A9734F" w:rsidP="00A9734F" w:rsidRDefault="00A9734F" w14:paraId="1213D77E" w14:textId="09030DFC">
            <w:pPr>
              <w:spacing w:before="0" w:line="240" w:lineRule="auto"/>
              <w:jc w:val="center"/>
              <w:rPr>
                <w:rFonts w:cs="Arial"/>
                <w:color w:val="000000"/>
                <w:sz w:val="18"/>
                <w:szCs w:val="18"/>
                <w:lang w:eastAsia="de-DE"/>
              </w:rPr>
            </w:pPr>
            <w:r>
              <w:rPr>
                <w:rFonts w:cs="Arial"/>
                <w:color w:val="000000"/>
                <w:sz w:val="18"/>
                <w:szCs w:val="18"/>
                <w:lang w:eastAsia="de-DE"/>
              </w:rPr>
              <w:t>*</w:t>
            </w:r>
          </w:p>
        </w:tc>
      </w:tr>
      <w:tr w:rsidRPr="00732B58" w:rsidR="00A9734F" w:rsidTr="007A25DB" w14:paraId="6D9DE07C" w14:textId="77777777">
        <w:trPr>
          <w:cantSplit/>
          <w:trHeight w:val="283"/>
        </w:trPr>
        <w:tc>
          <w:tcPr>
            <w:tcW w:w="680" w:type="dxa"/>
            <w:vMerge/>
            <w:shd w:val="clear" w:color="auto" w:fill="EAFEDD"/>
            <w:vAlign w:val="center"/>
          </w:tcPr>
          <w:p w:rsidRPr="00660AA7" w:rsidR="00A9734F" w:rsidP="00A9734F" w:rsidRDefault="00A9734F" w14:paraId="119F215F" w14:textId="77777777">
            <w:pPr>
              <w:spacing w:before="0" w:line="240" w:lineRule="auto"/>
              <w:jc w:val="center"/>
              <w:rPr>
                <w:rFonts w:cs="Arial"/>
                <w:color w:val="000000"/>
                <w:sz w:val="18"/>
                <w:szCs w:val="18"/>
                <w:lang w:eastAsia="de-DE"/>
              </w:rPr>
            </w:pPr>
          </w:p>
        </w:tc>
        <w:tc>
          <w:tcPr>
            <w:tcW w:w="2551" w:type="dxa"/>
            <w:shd w:val="clear" w:color="auto" w:fill="EAFEDD"/>
            <w:vAlign w:val="center"/>
            <w:hideMark/>
          </w:tcPr>
          <w:p w:rsidRPr="00660AA7" w:rsidR="00A9734F" w:rsidP="00A9734F" w:rsidRDefault="00A9734F" w14:paraId="0429B424" w14:textId="4A7DFA81">
            <w:pPr>
              <w:spacing w:before="0" w:line="240" w:lineRule="auto"/>
              <w:jc w:val="left"/>
              <w:rPr>
                <w:rFonts w:cs="Arial"/>
                <w:color w:val="000000"/>
                <w:sz w:val="18"/>
                <w:szCs w:val="18"/>
                <w:lang w:eastAsia="de-DE"/>
              </w:rPr>
            </w:pPr>
            <w:r w:rsidRPr="00660AA7">
              <w:rPr>
                <w:rFonts w:cs="Arial"/>
                <w:color w:val="000000"/>
                <w:sz w:val="18"/>
                <w:szCs w:val="18"/>
                <w:lang w:eastAsia="de-DE"/>
              </w:rPr>
              <w:t>Cafeteria</w:t>
            </w:r>
          </w:p>
        </w:tc>
        <w:tc>
          <w:tcPr>
            <w:tcW w:w="572" w:type="dxa"/>
            <w:shd w:val="clear" w:color="auto" w:fill="EAFEDD"/>
            <w:vAlign w:val="center"/>
            <w:hideMark/>
          </w:tcPr>
          <w:p w:rsidRPr="00660AA7" w:rsidR="00A9734F" w:rsidP="00A9734F" w:rsidRDefault="00A9734F" w14:paraId="4EF07E6D" w14:textId="5E00166E">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AFEDD"/>
            <w:vAlign w:val="center"/>
            <w:hideMark/>
          </w:tcPr>
          <w:p w:rsidRPr="00660AA7" w:rsidR="00A9734F" w:rsidP="00A9734F" w:rsidRDefault="00A9734F" w14:paraId="7B2F0205" w14:textId="12346D0A">
            <w:pPr>
              <w:spacing w:before="0" w:line="240" w:lineRule="auto"/>
              <w:jc w:val="center"/>
              <w:rPr>
                <w:rFonts w:cs="Arial"/>
                <w:color w:val="000000"/>
                <w:sz w:val="18"/>
                <w:szCs w:val="18"/>
                <w:lang w:eastAsia="de-DE"/>
              </w:rPr>
            </w:pPr>
            <w:r>
              <w:rPr>
                <w:rFonts w:cs="Arial"/>
                <w:color w:val="000000"/>
                <w:sz w:val="18"/>
                <w:szCs w:val="18"/>
                <w:lang w:eastAsia="de-DE"/>
              </w:rPr>
              <w:t>NC</w:t>
            </w:r>
          </w:p>
        </w:tc>
        <w:tc>
          <w:tcPr>
            <w:tcW w:w="1171" w:type="dxa"/>
            <w:shd w:val="clear" w:color="auto" w:fill="EAFEDD"/>
            <w:hideMark/>
          </w:tcPr>
          <w:p w:rsidRPr="00660AA7" w:rsidR="00A9734F" w:rsidP="00A9734F" w:rsidRDefault="00A9734F" w14:paraId="556D85A2" w14:textId="151D1709">
            <w:pPr>
              <w:spacing w:before="0" w:line="240" w:lineRule="auto"/>
              <w:jc w:val="center"/>
              <w:rPr>
                <w:rFonts w:cs="Arial"/>
                <w:color w:val="000000"/>
                <w:sz w:val="18"/>
                <w:szCs w:val="18"/>
                <w:lang w:eastAsia="de-DE"/>
              </w:rPr>
            </w:pPr>
            <w:r w:rsidRPr="00D51A23">
              <w:rPr>
                <w:rFonts w:cs="Arial"/>
                <w:color w:val="000000"/>
                <w:sz w:val="18"/>
                <w:szCs w:val="18"/>
                <w:lang w:eastAsia="de-DE"/>
              </w:rPr>
              <w:t>1</w:t>
            </w:r>
            <w:r w:rsidRPr="00D51A23">
              <w:rPr>
                <w:rFonts w:cs="Arial"/>
                <w:color w:val="000000"/>
                <w:sz w:val="18"/>
                <w:szCs w:val="18"/>
                <w:vertAlign w:val="superscript"/>
                <w:lang w:eastAsia="de-DE"/>
              </w:rPr>
              <w:t xml:space="preserve">st </w:t>
            </w:r>
            <w:r w:rsidRPr="00D51A23">
              <w:rPr>
                <w:rFonts w:cs="Arial"/>
                <w:color w:val="000000"/>
                <w:sz w:val="18"/>
                <w:szCs w:val="18"/>
                <w:lang w:eastAsia="de-DE"/>
              </w:rPr>
              <w:t>floor</w:t>
            </w:r>
          </w:p>
        </w:tc>
        <w:tc>
          <w:tcPr>
            <w:tcW w:w="693" w:type="dxa"/>
            <w:shd w:val="clear" w:color="auto" w:fill="EAFEDD"/>
            <w:vAlign w:val="center"/>
            <w:hideMark/>
          </w:tcPr>
          <w:p w:rsidRPr="00660AA7" w:rsidR="00A9734F" w:rsidP="00A9734F" w:rsidRDefault="00A9734F" w14:paraId="65AC6F97" w14:textId="598C2317">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680" w:type="dxa"/>
            <w:shd w:val="clear" w:color="auto" w:fill="EAFEDD"/>
            <w:vAlign w:val="center"/>
            <w:hideMark/>
          </w:tcPr>
          <w:p w:rsidRPr="00660AA7" w:rsidR="00A9734F" w:rsidP="00A9734F" w:rsidRDefault="00A9734F" w14:paraId="2341E899" w14:textId="4837C9A2">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809" w:type="dxa"/>
            <w:shd w:val="clear" w:color="auto" w:fill="EAFEDD"/>
            <w:vAlign w:val="center"/>
            <w:hideMark/>
          </w:tcPr>
          <w:p w:rsidRPr="00660AA7" w:rsidR="00A9734F" w:rsidP="00A9734F" w:rsidRDefault="00A9734F" w14:paraId="3284E8E9" w14:textId="23FBDE72">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1107" w:type="dxa"/>
            <w:shd w:val="clear" w:color="auto" w:fill="EAFEDD"/>
            <w:vAlign w:val="center"/>
            <w:hideMark/>
          </w:tcPr>
          <w:p w:rsidRPr="00660AA7" w:rsidR="00A9734F" w:rsidP="00A9734F" w:rsidRDefault="00A9734F" w14:paraId="2FE7F662" w14:textId="00683226">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1043" w:type="dxa"/>
            <w:shd w:val="clear" w:color="auto" w:fill="EAFEDD"/>
            <w:vAlign w:val="center"/>
            <w:hideMark/>
          </w:tcPr>
          <w:p w:rsidRPr="00660AA7" w:rsidR="00A9734F" w:rsidP="00A9734F" w:rsidRDefault="00A9734F" w14:paraId="70E3C8DE" w14:textId="553C2CA6">
            <w:pPr>
              <w:spacing w:before="0" w:line="240" w:lineRule="auto"/>
              <w:jc w:val="center"/>
              <w:rPr>
                <w:rFonts w:cs="Arial"/>
                <w:color w:val="000000"/>
                <w:sz w:val="18"/>
                <w:szCs w:val="18"/>
                <w:lang w:eastAsia="de-DE"/>
              </w:rPr>
            </w:pPr>
            <w:r>
              <w:rPr>
                <w:rFonts w:cs="Arial"/>
                <w:color w:val="000000"/>
                <w:sz w:val="18"/>
                <w:szCs w:val="18"/>
                <w:lang w:eastAsia="de-DE"/>
              </w:rPr>
              <w:t>*</w:t>
            </w:r>
          </w:p>
        </w:tc>
      </w:tr>
      <w:tr w:rsidRPr="00732B58" w:rsidR="00A9734F" w:rsidTr="007A25DB" w14:paraId="541C71FF" w14:textId="77777777">
        <w:trPr>
          <w:cantSplit/>
          <w:trHeight w:val="283"/>
        </w:trPr>
        <w:tc>
          <w:tcPr>
            <w:tcW w:w="680" w:type="dxa"/>
            <w:vMerge/>
            <w:shd w:val="clear" w:color="auto" w:fill="EAFEDD"/>
            <w:vAlign w:val="center"/>
          </w:tcPr>
          <w:p w:rsidRPr="00660AA7" w:rsidR="00A9734F" w:rsidP="00A9734F" w:rsidRDefault="00A9734F" w14:paraId="218B7BB7" w14:textId="77777777">
            <w:pPr>
              <w:spacing w:before="0" w:line="240" w:lineRule="auto"/>
              <w:jc w:val="center"/>
              <w:rPr>
                <w:rFonts w:cs="Arial"/>
                <w:color w:val="000000"/>
                <w:sz w:val="18"/>
                <w:szCs w:val="18"/>
                <w:lang w:eastAsia="de-DE"/>
              </w:rPr>
            </w:pPr>
          </w:p>
        </w:tc>
        <w:tc>
          <w:tcPr>
            <w:tcW w:w="2551" w:type="dxa"/>
            <w:shd w:val="clear" w:color="auto" w:fill="EAFEDD"/>
            <w:vAlign w:val="center"/>
            <w:hideMark/>
          </w:tcPr>
          <w:p w:rsidRPr="00660AA7" w:rsidR="00A9734F" w:rsidP="00A9734F" w:rsidRDefault="00A9734F" w14:paraId="63F9F5E5" w14:textId="1A69F27F">
            <w:pPr>
              <w:spacing w:before="0" w:line="240" w:lineRule="auto"/>
              <w:jc w:val="left"/>
              <w:rPr>
                <w:rFonts w:cs="Arial"/>
                <w:color w:val="000000"/>
                <w:sz w:val="18"/>
                <w:szCs w:val="18"/>
                <w:lang w:eastAsia="de-DE"/>
              </w:rPr>
            </w:pPr>
            <w:r w:rsidRPr="00660AA7">
              <w:rPr>
                <w:rFonts w:cs="Arial"/>
                <w:color w:val="000000"/>
                <w:sz w:val="18"/>
                <w:szCs w:val="18"/>
                <w:lang w:eastAsia="de-DE"/>
              </w:rPr>
              <w:t>Toilets Men</w:t>
            </w:r>
          </w:p>
        </w:tc>
        <w:tc>
          <w:tcPr>
            <w:tcW w:w="572" w:type="dxa"/>
            <w:shd w:val="clear" w:color="auto" w:fill="EAFEDD"/>
            <w:vAlign w:val="center"/>
            <w:hideMark/>
          </w:tcPr>
          <w:p w:rsidRPr="00660AA7" w:rsidR="00A9734F" w:rsidP="00A9734F" w:rsidRDefault="00A9734F" w14:paraId="075B2E0F" w14:textId="6D88B9EA">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AFEDD"/>
            <w:vAlign w:val="center"/>
            <w:hideMark/>
          </w:tcPr>
          <w:p w:rsidRPr="00660AA7" w:rsidR="00A9734F" w:rsidP="00A9734F" w:rsidRDefault="00A9734F" w14:paraId="50029D16" w14:textId="5E7693F2">
            <w:pPr>
              <w:spacing w:before="0" w:line="240" w:lineRule="auto"/>
              <w:jc w:val="center"/>
              <w:rPr>
                <w:rFonts w:cs="Arial"/>
                <w:color w:val="000000"/>
                <w:sz w:val="18"/>
                <w:szCs w:val="18"/>
                <w:lang w:eastAsia="de-DE"/>
              </w:rPr>
            </w:pPr>
            <w:r>
              <w:rPr>
                <w:rFonts w:cs="Arial"/>
                <w:color w:val="000000"/>
                <w:sz w:val="18"/>
                <w:szCs w:val="18"/>
                <w:lang w:eastAsia="de-DE"/>
              </w:rPr>
              <w:t>NC</w:t>
            </w:r>
          </w:p>
        </w:tc>
        <w:tc>
          <w:tcPr>
            <w:tcW w:w="1171" w:type="dxa"/>
            <w:shd w:val="clear" w:color="auto" w:fill="EAFEDD"/>
            <w:hideMark/>
          </w:tcPr>
          <w:p w:rsidRPr="00660AA7" w:rsidR="00A9734F" w:rsidP="00A9734F" w:rsidRDefault="00A9734F" w14:paraId="0F513235" w14:textId="1809626E">
            <w:pPr>
              <w:spacing w:before="0" w:line="240" w:lineRule="auto"/>
              <w:jc w:val="center"/>
              <w:rPr>
                <w:rFonts w:cs="Arial"/>
                <w:color w:val="000000"/>
                <w:sz w:val="18"/>
                <w:szCs w:val="18"/>
                <w:lang w:eastAsia="de-DE"/>
              </w:rPr>
            </w:pPr>
            <w:r w:rsidRPr="00D51A23">
              <w:rPr>
                <w:rFonts w:cs="Arial"/>
                <w:color w:val="000000"/>
                <w:sz w:val="18"/>
                <w:szCs w:val="18"/>
                <w:lang w:eastAsia="de-DE"/>
              </w:rPr>
              <w:t>1</w:t>
            </w:r>
            <w:r w:rsidRPr="00D51A23">
              <w:rPr>
                <w:rFonts w:cs="Arial"/>
                <w:color w:val="000000"/>
                <w:sz w:val="18"/>
                <w:szCs w:val="18"/>
                <w:vertAlign w:val="superscript"/>
                <w:lang w:eastAsia="de-DE"/>
              </w:rPr>
              <w:t xml:space="preserve">st </w:t>
            </w:r>
            <w:r w:rsidRPr="00D51A23">
              <w:rPr>
                <w:rFonts w:cs="Arial"/>
                <w:color w:val="000000"/>
                <w:sz w:val="18"/>
                <w:szCs w:val="18"/>
                <w:lang w:eastAsia="de-DE"/>
              </w:rPr>
              <w:t>floor</w:t>
            </w:r>
          </w:p>
        </w:tc>
        <w:tc>
          <w:tcPr>
            <w:tcW w:w="693" w:type="dxa"/>
            <w:shd w:val="clear" w:color="auto" w:fill="EAFEDD"/>
            <w:vAlign w:val="center"/>
            <w:hideMark/>
          </w:tcPr>
          <w:p w:rsidRPr="00660AA7" w:rsidR="00A9734F" w:rsidP="00A9734F" w:rsidRDefault="00A9734F" w14:paraId="38FFCD3B" w14:textId="088CAD32">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680" w:type="dxa"/>
            <w:shd w:val="clear" w:color="auto" w:fill="EAFEDD"/>
            <w:vAlign w:val="center"/>
            <w:hideMark/>
          </w:tcPr>
          <w:p w:rsidRPr="00660AA7" w:rsidR="00A9734F" w:rsidP="00A9734F" w:rsidRDefault="00A9734F" w14:paraId="48713031" w14:textId="57C8B616">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809" w:type="dxa"/>
            <w:shd w:val="clear" w:color="auto" w:fill="EAFEDD"/>
            <w:vAlign w:val="center"/>
            <w:hideMark/>
          </w:tcPr>
          <w:p w:rsidRPr="00660AA7" w:rsidR="00A9734F" w:rsidP="00A9734F" w:rsidRDefault="00A9734F" w14:paraId="3952A6E3" w14:textId="109174BD">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1107" w:type="dxa"/>
            <w:shd w:val="clear" w:color="auto" w:fill="EAFEDD"/>
            <w:vAlign w:val="center"/>
            <w:hideMark/>
          </w:tcPr>
          <w:p w:rsidRPr="00660AA7" w:rsidR="00A9734F" w:rsidP="00A9734F" w:rsidRDefault="00A9734F" w14:paraId="32D91933" w14:textId="1D0064CA">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1043" w:type="dxa"/>
            <w:shd w:val="clear" w:color="auto" w:fill="EAFEDD"/>
            <w:vAlign w:val="center"/>
            <w:hideMark/>
          </w:tcPr>
          <w:p w:rsidRPr="00660AA7" w:rsidR="00A9734F" w:rsidP="00A9734F" w:rsidRDefault="00A9734F" w14:paraId="4DA87EFC" w14:textId="0089CDAD">
            <w:pPr>
              <w:spacing w:before="0" w:line="240" w:lineRule="auto"/>
              <w:jc w:val="center"/>
              <w:rPr>
                <w:rFonts w:cs="Arial"/>
                <w:color w:val="000000"/>
                <w:sz w:val="18"/>
                <w:szCs w:val="18"/>
                <w:lang w:eastAsia="de-DE"/>
              </w:rPr>
            </w:pPr>
            <w:r>
              <w:rPr>
                <w:rFonts w:cs="Arial"/>
                <w:color w:val="000000"/>
                <w:sz w:val="18"/>
                <w:szCs w:val="18"/>
                <w:lang w:eastAsia="de-DE"/>
              </w:rPr>
              <w:t>*</w:t>
            </w:r>
          </w:p>
        </w:tc>
      </w:tr>
      <w:tr w:rsidRPr="00732B58" w:rsidR="00A9734F" w:rsidTr="007A25DB" w14:paraId="180B8EF9" w14:textId="77777777">
        <w:trPr>
          <w:cantSplit/>
          <w:trHeight w:val="283"/>
        </w:trPr>
        <w:tc>
          <w:tcPr>
            <w:tcW w:w="680" w:type="dxa"/>
            <w:vMerge/>
            <w:shd w:val="clear" w:color="auto" w:fill="EAFEDD"/>
            <w:vAlign w:val="center"/>
          </w:tcPr>
          <w:p w:rsidRPr="00660AA7" w:rsidR="00A9734F" w:rsidP="00A9734F" w:rsidRDefault="00A9734F" w14:paraId="2321A90B" w14:textId="77777777">
            <w:pPr>
              <w:spacing w:before="0" w:line="240" w:lineRule="auto"/>
              <w:jc w:val="center"/>
              <w:rPr>
                <w:rFonts w:cs="Arial"/>
                <w:color w:val="000000"/>
                <w:sz w:val="18"/>
                <w:szCs w:val="18"/>
                <w:lang w:eastAsia="de-DE"/>
              </w:rPr>
            </w:pPr>
          </w:p>
        </w:tc>
        <w:tc>
          <w:tcPr>
            <w:tcW w:w="2551" w:type="dxa"/>
            <w:shd w:val="clear" w:color="auto" w:fill="EAFEDD"/>
            <w:vAlign w:val="center"/>
            <w:hideMark/>
          </w:tcPr>
          <w:p w:rsidRPr="00660AA7" w:rsidR="00A9734F" w:rsidP="00A9734F" w:rsidRDefault="00A9734F" w14:paraId="6AFE5548" w14:textId="16109697">
            <w:pPr>
              <w:spacing w:before="0" w:line="240" w:lineRule="auto"/>
              <w:jc w:val="left"/>
              <w:rPr>
                <w:rFonts w:cs="Arial"/>
                <w:color w:val="000000"/>
                <w:sz w:val="18"/>
                <w:szCs w:val="18"/>
                <w:lang w:eastAsia="de-DE"/>
              </w:rPr>
            </w:pPr>
            <w:r w:rsidRPr="00660AA7">
              <w:rPr>
                <w:rFonts w:cs="Arial"/>
                <w:color w:val="000000"/>
                <w:sz w:val="18"/>
                <w:szCs w:val="18"/>
                <w:lang w:eastAsia="de-DE"/>
              </w:rPr>
              <w:t>Toilets Women</w:t>
            </w:r>
          </w:p>
        </w:tc>
        <w:tc>
          <w:tcPr>
            <w:tcW w:w="572" w:type="dxa"/>
            <w:shd w:val="clear" w:color="auto" w:fill="EAFEDD"/>
            <w:vAlign w:val="center"/>
            <w:hideMark/>
          </w:tcPr>
          <w:p w:rsidRPr="00660AA7" w:rsidR="00A9734F" w:rsidP="00A9734F" w:rsidRDefault="00A9734F" w14:paraId="3A1A9C13" w14:textId="156DE67D">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AFEDD"/>
            <w:vAlign w:val="center"/>
            <w:hideMark/>
          </w:tcPr>
          <w:p w:rsidRPr="00660AA7" w:rsidR="00A9734F" w:rsidP="00A9734F" w:rsidRDefault="00A9734F" w14:paraId="29E2548E" w14:textId="298AF930">
            <w:pPr>
              <w:spacing w:before="0" w:line="240" w:lineRule="auto"/>
              <w:jc w:val="center"/>
              <w:rPr>
                <w:rFonts w:cs="Arial"/>
                <w:color w:val="000000"/>
                <w:sz w:val="18"/>
                <w:szCs w:val="18"/>
                <w:lang w:eastAsia="de-DE"/>
              </w:rPr>
            </w:pPr>
            <w:r>
              <w:rPr>
                <w:rFonts w:cs="Arial"/>
                <w:color w:val="000000"/>
                <w:sz w:val="18"/>
                <w:szCs w:val="18"/>
                <w:lang w:eastAsia="de-DE"/>
              </w:rPr>
              <w:t>NC</w:t>
            </w:r>
          </w:p>
        </w:tc>
        <w:tc>
          <w:tcPr>
            <w:tcW w:w="1171" w:type="dxa"/>
            <w:shd w:val="clear" w:color="auto" w:fill="EAFEDD"/>
            <w:hideMark/>
          </w:tcPr>
          <w:p w:rsidRPr="00660AA7" w:rsidR="00A9734F" w:rsidP="00A9734F" w:rsidRDefault="00A9734F" w14:paraId="6AD28248" w14:textId="3B11C53E">
            <w:pPr>
              <w:spacing w:before="0" w:line="240" w:lineRule="auto"/>
              <w:jc w:val="center"/>
              <w:rPr>
                <w:rFonts w:cs="Arial"/>
                <w:color w:val="000000"/>
                <w:sz w:val="18"/>
                <w:szCs w:val="18"/>
                <w:lang w:eastAsia="de-DE"/>
              </w:rPr>
            </w:pPr>
            <w:r w:rsidRPr="00D51A23">
              <w:rPr>
                <w:rFonts w:cs="Arial"/>
                <w:color w:val="000000"/>
                <w:sz w:val="18"/>
                <w:szCs w:val="18"/>
                <w:lang w:eastAsia="de-DE"/>
              </w:rPr>
              <w:t>1</w:t>
            </w:r>
            <w:r w:rsidRPr="00D51A23">
              <w:rPr>
                <w:rFonts w:cs="Arial"/>
                <w:color w:val="000000"/>
                <w:sz w:val="18"/>
                <w:szCs w:val="18"/>
                <w:vertAlign w:val="superscript"/>
                <w:lang w:eastAsia="de-DE"/>
              </w:rPr>
              <w:t xml:space="preserve">st </w:t>
            </w:r>
            <w:r w:rsidRPr="00D51A23">
              <w:rPr>
                <w:rFonts w:cs="Arial"/>
                <w:color w:val="000000"/>
                <w:sz w:val="18"/>
                <w:szCs w:val="18"/>
                <w:lang w:eastAsia="de-DE"/>
              </w:rPr>
              <w:t>floor</w:t>
            </w:r>
          </w:p>
        </w:tc>
        <w:tc>
          <w:tcPr>
            <w:tcW w:w="693" w:type="dxa"/>
            <w:shd w:val="clear" w:color="auto" w:fill="EAFEDD"/>
            <w:vAlign w:val="center"/>
            <w:hideMark/>
          </w:tcPr>
          <w:p w:rsidRPr="00660AA7" w:rsidR="00A9734F" w:rsidP="00A9734F" w:rsidRDefault="00A9734F" w14:paraId="28DCF4ED" w14:textId="2859BAC1">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680" w:type="dxa"/>
            <w:shd w:val="clear" w:color="auto" w:fill="EAFEDD"/>
            <w:vAlign w:val="center"/>
            <w:hideMark/>
          </w:tcPr>
          <w:p w:rsidRPr="00660AA7" w:rsidR="00A9734F" w:rsidP="00A9734F" w:rsidRDefault="00A9734F" w14:paraId="3FACE9CF" w14:textId="5B529FCF">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809" w:type="dxa"/>
            <w:shd w:val="clear" w:color="auto" w:fill="EAFEDD"/>
            <w:vAlign w:val="center"/>
            <w:hideMark/>
          </w:tcPr>
          <w:p w:rsidRPr="00660AA7" w:rsidR="00A9734F" w:rsidP="00A9734F" w:rsidRDefault="00A9734F" w14:paraId="67928F80" w14:textId="3738286A">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1107" w:type="dxa"/>
            <w:shd w:val="clear" w:color="auto" w:fill="EAFEDD"/>
            <w:vAlign w:val="center"/>
            <w:hideMark/>
          </w:tcPr>
          <w:p w:rsidRPr="00660AA7" w:rsidR="00A9734F" w:rsidP="00A9734F" w:rsidRDefault="00A9734F" w14:paraId="7C981184" w14:textId="747F3F32">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1043" w:type="dxa"/>
            <w:shd w:val="clear" w:color="auto" w:fill="EAFEDD"/>
            <w:vAlign w:val="center"/>
            <w:hideMark/>
          </w:tcPr>
          <w:p w:rsidRPr="00660AA7" w:rsidR="00A9734F" w:rsidP="00A9734F" w:rsidRDefault="00A9734F" w14:paraId="70E4E3FF" w14:textId="41A41281">
            <w:pPr>
              <w:spacing w:before="0" w:line="240" w:lineRule="auto"/>
              <w:jc w:val="center"/>
              <w:rPr>
                <w:rFonts w:cs="Arial"/>
                <w:color w:val="000000"/>
                <w:sz w:val="18"/>
                <w:szCs w:val="18"/>
                <w:lang w:eastAsia="de-DE"/>
              </w:rPr>
            </w:pPr>
            <w:r>
              <w:rPr>
                <w:rFonts w:cs="Arial"/>
                <w:color w:val="000000"/>
                <w:sz w:val="18"/>
                <w:szCs w:val="18"/>
                <w:lang w:eastAsia="de-DE"/>
              </w:rPr>
              <w:t>*</w:t>
            </w:r>
          </w:p>
        </w:tc>
      </w:tr>
      <w:tr w:rsidRPr="00732B58" w:rsidR="00A9734F" w:rsidTr="007A25DB" w14:paraId="4221551B" w14:textId="77777777">
        <w:trPr>
          <w:cantSplit/>
          <w:trHeight w:val="283"/>
        </w:trPr>
        <w:tc>
          <w:tcPr>
            <w:tcW w:w="680" w:type="dxa"/>
            <w:vMerge/>
            <w:shd w:val="clear" w:color="auto" w:fill="EAFEDD"/>
            <w:vAlign w:val="center"/>
          </w:tcPr>
          <w:p w:rsidRPr="00660AA7" w:rsidR="00A9734F" w:rsidP="00A9734F" w:rsidRDefault="00A9734F" w14:paraId="5F698C2F" w14:textId="77777777">
            <w:pPr>
              <w:spacing w:before="0" w:line="240" w:lineRule="auto"/>
              <w:jc w:val="center"/>
              <w:rPr>
                <w:rFonts w:cs="Arial"/>
                <w:color w:val="000000"/>
                <w:sz w:val="18"/>
                <w:szCs w:val="18"/>
                <w:lang w:eastAsia="de-DE"/>
              </w:rPr>
            </w:pPr>
          </w:p>
        </w:tc>
        <w:tc>
          <w:tcPr>
            <w:tcW w:w="2551" w:type="dxa"/>
            <w:shd w:val="clear" w:color="auto" w:fill="EAFEDD"/>
            <w:vAlign w:val="center"/>
            <w:hideMark/>
          </w:tcPr>
          <w:p w:rsidRPr="00660AA7" w:rsidR="00A9734F" w:rsidP="00A9734F" w:rsidRDefault="00A9734F" w14:paraId="43713A9A" w14:textId="33BFB734">
            <w:pPr>
              <w:spacing w:before="0" w:line="240" w:lineRule="auto"/>
              <w:jc w:val="left"/>
              <w:rPr>
                <w:rFonts w:cs="Arial"/>
                <w:color w:val="000000"/>
                <w:sz w:val="18"/>
                <w:szCs w:val="18"/>
                <w:lang w:eastAsia="de-DE"/>
              </w:rPr>
            </w:pPr>
            <w:r w:rsidRPr="00660AA7">
              <w:rPr>
                <w:rFonts w:cs="Arial"/>
                <w:color w:val="000000"/>
                <w:sz w:val="18"/>
                <w:szCs w:val="18"/>
                <w:lang w:eastAsia="de-DE"/>
              </w:rPr>
              <w:t>Stairs</w:t>
            </w:r>
          </w:p>
        </w:tc>
        <w:tc>
          <w:tcPr>
            <w:tcW w:w="572" w:type="dxa"/>
            <w:shd w:val="clear" w:color="auto" w:fill="EAFEDD"/>
            <w:vAlign w:val="center"/>
            <w:hideMark/>
          </w:tcPr>
          <w:p w:rsidRPr="00660AA7" w:rsidR="00A9734F" w:rsidP="00A9734F" w:rsidRDefault="00A9734F" w14:paraId="69E1EF26" w14:textId="5CE405CE">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AFEDD"/>
            <w:vAlign w:val="center"/>
            <w:hideMark/>
          </w:tcPr>
          <w:p w:rsidRPr="00660AA7" w:rsidR="00A9734F" w:rsidP="00A9734F" w:rsidRDefault="00A9734F" w14:paraId="1BA07067" w14:textId="6A4FF153">
            <w:pPr>
              <w:spacing w:before="0" w:line="240" w:lineRule="auto"/>
              <w:jc w:val="center"/>
              <w:rPr>
                <w:rFonts w:cs="Arial"/>
                <w:color w:val="000000"/>
                <w:sz w:val="18"/>
                <w:szCs w:val="18"/>
                <w:lang w:eastAsia="de-DE"/>
              </w:rPr>
            </w:pPr>
            <w:r>
              <w:rPr>
                <w:rFonts w:cs="Arial"/>
                <w:color w:val="000000"/>
                <w:sz w:val="18"/>
                <w:szCs w:val="18"/>
                <w:lang w:eastAsia="de-DE"/>
              </w:rPr>
              <w:t>NC</w:t>
            </w:r>
          </w:p>
        </w:tc>
        <w:tc>
          <w:tcPr>
            <w:tcW w:w="1171" w:type="dxa"/>
            <w:shd w:val="clear" w:color="auto" w:fill="EAFEDD"/>
            <w:hideMark/>
          </w:tcPr>
          <w:p w:rsidRPr="00660AA7" w:rsidR="00A9734F" w:rsidP="00A9734F" w:rsidRDefault="00A9734F" w14:paraId="7504F2F6" w14:textId="33C8A69A">
            <w:pPr>
              <w:spacing w:before="0" w:line="240" w:lineRule="auto"/>
              <w:jc w:val="center"/>
              <w:rPr>
                <w:rFonts w:cs="Arial"/>
                <w:color w:val="000000"/>
                <w:sz w:val="18"/>
                <w:szCs w:val="18"/>
                <w:lang w:eastAsia="de-DE"/>
              </w:rPr>
            </w:pPr>
            <w:r w:rsidRPr="00D51A23">
              <w:rPr>
                <w:rFonts w:cs="Arial"/>
                <w:color w:val="000000"/>
                <w:sz w:val="18"/>
                <w:szCs w:val="18"/>
                <w:lang w:eastAsia="de-DE"/>
              </w:rPr>
              <w:t>1</w:t>
            </w:r>
            <w:r w:rsidRPr="00D51A23">
              <w:rPr>
                <w:rFonts w:cs="Arial"/>
                <w:color w:val="000000"/>
                <w:sz w:val="18"/>
                <w:szCs w:val="18"/>
                <w:vertAlign w:val="superscript"/>
                <w:lang w:eastAsia="de-DE"/>
              </w:rPr>
              <w:t xml:space="preserve">st </w:t>
            </w:r>
            <w:r w:rsidRPr="00D51A23">
              <w:rPr>
                <w:rFonts w:cs="Arial"/>
                <w:color w:val="000000"/>
                <w:sz w:val="18"/>
                <w:szCs w:val="18"/>
                <w:lang w:eastAsia="de-DE"/>
              </w:rPr>
              <w:t>floor</w:t>
            </w:r>
          </w:p>
        </w:tc>
        <w:tc>
          <w:tcPr>
            <w:tcW w:w="693" w:type="dxa"/>
            <w:shd w:val="clear" w:color="auto" w:fill="EAFEDD"/>
            <w:vAlign w:val="center"/>
            <w:hideMark/>
          </w:tcPr>
          <w:p w:rsidRPr="00660AA7" w:rsidR="00A9734F" w:rsidP="00A9734F" w:rsidRDefault="00A9734F" w14:paraId="59E9B583" w14:textId="56A58A45">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680" w:type="dxa"/>
            <w:shd w:val="clear" w:color="auto" w:fill="EAFEDD"/>
            <w:vAlign w:val="center"/>
            <w:hideMark/>
          </w:tcPr>
          <w:p w:rsidRPr="00660AA7" w:rsidR="00A9734F" w:rsidP="00A9734F" w:rsidRDefault="00A9734F" w14:paraId="75E53D06" w14:textId="500DF810">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809" w:type="dxa"/>
            <w:shd w:val="clear" w:color="auto" w:fill="EAFEDD"/>
            <w:vAlign w:val="center"/>
            <w:hideMark/>
          </w:tcPr>
          <w:p w:rsidRPr="00660AA7" w:rsidR="00A9734F" w:rsidP="00A9734F" w:rsidRDefault="00A9734F" w14:paraId="76631898" w14:textId="0073355E">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1107" w:type="dxa"/>
            <w:shd w:val="clear" w:color="auto" w:fill="EAFEDD"/>
            <w:vAlign w:val="center"/>
            <w:hideMark/>
          </w:tcPr>
          <w:p w:rsidRPr="00660AA7" w:rsidR="00A9734F" w:rsidP="00A9734F" w:rsidRDefault="00A9734F" w14:paraId="52B38484" w14:textId="1A581EAF">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1043" w:type="dxa"/>
            <w:shd w:val="clear" w:color="auto" w:fill="EAFEDD"/>
            <w:vAlign w:val="center"/>
            <w:hideMark/>
          </w:tcPr>
          <w:p w:rsidRPr="00660AA7" w:rsidR="00A9734F" w:rsidP="00A9734F" w:rsidRDefault="00A9734F" w14:paraId="4BEF9B30" w14:textId="4E66C298">
            <w:pPr>
              <w:spacing w:before="0" w:line="240" w:lineRule="auto"/>
              <w:jc w:val="center"/>
              <w:rPr>
                <w:rFonts w:cs="Arial"/>
                <w:color w:val="000000"/>
                <w:sz w:val="18"/>
                <w:szCs w:val="18"/>
                <w:lang w:eastAsia="de-DE"/>
              </w:rPr>
            </w:pPr>
            <w:r>
              <w:rPr>
                <w:rFonts w:cs="Arial"/>
                <w:color w:val="000000"/>
                <w:sz w:val="18"/>
                <w:szCs w:val="18"/>
                <w:lang w:eastAsia="de-DE"/>
              </w:rPr>
              <w:t>*</w:t>
            </w:r>
          </w:p>
        </w:tc>
      </w:tr>
      <w:tr w:rsidRPr="00732B58" w:rsidR="00A9734F" w:rsidTr="007A25DB" w14:paraId="7A0189B8" w14:textId="77777777">
        <w:trPr>
          <w:cantSplit/>
          <w:trHeight w:val="283"/>
        </w:trPr>
        <w:tc>
          <w:tcPr>
            <w:tcW w:w="680" w:type="dxa"/>
            <w:vMerge/>
            <w:shd w:val="clear" w:color="auto" w:fill="EAFEDD"/>
            <w:vAlign w:val="center"/>
          </w:tcPr>
          <w:p w:rsidRPr="00660AA7" w:rsidR="00A9734F" w:rsidP="00A9734F" w:rsidRDefault="00A9734F" w14:paraId="51E8EDEC" w14:textId="77777777">
            <w:pPr>
              <w:spacing w:before="0" w:line="240" w:lineRule="auto"/>
              <w:jc w:val="center"/>
              <w:rPr>
                <w:rFonts w:cs="Arial"/>
                <w:color w:val="000000"/>
                <w:sz w:val="18"/>
                <w:szCs w:val="18"/>
                <w:lang w:eastAsia="de-DE"/>
              </w:rPr>
            </w:pPr>
          </w:p>
        </w:tc>
        <w:tc>
          <w:tcPr>
            <w:tcW w:w="2551" w:type="dxa"/>
            <w:shd w:val="clear" w:color="auto" w:fill="EAFEDD"/>
            <w:vAlign w:val="center"/>
            <w:hideMark/>
          </w:tcPr>
          <w:p w:rsidRPr="00660AA7" w:rsidR="00A9734F" w:rsidP="00A9734F" w:rsidRDefault="00A9734F" w14:paraId="66A94F2A" w14:textId="78B86787">
            <w:pPr>
              <w:spacing w:before="0" w:line="240" w:lineRule="auto"/>
              <w:jc w:val="left"/>
              <w:rPr>
                <w:rFonts w:cs="Arial"/>
                <w:color w:val="000000"/>
                <w:sz w:val="18"/>
                <w:szCs w:val="18"/>
                <w:lang w:eastAsia="de-DE"/>
              </w:rPr>
            </w:pPr>
            <w:r w:rsidRPr="00660AA7">
              <w:rPr>
                <w:rFonts w:cs="Arial"/>
                <w:color w:val="000000"/>
                <w:sz w:val="18"/>
                <w:szCs w:val="18"/>
                <w:lang w:eastAsia="de-DE"/>
              </w:rPr>
              <w:t>Elevator</w:t>
            </w:r>
          </w:p>
        </w:tc>
        <w:tc>
          <w:tcPr>
            <w:tcW w:w="572" w:type="dxa"/>
            <w:shd w:val="clear" w:color="auto" w:fill="EAFEDD"/>
            <w:vAlign w:val="center"/>
            <w:hideMark/>
          </w:tcPr>
          <w:p w:rsidRPr="00660AA7" w:rsidR="00A9734F" w:rsidP="00A9734F" w:rsidRDefault="00A9734F" w14:paraId="084ED900" w14:textId="55688C18">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AFEDD"/>
            <w:vAlign w:val="center"/>
            <w:hideMark/>
          </w:tcPr>
          <w:p w:rsidRPr="00660AA7" w:rsidR="00A9734F" w:rsidP="00A9734F" w:rsidRDefault="00A9734F" w14:paraId="53E78733" w14:textId="698EC686">
            <w:pPr>
              <w:spacing w:before="0" w:line="240" w:lineRule="auto"/>
              <w:jc w:val="center"/>
              <w:rPr>
                <w:rFonts w:cs="Arial"/>
                <w:color w:val="000000"/>
                <w:sz w:val="18"/>
                <w:szCs w:val="18"/>
                <w:lang w:eastAsia="de-DE"/>
              </w:rPr>
            </w:pPr>
            <w:r>
              <w:rPr>
                <w:rFonts w:cs="Arial"/>
                <w:color w:val="000000"/>
                <w:sz w:val="18"/>
                <w:szCs w:val="18"/>
                <w:lang w:eastAsia="de-DE"/>
              </w:rPr>
              <w:t>NC</w:t>
            </w:r>
          </w:p>
        </w:tc>
        <w:tc>
          <w:tcPr>
            <w:tcW w:w="1171" w:type="dxa"/>
            <w:shd w:val="clear" w:color="auto" w:fill="EAFEDD"/>
            <w:hideMark/>
          </w:tcPr>
          <w:p w:rsidRPr="00660AA7" w:rsidR="00A9734F" w:rsidP="00A9734F" w:rsidRDefault="00A9734F" w14:paraId="743AA430" w14:textId="33AC3BEF">
            <w:pPr>
              <w:spacing w:before="0" w:line="240" w:lineRule="auto"/>
              <w:jc w:val="center"/>
              <w:rPr>
                <w:rFonts w:cs="Arial"/>
                <w:color w:val="000000"/>
                <w:sz w:val="18"/>
                <w:szCs w:val="18"/>
                <w:lang w:eastAsia="de-DE"/>
              </w:rPr>
            </w:pPr>
            <w:r w:rsidRPr="00D51A23">
              <w:rPr>
                <w:rFonts w:cs="Arial"/>
                <w:color w:val="000000"/>
                <w:sz w:val="18"/>
                <w:szCs w:val="18"/>
                <w:lang w:eastAsia="de-DE"/>
              </w:rPr>
              <w:t>1</w:t>
            </w:r>
            <w:r w:rsidRPr="00D51A23">
              <w:rPr>
                <w:rFonts w:cs="Arial"/>
                <w:color w:val="000000"/>
                <w:sz w:val="18"/>
                <w:szCs w:val="18"/>
                <w:vertAlign w:val="superscript"/>
                <w:lang w:eastAsia="de-DE"/>
              </w:rPr>
              <w:t xml:space="preserve">st </w:t>
            </w:r>
            <w:r w:rsidRPr="00D51A23">
              <w:rPr>
                <w:rFonts w:cs="Arial"/>
                <w:color w:val="000000"/>
                <w:sz w:val="18"/>
                <w:szCs w:val="18"/>
                <w:lang w:eastAsia="de-DE"/>
              </w:rPr>
              <w:t>floor</w:t>
            </w:r>
          </w:p>
        </w:tc>
        <w:tc>
          <w:tcPr>
            <w:tcW w:w="693" w:type="dxa"/>
            <w:shd w:val="clear" w:color="auto" w:fill="EAFEDD"/>
            <w:vAlign w:val="center"/>
            <w:hideMark/>
          </w:tcPr>
          <w:p w:rsidRPr="00660AA7" w:rsidR="00A9734F" w:rsidP="00A9734F" w:rsidRDefault="00A9734F" w14:paraId="08B9BE86" w14:textId="4BFC4B76">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680" w:type="dxa"/>
            <w:shd w:val="clear" w:color="auto" w:fill="EAFEDD"/>
            <w:vAlign w:val="center"/>
            <w:hideMark/>
          </w:tcPr>
          <w:p w:rsidRPr="00660AA7" w:rsidR="00A9734F" w:rsidP="00A9734F" w:rsidRDefault="00A9734F" w14:paraId="58CEE289" w14:textId="3BCB6286">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809" w:type="dxa"/>
            <w:shd w:val="clear" w:color="auto" w:fill="EAFEDD"/>
            <w:vAlign w:val="center"/>
            <w:hideMark/>
          </w:tcPr>
          <w:p w:rsidRPr="00660AA7" w:rsidR="00A9734F" w:rsidP="00A9734F" w:rsidRDefault="00A9734F" w14:paraId="13D58308" w14:textId="5ED2F5DE">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1107" w:type="dxa"/>
            <w:shd w:val="clear" w:color="auto" w:fill="EAFEDD"/>
            <w:vAlign w:val="center"/>
            <w:hideMark/>
          </w:tcPr>
          <w:p w:rsidRPr="00660AA7" w:rsidR="00A9734F" w:rsidP="00A9734F" w:rsidRDefault="00A9734F" w14:paraId="0110748B" w14:textId="3A23E21F">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1043" w:type="dxa"/>
            <w:shd w:val="clear" w:color="auto" w:fill="EAFEDD"/>
            <w:vAlign w:val="center"/>
            <w:hideMark/>
          </w:tcPr>
          <w:p w:rsidRPr="00660AA7" w:rsidR="00A9734F" w:rsidP="00A9734F" w:rsidRDefault="00A9734F" w14:paraId="6F53B988" w14:textId="57441D74">
            <w:pPr>
              <w:spacing w:before="0" w:line="240" w:lineRule="auto"/>
              <w:jc w:val="center"/>
              <w:rPr>
                <w:rFonts w:cs="Arial"/>
                <w:color w:val="000000"/>
                <w:sz w:val="18"/>
                <w:szCs w:val="18"/>
                <w:lang w:eastAsia="de-DE"/>
              </w:rPr>
            </w:pPr>
            <w:r>
              <w:rPr>
                <w:rFonts w:cs="Arial"/>
                <w:color w:val="000000"/>
                <w:sz w:val="18"/>
                <w:szCs w:val="18"/>
                <w:lang w:eastAsia="de-DE"/>
              </w:rPr>
              <w:t>*</w:t>
            </w:r>
          </w:p>
        </w:tc>
      </w:tr>
      <w:tr w:rsidRPr="00732B58" w:rsidR="00A9734F" w:rsidTr="007A25DB" w14:paraId="7D1B39E8" w14:textId="77777777">
        <w:trPr>
          <w:cantSplit/>
          <w:trHeight w:val="283"/>
        </w:trPr>
        <w:tc>
          <w:tcPr>
            <w:tcW w:w="680" w:type="dxa"/>
            <w:vMerge/>
            <w:shd w:val="clear" w:color="auto" w:fill="EAFEDD"/>
            <w:vAlign w:val="center"/>
          </w:tcPr>
          <w:p w:rsidRPr="00660AA7" w:rsidR="00A9734F" w:rsidP="00A9734F" w:rsidRDefault="00A9734F" w14:paraId="5693B508" w14:textId="77777777">
            <w:pPr>
              <w:spacing w:before="0" w:line="240" w:lineRule="auto"/>
              <w:jc w:val="center"/>
              <w:rPr>
                <w:rFonts w:cs="Arial"/>
                <w:color w:val="000000"/>
                <w:sz w:val="18"/>
                <w:szCs w:val="18"/>
                <w:lang w:eastAsia="de-DE"/>
              </w:rPr>
            </w:pPr>
          </w:p>
        </w:tc>
        <w:tc>
          <w:tcPr>
            <w:tcW w:w="2551" w:type="dxa"/>
            <w:shd w:val="clear" w:color="auto" w:fill="EAFEDD"/>
            <w:vAlign w:val="center"/>
            <w:hideMark/>
          </w:tcPr>
          <w:p w:rsidRPr="00660AA7" w:rsidR="00A9734F" w:rsidP="00A9734F" w:rsidRDefault="00A9734F" w14:paraId="22176032" w14:textId="15C3FB3E">
            <w:pPr>
              <w:spacing w:before="0" w:line="240" w:lineRule="auto"/>
              <w:jc w:val="left"/>
              <w:rPr>
                <w:rFonts w:cs="Arial"/>
                <w:color w:val="000000"/>
                <w:sz w:val="18"/>
                <w:szCs w:val="18"/>
                <w:lang w:eastAsia="de-DE"/>
              </w:rPr>
            </w:pPr>
            <w:r w:rsidRPr="00660AA7">
              <w:rPr>
                <w:rFonts w:cs="Arial"/>
                <w:color w:val="000000"/>
                <w:sz w:val="18"/>
                <w:szCs w:val="18"/>
                <w:lang w:eastAsia="de-DE"/>
              </w:rPr>
              <w:t>Data Storage</w:t>
            </w:r>
          </w:p>
        </w:tc>
        <w:tc>
          <w:tcPr>
            <w:tcW w:w="572" w:type="dxa"/>
            <w:shd w:val="clear" w:color="auto" w:fill="EAFEDD"/>
            <w:vAlign w:val="center"/>
            <w:hideMark/>
          </w:tcPr>
          <w:p w:rsidRPr="00660AA7" w:rsidR="00A9734F" w:rsidP="00A9734F" w:rsidRDefault="00A9734F" w14:paraId="75D226B1" w14:textId="1A8A2FD9">
            <w:pPr>
              <w:spacing w:before="0" w:line="240" w:lineRule="auto"/>
              <w:jc w:val="center"/>
              <w:rPr>
                <w:rFonts w:cs="Arial"/>
                <w:color w:val="000000"/>
                <w:sz w:val="18"/>
                <w:szCs w:val="18"/>
                <w:lang w:eastAsia="de-DE"/>
              </w:rPr>
            </w:pPr>
            <w:r w:rsidRPr="00660AA7">
              <w:rPr>
                <w:rFonts w:cs="Arial"/>
                <w:color w:val="000000"/>
                <w:sz w:val="18"/>
                <w:szCs w:val="18"/>
                <w:lang w:eastAsia="de-DE"/>
              </w:rPr>
              <w:t>none</w:t>
            </w:r>
          </w:p>
        </w:tc>
        <w:tc>
          <w:tcPr>
            <w:tcW w:w="675" w:type="dxa"/>
            <w:shd w:val="clear" w:color="auto" w:fill="EAFEDD"/>
            <w:vAlign w:val="center"/>
            <w:hideMark/>
          </w:tcPr>
          <w:p w:rsidRPr="00660AA7" w:rsidR="00A9734F" w:rsidP="00A9734F" w:rsidRDefault="00A9734F" w14:paraId="1A234DE9" w14:textId="197D6CAE">
            <w:pPr>
              <w:spacing w:before="0" w:line="240" w:lineRule="auto"/>
              <w:jc w:val="center"/>
              <w:rPr>
                <w:rFonts w:cs="Arial"/>
                <w:color w:val="000000"/>
                <w:sz w:val="18"/>
                <w:szCs w:val="18"/>
                <w:lang w:eastAsia="de-DE"/>
              </w:rPr>
            </w:pPr>
            <w:r>
              <w:rPr>
                <w:rFonts w:cs="Arial"/>
                <w:color w:val="000000"/>
                <w:sz w:val="18"/>
                <w:szCs w:val="18"/>
                <w:lang w:eastAsia="de-DE"/>
              </w:rPr>
              <w:t>NC</w:t>
            </w:r>
          </w:p>
        </w:tc>
        <w:tc>
          <w:tcPr>
            <w:tcW w:w="1171" w:type="dxa"/>
            <w:shd w:val="clear" w:color="auto" w:fill="EAFEDD"/>
            <w:vAlign w:val="center"/>
            <w:hideMark/>
          </w:tcPr>
          <w:p w:rsidRPr="00660AA7" w:rsidR="00A9734F" w:rsidP="00A9734F" w:rsidRDefault="00A9734F" w14:paraId="5770B5FD" w14:textId="20FE99B9">
            <w:pPr>
              <w:spacing w:before="0" w:line="240" w:lineRule="auto"/>
              <w:jc w:val="center"/>
              <w:rPr>
                <w:rFonts w:cs="Arial"/>
                <w:color w:val="000000"/>
                <w:sz w:val="18"/>
                <w:szCs w:val="18"/>
                <w:lang w:eastAsia="de-DE"/>
              </w:rPr>
            </w:pPr>
            <w:r w:rsidRPr="00660AA7">
              <w:rPr>
                <w:rFonts w:cs="Arial"/>
                <w:color w:val="000000"/>
                <w:sz w:val="18"/>
                <w:szCs w:val="18"/>
                <w:lang w:eastAsia="de-DE"/>
              </w:rPr>
              <w:t>Basement</w:t>
            </w:r>
          </w:p>
        </w:tc>
        <w:tc>
          <w:tcPr>
            <w:tcW w:w="693" w:type="dxa"/>
            <w:shd w:val="clear" w:color="auto" w:fill="EAFEDD"/>
            <w:vAlign w:val="center"/>
            <w:hideMark/>
          </w:tcPr>
          <w:p w:rsidRPr="00660AA7" w:rsidR="00A9734F" w:rsidP="00A9734F" w:rsidRDefault="00A9734F" w14:paraId="1A029CA7" w14:textId="4A05D42A">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680" w:type="dxa"/>
            <w:shd w:val="clear" w:color="auto" w:fill="EAFEDD"/>
            <w:vAlign w:val="center"/>
            <w:hideMark/>
          </w:tcPr>
          <w:p w:rsidRPr="00660AA7" w:rsidR="00A9734F" w:rsidP="00A9734F" w:rsidRDefault="00A9734F" w14:paraId="7140822A" w14:textId="1CBC7468">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809" w:type="dxa"/>
            <w:shd w:val="clear" w:color="auto" w:fill="EAFEDD"/>
            <w:vAlign w:val="center"/>
            <w:hideMark/>
          </w:tcPr>
          <w:p w:rsidRPr="00660AA7" w:rsidR="00A9734F" w:rsidP="00A9734F" w:rsidRDefault="00A9734F" w14:paraId="52CE7ABF" w14:textId="5E2F319F">
            <w:pPr>
              <w:spacing w:before="0" w:line="240" w:lineRule="auto"/>
              <w:jc w:val="center"/>
              <w:rPr>
                <w:rFonts w:cs="Arial"/>
                <w:color w:val="000000"/>
                <w:sz w:val="18"/>
                <w:szCs w:val="18"/>
                <w:lang w:eastAsia="de-DE"/>
              </w:rPr>
            </w:pPr>
            <w:r>
              <w:rPr>
                <w:rFonts w:cs="Arial"/>
                <w:color w:val="000000"/>
                <w:sz w:val="18"/>
                <w:szCs w:val="18"/>
                <w:lang w:eastAsia="de-DE"/>
              </w:rPr>
              <w:t>*</w:t>
            </w:r>
          </w:p>
        </w:tc>
        <w:tc>
          <w:tcPr>
            <w:tcW w:w="1107" w:type="dxa"/>
            <w:shd w:val="clear" w:color="auto" w:fill="EAFEDD"/>
            <w:vAlign w:val="center"/>
            <w:hideMark/>
          </w:tcPr>
          <w:p w:rsidRPr="00660AA7" w:rsidR="00A9734F" w:rsidP="00A9734F" w:rsidRDefault="00A9734F" w14:paraId="5647C408" w14:textId="56E685C7">
            <w:pPr>
              <w:spacing w:before="0" w:line="240" w:lineRule="auto"/>
              <w:jc w:val="center"/>
              <w:rPr>
                <w:rFonts w:cs="Arial"/>
                <w:color w:val="000000"/>
                <w:sz w:val="18"/>
                <w:szCs w:val="18"/>
                <w:lang w:eastAsia="de-DE"/>
              </w:rPr>
            </w:pPr>
            <w:r>
              <w:rPr>
                <w:rFonts w:cs="Arial"/>
                <w:color w:val="000000"/>
                <w:sz w:val="18"/>
                <w:szCs w:val="18"/>
                <w:lang w:eastAsia="de-DE"/>
              </w:rPr>
              <w:t>5</w:t>
            </w:r>
          </w:p>
        </w:tc>
        <w:tc>
          <w:tcPr>
            <w:tcW w:w="1043" w:type="dxa"/>
            <w:shd w:val="clear" w:color="auto" w:fill="EAFEDD"/>
            <w:vAlign w:val="center"/>
            <w:hideMark/>
          </w:tcPr>
          <w:p w:rsidRPr="00660AA7" w:rsidR="00A9734F" w:rsidP="00A9734F" w:rsidRDefault="00A9734F" w14:paraId="1A384E29" w14:textId="6B2ADBFB">
            <w:pPr>
              <w:spacing w:before="0" w:line="240" w:lineRule="auto"/>
              <w:jc w:val="center"/>
              <w:rPr>
                <w:rFonts w:cs="Arial"/>
                <w:color w:val="000000"/>
                <w:sz w:val="18"/>
                <w:szCs w:val="18"/>
                <w:lang w:eastAsia="de-DE"/>
              </w:rPr>
            </w:pPr>
            <w:r>
              <w:rPr>
                <w:rFonts w:cs="Arial"/>
                <w:color w:val="000000"/>
                <w:sz w:val="18"/>
                <w:szCs w:val="18"/>
                <w:lang w:eastAsia="de-DE"/>
              </w:rPr>
              <w:t>*</w:t>
            </w:r>
          </w:p>
        </w:tc>
      </w:tr>
    </w:tbl>
    <w:p w:rsidR="00EC4D83" w:rsidP="00EC4D83" w:rsidRDefault="00EC4D83" w14:paraId="7B3C31FC" w14:textId="3954BE3D">
      <w:bookmarkStart w:name="_Toc96002251" w:id="97"/>
      <w:bookmarkStart w:name="_Toc96002638" w:id="98"/>
      <w:bookmarkStart w:name="_Toc96025226" w:id="99"/>
      <w:r>
        <w:t xml:space="preserve">* </w:t>
      </w:r>
      <w:r w:rsidRPr="00C53165" w:rsidR="00C53165">
        <w:t>values are not precisely defined</w:t>
      </w:r>
    </w:p>
    <w:p w:rsidRPr="00172C91" w:rsidR="00471596" w:rsidP="00172C91" w:rsidRDefault="004D4746" w14:paraId="1C7A0A62" w14:textId="6E66DD14">
      <w:pPr>
        <w:pStyle w:val="berschrift3"/>
      </w:pPr>
      <w:r w:rsidRPr="00172C91">
        <w:t>Biosafety</w:t>
      </w:r>
      <w:r w:rsidRPr="00172C91" w:rsidR="00135B48">
        <w:t xml:space="preserve"> leve</w:t>
      </w:r>
      <w:r w:rsidRPr="00172C91" w:rsidR="00A5764E">
        <w:t>l (BSL)</w:t>
      </w:r>
      <w:bookmarkEnd w:id="97"/>
      <w:bookmarkEnd w:id="98"/>
      <w:bookmarkEnd w:id="99"/>
    </w:p>
    <w:p w:rsidRPr="000B3330" w:rsidR="000B3330" w:rsidP="000B3330" w:rsidRDefault="00D94341" w14:paraId="4083210D" w14:textId="70353FC5">
      <w:pPr>
        <w:rPr>
          <w:lang w:val="en-GB"/>
        </w:rPr>
      </w:pPr>
      <w:r w:rsidRPr="00D94341">
        <w:rPr>
          <w:lang w:val="en-GB"/>
        </w:rPr>
        <w:t>Recombinant organisms produced by genetic manipulation are considered biological hazards if they can survive in the environment or in living organisms and pose a health risk</w:t>
      </w:r>
      <w:r w:rsidR="00187E53">
        <w:rPr>
          <w:lang w:val="en-GB"/>
        </w:rPr>
        <w:t xml:space="preserve"> </w:t>
      </w:r>
      <w:r w:rsidR="000C30D5">
        <w:rPr>
          <w:lang w:val="en-GB"/>
        </w:rPr>
        <w:fldChar w:fldCharType="begin"/>
      </w:r>
      <w:r w:rsidR="00CD0FA7">
        <w:rPr>
          <w:lang w:val="en-GB"/>
        </w:rPr>
        <w:instrText xml:space="preserve"> ADDIN ZOTERO_ITEM CSL_CITATION {"citationID":"hFL7cRFZ","properties":{"formattedCitation":"(Miller &amp; Bergmann, 1993)","plainCitation":"(Miller &amp; Bergmann, 1993)","noteIndex":0},"citationItems":[{"id":162,"uris":["http://zotero.org/groups/4577095/items/NZFAT3R5"],"itemData":{"id":162,"type":"article-journal","abstract":"This article highlights biocontainment design considerations for biopharmaceutical manufacturing facilities. The major focus of this report is on industry's use and interpretation of the regulations with specific design recommendations for a Biosafety Level 2--Large-Scale physical containment level as described by the National Institutes of Health Guidelines.","container-title":"Journal of Industrial Microbiology","DOI":"10.1007/BF01569595","ISSN":"0169-4146","issue":"4","journalAbbreviation":"J Ind Microbiol","language":"eng","note":"PMID: 7763894","page":"223-234","source":"PubMed","title":"Biocontainment design considerations for biopharmaceutical facilities","volume":"11","author":[{"family":"Miller","given":"S. R."},{"family":"Bergmann","given":"D."}],"issued":{"date-parts":[["1993"]]}}}],"schema":"https://github.com/citation-style-language/schema/raw/master/csl-citation.json"} </w:instrText>
      </w:r>
      <w:r w:rsidR="000C30D5">
        <w:rPr>
          <w:lang w:val="en-GB"/>
        </w:rPr>
        <w:fldChar w:fldCharType="separate"/>
      </w:r>
      <w:r w:rsidR="00CD0FA7">
        <w:rPr>
          <w:noProof/>
          <w:lang w:val="en-GB"/>
        </w:rPr>
        <w:t>(Miller &amp; Bergmann, 1993)</w:t>
      </w:r>
      <w:r w:rsidR="000C30D5">
        <w:rPr>
          <w:lang w:val="en-GB"/>
        </w:rPr>
        <w:fldChar w:fldCharType="end"/>
      </w:r>
      <w:r w:rsidRPr="000B3330" w:rsidR="000B3330">
        <w:rPr>
          <w:lang w:val="en-GB"/>
        </w:rPr>
        <w:t>. The safe handling of infectious organisms or biological materials that may harbor them, including the safe handling of recombinant and synthetic DNA (rDNA) materials, is regulated by various national institutional committees</w:t>
      </w:r>
      <w:r w:rsidR="00374A69">
        <w:rPr>
          <w:lang w:val="en-GB"/>
        </w:rPr>
        <w:t xml:space="preserve"> </w:t>
      </w:r>
      <w:r w:rsidR="002A6299">
        <w:rPr>
          <w:lang w:val="en-GB"/>
        </w:rPr>
        <w:fldChar w:fldCharType="begin"/>
      </w:r>
      <w:r w:rsidR="002A6299">
        <w:rPr>
          <w:lang w:val="en-GB"/>
        </w:rPr>
        <w:instrText xml:space="preserve"> ADDIN ZOTERO_ITEM CSL_CITATION {"citationID":"I9R5oqE1","properties":{"formattedCitation":"(\\uc0\\u8222{}Appendix B \\uc0\\u8211{} Large Scale Biosafety Guidelines\\uc0\\u8220{}, 2010)","plainCitation":"(„Appendix B – Large Scale Biosafety Guidelines“, 2010)","noteIndex":0},"citationItems":[{"id":213,"uris":["http://zotero.org/groups/4577095/items/7RPKKBM7"],"itemData":{"id":213,"type":"chapter","abstract":"This chapter contains sections titled: Introduction Good Large Scale Practices (GLSP) Biosafety Level 1 - Large Scale (BL1-LS) Large Scale Biosafety Level 2 (BL2-LS) Large Scale Biosafety Level 3 (BL3-LS)","container-title":"Guidelines for Process Safety in Bioprocess Manufacturing Facilities","ISBN":"978-0-470-94914-6","language":"en","note":"_eprint: https://onlinelibrary.wiley.com/doi/pdf/10.1002/9780470949146.app2\nDOI: 10.1002/9780470949146.app2","page":"161-176","publisher":"John Wiley &amp; Sons, Ltd","source":"Wiley Online Library","title":"Appendix B – Large Scale Biosafety Guidelines","URL":"https://onlinelibrary.wiley.com/doi/abs/10.1002/9780470949146.app2","accessed":{"date-parts":[["2022",2,17]]},"issued":{"date-parts":[["2010"]]}}}],"schema":"https://github.com/citation-style-language/schema/raw/master/csl-citation.json"} </w:instrText>
      </w:r>
      <w:r w:rsidR="002A6299">
        <w:rPr>
          <w:lang w:val="en-GB"/>
        </w:rPr>
        <w:fldChar w:fldCharType="separate"/>
      </w:r>
      <w:r w:rsidRPr="008717D3" w:rsidR="002A6299">
        <w:rPr>
          <w:rFonts w:cs="Arial"/>
          <w:lang w:val="en-US"/>
        </w:rPr>
        <w:t>(„Appendix B – Large Scale Biosafety Guidelines“, 2010)</w:t>
      </w:r>
      <w:r w:rsidR="002A6299">
        <w:rPr>
          <w:lang w:val="en-GB"/>
        </w:rPr>
        <w:fldChar w:fldCharType="end"/>
      </w:r>
      <w:r w:rsidRPr="000B3330" w:rsidR="000B3330">
        <w:rPr>
          <w:lang w:val="en-GB"/>
        </w:rPr>
        <w:t>. In the United States, for example, this is administered by the Center for Disease Control (CDC), which has defined safety levels from the lowest level 1 (BSL-1) to the highest level 4 (BSL-4). The same biosafety levels are established in the European Union</w:t>
      </w:r>
      <w:r w:rsidR="004407CC">
        <w:rPr>
          <w:lang w:val="en-GB"/>
        </w:rPr>
        <w:t xml:space="preserve"> </w:t>
      </w:r>
      <w:r w:rsidR="00DA5395">
        <w:rPr>
          <w:lang w:val="en-GB"/>
        </w:rPr>
        <w:fldChar w:fldCharType="begin"/>
      </w:r>
      <w:r w:rsidR="00DA5395">
        <w:rPr>
          <w:lang w:val="en-GB"/>
        </w:rPr>
        <w:instrText xml:space="preserve"> ADDIN ZOTERO_ITEM CSL_CITATION {"citationID":"4EgJ3FgM","properties":{"formattedCitation":"(Council Directive 90/679/EEC, 1990)","plainCitation":"(Council Directive 90/679/EEC, 1990)","noteIndex":0},"citationItems":[{"id":216,"uris":["http://zotero.org/groups/4577095/items/8IXA736Y"],"itemData":{"id":216,"type":"bill","authority":"CONSIL","container-title":"OJ L","language":"en","title":"Council Directive 90/679/EEC","URL":"http://data.europa.eu/eli/dir/1990/679/oj/eng","volume":"374","accessed":{"date-parts":[["2022",2,17]]},"issued":{"date-parts":[["1990"]]}}}],"schema":"https://github.com/citation-style-language/schema/raw/master/csl-citation.json"} </w:instrText>
      </w:r>
      <w:r w:rsidR="00DA5395">
        <w:rPr>
          <w:lang w:val="en-GB"/>
        </w:rPr>
        <w:fldChar w:fldCharType="separate"/>
      </w:r>
      <w:r w:rsidR="00DA5395">
        <w:rPr>
          <w:noProof/>
          <w:lang w:val="en-GB"/>
        </w:rPr>
        <w:t>(Council Directive 90/679/EEC, 1990)</w:t>
      </w:r>
      <w:r w:rsidR="00DA5395">
        <w:rPr>
          <w:lang w:val="en-GB"/>
        </w:rPr>
        <w:fldChar w:fldCharType="end"/>
      </w:r>
      <w:r w:rsidRPr="000B3330" w:rsidR="000B3330">
        <w:rPr>
          <w:lang w:val="en-GB"/>
        </w:rPr>
        <w:t xml:space="preserve">. In the URS, the production site is defined as BSL-2. </w:t>
      </w:r>
      <w:r w:rsidR="00CA57D0">
        <w:rPr>
          <w:lang w:val="en-GB"/>
        </w:rPr>
        <w:t xml:space="preserve">Level </w:t>
      </w:r>
      <w:r w:rsidRPr="000B3330" w:rsidR="000B3330">
        <w:rPr>
          <w:lang w:val="en-GB"/>
        </w:rPr>
        <w:t xml:space="preserve">2 is applied for work with agents with moderate hazard potential. The following </w:t>
      </w:r>
      <w:r w:rsidR="00CA57D0">
        <w:rPr>
          <w:lang w:val="en-GB"/>
        </w:rPr>
        <w:t>p</w:t>
      </w:r>
      <w:r w:rsidRPr="000B3330" w:rsidR="000B3330">
        <w:rPr>
          <w:lang w:val="en-GB"/>
        </w:rPr>
        <w:t xml:space="preserve">rocedures / </w:t>
      </w:r>
      <w:r w:rsidR="00CA57D0">
        <w:rPr>
          <w:lang w:val="en-GB"/>
        </w:rPr>
        <w:t>p</w:t>
      </w:r>
      <w:r w:rsidRPr="000B3330" w:rsidR="000B3330">
        <w:rPr>
          <w:lang w:val="en-GB"/>
        </w:rPr>
        <w:t>ractices are prescribed</w:t>
      </w:r>
      <w:r w:rsidR="005D309F">
        <w:rPr>
          <w:lang w:val="en-GB"/>
        </w:rPr>
        <w:t xml:space="preserve"> </w:t>
      </w:r>
      <w:r w:rsidR="004D6696">
        <w:rPr>
          <w:lang w:val="en-GB"/>
        </w:rPr>
        <w:fldChar w:fldCharType="begin"/>
      </w:r>
      <w:r w:rsidR="004D6696">
        <w:rPr>
          <w:lang w:val="en-GB"/>
        </w:rPr>
        <w:instrText xml:space="preserve"> ADDIN ZOTERO_ITEM CSL_CITATION {"citationID":"9xJepbT4","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4D6696">
        <w:rPr>
          <w:lang w:val="en-GB"/>
        </w:rPr>
        <w:fldChar w:fldCharType="separate"/>
      </w:r>
      <w:r w:rsidR="004D6696">
        <w:rPr>
          <w:noProof/>
          <w:lang w:val="en-GB"/>
        </w:rPr>
        <w:t>(Joseph, 2018)</w:t>
      </w:r>
      <w:r w:rsidR="004D6696">
        <w:rPr>
          <w:lang w:val="en-GB"/>
        </w:rPr>
        <w:fldChar w:fldCharType="end"/>
      </w:r>
      <w:r w:rsidRPr="000B3330" w:rsidR="000B3330">
        <w:rPr>
          <w:lang w:val="en-GB"/>
        </w:rPr>
        <w:t xml:space="preserve">: </w:t>
      </w:r>
    </w:p>
    <w:p w:rsidRPr="000B3330" w:rsidR="000B3330" w:rsidP="00046341" w:rsidRDefault="000B3330" w14:paraId="0197B8DB" w14:textId="614E633E">
      <w:pPr>
        <w:pStyle w:val="Listenabsatz"/>
        <w:numPr>
          <w:ilvl w:val="0"/>
          <w:numId w:val="50"/>
        </w:numPr>
        <w:rPr>
          <w:lang w:val="en-GB"/>
        </w:rPr>
      </w:pPr>
      <w:r w:rsidRPr="000B3330">
        <w:rPr>
          <w:lang w:val="en-GB"/>
        </w:rPr>
        <w:t>Standard cGMP / microbiological practices (including gloves, protective clothing, eye protection and other personal protective equipment (PPE)) as for BSL-1.</w:t>
      </w:r>
    </w:p>
    <w:p w:rsidRPr="000B3330" w:rsidR="000B3330" w:rsidP="00046341" w:rsidRDefault="000B3330" w14:paraId="349B67D3" w14:textId="4E1BFA2B">
      <w:pPr>
        <w:pStyle w:val="Listenabsatz"/>
        <w:numPr>
          <w:ilvl w:val="0"/>
          <w:numId w:val="50"/>
        </w:numPr>
        <w:rPr>
          <w:lang w:val="en-GB"/>
        </w:rPr>
      </w:pPr>
      <w:r w:rsidRPr="000B3330">
        <w:rPr>
          <w:lang w:val="en-GB"/>
        </w:rPr>
        <w:t>Personnel are trained in handling pathogenic agents and are guided by competent scientists.</w:t>
      </w:r>
    </w:p>
    <w:p w:rsidRPr="000B3330" w:rsidR="000B3330" w:rsidP="00046341" w:rsidRDefault="000B3330" w14:paraId="48EAE152" w14:textId="48E871D6">
      <w:pPr>
        <w:pStyle w:val="Listenabsatz"/>
        <w:numPr>
          <w:ilvl w:val="0"/>
          <w:numId w:val="50"/>
        </w:numPr>
        <w:rPr>
          <w:lang w:val="en-GB"/>
        </w:rPr>
      </w:pPr>
      <w:r w:rsidRPr="000B3330">
        <w:rPr>
          <w:lang w:val="en-GB"/>
        </w:rPr>
        <w:t>Restricted access to active work areas while working</w:t>
      </w:r>
    </w:p>
    <w:p w:rsidRPr="000B3330" w:rsidR="000B3330" w:rsidP="00046341" w:rsidRDefault="000B3330" w14:paraId="75D2D9B2" w14:textId="5709D103">
      <w:pPr>
        <w:pStyle w:val="Listenabsatz"/>
        <w:numPr>
          <w:ilvl w:val="0"/>
          <w:numId w:val="50"/>
        </w:numPr>
        <w:rPr>
          <w:lang w:val="en-GB"/>
        </w:rPr>
      </w:pPr>
      <w:r w:rsidRPr="000B3330">
        <w:rPr>
          <w:lang w:val="en-GB"/>
        </w:rPr>
        <w:t>Extreme precautions are taken when handling contaminated sharps</w:t>
      </w:r>
    </w:p>
    <w:p w:rsidRPr="008E1282" w:rsidR="000B3330" w:rsidP="008E1282" w:rsidRDefault="000B3330" w14:paraId="1584E7E2" w14:textId="559DB452">
      <w:pPr>
        <w:pStyle w:val="Listenabsatz"/>
        <w:numPr>
          <w:ilvl w:val="0"/>
          <w:numId w:val="50"/>
        </w:numPr>
        <w:rPr>
          <w:lang w:val="en-GB"/>
        </w:rPr>
      </w:pPr>
      <w:r w:rsidRPr="000B3330">
        <w:rPr>
          <w:lang w:val="en-GB"/>
        </w:rPr>
        <w:t xml:space="preserve">Procedures that may generate infectious aerosols or splashes are performed in biological safety cabinets or other physical containment facilities </w:t>
      </w:r>
    </w:p>
    <w:p w:rsidRPr="004D4746" w:rsidR="004D4746" w:rsidP="00172C91" w:rsidRDefault="000C4D8A" w14:paraId="370DE87F" w14:textId="24A0A3FD">
      <w:pPr>
        <w:pStyle w:val="berschrift3"/>
      </w:pPr>
      <w:bookmarkStart w:name="_Toc96002252" w:id="100"/>
      <w:bookmarkStart w:name="_Toc96002639" w:id="101"/>
      <w:bookmarkStart w:name="_Toc96025227" w:id="102"/>
      <w:r>
        <w:t>Area classification</w:t>
      </w:r>
      <w:bookmarkEnd w:id="100"/>
      <w:bookmarkEnd w:id="101"/>
      <w:bookmarkEnd w:id="102"/>
    </w:p>
    <w:p w:rsidR="001F5836" w:rsidP="001F5836" w:rsidRDefault="001F5836" w14:paraId="38D6203C" w14:textId="3823E2D1">
      <w:pPr>
        <w:rPr>
          <w:lang w:val="en-GB"/>
        </w:rPr>
      </w:pPr>
      <w:r w:rsidRPr="001F5836">
        <w:rPr>
          <w:lang w:val="en-GB"/>
        </w:rPr>
        <w:t>Bioproduction facilities are usually designed according to a shell-type control concept. Thereby, the most critical process activities are performed in clean rooms with a higher cleanliness standard, which are surrounded by areas of lower classifications.</w:t>
      </w:r>
      <w:r>
        <w:rPr>
          <w:lang w:val="en-GB"/>
        </w:rPr>
        <w:t xml:space="preserve"> </w:t>
      </w:r>
      <w:r w:rsidRPr="001F5836">
        <w:rPr>
          <w:lang w:val="en-GB"/>
        </w:rPr>
        <w:t xml:space="preserve">Control of the environment within a facility is basically divided into </w:t>
      </w:r>
      <w:r w:rsidR="0068265F">
        <w:rPr>
          <w:lang w:val="en-GB"/>
        </w:rPr>
        <w:t>three</w:t>
      </w:r>
      <w:r w:rsidRPr="001F5836">
        <w:rPr>
          <w:lang w:val="en-GB"/>
        </w:rPr>
        <w:t xml:space="preserve"> degrees: </w:t>
      </w:r>
    </w:p>
    <w:p w:rsidR="0068265F" w:rsidP="001F5836" w:rsidRDefault="0068265F" w14:paraId="524540D3" w14:textId="7925BF8A">
      <w:pPr>
        <w:pStyle w:val="Listenabsatz"/>
        <w:numPr>
          <w:ilvl w:val="0"/>
          <w:numId w:val="50"/>
        </w:numPr>
        <w:rPr>
          <w:lang w:val="en-GB"/>
        </w:rPr>
      </w:pPr>
      <w:r>
        <w:rPr>
          <w:lang w:val="en-GB"/>
        </w:rPr>
        <w:lastRenderedPageBreak/>
        <w:t>Not classified (NC)</w:t>
      </w:r>
    </w:p>
    <w:p w:rsidRPr="001F5836" w:rsidR="001F5836" w:rsidP="001F5836" w:rsidRDefault="001F5836" w14:paraId="099F7ADD" w14:textId="42E3D8B2">
      <w:pPr>
        <w:pStyle w:val="Listenabsatz"/>
        <w:numPr>
          <w:ilvl w:val="0"/>
          <w:numId w:val="50"/>
        </w:numPr>
        <w:rPr>
          <w:lang w:val="en-GB"/>
        </w:rPr>
      </w:pPr>
      <w:r w:rsidRPr="001F5836">
        <w:rPr>
          <w:lang w:val="en-GB"/>
        </w:rPr>
        <w:t xml:space="preserve">Controlled-Non-Classified (CNC) rooms, where temperature, pressure and humidity are monitored. </w:t>
      </w:r>
      <w:r w:rsidRPr="00C31FF5" w:rsidR="00C31FF5">
        <w:rPr>
          <w:lang w:val="en-GB"/>
        </w:rPr>
        <w:t>CNC rooms are generally acceptable for closed process systems. In this case, the product is protected by the system operation and is therefore independent of the room environment.</w:t>
      </w:r>
    </w:p>
    <w:p w:rsidR="005D34F0" w:rsidP="00B52C5D" w:rsidRDefault="001F5836" w14:paraId="5C3A6E25" w14:textId="1E1D4727">
      <w:pPr>
        <w:pStyle w:val="Listenabsatz"/>
        <w:numPr>
          <w:ilvl w:val="0"/>
          <w:numId w:val="50"/>
        </w:numPr>
        <w:rPr>
          <w:lang w:val="en-GB"/>
        </w:rPr>
      </w:pPr>
      <w:r w:rsidRPr="001F5836">
        <w:rPr>
          <w:lang w:val="en-GB"/>
        </w:rPr>
        <w:t xml:space="preserve">Classified rooms, where the air is validated to a certain level of purity, so-called "clean rooms". Cleanliness is defined by </w:t>
      </w:r>
      <w:r w:rsidRPr="00C23E7B" w:rsidR="00C23E7B">
        <w:rPr>
          <w:lang w:val="en-GB"/>
        </w:rPr>
        <w:t>the</w:t>
      </w:r>
      <w:r w:rsidRPr="001F5836">
        <w:rPr>
          <w:lang w:val="en-GB"/>
        </w:rPr>
        <w:t xml:space="preserve"> number of particles in a volume of air</w:t>
      </w:r>
      <w:r w:rsidR="0057159E">
        <w:rPr>
          <w:lang w:val="en-GB"/>
        </w:rPr>
        <w:t xml:space="preserve"> </w:t>
      </w:r>
      <w:r w:rsidRPr="00C23E7B" w:rsidR="00C23E7B">
        <w:rPr>
          <w:lang w:val="en-GB"/>
        </w:rPr>
        <w:t xml:space="preserve">and rooms are </w:t>
      </w:r>
      <w:r w:rsidRPr="0057159E" w:rsidR="0057159E">
        <w:rPr>
          <w:lang w:val="en-GB"/>
        </w:rPr>
        <w:t xml:space="preserve">divided into </w:t>
      </w:r>
      <w:r w:rsidRPr="00C23E7B" w:rsidR="00C23E7B">
        <w:rPr>
          <w:lang w:val="en-GB"/>
        </w:rPr>
        <w:t xml:space="preserve">classes of </w:t>
      </w:r>
      <w:r w:rsidRPr="0057159E" w:rsidR="0057159E">
        <w:rPr>
          <w:lang w:val="en-GB"/>
        </w:rPr>
        <w:t>A, B, C and D</w:t>
      </w:r>
      <w:r w:rsidRPr="00C23E7B" w:rsidR="00C23E7B">
        <w:rPr>
          <w:lang w:val="en-GB"/>
        </w:rPr>
        <w:t>, with A being the cleanest.</w:t>
      </w:r>
      <w:r w:rsidR="00C31FF5">
        <w:rPr>
          <w:lang w:val="en-GB"/>
        </w:rPr>
        <w:t xml:space="preserve"> </w:t>
      </w:r>
      <w:r w:rsidR="00AA1264">
        <w:rPr>
          <w:lang w:val="en-GB"/>
        </w:rPr>
        <w:t>Clean rooms</w:t>
      </w:r>
      <w:r w:rsidRPr="007142BF" w:rsidR="00C31FF5">
        <w:rPr>
          <w:lang w:val="en-GB"/>
        </w:rPr>
        <w:t xml:space="preserve"> are relevant for open processes, where the room environment is part of the product protection strategy</w:t>
      </w:r>
      <w:r w:rsidR="009D3770">
        <w:rPr>
          <w:lang w:val="en-GB"/>
        </w:rPr>
        <w:t xml:space="preserve"> </w:t>
      </w:r>
      <w:r w:rsidR="00C32EFE">
        <w:rPr>
          <w:lang w:val="en-GB"/>
        </w:rPr>
        <w:fldChar w:fldCharType="begin"/>
      </w:r>
      <w:r w:rsidR="002A6299">
        <w:rPr>
          <w:lang w:val="en-GB"/>
        </w:rPr>
        <w:instrText xml:space="preserve"> ADDIN ZOTERO_ITEM CSL_CITATION {"citationID":"zxg9k8XA","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C32EFE">
        <w:rPr>
          <w:lang w:val="en-GB"/>
        </w:rPr>
        <w:fldChar w:fldCharType="separate"/>
      </w:r>
      <w:r w:rsidR="00C32EFE">
        <w:rPr>
          <w:noProof/>
          <w:lang w:val="en-GB"/>
        </w:rPr>
        <w:t>(Joseph, 2018)</w:t>
      </w:r>
      <w:r w:rsidR="00C32EFE">
        <w:rPr>
          <w:lang w:val="en-GB"/>
        </w:rPr>
        <w:fldChar w:fldCharType="end"/>
      </w:r>
      <w:r w:rsidRPr="007142BF" w:rsidR="00293E70">
        <w:rPr>
          <w:lang w:val="en-GB"/>
        </w:rPr>
        <w:t xml:space="preserve">. </w:t>
      </w:r>
    </w:p>
    <w:p w:rsidRPr="00183BBA" w:rsidR="00183BBA" w:rsidP="00183BBA" w:rsidRDefault="003A6E6F" w14:paraId="2577C32D" w14:textId="154D23C2">
      <w:pPr>
        <w:rPr>
          <w:lang w:val="en-GB"/>
        </w:rPr>
      </w:pPr>
      <w:r w:rsidRPr="003A6E6F">
        <w:rPr>
          <w:lang w:val="en-GB"/>
        </w:rPr>
        <w:t xml:space="preserve">The classification of </w:t>
      </w:r>
      <w:r w:rsidR="00FB58D8">
        <w:rPr>
          <w:lang w:val="en-GB"/>
        </w:rPr>
        <w:t>the given</w:t>
      </w:r>
      <w:r w:rsidRPr="003A6E6F">
        <w:rPr>
          <w:lang w:val="en-GB"/>
        </w:rPr>
        <w:t xml:space="preserve"> rooms can be found in </w:t>
      </w:r>
      <w:r w:rsidR="006B206A">
        <w:rPr>
          <w:lang w:val="en-GB"/>
        </w:rPr>
        <w:t xml:space="preserve">the area schedule </w:t>
      </w:r>
      <w:r w:rsidR="00267DBD">
        <w:rPr>
          <w:lang w:val="en-GB"/>
        </w:rPr>
        <w:fldChar w:fldCharType="begin"/>
      </w:r>
      <w:r w:rsidR="00267DBD">
        <w:rPr>
          <w:lang w:val="en-GB"/>
        </w:rPr>
        <w:instrText xml:space="preserve"> REF _Ref95990040 \h </w:instrText>
      </w:r>
      <w:r w:rsidR="00267DBD">
        <w:rPr>
          <w:lang w:val="en-GB"/>
        </w:rPr>
      </w:r>
      <w:r w:rsidR="00267DBD">
        <w:rPr>
          <w:lang w:val="en-GB"/>
        </w:rPr>
        <w:fldChar w:fldCharType="separate"/>
      </w:r>
      <w:r w:rsidR="00B35361">
        <w:rPr>
          <w:lang w:val="en-US"/>
        </w:rPr>
        <w:br/>
      </w:r>
      <w:r w:rsidRPr="00C200F9" w:rsidR="00B35361">
        <w:rPr>
          <w:lang w:val="en-US"/>
        </w:rPr>
        <w:t xml:space="preserve">Table </w:t>
      </w:r>
      <w:r w:rsidR="00B35361">
        <w:rPr>
          <w:noProof/>
          <w:lang w:val="en-US"/>
        </w:rPr>
        <w:t>4</w:t>
      </w:r>
      <w:r w:rsidR="00267DBD">
        <w:rPr>
          <w:lang w:val="en-GB"/>
        </w:rPr>
        <w:fldChar w:fldCharType="end"/>
      </w:r>
      <w:r w:rsidR="00D07979">
        <w:rPr>
          <w:lang w:val="en-GB"/>
        </w:rPr>
        <w:t xml:space="preserve"> and in </w:t>
      </w:r>
      <w:r w:rsidR="00834A06">
        <w:rPr>
          <w:color w:val="000000" w:themeColor="text1"/>
          <w:lang w:val="en-GB"/>
        </w:rPr>
        <w:fldChar w:fldCharType="begin"/>
      </w:r>
      <w:r w:rsidR="00834A06">
        <w:rPr>
          <w:lang w:val="en-GB"/>
        </w:rPr>
        <w:instrText xml:space="preserve"> REF _Ref96015202 \h </w:instrText>
      </w:r>
      <w:r w:rsidR="00834A06">
        <w:rPr>
          <w:color w:val="000000" w:themeColor="text1"/>
          <w:lang w:val="en-GB"/>
        </w:rPr>
      </w:r>
      <w:r w:rsidR="00834A06">
        <w:rPr>
          <w:color w:val="000000" w:themeColor="text1"/>
          <w:lang w:val="en-GB"/>
        </w:rPr>
        <w:fldChar w:fldCharType="separate"/>
      </w:r>
      <w:r w:rsidRPr="00006A90" w:rsidR="00B35361">
        <w:rPr>
          <w:lang w:val="en-US"/>
        </w:rPr>
        <w:t xml:space="preserve">Figure </w:t>
      </w:r>
      <w:r w:rsidR="00B35361">
        <w:rPr>
          <w:noProof/>
          <w:lang w:val="en-US"/>
        </w:rPr>
        <w:t>8</w:t>
      </w:r>
      <w:r w:rsidR="00834A06">
        <w:rPr>
          <w:color w:val="000000" w:themeColor="text1"/>
          <w:lang w:val="en-GB"/>
        </w:rPr>
        <w:fldChar w:fldCharType="end"/>
      </w:r>
      <w:r w:rsidR="00834A06">
        <w:rPr>
          <w:color w:val="000000" w:themeColor="text1"/>
          <w:lang w:val="en-GB"/>
        </w:rPr>
        <w:t xml:space="preserve">, </w:t>
      </w:r>
      <w:r w:rsidR="00834A06">
        <w:rPr>
          <w:color w:val="000000" w:themeColor="text1"/>
          <w:lang w:val="en-GB"/>
        </w:rPr>
        <w:fldChar w:fldCharType="begin"/>
      </w:r>
      <w:r w:rsidR="00834A06">
        <w:rPr>
          <w:color w:val="000000" w:themeColor="text1"/>
          <w:lang w:val="en-GB"/>
        </w:rPr>
        <w:instrText xml:space="preserve"> REF _Ref96016781 \h </w:instrText>
      </w:r>
      <w:r w:rsidR="00834A06">
        <w:rPr>
          <w:color w:val="000000" w:themeColor="text1"/>
          <w:lang w:val="en-GB"/>
        </w:rPr>
      </w:r>
      <w:r w:rsidR="00834A06">
        <w:rPr>
          <w:color w:val="000000" w:themeColor="text1"/>
          <w:lang w:val="en-GB"/>
        </w:rPr>
        <w:fldChar w:fldCharType="separate"/>
      </w:r>
      <w:r w:rsidRPr="005F15C5" w:rsidR="00B35361">
        <w:rPr>
          <w:lang w:val="en-US"/>
        </w:rPr>
        <w:t xml:space="preserve">Figure </w:t>
      </w:r>
      <w:r w:rsidR="00B35361">
        <w:rPr>
          <w:noProof/>
          <w:lang w:val="en-US"/>
        </w:rPr>
        <w:t>9</w:t>
      </w:r>
      <w:r w:rsidR="00834A06">
        <w:rPr>
          <w:color w:val="000000" w:themeColor="text1"/>
          <w:lang w:val="en-GB"/>
        </w:rPr>
        <w:fldChar w:fldCharType="end"/>
      </w:r>
      <w:r w:rsidR="00834A06">
        <w:rPr>
          <w:color w:val="000000" w:themeColor="text1"/>
          <w:lang w:val="en-GB"/>
        </w:rPr>
        <w:t xml:space="preserve"> </w:t>
      </w:r>
      <w:r w:rsidRPr="00046855" w:rsidR="00D07979">
        <w:rPr>
          <w:color w:val="000000" w:themeColor="text1"/>
          <w:lang w:val="en-GB"/>
        </w:rPr>
        <w:t xml:space="preserve">and </w:t>
      </w:r>
      <w:r w:rsidR="00D07979">
        <w:rPr>
          <w:color w:val="000000" w:themeColor="text1"/>
          <w:lang w:val="en-GB"/>
        </w:rPr>
        <w:fldChar w:fldCharType="begin"/>
      </w:r>
      <w:r w:rsidR="00D07979">
        <w:rPr>
          <w:color w:val="000000" w:themeColor="text1"/>
          <w:lang w:val="en-GB"/>
        </w:rPr>
        <w:instrText xml:space="preserve"> REF _Ref95947405 \h </w:instrText>
      </w:r>
      <w:r w:rsidR="00D07979">
        <w:rPr>
          <w:color w:val="000000" w:themeColor="text1"/>
          <w:lang w:val="en-GB"/>
        </w:rPr>
      </w:r>
      <w:r w:rsidR="00D07979">
        <w:rPr>
          <w:color w:val="000000" w:themeColor="text1"/>
          <w:lang w:val="en-GB"/>
        </w:rPr>
        <w:fldChar w:fldCharType="separate"/>
      </w:r>
      <w:r w:rsidRPr="00381DF6" w:rsidR="00B35361">
        <w:rPr>
          <w:lang w:val="en-US"/>
        </w:rPr>
        <w:t xml:space="preserve">Figure </w:t>
      </w:r>
      <w:r w:rsidR="00B35361">
        <w:rPr>
          <w:noProof/>
          <w:lang w:val="en-US"/>
        </w:rPr>
        <w:t>10</w:t>
      </w:r>
      <w:r w:rsidR="00D07979">
        <w:rPr>
          <w:color w:val="000000" w:themeColor="text1"/>
          <w:lang w:val="en-GB"/>
        </w:rPr>
        <w:fldChar w:fldCharType="end"/>
      </w:r>
      <w:r w:rsidR="00D07979">
        <w:rPr>
          <w:color w:val="000000" w:themeColor="text1"/>
          <w:lang w:val="en-GB"/>
        </w:rPr>
        <w:t>.</w:t>
      </w:r>
    </w:p>
    <w:p w:rsidRPr="000A61FA" w:rsidR="00E85524" w:rsidP="00172C91" w:rsidRDefault="00BE2780" w14:paraId="2290DB5D" w14:textId="2CFB2F88">
      <w:pPr>
        <w:pStyle w:val="berschrift3"/>
      </w:pPr>
      <w:bookmarkStart w:name="_Toc94787033" w:id="103"/>
      <w:bookmarkStart w:name="_Toc95410073" w:id="104"/>
      <w:bookmarkStart w:name="_Toc96002253" w:id="105"/>
      <w:bookmarkStart w:name="_Toc96002640" w:id="106"/>
      <w:bookmarkStart w:name="_Toc96025228" w:id="107"/>
      <w:r w:rsidRPr="000A61FA">
        <w:t>Zone Concept</w:t>
      </w:r>
      <w:bookmarkEnd w:id="103"/>
      <w:bookmarkEnd w:id="104"/>
      <w:bookmarkEnd w:id="105"/>
      <w:bookmarkEnd w:id="106"/>
      <w:bookmarkEnd w:id="107"/>
    </w:p>
    <w:p w:rsidRPr="00C316BA" w:rsidR="00BE2780" w:rsidP="00BE2780" w:rsidRDefault="00CE4F06" w14:paraId="0328C18E" w14:textId="333A6C09">
      <w:pPr>
        <w:rPr>
          <w:lang w:val="en-GB"/>
        </w:rPr>
      </w:pPr>
      <w:r>
        <w:rPr>
          <w:color w:val="000000" w:themeColor="text1"/>
          <w:lang w:val="en-GB"/>
        </w:rPr>
        <w:fldChar w:fldCharType="begin"/>
      </w:r>
      <w:r>
        <w:rPr>
          <w:color w:val="000000" w:themeColor="text1"/>
          <w:lang w:val="en-GB"/>
        </w:rPr>
        <w:instrText xml:space="preserve"> REF _Ref96015202 \h </w:instrText>
      </w:r>
      <w:r>
        <w:rPr>
          <w:color w:val="000000" w:themeColor="text1"/>
          <w:lang w:val="en-GB"/>
        </w:rPr>
      </w:r>
      <w:r>
        <w:rPr>
          <w:color w:val="000000" w:themeColor="text1"/>
          <w:lang w:val="en-GB"/>
        </w:rPr>
        <w:fldChar w:fldCharType="separate"/>
      </w:r>
      <w:r w:rsidRPr="00006A90" w:rsidR="00B35361">
        <w:rPr>
          <w:lang w:val="en-US"/>
        </w:rPr>
        <w:t xml:space="preserve">Figure </w:t>
      </w:r>
      <w:r w:rsidR="00B35361">
        <w:rPr>
          <w:noProof/>
          <w:lang w:val="en-US"/>
        </w:rPr>
        <w:t>8</w:t>
      </w:r>
      <w:r>
        <w:rPr>
          <w:color w:val="000000" w:themeColor="text1"/>
          <w:lang w:val="en-GB"/>
        </w:rPr>
        <w:fldChar w:fldCharType="end"/>
      </w:r>
      <w:r>
        <w:rPr>
          <w:color w:val="000000" w:themeColor="text1"/>
          <w:lang w:val="en-GB"/>
        </w:rPr>
        <w:t xml:space="preserve">, </w:t>
      </w:r>
      <w:r>
        <w:rPr>
          <w:color w:val="000000" w:themeColor="text1"/>
          <w:lang w:val="en-GB"/>
        </w:rPr>
        <w:fldChar w:fldCharType="begin"/>
      </w:r>
      <w:r>
        <w:rPr>
          <w:color w:val="000000" w:themeColor="text1"/>
          <w:lang w:val="en-GB"/>
        </w:rPr>
        <w:instrText xml:space="preserve"> REF _Ref96016781 \h </w:instrText>
      </w:r>
      <w:r>
        <w:rPr>
          <w:color w:val="000000" w:themeColor="text1"/>
          <w:lang w:val="en-GB"/>
        </w:rPr>
      </w:r>
      <w:r>
        <w:rPr>
          <w:color w:val="000000" w:themeColor="text1"/>
          <w:lang w:val="en-GB"/>
        </w:rPr>
        <w:fldChar w:fldCharType="separate"/>
      </w:r>
      <w:r w:rsidRPr="005F15C5" w:rsidR="00B35361">
        <w:rPr>
          <w:lang w:val="en-US"/>
        </w:rPr>
        <w:t xml:space="preserve">Figure </w:t>
      </w:r>
      <w:r w:rsidR="00B35361">
        <w:rPr>
          <w:noProof/>
          <w:lang w:val="en-US"/>
        </w:rPr>
        <w:t>9</w:t>
      </w:r>
      <w:r>
        <w:rPr>
          <w:color w:val="000000" w:themeColor="text1"/>
          <w:lang w:val="en-GB"/>
        </w:rPr>
        <w:fldChar w:fldCharType="end"/>
      </w:r>
      <w:r>
        <w:rPr>
          <w:color w:val="000000" w:themeColor="text1"/>
          <w:lang w:val="en-GB"/>
        </w:rPr>
        <w:t xml:space="preserve"> </w:t>
      </w:r>
      <w:r w:rsidR="005F2831">
        <w:rPr>
          <w:color w:val="000000" w:themeColor="text1"/>
          <w:lang w:val="en-GB"/>
        </w:rPr>
        <w:t xml:space="preserve">and </w:t>
      </w:r>
      <w:r w:rsidR="005F2831">
        <w:rPr>
          <w:color w:val="000000" w:themeColor="text1"/>
          <w:lang w:val="en-GB"/>
        </w:rPr>
        <w:fldChar w:fldCharType="begin"/>
      </w:r>
      <w:r w:rsidR="005F2831">
        <w:rPr>
          <w:color w:val="000000" w:themeColor="text1"/>
          <w:lang w:val="en-GB"/>
        </w:rPr>
        <w:instrText xml:space="preserve"> REF _Ref95947405 \h </w:instrText>
      </w:r>
      <w:r w:rsidR="005F2831">
        <w:rPr>
          <w:color w:val="000000" w:themeColor="text1"/>
          <w:lang w:val="en-GB"/>
        </w:rPr>
      </w:r>
      <w:r w:rsidR="005F2831">
        <w:rPr>
          <w:color w:val="000000" w:themeColor="text1"/>
          <w:lang w:val="en-GB"/>
        </w:rPr>
        <w:fldChar w:fldCharType="separate"/>
      </w:r>
      <w:r w:rsidRPr="00381DF6" w:rsidR="00B35361">
        <w:rPr>
          <w:lang w:val="en-US"/>
        </w:rPr>
        <w:t xml:space="preserve">Figure </w:t>
      </w:r>
      <w:r w:rsidR="00B35361">
        <w:rPr>
          <w:noProof/>
          <w:lang w:val="en-US"/>
        </w:rPr>
        <w:t>10</w:t>
      </w:r>
      <w:r w:rsidR="005F2831">
        <w:rPr>
          <w:color w:val="000000" w:themeColor="text1"/>
          <w:lang w:val="en-GB"/>
        </w:rPr>
        <w:fldChar w:fldCharType="end"/>
      </w:r>
      <w:r w:rsidRPr="00046855" w:rsidR="00BE2780">
        <w:rPr>
          <w:color w:val="000000" w:themeColor="text1"/>
          <w:lang w:val="en-GB"/>
        </w:rPr>
        <w:t xml:space="preserve"> </w:t>
      </w:r>
      <w:r w:rsidRPr="7769AA0C" w:rsidR="00BE2780">
        <w:rPr>
          <w:lang w:val="en-GB"/>
        </w:rPr>
        <w:t>present a schematic view of the zone concept for the production site. In these schemes, the dimensions are not representative to the real production facility. The zone concept was designed in a way to avoid cross-contamination when moving the product to and from the different production steps. The different colours of the rooms correspond to their hygiene zones, with D-class in yellow, C-class in green, Controlled-not-Classified (CNC) in grey and non-classified (NC) in white. The grey</w:t>
      </w:r>
      <w:r w:rsidRPr="7769AA0C" w:rsidR="07DEA41D">
        <w:rPr>
          <w:lang w:val="en-GB"/>
        </w:rPr>
        <w:t>-yellow</w:t>
      </w:r>
      <w:r w:rsidRPr="7769AA0C" w:rsidR="00BE2780">
        <w:rPr>
          <w:lang w:val="en-GB"/>
        </w:rPr>
        <w:t xml:space="preserve"> boxes represent the airlocks, which are necessary for material and personnel to change rooms with different hygiene classes safely. The </w:t>
      </w:r>
      <w:r w:rsidRPr="7769AA0C" w:rsidR="002C45A7">
        <w:rPr>
          <w:lang w:val="en-GB"/>
        </w:rPr>
        <w:t>p</w:t>
      </w:r>
      <w:r w:rsidRPr="7769AA0C" w:rsidR="00BE2780">
        <w:rPr>
          <w:lang w:val="en-GB"/>
        </w:rPr>
        <w:t xml:space="preserve">ersonnel movements are depicted with blue arrows, the </w:t>
      </w:r>
      <w:r w:rsidR="00410DE3">
        <w:rPr>
          <w:lang w:val="en-GB"/>
        </w:rPr>
        <w:t>material</w:t>
      </w:r>
      <w:r w:rsidRPr="7769AA0C" w:rsidR="00BE2780">
        <w:rPr>
          <w:lang w:val="en-GB"/>
        </w:rPr>
        <w:t xml:space="preserve"> with red arrows, the waste in green and finally the </w:t>
      </w:r>
      <w:r w:rsidR="00410DE3">
        <w:rPr>
          <w:lang w:val="en-GB"/>
        </w:rPr>
        <w:t>product</w:t>
      </w:r>
      <w:r w:rsidRPr="7769AA0C" w:rsidR="00BE2780">
        <w:rPr>
          <w:lang w:val="en-GB"/>
        </w:rPr>
        <w:t xml:space="preserve"> flow is represented by purple arrows. </w:t>
      </w:r>
    </w:p>
    <w:p w:rsidR="1626F083" w:rsidP="1626F083" w:rsidRDefault="1626F083" w14:paraId="5DD8F298" w14:textId="6EA560C1">
      <w:pPr>
        <w:rPr>
          <w:lang w:val="en-GB"/>
        </w:rPr>
      </w:pPr>
      <w:r w:rsidRPr="7769AA0C">
        <w:rPr>
          <w:lang w:val="en-GB"/>
        </w:rPr>
        <w:t xml:space="preserve">The following </w:t>
      </w:r>
      <w:r w:rsidR="00006A90">
        <w:rPr>
          <w:lang w:val="en-GB"/>
        </w:rPr>
        <w:fldChar w:fldCharType="begin"/>
      </w:r>
      <w:r w:rsidR="00006A90">
        <w:rPr>
          <w:lang w:val="en-GB"/>
        </w:rPr>
        <w:instrText xml:space="preserve"> REF _Ref96015202 \h </w:instrText>
      </w:r>
      <w:r w:rsidR="00006A90">
        <w:rPr>
          <w:lang w:val="en-GB"/>
        </w:rPr>
      </w:r>
      <w:r w:rsidR="00006A90">
        <w:rPr>
          <w:lang w:val="en-GB"/>
        </w:rPr>
        <w:fldChar w:fldCharType="separate"/>
      </w:r>
      <w:r w:rsidRPr="00006A90" w:rsidR="00B35361">
        <w:rPr>
          <w:lang w:val="en-US"/>
        </w:rPr>
        <w:t xml:space="preserve">Figure </w:t>
      </w:r>
      <w:r w:rsidR="00B35361">
        <w:rPr>
          <w:noProof/>
          <w:lang w:val="en-US"/>
        </w:rPr>
        <w:t>8</w:t>
      </w:r>
      <w:r w:rsidR="00006A90">
        <w:rPr>
          <w:lang w:val="en-GB"/>
        </w:rPr>
        <w:fldChar w:fldCharType="end"/>
      </w:r>
      <w:r w:rsidR="00B8503C">
        <w:rPr>
          <w:highlight w:val="yellow"/>
          <w:lang w:val="en-GB"/>
        </w:rPr>
        <w:fldChar w:fldCharType="begin"/>
      </w:r>
      <w:r w:rsidR="00B8503C">
        <w:rPr>
          <w:lang w:val="en-GB"/>
        </w:rPr>
        <w:instrText xml:space="preserve"> REF _Ref96015202 \h </w:instrText>
      </w:r>
      <w:r w:rsidR="00B8503C">
        <w:rPr>
          <w:highlight w:val="yellow"/>
          <w:lang w:val="en-GB"/>
        </w:rPr>
      </w:r>
      <w:r w:rsidR="00B8503C">
        <w:rPr>
          <w:highlight w:val="yellow"/>
          <w:lang w:val="en-GB"/>
        </w:rPr>
        <w:fldChar w:fldCharType="separate"/>
      </w:r>
      <w:r w:rsidRPr="00006A90" w:rsidR="00B35361">
        <w:rPr>
          <w:lang w:val="en-US"/>
        </w:rPr>
        <w:t xml:space="preserve">Figure </w:t>
      </w:r>
      <w:r w:rsidR="00B35361">
        <w:rPr>
          <w:noProof/>
          <w:lang w:val="en-US"/>
        </w:rPr>
        <w:t>8</w:t>
      </w:r>
      <w:r w:rsidR="00B8503C">
        <w:rPr>
          <w:highlight w:val="yellow"/>
          <w:lang w:val="en-GB"/>
        </w:rPr>
        <w:fldChar w:fldCharType="end"/>
      </w:r>
      <w:r>
        <w:rPr>
          <w:lang w:val="en-GB"/>
        </w:rPr>
        <w:t xml:space="preserve"> </w:t>
      </w:r>
      <w:r w:rsidRPr="7769AA0C">
        <w:rPr>
          <w:lang w:val="en-GB"/>
        </w:rPr>
        <w:t xml:space="preserve">depicts </w:t>
      </w:r>
      <w:r w:rsidR="008F3664">
        <w:rPr>
          <w:lang w:val="en-GB"/>
        </w:rPr>
        <w:t xml:space="preserve">the </w:t>
      </w:r>
      <w:r w:rsidRPr="7769AA0C">
        <w:rPr>
          <w:lang w:val="en-GB"/>
        </w:rPr>
        <w:t>zone concept of the actual biopharmaceutical production facilit</w:t>
      </w:r>
      <w:r w:rsidR="008F3664">
        <w:rPr>
          <w:lang w:val="en-GB"/>
        </w:rPr>
        <w:t>y</w:t>
      </w:r>
      <w:r w:rsidR="00FD2C27">
        <w:rPr>
          <w:lang w:val="en-GB"/>
        </w:rPr>
        <w:t xml:space="preserve">, as well as </w:t>
      </w:r>
      <w:r w:rsidR="008F3664">
        <w:rPr>
          <w:lang w:val="en-GB"/>
        </w:rPr>
        <w:t xml:space="preserve">its </w:t>
      </w:r>
      <w:r w:rsidR="00FD2C27">
        <w:rPr>
          <w:lang w:val="en-GB"/>
        </w:rPr>
        <w:t>extension</w:t>
      </w:r>
      <w:r w:rsidR="008F3664">
        <w:rPr>
          <w:lang w:val="en-GB"/>
        </w:rPr>
        <w:t>s</w:t>
      </w:r>
      <w:r w:rsidR="00FD2C27">
        <w:rPr>
          <w:lang w:val="en-GB"/>
        </w:rPr>
        <w:t xml:space="preserve"> consisting of </w:t>
      </w:r>
      <w:r w:rsidR="008F3664">
        <w:rPr>
          <w:lang w:val="en-GB"/>
        </w:rPr>
        <w:t xml:space="preserve">the </w:t>
      </w:r>
      <w:r w:rsidR="00FD2C27">
        <w:rPr>
          <w:lang w:val="en-GB"/>
        </w:rPr>
        <w:t>warehouse and the restaurant/cafeteria</w:t>
      </w:r>
      <w:r w:rsidRPr="7769AA0C">
        <w:rPr>
          <w:lang w:val="en-GB"/>
        </w:rPr>
        <w:t xml:space="preserve"> located on the ground floor. It is shown that only DSP</w:t>
      </w:r>
      <w:r w:rsidR="00FF4220">
        <w:rPr>
          <w:lang w:val="en-GB"/>
        </w:rPr>
        <w:t xml:space="preserve"> V-/+</w:t>
      </w:r>
      <w:r w:rsidRPr="7769AA0C">
        <w:rPr>
          <w:lang w:val="en-GB"/>
        </w:rPr>
        <w:t xml:space="preserve"> and the inoculum lab are specified as class C. The administration</w:t>
      </w:r>
      <w:r w:rsidR="00FF4220">
        <w:rPr>
          <w:lang w:val="en-GB"/>
        </w:rPr>
        <w:t>, quality control, DSP freezing and storage are</w:t>
      </w:r>
      <w:r w:rsidRPr="7769AA0C">
        <w:rPr>
          <w:lang w:val="en-GB"/>
        </w:rPr>
        <w:t xml:space="preserve"> CNC. </w:t>
      </w:r>
      <w:r w:rsidR="00634EED">
        <w:rPr>
          <w:lang w:val="en-GB"/>
        </w:rPr>
        <w:t>On the other hand</w:t>
      </w:r>
      <w:r w:rsidRPr="7769AA0C">
        <w:rPr>
          <w:lang w:val="en-GB"/>
        </w:rPr>
        <w:t xml:space="preserve">, the </w:t>
      </w:r>
      <w:r w:rsidR="00921ED2">
        <w:rPr>
          <w:lang w:val="en-GB"/>
        </w:rPr>
        <w:t xml:space="preserve">cleaning room, </w:t>
      </w:r>
      <w:r w:rsidRPr="7769AA0C">
        <w:rPr>
          <w:lang w:val="en-GB"/>
        </w:rPr>
        <w:t xml:space="preserve">Media/Buffer </w:t>
      </w:r>
      <w:r w:rsidRPr="7769AA0C" w:rsidR="267897B4">
        <w:rPr>
          <w:lang w:val="en-GB"/>
        </w:rPr>
        <w:t>preparation</w:t>
      </w:r>
      <w:r w:rsidRPr="7769AA0C">
        <w:rPr>
          <w:lang w:val="en-GB"/>
        </w:rPr>
        <w:t xml:space="preserve"> and storage, as well as the USP production and harvest operate under class D requirements.</w:t>
      </w:r>
    </w:p>
    <w:p w:rsidR="003F4CDE" w:rsidP="1626F083" w:rsidRDefault="003F4CDE" w14:paraId="666B4A37" w14:textId="77777777">
      <w:pPr>
        <w:rPr>
          <w:lang w:val="en-GB"/>
        </w:rPr>
      </w:pPr>
    </w:p>
    <w:p w:rsidR="00006A90" w:rsidP="00006A90" w:rsidRDefault="00A932FC" w14:paraId="53704FD3" w14:textId="154DBCF1">
      <w:pPr>
        <w:keepNext/>
        <w:jc w:val="center"/>
      </w:pPr>
      <w:r>
        <w:rPr>
          <w:noProof/>
        </w:rPr>
        <w:lastRenderedPageBreak/>
        <w:drawing>
          <wp:inline distT="0" distB="0" distL="0" distR="0" wp14:anchorId="62562AD0" wp14:editId="5D5EAA59">
            <wp:extent cx="6120130" cy="3766185"/>
            <wp:effectExtent l="0" t="0" r="0" b="5715"/>
            <wp:docPr id="1682005902" name="Grafik 1682005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66185"/>
                    </a:xfrm>
                    <a:prstGeom prst="rect">
                      <a:avLst/>
                    </a:prstGeom>
                  </pic:spPr>
                </pic:pic>
              </a:graphicData>
            </a:graphic>
          </wp:inline>
        </w:drawing>
      </w:r>
    </w:p>
    <w:p w:rsidR="00006A90" w:rsidP="00172C91" w:rsidRDefault="00006A90" w14:paraId="00BF908B" w14:textId="12D117B9">
      <w:pPr>
        <w:pStyle w:val="Beschriftung"/>
        <w:jc w:val="left"/>
        <w:rPr>
          <w:noProof/>
          <w:lang w:val="en-GB"/>
        </w:rPr>
      </w:pPr>
      <w:bookmarkStart w:name="_Ref96015202" w:id="108"/>
      <w:bookmarkStart w:name="_Toc96025273" w:id="109"/>
      <w:bookmarkStart w:name="_Toc96072173" w:id="110"/>
      <w:r w:rsidRPr="00006A90">
        <w:rPr>
          <w:lang w:val="en-US"/>
        </w:rPr>
        <w:t xml:space="preserve">Figure </w:t>
      </w:r>
      <w:r>
        <w:fldChar w:fldCharType="begin"/>
      </w:r>
      <w:r w:rsidRPr="00006A90">
        <w:rPr>
          <w:lang w:val="en-US"/>
        </w:rPr>
        <w:instrText xml:space="preserve"> SEQ Figure \* ARABIC </w:instrText>
      </w:r>
      <w:r>
        <w:fldChar w:fldCharType="separate"/>
      </w:r>
      <w:r w:rsidR="00B35361">
        <w:rPr>
          <w:noProof/>
          <w:lang w:val="en-US"/>
        </w:rPr>
        <w:t>8</w:t>
      </w:r>
      <w:r>
        <w:fldChar w:fldCharType="end"/>
      </w:r>
      <w:bookmarkEnd w:id="108"/>
      <w:r w:rsidRPr="00006A90">
        <w:rPr>
          <w:lang w:val="en-US"/>
        </w:rPr>
        <w:t xml:space="preserve">: </w:t>
      </w:r>
      <w:r w:rsidRPr="00C845FB">
        <w:rPr>
          <w:lang w:val="en-GB"/>
        </w:rPr>
        <w:t xml:space="preserve">Zone concept of the </w:t>
      </w:r>
      <w:r>
        <w:rPr>
          <w:lang w:val="en-GB"/>
        </w:rPr>
        <w:t xml:space="preserve">biopharmaceutical production facility regarding the </w:t>
      </w:r>
      <w:r w:rsidRPr="00C845FB">
        <w:rPr>
          <w:lang w:val="en-GB"/>
        </w:rPr>
        <w:t>ground</w:t>
      </w:r>
      <w:r w:rsidRPr="00C845FB">
        <w:rPr>
          <w:noProof/>
          <w:lang w:val="en-GB"/>
        </w:rPr>
        <w:t xml:space="preserve"> floor</w:t>
      </w:r>
      <w:r>
        <w:rPr>
          <w:noProof/>
          <w:lang w:val="en-GB"/>
        </w:rPr>
        <w:t>.</w:t>
      </w:r>
      <w:bookmarkEnd w:id="109"/>
      <w:bookmarkEnd w:id="110"/>
      <w:r>
        <w:rPr>
          <w:noProof/>
          <w:lang w:val="en-GB"/>
        </w:rPr>
        <w:t xml:space="preserve"> </w:t>
      </w:r>
    </w:p>
    <w:p w:rsidR="1626F083" w:rsidP="1626F083" w:rsidRDefault="008D3E93" w14:paraId="30941E9D" w14:textId="7C3C8394">
      <w:pPr>
        <w:rPr>
          <w:lang w:val="en-GB"/>
        </w:rPr>
      </w:pPr>
      <w:r>
        <w:rPr>
          <w:lang w:val="en-GB"/>
        </w:rPr>
        <w:br/>
      </w:r>
      <w:r w:rsidRPr="1626F083" w:rsidR="1626F083">
        <w:rPr>
          <w:lang w:val="en-GB"/>
        </w:rPr>
        <w:t xml:space="preserve">Employees who enter the building may reach the specified area through a personnel airlock. </w:t>
      </w:r>
      <w:r w:rsidR="00A530AA">
        <w:rPr>
          <w:lang w:val="en-GB"/>
        </w:rPr>
        <w:t>M</w:t>
      </w:r>
      <w:r w:rsidRPr="1626F083" w:rsidR="1626F083">
        <w:rPr>
          <w:lang w:val="en-GB"/>
        </w:rPr>
        <w:t xml:space="preserve">aterial that is required for production can either be brought into the zone D by passing the material airlock or directly from the warehouse. To reach the more strictly classified zone C both material and personnel </w:t>
      </w:r>
      <w:r w:rsidRPr="1626F083" w:rsidR="00061BA8">
        <w:rPr>
          <w:lang w:val="en-GB"/>
        </w:rPr>
        <w:t>must</w:t>
      </w:r>
      <w:r w:rsidRPr="1626F083" w:rsidR="1626F083">
        <w:rPr>
          <w:lang w:val="en-GB"/>
        </w:rPr>
        <w:t xml:space="preserve"> cross another airlock.</w:t>
      </w:r>
    </w:p>
    <w:p w:rsidR="1626F083" w:rsidP="1626F083" w:rsidRDefault="1626F083" w14:paraId="07DCA38D" w14:textId="3FC138EA">
      <w:pPr>
        <w:rPr>
          <w:lang w:val="en-GB"/>
        </w:rPr>
      </w:pPr>
      <w:r w:rsidRPr="7769AA0C">
        <w:rPr>
          <w:lang w:val="en-GB"/>
        </w:rPr>
        <w:t>In the</w:t>
      </w:r>
      <w:r w:rsidR="005F15C5">
        <w:rPr>
          <w:lang w:val="en-GB"/>
        </w:rPr>
        <w:t xml:space="preserve"> </w:t>
      </w:r>
      <w:r w:rsidR="005F15C5">
        <w:rPr>
          <w:lang w:val="en-GB"/>
        </w:rPr>
        <w:fldChar w:fldCharType="begin"/>
      </w:r>
      <w:r w:rsidR="005F15C5">
        <w:rPr>
          <w:lang w:val="en-GB"/>
        </w:rPr>
        <w:instrText xml:space="preserve"> REF _Ref96016781 \h </w:instrText>
      </w:r>
      <w:r w:rsidR="005F15C5">
        <w:rPr>
          <w:lang w:val="en-GB"/>
        </w:rPr>
      </w:r>
      <w:r w:rsidR="005F15C5">
        <w:rPr>
          <w:lang w:val="en-GB"/>
        </w:rPr>
        <w:fldChar w:fldCharType="separate"/>
      </w:r>
      <w:r w:rsidRPr="005F15C5" w:rsidR="00B35361">
        <w:rPr>
          <w:lang w:val="en-US"/>
        </w:rPr>
        <w:t xml:space="preserve">Figure </w:t>
      </w:r>
      <w:r w:rsidR="00B35361">
        <w:rPr>
          <w:noProof/>
          <w:lang w:val="en-US"/>
        </w:rPr>
        <w:t>9</w:t>
      </w:r>
      <w:r w:rsidR="005F15C5">
        <w:rPr>
          <w:lang w:val="en-GB"/>
        </w:rPr>
        <w:fldChar w:fldCharType="end"/>
      </w:r>
      <w:r w:rsidRPr="7769AA0C">
        <w:rPr>
          <w:lang w:val="en-GB"/>
        </w:rPr>
        <w:t xml:space="preserve"> the zone concept of the 1</w:t>
      </w:r>
      <w:r w:rsidRPr="7769AA0C">
        <w:rPr>
          <w:vertAlign w:val="superscript"/>
          <w:lang w:val="en-GB"/>
        </w:rPr>
        <w:t>st</w:t>
      </w:r>
      <w:r w:rsidRPr="7769AA0C">
        <w:rPr>
          <w:lang w:val="en-GB"/>
        </w:rPr>
        <w:t xml:space="preserve"> floor </w:t>
      </w:r>
      <w:r w:rsidR="00F579BF">
        <w:rPr>
          <w:lang w:val="en-GB"/>
        </w:rPr>
        <w:t xml:space="preserve">of the main building </w:t>
      </w:r>
      <w:r w:rsidRPr="7769AA0C">
        <w:rPr>
          <w:lang w:val="en-GB"/>
        </w:rPr>
        <w:t>is visible. As there are no critical processes performed here, it makes no sense to apply a classified zone on this floor. Furthermore, the operation under classified areas causes higher costs and the additional clothing maybe uncomfortable for the employees. Therefore, the ent</w:t>
      </w:r>
      <w:r w:rsidR="006A62BD">
        <w:rPr>
          <w:lang w:val="en-GB"/>
        </w:rPr>
        <w:t>ire</w:t>
      </w:r>
      <w:r w:rsidRPr="7769AA0C">
        <w:rPr>
          <w:lang w:val="en-GB"/>
        </w:rPr>
        <w:t xml:space="preserve"> floor is a non-classified area.</w:t>
      </w:r>
    </w:p>
    <w:p w:rsidR="1626F083" w:rsidP="1626F083" w:rsidRDefault="1626F083" w14:paraId="07839A80" w14:textId="499ADF1A">
      <w:pPr>
        <w:jc w:val="center"/>
      </w:pPr>
    </w:p>
    <w:p w:rsidR="00D22279" w:rsidP="0010799B" w:rsidRDefault="00222058" w14:paraId="50936A9C" w14:textId="77777777">
      <w:pPr>
        <w:keepNext/>
        <w:jc w:val="left"/>
      </w:pPr>
      <w:r>
        <w:rPr>
          <w:noProof/>
        </w:rPr>
        <w:lastRenderedPageBreak/>
        <w:drawing>
          <wp:inline distT="0" distB="0" distL="0" distR="0" wp14:anchorId="5375ECDA" wp14:editId="7126E2AC">
            <wp:extent cx="5372338" cy="5881255"/>
            <wp:effectExtent l="0" t="0" r="0" b="0"/>
            <wp:docPr id="1682005915" name="Grafik 1682005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05915" name="Grafik 1682005915"/>
                    <pic:cNvPicPr/>
                  </pic:nvPicPr>
                  <pic:blipFill>
                    <a:blip r:embed="rId28">
                      <a:extLst>
                        <a:ext uri="{28A0092B-C50C-407E-A947-70E740481C1C}">
                          <a14:useLocalDpi xmlns:a14="http://schemas.microsoft.com/office/drawing/2010/main" val="0"/>
                        </a:ext>
                      </a:extLst>
                    </a:blip>
                    <a:stretch>
                      <a:fillRect/>
                    </a:stretch>
                  </pic:blipFill>
                  <pic:spPr>
                    <a:xfrm>
                      <a:off x="0" y="0"/>
                      <a:ext cx="5399774" cy="5911290"/>
                    </a:xfrm>
                    <a:prstGeom prst="rect">
                      <a:avLst/>
                    </a:prstGeom>
                  </pic:spPr>
                </pic:pic>
              </a:graphicData>
            </a:graphic>
          </wp:inline>
        </w:drawing>
      </w:r>
    </w:p>
    <w:p w:rsidRPr="005F15C5" w:rsidR="00381DF6" w:rsidP="00D22279" w:rsidRDefault="00D22279" w14:paraId="67270791" w14:textId="55E4E9F3">
      <w:pPr>
        <w:pStyle w:val="Beschriftung"/>
        <w:jc w:val="left"/>
        <w:rPr>
          <w:lang w:val="en-US"/>
        </w:rPr>
      </w:pPr>
      <w:bookmarkStart w:name="_Ref96016781" w:id="111"/>
      <w:bookmarkStart w:name="_Toc96025274" w:id="112"/>
      <w:bookmarkStart w:name="_Toc96072174" w:id="113"/>
      <w:r w:rsidRPr="005F15C5">
        <w:rPr>
          <w:lang w:val="en-US"/>
        </w:rPr>
        <w:t xml:space="preserve">Figure </w:t>
      </w:r>
      <w:r>
        <w:fldChar w:fldCharType="begin"/>
      </w:r>
      <w:r w:rsidRPr="005F15C5">
        <w:rPr>
          <w:lang w:val="en-US"/>
        </w:rPr>
        <w:instrText xml:space="preserve"> SEQ Figure \* ARABIC </w:instrText>
      </w:r>
      <w:r>
        <w:fldChar w:fldCharType="separate"/>
      </w:r>
      <w:r w:rsidR="00B35361">
        <w:rPr>
          <w:noProof/>
          <w:lang w:val="en-US"/>
        </w:rPr>
        <w:t>9</w:t>
      </w:r>
      <w:r>
        <w:fldChar w:fldCharType="end"/>
      </w:r>
      <w:bookmarkEnd w:id="111"/>
      <w:r w:rsidRPr="005F15C5">
        <w:rPr>
          <w:lang w:val="en-US"/>
        </w:rPr>
        <w:t xml:space="preserve">: </w:t>
      </w:r>
      <w:r w:rsidRPr="00061BA8" w:rsidR="005F15C5">
        <w:rPr>
          <w:lang w:val="en-US"/>
        </w:rPr>
        <w:t xml:space="preserve">Zone concept of the </w:t>
      </w:r>
      <w:r w:rsidRPr="1626F083" w:rsidR="005F15C5">
        <w:rPr>
          <w:lang w:val="en-GB"/>
        </w:rPr>
        <w:t>1</w:t>
      </w:r>
      <w:r w:rsidRPr="1626F083" w:rsidR="005F15C5">
        <w:rPr>
          <w:vertAlign w:val="superscript"/>
          <w:lang w:val="en-GB"/>
        </w:rPr>
        <w:t>st</w:t>
      </w:r>
      <w:r w:rsidRPr="1626F083" w:rsidR="005F15C5">
        <w:rPr>
          <w:lang w:val="en-GB"/>
        </w:rPr>
        <w:t xml:space="preserve"> floor</w:t>
      </w:r>
      <w:r w:rsidR="005F15C5">
        <w:rPr>
          <w:lang w:val="en-GB"/>
        </w:rPr>
        <w:t>. Mostly offices and conference rooms are located on this floor.</w:t>
      </w:r>
      <w:bookmarkEnd w:id="112"/>
      <w:bookmarkEnd w:id="113"/>
    </w:p>
    <w:p w:rsidR="1626F083" w:rsidP="1626F083" w:rsidRDefault="008D3E93" w14:paraId="62E09426" w14:textId="1FA79A2E">
      <w:pPr>
        <w:rPr>
          <w:lang w:val="en-GB"/>
        </w:rPr>
      </w:pPr>
      <w:r>
        <w:rPr>
          <w:lang w:val="en-GB"/>
        </w:rPr>
        <w:br/>
      </w:r>
      <w:r w:rsidRPr="7769AA0C" w:rsidR="1626F083">
        <w:rPr>
          <w:lang w:val="en-GB"/>
        </w:rPr>
        <w:t>The zone concept of the 2</w:t>
      </w:r>
      <w:r w:rsidRPr="7769AA0C" w:rsidR="1626F083">
        <w:rPr>
          <w:vertAlign w:val="superscript"/>
          <w:lang w:val="en-GB"/>
        </w:rPr>
        <w:t>nd</w:t>
      </w:r>
      <w:r w:rsidRPr="7769AA0C" w:rsidR="1626F083">
        <w:rPr>
          <w:lang w:val="en-GB"/>
        </w:rPr>
        <w:t xml:space="preserve"> floor is shown in the </w:t>
      </w:r>
      <w:r w:rsidR="00D8606A">
        <w:rPr>
          <w:highlight w:val="yellow"/>
          <w:lang w:val="en-GB"/>
        </w:rPr>
        <w:fldChar w:fldCharType="begin"/>
      </w:r>
      <w:r w:rsidR="00D8606A">
        <w:rPr>
          <w:lang w:val="en-GB"/>
        </w:rPr>
        <w:instrText xml:space="preserve"> REF _Ref95947405 \h </w:instrText>
      </w:r>
      <w:r w:rsidR="00D8606A">
        <w:rPr>
          <w:highlight w:val="yellow"/>
          <w:lang w:val="en-GB"/>
        </w:rPr>
      </w:r>
      <w:r w:rsidR="00D8606A">
        <w:rPr>
          <w:highlight w:val="yellow"/>
          <w:lang w:val="en-GB"/>
        </w:rPr>
        <w:fldChar w:fldCharType="separate"/>
      </w:r>
      <w:r w:rsidRPr="00381DF6" w:rsidR="00B35361">
        <w:rPr>
          <w:lang w:val="en-US"/>
        </w:rPr>
        <w:t xml:space="preserve">Figure </w:t>
      </w:r>
      <w:r w:rsidR="00B35361">
        <w:rPr>
          <w:noProof/>
          <w:lang w:val="en-US"/>
        </w:rPr>
        <w:t>10</w:t>
      </w:r>
      <w:r w:rsidR="00D8606A">
        <w:rPr>
          <w:highlight w:val="yellow"/>
          <w:lang w:val="en-GB"/>
        </w:rPr>
        <w:fldChar w:fldCharType="end"/>
      </w:r>
      <w:r w:rsidRPr="7769AA0C" w:rsidR="1626F083">
        <w:rPr>
          <w:lang w:val="en-GB"/>
        </w:rPr>
        <w:t xml:space="preserve">. On this level the HVAC system is installed. </w:t>
      </w:r>
      <w:r w:rsidRPr="7769AA0C" w:rsidR="00486C98">
        <w:rPr>
          <w:lang w:val="en-GB"/>
        </w:rPr>
        <w:t>Since</w:t>
      </w:r>
      <w:r w:rsidRPr="7769AA0C" w:rsidR="1626F083">
        <w:rPr>
          <w:lang w:val="en-GB"/>
        </w:rPr>
        <w:t xml:space="preserve"> no product critical process steps are executed here either, the entire floor is a NC area.</w:t>
      </w:r>
    </w:p>
    <w:p w:rsidR="00381DF6" w:rsidP="0010799B" w:rsidRDefault="5A87F42A" w14:paraId="739B2E6C" w14:textId="77777777">
      <w:pPr>
        <w:keepNext/>
        <w:jc w:val="left"/>
      </w:pPr>
      <w:r>
        <w:rPr>
          <w:noProof/>
        </w:rPr>
        <w:lastRenderedPageBreak/>
        <w:drawing>
          <wp:inline distT="0" distB="0" distL="0" distR="0" wp14:anchorId="447DA19C" wp14:editId="00E11677">
            <wp:extent cx="4181475" cy="4572000"/>
            <wp:effectExtent l="0" t="0" r="0" b="0"/>
            <wp:docPr id="1360455985" name="Picture 1360455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81475" cy="4572000"/>
                    </a:xfrm>
                    <a:prstGeom prst="rect">
                      <a:avLst/>
                    </a:prstGeom>
                  </pic:spPr>
                </pic:pic>
              </a:graphicData>
            </a:graphic>
          </wp:inline>
        </w:drawing>
      </w:r>
    </w:p>
    <w:p w:rsidRPr="00381DF6" w:rsidR="00381DF6" w:rsidP="00172C91" w:rsidRDefault="00381DF6" w14:paraId="3FFBA655" w14:textId="0742485A">
      <w:pPr>
        <w:pStyle w:val="Beschriftung"/>
        <w:jc w:val="left"/>
        <w:rPr>
          <w:lang w:val="en-GB"/>
        </w:rPr>
      </w:pPr>
      <w:bookmarkStart w:name="_Ref95947405" w:id="114"/>
      <w:bookmarkStart w:name="_Toc96025275" w:id="115"/>
      <w:bookmarkStart w:name="_Toc96072175" w:id="116"/>
      <w:r w:rsidRPr="00381DF6">
        <w:rPr>
          <w:lang w:val="en-US"/>
        </w:rPr>
        <w:t xml:space="preserve">Figure </w:t>
      </w:r>
      <w:r>
        <w:fldChar w:fldCharType="begin"/>
      </w:r>
      <w:r w:rsidRPr="00381DF6">
        <w:rPr>
          <w:lang w:val="en-US"/>
        </w:rPr>
        <w:instrText xml:space="preserve"> SEQ Figure \* ARABIC </w:instrText>
      </w:r>
      <w:r>
        <w:fldChar w:fldCharType="separate"/>
      </w:r>
      <w:r w:rsidR="00B35361">
        <w:rPr>
          <w:noProof/>
          <w:lang w:val="en-US"/>
        </w:rPr>
        <w:t>10</w:t>
      </w:r>
      <w:r>
        <w:fldChar w:fldCharType="end"/>
      </w:r>
      <w:bookmarkEnd w:id="114"/>
      <w:r w:rsidRPr="00381DF6">
        <w:rPr>
          <w:lang w:val="en-US"/>
        </w:rPr>
        <w:t xml:space="preserve">: </w:t>
      </w:r>
      <w:r w:rsidRPr="00DC6F3E">
        <w:rPr>
          <w:lang w:val="en-GB"/>
        </w:rPr>
        <w:t>Zone concept of the 2</w:t>
      </w:r>
      <w:r w:rsidRPr="00CC534A">
        <w:rPr>
          <w:vertAlign w:val="superscript"/>
          <w:lang w:val="en-GB"/>
        </w:rPr>
        <w:t>nd</w:t>
      </w:r>
      <w:r>
        <w:rPr>
          <w:lang w:val="en-GB"/>
        </w:rPr>
        <w:t xml:space="preserve"> </w:t>
      </w:r>
      <w:r w:rsidRPr="00DC6F3E">
        <w:rPr>
          <w:lang w:val="en-GB"/>
        </w:rPr>
        <w:t>floor. This level contains the HVAC system.</w:t>
      </w:r>
      <w:bookmarkEnd w:id="115"/>
      <w:bookmarkEnd w:id="116"/>
    </w:p>
    <w:p w:rsidR="00AE32AB" w:rsidP="006049C5" w:rsidRDefault="00BE2780" w14:paraId="3CDF12E6" w14:textId="0658443C">
      <w:pPr>
        <w:pStyle w:val="berschrift2"/>
      </w:pPr>
      <w:bookmarkStart w:name="_Toc94787034" w:id="117"/>
      <w:bookmarkStart w:name="_Toc95410074" w:id="118"/>
      <w:bookmarkStart w:name="_Toc96002254" w:id="119"/>
      <w:bookmarkStart w:name="_Toc96002641" w:id="120"/>
      <w:bookmarkStart w:name="_Toc96025229" w:id="121"/>
      <w:bookmarkStart w:name="_Toc96072202" w:id="122"/>
      <w:r>
        <w:t>Height Concept</w:t>
      </w:r>
      <w:bookmarkEnd w:id="117"/>
      <w:bookmarkEnd w:id="118"/>
      <w:bookmarkEnd w:id="119"/>
      <w:bookmarkEnd w:id="120"/>
      <w:bookmarkEnd w:id="121"/>
      <w:bookmarkEnd w:id="122"/>
    </w:p>
    <w:p w:rsidRPr="00B35361" w:rsidR="00B35361" w:rsidP="00B35361" w:rsidRDefault="002A6B56" w14:paraId="75558010" w14:textId="77777777">
      <w:pPr>
        <w:rPr>
          <w:lang w:val="en-US"/>
        </w:rPr>
      </w:pPr>
      <w:r>
        <w:rPr>
          <w:lang w:val="en-GB"/>
        </w:rPr>
        <w:t xml:space="preserve">The hight concept defines </w:t>
      </w:r>
      <w:r w:rsidR="00582699">
        <w:rPr>
          <w:lang w:val="en-GB"/>
        </w:rPr>
        <w:t>how many floors the production facility needs and the height of every</w:t>
      </w:r>
      <w:r w:rsidR="00865548">
        <w:rPr>
          <w:lang w:val="en-GB"/>
        </w:rPr>
        <w:t xml:space="preserve"> specific</w:t>
      </w:r>
      <w:r w:rsidR="00582699">
        <w:rPr>
          <w:lang w:val="en-GB"/>
        </w:rPr>
        <w:t xml:space="preserve"> </w:t>
      </w:r>
      <w:r w:rsidR="00A81930">
        <w:rPr>
          <w:lang w:val="en-GB"/>
        </w:rPr>
        <w:t>floo</w:t>
      </w:r>
      <w:r w:rsidR="00865548">
        <w:rPr>
          <w:lang w:val="en-GB"/>
        </w:rPr>
        <w:t>r</w:t>
      </w:r>
      <w:r w:rsidR="00176182">
        <w:rPr>
          <w:lang w:val="en-GB"/>
        </w:rPr>
        <w:t xml:space="preserve">. </w:t>
      </w:r>
      <w:r w:rsidR="00A9224B">
        <w:rPr>
          <w:lang w:val="en-GB"/>
        </w:rPr>
        <w:t xml:space="preserve">As it is </w:t>
      </w:r>
      <w:r w:rsidR="0018274C">
        <w:rPr>
          <w:lang w:val="en-GB"/>
        </w:rPr>
        <w:t>shown</w:t>
      </w:r>
      <w:r w:rsidR="00A9224B">
        <w:rPr>
          <w:lang w:val="en-GB"/>
        </w:rPr>
        <w:t xml:space="preserve"> in the</w:t>
      </w:r>
      <w:r w:rsidR="00EE5947">
        <w:rPr>
          <w:lang w:val="en-GB"/>
        </w:rPr>
        <w:t xml:space="preserve"> </w:t>
      </w:r>
      <w:r w:rsidR="003369E9">
        <w:rPr>
          <w:lang w:val="en-GB"/>
        </w:rPr>
        <w:fldChar w:fldCharType="begin"/>
      </w:r>
      <w:r w:rsidR="003369E9">
        <w:rPr>
          <w:lang w:val="en-GB"/>
        </w:rPr>
        <w:instrText xml:space="preserve"> REF _Ref95941702 \h </w:instrText>
      </w:r>
      <w:r w:rsidR="00007AA1">
        <w:rPr>
          <w:lang w:val="en-GB"/>
        </w:rPr>
        <w:instrText xml:space="preserve"> \* MERGEFORMAT </w:instrText>
      </w:r>
      <w:r w:rsidR="003369E9">
        <w:rPr>
          <w:lang w:val="en-GB"/>
        </w:rPr>
      </w:r>
      <w:r w:rsidR="003369E9">
        <w:rPr>
          <w:lang w:val="en-GB"/>
        </w:rPr>
        <w:fldChar w:fldCharType="separate"/>
      </w:r>
      <w:r w:rsidRPr="003369E9" w:rsidR="00B35361">
        <w:rPr>
          <w:lang w:val="en-US"/>
        </w:rPr>
        <w:t xml:space="preserve">Figure </w:t>
      </w:r>
      <w:r w:rsidR="00B35361">
        <w:rPr>
          <w:noProof/>
          <w:lang w:val="en-US"/>
        </w:rPr>
        <w:t>11</w:t>
      </w:r>
      <w:r w:rsidR="003369E9">
        <w:rPr>
          <w:lang w:val="en-GB"/>
        </w:rPr>
        <w:fldChar w:fldCharType="end"/>
      </w:r>
      <w:r w:rsidR="00A9224B">
        <w:rPr>
          <w:lang w:val="en-GB"/>
        </w:rPr>
        <w:t xml:space="preserve"> production facility consists of 4 flo</w:t>
      </w:r>
      <w:r w:rsidR="0018274C">
        <w:rPr>
          <w:lang w:val="en-GB"/>
        </w:rPr>
        <w:t>o</w:t>
      </w:r>
      <w:r w:rsidR="00A9224B">
        <w:rPr>
          <w:lang w:val="en-GB"/>
        </w:rPr>
        <w:t>rs, a ware</w:t>
      </w:r>
      <w:r w:rsidR="00881AA4">
        <w:rPr>
          <w:lang w:val="en-GB"/>
        </w:rPr>
        <w:t>house attached to the building and an entrance at the production floor</w:t>
      </w:r>
      <w:r w:rsidR="00666B67">
        <w:rPr>
          <w:lang w:val="en-GB"/>
        </w:rPr>
        <w:t xml:space="preserve"> </w:t>
      </w:r>
      <w:r w:rsidR="00881AA4">
        <w:rPr>
          <w:lang w:val="en-GB"/>
        </w:rPr>
        <w:t>(ground floor).</w:t>
      </w:r>
      <w:r w:rsidR="00B9104E">
        <w:rPr>
          <w:lang w:val="en-GB"/>
        </w:rPr>
        <w:t xml:space="preserve"> </w:t>
      </w:r>
      <w:r w:rsidRPr="003F7454" w:rsidR="00B9104E">
        <w:rPr>
          <w:lang w:val="en-GB"/>
        </w:rPr>
        <w:t>The height of</w:t>
      </w:r>
      <w:r w:rsidR="00B9104E">
        <w:rPr>
          <w:lang w:val="en-GB"/>
        </w:rPr>
        <w:t xml:space="preserve"> the floors was defined according to the necessary equipment that will be </w:t>
      </w:r>
      <w:r w:rsidR="00A40F00">
        <w:rPr>
          <w:lang w:val="en-GB"/>
        </w:rPr>
        <w:t>installed</w:t>
      </w:r>
      <w:r w:rsidR="00B9104E">
        <w:rPr>
          <w:lang w:val="en-GB"/>
        </w:rPr>
        <w:t xml:space="preserve"> </w:t>
      </w:r>
      <w:r w:rsidR="00A40F00">
        <w:rPr>
          <w:lang w:val="en-GB"/>
        </w:rPr>
        <w:t>o</w:t>
      </w:r>
      <w:r w:rsidR="00B9104E">
        <w:rPr>
          <w:lang w:val="en-GB"/>
        </w:rPr>
        <w:t>n them.</w:t>
      </w:r>
      <w:r w:rsidR="006218E6">
        <w:rPr>
          <w:lang w:val="en-GB"/>
        </w:rPr>
        <w:t xml:space="preserve"> The different heights are listed in the </w:t>
      </w:r>
      <w:r w:rsidR="003369E9">
        <w:rPr>
          <w:highlight w:val="yellow"/>
          <w:lang w:val="en-GB"/>
        </w:rPr>
        <w:fldChar w:fldCharType="begin"/>
      </w:r>
      <w:r w:rsidR="003369E9">
        <w:rPr>
          <w:lang w:val="en-GB"/>
        </w:rPr>
        <w:instrText xml:space="preserve"> REF _Ref95941733 \h </w:instrText>
      </w:r>
      <w:r w:rsidR="00007AA1">
        <w:rPr>
          <w:highlight w:val="yellow"/>
          <w:lang w:val="en-GB"/>
        </w:rPr>
        <w:instrText xml:space="preserve"> \* MERGEFORMAT </w:instrText>
      </w:r>
      <w:r w:rsidR="003369E9">
        <w:rPr>
          <w:highlight w:val="yellow"/>
          <w:lang w:val="en-GB"/>
        </w:rPr>
      </w:r>
      <w:r w:rsidR="003369E9">
        <w:rPr>
          <w:highlight w:val="yellow"/>
          <w:lang w:val="en-GB"/>
        </w:rPr>
        <w:fldChar w:fldCharType="separate"/>
      </w:r>
      <w:r w:rsidR="00B35361">
        <w:rPr>
          <w:noProof/>
          <w:lang w:val="en-US"/>
        </w:rPr>
        <w:br w:type="page"/>
      </w:r>
    </w:p>
    <w:p w:rsidRPr="009D13E3" w:rsidR="00185BCD" w:rsidP="00007AA1" w:rsidRDefault="00B35361" w14:paraId="019CD0B1" w14:textId="759699C9">
      <w:pPr>
        <w:rPr>
          <w:lang w:val="en-US"/>
        </w:rPr>
      </w:pPr>
      <w:r w:rsidRPr="00F70B12">
        <w:rPr>
          <w:noProof/>
          <w:lang w:val="en-US"/>
        </w:rPr>
        <w:t>Table</w:t>
      </w:r>
      <w:r w:rsidRPr="00F70B12">
        <w:rPr>
          <w:lang w:val="en-US"/>
        </w:rPr>
        <w:t xml:space="preserve"> </w:t>
      </w:r>
      <w:r>
        <w:rPr>
          <w:noProof/>
          <w:lang w:val="en-US"/>
        </w:rPr>
        <w:t>5</w:t>
      </w:r>
      <w:r w:rsidR="003369E9">
        <w:rPr>
          <w:highlight w:val="yellow"/>
          <w:lang w:val="en-GB"/>
        </w:rPr>
        <w:fldChar w:fldCharType="end"/>
      </w:r>
      <w:r w:rsidR="006218E6">
        <w:rPr>
          <w:lang w:val="en-GB"/>
        </w:rPr>
        <w:t>.</w:t>
      </w:r>
      <w:r w:rsidR="00881AA4">
        <w:rPr>
          <w:lang w:val="en-GB"/>
        </w:rPr>
        <w:t xml:space="preserve"> </w:t>
      </w:r>
    </w:p>
    <w:p w:rsidRPr="00BD1459" w:rsidR="00BD1459" w:rsidP="00BD1459" w:rsidRDefault="006218E6" w14:paraId="1C834289" w14:textId="2DF30BB1">
      <w:pPr>
        <w:rPr>
          <w:lang w:val="en-GB"/>
        </w:rPr>
      </w:pPr>
      <w:r>
        <w:rPr>
          <w:lang w:val="en-GB"/>
        </w:rPr>
        <w:t>Production of the different mAb products and their respective quality control</w:t>
      </w:r>
      <w:r w:rsidR="00B9104E">
        <w:rPr>
          <w:lang w:val="en-GB"/>
        </w:rPr>
        <w:t xml:space="preserve"> will take place on the ground floor. </w:t>
      </w:r>
      <w:r w:rsidR="00AD22DB">
        <w:rPr>
          <w:lang w:val="en-GB"/>
        </w:rPr>
        <w:t>The overall height of the production floor will be 3 meters with exception to the media</w:t>
      </w:r>
      <w:r w:rsidR="00B3500A">
        <w:rPr>
          <w:lang w:val="en-GB"/>
        </w:rPr>
        <w:t>-</w:t>
      </w:r>
      <w:r w:rsidR="00AD22DB">
        <w:rPr>
          <w:lang w:val="en-GB"/>
        </w:rPr>
        <w:t xml:space="preserve"> and buffer</w:t>
      </w:r>
      <w:r w:rsidR="00B3500A">
        <w:rPr>
          <w:lang w:val="en-GB"/>
        </w:rPr>
        <w:t>-</w:t>
      </w:r>
      <w:r w:rsidR="00864370">
        <w:rPr>
          <w:lang w:val="en-GB"/>
        </w:rPr>
        <w:t>preparation</w:t>
      </w:r>
      <w:r w:rsidR="00B3500A">
        <w:rPr>
          <w:lang w:val="en-GB"/>
        </w:rPr>
        <w:t>/</w:t>
      </w:r>
      <w:r w:rsidR="00864370">
        <w:rPr>
          <w:lang w:val="en-GB"/>
        </w:rPr>
        <w:t>storage room for the reason</w:t>
      </w:r>
      <w:r w:rsidR="00B3500A">
        <w:rPr>
          <w:lang w:val="en-GB"/>
        </w:rPr>
        <w:t xml:space="preserve">, that </w:t>
      </w:r>
      <w:r w:rsidR="00632B85">
        <w:rPr>
          <w:lang w:val="en-GB"/>
        </w:rPr>
        <w:t>these sections</w:t>
      </w:r>
      <w:r w:rsidR="00B3500A">
        <w:rPr>
          <w:lang w:val="en-GB"/>
        </w:rPr>
        <w:t xml:space="preserve"> have the </w:t>
      </w:r>
      <w:r w:rsidR="00E943EE">
        <w:rPr>
          <w:lang w:val="en-GB"/>
        </w:rPr>
        <w:t xml:space="preserve">highest </w:t>
      </w:r>
      <w:r w:rsidR="00045188">
        <w:rPr>
          <w:lang w:val="en-GB"/>
        </w:rPr>
        <w:t>containers</w:t>
      </w:r>
      <w:r w:rsidR="00E943EE">
        <w:rPr>
          <w:lang w:val="en-GB"/>
        </w:rPr>
        <w:t xml:space="preserve"> in </w:t>
      </w:r>
      <w:r w:rsidR="00045188">
        <w:rPr>
          <w:lang w:val="en-GB"/>
        </w:rPr>
        <w:t>the production area. Additional crawl</w:t>
      </w:r>
      <w:r w:rsidR="00617F93">
        <w:rPr>
          <w:lang w:val="en-GB"/>
        </w:rPr>
        <w:t xml:space="preserve"> space for maintenance of the air ventilation system is </w:t>
      </w:r>
      <w:r w:rsidR="008C0BC6">
        <w:rPr>
          <w:lang w:val="en-GB"/>
        </w:rPr>
        <w:t>implemented. The</w:t>
      </w:r>
      <w:r w:rsidR="00812F29">
        <w:rPr>
          <w:lang w:val="en-GB"/>
        </w:rPr>
        <w:t xml:space="preserve"> basement houses different utilities that a production facility needs to be fully functional</w:t>
      </w:r>
      <w:r w:rsidR="00534239">
        <w:rPr>
          <w:lang w:val="en-GB"/>
        </w:rPr>
        <w:t xml:space="preserve"> and technical areas for data storage or power generators</w:t>
      </w:r>
      <w:r w:rsidR="00812F29">
        <w:rPr>
          <w:lang w:val="en-GB"/>
        </w:rPr>
        <w:t xml:space="preserve">. </w:t>
      </w:r>
      <w:r w:rsidR="00665A7E">
        <w:rPr>
          <w:lang w:val="en-GB"/>
        </w:rPr>
        <w:t>S</w:t>
      </w:r>
      <w:r w:rsidR="00834BD1">
        <w:rPr>
          <w:lang w:val="en-GB"/>
        </w:rPr>
        <w:t xml:space="preserve">everal areas were </w:t>
      </w:r>
      <w:r w:rsidR="00A9243D">
        <w:rPr>
          <w:lang w:val="en-GB"/>
        </w:rPr>
        <w:t>allocated</w:t>
      </w:r>
      <w:r w:rsidR="00990B9C">
        <w:rPr>
          <w:lang w:val="en-GB"/>
        </w:rPr>
        <w:t xml:space="preserve"> for WFI</w:t>
      </w:r>
      <w:r w:rsidR="00C17C28">
        <w:rPr>
          <w:lang w:val="en-GB"/>
        </w:rPr>
        <w:t>-production</w:t>
      </w:r>
      <w:r w:rsidR="005A266B">
        <w:rPr>
          <w:lang w:val="en-GB"/>
        </w:rPr>
        <w:t xml:space="preserve">, which will be used </w:t>
      </w:r>
      <w:r w:rsidR="00F47975">
        <w:rPr>
          <w:lang w:val="en-GB"/>
        </w:rPr>
        <w:t>throughout</w:t>
      </w:r>
      <w:r w:rsidR="005A266B">
        <w:rPr>
          <w:lang w:val="en-GB"/>
        </w:rPr>
        <w:t xml:space="preserve"> the</w:t>
      </w:r>
      <w:r w:rsidR="00747582">
        <w:rPr>
          <w:lang w:val="en-GB"/>
        </w:rPr>
        <w:t xml:space="preserve"> mAb</w:t>
      </w:r>
      <w:r w:rsidR="005A266B">
        <w:rPr>
          <w:lang w:val="en-GB"/>
        </w:rPr>
        <w:t xml:space="preserve"> production</w:t>
      </w:r>
      <w:r w:rsidR="00C17C28">
        <w:rPr>
          <w:lang w:val="en-GB"/>
        </w:rPr>
        <w:t xml:space="preserve"> processes</w:t>
      </w:r>
      <w:r w:rsidR="005A266B">
        <w:rPr>
          <w:lang w:val="en-GB"/>
        </w:rPr>
        <w:t xml:space="preserve">, as well as </w:t>
      </w:r>
      <w:r w:rsidR="001C675D">
        <w:rPr>
          <w:lang w:val="en-GB"/>
        </w:rPr>
        <w:t xml:space="preserve">for </w:t>
      </w:r>
      <w:r w:rsidR="004165E6">
        <w:rPr>
          <w:lang w:val="en-GB"/>
        </w:rPr>
        <w:t xml:space="preserve">containment and waste neutralisation. </w:t>
      </w:r>
      <w:r w:rsidR="00580D91">
        <w:rPr>
          <w:lang w:val="en-GB"/>
        </w:rPr>
        <w:t>P</w:t>
      </w:r>
      <w:r w:rsidR="004165E6">
        <w:rPr>
          <w:lang w:val="en-GB"/>
        </w:rPr>
        <w:t xml:space="preserve">ower </w:t>
      </w:r>
      <w:r w:rsidR="00BC1E26">
        <w:rPr>
          <w:lang w:val="en-GB"/>
        </w:rPr>
        <w:t>and</w:t>
      </w:r>
      <w:r w:rsidR="004165E6">
        <w:rPr>
          <w:lang w:val="en-GB"/>
        </w:rPr>
        <w:t xml:space="preserve"> </w:t>
      </w:r>
      <w:r w:rsidR="000E2237">
        <w:rPr>
          <w:lang w:val="en-GB"/>
        </w:rPr>
        <w:t>emergency generators</w:t>
      </w:r>
      <w:r w:rsidR="00BC1E26">
        <w:rPr>
          <w:lang w:val="en-GB"/>
        </w:rPr>
        <w:t xml:space="preserve"> </w:t>
      </w:r>
      <w:r w:rsidR="00580D91">
        <w:rPr>
          <w:lang w:val="en-GB"/>
        </w:rPr>
        <w:t>are also required</w:t>
      </w:r>
      <w:r w:rsidR="00BC1E26">
        <w:rPr>
          <w:lang w:val="en-GB"/>
        </w:rPr>
        <w:t xml:space="preserve"> to provide electricity to the whole facility</w:t>
      </w:r>
      <w:r w:rsidR="00747582">
        <w:rPr>
          <w:lang w:val="en-GB"/>
        </w:rPr>
        <w:t xml:space="preserve"> in case </w:t>
      </w:r>
      <w:r w:rsidR="00C53874">
        <w:rPr>
          <w:lang w:val="en-GB"/>
        </w:rPr>
        <w:t>of</w:t>
      </w:r>
      <w:r w:rsidR="00747582">
        <w:rPr>
          <w:lang w:val="en-GB"/>
        </w:rPr>
        <w:t xml:space="preserve"> power outages. The first floor </w:t>
      </w:r>
      <w:r w:rsidR="00632B85">
        <w:rPr>
          <w:lang w:val="en-GB"/>
        </w:rPr>
        <w:t>consists</w:t>
      </w:r>
      <w:r w:rsidR="00747582">
        <w:rPr>
          <w:lang w:val="en-GB"/>
        </w:rPr>
        <w:t xml:space="preserve"> of offices</w:t>
      </w:r>
      <w:r w:rsidR="00650C3E">
        <w:rPr>
          <w:lang w:val="en-GB"/>
        </w:rPr>
        <w:t xml:space="preserve"> for the employees </w:t>
      </w:r>
      <w:r w:rsidR="00650C3E">
        <w:rPr>
          <w:lang w:val="en-GB"/>
        </w:rPr>
        <w:lastRenderedPageBreak/>
        <w:t>and conference rooms</w:t>
      </w:r>
      <w:r w:rsidR="00C169A5">
        <w:rPr>
          <w:lang w:val="en-GB"/>
        </w:rPr>
        <w:t>. A height of 5 meters w</w:t>
      </w:r>
      <w:r w:rsidR="00A936E5">
        <w:rPr>
          <w:lang w:val="en-GB"/>
        </w:rPr>
        <w:t>as</w:t>
      </w:r>
      <w:r w:rsidR="00B133FC">
        <w:rPr>
          <w:lang w:val="en-GB"/>
        </w:rPr>
        <w:t xml:space="preserve"> determined for</w:t>
      </w:r>
      <w:r w:rsidR="00C169A5">
        <w:rPr>
          <w:lang w:val="en-GB"/>
        </w:rPr>
        <w:t xml:space="preserve"> this floor to </w:t>
      </w:r>
      <w:r w:rsidR="00314C9A">
        <w:rPr>
          <w:lang w:val="en-GB"/>
        </w:rPr>
        <w:t xml:space="preserve">leave enough space for </w:t>
      </w:r>
      <w:r w:rsidR="00990238">
        <w:rPr>
          <w:lang w:val="en-GB"/>
        </w:rPr>
        <w:t>interior design ideas to build a pleasing atmosphere for the</w:t>
      </w:r>
      <w:r w:rsidR="00C46E2D">
        <w:rPr>
          <w:lang w:val="en-GB"/>
        </w:rPr>
        <w:t xml:space="preserve"> future</w:t>
      </w:r>
      <w:r w:rsidR="00990238">
        <w:rPr>
          <w:lang w:val="en-GB"/>
        </w:rPr>
        <w:t xml:space="preserve"> </w:t>
      </w:r>
      <w:r w:rsidR="001B5BEF">
        <w:rPr>
          <w:lang w:val="en-GB"/>
        </w:rPr>
        <w:t>employees</w:t>
      </w:r>
      <w:r w:rsidR="00650C3E">
        <w:rPr>
          <w:lang w:val="en-GB"/>
        </w:rPr>
        <w:t xml:space="preserve">. </w:t>
      </w:r>
      <w:r w:rsidR="00F41E2D">
        <w:rPr>
          <w:lang w:val="en-GB"/>
        </w:rPr>
        <w:t xml:space="preserve">The second floor builds </w:t>
      </w:r>
      <w:r w:rsidR="00205975">
        <w:rPr>
          <w:lang w:val="en-GB"/>
        </w:rPr>
        <w:t>an additional area for techni</w:t>
      </w:r>
      <w:r w:rsidR="00982C33">
        <w:rPr>
          <w:lang w:val="en-GB"/>
        </w:rPr>
        <w:t xml:space="preserve">cal </w:t>
      </w:r>
      <w:r w:rsidR="00632B85">
        <w:rPr>
          <w:lang w:val="en-GB"/>
        </w:rPr>
        <w:t>utilities but</w:t>
      </w:r>
      <w:r w:rsidR="00982C33">
        <w:rPr>
          <w:lang w:val="en-GB"/>
        </w:rPr>
        <w:t xml:space="preserve"> is more </w:t>
      </w:r>
      <w:r w:rsidR="003143B8">
        <w:rPr>
          <w:lang w:val="en-GB"/>
        </w:rPr>
        <w:t>specifically</w:t>
      </w:r>
      <w:r w:rsidR="00982C33">
        <w:rPr>
          <w:lang w:val="en-GB"/>
        </w:rPr>
        <w:t xml:space="preserve"> </w:t>
      </w:r>
      <w:r w:rsidR="00185BCD">
        <w:rPr>
          <w:lang w:val="en-GB"/>
        </w:rPr>
        <w:t>planed</w:t>
      </w:r>
      <w:r w:rsidR="00982C33">
        <w:rPr>
          <w:lang w:val="en-GB"/>
        </w:rPr>
        <w:t xml:space="preserve"> for </w:t>
      </w:r>
      <w:r w:rsidR="006B18DE">
        <w:rPr>
          <w:lang w:val="en-GB"/>
        </w:rPr>
        <w:t>air handling units (AHUs) and other HVAC ut</w:t>
      </w:r>
      <w:r w:rsidR="00185BCD">
        <w:rPr>
          <w:lang w:val="en-GB"/>
        </w:rPr>
        <w:t>ilities.</w:t>
      </w:r>
      <w:r w:rsidR="001B5BEF">
        <w:rPr>
          <w:lang w:val="en-GB"/>
        </w:rPr>
        <w:t xml:space="preserve"> Some of these devi</w:t>
      </w:r>
      <w:r w:rsidR="00694E04">
        <w:rPr>
          <w:lang w:val="en-GB"/>
        </w:rPr>
        <w:t xml:space="preserve">ces are connected to production rooms </w:t>
      </w:r>
      <w:r w:rsidR="000E3AC9">
        <w:rPr>
          <w:lang w:val="en-GB"/>
        </w:rPr>
        <w:t xml:space="preserve">through ventilation systems, to provide clean air. </w:t>
      </w:r>
      <w:r w:rsidR="002B1524">
        <w:rPr>
          <w:lang w:val="en-GB"/>
        </w:rPr>
        <w:t xml:space="preserve">As already mentioned, the warehouse is attached on the sides of the building and </w:t>
      </w:r>
      <w:r w:rsidR="00135F49">
        <w:rPr>
          <w:lang w:val="en-GB"/>
        </w:rPr>
        <w:t xml:space="preserve">will be used to store </w:t>
      </w:r>
      <w:r w:rsidR="00850AB4">
        <w:rPr>
          <w:lang w:val="en-GB"/>
        </w:rPr>
        <w:t>materials</w:t>
      </w:r>
      <w:r w:rsidR="00E651A2">
        <w:rPr>
          <w:lang w:val="en-GB"/>
        </w:rPr>
        <w:t xml:space="preserve">. Storage of the materials in shelves makes </w:t>
      </w:r>
      <w:r w:rsidR="005B4790">
        <w:rPr>
          <w:lang w:val="en-GB"/>
        </w:rPr>
        <w:t>the work deployment of certain equipment more efficient</w:t>
      </w:r>
      <w:r w:rsidR="005A5E39">
        <w:rPr>
          <w:lang w:val="en-GB"/>
        </w:rPr>
        <w:t xml:space="preserve"> and eas</w:t>
      </w:r>
      <w:r w:rsidR="00EA2372">
        <w:rPr>
          <w:lang w:val="en-GB"/>
        </w:rPr>
        <w:t>es the overview of the inventory</w:t>
      </w:r>
      <w:r w:rsidR="00FC08C5">
        <w:rPr>
          <w:lang w:val="en-GB"/>
        </w:rPr>
        <w:t xml:space="preserve">. </w:t>
      </w:r>
      <w:r w:rsidR="00C952C6">
        <w:rPr>
          <w:lang w:val="en-GB"/>
        </w:rPr>
        <w:t xml:space="preserve">A height of 7 meters will provide enough volume for the storage of all the </w:t>
      </w:r>
      <w:r w:rsidR="000332E2">
        <w:rPr>
          <w:lang w:val="en-GB"/>
        </w:rPr>
        <w:t xml:space="preserve">single-use and reusable goods, as well as raw materials. </w:t>
      </w:r>
      <w:r w:rsidR="00590784">
        <w:rPr>
          <w:lang w:val="en-GB"/>
        </w:rPr>
        <w:t xml:space="preserve">Also attached to the main body of the building is </w:t>
      </w:r>
      <w:r w:rsidR="007B3225">
        <w:rPr>
          <w:lang w:val="en-GB"/>
        </w:rPr>
        <w:t xml:space="preserve">the </w:t>
      </w:r>
      <w:r w:rsidR="00E02949">
        <w:rPr>
          <w:lang w:val="en-GB"/>
        </w:rPr>
        <w:t>entrance</w:t>
      </w:r>
      <w:r w:rsidR="00590784">
        <w:rPr>
          <w:lang w:val="en-GB"/>
        </w:rPr>
        <w:t>.</w:t>
      </w:r>
      <w:r w:rsidR="00E02949">
        <w:rPr>
          <w:lang w:val="en-GB"/>
        </w:rPr>
        <w:t xml:space="preserve"> </w:t>
      </w:r>
      <w:r w:rsidR="000332E2">
        <w:rPr>
          <w:lang w:val="en-GB"/>
        </w:rPr>
        <w:t xml:space="preserve">The entrance should </w:t>
      </w:r>
      <w:r w:rsidR="00402955">
        <w:rPr>
          <w:lang w:val="en-GB"/>
        </w:rPr>
        <w:t>also include a cafeteria and cantina for lunch breaks</w:t>
      </w:r>
      <w:r w:rsidR="00715651">
        <w:rPr>
          <w:lang w:val="en-GB"/>
        </w:rPr>
        <w:t xml:space="preserve"> and after noon breaks</w:t>
      </w:r>
      <w:r w:rsidR="00A772BF">
        <w:rPr>
          <w:lang w:val="en-GB"/>
        </w:rPr>
        <w:t xml:space="preserve">, as well </w:t>
      </w:r>
      <w:r w:rsidR="00256A9B">
        <w:rPr>
          <w:lang w:val="en-GB"/>
        </w:rPr>
        <w:t>as giving the employees the possibility to have a breakfast</w:t>
      </w:r>
      <w:r w:rsidR="00402955">
        <w:rPr>
          <w:lang w:val="en-GB"/>
        </w:rPr>
        <w:t>. Keeping it near the production area</w:t>
      </w:r>
      <w:r w:rsidR="00FD75AE">
        <w:rPr>
          <w:lang w:val="en-GB"/>
        </w:rPr>
        <w:t xml:space="preserve"> will </w:t>
      </w:r>
      <w:r w:rsidR="005410C8">
        <w:rPr>
          <w:lang w:val="en-GB"/>
        </w:rPr>
        <w:t>de</w:t>
      </w:r>
      <w:r w:rsidR="00FD75AE">
        <w:rPr>
          <w:lang w:val="en-GB"/>
        </w:rPr>
        <w:t xml:space="preserve">crease </w:t>
      </w:r>
      <w:r w:rsidR="00D40B68">
        <w:rPr>
          <w:lang w:val="en-GB"/>
        </w:rPr>
        <w:t>non-</w:t>
      </w:r>
      <w:r w:rsidR="005410C8">
        <w:rPr>
          <w:lang w:val="en-GB"/>
        </w:rPr>
        <w:t>productive</w:t>
      </w:r>
      <w:r w:rsidR="006244F8">
        <w:rPr>
          <w:lang w:val="en-GB"/>
        </w:rPr>
        <w:t xml:space="preserve"> time for the employees, due to the little distance </w:t>
      </w:r>
      <w:r w:rsidR="00D40B68">
        <w:rPr>
          <w:lang w:val="en-GB"/>
        </w:rPr>
        <w:t>to</w:t>
      </w:r>
      <w:r w:rsidR="006244F8">
        <w:rPr>
          <w:lang w:val="en-GB"/>
        </w:rPr>
        <w:t xml:space="preserve"> the break room. </w:t>
      </w:r>
    </w:p>
    <w:p w:rsidR="00A0653C" w:rsidP="00A0653C" w:rsidRDefault="00B41E98" w14:paraId="2278F366" w14:textId="77777777">
      <w:pPr>
        <w:keepNext/>
        <w:jc w:val="center"/>
      </w:pPr>
      <w:r w:rsidRPr="00B41E98">
        <w:rPr>
          <w:noProof/>
          <w:lang w:val="en-GB"/>
        </w:rPr>
        <w:drawing>
          <wp:inline distT="0" distB="0" distL="0" distR="0" wp14:anchorId="78C90F12" wp14:editId="16CB352C">
            <wp:extent cx="6564294" cy="3241963"/>
            <wp:effectExtent l="0" t="0" r="825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73771" cy="3246643"/>
                    </a:xfrm>
                    <a:prstGeom prst="rect">
                      <a:avLst/>
                    </a:prstGeom>
                  </pic:spPr>
                </pic:pic>
              </a:graphicData>
            </a:graphic>
          </wp:inline>
        </w:drawing>
      </w:r>
    </w:p>
    <w:p w:rsidR="00BF71A6" w:rsidP="0010799B" w:rsidRDefault="00A0653C" w14:paraId="2BF14F0E" w14:textId="2E753DAA">
      <w:pPr>
        <w:pStyle w:val="Beschriftung"/>
        <w:jc w:val="left"/>
        <w:rPr>
          <w:lang w:val="en-US"/>
        </w:rPr>
      </w:pPr>
      <w:bookmarkStart w:name="_Ref95941702" w:id="123"/>
      <w:bookmarkStart w:name="_Toc96025276" w:id="124"/>
      <w:bookmarkStart w:name="_Toc96072176" w:id="125"/>
      <w:r w:rsidRPr="003369E9">
        <w:rPr>
          <w:lang w:val="en-US"/>
        </w:rPr>
        <w:t xml:space="preserve">Figure </w:t>
      </w:r>
      <w:r>
        <w:fldChar w:fldCharType="begin"/>
      </w:r>
      <w:r w:rsidRPr="003369E9">
        <w:rPr>
          <w:lang w:val="en-US"/>
        </w:rPr>
        <w:instrText xml:space="preserve"> SEQ Figure \* ARABIC </w:instrText>
      </w:r>
      <w:r>
        <w:fldChar w:fldCharType="separate"/>
      </w:r>
      <w:r w:rsidR="00B35361">
        <w:rPr>
          <w:noProof/>
          <w:lang w:val="en-US"/>
        </w:rPr>
        <w:t>11</w:t>
      </w:r>
      <w:r>
        <w:fldChar w:fldCharType="end"/>
      </w:r>
      <w:bookmarkEnd w:id="123"/>
      <w:r w:rsidRPr="003369E9">
        <w:rPr>
          <w:lang w:val="en-US"/>
        </w:rPr>
        <w:t xml:space="preserve">: </w:t>
      </w:r>
      <w:r w:rsidRPr="006D71D1">
        <w:rPr>
          <w:lang w:val="en-US"/>
        </w:rPr>
        <w:t>Height concept of</w:t>
      </w:r>
      <w:r>
        <w:rPr>
          <w:lang w:val="en-US"/>
        </w:rPr>
        <w:t xml:space="preserve"> the designed production facility for mAb production. The different floors, with their respective heights can be seen, as well as the heights of the attached buildings </w:t>
      </w:r>
      <w:r w:rsidR="00C729ED">
        <w:rPr>
          <w:lang w:val="en-US"/>
        </w:rPr>
        <w:t>e.g.,</w:t>
      </w:r>
      <w:r>
        <w:rPr>
          <w:lang w:val="en-US"/>
        </w:rPr>
        <w:t xml:space="preserve"> warehouse.</w:t>
      </w:r>
      <w:bookmarkEnd w:id="124"/>
      <w:bookmarkEnd w:id="125"/>
    </w:p>
    <w:p w:rsidRPr="00A0653C" w:rsidR="00A0653C" w:rsidP="00A0653C" w:rsidRDefault="00A0653C" w14:paraId="30D9041C" w14:textId="77777777">
      <w:pPr>
        <w:rPr>
          <w:lang w:val="en-US"/>
        </w:rPr>
      </w:pPr>
    </w:p>
    <w:p w:rsidR="008D3E93" w:rsidRDefault="008D3E93" w14:paraId="733F0749" w14:textId="77777777">
      <w:pPr>
        <w:spacing w:before="0" w:after="160" w:line="259" w:lineRule="auto"/>
        <w:jc w:val="left"/>
        <w:rPr>
          <w:iCs/>
          <w:sz w:val="18"/>
          <w:szCs w:val="18"/>
          <w:lang w:val="en-US"/>
        </w:rPr>
      </w:pPr>
      <w:bookmarkStart w:name="_Ref95941733" w:id="126"/>
      <w:r>
        <w:rPr>
          <w:lang w:val="en-US"/>
        </w:rPr>
        <w:br w:type="page"/>
      </w:r>
    </w:p>
    <w:p w:rsidRPr="00F70B12" w:rsidR="00526ED6" w:rsidP="00526ED6" w:rsidRDefault="00526ED6" w14:paraId="408B5AC5" w14:textId="27E5BB96">
      <w:pPr>
        <w:pStyle w:val="Beschriftung"/>
        <w:keepNext/>
        <w:rPr>
          <w:lang w:val="en-US"/>
        </w:rPr>
      </w:pPr>
      <w:bookmarkStart w:name="_Toc96066720" w:id="127"/>
      <w:r w:rsidRPr="00F70B12">
        <w:rPr>
          <w:lang w:val="en-US"/>
        </w:rPr>
        <w:lastRenderedPageBreak/>
        <w:t xml:space="preserve">Table </w:t>
      </w:r>
      <w:r>
        <w:fldChar w:fldCharType="begin"/>
      </w:r>
      <w:r w:rsidRPr="00F70B12">
        <w:rPr>
          <w:lang w:val="en-US"/>
        </w:rPr>
        <w:instrText xml:space="preserve"> SEQ Table \* ARABIC </w:instrText>
      </w:r>
      <w:r>
        <w:fldChar w:fldCharType="separate"/>
      </w:r>
      <w:r w:rsidR="00B35361">
        <w:rPr>
          <w:noProof/>
          <w:lang w:val="en-US"/>
        </w:rPr>
        <w:t>5</w:t>
      </w:r>
      <w:r>
        <w:fldChar w:fldCharType="end"/>
      </w:r>
      <w:bookmarkEnd w:id="126"/>
      <w:r w:rsidRPr="00F70B12">
        <w:rPr>
          <w:lang w:val="en-US"/>
        </w:rPr>
        <w:t xml:space="preserve">: </w:t>
      </w:r>
      <w:r w:rsidR="00A2437A">
        <w:rPr>
          <w:lang w:val="en-US"/>
        </w:rPr>
        <w:t xml:space="preserve">Heights of the </w:t>
      </w:r>
      <w:r w:rsidR="003B2964">
        <w:rPr>
          <w:lang w:val="en-US"/>
        </w:rPr>
        <w:t xml:space="preserve">different rooms </w:t>
      </w:r>
      <w:r w:rsidR="00667DE1">
        <w:rPr>
          <w:lang w:val="en-US"/>
        </w:rPr>
        <w:t>based on</w:t>
      </w:r>
      <w:r w:rsidR="003B2964">
        <w:rPr>
          <w:lang w:val="en-US"/>
        </w:rPr>
        <w:t xml:space="preserve"> the height concept</w:t>
      </w:r>
      <w:r w:rsidR="00667DE1">
        <w:rPr>
          <w:lang w:val="en-US"/>
        </w:rPr>
        <w:t>,</w:t>
      </w:r>
      <w:r w:rsidR="003B2964">
        <w:rPr>
          <w:lang w:val="en-US"/>
        </w:rPr>
        <w:t xml:space="preserve"> in meters.</w:t>
      </w:r>
      <w:bookmarkEnd w:id="127"/>
      <w:r w:rsidR="003B2964">
        <w:rPr>
          <w:lang w:val="en-US"/>
        </w:rPr>
        <w:t xml:space="preserve"> </w:t>
      </w:r>
      <w:r w:rsidR="00F70B12">
        <w:rPr>
          <w:lang w:val="en-US"/>
        </w:rPr>
        <w:t xml:space="preserve">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219"/>
        <w:gridCol w:w="1674"/>
      </w:tblGrid>
      <w:tr w:rsidRPr="0027210F" w:rsidR="00BE2780" w:rsidTr="008D3E93" w14:paraId="19EB3259" w14:textId="77777777">
        <w:trPr>
          <w:trHeight w:val="397"/>
        </w:trPr>
        <w:tc>
          <w:tcPr>
            <w:tcW w:w="3219" w:type="dxa"/>
            <w:tcBorders>
              <w:bottom w:val="single" w:color="auto" w:sz="4" w:space="0"/>
              <w:right w:val="single" w:color="auto" w:sz="4" w:space="0"/>
            </w:tcBorders>
            <w:shd w:val="clear" w:color="auto" w:fill="auto"/>
            <w:vAlign w:val="center"/>
          </w:tcPr>
          <w:p w:rsidRPr="00246BCB" w:rsidR="00BE2780" w:rsidP="008D3E93" w:rsidRDefault="00BE2780" w14:paraId="2CA74D4E" w14:textId="77777777">
            <w:pPr>
              <w:spacing w:before="0" w:line="240" w:lineRule="auto"/>
              <w:jc w:val="left"/>
              <w:rPr>
                <w:b/>
                <w:bCs/>
                <w:sz w:val="18"/>
                <w:szCs w:val="16"/>
                <w:lang w:val="en-GB"/>
              </w:rPr>
            </w:pPr>
            <w:r w:rsidRPr="00246BCB">
              <w:rPr>
                <w:b/>
                <w:bCs/>
                <w:sz w:val="18"/>
                <w:szCs w:val="16"/>
                <w:lang w:val="en-GB"/>
              </w:rPr>
              <w:t xml:space="preserve">Room </w:t>
            </w:r>
          </w:p>
        </w:tc>
        <w:tc>
          <w:tcPr>
            <w:tcW w:w="1674" w:type="dxa"/>
            <w:tcBorders>
              <w:left w:val="single" w:color="auto" w:sz="4" w:space="0"/>
              <w:bottom w:val="single" w:color="auto" w:sz="4" w:space="0"/>
            </w:tcBorders>
            <w:shd w:val="clear" w:color="auto" w:fill="auto"/>
            <w:vAlign w:val="center"/>
          </w:tcPr>
          <w:p w:rsidRPr="00246BCB" w:rsidR="00BE2780" w:rsidP="008D3E93" w:rsidRDefault="00BE2780" w14:paraId="294D6A13" w14:textId="77777777">
            <w:pPr>
              <w:spacing w:before="0" w:line="240" w:lineRule="auto"/>
              <w:jc w:val="left"/>
              <w:rPr>
                <w:b/>
                <w:bCs/>
                <w:sz w:val="18"/>
                <w:szCs w:val="16"/>
                <w:lang w:val="en-GB"/>
              </w:rPr>
            </w:pPr>
            <w:r w:rsidRPr="00246BCB">
              <w:rPr>
                <w:b/>
                <w:bCs/>
                <w:sz w:val="18"/>
                <w:szCs w:val="16"/>
                <w:lang w:val="en-GB"/>
              </w:rPr>
              <w:t>Height [m]</w:t>
            </w:r>
          </w:p>
        </w:tc>
      </w:tr>
      <w:tr w:rsidRPr="0027210F" w:rsidR="00BE2780" w:rsidTr="008D3E93" w14:paraId="1009ACE7" w14:textId="77777777">
        <w:trPr>
          <w:trHeight w:val="397"/>
        </w:trPr>
        <w:tc>
          <w:tcPr>
            <w:tcW w:w="3219" w:type="dxa"/>
            <w:tcBorders>
              <w:top w:val="single" w:color="auto" w:sz="4" w:space="0"/>
              <w:right w:val="single" w:color="auto" w:sz="4" w:space="0"/>
            </w:tcBorders>
            <w:vAlign w:val="center"/>
          </w:tcPr>
          <w:p w:rsidRPr="00104CD2" w:rsidR="00BE2780" w:rsidP="008D3E93" w:rsidRDefault="00BE2780" w14:paraId="6EF732D5" w14:textId="77777777">
            <w:pPr>
              <w:spacing w:before="0" w:line="240" w:lineRule="auto"/>
              <w:jc w:val="left"/>
              <w:rPr>
                <w:color w:val="000000" w:themeColor="text1"/>
                <w:sz w:val="18"/>
                <w:szCs w:val="16"/>
                <w:lang w:val="en-GB"/>
              </w:rPr>
            </w:pPr>
            <w:r w:rsidRPr="00104CD2">
              <w:rPr>
                <w:color w:val="000000" w:themeColor="text1"/>
                <w:sz w:val="18"/>
                <w:szCs w:val="16"/>
                <w:lang w:val="en-GB"/>
              </w:rPr>
              <w:t>Basement</w:t>
            </w:r>
          </w:p>
        </w:tc>
        <w:tc>
          <w:tcPr>
            <w:tcW w:w="1674" w:type="dxa"/>
            <w:tcBorders>
              <w:top w:val="single" w:color="auto" w:sz="4" w:space="0"/>
              <w:left w:val="single" w:color="auto" w:sz="4" w:space="0"/>
            </w:tcBorders>
            <w:vAlign w:val="center"/>
          </w:tcPr>
          <w:p w:rsidRPr="00104CD2" w:rsidR="00BE2780" w:rsidP="008D3E93" w:rsidRDefault="00BE2780" w14:paraId="1C65FF8E" w14:textId="77777777">
            <w:pPr>
              <w:spacing w:before="0" w:line="240" w:lineRule="auto"/>
              <w:jc w:val="left"/>
              <w:rPr>
                <w:color w:val="000000" w:themeColor="text1"/>
                <w:sz w:val="18"/>
                <w:szCs w:val="16"/>
                <w:lang w:val="en-GB"/>
              </w:rPr>
            </w:pPr>
            <w:r w:rsidRPr="00104CD2">
              <w:rPr>
                <w:color w:val="000000" w:themeColor="text1"/>
                <w:sz w:val="18"/>
                <w:szCs w:val="16"/>
                <w:lang w:val="en-GB"/>
              </w:rPr>
              <w:t>3</w:t>
            </w:r>
          </w:p>
        </w:tc>
      </w:tr>
      <w:tr w:rsidRPr="0027210F" w:rsidR="00BE2780" w:rsidTr="008D3E93" w14:paraId="3E0FDA10" w14:textId="77777777">
        <w:trPr>
          <w:trHeight w:val="397"/>
        </w:trPr>
        <w:tc>
          <w:tcPr>
            <w:tcW w:w="3219" w:type="dxa"/>
            <w:tcBorders>
              <w:right w:val="single" w:color="auto" w:sz="4" w:space="0"/>
            </w:tcBorders>
            <w:vAlign w:val="center"/>
          </w:tcPr>
          <w:p w:rsidRPr="00104CD2" w:rsidR="00BE2780" w:rsidP="008D3E93" w:rsidRDefault="00BE2780" w14:paraId="5E3AC3E0" w14:textId="77777777">
            <w:pPr>
              <w:spacing w:before="0" w:line="240" w:lineRule="auto"/>
              <w:jc w:val="left"/>
              <w:rPr>
                <w:color w:val="000000" w:themeColor="text1"/>
                <w:sz w:val="18"/>
                <w:szCs w:val="16"/>
                <w:lang w:val="en-GB"/>
              </w:rPr>
            </w:pPr>
            <w:r w:rsidRPr="00104CD2">
              <w:rPr>
                <w:color w:val="000000" w:themeColor="text1"/>
                <w:sz w:val="18"/>
                <w:szCs w:val="16"/>
                <w:lang w:val="en-GB"/>
              </w:rPr>
              <w:t>Personnel/Material airlock</w:t>
            </w:r>
          </w:p>
        </w:tc>
        <w:tc>
          <w:tcPr>
            <w:tcW w:w="1674" w:type="dxa"/>
            <w:tcBorders>
              <w:left w:val="single" w:color="auto" w:sz="4" w:space="0"/>
            </w:tcBorders>
            <w:vAlign w:val="center"/>
          </w:tcPr>
          <w:p w:rsidRPr="00104CD2" w:rsidR="00BE2780" w:rsidP="008D3E93" w:rsidRDefault="0017003B" w14:paraId="0F795DCA" w14:textId="711E3742">
            <w:pPr>
              <w:spacing w:before="0" w:line="240" w:lineRule="auto"/>
              <w:jc w:val="left"/>
              <w:rPr>
                <w:color w:val="000000" w:themeColor="text1"/>
                <w:sz w:val="18"/>
                <w:szCs w:val="16"/>
                <w:lang w:val="en-GB"/>
              </w:rPr>
            </w:pPr>
            <w:r w:rsidRPr="00104CD2">
              <w:rPr>
                <w:color w:val="000000" w:themeColor="text1"/>
                <w:sz w:val="18"/>
                <w:szCs w:val="16"/>
                <w:lang w:val="en-GB"/>
              </w:rPr>
              <w:t>3</w:t>
            </w:r>
          </w:p>
        </w:tc>
      </w:tr>
      <w:tr w:rsidRPr="0027210F" w:rsidR="00BE2780" w:rsidTr="008D3E93" w14:paraId="1D8D1665" w14:textId="77777777">
        <w:trPr>
          <w:trHeight w:val="397"/>
        </w:trPr>
        <w:tc>
          <w:tcPr>
            <w:tcW w:w="3219" w:type="dxa"/>
            <w:tcBorders>
              <w:right w:val="single" w:color="auto" w:sz="4" w:space="0"/>
            </w:tcBorders>
            <w:vAlign w:val="center"/>
          </w:tcPr>
          <w:p w:rsidRPr="00104CD2" w:rsidR="00BE2780" w:rsidP="008D3E93" w:rsidRDefault="00BE2780" w14:paraId="012D5CD3" w14:textId="77777777">
            <w:pPr>
              <w:spacing w:before="0" w:line="240" w:lineRule="auto"/>
              <w:jc w:val="left"/>
              <w:rPr>
                <w:sz w:val="18"/>
                <w:szCs w:val="16"/>
                <w:lang w:val="en-GB"/>
              </w:rPr>
            </w:pPr>
            <w:r w:rsidRPr="00104CD2">
              <w:rPr>
                <w:sz w:val="18"/>
                <w:szCs w:val="16"/>
                <w:lang w:val="en-GB"/>
              </w:rPr>
              <w:t>Buffer Preparation</w:t>
            </w:r>
          </w:p>
        </w:tc>
        <w:tc>
          <w:tcPr>
            <w:tcW w:w="1674" w:type="dxa"/>
            <w:tcBorders>
              <w:left w:val="single" w:color="auto" w:sz="4" w:space="0"/>
            </w:tcBorders>
            <w:vAlign w:val="center"/>
          </w:tcPr>
          <w:p w:rsidRPr="00104CD2" w:rsidR="00BE2780" w:rsidP="008D3E93" w:rsidRDefault="004C079E" w14:paraId="444EC94B" w14:textId="004602BE">
            <w:pPr>
              <w:spacing w:before="0" w:line="240" w:lineRule="auto"/>
              <w:jc w:val="left"/>
              <w:rPr>
                <w:sz w:val="18"/>
                <w:szCs w:val="16"/>
                <w:lang w:val="en-GB"/>
              </w:rPr>
            </w:pPr>
            <w:r w:rsidRPr="00104CD2">
              <w:rPr>
                <w:sz w:val="18"/>
                <w:szCs w:val="16"/>
                <w:lang w:val="en-GB"/>
              </w:rPr>
              <w:t>4</w:t>
            </w:r>
          </w:p>
        </w:tc>
      </w:tr>
      <w:tr w:rsidRPr="0027210F" w:rsidR="00BE2780" w:rsidTr="008D3E93" w14:paraId="436F71E4" w14:textId="77777777">
        <w:trPr>
          <w:trHeight w:val="397"/>
        </w:trPr>
        <w:tc>
          <w:tcPr>
            <w:tcW w:w="3219" w:type="dxa"/>
            <w:tcBorders>
              <w:right w:val="single" w:color="auto" w:sz="4" w:space="0"/>
            </w:tcBorders>
            <w:vAlign w:val="center"/>
          </w:tcPr>
          <w:p w:rsidRPr="00104CD2" w:rsidR="00BE2780" w:rsidP="008D3E93" w:rsidRDefault="00BE2780" w14:paraId="48A0DEF5" w14:textId="77777777">
            <w:pPr>
              <w:spacing w:before="0" w:line="240" w:lineRule="auto"/>
              <w:jc w:val="left"/>
              <w:rPr>
                <w:sz w:val="18"/>
                <w:szCs w:val="16"/>
                <w:lang w:val="en-GB"/>
              </w:rPr>
            </w:pPr>
            <w:r w:rsidRPr="00104CD2">
              <w:rPr>
                <w:sz w:val="18"/>
                <w:szCs w:val="16"/>
                <w:lang w:val="en-GB"/>
              </w:rPr>
              <w:t>Upstream</w:t>
            </w:r>
          </w:p>
        </w:tc>
        <w:tc>
          <w:tcPr>
            <w:tcW w:w="1674" w:type="dxa"/>
            <w:tcBorders>
              <w:left w:val="single" w:color="auto" w:sz="4" w:space="0"/>
            </w:tcBorders>
            <w:vAlign w:val="center"/>
          </w:tcPr>
          <w:p w:rsidRPr="00104CD2" w:rsidR="00BE2780" w:rsidP="008D3E93" w:rsidRDefault="00BE2780" w14:paraId="5E9634AB" w14:textId="77777777">
            <w:pPr>
              <w:spacing w:before="0" w:line="240" w:lineRule="auto"/>
              <w:jc w:val="left"/>
              <w:rPr>
                <w:sz w:val="18"/>
                <w:szCs w:val="16"/>
                <w:lang w:val="en-GB"/>
              </w:rPr>
            </w:pPr>
            <w:r w:rsidRPr="00104CD2">
              <w:rPr>
                <w:sz w:val="18"/>
                <w:szCs w:val="16"/>
                <w:lang w:val="en-GB"/>
              </w:rPr>
              <w:t>3</w:t>
            </w:r>
          </w:p>
        </w:tc>
      </w:tr>
      <w:tr w:rsidRPr="0027210F" w:rsidR="00BE2780" w:rsidTr="008D3E93" w14:paraId="0FCF9758" w14:textId="77777777">
        <w:trPr>
          <w:trHeight w:val="397"/>
        </w:trPr>
        <w:tc>
          <w:tcPr>
            <w:tcW w:w="3219" w:type="dxa"/>
            <w:tcBorders>
              <w:right w:val="single" w:color="auto" w:sz="4" w:space="0"/>
            </w:tcBorders>
            <w:vAlign w:val="center"/>
          </w:tcPr>
          <w:p w:rsidRPr="00104CD2" w:rsidR="00BE2780" w:rsidP="008D3E93" w:rsidRDefault="00BE2780" w14:paraId="257115A4" w14:textId="77777777">
            <w:pPr>
              <w:spacing w:before="0" w:line="240" w:lineRule="auto"/>
              <w:jc w:val="left"/>
              <w:rPr>
                <w:color w:val="000000" w:themeColor="text1"/>
                <w:sz w:val="18"/>
                <w:szCs w:val="16"/>
                <w:lang w:val="en-GB"/>
              </w:rPr>
            </w:pPr>
            <w:r w:rsidRPr="00104CD2">
              <w:rPr>
                <w:color w:val="000000" w:themeColor="text1"/>
                <w:sz w:val="18"/>
                <w:szCs w:val="16"/>
                <w:lang w:val="en-GB"/>
              </w:rPr>
              <w:t>Downstream</w:t>
            </w:r>
          </w:p>
        </w:tc>
        <w:tc>
          <w:tcPr>
            <w:tcW w:w="1674" w:type="dxa"/>
            <w:tcBorders>
              <w:left w:val="single" w:color="auto" w:sz="4" w:space="0"/>
            </w:tcBorders>
            <w:vAlign w:val="center"/>
          </w:tcPr>
          <w:p w:rsidRPr="00104CD2" w:rsidR="00BE2780" w:rsidP="008D3E93" w:rsidRDefault="0017003B" w14:paraId="7E57F7EF" w14:textId="3F66B2A9">
            <w:pPr>
              <w:spacing w:before="0" w:line="240" w:lineRule="auto"/>
              <w:jc w:val="left"/>
              <w:rPr>
                <w:color w:val="000000" w:themeColor="text1"/>
                <w:sz w:val="18"/>
                <w:szCs w:val="16"/>
                <w:lang w:val="en-GB"/>
              </w:rPr>
            </w:pPr>
            <w:r w:rsidRPr="00104CD2">
              <w:rPr>
                <w:color w:val="000000" w:themeColor="text1"/>
                <w:sz w:val="18"/>
                <w:szCs w:val="16"/>
                <w:lang w:val="en-GB"/>
              </w:rPr>
              <w:t>3</w:t>
            </w:r>
          </w:p>
        </w:tc>
      </w:tr>
      <w:tr w:rsidRPr="0027210F" w:rsidR="00BE2780" w:rsidTr="008D3E93" w14:paraId="56F59223" w14:textId="77777777">
        <w:trPr>
          <w:trHeight w:val="397"/>
        </w:trPr>
        <w:tc>
          <w:tcPr>
            <w:tcW w:w="3219" w:type="dxa"/>
            <w:tcBorders>
              <w:right w:val="single" w:color="auto" w:sz="4" w:space="0"/>
            </w:tcBorders>
            <w:vAlign w:val="center"/>
          </w:tcPr>
          <w:p w:rsidRPr="00104CD2" w:rsidR="00BE2780" w:rsidP="008D3E93" w:rsidRDefault="00BE2780" w14:paraId="29EDC6D7" w14:textId="77777777">
            <w:pPr>
              <w:spacing w:before="0" w:line="240" w:lineRule="auto"/>
              <w:jc w:val="left"/>
              <w:rPr>
                <w:sz w:val="18"/>
                <w:szCs w:val="16"/>
                <w:lang w:val="en-GB"/>
              </w:rPr>
            </w:pPr>
            <w:r w:rsidRPr="00104CD2">
              <w:rPr>
                <w:sz w:val="18"/>
                <w:szCs w:val="16"/>
                <w:lang w:val="en-GB"/>
              </w:rPr>
              <w:t>Warehouse Storage</w:t>
            </w:r>
          </w:p>
        </w:tc>
        <w:tc>
          <w:tcPr>
            <w:tcW w:w="1674" w:type="dxa"/>
            <w:tcBorders>
              <w:left w:val="single" w:color="auto" w:sz="4" w:space="0"/>
            </w:tcBorders>
            <w:vAlign w:val="center"/>
          </w:tcPr>
          <w:p w:rsidRPr="00104CD2" w:rsidR="00BE2780" w:rsidP="008D3E93" w:rsidRDefault="00BE2780" w14:paraId="21F1DE9B" w14:textId="77777777">
            <w:pPr>
              <w:spacing w:before="0" w:line="240" w:lineRule="auto"/>
              <w:jc w:val="left"/>
              <w:rPr>
                <w:sz w:val="18"/>
                <w:szCs w:val="16"/>
                <w:lang w:val="en-GB"/>
              </w:rPr>
            </w:pPr>
            <w:r w:rsidRPr="00104CD2">
              <w:rPr>
                <w:sz w:val="18"/>
                <w:szCs w:val="16"/>
                <w:lang w:val="en-GB"/>
              </w:rPr>
              <w:t>7</w:t>
            </w:r>
          </w:p>
        </w:tc>
      </w:tr>
      <w:tr w:rsidRPr="0027210F" w:rsidR="00BE2780" w:rsidTr="008D3E93" w14:paraId="568A4210" w14:textId="77777777">
        <w:trPr>
          <w:trHeight w:val="397"/>
        </w:trPr>
        <w:tc>
          <w:tcPr>
            <w:tcW w:w="3219" w:type="dxa"/>
            <w:tcBorders>
              <w:right w:val="single" w:color="auto" w:sz="4" w:space="0"/>
            </w:tcBorders>
            <w:vAlign w:val="center"/>
          </w:tcPr>
          <w:p w:rsidRPr="00104CD2" w:rsidR="00BE2780" w:rsidP="008D3E93" w:rsidRDefault="00BE2780" w14:paraId="25F41A8A" w14:textId="77777777">
            <w:pPr>
              <w:spacing w:before="0" w:line="240" w:lineRule="auto"/>
              <w:jc w:val="left"/>
              <w:rPr>
                <w:sz w:val="18"/>
                <w:szCs w:val="16"/>
                <w:lang w:val="en-GB"/>
              </w:rPr>
            </w:pPr>
            <w:r w:rsidRPr="00104CD2">
              <w:rPr>
                <w:sz w:val="18"/>
                <w:szCs w:val="16"/>
                <w:lang w:val="en-GB"/>
              </w:rPr>
              <w:t>Crawl space</w:t>
            </w:r>
          </w:p>
        </w:tc>
        <w:tc>
          <w:tcPr>
            <w:tcW w:w="1674" w:type="dxa"/>
            <w:tcBorders>
              <w:left w:val="single" w:color="auto" w:sz="4" w:space="0"/>
            </w:tcBorders>
            <w:vAlign w:val="center"/>
          </w:tcPr>
          <w:p w:rsidRPr="00104CD2" w:rsidR="00BE2780" w:rsidP="008D3E93" w:rsidRDefault="00BE2780" w14:paraId="20AAE119" w14:textId="77777777">
            <w:pPr>
              <w:spacing w:before="0" w:line="240" w:lineRule="auto"/>
              <w:jc w:val="left"/>
              <w:rPr>
                <w:sz w:val="18"/>
                <w:szCs w:val="16"/>
                <w:lang w:val="en-GB"/>
              </w:rPr>
            </w:pPr>
            <w:r w:rsidRPr="00104CD2">
              <w:rPr>
                <w:sz w:val="18"/>
                <w:szCs w:val="16"/>
                <w:lang w:val="en-GB"/>
              </w:rPr>
              <w:t>1</w:t>
            </w:r>
          </w:p>
        </w:tc>
      </w:tr>
      <w:tr w:rsidRPr="0027210F" w:rsidR="00BE2780" w:rsidTr="008D3E93" w14:paraId="1186437B" w14:textId="77777777">
        <w:trPr>
          <w:trHeight w:val="397"/>
        </w:trPr>
        <w:tc>
          <w:tcPr>
            <w:tcW w:w="3219" w:type="dxa"/>
            <w:tcBorders>
              <w:right w:val="single" w:color="auto" w:sz="4" w:space="0"/>
            </w:tcBorders>
            <w:vAlign w:val="center"/>
          </w:tcPr>
          <w:p w:rsidRPr="00104CD2" w:rsidR="00BE2780" w:rsidP="008D3E93" w:rsidRDefault="00BE2780" w14:paraId="111552AE" w14:textId="77777777">
            <w:pPr>
              <w:spacing w:before="0" w:line="240" w:lineRule="auto"/>
              <w:jc w:val="left"/>
              <w:rPr>
                <w:sz w:val="18"/>
                <w:szCs w:val="16"/>
                <w:lang w:val="en-GB"/>
              </w:rPr>
            </w:pPr>
            <w:r w:rsidRPr="00104CD2">
              <w:rPr>
                <w:sz w:val="18"/>
                <w:szCs w:val="16"/>
                <w:lang w:val="en-GB"/>
              </w:rPr>
              <w:t>Entrance</w:t>
            </w:r>
          </w:p>
        </w:tc>
        <w:tc>
          <w:tcPr>
            <w:tcW w:w="1674" w:type="dxa"/>
            <w:tcBorders>
              <w:left w:val="single" w:color="auto" w:sz="4" w:space="0"/>
            </w:tcBorders>
            <w:vAlign w:val="center"/>
          </w:tcPr>
          <w:p w:rsidRPr="00104CD2" w:rsidR="00BE2780" w:rsidP="008D3E93" w:rsidRDefault="00BE2780" w14:paraId="7A11A224" w14:textId="77777777">
            <w:pPr>
              <w:spacing w:before="0" w:line="240" w:lineRule="auto"/>
              <w:jc w:val="left"/>
              <w:rPr>
                <w:sz w:val="18"/>
                <w:szCs w:val="16"/>
                <w:lang w:val="en-GB"/>
              </w:rPr>
            </w:pPr>
            <w:r w:rsidRPr="00104CD2">
              <w:rPr>
                <w:sz w:val="18"/>
                <w:szCs w:val="16"/>
                <w:lang w:val="en-GB"/>
              </w:rPr>
              <w:t>5</w:t>
            </w:r>
          </w:p>
        </w:tc>
      </w:tr>
      <w:tr w:rsidRPr="0027210F" w:rsidR="00BE2780" w:rsidTr="008D3E93" w14:paraId="3E8CAD41" w14:textId="77777777">
        <w:trPr>
          <w:trHeight w:val="397"/>
        </w:trPr>
        <w:tc>
          <w:tcPr>
            <w:tcW w:w="3219" w:type="dxa"/>
            <w:tcBorders>
              <w:right w:val="single" w:color="auto" w:sz="4" w:space="0"/>
            </w:tcBorders>
            <w:vAlign w:val="center"/>
          </w:tcPr>
          <w:p w:rsidRPr="00104CD2" w:rsidR="00BE2780" w:rsidP="008D3E93" w:rsidRDefault="00BE2780" w14:paraId="66D777A9" w14:textId="77777777">
            <w:pPr>
              <w:spacing w:before="0" w:line="240" w:lineRule="auto"/>
              <w:jc w:val="left"/>
              <w:rPr>
                <w:sz w:val="18"/>
                <w:szCs w:val="16"/>
                <w:lang w:val="en-GB"/>
              </w:rPr>
            </w:pPr>
            <w:r w:rsidRPr="00104CD2">
              <w:rPr>
                <w:sz w:val="18"/>
                <w:szCs w:val="16"/>
                <w:lang w:val="en-GB"/>
              </w:rPr>
              <w:t>Office</w:t>
            </w:r>
          </w:p>
        </w:tc>
        <w:tc>
          <w:tcPr>
            <w:tcW w:w="1674" w:type="dxa"/>
            <w:tcBorders>
              <w:left w:val="single" w:color="auto" w:sz="4" w:space="0"/>
            </w:tcBorders>
            <w:vAlign w:val="center"/>
          </w:tcPr>
          <w:p w:rsidRPr="00104CD2" w:rsidR="00BE2780" w:rsidP="008D3E93" w:rsidRDefault="00BE2780" w14:paraId="73166E26" w14:textId="77777777">
            <w:pPr>
              <w:spacing w:before="0" w:line="240" w:lineRule="auto"/>
              <w:jc w:val="left"/>
              <w:rPr>
                <w:sz w:val="18"/>
                <w:szCs w:val="16"/>
                <w:lang w:val="en-GB"/>
              </w:rPr>
            </w:pPr>
            <w:r w:rsidRPr="00104CD2">
              <w:rPr>
                <w:sz w:val="18"/>
                <w:szCs w:val="16"/>
                <w:lang w:val="en-GB"/>
              </w:rPr>
              <w:t>5</w:t>
            </w:r>
          </w:p>
        </w:tc>
      </w:tr>
      <w:tr w:rsidRPr="0027210F" w:rsidR="00BE2780" w:rsidTr="008D3E93" w14:paraId="58F86BB9" w14:textId="77777777">
        <w:trPr>
          <w:trHeight w:val="397"/>
        </w:trPr>
        <w:tc>
          <w:tcPr>
            <w:tcW w:w="3219" w:type="dxa"/>
            <w:tcBorders>
              <w:bottom w:val="single" w:color="auto" w:sz="4" w:space="0"/>
              <w:right w:val="single" w:color="auto" w:sz="4" w:space="0"/>
            </w:tcBorders>
            <w:vAlign w:val="center"/>
          </w:tcPr>
          <w:p w:rsidRPr="00104CD2" w:rsidR="00BE2780" w:rsidP="008D3E93" w:rsidRDefault="00BE2780" w14:paraId="35DF5D6C" w14:textId="77777777">
            <w:pPr>
              <w:spacing w:before="0" w:line="240" w:lineRule="auto"/>
              <w:jc w:val="left"/>
              <w:rPr>
                <w:sz w:val="18"/>
                <w:szCs w:val="16"/>
                <w:lang w:val="en-GB"/>
              </w:rPr>
            </w:pPr>
            <w:r w:rsidRPr="00104CD2">
              <w:rPr>
                <w:sz w:val="18"/>
                <w:szCs w:val="16"/>
                <w:lang w:val="en-GB"/>
              </w:rPr>
              <w:t>HVAC room</w:t>
            </w:r>
          </w:p>
        </w:tc>
        <w:tc>
          <w:tcPr>
            <w:tcW w:w="1674" w:type="dxa"/>
            <w:tcBorders>
              <w:left w:val="single" w:color="auto" w:sz="4" w:space="0"/>
              <w:bottom w:val="single" w:color="auto" w:sz="4" w:space="0"/>
            </w:tcBorders>
            <w:vAlign w:val="center"/>
          </w:tcPr>
          <w:p w:rsidRPr="00104CD2" w:rsidR="00BE2780" w:rsidP="008D3E93" w:rsidRDefault="00BE2780" w14:paraId="550FC4A9" w14:textId="77777777">
            <w:pPr>
              <w:spacing w:before="0" w:line="240" w:lineRule="auto"/>
              <w:jc w:val="left"/>
              <w:rPr>
                <w:sz w:val="18"/>
                <w:szCs w:val="16"/>
                <w:lang w:val="en-GB"/>
              </w:rPr>
            </w:pPr>
            <w:r w:rsidRPr="00104CD2">
              <w:rPr>
                <w:sz w:val="18"/>
                <w:szCs w:val="16"/>
                <w:lang w:val="en-GB"/>
              </w:rPr>
              <w:t>5</w:t>
            </w:r>
          </w:p>
        </w:tc>
      </w:tr>
    </w:tbl>
    <w:p w:rsidR="009E2D32" w:rsidP="00172C91" w:rsidRDefault="001D366B" w14:paraId="68744E50" w14:textId="4B90B784">
      <w:pPr>
        <w:pStyle w:val="berschrift3"/>
      </w:pPr>
      <w:bookmarkStart w:name="_Toc96002255" w:id="128"/>
      <w:bookmarkStart w:name="_Toc96002642" w:id="129"/>
      <w:bookmarkStart w:name="_Toc96025230" w:id="130"/>
      <w:r>
        <w:t>3D</w:t>
      </w:r>
      <w:r w:rsidR="0028720D">
        <w:t xml:space="preserve"> and 2D</w:t>
      </w:r>
      <w:r>
        <w:t xml:space="preserve"> layout of the production area</w:t>
      </w:r>
      <w:bookmarkEnd w:id="128"/>
      <w:bookmarkEnd w:id="129"/>
      <w:bookmarkEnd w:id="130"/>
    </w:p>
    <w:p w:rsidRPr="001D366B" w:rsidR="001D366B" w:rsidP="001D366B" w:rsidRDefault="007C4671" w14:paraId="56297D25" w14:textId="607887BD">
      <w:pPr>
        <w:rPr>
          <w:lang w:val="en-GB"/>
        </w:rPr>
      </w:pPr>
      <w:r>
        <w:rPr>
          <w:lang w:val="en-GB"/>
        </w:rPr>
        <w:t>With the program</w:t>
      </w:r>
      <w:r w:rsidR="00E5664D">
        <w:rPr>
          <w:lang w:val="en-GB"/>
        </w:rPr>
        <w:t xml:space="preserve"> HakoBio a 3D layout of th</w:t>
      </w:r>
      <w:r w:rsidR="00DA08F1">
        <w:rPr>
          <w:lang w:val="en-GB"/>
        </w:rPr>
        <w:t>e production area, as well as the media and buffer preparation area</w:t>
      </w:r>
      <w:r w:rsidR="00E5664D">
        <w:rPr>
          <w:lang w:val="en-GB"/>
        </w:rPr>
        <w:t xml:space="preserve"> </w:t>
      </w:r>
      <w:r w:rsidR="00003EE1">
        <w:rPr>
          <w:lang w:val="en-GB"/>
        </w:rPr>
        <w:t>were</w:t>
      </w:r>
      <w:r w:rsidR="00E5664D">
        <w:rPr>
          <w:lang w:val="en-GB"/>
        </w:rPr>
        <w:t xml:space="preserve"> made. This is seen in the</w:t>
      </w:r>
      <w:r w:rsidR="0058058E">
        <w:rPr>
          <w:lang w:val="en-GB"/>
        </w:rPr>
        <w:t xml:space="preserve"> </w:t>
      </w:r>
      <w:r w:rsidR="0058058E">
        <w:rPr>
          <w:lang w:val="en-GB"/>
        </w:rPr>
        <w:fldChar w:fldCharType="begin"/>
      </w:r>
      <w:r w:rsidR="0058058E">
        <w:rPr>
          <w:lang w:val="en-GB"/>
        </w:rPr>
        <w:instrText xml:space="preserve"> REF _Ref95998905 \h </w:instrText>
      </w:r>
      <w:r w:rsidR="0058058E">
        <w:rPr>
          <w:lang w:val="en-GB"/>
        </w:rPr>
      </w:r>
      <w:r w:rsidR="0058058E">
        <w:rPr>
          <w:lang w:val="en-GB"/>
        </w:rPr>
        <w:fldChar w:fldCharType="separate"/>
      </w:r>
      <w:r w:rsidRPr="00F26ADC" w:rsidR="00B35361">
        <w:rPr>
          <w:lang w:val="en-US"/>
        </w:rPr>
        <w:t xml:space="preserve">Figure </w:t>
      </w:r>
      <w:r w:rsidR="00B35361">
        <w:rPr>
          <w:noProof/>
          <w:lang w:val="en-US"/>
        </w:rPr>
        <w:t>12</w:t>
      </w:r>
      <w:r w:rsidR="0058058E">
        <w:rPr>
          <w:lang w:val="en-GB"/>
        </w:rPr>
        <w:fldChar w:fldCharType="end"/>
      </w:r>
      <w:r w:rsidR="00884392">
        <w:rPr>
          <w:lang w:val="en-GB"/>
        </w:rPr>
        <w:t>.</w:t>
      </w:r>
      <w:r w:rsidR="00E5664D">
        <w:rPr>
          <w:lang w:val="en-GB"/>
        </w:rPr>
        <w:t xml:space="preserve"> </w:t>
      </w:r>
      <w:r w:rsidR="00003EE1">
        <w:rPr>
          <w:lang w:val="en-GB"/>
        </w:rPr>
        <w:t xml:space="preserve"> </w:t>
      </w:r>
      <w:r w:rsidR="00C84739">
        <w:rPr>
          <w:lang w:val="en-GB"/>
        </w:rPr>
        <w:t xml:space="preserve">Dependent on the room classification an air lock </w:t>
      </w:r>
      <w:r w:rsidR="00597773">
        <w:rPr>
          <w:lang w:val="en-GB"/>
        </w:rPr>
        <w:t>needs to be crossed to get to another room. Therefo</w:t>
      </w:r>
      <w:r w:rsidR="00947746">
        <w:rPr>
          <w:lang w:val="en-GB"/>
        </w:rPr>
        <w:t>re,</w:t>
      </w:r>
      <w:r w:rsidR="00597773">
        <w:rPr>
          <w:lang w:val="en-GB"/>
        </w:rPr>
        <w:t xml:space="preserve"> a personal and a material airlock was </w:t>
      </w:r>
      <w:r w:rsidR="00E07BCB">
        <w:rPr>
          <w:lang w:val="en-GB"/>
        </w:rPr>
        <w:t>inserted</w:t>
      </w:r>
      <w:r w:rsidR="00597773">
        <w:rPr>
          <w:lang w:val="en-GB"/>
        </w:rPr>
        <w:t xml:space="preserve">. </w:t>
      </w:r>
      <w:r w:rsidR="00E9663A">
        <w:rPr>
          <w:lang w:val="en-GB"/>
        </w:rPr>
        <w:t xml:space="preserve">For </w:t>
      </w:r>
      <w:r w:rsidR="007717C8">
        <w:rPr>
          <w:lang w:val="en-GB"/>
        </w:rPr>
        <w:t>example,</w:t>
      </w:r>
      <w:r w:rsidR="00E9663A">
        <w:rPr>
          <w:lang w:val="en-GB"/>
        </w:rPr>
        <w:t xml:space="preserve"> </w:t>
      </w:r>
      <w:r w:rsidR="0065304C">
        <w:rPr>
          <w:lang w:val="en-GB"/>
        </w:rPr>
        <w:t>to enter</w:t>
      </w:r>
      <w:r w:rsidR="00E9663A">
        <w:rPr>
          <w:lang w:val="en-GB"/>
        </w:rPr>
        <w:t xml:space="preserve"> the USP inoculum production </w:t>
      </w:r>
      <w:r w:rsidR="00ED7841">
        <w:rPr>
          <w:lang w:val="en-GB"/>
        </w:rPr>
        <w:t>(</w:t>
      </w:r>
      <w:r w:rsidR="00E9663A">
        <w:rPr>
          <w:lang w:val="en-GB"/>
        </w:rPr>
        <w:t xml:space="preserve">class </w:t>
      </w:r>
      <w:r w:rsidR="00725E16">
        <w:rPr>
          <w:lang w:val="en-GB"/>
        </w:rPr>
        <w:t>C</w:t>
      </w:r>
      <w:r w:rsidR="00ED7841">
        <w:rPr>
          <w:lang w:val="en-GB"/>
        </w:rPr>
        <w:t>)</w:t>
      </w:r>
      <w:r w:rsidR="00E862C5">
        <w:rPr>
          <w:lang w:val="en-GB"/>
        </w:rPr>
        <w:t xml:space="preserve"> from</w:t>
      </w:r>
      <w:r w:rsidR="00585173">
        <w:rPr>
          <w:lang w:val="en-GB"/>
        </w:rPr>
        <w:t xml:space="preserve"> the USP production area </w:t>
      </w:r>
      <w:r w:rsidR="00293595">
        <w:rPr>
          <w:lang w:val="en-GB"/>
        </w:rPr>
        <w:t>(class D)</w:t>
      </w:r>
      <w:r w:rsidR="00725E16">
        <w:rPr>
          <w:lang w:val="en-GB"/>
        </w:rPr>
        <w:t xml:space="preserve"> an air lock </w:t>
      </w:r>
      <w:r w:rsidR="00226097">
        <w:rPr>
          <w:lang w:val="en-GB"/>
        </w:rPr>
        <w:t>must</w:t>
      </w:r>
      <w:r w:rsidR="00725E16">
        <w:rPr>
          <w:lang w:val="en-GB"/>
        </w:rPr>
        <w:t xml:space="preserve"> be crossed. </w:t>
      </w:r>
      <w:r w:rsidR="004D7996">
        <w:rPr>
          <w:lang w:val="en-GB"/>
        </w:rPr>
        <w:t>This also applies for</w:t>
      </w:r>
      <w:r w:rsidR="00725E16">
        <w:rPr>
          <w:lang w:val="en-GB"/>
        </w:rPr>
        <w:t xml:space="preserve"> the </w:t>
      </w:r>
      <w:r w:rsidR="00777892">
        <w:rPr>
          <w:lang w:val="en-GB"/>
        </w:rPr>
        <w:t>transition from an USP area (mostly classification D) to</w:t>
      </w:r>
      <w:r w:rsidR="00DE4D35">
        <w:rPr>
          <w:lang w:val="en-GB"/>
        </w:rPr>
        <w:t xml:space="preserve"> DSP V+/- area (classification C).  </w:t>
      </w:r>
    </w:p>
    <w:p w:rsidR="00F26ADC" w:rsidP="008D3E93" w:rsidRDefault="001A248B" w14:paraId="17C886EB" w14:textId="77777777">
      <w:pPr>
        <w:keepNext/>
        <w:jc w:val="left"/>
      </w:pPr>
      <w:r>
        <w:rPr>
          <w:noProof/>
        </w:rPr>
        <w:lastRenderedPageBreak/>
        <w:drawing>
          <wp:inline distT="0" distB="0" distL="0" distR="0" wp14:anchorId="2BB02DBB" wp14:editId="698BAC99">
            <wp:extent cx="6120130" cy="3662680"/>
            <wp:effectExtent l="0" t="0" r="1270" b="0"/>
            <wp:docPr id="1682005901" name="Grafik 1682005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05901" name="Grafik 168200590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20130" cy="3662680"/>
                    </a:xfrm>
                    <a:prstGeom prst="rect">
                      <a:avLst/>
                    </a:prstGeom>
                  </pic:spPr>
                </pic:pic>
              </a:graphicData>
            </a:graphic>
          </wp:inline>
        </w:drawing>
      </w:r>
    </w:p>
    <w:p w:rsidR="005634D6" w:rsidP="00F26ADC" w:rsidRDefault="00F26ADC" w14:paraId="571E0EB0" w14:textId="7CBD1D41">
      <w:pPr>
        <w:pStyle w:val="Beschriftung"/>
        <w:rPr>
          <w:lang w:val="en-US"/>
        </w:rPr>
      </w:pPr>
      <w:bookmarkStart w:name="_Ref95998905" w:id="131"/>
      <w:bookmarkStart w:name="_Ref95998885" w:id="132"/>
      <w:bookmarkStart w:name="_Toc96025277" w:id="133"/>
      <w:bookmarkStart w:name="_Toc96072177" w:id="134"/>
      <w:r w:rsidRPr="00F26ADC">
        <w:rPr>
          <w:lang w:val="en-US"/>
        </w:rPr>
        <w:t xml:space="preserve">Figure </w:t>
      </w:r>
      <w:r>
        <w:fldChar w:fldCharType="begin"/>
      </w:r>
      <w:r w:rsidRPr="00F26ADC">
        <w:rPr>
          <w:lang w:val="en-US"/>
        </w:rPr>
        <w:instrText xml:space="preserve"> SEQ Figure \* ARABIC </w:instrText>
      </w:r>
      <w:r>
        <w:fldChar w:fldCharType="separate"/>
      </w:r>
      <w:r w:rsidR="00B35361">
        <w:rPr>
          <w:noProof/>
          <w:lang w:val="en-US"/>
        </w:rPr>
        <w:t>12</w:t>
      </w:r>
      <w:r>
        <w:fldChar w:fldCharType="end"/>
      </w:r>
      <w:bookmarkEnd w:id="131"/>
      <w:r w:rsidRPr="00F26ADC">
        <w:rPr>
          <w:lang w:val="en-US"/>
        </w:rPr>
        <w:t xml:space="preserve">: </w:t>
      </w:r>
      <w:r w:rsidRPr="00FD6ED5">
        <w:rPr>
          <w:lang w:val="en-US"/>
        </w:rPr>
        <w:t>3D layout of</w:t>
      </w:r>
      <w:r>
        <w:rPr>
          <w:lang w:val="en-US"/>
        </w:rPr>
        <w:t xml:space="preserve"> th</w:t>
      </w:r>
      <w:r w:rsidRPr="00FD6ED5">
        <w:rPr>
          <w:lang w:val="en-US"/>
        </w:rPr>
        <w:t xml:space="preserve">e production area made </w:t>
      </w:r>
      <w:r w:rsidR="004A623E">
        <w:rPr>
          <w:lang w:val="en-US"/>
        </w:rPr>
        <w:t>using</w:t>
      </w:r>
      <w:r w:rsidRPr="00FD6ED5">
        <w:rPr>
          <w:lang w:val="en-US"/>
        </w:rPr>
        <w:t xml:space="preserve"> </w:t>
      </w:r>
      <w:r>
        <w:rPr>
          <w:lang w:val="en-US"/>
        </w:rPr>
        <w:t>the program HakoBio. The different room</w:t>
      </w:r>
      <w:r w:rsidR="00EE4FA2">
        <w:rPr>
          <w:lang w:val="en-US"/>
        </w:rPr>
        <w:t xml:space="preserve"> names</w:t>
      </w:r>
      <w:r>
        <w:rPr>
          <w:lang w:val="en-US"/>
        </w:rPr>
        <w:t xml:space="preserve"> are written in the respective blocks, pointing with an orange arrow to the location.</w:t>
      </w:r>
      <w:bookmarkEnd w:id="132"/>
      <w:bookmarkEnd w:id="133"/>
      <w:bookmarkEnd w:id="134"/>
    </w:p>
    <w:p w:rsidR="00441145" w:rsidP="00441145" w:rsidRDefault="008D3E93" w14:paraId="65E2F577" w14:textId="473F73CC">
      <w:pPr>
        <w:rPr>
          <w:lang w:val="en-US"/>
        </w:rPr>
      </w:pPr>
      <w:r>
        <w:rPr>
          <w:lang w:val="en-US"/>
        </w:rPr>
        <w:br/>
      </w:r>
      <w:r w:rsidR="00836ED2">
        <w:rPr>
          <w:lang w:val="en-US"/>
        </w:rPr>
        <w:t>In</w:t>
      </w:r>
      <w:r w:rsidR="0085617D">
        <w:rPr>
          <w:lang w:val="en-US"/>
        </w:rPr>
        <w:t xml:space="preserve"> </w:t>
      </w:r>
      <w:r w:rsidR="0085617D">
        <w:rPr>
          <w:lang w:val="en-US"/>
        </w:rPr>
        <w:fldChar w:fldCharType="begin"/>
      </w:r>
      <w:r w:rsidR="0085617D">
        <w:rPr>
          <w:lang w:val="en-US"/>
        </w:rPr>
        <w:instrText xml:space="preserve"> REF _Ref95999942 \h </w:instrText>
      </w:r>
      <w:r w:rsidR="0085617D">
        <w:rPr>
          <w:lang w:val="en-US"/>
        </w:rPr>
      </w:r>
      <w:r w:rsidR="0085617D">
        <w:rPr>
          <w:lang w:val="en-US"/>
        </w:rPr>
        <w:fldChar w:fldCharType="separate"/>
      </w:r>
      <w:r w:rsidRPr="006E0906" w:rsidR="00B35361">
        <w:rPr>
          <w:lang w:val="en-US"/>
        </w:rPr>
        <w:t xml:space="preserve">Figure </w:t>
      </w:r>
      <w:r w:rsidR="00B35361">
        <w:rPr>
          <w:noProof/>
          <w:lang w:val="en-US"/>
        </w:rPr>
        <w:t>13</w:t>
      </w:r>
      <w:r w:rsidR="0085617D">
        <w:rPr>
          <w:lang w:val="en-US"/>
        </w:rPr>
        <w:fldChar w:fldCharType="end"/>
      </w:r>
      <w:r w:rsidR="0018682D">
        <w:rPr>
          <w:lang w:val="en-US"/>
        </w:rPr>
        <w:t xml:space="preserve"> </w:t>
      </w:r>
      <w:r w:rsidR="00836ED2">
        <w:rPr>
          <w:lang w:val="en-US"/>
        </w:rPr>
        <w:t>a 2D</w:t>
      </w:r>
      <w:r w:rsidR="00EC785D">
        <w:rPr>
          <w:lang w:val="en-US"/>
        </w:rPr>
        <w:t xml:space="preserve"> </w:t>
      </w:r>
      <w:r w:rsidR="00E162A2">
        <w:rPr>
          <w:lang w:val="en-US"/>
        </w:rPr>
        <w:t xml:space="preserve">layout of the </w:t>
      </w:r>
      <w:r w:rsidR="00FB290C">
        <w:rPr>
          <w:lang w:val="en-US"/>
        </w:rPr>
        <w:t>production area</w:t>
      </w:r>
      <w:r w:rsidR="00230DB8">
        <w:rPr>
          <w:lang w:val="en-US"/>
        </w:rPr>
        <w:t xml:space="preserve"> is seen</w:t>
      </w:r>
      <w:r w:rsidR="00FB290C">
        <w:rPr>
          <w:lang w:val="en-US"/>
        </w:rPr>
        <w:t xml:space="preserve">. </w:t>
      </w:r>
      <w:r w:rsidR="008D7251">
        <w:rPr>
          <w:lang w:val="en-US"/>
        </w:rPr>
        <w:t xml:space="preserve">The orange arrows indicate the production flow. </w:t>
      </w:r>
      <w:r w:rsidR="00D17F20">
        <w:rPr>
          <w:lang w:val="en-US"/>
        </w:rPr>
        <w:t>Additionally,</w:t>
      </w:r>
      <w:r w:rsidR="008D7251">
        <w:rPr>
          <w:lang w:val="en-US"/>
        </w:rPr>
        <w:t xml:space="preserve"> numbers were</w:t>
      </w:r>
      <w:r w:rsidR="00D17F20">
        <w:rPr>
          <w:lang w:val="en-US"/>
        </w:rPr>
        <w:t xml:space="preserve"> added indicating the different steps, which were taken until the </w:t>
      </w:r>
      <w:r w:rsidR="00C059B9">
        <w:rPr>
          <w:lang w:val="en-US"/>
        </w:rPr>
        <w:t>final</w:t>
      </w:r>
      <w:r w:rsidR="00D17F20">
        <w:rPr>
          <w:lang w:val="en-US"/>
        </w:rPr>
        <w:t xml:space="preserve"> product is </w:t>
      </w:r>
      <w:r w:rsidR="00CD7551">
        <w:rPr>
          <w:lang w:val="en-US"/>
        </w:rPr>
        <w:t>achieved</w:t>
      </w:r>
      <w:r w:rsidR="00D17F20">
        <w:rPr>
          <w:lang w:val="en-US"/>
        </w:rPr>
        <w:t>. Step 1 start</w:t>
      </w:r>
      <w:r w:rsidR="00CD7551">
        <w:rPr>
          <w:lang w:val="en-US"/>
        </w:rPr>
        <w:t>s</w:t>
      </w:r>
      <w:r w:rsidR="00D17F20">
        <w:rPr>
          <w:lang w:val="en-US"/>
        </w:rPr>
        <w:t xml:space="preserve"> with the inoculum production and the production ends with step 21, where the mAb product </w:t>
      </w:r>
      <w:r w:rsidR="00AB184D">
        <w:rPr>
          <w:lang w:val="en-US"/>
        </w:rPr>
        <w:t>is</w:t>
      </w:r>
      <w:r w:rsidR="00D17F20">
        <w:rPr>
          <w:lang w:val="en-US"/>
        </w:rPr>
        <w:t xml:space="preserve"> </w:t>
      </w:r>
      <w:r w:rsidR="005C229D">
        <w:rPr>
          <w:lang w:val="en-US"/>
        </w:rPr>
        <w:t>stored</w:t>
      </w:r>
      <w:r w:rsidR="00A073AA">
        <w:rPr>
          <w:lang w:val="en-US"/>
        </w:rPr>
        <w:t>.</w:t>
      </w:r>
      <w:r w:rsidR="005C229D">
        <w:rPr>
          <w:lang w:val="en-US"/>
        </w:rPr>
        <w:t xml:space="preserve"> The whole process</w:t>
      </w:r>
      <w:r w:rsidR="00A45A3D">
        <w:rPr>
          <w:lang w:val="en-US"/>
        </w:rPr>
        <w:t xml:space="preserve"> and the </w:t>
      </w:r>
      <w:r w:rsidR="00372384">
        <w:rPr>
          <w:lang w:val="en-US"/>
        </w:rPr>
        <w:t>equipment</w:t>
      </w:r>
      <w:r w:rsidR="005C229D">
        <w:rPr>
          <w:lang w:val="en-US"/>
        </w:rPr>
        <w:t xml:space="preserve"> will be explained in the </w:t>
      </w:r>
      <w:r w:rsidR="00A45A3D">
        <w:rPr>
          <w:lang w:val="en-US"/>
        </w:rPr>
        <w:t>USP</w:t>
      </w:r>
      <w:r w:rsidR="00D65A44">
        <w:rPr>
          <w:lang w:val="en-US"/>
        </w:rPr>
        <w:t xml:space="preserve"> (chapter </w:t>
      </w:r>
      <w:r w:rsidR="00D65A44">
        <w:rPr>
          <w:lang w:val="en-US"/>
        </w:rPr>
        <w:fldChar w:fldCharType="begin"/>
      </w:r>
      <w:r w:rsidR="00D65A44">
        <w:rPr>
          <w:lang w:val="en-US"/>
        </w:rPr>
        <w:instrText xml:space="preserve"> REF _Ref95989783 \r \h </w:instrText>
      </w:r>
      <w:r w:rsidR="00D65A44">
        <w:rPr>
          <w:lang w:val="en-US"/>
        </w:rPr>
      </w:r>
      <w:r w:rsidR="00D65A44">
        <w:rPr>
          <w:lang w:val="en-US"/>
        </w:rPr>
        <w:fldChar w:fldCharType="separate"/>
      </w:r>
      <w:r w:rsidR="00B35361">
        <w:rPr>
          <w:lang w:val="en-US"/>
        </w:rPr>
        <w:t>3</w:t>
      </w:r>
      <w:r w:rsidR="00D65A44">
        <w:rPr>
          <w:lang w:val="en-US"/>
        </w:rPr>
        <w:fldChar w:fldCharType="end"/>
      </w:r>
      <w:r w:rsidR="00D65A44">
        <w:rPr>
          <w:lang w:val="en-US"/>
        </w:rPr>
        <w:t>)</w:t>
      </w:r>
      <w:r w:rsidR="00A45A3D">
        <w:rPr>
          <w:lang w:val="en-US"/>
        </w:rPr>
        <w:t xml:space="preserve"> and DSP</w:t>
      </w:r>
      <w:r w:rsidR="00D65A44">
        <w:rPr>
          <w:lang w:val="en-US"/>
        </w:rPr>
        <w:t xml:space="preserve"> (chapter </w:t>
      </w:r>
      <w:r w:rsidR="00D65A44">
        <w:rPr>
          <w:lang w:val="en-US"/>
        </w:rPr>
        <w:fldChar w:fldCharType="begin"/>
      </w:r>
      <w:r w:rsidR="00D65A44">
        <w:rPr>
          <w:lang w:val="en-US"/>
        </w:rPr>
        <w:instrText xml:space="preserve"> REF _Ref95989798 \r \h </w:instrText>
      </w:r>
      <w:r w:rsidR="00D65A44">
        <w:rPr>
          <w:lang w:val="en-US"/>
        </w:rPr>
      </w:r>
      <w:r w:rsidR="00D65A44">
        <w:rPr>
          <w:lang w:val="en-US"/>
        </w:rPr>
        <w:fldChar w:fldCharType="separate"/>
      </w:r>
      <w:r w:rsidR="00B35361">
        <w:rPr>
          <w:lang w:val="en-US"/>
        </w:rPr>
        <w:t>4</w:t>
      </w:r>
      <w:r w:rsidR="00D65A44">
        <w:rPr>
          <w:lang w:val="en-US"/>
        </w:rPr>
        <w:fldChar w:fldCharType="end"/>
      </w:r>
      <w:r w:rsidR="00D65A44">
        <w:rPr>
          <w:lang w:val="en-US"/>
        </w:rPr>
        <w:t>)</w:t>
      </w:r>
      <w:r w:rsidR="00A45A3D">
        <w:rPr>
          <w:lang w:val="en-US"/>
        </w:rPr>
        <w:t xml:space="preserve"> chapters. </w:t>
      </w:r>
    </w:p>
    <w:p w:rsidR="006E0906" w:rsidP="008D3E93" w:rsidRDefault="00761A36" w14:paraId="2BB4CF2E" w14:textId="77777777">
      <w:pPr>
        <w:keepNext/>
        <w:jc w:val="left"/>
      </w:pPr>
      <w:r>
        <w:rPr>
          <w:noProof/>
        </w:rPr>
        <w:lastRenderedPageBreak/>
        <w:drawing>
          <wp:inline distT="0" distB="0" distL="0" distR="0" wp14:anchorId="5ABBA447" wp14:editId="25E7D0BC">
            <wp:extent cx="4435079" cy="5906530"/>
            <wp:effectExtent l="0" t="0" r="0" b="0"/>
            <wp:docPr id="1682005900" name="Grafik 168200590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05900" name="Grafik 1682005900" descr="Ein Bild, das Karte enthält.&#10;&#10;Automatisch generierte Beschreibung"/>
                    <pic:cNvPicPr/>
                  </pic:nvPicPr>
                  <pic:blipFill>
                    <a:blip r:embed="rId32">
                      <a:extLst>
                        <a:ext uri="{28A0092B-C50C-407E-A947-70E740481C1C}">
                          <a14:useLocalDpi xmlns:a14="http://schemas.microsoft.com/office/drawing/2010/main" val="0"/>
                        </a:ext>
                      </a:extLst>
                    </a:blip>
                    <a:stretch>
                      <a:fillRect/>
                    </a:stretch>
                  </pic:blipFill>
                  <pic:spPr>
                    <a:xfrm>
                      <a:off x="0" y="0"/>
                      <a:ext cx="4451304" cy="5928137"/>
                    </a:xfrm>
                    <a:prstGeom prst="rect">
                      <a:avLst/>
                    </a:prstGeom>
                  </pic:spPr>
                </pic:pic>
              </a:graphicData>
            </a:graphic>
          </wp:inline>
        </w:drawing>
      </w:r>
    </w:p>
    <w:p w:rsidRPr="006E0906" w:rsidR="00915ADC" w:rsidP="006E0906" w:rsidRDefault="006E0906" w14:paraId="57FC42E4" w14:textId="67B284D2">
      <w:pPr>
        <w:pStyle w:val="Beschriftung"/>
        <w:jc w:val="left"/>
        <w:rPr>
          <w:lang w:val="en-US"/>
        </w:rPr>
      </w:pPr>
      <w:bookmarkStart w:name="_Ref95999942" w:id="135"/>
      <w:bookmarkStart w:name="_Toc96025278" w:id="136"/>
      <w:bookmarkStart w:name="_Toc96072178" w:id="137"/>
      <w:r w:rsidRPr="006E0906">
        <w:rPr>
          <w:lang w:val="en-US"/>
        </w:rPr>
        <w:t xml:space="preserve">Figure </w:t>
      </w:r>
      <w:r>
        <w:fldChar w:fldCharType="begin"/>
      </w:r>
      <w:r w:rsidRPr="006E0906">
        <w:rPr>
          <w:lang w:val="en-US"/>
        </w:rPr>
        <w:instrText xml:space="preserve"> SEQ Figure \* ARABIC </w:instrText>
      </w:r>
      <w:r>
        <w:fldChar w:fldCharType="separate"/>
      </w:r>
      <w:r w:rsidR="00B35361">
        <w:rPr>
          <w:noProof/>
          <w:lang w:val="en-US"/>
        </w:rPr>
        <w:t>13</w:t>
      </w:r>
      <w:r>
        <w:fldChar w:fldCharType="end"/>
      </w:r>
      <w:bookmarkEnd w:id="135"/>
      <w:r w:rsidRPr="006E0906">
        <w:rPr>
          <w:lang w:val="en-US"/>
        </w:rPr>
        <w:t xml:space="preserve">: </w:t>
      </w:r>
      <w:r w:rsidRPr="004B0AA8">
        <w:rPr>
          <w:lang w:val="en-US"/>
        </w:rPr>
        <w:t>2D layout of the production area</w:t>
      </w:r>
      <w:r>
        <w:rPr>
          <w:lang w:val="en-US"/>
        </w:rPr>
        <w:t xml:space="preserve"> made with the program HakoBio. The orange arrows indicate the product flow and the number in the blocks indicates the steps taken during the production.</w:t>
      </w:r>
      <w:bookmarkEnd w:id="136"/>
      <w:bookmarkEnd w:id="137"/>
    </w:p>
    <w:p w:rsidRPr="00BE2780" w:rsidR="00BE2780" w:rsidP="006049C5" w:rsidRDefault="00BE2780" w14:paraId="5587F8D1" w14:textId="23AA6286">
      <w:pPr>
        <w:pStyle w:val="berschrift2"/>
      </w:pPr>
      <w:bookmarkStart w:name="_Toc94787036" w:id="138"/>
      <w:bookmarkStart w:name="_Toc95410076" w:id="139"/>
      <w:bookmarkStart w:name="_Toc96002256" w:id="140"/>
      <w:bookmarkStart w:name="_Toc96002643" w:id="141"/>
      <w:bookmarkStart w:name="_Toc96025231" w:id="142"/>
      <w:bookmarkStart w:name="_Toc96072203" w:id="143"/>
      <w:r w:rsidRPr="00BE2780">
        <w:t>Staff requirement</w:t>
      </w:r>
      <w:bookmarkEnd w:id="138"/>
      <w:bookmarkEnd w:id="139"/>
      <w:bookmarkEnd w:id="140"/>
      <w:bookmarkEnd w:id="141"/>
      <w:bookmarkEnd w:id="142"/>
      <w:bookmarkEnd w:id="143"/>
    </w:p>
    <w:p w:rsidR="00BE2780" w:rsidP="70829CAA" w:rsidRDefault="00BE2780" w14:paraId="0C94321E" w14:textId="0B290C18">
      <w:pPr>
        <w:jc w:val="left"/>
        <w:rPr>
          <w:lang w:val="en-GB"/>
        </w:rPr>
      </w:pPr>
      <w:r w:rsidRPr="7769AA0C">
        <w:rPr>
          <w:lang w:val="en-GB"/>
        </w:rPr>
        <w:t xml:space="preserve">The </w:t>
      </w:r>
      <w:r w:rsidRPr="7769AA0C" w:rsidR="76C1DEAA">
        <w:rPr>
          <w:lang w:val="en-GB"/>
        </w:rPr>
        <w:t xml:space="preserve">total </w:t>
      </w:r>
      <w:r w:rsidRPr="7769AA0C">
        <w:rPr>
          <w:lang w:val="en-GB"/>
        </w:rPr>
        <w:t>number of Full Time Equivalent</w:t>
      </w:r>
      <w:r w:rsidRPr="7769AA0C" w:rsidR="06DB01B2">
        <w:rPr>
          <w:lang w:val="en-GB"/>
        </w:rPr>
        <w:t>s</w:t>
      </w:r>
      <w:r w:rsidRPr="7769AA0C">
        <w:rPr>
          <w:lang w:val="en-GB"/>
        </w:rPr>
        <w:t xml:space="preserve"> (FTE) </w:t>
      </w:r>
      <w:r w:rsidRPr="7769AA0C" w:rsidR="5AAE1017">
        <w:rPr>
          <w:lang w:val="en-GB"/>
        </w:rPr>
        <w:t xml:space="preserve">in shift mode </w:t>
      </w:r>
      <w:r w:rsidRPr="7769AA0C">
        <w:rPr>
          <w:lang w:val="en-GB"/>
        </w:rPr>
        <w:t xml:space="preserve">for each department of the production facility </w:t>
      </w:r>
      <w:r w:rsidRPr="7769AA0C" w:rsidR="75260E49">
        <w:rPr>
          <w:lang w:val="en-GB"/>
        </w:rPr>
        <w:t>was</w:t>
      </w:r>
      <w:r w:rsidRPr="7769AA0C">
        <w:rPr>
          <w:lang w:val="en-GB"/>
        </w:rPr>
        <w:t xml:space="preserve"> calculated based on the required working days per week, the number of shifts and the number of FTE per shift following the </w:t>
      </w:r>
      <w:r w:rsidR="00DA44C6">
        <w:rPr>
          <w:color w:val="FF0000"/>
          <w:highlight w:val="yellow"/>
          <w:lang w:val="en-GB"/>
        </w:rPr>
        <w:fldChar w:fldCharType="begin"/>
      </w:r>
      <w:r w:rsidR="00DA44C6">
        <w:rPr>
          <w:lang w:val="en-GB"/>
        </w:rPr>
        <w:instrText xml:space="preserve"> REF _Ref95941833 \h </w:instrText>
      </w:r>
      <w:r w:rsidR="00DA44C6">
        <w:rPr>
          <w:color w:val="FF0000"/>
          <w:highlight w:val="yellow"/>
          <w:lang w:val="en-GB"/>
        </w:rPr>
      </w:r>
      <w:r w:rsidR="00DA44C6">
        <w:rPr>
          <w:color w:val="FF0000"/>
          <w:highlight w:val="yellow"/>
          <w:lang w:val="en-GB"/>
        </w:rPr>
        <w:fldChar w:fldCharType="separate"/>
      </w:r>
      <w:r w:rsidRPr="0088559E" w:rsidR="00B35361">
        <w:rPr>
          <w:lang w:val="en-US"/>
        </w:rPr>
        <w:t xml:space="preserve">Equation </w:t>
      </w:r>
      <w:r w:rsidR="00B35361">
        <w:rPr>
          <w:noProof/>
          <w:lang w:val="en-US"/>
        </w:rPr>
        <w:t>1</w:t>
      </w:r>
      <w:r w:rsidR="00DA44C6">
        <w:rPr>
          <w:color w:val="FF0000"/>
          <w:highlight w:val="yellow"/>
          <w:lang w:val="en-GB"/>
        </w:rPr>
        <w:fldChar w:fldCharType="end"/>
      </w:r>
      <w:r w:rsidRPr="7769AA0C">
        <w:rPr>
          <w:lang w:val="en-GB"/>
        </w:rPr>
        <w:t xml:space="preserve"> below. </w:t>
      </w:r>
      <w:r w:rsidRPr="7769AA0C" w:rsidR="6F594A8D">
        <w:rPr>
          <w:lang w:val="en-GB"/>
        </w:rPr>
        <w:t xml:space="preserve">The results are depicted in </w:t>
      </w:r>
      <w:r w:rsidRPr="008A7625" w:rsidR="6F594A8D">
        <w:rPr>
          <w:color w:val="000000" w:themeColor="text1"/>
          <w:lang w:val="en-GB"/>
        </w:rPr>
        <w:t>the</w:t>
      </w:r>
      <w:r w:rsidR="001305CB">
        <w:rPr>
          <w:color w:val="000000" w:themeColor="text1"/>
          <w:lang w:val="en-GB"/>
        </w:rPr>
        <w:t xml:space="preserve">        </w:t>
      </w:r>
      <w:r w:rsidRPr="008A7625" w:rsidR="6F594A8D">
        <w:rPr>
          <w:color w:val="000000" w:themeColor="text1"/>
          <w:lang w:val="en-GB"/>
        </w:rPr>
        <w:t xml:space="preserve"> </w:t>
      </w:r>
      <w:r w:rsidR="001305CB">
        <w:rPr>
          <w:color w:val="000000" w:themeColor="text1"/>
          <w:lang w:val="en-GB"/>
        </w:rPr>
        <w:fldChar w:fldCharType="begin"/>
      </w:r>
      <w:r w:rsidR="001305CB">
        <w:rPr>
          <w:color w:val="000000" w:themeColor="text1"/>
          <w:lang w:val="en-GB"/>
        </w:rPr>
        <w:instrText xml:space="preserve"> REF _Ref95941872 \h </w:instrText>
      </w:r>
      <w:r w:rsidR="001305CB">
        <w:rPr>
          <w:color w:val="000000" w:themeColor="text1"/>
          <w:lang w:val="en-GB"/>
        </w:rPr>
      </w:r>
      <w:r w:rsidR="001305CB">
        <w:rPr>
          <w:color w:val="000000" w:themeColor="text1"/>
          <w:lang w:val="en-GB"/>
        </w:rPr>
        <w:fldChar w:fldCharType="separate"/>
      </w:r>
      <w:r w:rsidR="00B35361">
        <w:rPr>
          <w:lang w:val="en-US"/>
        </w:rPr>
        <w:br/>
      </w:r>
      <w:r w:rsidRPr="00292806" w:rsidR="00B35361">
        <w:rPr>
          <w:lang w:val="en-US"/>
        </w:rPr>
        <w:t xml:space="preserve">Table </w:t>
      </w:r>
      <w:r w:rsidR="00B35361">
        <w:rPr>
          <w:noProof/>
          <w:lang w:val="en-US"/>
        </w:rPr>
        <w:t>6</w:t>
      </w:r>
      <w:r w:rsidR="001305CB">
        <w:rPr>
          <w:color w:val="000000" w:themeColor="text1"/>
          <w:lang w:val="en-GB"/>
        </w:rPr>
        <w:fldChar w:fldCharType="end"/>
      </w:r>
      <w:r w:rsidRPr="008A7625" w:rsidR="6F594A8D">
        <w:rPr>
          <w:color w:val="000000" w:themeColor="text1"/>
          <w:lang w:val="en-GB"/>
        </w:rPr>
        <w:t xml:space="preserve">. </w:t>
      </w:r>
    </w:p>
    <w:p w:rsidRPr="0027210F" w:rsidR="00BE2780" w:rsidP="00BE2780" w:rsidRDefault="00BE2780" w14:paraId="6D1DDA10" w14:textId="77777777">
      <w:pPr>
        <w:jc w:val="center"/>
        <w:rPr>
          <w:lang w:val="en-GB"/>
        </w:rPr>
      </w:pPr>
    </w:p>
    <w:p w:rsidRPr="0088559E" w:rsidR="00C2605A" w:rsidP="00C2605A" w:rsidRDefault="00C2605A" w14:paraId="1EFC4F56" w14:textId="17385AC5">
      <w:pPr>
        <w:pStyle w:val="Beschriftung"/>
        <w:keepNext/>
        <w:rPr>
          <w:lang w:val="en-US"/>
        </w:rPr>
      </w:pPr>
      <w:bookmarkStart w:name="_Ref95941833" w:id="144"/>
      <w:bookmarkStart w:name="_Toc96004903" w:id="145"/>
      <w:r w:rsidRPr="0088559E">
        <w:rPr>
          <w:lang w:val="en-US"/>
        </w:rPr>
        <w:lastRenderedPageBreak/>
        <w:t xml:space="preserve">Equation </w:t>
      </w:r>
      <w:r w:rsidR="00114515">
        <w:fldChar w:fldCharType="begin"/>
      </w:r>
      <w:r w:rsidRPr="0088559E" w:rsidR="00114515">
        <w:rPr>
          <w:lang w:val="en-US"/>
        </w:rPr>
        <w:instrText xml:space="preserve"> SEQ Equation \* ARABIC </w:instrText>
      </w:r>
      <w:r w:rsidR="00114515">
        <w:fldChar w:fldCharType="separate"/>
      </w:r>
      <w:r w:rsidR="00B35361">
        <w:rPr>
          <w:noProof/>
          <w:lang w:val="en-US"/>
        </w:rPr>
        <w:t>1</w:t>
      </w:r>
      <w:r w:rsidR="00114515">
        <w:rPr>
          <w:noProof/>
        </w:rPr>
        <w:fldChar w:fldCharType="end"/>
      </w:r>
      <w:bookmarkEnd w:id="144"/>
      <w:r w:rsidRPr="0088559E">
        <w:rPr>
          <w:lang w:val="en-US"/>
        </w:rPr>
        <w:t xml:space="preserve">: </w:t>
      </w:r>
      <w:r w:rsidR="0088559E">
        <w:rPr>
          <w:lang w:val="en-US"/>
        </w:rPr>
        <w:t>Formula to calculate the required staff</w:t>
      </w:r>
      <w:r w:rsidR="00246942">
        <w:rPr>
          <w:lang w:val="en-US"/>
        </w:rPr>
        <w:t xml:space="preserve">, dependent on the </w:t>
      </w:r>
      <w:r w:rsidR="001305CB">
        <w:rPr>
          <w:lang w:val="en-US"/>
        </w:rPr>
        <w:t>workdays</w:t>
      </w:r>
      <w:r w:rsidR="00DE063E">
        <w:rPr>
          <w:lang w:val="en-US"/>
        </w:rPr>
        <w:t xml:space="preserve">, </w:t>
      </w:r>
      <w:r w:rsidR="006527AB">
        <w:rPr>
          <w:lang w:val="en-US"/>
        </w:rPr>
        <w:t>number</w:t>
      </w:r>
      <w:r w:rsidR="00DE063E">
        <w:rPr>
          <w:lang w:val="en-US"/>
        </w:rPr>
        <w:t xml:space="preserve"> of shifts and </w:t>
      </w:r>
      <w:r w:rsidR="00395454">
        <w:rPr>
          <w:lang w:val="en-US"/>
        </w:rPr>
        <w:t>employees in an area</w:t>
      </w:r>
      <w:r w:rsidR="00F0418E">
        <w:rPr>
          <w:lang w:val="en-US"/>
        </w:rPr>
        <w:t xml:space="preserve"> per shift</w:t>
      </w:r>
      <w:r w:rsidR="00246942">
        <w:rPr>
          <w:lang w:val="en-US"/>
        </w:rPr>
        <w:t>.</w:t>
      </w:r>
      <w:bookmarkEnd w:id="145"/>
      <w:r w:rsidR="00246942">
        <w:rPr>
          <w:lang w:val="en-US"/>
        </w:rPr>
        <w:t xml:space="preserve"> </w:t>
      </w:r>
    </w:p>
    <w:p w:rsidRPr="0027210F" w:rsidR="00BE2780" w:rsidP="00BE2780" w:rsidRDefault="003216DB" w14:paraId="2D439445" w14:textId="2E1DD90F">
      <w:pPr>
        <w:rPr>
          <w:lang w:val="en-GB"/>
        </w:rPr>
      </w:pPr>
      <m:oMathPara>
        <m:oMath>
          <m:r>
            <w:rPr>
              <w:rFonts w:ascii="Cambria Math" w:hAnsi="Cambria Math"/>
              <w:lang w:val="en-GB"/>
            </w:rPr>
            <m:t>FTE=</m:t>
          </m:r>
          <m:f>
            <m:fPr>
              <m:ctrlPr>
                <w:rPr>
                  <w:rFonts w:ascii="Cambria Math" w:hAnsi="Cambria Math"/>
                  <w:lang w:val="en-GB"/>
                </w:rPr>
              </m:ctrlPr>
            </m:fPr>
            <m:num>
              <m:d>
                <m:dPr>
                  <m:ctrlPr>
                    <w:rPr>
                      <w:rFonts w:ascii="Cambria Math" w:hAnsi="Cambria Math"/>
                      <w:lang w:val="en-GB"/>
                    </w:rPr>
                  </m:ctrlPr>
                </m:dPr>
                <m:e>
                  <m:d>
                    <m:dPr>
                      <m:ctrlPr>
                        <w:rPr>
                          <w:rFonts w:ascii="Cambria Math" w:hAnsi="Cambria Math"/>
                          <w:lang w:val="en-GB"/>
                        </w:rPr>
                      </m:ctrlPr>
                    </m:dPr>
                    <m:e>
                      <m:r>
                        <w:rPr>
                          <w:rFonts w:ascii="Cambria Math" w:hAnsi="Cambria Math"/>
                          <w:lang w:val="en-GB"/>
                        </w:rPr>
                        <m:t>5⋅</m:t>
                      </m:r>
                      <m:f>
                        <m:fPr>
                          <m:ctrlPr>
                            <w:rPr>
                              <w:rFonts w:ascii="Cambria Math" w:hAnsi="Cambria Math"/>
                              <w:lang w:val="en-GB"/>
                            </w:rPr>
                          </m:ctrlPr>
                        </m:fPr>
                        <m:num>
                          <m:r>
                            <w:rPr>
                              <w:rFonts w:ascii="Cambria Math" w:hAnsi="Cambria Math"/>
                              <w:lang w:val="en-GB"/>
                            </w:rPr>
                            <m:t>days</m:t>
                          </m:r>
                        </m:num>
                        <m:den>
                          <m:r>
                            <w:rPr>
                              <w:rFonts w:ascii="Cambria Math" w:hAnsi="Cambria Math"/>
                              <w:lang w:val="en-GB"/>
                            </w:rPr>
                            <m:t>week</m:t>
                          </m:r>
                        </m:den>
                      </m:f>
                    </m:e>
                  </m:d>
                  <m:r>
                    <w:rPr>
                      <w:rFonts w:ascii="Cambria Math" w:hAnsi="Cambria Math"/>
                      <w:lang w:val="en-GB"/>
                    </w:rPr>
                    <m:t> ⋅ number ofshifts ⋅</m:t>
                  </m:r>
                  <m:f>
                    <m:fPr>
                      <m:ctrlPr>
                        <w:rPr>
                          <w:rFonts w:ascii="Cambria Math" w:hAnsi="Cambria Math"/>
                          <w:lang w:val="en-GB"/>
                        </w:rPr>
                      </m:ctrlPr>
                    </m:fPr>
                    <m:num>
                      <m:r>
                        <w:rPr>
                          <w:rFonts w:ascii="Cambria Math" w:hAnsi="Cambria Math"/>
                          <w:lang w:val="en-GB"/>
                        </w:rPr>
                        <m:t>FTE</m:t>
                      </m:r>
                    </m:num>
                    <m:den>
                      <m:r>
                        <w:rPr>
                          <w:rFonts w:ascii="Cambria Math" w:hAnsi="Cambria Math"/>
                          <w:lang w:val="en-GB"/>
                        </w:rPr>
                        <m:t>shift</m:t>
                      </m:r>
                    </m:den>
                  </m:f>
                </m:e>
              </m:d>
            </m:num>
            <m:den>
              <m:r>
                <w:rPr>
                  <w:rFonts w:ascii="Cambria Math" w:hAnsi="Cambria Math"/>
                  <w:lang w:val="en-GB"/>
                </w:rPr>
                <m:t>21</m:t>
              </m:r>
            </m:den>
          </m:f>
        </m:oMath>
      </m:oMathPara>
    </w:p>
    <w:p w:rsidRPr="0027210F" w:rsidR="00BE2780" w:rsidP="70829CAA" w:rsidRDefault="008D3E93" w14:paraId="0B8674CF" w14:textId="45DF3F68">
      <w:pPr>
        <w:jc w:val="left"/>
        <w:rPr>
          <w:lang w:val="en-GB"/>
        </w:rPr>
      </w:pPr>
      <w:r>
        <w:rPr>
          <w:lang w:val="en-GB"/>
        </w:rPr>
        <w:br/>
      </w:r>
      <w:r w:rsidRPr="7769AA0C" w:rsidR="0072D755">
        <w:rPr>
          <w:lang w:val="en-GB"/>
        </w:rPr>
        <w:t>In addition, the amount of FTE per area was determined by summing the FTE in shift mode, the FTE day team and the FTE manager. Thus, the number of employees that must be hired corresponds to a total of 84.6 FTE. Furthermore, the maximum of Full Time Equivalents, which are simultaneously at the facility is 51.</w:t>
      </w:r>
    </w:p>
    <w:p w:rsidRPr="00292806" w:rsidR="00395454" w:rsidP="00395454" w:rsidRDefault="008D3E93" w14:paraId="3A981F95" w14:textId="496973EA">
      <w:pPr>
        <w:pStyle w:val="Beschriftung"/>
        <w:keepNext/>
        <w:rPr>
          <w:lang w:val="en-US"/>
        </w:rPr>
      </w:pPr>
      <w:bookmarkStart w:name="_Ref95941872" w:id="146"/>
      <w:r>
        <w:rPr>
          <w:lang w:val="en-US"/>
        </w:rPr>
        <w:br/>
      </w:r>
      <w:bookmarkStart w:name="_Toc96066721" w:id="147"/>
      <w:r w:rsidRPr="00292806" w:rsidR="00395454">
        <w:rPr>
          <w:lang w:val="en-US"/>
        </w:rPr>
        <w:t xml:space="preserve">Table </w:t>
      </w:r>
      <w:r w:rsidR="00395454">
        <w:fldChar w:fldCharType="begin"/>
      </w:r>
      <w:r w:rsidRPr="00292806" w:rsidR="00395454">
        <w:rPr>
          <w:lang w:val="en-US"/>
        </w:rPr>
        <w:instrText xml:space="preserve"> SEQ Table \* ARABIC </w:instrText>
      </w:r>
      <w:r w:rsidR="00395454">
        <w:fldChar w:fldCharType="separate"/>
      </w:r>
      <w:r w:rsidR="00B35361">
        <w:rPr>
          <w:noProof/>
          <w:lang w:val="en-US"/>
        </w:rPr>
        <w:t>6</w:t>
      </w:r>
      <w:r w:rsidR="00395454">
        <w:fldChar w:fldCharType="end"/>
      </w:r>
      <w:bookmarkEnd w:id="146"/>
      <w:r w:rsidRPr="00292806" w:rsidR="00395454">
        <w:rPr>
          <w:lang w:val="en-US"/>
        </w:rPr>
        <w:t>: FTE estimation in</w:t>
      </w:r>
      <w:r w:rsidR="00292806">
        <w:rPr>
          <w:lang w:val="en-US"/>
        </w:rPr>
        <w:t xml:space="preserve"> different areas of occupations, in the designed facility.</w:t>
      </w:r>
      <w:bookmarkEnd w:id="147"/>
      <w:r w:rsidR="00292806">
        <w:rPr>
          <w:lang w:val="en-US"/>
        </w:rPr>
        <w:t xml:space="preserve"> </w:t>
      </w:r>
    </w:p>
    <w:tbl>
      <w:tblPr>
        <w:tblStyle w:val="Tabellenraster"/>
        <w:tblW w:w="9781" w:type="dxa"/>
        <w:tblLayout w:type="fixed"/>
        <w:tblLook w:val="06A0" w:firstRow="1" w:lastRow="0" w:firstColumn="1" w:lastColumn="0" w:noHBand="1" w:noVBand="1"/>
      </w:tblPr>
      <w:tblGrid>
        <w:gridCol w:w="2055"/>
        <w:gridCol w:w="1080"/>
        <w:gridCol w:w="750"/>
        <w:gridCol w:w="1218"/>
        <w:gridCol w:w="1240"/>
        <w:gridCol w:w="1271"/>
        <w:gridCol w:w="1317"/>
        <w:gridCol w:w="850"/>
      </w:tblGrid>
      <w:tr w:rsidRPr="008D3E93" w:rsidR="633A4939" w:rsidTr="008D3E93" w14:paraId="3B62E791" w14:textId="77777777">
        <w:trPr>
          <w:trHeight w:val="510"/>
        </w:trPr>
        <w:tc>
          <w:tcPr>
            <w:tcW w:w="2055" w:type="dxa"/>
            <w:tcBorders>
              <w:top w:val="nil"/>
              <w:left w:val="nil"/>
              <w:bottom w:val="single" w:color="auto" w:sz="4" w:space="0"/>
              <w:right w:val="single" w:color="auto" w:sz="4" w:space="0"/>
            </w:tcBorders>
            <w:vAlign w:val="center"/>
          </w:tcPr>
          <w:p w:rsidRPr="008D3E93" w:rsidR="633A4939" w:rsidP="008D3E93" w:rsidRDefault="633A4939" w14:paraId="21CDB914" w14:textId="7CABC6F2">
            <w:pPr>
              <w:spacing w:before="0" w:line="240" w:lineRule="auto"/>
              <w:jc w:val="left"/>
              <w:rPr>
                <w:rFonts w:eastAsia="Calibri" w:cs="Arial"/>
                <w:b/>
                <w:color w:val="000000" w:themeColor="text1"/>
                <w:sz w:val="18"/>
                <w:szCs w:val="18"/>
                <w:lang w:val="en-GB"/>
              </w:rPr>
            </w:pPr>
            <w:r w:rsidRPr="008D3E93">
              <w:rPr>
                <w:rFonts w:eastAsia="Calibri" w:cs="Arial"/>
                <w:b/>
                <w:color w:val="000000" w:themeColor="text1"/>
                <w:sz w:val="18"/>
                <w:szCs w:val="18"/>
                <w:lang w:val="en-GB"/>
              </w:rPr>
              <w:t>Area</w:t>
            </w:r>
          </w:p>
        </w:tc>
        <w:tc>
          <w:tcPr>
            <w:tcW w:w="1080" w:type="dxa"/>
            <w:tcBorders>
              <w:top w:val="nil"/>
              <w:left w:val="single" w:color="auto" w:sz="4" w:space="0"/>
              <w:bottom w:val="single" w:color="auto" w:sz="4" w:space="0"/>
              <w:right w:val="single" w:color="auto" w:sz="4" w:space="0"/>
            </w:tcBorders>
            <w:vAlign w:val="center"/>
          </w:tcPr>
          <w:p w:rsidRPr="008D3E93" w:rsidR="633A4939" w:rsidP="008D3E93" w:rsidRDefault="633A4939" w14:paraId="6EC426AA" w14:textId="74EDBDDE">
            <w:pPr>
              <w:spacing w:before="0" w:line="240" w:lineRule="auto"/>
              <w:jc w:val="left"/>
              <w:rPr>
                <w:rFonts w:eastAsia="Calibri" w:cs="Arial"/>
                <w:b/>
                <w:color w:val="000000" w:themeColor="text1"/>
                <w:sz w:val="18"/>
                <w:szCs w:val="18"/>
                <w:lang w:val="en-GB"/>
              </w:rPr>
            </w:pPr>
            <w:r w:rsidRPr="008D3E93">
              <w:rPr>
                <w:rFonts w:eastAsia="Calibri" w:cs="Arial"/>
                <w:b/>
                <w:color w:val="000000" w:themeColor="text1"/>
                <w:sz w:val="18"/>
                <w:szCs w:val="18"/>
                <w:lang w:val="en-GB"/>
              </w:rPr>
              <w:t>Working days</w:t>
            </w:r>
          </w:p>
        </w:tc>
        <w:tc>
          <w:tcPr>
            <w:tcW w:w="750" w:type="dxa"/>
            <w:tcBorders>
              <w:top w:val="nil"/>
              <w:left w:val="single" w:color="auto" w:sz="4" w:space="0"/>
              <w:bottom w:val="single" w:color="auto" w:sz="4" w:space="0"/>
              <w:right w:val="single" w:color="auto" w:sz="4" w:space="0"/>
            </w:tcBorders>
            <w:vAlign w:val="center"/>
          </w:tcPr>
          <w:p w:rsidRPr="008D3E93" w:rsidR="633A4939" w:rsidP="008D3E93" w:rsidRDefault="633A4939" w14:paraId="0D60B050" w14:textId="01DE41CA">
            <w:pPr>
              <w:spacing w:before="0" w:line="240" w:lineRule="auto"/>
              <w:jc w:val="left"/>
              <w:rPr>
                <w:rFonts w:eastAsia="Calibri" w:cs="Arial"/>
                <w:b/>
                <w:color w:val="000000" w:themeColor="text1"/>
                <w:sz w:val="18"/>
                <w:szCs w:val="18"/>
                <w:lang w:val="en-GB"/>
              </w:rPr>
            </w:pPr>
            <w:r w:rsidRPr="008D3E93">
              <w:rPr>
                <w:rFonts w:eastAsia="Calibri" w:cs="Arial"/>
                <w:b/>
                <w:color w:val="000000" w:themeColor="text1"/>
                <w:sz w:val="18"/>
                <w:szCs w:val="18"/>
                <w:lang w:val="en-GB"/>
              </w:rPr>
              <w:t>Shifts</w:t>
            </w:r>
          </w:p>
        </w:tc>
        <w:tc>
          <w:tcPr>
            <w:tcW w:w="1218" w:type="dxa"/>
            <w:tcBorders>
              <w:top w:val="nil"/>
              <w:left w:val="single" w:color="auto" w:sz="4" w:space="0"/>
              <w:bottom w:val="single" w:color="auto" w:sz="4" w:space="0"/>
              <w:right w:val="single" w:color="auto" w:sz="4" w:space="0"/>
            </w:tcBorders>
            <w:vAlign w:val="center"/>
          </w:tcPr>
          <w:p w:rsidRPr="008D3E93" w:rsidR="633A4939" w:rsidP="008D3E93" w:rsidRDefault="633A4939" w14:paraId="4EE2C4B0" w14:textId="472350C9">
            <w:pPr>
              <w:spacing w:before="0" w:line="240" w:lineRule="auto"/>
              <w:jc w:val="left"/>
              <w:rPr>
                <w:rFonts w:eastAsia="Calibri" w:cs="Arial"/>
                <w:b/>
                <w:color w:val="000000" w:themeColor="text1"/>
                <w:sz w:val="18"/>
                <w:szCs w:val="18"/>
                <w:lang w:val="en-GB"/>
              </w:rPr>
            </w:pPr>
            <w:r w:rsidRPr="008D3E93">
              <w:rPr>
                <w:rFonts w:eastAsia="Calibri" w:cs="Arial"/>
                <w:b/>
                <w:color w:val="000000" w:themeColor="text1"/>
                <w:sz w:val="18"/>
                <w:szCs w:val="18"/>
                <w:lang w:val="en-GB"/>
              </w:rPr>
              <w:t>FTE</w:t>
            </w:r>
            <w:r w:rsidRPr="008D3E93" w:rsidR="0FF7CDB3">
              <w:rPr>
                <w:rFonts w:eastAsia="Calibri" w:cs="Arial"/>
                <w:b/>
                <w:color w:val="000000" w:themeColor="text1"/>
                <w:sz w:val="18"/>
                <w:szCs w:val="18"/>
                <w:lang w:val="en-GB"/>
              </w:rPr>
              <w:t xml:space="preserve"> </w:t>
            </w:r>
            <w:r w:rsidRPr="008D3E93">
              <w:rPr>
                <w:rFonts w:eastAsia="Calibri" w:cs="Arial"/>
                <w:b/>
                <w:color w:val="000000" w:themeColor="text1"/>
                <w:sz w:val="18"/>
                <w:szCs w:val="18"/>
                <w:lang w:val="en-GB"/>
              </w:rPr>
              <w:t>per Shift</w:t>
            </w:r>
          </w:p>
        </w:tc>
        <w:tc>
          <w:tcPr>
            <w:tcW w:w="1240" w:type="dxa"/>
            <w:tcBorders>
              <w:top w:val="nil"/>
              <w:left w:val="single" w:color="auto" w:sz="4" w:space="0"/>
              <w:bottom w:val="single" w:color="auto" w:sz="4" w:space="0"/>
              <w:right w:val="single" w:color="auto" w:sz="4" w:space="0"/>
            </w:tcBorders>
            <w:shd w:val="clear" w:color="auto" w:fill="E7E6E6" w:themeFill="background2"/>
            <w:vAlign w:val="center"/>
          </w:tcPr>
          <w:p w:rsidRPr="008D3E93" w:rsidR="633A4939" w:rsidP="008D3E93" w:rsidRDefault="633A4939" w14:paraId="0B2DC574" w14:textId="1DCA0D58">
            <w:pPr>
              <w:spacing w:before="0" w:line="240" w:lineRule="auto"/>
              <w:jc w:val="left"/>
              <w:rPr>
                <w:rFonts w:eastAsia="Calibri" w:cs="Arial"/>
                <w:b/>
                <w:color w:val="000000" w:themeColor="text1"/>
                <w:sz w:val="18"/>
                <w:szCs w:val="18"/>
                <w:lang w:val="en-GB"/>
              </w:rPr>
            </w:pPr>
            <w:r w:rsidRPr="008D3E93">
              <w:rPr>
                <w:rFonts w:eastAsia="Calibri" w:cs="Arial"/>
                <w:b/>
                <w:color w:val="000000" w:themeColor="text1"/>
                <w:sz w:val="18"/>
                <w:szCs w:val="18"/>
                <w:lang w:val="en-GB"/>
              </w:rPr>
              <w:t>Total FTE (Shift)</w:t>
            </w:r>
          </w:p>
        </w:tc>
        <w:tc>
          <w:tcPr>
            <w:tcW w:w="1271" w:type="dxa"/>
            <w:tcBorders>
              <w:top w:val="nil"/>
              <w:left w:val="single" w:color="auto" w:sz="4" w:space="0"/>
              <w:bottom w:val="single" w:color="auto" w:sz="4" w:space="0"/>
              <w:right w:val="single" w:color="auto" w:sz="4" w:space="0"/>
            </w:tcBorders>
            <w:shd w:val="clear" w:color="auto" w:fill="E7E6E6" w:themeFill="background2"/>
            <w:vAlign w:val="center"/>
          </w:tcPr>
          <w:p w:rsidRPr="008D3E93" w:rsidR="633A4939" w:rsidP="008D3E93" w:rsidRDefault="633A4939" w14:paraId="567F8B3B" w14:textId="1956F172">
            <w:pPr>
              <w:spacing w:before="0" w:line="240" w:lineRule="auto"/>
              <w:jc w:val="left"/>
              <w:rPr>
                <w:rFonts w:eastAsia="Calibri" w:cs="Arial"/>
                <w:b/>
                <w:color w:val="000000" w:themeColor="text1"/>
                <w:sz w:val="18"/>
                <w:szCs w:val="18"/>
                <w:lang w:val="en-GB"/>
              </w:rPr>
            </w:pPr>
            <w:r w:rsidRPr="008D3E93">
              <w:rPr>
                <w:rFonts w:eastAsia="Calibri" w:cs="Arial"/>
                <w:b/>
                <w:color w:val="000000" w:themeColor="text1"/>
                <w:sz w:val="18"/>
                <w:szCs w:val="18"/>
                <w:lang w:val="en-GB"/>
              </w:rPr>
              <w:t>FTE Day Team</w:t>
            </w:r>
          </w:p>
        </w:tc>
        <w:tc>
          <w:tcPr>
            <w:tcW w:w="1317" w:type="dxa"/>
            <w:tcBorders>
              <w:top w:val="nil"/>
              <w:left w:val="single" w:color="auto" w:sz="4" w:space="0"/>
              <w:bottom w:val="single" w:color="auto" w:sz="4" w:space="0"/>
              <w:right w:val="single" w:color="auto" w:sz="4" w:space="0"/>
            </w:tcBorders>
            <w:shd w:val="clear" w:color="auto" w:fill="E7E6E6" w:themeFill="background2"/>
            <w:vAlign w:val="center"/>
          </w:tcPr>
          <w:p w:rsidRPr="008D3E93" w:rsidR="633A4939" w:rsidP="008D3E93" w:rsidRDefault="633A4939" w14:paraId="4E8483BA" w14:textId="199B0ECD">
            <w:pPr>
              <w:spacing w:before="0" w:line="240" w:lineRule="auto"/>
              <w:jc w:val="left"/>
              <w:rPr>
                <w:rFonts w:eastAsia="Calibri" w:cs="Arial"/>
                <w:b/>
                <w:color w:val="000000" w:themeColor="text1"/>
                <w:sz w:val="18"/>
                <w:szCs w:val="18"/>
                <w:lang w:val="en-GB"/>
              </w:rPr>
            </w:pPr>
            <w:r w:rsidRPr="008D3E93">
              <w:rPr>
                <w:rFonts w:eastAsia="Calibri" w:cs="Arial"/>
                <w:b/>
                <w:color w:val="000000" w:themeColor="text1"/>
                <w:sz w:val="18"/>
                <w:szCs w:val="18"/>
                <w:lang w:val="en-GB"/>
              </w:rPr>
              <w:t>FTE Manager</w:t>
            </w:r>
          </w:p>
        </w:tc>
        <w:tc>
          <w:tcPr>
            <w:tcW w:w="850" w:type="dxa"/>
            <w:tcBorders>
              <w:top w:val="nil"/>
              <w:left w:val="single" w:color="auto" w:sz="4" w:space="0"/>
              <w:bottom w:val="single" w:color="auto" w:sz="4" w:space="0"/>
              <w:right w:val="nil"/>
            </w:tcBorders>
            <w:vAlign w:val="center"/>
          </w:tcPr>
          <w:p w:rsidRPr="008D3E93" w:rsidR="633A4939" w:rsidP="008D3E93" w:rsidRDefault="633A4939" w14:paraId="204C1F53" w14:textId="726A6B58">
            <w:pPr>
              <w:spacing w:before="0" w:line="240" w:lineRule="auto"/>
              <w:jc w:val="left"/>
              <w:rPr>
                <w:rFonts w:eastAsia="Calibri" w:cs="Arial"/>
                <w:b/>
                <w:color w:val="000000" w:themeColor="text1"/>
                <w:sz w:val="18"/>
                <w:szCs w:val="18"/>
                <w:lang w:val="en-GB"/>
              </w:rPr>
            </w:pPr>
            <w:r w:rsidRPr="008D3E93">
              <w:rPr>
                <w:rFonts w:eastAsia="Calibri" w:cs="Arial"/>
                <w:b/>
                <w:color w:val="000000" w:themeColor="text1"/>
                <w:sz w:val="18"/>
                <w:szCs w:val="18"/>
                <w:lang w:val="en-GB"/>
              </w:rPr>
              <w:t>Total FTE</w:t>
            </w:r>
          </w:p>
        </w:tc>
      </w:tr>
      <w:tr w:rsidRPr="008D3E93" w:rsidR="633A4939" w:rsidTr="008D3E93" w14:paraId="2423D6FD" w14:textId="77777777">
        <w:trPr>
          <w:trHeight w:val="397"/>
        </w:trPr>
        <w:tc>
          <w:tcPr>
            <w:tcW w:w="2055" w:type="dxa"/>
            <w:tcBorders>
              <w:top w:val="single" w:color="auto" w:sz="4" w:space="0"/>
              <w:left w:val="nil"/>
              <w:bottom w:val="nil"/>
              <w:right w:val="single" w:color="auto" w:sz="4" w:space="0"/>
            </w:tcBorders>
            <w:vAlign w:val="center"/>
          </w:tcPr>
          <w:p w:rsidRPr="008D3E93" w:rsidR="633A4939" w:rsidP="008D3E93" w:rsidRDefault="633A4939" w14:paraId="0917B681" w14:textId="746F6B22">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USP</w:t>
            </w:r>
          </w:p>
        </w:tc>
        <w:tc>
          <w:tcPr>
            <w:tcW w:w="1080" w:type="dxa"/>
            <w:tcBorders>
              <w:top w:val="single" w:color="auto" w:sz="4" w:space="0"/>
              <w:left w:val="single" w:color="auto" w:sz="4" w:space="0"/>
              <w:bottom w:val="nil"/>
              <w:right w:val="single" w:color="auto" w:sz="4" w:space="0"/>
            </w:tcBorders>
            <w:vAlign w:val="center"/>
          </w:tcPr>
          <w:p w:rsidRPr="008D3E93" w:rsidR="633A4939" w:rsidP="008D3E93" w:rsidRDefault="633A4939" w14:paraId="5D8AE464" w14:textId="5CBABBAE">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7</w:t>
            </w:r>
          </w:p>
        </w:tc>
        <w:tc>
          <w:tcPr>
            <w:tcW w:w="750" w:type="dxa"/>
            <w:tcBorders>
              <w:top w:val="single" w:color="auto" w:sz="4" w:space="0"/>
              <w:left w:val="single" w:color="auto" w:sz="4" w:space="0"/>
              <w:bottom w:val="nil"/>
              <w:right w:val="single" w:color="auto" w:sz="4" w:space="0"/>
            </w:tcBorders>
            <w:vAlign w:val="center"/>
          </w:tcPr>
          <w:p w:rsidRPr="008D3E93" w:rsidR="633A4939" w:rsidP="008D3E93" w:rsidRDefault="633A4939" w14:paraId="688CAEE9" w14:textId="0BF5DB6D">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w:t>
            </w:r>
          </w:p>
        </w:tc>
        <w:tc>
          <w:tcPr>
            <w:tcW w:w="1218" w:type="dxa"/>
            <w:tcBorders>
              <w:top w:val="single" w:color="auto" w:sz="4" w:space="0"/>
              <w:left w:val="single" w:color="auto" w:sz="4" w:space="0"/>
              <w:bottom w:val="nil"/>
              <w:right w:val="single" w:color="auto" w:sz="4" w:space="0"/>
            </w:tcBorders>
            <w:vAlign w:val="center"/>
          </w:tcPr>
          <w:p w:rsidRPr="008D3E93" w:rsidR="633A4939" w:rsidP="008D3E93" w:rsidRDefault="633A4939" w14:paraId="63643420" w14:textId="3AF37CC1">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3</w:t>
            </w:r>
          </w:p>
        </w:tc>
        <w:tc>
          <w:tcPr>
            <w:tcW w:w="1240" w:type="dxa"/>
            <w:tcBorders>
              <w:top w:val="single" w:color="auto" w:sz="4" w:space="0"/>
              <w:left w:val="single" w:color="auto" w:sz="4" w:space="0"/>
              <w:bottom w:val="nil"/>
              <w:right w:val="single" w:color="auto" w:sz="4" w:space="0"/>
            </w:tcBorders>
            <w:shd w:val="clear" w:color="auto" w:fill="E7E6E6" w:themeFill="background2"/>
            <w:vAlign w:val="center"/>
          </w:tcPr>
          <w:p w:rsidRPr="008D3E93" w:rsidR="633A4939" w:rsidP="008D3E93" w:rsidRDefault="633A4939" w14:paraId="49A41C80" w14:textId="3E53341C">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0</w:t>
            </w:r>
          </w:p>
        </w:tc>
        <w:tc>
          <w:tcPr>
            <w:tcW w:w="1271" w:type="dxa"/>
            <w:tcBorders>
              <w:top w:val="single" w:color="auto" w:sz="4" w:space="0"/>
              <w:left w:val="single" w:color="auto" w:sz="4" w:space="0"/>
              <w:bottom w:val="nil"/>
              <w:right w:val="single" w:color="auto" w:sz="4" w:space="0"/>
            </w:tcBorders>
            <w:shd w:val="clear" w:color="auto" w:fill="E7E6E6" w:themeFill="background2"/>
            <w:vAlign w:val="center"/>
          </w:tcPr>
          <w:p w:rsidRPr="008D3E93" w:rsidR="633A4939" w:rsidP="008D3E93" w:rsidRDefault="633A4939" w14:paraId="351652A4" w14:textId="183BFDF7">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w:t>
            </w:r>
          </w:p>
        </w:tc>
        <w:tc>
          <w:tcPr>
            <w:tcW w:w="1317" w:type="dxa"/>
            <w:tcBorders>
              <w:top w:val="single" w:color="auto" w:sz="4" w:space="0"/>
              <w:left w:val="single" w:color="auto" w:sz="4" w:space="0"/>
              <w:bottom w:val="nil"/>
              <w:right w:val="single" w:color="auto" w:sz="4" w:space="0"/>
            </w:tcBorders>
            <w:shd w:val="clear" w:color="auto" w:fill="E7E6E6" w:themeFill="background2"/>
            <w:vAlign w:val="center"/>
          </w:tcPr>
          <w:p w:rsidRPr="008D3E93" w:rsidR="633A4939" w:rsidP="008D3E93" w:rsidRDefault="633A4939" w14:paraId="0D115670" w14:textId="68A3E126">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5</w:t>
            </w:r>
          </w:p>
        </w:tc>
        <w:tc>
          <w:tcPr>
            <w:tcW w:w="850" w:type="dxa"/>
            <w:tcBorders>
              <w:top w:val="single" w:color="auto" w:sz="4" w:space="0"/>
              <w:left w:val="single" w:color="auto" w:sz="4" w:space="0"/>
              <w:bottom w:val="nil"/>
              <w:right w:val="nil"/>
            </w:tcBorders>
            <w:vAlign w:val="center"/>
          </w:tcPr>
          <w:p w:rsidRPr="008D3E93" w:rsidR="633A4939" w:rsidP="008D3E93" w:rsidRDefault="633A4939" w14:paraId="2AAE1080" w14:textId="5CB7C2D7">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1.5</w:t>
            </w:r>
          </w:p>
        </w:tc>
      </w:tr>
      <w:tr w:rsidRPr="008D3E93" w:rsidR="633A4939" w:rsidTr="008D3E93" w14:paraId="4C0982A6"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12C3DB68" w14:textId="1A5E5BD8">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DSP</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2F27FA18" w14:textId="01A54BE2">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7</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13C4E1F4" w14:textId="0B1085C2">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3</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5A81689D" w14:textId="48CA41CA">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3</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36C9D363" w14:textId="6B5F0CF2">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5.0</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6BF6C60C" w14:textId="6FDFB6AB">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76C6CF26" w14:textId="064203FF">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5</w:t>
            </w:r>
          </w:p>
        </w:tc>
        <w:tc>
          <w:tcPr>
            <w:tcW w:w="850" w:type="dxa"/>
            <w:tcBorders>
              <w:top w:val="nil"/>
              <w:left w:val="single" w:color="auto" w:sz="4" w:space="0"/>
              <w:bottom w:val="nil"/>
              <w:right w:val="nil"/>
            </w:tcBorders>
            <w:vAlign w:val="center"/>
          </w:tcPr>
          <w:p w:rsidRPr="008D3E93" w:rsidR="633A4939" w:rsidP="008D3E93" w:rsidRDefault="633A4939" w14:paraId="58308515" w14:textId="6D2CDB10">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6.5</w:t>
            </w:r>
          </w:p>
        </w:tc>
      </w:tr>
      <w:tr w:rsidRPr="008D3E93" w:rsidR="633A4939" w:rsidTr="008D3E93" w14:paraId="6753E51F"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4AB09CD9" w14:textId="526E3ED5">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 xml:space="preserve">Buffer </w:t>
            </w:r>
            <w:r w:rsidRPr="008D3E93" w:rsidR="581D99EA">
              <w:rPr>
                <w:rFonts w:eastAsia="Calibri" w:cs="Arial"/>
                <w:color w:val="000000" w:themeColor="text1"/>
                <w:sz w:val="18"/>
                <w:szCs w:val="18"/>
                <w:lang w:val="en-GB"/>
              </w:rPr>
              <w:t>preparation</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5A6A7E00" w14:textId="1762516E">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769419BE" w14:textId="4943E89A">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7AD90D01" w14:textId="403CDFAC">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50382C0E" w14:textId="7DAC2030">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4</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7B946832" w14:textId="7EFA753E">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5</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72FF4882" w14:textId="11A0F43E">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5</w:t>
            </w:r>
          </w:p>
        </w:tc>
        <w:tc>
          <w:tcPr>
            <w:tcW w:w="850" w:type="dxa"/>
            <w:tcBorders>
              <w:top w:val="nil"/>
              <w:left w:val="single" w:color="auto" w:sz="4" w:space="0"/>
              <w:bottom w:val="nil"/>
              <w:right w:val="nil"/>
            </w:tcBorders>
            <w:vAlign w:val="center"/>
          </w:tcPr>
          <w:p w:rsidRPr="008D3E93" w:rsidR="633A4939" w:rsidP="008D3E93" w:rsidRDefault="633A4939" w14:paraId="54037C6E" w14:textId="3A48B45C">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3.4</w:t>
            </w:r>
          </w:p>
        </w:tc>
      </w:tr>
      <w:tr w:rsidRPr="008D3E93" w:rsidR="633A4939" w:rsidTr="008D3E93" w14:paraId="7D2CD4AC"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46785837" w14:textId="24BA1FE7">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Media preparation</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7F659EAD" w14:textId="28AA8AD1">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1BB89E39" w14:textId="3DDEC26B">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44235F6C" w14:textId="61F85CA0">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0F7F8699" w14:textId="5DB6EE56">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4</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3507A15F" w14:textId="2BC0E49A">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5</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3B525F88" w14:textId="0E4056A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5</w:t>
            </w:r>
          </w:p>
        </w:tc>
        <w:tc>
          <w:tcPr>
            <w:tcW w:w="850" w:type="dxa"/>
            <w:tcBorders>
              <w:top w:val="nil"/>
              <w:left w:val="single" w:color="auto" w:sz="4" w:space="0"/>
              <w:bottom w:val="nil"/>
              <w:right w:val="nil"/>
            </w:tcBorders>
            <w:vAlign w:val="center"/>
          </w:tcPr>
          <w:p w:rsidRPr="008D3E93" w:rsidR="633A4939" w:rsidP="008D3E93" w:rsidRDefault="633A4939" w14:paraId="7203B94E" w14:textId="6E8A22E1">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3.4</w:t>
            </w:r>
          </w:p>
        </w:tc>
      </w:tr>
      <w:tr w:rsidRPr="008D3E93" w:rsidR="633A4939" w:rsidTr="008D3E93" w14:paraId="31DBE157"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566A7B44" w14:textId="1C68B32B">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Clean utilities</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73CCA4A2" w14:textId="54B8F03E">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7</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7BC81E1A" w14:textId="6D9AA045">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50EEA8EA" w14:textId="2F64F331">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5</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792CEB20" w14:textId="72C39912">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4.2</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6945ED33" w14:textId="4FA3602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0</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59CE6D1B" w14:textId="2490C711">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25</w:t>
            </w:r>
          </w:p>
        </w:tc>
        <w:tc>
          <w:tcPr>
            <w:tcW w:w="850" w:type="dxa"/>
            <w:tcBorders>
              <w:top w:val="nil"/>
              <w:left w:val="single" w:color="auto" w:sz="4" w:space="0"/>
              <w:bottom w:val="nil"/>
              <w:right w:val="nil"/>
            </w:tcBorders>
            <w:vAlign w:val="center"/>
          </w:tcPr>
          <w:p w:rsidRPr="008D3E93" w:rsidR="633A4939" w:rsidP="008D3E93" w:rsidRDefault="633A4939" w14:paraId="1BE8BA0A" w14:textId="79D59D1D">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4.4</w:t>
            </w:r>
          </w:p>
        </w:tc>
      </w:tr>
      <w:tr w:rsidRPr="008D3E93" w:rsidR="633A4939" w:rsidTr="008D3E93" w14:paraId="262757D6"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651D6149" w14:textId="550C8315">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Black utilities</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44E40D37" w14:textId="081463FD">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7</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67315B68" w14:textId="31424273">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7FA483BD" w14:textId="78E0E98C">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5</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15C5A529" w14:textId="140DC8FB">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5</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34583D86" w14:textId="1C83DA76">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0</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5B9219ED" w14:textId="6E11BFC9">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25</w:t>
            </w:r>
          </w:p>
        </w:tc>
        <w:tc>
          <w:tcPr>
            <w:tcW w:w="850" w:type="dxa"/>
            <w:tcBorders>
              <w:top w:val="nil"/>
              <w:left w:val="single" w:color="auto" w:sz="4" w:space="0"/>
              <w:bottom w:val="nil"/>
              <w:right w:val="nil"/>
            </w:tcBorders>
            <w:vAlign w:val="center"/>
          </w:tcPr>
          <w:p w:rsidRPr="008D3E93" w:rsidR="633A4939" w:rsidP="008D3E93" w:rsidRDefault="633A4939" w14:paraId="614C1B3B" w14:textId="6B1365D1">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8</w:t>
            </w:r>
          </w:p>
        </w:tc>
      </w:tr>
      <w:tr w:rsidRPr="008D3E93" w:rsidR="633A4939" w:rsidTr="008D3E93" w14:paraId="39CEF35C"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0916026B" w14:textId="20DD5AF7">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Warehouse/logistics</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17A09601" w14:textId="68B6CF87">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231C0445" w14:textId="551C16E0">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66F91E3B" w14:textId="4B9250FF">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6B0C4023" w14:textId="020CFE97">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4.8</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1C14290D" w14:textId="45AEBC0D">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0</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5EDC3C03" w14:textId="7C412FCF">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25</w:t>
            </w:r>
          </w:p>
        </w:tc>
        <w:tc>
          <w:tcPr>
            <w:tcW w:w="850" w:type="dxa"/>
            <w:tcBorders>
              <w:top w:val="nil"/>
              <w:left w:val="single" w:color="auto" w:sz="4" w:space="0"/>
              <w:bottom w:val="nil"/>
              <w:right w:val="nil"/>
            </w:tcBorders>
            <w:vAlign w:val="center"/>
          </w:tcPr>
          <w:p w:rsidRPr="008D3E93" w:rsidR="633A4939" w:rsidP="008D3E93" w:rsidRDefault="633A4939" w14:paraId="6D25D99E" w14:textId="6681AAD9">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0</w:t>
            </w:r>
          </w:p>
        </w:tc>
      </w:tr>
      <w:tr w:rsidRPr="008D3E93" w:rsidR="633A4939" w:rsidTr="008D3E93" w14:paraId="478C03B1"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702BCC07" w14:textId="2FAF8E05">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Building Management</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5F9B439D" w14:textId="2B286E02">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38BC3598" w14:textId="5BCA0C90">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560B2038" w14:textId="3974CF34">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67285D37" w14:textId="160AFA09">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4</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1B794D26" w14:textId="6DB5C2CF">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3CB02163" w14:textId="25158243">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25</w:t>
            </w:r>
          </w:p>
        </w:tc>
        <w:tc>
          <w:tcPr>
            <w:tcW w:w="850" w:type="dxa"/>
            <w:tcBorders>
              <w:top w:val="nil"/>
              <w:left w:val="single" w:color="auto" w:sz="4" w:space="0"/>
              <w:bottom w:val="nil"/>
              <w:right w:val="nil"/>
            </w:tcBorders>
            <w:vAlign w:val="center"/>
          </w:tcPr>
          <w:p w:rsidRPr="008D3E93" w:rsidR="633A4939" w:rsidP="008D3E93" w:rsidRDefault="633A4939" w14:paraId="77E60D5D" w14:textId="57264C96">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3.6</w:t>
            </w:r>
          </w:p>
        </w:tc>
      </w:tr>
      <w:tr w:rsidRPr="008D3E93" w:rsidR="633A4939" w:rsidTr="008D3E93" w14:paraId="5B465E4A"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7786EF66" w14:textId="00BDCA52">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QA</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274527FD" w14:textId="05B8EBB1">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5E0CC33C" w14:textId="0B92697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0FFCA418" w14:textId="3D35E85D">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2193D910" w14:textId="36E10C4B">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0</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2F523797" w14:textId="23DB1C7E">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4.0</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5A282178" w14:textId="0775003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w:t>
            </w:r>
          </w:p>
        </w:tc>
        <w:tc>
          <w:tcPr>
            <w:tcW w:w="850" w:type="dxa"/>
            <w:tcBorders>
              <w:top w:val="nil"/>
              <w:left w:val="single" w:color="auto" w:sz="4" w:space="0"/>
              <w:bottom w:val="nil"/>
              <w:right w:val="nil"/>
            </w:tcBorders>
            <w:vAlign w:val="center"/>
          </w:tcPr>
          <w:p w:rsidRPr="008D3E93" w:rsidR="633A4939" w:rsidP="008D3E93" w:rsidRDefault="633A4939" w14:paraId="3B8C4CAF" w14:textId="722B7E59">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0</w:t>
            </w:r>
          </w:p>
        </w:tc>
      </w:tr>
      <w:tr w:rsidRPr="008D3E93" w:rsidR="633A4939" w:rsidTr="008D3E93" w14:paraId="3176435C"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25B87654" w14:textId="1D68BC2F">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QC</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6F3C43C0" w14:textId="4714D68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7</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4C391341" w14:textId="59765E49">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3</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496E97E8" w14:textId="123F1790">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7C80AE82" w14:textId="72693BF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0</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0D1C2D9E" w14:textId="56D1170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0</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12BDF65E" w14:textId="2979BFC5">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w:t>
            </w:r>
          </w:p>
        </w:tc>
        <w:tc>
          <w:tcPr>
            <w:tcW w:w="850" w:type="dxa"/>
            <w:tcBorders>
              <w:top w:val="nil"/>
              <w:left w:val="single" w:color="auto" w:sz="4" w:space="0"/>
              <w:bottom w:val="nil"/>
              <w:right w:val="nil"/>
            </w:tcBorders>
            <w:vAlign w:val="center"/>
          </w:tcPr>
          <w:p w:rsidRPr="008D3E93" w:rsidR="633A4939" w:rsidP="008D3E93" w:rsidRDefault="633A4939" w14:paraId="290533EC" w14:textId="02105D34">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1.0</w:t>
            </w:r>
          </w:p>
        </w:tc>
      </w:tr>
      <w:tr w:rsidRPr="008D3E93" w:rsidR="633A4939" w:rsidTr="008D3E93" w14:paraId="5839E064" w14:textId="77777777">
        <w:trPr>
          <w:trHeight w:val="397"/>
        </w:trPr>
        <w:tc>
          <w:tcPr>
            <w:tcW w:w="2055" w:type="dxa"/>
            <w:tcBorders>
              <w:top w:val="nil"/>
              <w:left w:val="nil"/>
              <w:bottom w:val="nil"/>
              <w:right w:val="single" w:color="auto" w:sz="4" w:space="0"/>
            </w:tcBorders>
            <w:vAlign w:val="center"/>
          </w:tcPr>
          <w:p w:rsidRPr="008D3E93" w:rsidR="633A4939" w:rsidP="008D3E93" w:rsidRDefault="633A4939" w14:paraId="5225E8C7" w14:textId="0669BC95">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Process Development</w:t>
            </w:r>
          </w:p>
        </w:tc>
        <w:tc>
          <w:tcPr>
            <w:tcW w:w="1080" w:type="dxa"/>
            <w:tcBorders>
              <w:top w:val="nil"/>
              <w:left w:val="single" w:color="auto" w:sz="4" w:space="0"/>
              <w:bottom w:val="nil"/>
              <w:right w:val="single" w:color="auto" w:sz="4" w:space="0"/>
            </w:tcBorders>
            <w:vAlign w:val="center"/>
          </w:tcPr>
          <w:p w:rsidRPr="008D3E93" w:rsidR="633A4939" w:rsidP="008D3E93" w:rsidRDefault="633A4939" w14:paraId="5CB8C67F" w14:textId="41045AE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w:t>
            </w:r>
          </w:p>
        </w:tc>
        <w:tc>
          <w:tcPr>
            <w:tcW w:w="750" w:type="dxa"/>
            <w:tcBorders>
              <w:top w:val="nil"/>
              <w:left w:val="single" w:color="auto" w:sz="4" w:space="0"/>
              <w:bottom w:val="nil"/>
              <w:right w:val="single" w:color="auto" w:sz="4" w:space="0"/>
            </w:tcBorders>
            <w:vAlign w:val="center"/>
          </w:tcPr>
          <w:p w:rsidRPr="008D3E93" w:rsidR="633A4939" w:rsidP="008D3E93" w:rsidRDefault="633A4939" w14:paraId="672EFED4" w14:textId="402DAE5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w:t>
            </w:r>
          </w:p>
        </w:tc>
        <w:tc>
          <w:tcPr>
            <w:tcW w:w="1218" w:type="dxa"/>
            <w:tcBorders>
              <w:top w:val="nil"/>
              <w:left w:val="single" w:color="auto" w:sz="4" w:space="0"/>
              <w:bottom w:val="nil"/>
              <w:right w:val="single" w:color="auto" w:sz="4" w:space="0"/>
            </w:tcBorders>
            <w:vAlign w:val="center"/>
          </w:tcPr>
          <w:p w:rsidRPr="008D3E93" w:rsidR="633A4939" w:rsidP="008D3E93" w:rsidRDefault="633A4939" w14:paraId="6E16DB83" w14:textId="5B5EB672">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w:t>
            </w:r>
          </w:p>
        </w:tc>
        <w:tc>
          <w:tcPr>
            <w:tcW w:w="1240"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46FFF35E" w14:textId="49824BA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0</w:t>
            </w:r>
          </w:p>
        </w:tc>
        <w:tc>
          <w:tcPr>
            <w:tcW w:w="1271"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1D72DD0D" w14:textId="61ACDDFC">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6.0</w:t>
            </w:r>
          </w:p>
        </w:tc>
        <w:tc>
          <w:tcPr>
            <w:tcW w:w="1317" w:type="dxa"/>
            <w:tcBorders>
              <w:top w:val="nil"/>
              <w:left w:val="single" w:color="auto" w:sz="4" w:space="0"/>
              <w:bottom w:val="nil"/>
              <w:right w:val="single" w:color="auto" w:sz="4" w:space="0"/>
            </w:tcBorders>
            <w:shd w:val="clear" w:color="auto" w:fill="E7E6E6" w:themeFill="background2"/>
            <w:vAlign w:val="center"/>
          </w:tcPr>
          <w:p w:rsidRPr="008D3E93" w:rsidR="633A4939" w:rsidP="008D3E93" w:rsidRDefault="633A4939" w14:paraId="0709C532" w14:textId="4173024B">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w:t>
            </w:r>
          </w:p>
        </w:tc>
        <w:tc>
          <w:tcPr>
            <w:tcW w:w="850" w:type="dxa"/>
            <w:tcBorders>
              <w:top w:val="nil"/>
              <w:left w:val="single" w:color="auto" w:sz="4" w:space="0"/>
              <w:bottom w:val="nil"/>
              <w:right w:val="nil"/>
            </w:tcBorders>
            <w:vAlign w:val="center"/>
          </w:tcPr>
          <w:p w:rsidRPr="008D3E93" w:rsidR="633A4939" w:rsidP="008D3E93" w:rsidRDefault="633A4939" w14:paraId="390CD418" w14:textId="34D546A0">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7.0</w:t>
            </w:r>
          </w:p>
        </w:tc>
      </w:tr>
      <w:tr w:rsidRPr="008D3E93" w:rsidR="633A4939" w:rsidTr="008D3E93" w14:paraId="242CF09B" w14:textId="77777777">
        <w:trPr>
          <w:trHeight w:val="397"/>
        </w:trPr>
        <w:tc>
          <w:tcPr>
            <w:tcW w:w="2055" w:type="dxa"/>
            <w:tcBorders>
              <w:top w:val="nil"/>
              <w:left w:val="nil"/>
              <w:bottom w:val="single" w:color="auto" w:sz="4" w:space="0"/>
              <w:right w:val="single" w:color="auto" w:sz="4" w:space="0"/>
            </w:tcBorders>
            <w:vAlign w:val="center"/>
          </w:tcPr>
          <w:p w:rsidRPr="008D3E93" w:rsidR="633A4939" w:rsidP="008D3E93" w:rsidRDefault="633A4939" w14:paraId="3A92D360" w14:textId="40256065">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Administration</w:t>
            </w:r>
          </w:p>
        </w:tc>
        <w:tc>
          <w:tcPr>
            <w:tcW w:w="1080" w:type="dxa"/>
            <w:tcBorders>
              <w:top w:val="nil"/>
              <w:left w:val="single" w:color="auto" w:sz="4" w:space="0"/>
              <w:bottom w:val="single" w:color="auto" w:sz="4" w:space="0"/>
              <w:right w:val="single" w:color="auto" w:sz="4" w:space="0"/>
            </w:tcBorders>
            <w:vAlign w:val="center"/>
          </w:tcPr>
          <w:p w:rsidRPr="008D3E93" w:rsidR="633A4939" w:rsidP="008D3E93" w:rsidRDefault="633A4939" w14:paraId="2EEA32C5" w14:textId="11329698">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w:t>
            </w:r>
          </w:p>
        </w:tc>
        <w:tc>
          <w:tcPr>
            <w:tcW w:w="750" w:type="dxa"/>
            <w:tcBorders>
              <w:top w:val="nil"/>
              <w:left w:val="single" w:color="auto" w:sz="4" w:space="0"/>
              <w:bottom w:val="single" w:color="auto" w:sz="4" w:space="0"/>
              <w:right w:val="single" w:color="auto" w:sz="4" w:space="0"/>
            </w:tcBorders>
            <w:vAlign w:val="center"/>
          </w:tcPr>
          <w:p w:rsidRPr="008D3E93" w:rsidR="633A4939" w:rsidP="008D3E93" w:rsidRDefault="633A4939" w14:paraId="115191AF" w14:textId="35505FE9">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w:t>
            </w:r>
          </w:p>
        </w:tc>
        <w:tc>
          <w:tcPr>
            <w:tcW w:w="1218" w:type="dxa"/>
            <w:tcBorders>
              <w:top w:val="nil"/>
              <w:left w:val="single" w:color="auto" w:sz="4" w:space="0"/>
              <w:bottom w:val="single" w:color="auto" w:sz="4" w:space="0"/>
              <w:right w:val="single" w:color="auto" w:sz="4" w:space="0"/>
            </w:tcBorders>
            <w:vAlign w:val="center"/>
          </w:tcPr>
          <w:p w:rsidRPr="008D3E93" w:rsidR="633A4939" w:rsidP="008D3E93" w:rsidRDefault="633A4939" w14:paraId="7F6F4D81" w14:textId="30F3AA24">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w:t>
            </w:r>
          </w:p>
        </w:tc>
        <w:tc>
          <w:tcPr>
            <w:tcW w:w="1240" w:type="dxa"/>
            <w:tcBorders>
              <w:top w:val="nil"/>
              <w:left w:val="single" w:color="auto" w:sz="4" w:space="0"/>
              <w:bottom w:val="single" w:color="auto" w:sz="4" w:space="0"/>
              <w:right w:val="single" w:color="auto" w:sz="4" w:space="0"/>
            </w:tcBorders>
            <w:shd w:val="clear" w:color="auto" w:fill="E7E6E6" w:themeFill="background2"/>
            <w:vAlign w:val="center"/>
          </w:tcPr>
          <w:p w:rsidRPr="008D3E93" w:rsidR="633A4939" w:rsidP="008D3E93" w:rsidRDefault="633A4939" w14:paraId="6C6C6967" w14:textId="2776CE20">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0.0</w:t>
            </w:r>
          </w:p>
        </w:tc>
        <w:tc>
          <w:tcPr>
            <w:tcW w:w="1271" w:type="dxa"/>
            <w:tcBorders>
              <w:top w:val="nil"/>
              <w:left w:val="single" w:color="auto" w:sz="4" w:space="0"/>
              <w:bottom w:val="single" w:color="auto" w:sz="4" w:space="0"/>
              <w:right w:val="single" w:color="auto" w:sz="4" w:space="0"/>
            </w:tcBorders>
            <w:shd w:val="clear" w:color="auto" w:fill="E7E6E6" w:themeFill="background2"/>
            <w:vAlign w:val="center"/>
          </w:tcPr>
          <w:p w:rsidRPr="008D3E93" w:rsidR="633A4939" w:rsidP="008D3E93" w:rsidRDefault="633A4939" w14:paraId="7561327C" w14:textId="5A741F01">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0</w:t>
            </w:r>
          </w:p>
        </w:tc>
        <w:tc>
          <w:tcPr>
            <w:tcW w:w="1317" w:type="dxa"/>
            <w:tcBorders>
              <w:top w:val="nil"/>
              <w:left w:val="single" w:color="auto" w:sz="4" w:space="0"/>
              <w:bottom w:val="single" w:color="auto" w:sz="4" w:space="0"/>
              <w:right w:val="single" w:color="auto" w:sz="4" w:space="0"/>
            </w:tcBorders>
            <w:shd w:val="clear" w:color="auto" w:fill="E7E6E6" w:themeFill="background2"/>
            <w:vAlign w:val="center"/>
          </w:tcPr>
          <w:p w:rsidRPr="008D3E93" w:rsidR="633A4939" w:rsidP="008D3E93" w:rsidRDefault="633A4939" w14:paraId="1846B658" w14:textId="5DA4B4B7">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0</w:t>
            </w:r>
          </w:p>
        </w:tc>
        <w:tc>
          <w:tcPr>
            <w:tcW w:w="850" w:type="dxa"/>
            <w:tcBorders>
              <w:top w:val="nil"/>
              <w:left w:val="single" w:color="auto" w:sz="4" w:space="0"/>
              <w:bottom w:val="single" w:color="auto" w:sz="4" w:space="0"/>
              <w:right w:val="nil"/>
            </w:tcBorders>
            <w:vAlign w:val="center"/>
          </w:tcPr>
          <w:p w:rsidRPr="008D3E93" w:rsidR="633A4939" w:rsidP="008D3E93" w:rsidRDefault="633A4939" w14:paraId="730E6A03" w14:textId="0BE2331F">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11.0</w:t>
            </w:r>
          </w:p>
        </w:tc>
      </w:tr>
      <w:tr w:rsidRPr="008D3E93" w:rsidR="633A4939" w:rsidTr="008D3E93" w14:paraId="2C767022" w14:textId="77777777">
        <w:trPr>
          <w:trHeight w:val="397"/>
        </w:trPr>
        <w:tc>
          <w:tcPr>
            <w:tcW w:w="2055" w:type="dxa"/>
            <w:tcBorders>
              <w:top w:val="single" w:color="auto" w:sz="4" w:space="0"/>
              <w:left w:val="nil"/>
              <w:bottom w:val="nil"/>
              <w:right w:val="nil"/>
            </w:tcBorders>
            <w:vAlign w:val="center"/>
          </w:tcPr>
          <w:p w:rsidRPr="008D3E93" w:rsidR="633A4939" w:rsidP="008D3E93" w:rsidRDefault="633A4939" w14:paraId="04CA0829" w14:textId="58549B73">
            <w:pPr>
              <w:spacing w:before="0" w:line="240" w:lineRule="auto"/>
              <w:jc w:val="left"/>
              <w:rPr>
                <w:rFonts w:cs="Arial"/>
                <w:sz w:val="18"/>
                <w:szCs w:val="18"/>
                <w:lang w:val="en-GB"/>
              </w:rPr>
            </w:pPr>
          </w:p>
        </w:tc>
        <w:tc>
          <w:tcPr>
            <w:tcW w:w="1080" w:type="dxa"/>
            <w:tcBorders>
              <w:top w:val="single" w:color="auto" w:sz="4" w:space="0"/>
              <w:left w:val="nil"/>
              <w:bottom w:val="nil"/>
              <w:right w:val="nil"/>
            </w:tcBorders>
            <w:vAlign w:val="center"/>
          </w:tcPr>
          <w:p w:rsidRPr="008D3E93" w:rsidR="633A4939" w:rsidP="008D3E93" w:rsidRDefault="633A4939" w14:paraId="451B0108" w14:textId="31D41ED5">
            <w:pPr>
              <w:spacing w:before="0" w:line="240" w:lineRule="auto"/>
              <w:jc w:val="left"/>
              <w:rPr>
                <w:rFonts w:cs="Arial"/>
                <w:sz w:val="18"/>
                <w:szCs w:val="18"/>
                <w:lang w:val="en-GB"/>
              </w:rPr>
            </w:pPr>
          </w:p>
        </w:tc>
        <w:tc>
          <w:tcPr>
            <w:tcW w:w="750" w:type="dxa"/>
            <w:tcBorders>
              <w:top w:val="single" w:color="auto" w:sz="4" w:space="0"/>
              <w:left w:val="nil"/>
              <w:bottom w:val="nil"/>
              <w:right w:val="nil"/>
            </w:tcBorders>
            <w:vAlign w:val="center"/>
          </w:tcPr>
          <w:p w:rsidRPr="008D3E93" w:rsidR="633A4939" w:rsidP="008D3E93" w:rsidRDefault="633A4939" w14:paraId="13123CE1" w14:textId="25582EC8">
            <w:pPr>
              <w:spacing w:before="0" w:line="240" w:lineRule="auto"/>
              <w:jc w:val="left"/>
              <w:rPr>
                <w:rFonts w:cs="Arial"/>
                <w:sz w:val="18"/>
                <w:szCs w:val="18"/>
                <w:lang w:val="en-GB"/>
              </w:rPr>
            </w:pPr>
          </w:p>
        </w:tc>
        <w:tc>
          <w:tcPr>
            <w:tcW w:w="1218" w:type="dxa"/>
            <w:tcBorders>
              <w:top w:val="single" w:color="auto" w:sz="4" w:space="0"/>
              <w:left w:val="nil"/>
              <w:bottom w:val="nil"/>
              <w:right w:val="nil"/>
            </w:tcBorders>
            <w:vAlign w:val="center"/>
          </w:tcPr>
          <w:p w:rsidRPr="008D3E93" w:rsidR="633A4939" w:rsidP="008D3E93" w:rsidRDefault="633A4939" w14:paraId="15BAD9ED" w14:textId="036323A1">
            <w:pPr>
              <w:spacing w:before="0" w:line="240" w:lineRule="auto"/>
              <w:jc w:val="left"/>
              <w:rPr>
                <w:rFonts w:cs="Arial"/>
                <w:sz w:val="18"/>
                <w:szCs w:val="18"/>
                <w:lang w:val="en-GB"/>
              </w:rPr>
            </w:pPr>
          </w:p>
        </w:tc>
        <w:tc>
          <w:tcPr>
            <w:tcW w:w="1240" w:type="dxa"/>
            <w:tcBorders>
              <w:top w:val="single" w:color="auto" w:sz="4" w:space="0"/>
              <w:left w:val="nil"/>
              <w:bottom w:val="nil"/>
              <w:right w:val="nil"/>
            </w:tcBorders>
            <w:vAlign w:val="center"/>
          </w:tcPr>
          <w:p w:rsidRPr="008D3E93" w:rsidR="633A4939" w:rsidP="008D3E93" w:rsidRDefault="633A4939" w14:paraId="127CF78D" w14:textId="77A7845F">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Total FTE</w:t>
            </w:r>
          </w:p>
        </w:tc>
        <w:tc>
          <w:tcPr>
            <w:tcW w:w="1271" w:type="dxa"/>
            <w:tcBorders>
              <w:top w:val="single" w:color="auto" w:sz="4" w:space="0"/>
              <w:left w:val="nil"/>
              <w:bottom w:val="nil"/>
              <w:right w:val="nil"/>
            </w:tcBorders>
            <w:vAlign w:val="center"/>
          </w:tcPr>
          <w:p w:rsidRPr="008D3E93" w:rsidR="633A4939" w:rsidP="008D3E93" w:rsidRDefault="633A4939" w14:paraId="4865A6A4" w14:textId="43760D15">
            <w:pPr>
              <w:spacing w:before="0" w:line="240" w:lineRule="auto"/>
              <w:jc w:val="left"/>
              <w:rPr>
                <w:rFonts w:cs="Arial"/>
                <w:sz w:val="18"/>
                <w:szCs w:val="18"/>
                <w:lang w:val="en-GB"/>
              </w:rPr>
            </w:pPr>
          </w:p>
        </w:tc>
        <w:tc>
          <w:tcPr>
            <w:tcW w:w="1317" w:type="dxa"/>
            <w:tcBorders>
              <w:top w:val="single" w:color="auto" w:sz="4" w:space="0"/>
              <w:left w:val="nil"/>
              <w:bottom w:val="nil"/>
              <w:right w:val="nil"/>
            </w:tcBorders>
            <w:vAlign w:val="center"/>
          </w:tcPr>
          <w:p w:rsidRPr="008D3E93" w:rsidR="633A4939" w:rsidP="008D3E93" w:rsidRDefault="633A4939" w14:paraId="672221EF" w14:textId="5D75E3D3">
            <w:pPr>
              <w:spacing w:before="0" w:line="240" w:lineRule="auto"/>
              <w:jc w:val="left"/>
              <w:rPr>
                <w:rFonts w:cs="Arial"/>
                <w:sz w:val="18"/>
                <w:szCs w:val="18"/>
                <w:lang w:val="en-GB"/>
              </w:rPr>
            </w:pPr>
          </w:p>
        </w:tc>
        <w:tc>
          <w:tcPr>
            <w:tcW w:w="850" w:type="dxa"/>
            <w:tcBorders>
              <w:top w:val="single" w:color="auto" w:sz="4" w:space="0"/>
              <w:left w:val="nil"/>
              <w:bottom w:val="nil"/>
              <w:right w:val="nil"/>
            </w:tcBorders>
            <w:vAlign w:val="center"/>
          </w:tcPr>
          <w:p w:rsidRPr="008D3E93" w:rsidR="633A4939" w:rsidP="008D3E93" w:rsidRDefault="633A4939" w14:paraId="5BA70ECD" w14:textId="22690DDA">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84.6</w:t>
            </w:r>
          </w:p>
        </w:tc>
      </w:tr>
      <w:tr w:rsidRPr="008D3E93" w:rsidR="633A4939" w:rsidTr="008D3E93" w14:paraId="1D76F154" w14:textId="77777777">
        <w:trPr>
          <w:trHeight w:val="397"/>
        </w:trPr>
        <w:tc>
          <w:tcPr>
            <w:tcW w:w="2055" w:type="dxa"/>
            <w:tcBorders>
              <w:top w:val="nil"/>
              <w:left w:val="nil"/>
              <w:bottom w:val="nil"/>
              <w:right w:val="nil"/>
            </w:tcBorders>
            <w:vAlign w:val="center"/>
          </w:tcPr>
          <w:p w:rsidRPr="008D3E93" w:rsidR="633A4939" w:rsidP="008D3E93" w:rsidRDefault="633A4939" w14:paraId="36E9E8D3" w14:textId="221380BC">
            <w:pPr>
              <w:spacing w:before="0" w:line="240" w:lineRule="auto"/>
              <w:jc w:val="left"/>
              <w:rPr>
                <w:rFonts w:cs="Arial"/>
                <w:sz w:val="18"/>
                <w:szCs w:val="18"/>
                <w:lang w:val="en-GB"/>
              </w:rPr>
            </w:pPr>
          </w:p>
        </w:tc>
        <w:tc>
          <w:tcPr>
            <w:tcW w:w="1080" w:type="dxa"/>
            <w:tcBorders>
              <w:top w:val="nil"/>
              <w:left w:val="nil"/>
              <w:bottom w:val="nil"/>
              <w:right w:val="nil"/>
            </w:tcBorders>
            <w:vAlign w:val="center"/>
          </w:tcPr>
          <w:p w:rsidRPr="008D3E93" w:rsidR="633A4939" w:rsidP="008D3E93" w:rsidRDefault="633A4939" w14:paraId="5929F8B1" w14:textId="714DEE17">
            <w:pPr>
              <w:spacing w:before="0" w:line="240" w:lineRule="auto"/>
              <w:jc w:val="left"/>
              <w:rPr>
                <w:rFonts w:cs="Arial"/>
                <w:sz w:val="18"/>
                <w:szCs w:val="18"/>
                <w:lang w:val="en-GB"/>
              </w:rPr>
            </w:pPr>
          </w:p>
        </w:tc>
        <w:tc>
          <w:tcPr>
            <w:tcW w:w="750" w:type="dxa"/>
            <w:tcBorders>
              <w:top w:val="nil"/>
              <w:left w:val="nil"/>
              <w:bottom w:val="nil"/>
              <w:right w:val="nil"/>
            </w:tcBorders>
            <w:vAlign w:val="center"/>
          </w:tcPr>
          <w:p w:rsidRPr="008D3E93" w:rsidR="633A4939" w:rsidP="008D3E93" w:rsidRDefault="633A4939" w14:paraId="35127086" w14:textId="331E3103">
            <w:pPr>
              <w:spacing w:before="0" w:line="240" w:lineRule="auto"/>
              <w:jc w:val="left"/>
              <w:rPr>
                <w:rFonts w:cs="Arial"/>
                <w:sz w:val="18"/>
                <w:szCs w:val="18"/>
                <w:lang w:val="en-GB"/>
              </w:rPr>
            </w:pPr>
          </w:p>
        </w:tc>
        <w:tc>
          <w:tcPr>
            <w:tcW w:w="1218" w:type="dxa"/>
            <w:tcBorders>
              <w:top w:val="nil"/>
              <w:left w:val="nil"/>
              <w:bottom w:val="nil"/>
              <w:right w:val="nil"/>
            </w:tcBorders>
            <w:vAlign w:val="center"/>
          </w:tcPr>
          <w:p w:rsidRPr="008D3E93" w:rsidR="633A4939" w:rsidP="008D3E93" w:rsidRDefault="633A4939" w14:paraId="52D6A1C8" w14:textId="6646636D">
            <w:pPr>
              <w:spacing w:before="0" w:line="240" w:lineRule="auto"/>
              <w:jc w:val="left"/>
              <w:rPr>
                <w:rFonts w:cs="Arial"/>
                <w:sz w:val="18"/>
                <w:szCs w:val="18"/>
                <w:lang w:val="en-GB"/>
              </w:rPr>
            </w:pPr>
          </w:p>
        </w:tc>
        <w:tc>
          <w:tcPr>
            <w:tcW w:w="3828" w:type="dxa"/>
            <w:gridSpan w:val="3"/>
            <w:tcBorders>
              <w:top w:val="nil"/>
              <w:left w:val="nil"/>
              <w:bottom w:val="single" w:color="auto" w:sz="4" w:space="0"/>
              <w:right w:val="nil"/>
            </w:tcBorders>
            <w:vAlign w:val="center"/>
          </w:tcPr>
          <w:p w:rsidRPr="008D3E93" w:rsidR="633A4939" w:rsidP="008D3E93" w:rsidRDefault="633A4939" w14:paraId="426B3DE9" w14:textId="18A0B39C">
            <w:pPr>
              <w:spacing w:before="0" w:line="240" w:lineRule="auto"/>
              <w:jc w:val="left"/>
              <w:rPr>
                <w:rFonts w:eastAsia="Calibri" w:cs="Arial"/>
                <w:color w:val="000000" w:themeColor="text1"/>
                <w:sz w:val="18"/>
                <w:szCs w:val="18"/>
                <w:lang w:val="en-GB"/>
              </w:rPr>
            </w:pPr>
            <w:r w:rsidRPr="008D3E93">
              <w:rPr>
                <w:rFonts w:eastAsia="Calibri" w:cs="Arial"/>
                <w:color w:val="000000" w:themeColor="text1"/>
                <w:sz w:val="18"/>
                <w:szCs w:val="18"/>
                <w:lang w:val="en-GB"/>
              </w:rPr>
              <w:t>Max. FTE simultaneously in Facility</w:t>
            </w:r>
          </w:p>
        </w:tc>
        <w:tc>
          <w:tcPr>
            <w:tcW w:w="850" w:type="dxa"/>
            <w:tcBorders>
              <w:top w:val="nil"/>
              <w:left w:val="nil"/>
              <w:bottom w:val="single" w:color="auto" w:sz="4" w:space="0"/>
              <w:right w:val="nil"/>
            </w:tcBorders>
            <w:vAlign w:val="center"/>
          </w:tcPr>
          <w:p w:rsidRPr="008D3E93" w:rsidR="633A4939" w:rsidP="008D3E93" w:rsidRDefault="633A4939" w14:paraId="72AB095B" w14:textId="31E2FC51">
            <w:pPr>
              <w:spacing w:before="0" w:line="240" w:lineRule="auto"/>
              <w:jc w:val="right"/>
              <w:rPr>
                <w:rFonts w:eastAsia="Calibri" w:cs="Arial"/>
                <w:color w:val="000000" w:themeColor="text1"/>
                <w:sz w:val="18"/>
                <w:szCs w:val="18"/>
                <w:lang w:val="en-GB"/>
              </w:rPr>
            </w:pPr>
            <w:r w:rsidRPr="008D3E93">
              <w:rPr>
                <w:rFonts w:eastAsia="Calibri" w:cs="Arial"/>
                <w:color w:val="000000" w:themeColor="text1"/>
                <w:sz w:val="18"/>
                <w:szCs w:val="18"/>
                <w:lang w:val="en-GB"/>
              </w:rPr>
              <w:t>51</w:t>
            </w:r>
          </w:p>
        </w:tc>
      </w:tr>
    </w:tbl>
    <w:p w:rsidRPr="00BE2780" w:rsidR="00BE2780" w:rsidP="633A4939" w:rsidRDefault="00BE2780" w14:paraId="677435BC" w14:textId="64AAA1CD">
      <w:pPr>
        <w:rPr>
          <w:lang w:val="en-GB"/>
        </w:rPr>
      </w:pPr>
    </w:p>
    <w:p w:rsidRPr="0027210F" w:rsidR="00E85524" w:rsidP="006049C5" w:rsidRDefault="00E85524" w14:paraId="74C23310" w14:textId="333BEBCF">
      <w:pPr>
        <w:pStyle w:val="berschrift1"/>
      </w:pPr>
      <w:bookmarkStart w:name="_Toc94787037" w:id="148"/>
      <w:bookmarkStart w:name="_Toc95410077" w:id="149"/>
      <w:bookmarkStart w:name="_Ref95989783" w:id="150"/>
      <w:bookmarkStart w:name="_Toc96002257" w:id="151"/>
      <w:bookmarkStart w:name="_Toc96002644" w:id="152"/>
      <w:bookmarkStart w:name="_Toc96025232" w:id="153"/>
      <w:bookmarkStart w:name="_Toc96072204" w:id="154"/>
      <w:r w:rsidRPr="0027210F">
        <w:lastRenderedPageBreak/>
        <w:t>Upstream Process</w:t>
      </w:r>
      <w:bookmarkEnd w:id="148"/>
      <w:bookmarkEnd w:id="149"/>
      <w:bookmarkEnd w:id="150"/>
      <w:bookmarkEnd w:id="151"/>
      <w:bookmarkEnd w:id="152"/>
      <w:bookmarkEnd w:id="153"/>
      <w:bookmarkEnd w:id="154"/>
    </w:p>
    <w:p w:rsidRPr="00BE2780" w:rsidR="00BE2780" w:rsidP="006049C5" w:rsidRDefault="00BE2780" w14:paraId="52C016C8" w14:textId="42144EE1">
      <w:pPr>
        <w:pStyle w:val="berschrift2"/>
      </w:pPr>
      <w:bookmarkStart w:name="_Ref94687570" w:id="155"/>
      <w:bookmarkStart w:name="_Toc94787038" w:id="156"/>
      <w:bookmarkStart w:name="_Toc95410078" w:id="157"/>
      <w:bookmarkStart w:name="_Toc96002258" w:id="158"/>
      <w:bookmarkStart w:name="_Toc96002645" w:id="159"/>
      <w:bookmarkStart w:name="_Toc96025233" w:id="160"/>
      <w:bookmarkStart w:name="_Toc96072205" w:id="161"/>
      <w:r>
        <w:t>Introduction</w:t>
      </w:r>
      <w:bookmarkEnd w:id="155"/>
      <w:bookmarkEnd w:id="156"/>
      <w:bookmarkEnd w:id="157"/>
      <w:bookmarkEnd w:id="158"/>
      <w:bookmarkEnd w:id="159"/>
      <w:bookmarkEnd w:id="160"/>
      <w:bookmarkEnd w:id="161"/>
    </w:p>
    <w:p w:rsidRPr="0027210F" w:rsidR="00BE2780" w:rsidP="00BE2780" w:rsidRDefault="00BE2780" w14:paraId="035DEB4B" w14:textId="4DF7C019">
      <w:pPr>
        <w:rPr>
          <w:lang w:val="en-GB"/>
        </w:rPr>
      </w:pPr>
      <w:r w:rsidRPr="32B363D9">
        <w:rPr>
          <w:lang w:val="en-GB"/>
        </w:rPr>
        <w:t xml:space="preserve">Engineered mammalian cells are used for the production of monoclonal antibody (mAb). The preliminary steps in their generation are comprised in Upstream Processing (USP). USP includes cell culture seed development, inoculum, bioreactor culturing and harvest </w:t>
      </w:r>
      <w:r w:rsidR="00066926">
        <w:rPr>
          <w:lang w:val="en-GB"/>
        </w:rPr>
        <w:fldChar w:fldCharType="begin"/>
      </w:r>
      <w:r w:rsidR="00CD0FA7">
        <w:rPr>
          <w:lang w:val="en-GB"/>
        </w:rPr>
        <w:instrText xml:space="preserve"> ADDIN ZOTERO_ITEM CSL_CITATION {"citationID":"9heS3tTN","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066926">
        <w:rPr>
          <w:lang w:val="en-GB"/>
        </w:rPr>
        <w:fldChar w:fldCharType="separate"/>
      </w:r>
      <w:r w:rsidRPr="00066926" w:rsidR="00066926">
        <w:rPr>
          <w:rFonts w:cs="Arial"/>
          <w:lang w:val="en-GB"/>
        </w:rPr>
        <w:t>(Joseph, 2018)</w:t>
      </w:r>
      <w:r w:rsidR="00066926">
        <w:rPr>
          <w:lang w:val="en-GB"/>
        </w:rPr>
        <w:fldChar w:fldCharType="end"/>
      </w:r>
      <w:r w:rsidR="00ED3501">
        <w:rPr>
          <w:lang w:val="en-GB"/>
        </w:rPr>
        <w:t xml:space="preserve">. </w:t>
      </w:r>
      <w:r w:rsidRPr="32B363D9">
        <w:rPr>
          <w:lang w:val="en-GB"/>
        </w:rPr>
        <w:t xml:space="preserve">The crucial aim of USP is to scale up the volume of culture systems up to several thousand </w:t>
      </w:r>
      <w:r w:rsidR="00DA25E0">
        <w:rPr>
          <w:lang w:val="en-GB"/>
        </w:rPr>
        <w:t>l</w:t>
      </w:r>
      <w:r w:rsidRPr="32B363D9" w:rsidR="00DA25E0">
        <w:rPr>
          <w:lang w:val="en-GB"/>
        </w:rPr>
        <w:t>itres</w:t>
      </w:r>
      <w:r w:rsidRPr="32B363D9">
        <w:rPr>
          <w:lang w:val="en-GB"/>
        </w:rPr>
        <w:t xml:space="preserve">, in order to produce kilograms of the desired mAb in a facility designed to reduce the risk of contamination. </w:t>
      </w:r>
    </w:p>
    <w:p w:rsidRPr="0027210F" w:rsidR="00BE2780" w:rsidP="00BE2780" w:rsidRDefault="00BE2780" w14:paraId="4518556B" w14:textId="4D6E6C39">
      <w:pPr>
        <w:contextualSpacing/>
        <w:rPr>
          <w:lang w:val="en-GB"/>
        </w:rPr>
      </w:pPr>
      <w:r w:rsidRPr="32B363D9">
        <w:rPr>
          <w:lang w:val="en-GB"/>
        </w:rPr>
        <w:t xml:space="preserve">The workflow for this case study is represented in </w:t>
      </w:r>
      <w:r w:rsidR="00434962">
        <w:rPr>
          <w:lang w:val="en-GB"/>
        </w:rPr>
        <w:fldChar w:fldCharType="begin"/>
      </w:r>
      <w:r w:rsidR="00434962">
        <w:rPr>
          <w:lang w:val="en-GB"/>
        </w:rPr>
        <w:instrText xml:space="preserve"> REF _Ref95947773 \h </w:instrText>
      </w:r>
      <w:r w:rsidR="00434962">
        <w:rPr>
          <w:lang w:val="en-GB"/>
        </w:rPr>
      </w:r>
      <w:r w:rsidR="00434962">
        <w:rPr>
          <w:lang w:val="en-GB"/>
        </w:rPr>
        <w:fldChar w:fldCharType="separate"/>
      </w:r>
      <w:r w:rsidRPr="00E0080F" w:rsidR="00B35361">
        <w:rPr>
          <w:lang w:val="en-US"/>
        </w:rPr>
        <w:t xml:space="preserve">Figure </w:t>
      </w:r>
      <w:r w:rsidR="00B35361">
        <w:rPr>
          <w:noProof/>
          <w:lang w:val="en-US"/>
        </w:rPr>
        <w:t>14</w:t>
      </w:r>
      <w:r w:rsidR="00434962">
        <w:rPr>
          <w:lang w:val="en-GB"/>
        </w:rPr>
        <w:fldChar w:fldCharType="end"/>
      </w:r>
      <w:r w:rsidRPr="32B363D9">
        <w:rPr>
          <w:lang w:val="en-GB"/>
        </w:rPr>
        <w:t xml:space="preserve"> and it can be summarized as follow</w:t>
      </w:r>
      <w:r w:rsidRPr="32B363D9" w:rsidR="67E23C55">
        <w:rPr>
          <w:lang w:val="en-GB"/>
        </w:rPr>
        <w:t>s</w:t>
      </w:r>
      <w:r w:rsidRPr="32B363D9">
        <w:rPr>
          <w:lang w:val="en-GB"/>
        </w:rPr>
        <w:t>.</w:t>
      </w:r>
    </w:p>
    <w:p w:rsidRPr="00A21B7D" w:rsidR="006C5F45" w:rsidP="00BE2780" w:rsidRDefault="00BE2780" w14:paraId="492E0A1E" w14:textId="074A28B6">
      <w:pPr>
        <w:rPr>
          <w:rFonts w:eastAsia="Arial"/>
          <w:lang w:val="en-GB"/>
        </w:rPr>
      </w:pPr>
      <w:bookmarkStart w:name="_Ref95943733" w:id="162"/>
      <w:r w:rsidRPr="32B363D9">
        <w:rPr>
          <w:rFonts w:cs="Arial"/>
          <w:lang w:val="en-GB"/>
        </w:rPr>
        <w:t>The seed train is characterized by three passages performed in 7 days to obtain a final volume of 2 L in shake flask. Then the content of the 2 L shake flask is transferred into the 50 L wave bag bioreactor together with 14 L of basal medium and 4 L of feed medium to reach a final volume of 20 L. After 3 days cells are transferred into the seed STR 200 bioreactor with 140 L of basal medium, on the second day of cultivation in this bioreactor 40 L of feed medium are added. Cells are recollected 3 days after start. At this point cells are introduced in STR 2000 bioreactor, and 1400 L of basal medium are added. Feeding is started 3 days after the beginning of production with 400 L of medium to achieve a final volume of 2000 L. According to our calculations</w:t>
      </w:r>
      <w:r w:rsidR="00471219">
        <w:rPr>
          <w:rFonts w:cs="Arial"/>
          <w:lang w:val="en-GB"/>
        </w:rPr>
        <w:t xml:space="preserve"> (refer to chapter </w:t>
      </w:r>
      <w:r w:rsidR="00471219">
        <w:rPr>
          <w:rFonts w:cs="Arial"/>
          <w:lang w:val="en-GB"/>
        </w:rPr>
        <w:fldChar w:fldCharType="begin"/>
      </w:r>
      <w:r w:rsidR="00471219">
        <w:rPr>
          <w:rFonts w:cs="Arial"/>
          <w:lang w:val="en-GB"/>
        </w:rPr>
        <w:instrText xml:space="preserve"> REF _Ref94684844 \r \h </w:instrText>
      </w:r>
      <w:r w:rsidR="00471219">
        <w:rPr>
          <w:rFonts w:cs="Arial"/>
          <w:lang w:val="en-GB"/>
        </w:rPr>
      </w:r>
      <w:r w:rsidR="00471219">
        <w:rPr>
          <w:rFonts w:cs="Arial"/>
          <w:lang w:val="en-GB"/>
        </w:rPr>
        <w:fldChar w:fldCharType="separate"/>
      </w:r>
      <w:r w:rsidR="00B35361">
        <w:rPr>
          <w:rFonts w:cs="Arial"/>
          <w:lang w:val="en-GB"/>
        </w:rPr>
        <w:t>3.2</w:t>
      </w:r>
      <w:r w:rsidR="00471219">
        <w:rPr>
          <w:rFonts w:cs="Arial"/>
          <w:lang w:val="en-GB"/>
        </w:rPr>
        <w:fldChar w:fldCharType="end"/>
      </w:r>
      <w:r w:rsidR="00471219">
        <w:rPr>
          <w:rFonts w:cs="Arial"/>
          <w:lang w:val="en-GB"/>
        </w:rPr>
        <w:t>)</w:t>
      </w:r>
      <w:r w:rsidRPr="32B363D9">
        <w:rPr>
          <w:rFonts w:cs="Arial"/>
          <w:lang w:val="en-GB"/>
        </w:rPr>
        <w:t xml:space="preserve"> three STR 2000 bioreactors are necessary to produce 7</w:t>
      </w:r>
      <w:r w:rsidRPr="32B363D9" w:rsidR="383F055E">
        <w:rPr>
          <w:rFonts w:cs="Arial"/>
          <w:lang w:val="en-GB"/>
        </w:rPr>
        <w:t>2</w:t>
      </w:r>
      <w:r w:rsidRPr="32B363D9">
        <w:rPr>
          <w:rFonts w:cs="Arial"/>
          <w:lang w:val="en-GB"/>
        </w:rPr>
        <w:t xml:space="preserve"> batches per year. </w:t>
      </w:r>
      <w:bookmarkEnd w:id="162"/>
      <w:r w:rsidRPr="32B363D9">
        <w:rPr>
          <w:rFonts w:cs="Arial"/>
          <w:lang w:val="en-GB"/>
        </w:rPr>
        <w:t>Once completed the production phase, cells are harvested by a filtration step with depth filter before sending the product to the downstream processing</w:t>
      </w:r>
      <w:r w:rsidR="00066926">
        <w:rPr>
          <w:lang w:val="en-GB"/>
        </w:rPr>
        <w:t xml:space="preserve"> </w:t>
      </w:r>
      <w:r w:rsidR="00066926">
        <w:rPr>
          <w:lang w:val="en-GB"/>
        </w:rPr>
        <w:fldChar w:fldCharType="begin"/>
      </w:r>
      <w:r w:rsidR="00757869">
        <w:rPr>
          <w:lang w:val="en-GB"/>
        </w:rPr>
        <w:instrText xml:space="preserve"> ADDIN ZOTERO_ITEM CSL_CITATION {"citationID":"X3rfK1od","properties":{"formattedCitation":"(Schirmer et al., 2021)","plainCitation":"(Schirmer et al., 2021)","noteIndex":0},"citationItems":[{"id":"V1nvrAsA/ULx9HO83","uris":["http://zotero.org/groups/4577095/items/MZKHHN27"],"itemData":{"id":158,"type":"article-journal","abstract":"Abstract\n            No matter the scale, stirred tank bioreactors are the most commonly used systems in biotechnological production processes. Single-use and reusable systems are supplied by several manufacturers. The type, size, and number of impellers used in these systems have a significant influence on the characteristics and designs of bioreactors. Depending on the desired application, classic shaft-driven systems, bearing-mounted drives, or stirring elements that levitate freely in the vessel may be employed. In systems with drive shafts, process hygiene requirements also affect the type of seal used. For sensitive processes with high hygienic requirements, magnetic-driven stirring systems, which have been the focus of much research in recent years, are recommended. This review provides the reader with an overview of the most common agitation and seal types implemented in stirred bioreactor systems, highlights their advantages and disadvantages, and explains their possible fields of application. Special attention is paid to the development of magnetically driven agitators, which are widely used in reusable systems and are also becoming more and more important in their single-use counterparts.\n            Key Points\n            \n              • Basic design of the most frequently used bioreactor type: the stirred tank bioreactor\n            \n            \n              • Differences in most common seal types in stirred systems and fields of application\n            \n            \n              • Comprehensive overview of commercially available bioreactor seal types\n            \n            \n              • Increased use of magnetically driven agitation systems in single-use bioreactors","container-title":"Applied Microbiology and Biotechnology","DOI":"10.1007/s00253-021-11180-7","ISSN":"0175-7598, 1432-0614","issue":"6","journalAbbreviation":"Appl Microbiol Biotechnol","language":"en","page":"2225-2242","source":"DOI.org (Crossref)","title":"An overview of drive systems and sealing types in stirred bioreactors used in biotechnological processes","URL":"http://link.springer.com/10.1007/s00253-021-11180-7","volume":"105","author":[{"family":"Schirmer","given":"Cedric"},{"family":"Maschke","given":"Rüdiger W."},{"family":"Pörtner","given":"Ralf"},{"family":"Eibl","given":"Dieter"}],"accessed":{"date-parts":[["2022",2,17]]},"issued":{"date-parts":[["2021",3]]}}}],"schema":"https://github.com/citation-style-language/schema/raw/master/csl-citation.json"} </w:instrText>
      </w:r>
      <w:r w:rsidR="00066926">
        <w:rPr>
          <w:lang w:val="en-GB"/>
        </w:rPr>
        <w:fldChar w:fldCharType="separate"/>
      </w:r>
      <w:r w:rsidRPr="008717D3" w:rsidR="00066926">
        <w:rPr>
          <w:rFonts w:cs="Arial"/>
          <w:lang w:val="en-US"/>
        </w:rPr>
        <w:t>(Schirmer et al., 2021)</w:t>
      </w:r>
      <w:r w:rsidR="00066926">
        <w:rPr>
          <w:lang w:val="en-GB"/>
        </w:rPr>
        <w:fldChar w:fldCharType="end"/>
      </w:r>
      <w:r w:rsidR="00814826">
        <w:rPr>
          <w:lang w:val="en-GB"/>
        </w:rPr>
        <w:t>.</w:t>
      </w:r>
    </w:p>
    <w:p w:rsidRPr="008717D3" w:rsidR="006C5F45" w:rsidP="008D3E93" w:rsidRDefault="00A30EC2" w14:paraId="7544815D" w14:textId="3D0F4055">
      <w:pPr>
        <w:pStyle w:val="berschrift2"/>
      </w:pPr>
      <w:bookmarkStart w:name="_Ref94684844" w:id="163"/>
      <w:bookmarkStart w:name="_Toc94787039" w:id="164"/>
      <w:bookmarkStart w:name="_Toc95410079" w:id="165"/>
      <w:bookmarkStart w:name="_Toc96002259" w:id="166"/>
      <w:bookmarkStart w:name="_Toc96002646" w:id="167"/>
      <w:bookmarkStart w:name="_Toc96072206" w:id="168"/>
      <w:r w:rsidRPr="008717D3">
        <w:t>Calculations</w:t>
      </w:r>
      <w:bookmarkEnd w:id="163"/>
      <w:bookmarkEnd w:id="164"/>
      <w:bookmarkEnd w:id="165"/>
      <w:bookmarkEnd w:id="166"/>
      <w:bookmarkEnd w:id="167"/>
      <w:bookmarkEnd w:id="168"/>
    </w:p>
    <w:p w:rsidR="00A30EC2" w:rsidP="00C31E37" w:rsidRDefault="00830C6C" w14:paraId="4A078E51" w14:textId="6C170C95">
      <w:pPr>
        <w:rPr>
          <w:rFonts w:eastAsia="Arial"/>
          <w:lang w:val="en-GB"/>
        </w:rPr>
      </w:pPr>
      <w:r w:rsidRPr="0027210F">
        <w:rPr>
          <w:rFonts w:eastAsia="Arial"/>
          <w:lang w:val="en-GB"/>
        </w:rPr>
        <w:t>To</w:t>
      </w:r>
      <w:r w:rsidRPr="0027210F" w:rsidR="00BD3070">
        <w:rPr>
          <w:rFonts w:eastAsia="Arial"/>
          <w:lang w:val="en-GB"/>
        </w:rPr>
        <w:t xml:space="preserve"> determine the </w:t>
      </w:r>
      <w:r w:rsidRPr="0027210F" w:rsidR="00FC25EF">
        <w:rPr>
          <w:rFonts w:eastAsia="Arial"/>
          <w:lang w:val="en-GB"/>
        </w:rPr>
        <w:t xml:space="preserve">number of batches that will be needed to achieve the required production, the following </w:t>
      </w:r>
      <w:r w:rsidR="00E0080F">
        <w:rPr>
          <w:rFonts w:eastAsia="Arial"/>
          <w:lang w:val="en-GB"/>
        </w:rPr>
        <w:t>equations were used</w:t>
      </w:r>
      <w:r w:rsidR="00C31E37">
        <w:rPr>
          <w:rFonts w:eastAsia="Arial"/>
          <w:lang w:val="en-GB"/>
        </w:rPr>
        <w:t xml:space="preserve"> (Equation 2)</w:t>
      </w:r>
      <w:r w:rsidR="002634FB">
        <w:rPr>
          <w:rFonts w:eastAsia="Arial"/>
          <w:lang w:val="en-GB"/>
        </w:rPr>
        <w:t>:</w:t>
      </w:r>
    </w:p>
    <w:p w:rsidRPr="00055F83" w:rsidR="00055F83" w:rsidP="00055F83" w:rsidRDefault="000D6FD9" w14:paraId="3C0D20DA" w14:textId="4357CBB3">
      <w:pPr>
        <w:pStyle w:val="Beschriftung"/>
        <w:keepNext/>
        <w:rPr>
          <w:lang w:val="en-US"/>
        </w:rPr>
      </w:pPr>
      <w:bookmarkStart w:name="_Ref95947584" w:id="169"/>
      <w:bookmarkStart w:name="_Toc96004904" w:id="170"/>
      <w:r>
        <w:rPr>
          <w:lang w:val="en-US"/>
        </w:rPr>
        <w:br/>
      </w:r>
      <w:r w:rsidRPr="00055F83" w:rsidR="00055F83">
        <w:rPr>
          <w:lang w:val="en-US"/>
        </w:rPr>
        <w:t xml:space="preserve">Equation </w:t>
      </w:r>
      <w:r w:rsidR="00055F83">
        <w:fldChar w:fldCharType="begin"/>
      </w:r>
      <w:r w:rsidRPr="00055F83" w:rsidR="00055F83">
        <w:rPr>
          <w:lang w:val="en-US"/>
        </w:rPr>
        <w:instrText xml:space="preserve"> SEQ Equation \* ARABIC </w:instrText>
      </w:r>
      <w:r w:rsidR="00055F83">
        <w:fldChar w:fldCharType="separate"/>
      </w:r>
      <w:r w:rsidR="00B35361">
        <w:rPr>
          <w:noProof/>
          <w:lang w:val="en-US"/>
        </w:rPr>
        <w:t>2</w:t>
      </w:r>
      <w:r w:rsidR="00055F83">
        <w:fldChar w:fldCharType="end"/>
      </w:r>
      <w:bookmarkEnd w:id="169"/>
      <w:r w:rsidRPr="00055F83" w:rsidR="00055F83">
        <w:rPr>
          <w:lang w:val="en-US"/>
        </w:rPr>
        <w:t>: Total amount of b</w:t>
      </w:r>
      <w:r w:rsidR="00055F83">
        <w:rPr>
          <w:lang w:val="en-US"/>
        </w:rPr>
        <w:t xml:space="preserve">atches </w:t>
      </w:r>
      <w:r w:rsidR="00120234">
        <w:rPr>
          <w:lang w:val="en-US"/>
        </w:rPr>
        <w:t>per year needed, of all the four mAb products (A to D), to fulfill the URS of the production facility.</w:t>
      </w:r>
      <w:bookmarkEnd w:id="170"/>
      <w:r w:rsidR="00120234">
        <w:rPr>
          <w:lang w:val="en-US"/>
        </w:rPr>
        <w:t xml:space="preserve"> </w:t>
      </w:r>
    </w:p>
    <w:p w:rsidRPr="0027210F" w:rsidR="009F7621" w:rsidP="00A30EC2" w:rsidRDefault="009F7621" w14:paraId="7340888B" w14:textId="4D7614A5">
      <w:pPr>
        <w:rPr>
          <w:rFonts w:eastAsia="Arial"/>
          <w:lang w:val="en-GB"/>
        </w:rPr>
      </w:pPr>
      <w:r w:rsidRPr="0027210F">
        <w:rPr>
          <w:rFonts w:eastAsia="Arial"/>
          <w:noProof/>
          <w:lang w:val="en-GB"/>
        </w:rPr>
        <mc:AlternateContent>
          <mc:Choice Requires="wps">
            <w:drawing>
              <wp:inline distT="0" distB="0" distL="0" distR="0" wp14:anchorId="4602D9F4" wp14:editId="4AB6166C">
                <wp:extent cx="6120130" cy="1222546"/>
                <wp:effectExtent l="0" t="0" r="0" b="0"/>
                <wp:docPr id="9" name="Textfeld 1"/>
                <wp:cNvGraphicFramePr/>
                <a:graphic xmlns:a="http://schemas.openxmlformats.org/drawingml/2006/main">
                  <a:graphicData uri="http://schemas.microsoft.com/office/word/2010/wordprocessingShape">
                    <wps:wsp>
                      <wps:cNvSpPr txBox="1"/>
                      <wps:spPr>
                        <a:xfrm>
                          <a:off x="0" y="0"/>
                          <a:ext cx="6120130" cy="1222546"/>
                        </a:xfrm>
                        <a:prstGeom prst="rect">
                          <a:avLst/>
                        </a:prstGeom>
                        <a:noFill/>
                      </wps:spPr>
                      <wps:txbx>
                        <w:txbxContent>
                          <w:p w:rsidRPr="00397FCF" w:rsidR="009F7621" w:rsidP="009F7621" w:rsidRDefault="009F7621" w14:paraId="69127518" w14:textId="77777777">
                            <w:pPr>
                              <w:rPr>
                                <w:rFonts w:asciiTheme="minorHAnsi" w:hAnsiTheme="minorHAnsi" w:eastAsiaTheme="minorEastAsia" w:cstheme="minorBid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 xml:space="preserve">Total required batches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r>
                                  <w:rPr>
                                    <w:rFonts w:ascii="Cambria Math" w:hAnsi="Cambria Math" w:cstheme="minorBidi"/>
                                    <w:color w:val="000000" w:themeColor="text1"/>
                                    <w:kern w:val="24"/>
                                    <w:sz w:val="18"/>
                                    <w:szCs w:val="18"/>
                                  </w:rPr>
                                  <m:t>=</m:t>
                                </m:r>
                                <m:nary>
                                  <m:naryPr>
                                    <m:chr m:val="∑"/>
                                    <m:subHide m:val="1"/>
                                    <m:supHide m:val="1"/>
                                    <m:ctrlPr>
                                      <w:rPr>
                                        <w:rFonts w:ascii="Cambria Math" w:hAnsi="Cambria Math" w:eastAsiaTheme="minorEastAsia" w:cstheme="minorBidi"/>
                                        <w:i/>
                                        <w:iCs/>
                                        <w:color w:val="000000" w:themeColor="text1"/>
                                        <w:kern w:val="24"/>
                                        <w:sz w:val="18"/>
                                        <w:szCs w:val="18"/>
                                      </w:rPr>
                                    </m:ctrlPr>
                                  </m:naryPr>
                                  <m:sub/>
                                  <m:sup/>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Required amount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Amount of product per batch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e>
                                </m:nary>
                                <m:r>
                                  <w:rPr>
                                    <w:rFonts w:ascii="Cambria Math" w:hAnsi="Cambria Math" w:cstheme="minorBidi"/>
                                    <w:color w:val="000000" w:themeColor="text1"/>
                                    <w:kern w:val="24"/>
                                    <w:sz w:val="18"/>
                                    <w:szCs w:val="18"/>
                                  </w:rPr>
                                  <m:t>= </m:t>
                                </m:r>
                              </m:oMath>
                            </m:oMathPara>
                          </w:p>
                          <w:p w:rsidRPr="00397FCF" w:rsidR="009F7621" w:rsidP="009F7621" w:rsidRDefault="00C3732D" w14:paraId="0422FDFA" w14:textId="77777777">
                            <w:pPr>
                              <w:rPr>
                                <w:rFonts w:ascii="Cambria Math" w:hAnsi="Cambria Math" w:cstheme="minorBidi"/>
                                <w:i/>
                                <w:iCs/>
                                <w:color w:val="000000" w:themeColor="text1"/>
                                <w:kern w:val="24"/>
                                <w:sz w:val="18"/>
                                <w:szCs w:val="18"/>
                              </w:rPr>
                            </w:pPr>
                            <m:oMathPara>
                              <m:oMathParaPr>
                                <m:jc m:val="centerGroup"/>
                              </m:oMathParaPr>
                              <m:oMath>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10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5.472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 xml:space="preserve">7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4.236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7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2.56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4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4.12</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 xml:space="preserve">=19+17+28+8=72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oMath>
                            </m:oMathPara>
                          </w:p>
                        </w:txbxContent>
                      </wps:txbx>
                      <wps:bodyPr wrap="square" lIns="0" tIns="0" rIns="0" bIns="0" rtlCol="0">
                        <a:spAutoFit/>
                      </wps:bodyPr>
                    </wps:wsp>
                  </a:graphicData>
                </a:graphic>
              </wp:inline>
            </w:drawing>
          </mc:Choice>
          <mc:Fallback>
            <w:pict w14:anchorId="035EBFAB">
              <v:shapetype id="_x0000_t202" coordsize="21600,21600" o:spt="202" path="m,l,21600r21600,l21600,xe" w14:anchorId="4602D9F4">
                <v:stroke joinstyle="miter"/>
                <v:path gradientshapeok="t" o:connecttype="rect"/>
              </v:shapetype>
              <v:shape id="Textfeld 1" style="width:481.9pt;height:96.25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">
                <v:textbox style="mso-fit-shape-to-text:t" inset="0,0,0,0">
                  <w:txbxContent>
                    <w:p w:rsidRPr="00397FCF" w:rsidR="009F7621" w:rsidP="009F7621" w:rsidRDefault="009F7621" w14:paraId="129B4594" w14:textId="77777777">
                      <w:pPr>
                        <w:rPr>
                          <w:rFonts w:asciiTheme="minorHAnsi" w:hAnsiTheme="minorHAnsi" w:eastAsiaTheme="minorEastAsia" w:cstheme="minorBid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 xml:space="preserve">Total required batches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r>
                            <w:rPr>
                              <w:rFonts w:ascii="Cambria Math" w:hAnsi="Cambria Math" w:cstheme="minorBidi"/>
                              <w:color w:val="000000" w:themeColor="text1"/>
                              <w:kern w:val="24"/>
                              <w:sz w:val="18"/>
                              <w:szCs w:val="18"/>
                            </w:rPr>
                            <m:t>=</m:t>
                          </m:r>
                          <m:nary>
                            <m:naryPr>
                              <m:chr m:val="∑"/>
                              <m:subHide m:val="1"/>
                              <m:supHide m:val="1"/>
                              <m:ctrlPr>
                                <w:rPr>
                                  <w:rFonts w:ascii="Cambria Math" w:hAnsi="Cambria Math" w:eastAsiaTheme="minorEastAsia" w:cstheme="minorBidi"/>
                                  <w:i/>
                                  <w:iCs/>
                                  <w:color w:val="000000" w:themeColor="text1"/>
                                  <w:kern w:val="24"/>
                                  <w:sz w:val="18"/>
                                  <w:szCs w:val="18"/>
                                </w:rPr>
                              </m:ctrlPr>
                            </m:naryPr>
                            <m:sub/>
                            <m:sup/>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Required amount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Amount of product per batch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e>
                          </m:nary>
                          <m:r>
                            <w:rPr>
                              <w:rFonts w:ascii="Cambria Math" w:hAnsi="Cambria Math" w:cstheme="minorBidi"/>
                              <w:color w:val="000000" w:themeColor="text1"/>
                              <w:kern w:val="24"/>
                              <w:sz w:val="18"/>
                              <w:szCs w:val="18"/>
                            </w:rPr>
                            <m:t>= </m:t>
                          </m:r>
                        </m:oMath>
                      </m:oMathPara>
                    </w:p>
                    <w:p w:rsidRPr="00397FCF" w:rsidR="009F7621" w:rsidP="009F7621" w:rsidRDefault="00576932" w14:paraId="283B9E98" w14:textId="77777777">
                      <w:pPr>
                        <w:rPr>
                          <w:rFonts w:ascii="Cambria Math" w:hAnsi="Cambria Math" w:cstheme="minorBidi"/>
                          <w:i/>
                          <w:iCs/>
                          <w:color w:val="000000" w:themeColor="text1"/>
                          <w:kern w:val="24"/>
                          <w:sz w:val="18"/>
                          <w:szCs w:val="18"/>
                        </w:rPr>
                      </w:pPr>
                      <m:oMathPara>
                        <m:oMathParaPr>
                          <m:jc m:val="centerGroup"/>
                        </m:oMathParaPr>
                        <m:oMath>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10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5.472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 xml:space="preserve">7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4.236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7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2.56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4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4.12</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 xml:space="preserve">=19+17+28+8=72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oMath>
                      </m:oMathPara>
                    </w:p>
                  </w:txbxContent>
                </v:textbox>
                <w10:anchorlock/>
              </v:shape>
            </w:pict>
          </mc:Fallback>
        </mc:AlternateContent>
      </w:r>
    </w:p>
    <w:p w:rsidR="00380A7B" w:rsidP="00A30EC2" w:rsidRDefault="00380A7B" w14:paraId="07154E65" w14:textId="77777777">
      <w:pPr>
        <w:rPr>
          <w:rFonts w:eastAsia="Arial"/>
          <w:lang w:val="en-GB"/>
        </w:rPr>
      </w:pPr>
    </w:p>
    <w:p w:rsidR="00573202" w:rsidP="00A30EC2" w:rsidRDefault="006B00CD" w14:paraId="784A1712" w14:textId="162E2C9E">
      <w:pPr>
        <w:rPr>
          <w:rFonts w:eastAsia="Arial"/>
          <w:noProof/>
          <w:lang w:val="en-GB"/>
        </w:rPr>
      </w:pPr>
      <w:r w:rsidRPr="0027210F">
        <w:rPr>
          <w:rFonts w:eastAsia="Arial"/>
          <w:lang w:val="en-GB"/>
        </w:rPr>
        <w:lastRenderedPageBreak/>
        <w:t xml:space="preserve">Knowing the number of batches needed, the number of batches </w:t>
      </w:r>
      <w:r w:rsidRPr="0027210F" w:rsidR="00704293">
        <w:rPr>
          <w:rFonts w:eastAsia="Arial"/>
          <w:lang w:val="en-GB"/>
        </w:rPr>
        <w:t xml:space="preserve">that can be done </w:t>
      </w:r>
      <w:r w:rsidR="00D71E74">
        <w:rPr>
          <w:rFonts w:eastAsia="Arial"/>
          <w:lang w:val="en-GB"/>
        </w:rPr>
        <w:t>(in one year)</w:t>
      </w:r>
      <w:r w:rsidRPr="0027210F" w:rsidR="00704293">
        <w:rPr>
          <w:rFonts w:eastAsia="Arial"/>
          <w:lang w:val="en-GB"/>
        </w:rPr>
        <w:t xml:space="preserve"> using one bioreactor has been calculated as </w:t>
      </w:r>
      <w:r w:rsidR="00F040AF">
        <w:rPr>
          <w:rFonts w:eastAsia="Arial"/>
          <w:lang w:val="en-GB"/>
        </w:rPr>
        <w:t>seen in</w:t>
      </w:r>
      <w:r w:rsidR="00D611B8">
        <w:rPr>
          <w:rFonts w:eastAsia="Arial"/>
          <w:lang w:val="en-GB"/>
        </w:rPr>
        <w:t xml:space="preserve"> Equation 3:</w:t>
      </w:r>
      <w:r w:rsidRPr="00573202" w:rsidR="00573202">
        <w:rPr>
          <w:rFonts w:eastAsia="Arial"/>
          <w:noProof/>
          <w:lang w:val="en-GB"/>
        </w:rPr>
        <w:t xml:space="preserve"> </w:t>
      </w:r>
    </w:p>
    <w:p w:rsidRPr="00573202" w:rsidR="00573202" w:rsidP="00573202" w:rsidRDefault="000D6FD9" w14:paraId="7DB71892" w14:textId="01EA18BB">
      <w:pPr>
        <w:pStyle w:val="Beschriftung"/>
        <w:keepNext/>
        <w:rPr>
          <w:lang w:val="en-US"/>
        </w:rPr>
      </w:pPr>
      <w:bookmarkStart w:name="_Ref95947623" w:id="171"/>
      <w:bookmarkStart w:name="_Toc96004905" w:id="172"/>
      <w:r>
        <w:rPr>
          <w:lang w:val="en-US"/>
        </w:rPr>
        <w:br/>
      </w:r>
      <w:r w:rsidRPr="00573202" w:rsidR="00573202">
        <w:rPr>
          <w:lang w:val="en-US"/>
        </w:rPr>
        <w:t xml:space="preserve">Equation </w:t>
      </w:r>
      <w:r w:rsidR="00573202">
        <w:fldChar w:fldCharType="begin"/>
      </w:r>
      <w:r w:rsidRPr="00573202" w:rsidR="00573202">
        <w:rPr>
          <w:lang w:val="en-US"/>
        </w:rPr>
        <w:instrText xml:space="preserve"> SEQ Equation \* ARABIC </w:instrText>
      </w:r>
      <w:r w:rsidR="00573202">
        <w:fldChar w:fldCharType="separate"/>
      </w:r>
      <w:r w:rsidR="00B35361">
        <w:rPr>
          <w:noProof/>
          <w:lang w:val="en-US"/>
        </w:rPr>
        <w:t>3</w:t>
      </w:r>
      <w:r w:rsidR="00573202">
        <w:fldChar w:fldCharType="end"/>
      </w:r>
      <w:bookmarkEnd w:id="171"/>
      <w:r w:rsidRPr="00573202" w:rsidR="00573202">
        <w:rPr>
          <w:lang w:val="en-US"/>
        </w:rPr>
        <w:t xml:space="preserve">: </w:t>
      </w:r>
      <w:r w:rsidRPr="00592FCD" w:rsidR="00573202">
        <w:rPr>
          <w:lang w:val="en-US"/>
        </w:rPr>
        <w:t xml:space="preserve">Calculation </w:t>
      </w:r>
      <w:r w:rsidR="00573202">
        <w:rPr>
          <w:lang w:val="en-US"/>
        </w:rPr>
        <w:t xml:space="preserve">for number of batches </w:t>
      </w:r>
      <w:r w:rsidR="00485E2C">
        <w:rPr>
          <w:lang w:val="en-US"/>
        </w:rPr>
        <w:t xml:space="preserve">needed to produce the defined amount of mAb product A </w:t>
      </w:r>
      <w:r w:rsidR="0040334C">
        <w:rPr>
          <w:lang w:val="en-US"/>
        </w:rPr>
        <w:t>according to the USR, for a year.</w:t>
      </w:r>
      <w:bookmarkEnd w:id="172"/>
      <w:r w:rsidR="0040334C">
        <w:rPr>
          <w:lang w:val="en-US"/>
        </w:rPr>
        <w:t xml:space="preserve"> </w:t>
      </w:r>
    </w:p>
    <w:p w:rsidRPr="0027210F" w:rsidR="00397FCF" w:rsidP="00A30EC2" w:rsidRDefault="00573202" w14:paraId="68956EA6" w14:textId="14A0CFA1">
      <w:pPr>
        <w:rPr>
          <w:rFonts w:eastAsia="Arial"/>
          <w:lang w:val="en-GB"/>
        </w:rPr>
      </w:pPr>
      <w:r w:rsidRPr="0027210F">
        <w:rPr>
          <w:rFonts w:eastAsia="Arial"/>
          <w:noProof/>
          <w:lang w:val="en-GB"/>
        </w:rPr>
        <mc:AlternateContent>
          <mc:Choice Requires="wps">
            <w:drawing>
              <wp:inline distT="0" distB="0" distL="0" distR="0" wp14:anchorId="5720426D" wp14:editId="0BA123F8">
                <wp:extent cx="5948680" cy="476250"/>
                <wp:effectExtent l="0" t="0" r="0" b="0"/>
                <wp:docPr id="2" name="Textfeld 4"/>
                <wp:cNvGraphicFramePr/>
                <a:graphic xmlns:a="http://schemas.openxmlformats.org/drawingml/2006/main">
                  <a:graphicData uri="http://schemas.microsoft.com/office/word/2010/wordprocessingShape">
                    <wps:wsp>
                      <wps:cNvSpPr txBox="1"/>
                      <wps:spPr>
                        <a:xfrm>
                          <a:off x="0" y="0"/>
                          <a:ext cx="5948680" cy="476250"/>
                        </a:xfrm>
                        <a:prstGeom prst="rect">
                          <a:avLst/>
                        </a:prstGeom>
                        <a:noFill/>
                      </wps:spPr>
                      <wps:txbx>
                        <w:txbxContent>
                          <w:p w:rsidRPr="00FC25EF" w:rsidR="00573202" w:rsidP="00573202" w:rsidRDefault="00573202" w14:paraId="7D0839A5"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batche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operational readin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r>
                                      <w:rPr>
                                        <w:rFonts w:ascii="Cambria Math" w:hAnsi="Cambria Math" w:cstheme="minorBidi"/>
                                        <w:color w:val="000000" w:themeColor="text1"/>
                                        <w:kern w:val="24"/>
                                        <w:sz w:val="18"/>
                                        <w:szCs w:val="18"/>
                                      </w:rPr>
                                      <m:t> </m:t>
                                    </m:r>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20 d -13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25.58 </m:t>
                                </m:r>
                                <m:r>
                                  <w:rPr>
                                    <w:rFonts w:ascii="Cambria Math" w:hAnsi="Cambria Math" w:eastAsia="Cambria Math" w:cstheme="minorBidi"/>
                                    <w:color w:val="000000" w:themeColor="text1"/>
                                    <w:kern w:val="24"/>
                                    <w:sz w:val="18"/>
                                    <w:szCs w:val="18"/>
                                  </w:rPr>
                                  <m:t xml:space="preserve">≈25 </m:t>
                                </m:r>
                              </m:oMath>
                            </m:oMathPara>
                          </w:p>
                        </w:txbxContent>
                      </wps:txbx>
                      <wps:bodyPr wrap="square" lIns="0" tIns="0" rIns="0" bIns="0" rtlCol="0">
                        <a:noAutofit/>
                      </wps:bodyPr>
                    </wps:wsp>
                  </a:graphicData>
                </a:graphic>
              </wp:inline>
            </w:drawing>
          </mc:Choice>
          <mc:Fallback>
            <w:pict w14:anchorId="55BF623E">
              <v:shape id="Textfeld 4" style="width:468.4pt;height:37.5pt;visibility:visible;mso-wrap-style:square;mso-left-percent:-10001;mso-top-percent:-10001;mso-position-horizontal:absolute;mso-position-horizontal-relative:char;mso-position-vertical:absolute;mso-position-vertical-relative:line;mso-left-percent:-10001;mso-top-percent:-10001;v-text-anchor:top" o:spid="_x0000_s1027"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" w14:anchorId="5720426D">
                <v:textbox inset="0,0,0,0">
                  <w:txbxContent>
                    <w:p w:rsidRPr="00FC25EF" w:rsidR="00573202" w:rsidP="00573202" w:rsidRDefault="00573202" w14:paraId="476146CC"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batche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operational readin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r>
                                <w:rPr>
                                  <w:rFonts w:ascii="Cambria Math" w:hAnsi="Cambria Math" w:cstheme="minorBidi"/>
                                  <w:color w:val="000000" w:themeColor="text1"/>
                                  <w:kern w:val="24"/>
                                  <w:sz w:val="18"/>
                                  <w:szCs w:val="18"/>
                                </w:rPr>
                                <m:t> </m:t>
                              </m:r>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20 d -13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25.58 </m:t>
                          </m:r>
                          <m:r>
                            <w:rPr>
                              <w:rFonts w:ascii="Cambria Math" w:hAnsi="Cambria Math" w:eastAsia="Cambria Math" w:cstheme="minorBidi"/>
                              <w:color w:val="000000" w:themeColor="text1"/>
                              <w:kern w:val="24"/>
                              <w:sz w:val="18"/>
                              <w:szCs w:val="18"/>
                            </w:rPr>
                            <m:t xml:space="preserve">≈25 </m:t>
                          </m:r>
                        </m:oMath>
                      </m:oMathPara>
                    </w:p>
                  </w:txbxContent>
                </v:textbox>
                <w10:anchorlock/>
              </v:shape>
            </w:pict>
          </mc:Fallback>
        </mc:AlternateContent>
      </w:r>
    </w:p>
    <w:p w:rsidR="00F022DD" w:rsidP="00A30EC2" w:rsidRDefault="000D6FD9" w14:paraId="6B1D2523" w14:textId="140C6BE3">
      <w:pPr>
        <w:rPr>
          <w:rFonts w:eastAsia="Arial"/>
          <w:lang w:val="en-GB"/>
        </w:rPr>
      </w:pPr>
      <w:r>
        <w:rPr>
          <w:rFonts w:eastAsia="Arial"/>
          <w:lang w:val="en-GB"/>
        </w:rPr>
        <w:br/>
      </w:r>
      <w:r w:rsidRPr="0027210F" w:rsidR="00704293">
        <w:rPr>
          <w:rFonts w:eastAsia="Arial"/>
          <w:lang w:val="en-GB"/>
        </w:rPr>
        <w:t>W</w:t>
      </w:r>
      <w:r w:rsidRPr="0027210F" w:rsidR="009B3ACD">
        <w:rPr>
          <w:rFonts w:eastAsia="Arial"/>
          <w:lang w:val="en-GB"/>
        </w:rPr>
        <w:t xml:space="preserve">here the operational readiness and the production time in the bioreactor is given by the </w:t>
      </w:r>
      <w:r w:rsidRPr="0027210F" w:rsidR="003345C0">
        <w:rPr>
          <w:rFonts w:eastAsia="Arial"/>
          <w:lang w:val="en-GB"/>
        </w:rPr>
        <w:t xml:space="preserve">Operational requirements in the </w:t>
      </w:r>
      <w:r w:rsidRPr="0027210F" w:rsidR="000C0472">
        <w:rPr>
          <w:rFonts w:eastAsia="Arial"/>
          <w:lang w:val="en-GB"/>
        </w:rPr>
        <w:t>URS document</w:t>
      </w:r>
      <w:r w:rsidRPr="0027210F" w:rsidR="001A3C5D">
        <w:rPr>
          <w:rFonts w:eastAsia="Arial"/>
          <w:lang w:val="en-GB"/>
        </w:rPr>
        <w:t>.</w:t>
      </w:r>
      <w:r w:rsidR="006F451C">
        <w:rPr>
          <w:rFonts w:eastAsia="Arial"/>
          <w:lang w:val="en-GB"/>
        </w:rPr>
        <w:t xml:space="preserve"> One day has been added to the production time for cleaning purposes</w:t>
      </w:r>
      <w:r w:rsidR="007B3F9C">
        <w:rPr>
          <w:rFonts w:eastAsia="Arial"/>
          <w:lang w:val="en-GB"/>
        </w:rPr>
        <w:t xml:space="preserve">. </w:t>
      </w:r>
      <w:r w:rsidRPr="0027210F" w:rsidR="00F022DD">
        <w:rPr>
          <w:rFonts w:eastAsia="Arial"/>
          <w:lang w:val="en-GB"/>
        </w:rPr>
        <w:t xml:space="preserve">It is then possible to calculate the number of bioreactor lines that will be necessary to reach the yearly </w:t>
      </w:r>
      <w:r w:rsidRPr="0027210F" w:rsidR="0016172E">
        <w:rPr>
          <w:rFonts w:eastAsia="Arial"/>
          <w:lang w:val="en-GB"/>
        </w:rPr>
        <w:t>production rate with</w:t>
      </w:r>
      <w:r w:rsidR="00D611B8">
        <w:rPr>
          <w:rFonts w:eastAsia="Arial"/>
          <w:lang w:val="en-GB"/>
        </w:rPr>
        <w:t xml:space="preserve"> Equation 4:</w:t>
      </w:r>
    </w:p>
    <w:p w:rsidRPr="00573202" w:rsidR="00F57185" w:rsidP="00F57185" w:rsidRDefault="00E1124A" w14:paraId="219A05E1" w14:textId="1C97264B">
      <w:pPr>
        <w:pStyle w:val="Beschriftung"/>
        <w:keepNext/>
        <w:rPr>
          <w:lang w:val="en-US"/>
        </w:rPr>
      </w:pPr>
      <w:bookmarkStart w:name="_Ref95947664" w:id="173"/>
      <w:bookmarkStart w:name="_Toc96004906" w:id="174"/>
      <w:r>
        <w:rPr>
          <w:lang w:val="en-US"/>
        </w:rPr>
        <w:br/>
      </w:r>
      <w:r w:rsidRPr="00573202" w:rsidR="00F57185">
        <w:rPr>
          <w:lang w:val="en-US"/>
        </w:rPr>
        <w:t xml:space="preserve">Equation </w:t>
      </w:r>
      <w:r w:rsidR="00F57185">
        <w:fldChar w:fldCharType="begin"/>
      </w:r>
      <w:r w:rsidRPr="00573202" w:rsidR="00F57185">
        <w:rPr>
          <w:lang w:val="en-US"/>
        </w:rPr>
        <w:instrText xml:space="preserve"> SEQ Equation \* ARABIC </w:instrText>
      </w:r>
      <w:r w:rsidR="00F57185">
        <w:fldChar w:fldCharType="separate"/>
      </w:r>
      <w:r w:rsidR="00B35361">
        <w:rPr>
          <w:noProof/>
          <w:lang w:val="en-US"/>
        </w:rPr>
        <w:t>4</w:t>
      </w:r>
      <w:r w:rsidR="00F57185">
        <w:fldChar w:fldCharType="end"/>
      </w:r>
      <w:bookmarkEnd w:id="173"/>
      <w:r w:rsidRPr="00573202" w:rsidR="00592FCD">
        <w:rPr>
          <w:lang w:val="en-US"/>
        </w:rPr>
        <w:t>:</w:t>
      </w:r>
      <w:r w:rsidRPr="00573202" w:rsidR="00573202">
        <w:rPr>
          <w:lang w:val="en-US"/>
        </w:rPr>
        <w:t xml:space="preserve"> </w:t>
      </w:r>
      <w:r w:rsidRPr="00592FCD" w:rsidR="00573202">
        <w:rPr>
          <w:lang w:val="en-US"/>
        </w:rPr>
        <w:t xml:space="preserve">Calculation </w:t>
      </w:r>
      <w:r w:rsidR="00573202">
        <w:rPr>
          <w:lang w:val="en-US"/>
        </w:rPr>
        <w:t>for the number of required production bioreactors.</w:t>
      </w:r>
      <w:bookmarkEnd w:id="174"/>
      <w:r w:rsidR="00573202">
        <w:rPr>
          <w:lang w:val="en-US"/>
        </w:rPr>
        <w:t xml:space="preserve"> </w:t>
      </w:r>
    </w:p>
    <w:p w:rsidR="00084827" w:rsidP="00A30EC2" w:rsidRDefault="00994BBE" w14:paraId="32075648" w14:textId="5623939C">
      <w:pPr>
        <w:rPr>
          <w:rFonts w:eastAsia="Arial"/>
          <w:lang w:val="en-GB"/>
        </w:rPr>
      </w:pPr>
      <w:r w:rsidRPr="0027210F">
        <w:rPr>
          <w:rFonts w:eastAsia="Arial"/>
          <w:noProof/>
          <w:lang w:val="en-GB"/>
        </w:rPr>
        <mc:AlternateContent>
          <mc:Choice Requires="wps">
            <w:drawing>
              <wp:inline distT="0" distB="0" distL="0" distR="0" wp14:anchorId="32D45329" wp14:editId="27771614">
                <wp:extent cx="10105330" cy="506409"/>
                <wp:effectExtent l="0" t="0" r="0" b="0"/>
                <wp:docPr id="6" name="Textfeld 1"/>
                <wp:cNvGraphicFramePr/>
                <a:graphic xmlns:a="http://schemas.openxmlformats.org/drawingml/2006/main">
                  <a:graphicData uri="http://schemas.microsoft.com/office/word/2010/wordprocessingShape">
                    <wps:wsp>
                      <wps:cNvSpPr txBox="1"/>
                      <wps:spPr>
                        <a:xfrm>
                          <a:off x="0" y="0"/>
                          <a:ext cx="10105330" cy="506409"/>
                        </a:xfrm>
                        <a:prstGeom prst="rect">
                          <a:avLst/>
                        </a:prstGeom>
                        <a:noFill/>
                      </wps:spPr>
                      <wps:txbx>
                        <w:txbxContent>
                          <w:p w:rsidRPr="0016172E" w:rsidR="00994BBE" w:rsidP="00994BBE" w:rsidRDefault="00994BBE" w14:paraId="1CE0CD4F"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 xml:space="preserve">Total required batches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batches per year per reactor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batch</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72</m:t>
                                    </m:r>
                                  </m:num>
                                  <m:den>
                                    <m:r>
                                      <w:rPr>
                                        <w:rFonts w:ascii="Cambria Math" w:hAnsi="Cambria Math" w:cstheme="minorBidi"/>
                                        <w:color w:val="000000" w:themeColor="text1"/>
                                        <w:kern w:val="24"/>
                                        <w:sz w:val="18"/>
                                        <w:szCs w:val="18"/>
                                      </w:rPr>
                                      <m:t>25 </m:t>
                                    </m:r>
                                  </m:den>
                                </m:f>
                                <m:r>
                                  <w:rPr>
                                    <w:rFonts w:ascii="Cambria Math" w:hAnsi="Cambria Math" w:cstheme="minorBidi"/>
                                    <w:color w:val="000000" w:themeColor="text1"/>
                                    <w:kern w:val="24"/>
                                    <w:sz w:val="18"/>
                                    <w:szCs w:val="18"/>
                                  </w:rPr>
                                  <m:t>=2.88 </m:t>
                                </m:r>
                                <m:r>
                                  <w:rPr>
                                    <w:rFonts w:ascii="Cambria Math" w:hAnsi="Cambria Math" w:eastAsia="Cambria Math" w:cstheme="minorBidi"/>
                                    <w:color w:val="000000" w:themeColor="text1"/>
                                    <w:kern w:val="24"/>
                                    <w:sz w:val="18"/>
                                    <w:szCs w:val="18"/>
                                  </w:rPr>
                                  <m:t>≈3</m:t>
                                </m:r>
                              </m:oMath>
                            </m:oMathPara>
                          </w:p>
                        </w:txbxContent>
                      </wps:txbx>
                      <wps:bodyPr wrap="none" lIns="0" tIns="0" rIns="0" bIns="0" rtlCol="0">
                        <a:noAutofit/>
                      </wps:bodyPr>
                    </wps:wsp>
                  </a:graphicData>
                </a:graphic>
              </wp:inline>
            </w:drawing>
          </mc:Choice>
          <mc:Fallback>
            <w:pict w14:anchorId="7F0AAAB0">
              <v:shape id="_x0000_s1028" style="width:795.7pt;height:39.85pt;visibility:visible;mso-wrap-style:none;mso-left-percent:-10001;mso-top-percent:-10001;mso-position-horizontal:absolute;mso-position-horizontal-relative:char;mso-position-vertical:absolute;mso-position-vertical-relative:line;mso-left-percent:-10001;mso-top-percent:-10001;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" w14:anchorId="32D45329">
                <v:textbox inset="0,0,0,0">
                  <w:txbxContent>
                    <w:p w:rsidRPr="0016172E" w:rsidR="00994BBE" w:rsidP="00994BBE" w:rsidRDefault="00994BBE" w14:paraId="4723DA23"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 xml:space="preserve">Total required batches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batches per year per reactor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batch</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72</m:t>
                              </m:r>
                            </m:num>
                            <m:den>
                              <m:r>
                                <w:rPr>
                                  <w:rFonts w:ascii="Cambria Math" w:hAnsi="Cambria Math" w:cstheme="minorBidi"/>
                                  <w:color w:val="000000" w:themeColor="text1"/>
                                  <w:kern w:val="24"/>
                                  <w:sz w:val="18"/>
                                  <w:szCs w:val="18"/>
                                </w:rPr>
                                <m:t>25 </m:t>
                              </m:r>
                            </m:den>
                          </m:f>
                          <m:r>
                            <w:rPr>
                              <w:rFonts w:ascii="Cambria Math" w:hAnsi="Cambria Math" w:cstheme="minorBidi"/>
                              <w:color w:val="000000" w:themeColor="text1"/>
                              <w:kern w:val="24"/>
                              <w:sz w:val="18"/>
                              <w:szCs w:val="18"/>
                            </w:rPr>
                            <m:t>=2.88 </m:t>
                          </m:r>
                          <m:r>
                            <w:rPr>
                              <w:rFonts w:ascii="Cambria Math" w:hAnsi="Cambria Math" w:eastAsia="Cambria Math" w:cstheme="minorBidi"/>
                              <w:color w:val="000000" w:themeColor="text1"/>
                              <w:kern w:val="24"/>
                              <w:sz w:val="18"/>
                              <w:szCs w:val="18"/>
                            </w:rPr>
                            <m:t>≈3</m:t>
                          </m:r>
                        </m:oMath>
                      </m:oMathPara>
                    </w:p>
                  </w:txbxContent>
                </v:textbox>
                <w10:anchorlock/>
              </v:shape>
            </w:pict>
          </mc:Fallback>
        </mc:AlternateContent>
      </w:r>
    </w:p>
    <w:p w:rsidR="003739A4" w:rsidP="00A30EC2" w:rsidRDefault="00E1124A" w14:paraId="7A1DBA4B" w14:textId="2320A052">
      <w:pPr>
        <w:rPr>
          <w:rFonts w:eastAsia="Arial"/>
          <w:lang w:val="en-GB"/>
        </w:rPr>
      </w:pPr>
      <w:r>
        <w:rPr>
          <w:rFonts w:eastAsia="Arial"/>
          <w:lang w:val="en-GB"/>
        </w:rPr>
        <w:br/>
      </w:r>
      <w:r w:rsidRPr="0027210F" w:rsidR="005F456C">
        <w:rPr>
          <w:rFonts w:eastAsia="Arial"/>
          <w:lang w:val="en-GB"/>
        </w:rPr>
        <w:t xml:space="preserve">With the number of bioreactor lines, the minimum number of seed trains </w:t>
      </w:r>
      <w:r w:rsidRPr="0027210F" w:rsidR="00CD6BF1">
        <w:rPr>
          <w:rFonts w:eastAsia="Arial"/>
          <w:lang w:val="en-GB"/>
        </w:rPr>
        <w:t>can be calculated as follows</w:t>
      </w:r>
      <w:r w:rsidR="00D611B8">
        <w:rPr>
          <w:rFonts w:eastAsia="Arial"/>
          <w:lang w:val="en-GB"/>
        </w:rPr>
        <w:t xml:space="preserve"> (Equation 5)</w:t>
      </w:r>
      <w:r w:rsidR="000D27B0">
        <w:rPr>
          <w:rFonts w:eastAsia="Arial"/>
          <w:lang w:val="en-GB"/>
        </w:rPr>
        <w:t>:</w:t>
      </w:r>
    </w:p>
    <w:p w:rsidRPr="00573202" w:rsidR="00592FCD" w:rsidP="00592FCD" w:rsidRDefault="00E1124A" w14:paraId="72D1686D" w14:textId="1453A4B3">
      <w:pPr>
        <w:pStyle w:val="Beschriftung"/>
        <w:keepNext/>
        <w:rPr>
          <w:lang w:val="en-US"/>
        </w:rPr>
      </w:pPr>
      <w:bookmarkStart w:name="_Ref95947682" w:id="175"/>
      <w:bookmarkStart w:name="_Toc96004907" w:id="176"/>
      <w:r>
        <w:rPr>
          <w:lang w:val="en-US"/>
        </w:rPr>
        <w:br/>
      </w:r>
      <w:r w:rsidRPr="00573202" w:rsidR="00592FCD">
        <w:rPr>
          <w:lang w:val="en-US"/>
        </w:rPr>
        <w:t xml:space="preserve">Equation </w:t>
      </w:r>
      <w:r w:rsidR="00592FCD">
        <w:fldChar w:fldCharType="begin"/>
      </w:r>
      <w:r w:rsidRPr="00573202" w:rsidR="00592FCD">
        <w:rPr>
          <w:lang w:val="en-US"/>
        </w:rPr>
        <w:instrText xml:space="preserve"> SEQ Equation \* ARABIC </w:instrText>
      </w:r>
      <w:r w:rsidR="00592FCD">
        <w:fldChar w:fldCharType="separate"/>
      </w:r>
      <w:r w:rsidR="00B35361">
        <w:rPr>
          <w:noProof/>
          <w:lang w:val="en-US"/>
        </w:rPr>
        <w:t>5</w:t>
      </w:r>
      <w:r w:rsidR="00592FCD">
        <w:fldChar w:fldCharType="end"/>
      </w:r>
      <w:bookmarkEnd w:id="175"/>
      <w:r w:rsidRPr="00573202" w:rsidR="00592FCD">
        <w:rPr>
          <w:lang w:val="en-US"/>
        </w:rPr>
        <w:t xml:space="preserve">: </w:t>
      </w:r>
      <w:r w:rsidRPr="00592FCD" w:rsidR="00573202">
        <w:rPr>
          <w:lang w:val="en-US"/>
        </w:rPr>
        <w:t xml:space="preserve">Calculation </w:t>
      </w:r>
      <w:r w:rsidR="00573202">
        <w:rPr>
          <w:lang w:val="en-US"/>
        </w:rPr>
        <w:t>for the number of required seed lines.</w:t>
      </w:r>
      <w:bookmarkEnd w:id="176"/>
    </w:p>
    <w:p w:rsidRPr="0027210F" w:rsidR="00CD6BF1" w:rsidP="00A30EC2" w:rsidRDefault="00CD6BF1" w14:paraId="456AEF22" w14:textId="50D87087">
      <w:pPr>
        <w:rPr>
          <w:rFonts w:eastAsia="Arial"/>
          <w:lang w:val="en-GB"/>
        </w:rPr>
      </w:pPr>
      <w:r w:rsidRPr="0027210F">
        <w:rPr>
          <w:rFonts w:eastAsia="Arial"/>
          <w:noProof/>
          <w:lang w:val="en-GB"/>
        </w:rPr>
        <mc:AlternateContent>
          <mc:Choice Requires="wps">
            <w:drawing>
              <wp:inline distT="0" distB="0" distL="0" distR="0" wp14:anchorId="4D015E6D" wp14:editId="47ED9C8C">
                <wp:extent cx="10307565" cy="522066"/>
                <wp:effectExtent l="0" t="0" r="0" b="0"/>
                <wp:docPr id="7" name="Textfeld 2"/>
                <wp:cNvGraphicFramePr/>
                <a:graphic xmlns:a="http://schemas.openxmlformats.org/drawingml/2006/main">
                  <a:graphicData uri="http://schemas.microsoft.com/office/word/2010/wordprocessingShape">
                    <wps:wsp>
                      <wps:cNvSpPr txBox="1"/>
                      <wps:spPr>
                        <a:xfrm>
                          <a:off x="0" y="0"/>
                          <a:ext cx="10307565" cy="522066"/>
                        </a:xfrm>
                        <a:prstGeom prst="rect">
                          <a:avLst/>
                        </a:prstGeom>
                        <a:noFill/>
                      </wps:spPr>
                      <wps:txbx>
                        <w:txbxContent>
                          <w:p w:rsidRPr="00CD6BF1" w:rsidR="00CD6BF1" w:rsidP="00CD6BF1" w:rsidRDefault="00CD6BF1" w14:paraId="5CD47887"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seed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length of a seeding proc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 *(3+1)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1</m:t>
                                </m:r>
                              </m:oMath>
                            </m:oMathPara>
                          </w:p>
                        </w:txbxContent>
                      </wps:txbx>
                      <wps:bodyPr wrap="none" lIns="0" tIns="0" rIns="0" bIns="0" rtlCol="0">
                        <a:spAutoFit/>
                      </wps:bodyPr>
                    </wps:wsp>
                  </a:graphicData>
                </a:graphic>
              </wp:inline>
            </w:drawing>
          </mc:Choice>
          <mc:Fallback>
            <w:pict w14:anchorId="06C8D0F2">
              <v:shape id="Textfeld 2" style="width:811.6pt;height:41.1pt;visibility:visible;mso-wrap-style:none;mso-left-percent:-10001;mso-top-percent:-10001;mso-position-horizontal:absolute;mso-position-horizontal-relative:char;mso-position-vertical:absolute;mso-position-vertical-relative:line;mso-left-percent:-10001;mso-top-percent:-10001;v-text-anchor:top" o:spid="_x0000_s1029"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" w14:anchorId="4D015E6D">
                <v:textbox style="mso-fit-shape-to-text:t" inset="0,0,0,0">
                  <w:txbxContent>
                    <w:p w:rsidRPr="00CD6BF1" w:rsidR="00CD6BF1" w:rsidP="00CD6BF1" w:rsidRDefault="00CD6BF1" w14:paraId="54905AEA"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seed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length of a seeding proc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 *(3+1)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1</m:t>
                          </m:r>
                        </m:oMath>
                      </m:oMathPara>
                    </w:p>
                  </w:txbxContent>
                </v:textbox>
                <w10:anchorlock/>
              </v:shape>
            </w:pict>
          </mc:Fallback>
        </mc:AlternateContent>
      </w:r>
    </w:p>
    <w:p w:rsidR="00161B30" w:rsidP="00A30EC2" w:rsidRDefault="00EF6CE8" w14:paraId="14C60DF7" w14:textId="77777777">
      <w:pPr>
        <w:rPr>
          <w:rFonts w:eastAsia="Arial"/>
          <w:lang w:val="en-GB"/>
        </w:rPr>
      </w:pPr>
      <w:r w:rsidRPr="0027210F">
        <w:rPr>
          <w:rFonts w:eastAsia="Arial"/>
          <w:lang w:val="en-GB"/>
        </w:rPr>
        <w:t xml:space="preserve">In this calculation, an additional day has been added to each </w:t>
      </w:r>
      <w:r w:rsidRPr="0027210F" w:rsidR="00626C78">
        <w:rPr>
          <w:rFonts w:eastAsia="Arial"/>
          <w:lang w:val="en-GB"/>
        </w:rPr>
        <w:t>step to</w:t>
      </w:r>
      <w:r w:rsidRPr="0027210F">
        <w:rPr>
          <w:rFonts w:eastAsia="Arial"/>
          <w:lang w:val="en-GB"/>
        </w:rPr>
        <w:t xml:space="preserve"> account for the cleaning and preparations of the utilities. </w:t>
      </w:r>
      <w:r w:rsidRPr="0027210F" w:rsidR="00626C78">
        <w:rPr>
          <w:rFonts w:eastAsia="Arial"/>
          <w:lang w:val="en-GB"/>
        </w:rPr>
        <w:t>Only one seed line will be necessary to meet the production requirements.</w:t>
      </w:r>
      <w:r w:rsidR="00161B30">
        <w:rPr>
          <w:rFonts w:eastAsia="Arial"/>
          <w:lang w:val="en-GB"/>
        </w:rPr>
        <w:t xml:space="preserve"> </w:t>
      </w:r>
    </w:p>
    <w:p w:rsidR="00CD6BF1" w:rsidP="00A30EC2" w:rsidRDefault="005135C8" w14:paraId="247841D8" w14:textId="0C52F58F">
      <w:pPr>
        <w:rPr>
          <w:rFonts w:eastAsia="Arial"/>
          <w:lang w:val="en-GB"/>
        </w:rPr>
      </w:pPr>
      <w:r w:rsidRPr="0027210F">
        <w:rPr>
          <w:rFonts w:eastAsia="Arial"/>
          <w:lang w:val="en-GB"/>
        </w:rPr>
        <w:t>Finally</w:t>
      </w:r>
      <w:r w:rsidRPr="0027210F" w:rsidR="00486AC9">
        <w:rPr>
          <w:rFonts w:eastAsia="Arial"/>
          <w:lang w:val="en-GB"/>
        </w:rPr>
        <w:t xml:space="preserve">, the number of inoculum lines can be determined </w:t>
      </w:r>
      <w:r w:rsidRPr="0027210F" w:rsidR="00FF03A6">
        <w:rPr>
          <w:rFonts w:eastAsia="Arial"/>
          <w:lang w:val="en-GB"/>
        </w:rPr>
        <w:t>with the following formula</w:t>
      </w:r>
      <w:r w:rsidR="000D27B0">
        <w:rPr>
          <w:rFonts w:eastAsia="Arial"/>
          <w:lang w:val="en-GB"/>
        </w:rPr>
        <w:t xml:space="preserve"> (Equation 6):</w:t>
      </w:r>
    </w:p>
    <w:p w:rsidRPr="00592FCD" w:rsidR="00592FCD" w:rsidP="00592FCD" w:rsidRDefault="00E1124A" w14:paraId="57D90016" w14:textId="359BD453">
      <w:pPr>
        <w:pStyle w:val="Beschriftung"/>
        <w:keepNext/>
        <w:rPr>
          <w:lang w:val="en-US"/>
        </w:rPr>
      </w:pPr>
      <w:bookmarkStart w:name="_Ref95947731" w:id="177"/>
      <w:bookmarkStart w:name="_Toc96004908" w:id="178"/>
      <w:r>
        <w:rPr>
          <w:lang w:val="en-US"/>
        </w:rPr>
        <w:br/>
      </w:r>
      <w:r w:rsidRPr="00592FCD" w:rsidR="00592FCD">
        <w:rPr>
          <w:lang w:val="en-US"/>
        </w:rPr>
        <w:t xml:space="preserve">Equation </w:t>
      </w:r>
      <w:r w:rsidR="00592FCD">
        <w:fldChar w:fldCharType="begin"/>
      </w:r>
      <w:r w:rsidRPr="00592FCD" w:rsidR="00592FCD">
        <w:rPr>
          <w:lang w:val="en-US"/>
        </w:rPr>
        <w:instrText xml:space="preserve"> SEQ Equation \* ARABIC </w:instrText>
      </w:r>
      <w:r w:rsidR="00592FCD">
        <w:fldChar w:fldCharType="separate"/>
      </w:r>
      <w:r w:rsidR="00B35361">
        <w:rPr>
          <w:noProof/>
          <w:lang w:val="en-US"/>
        </w:rPr>
        <w:t>6</w:t>
      </w:r>
      <w:r w:rsidR="00592FCD">
        <w:fldChar w:fldCharType="end"/>
      </w:r>
      <w:bookmarkEnd w:id="177"/>
      <w:r w:rsidRPr="00592FCD" w:rsidR="00592FCD">
        <w:rPr>
          <w:lang w:val="en-US"/>
        </w:rPr>
        <w:t xml:space="preserve">: Calculation </w:t>
      </w:r>
      <w:r w:rsidR="00573202">
        <w:rPr>
          <w:lang w:val="en-US"/>
        </w:rPr>
        <w:t>for the number of required inoculum lines.</w:t>
      </w:r>
      <w:bookmarkEnd w:id="178"/>
    </w:p>
    <w:p w:rsidRPr="0027210F" w:rsidR="00161B30" w:rsidP="00A30EC2" w:rsidRDefault="00994BBE" w14:paraId="7ACEC46A" w14:textId="0EFF9A76">
      <w:pPr>
        <w:rPr>
          <w:rFonts w:eastAsia="Arial"/>
          <w:lang w:val="en-GB"/>
        </w:rPr>
      </w:pPr>
      <w:r w:rsidRPr="0027210F">
        <w:rPr>
          <w:rFonts w:eastAsia="Arial"/>
          <w:noProof/>
          <w:lang w:val="en-GB"/>
        </w:rPr>
        <mc:AlternateContent>
          <mc:Choice Requires="wps">
            <w:drawing>
              <wp:inline distT="0" distB="0" distL="0" distR="0" wp14:anchorId="67FBDAAC" wp14:editId="0B29157E">
                <wp:extent cx="6120130" cy="402479"/>
                <wp:effectExtent l="0" t="0" r="0" b="0"/>
                <wp:docPr id="8" name="Textfeld 3"/>
                <wp:cNvGraphicFramePr/>
                <a:graphic xmlns:a="http://schemas.openxmlformats.org/drawingml/2006/main">
                  <a:graphicData uri="http://schemas.microsoft.com/office/word/2010/wordprocessingShape">
                    <wps:wsp>
                      <wps:cNvSpPr txBox="1"/>
                      <wps:spPr>
                        <a:xfrm>
                          <a:off x="0" y="0"/>
                          <a:ext cx="6120130" cy="402479"/>
                        </a:xfrm>
                        <a:prstGeom prst="rect">
                          <a:avLst/>
                        </a:prstGeom>
                        <a:noFill/>
                      </wps:spPr>
                      <wps:txbx>
                        <w:txbxContent>
                          <w:p w:rsidRPr="00FF03A6" w:rsidR="00994BBE" w:rsidP="00994BBE" w:rsidRDefault="00994BBE" w14:paraId="1348FCCA"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inoculum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length of an inoculum proc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 *(7+1)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2</m:t>
                                </m:r>
                              </m:oMath>
                            </m:oMathPara>
                          </w:p>
                        </w:txbxContent>
                      </wps:txbx>
                      <wps:bodyPr wrap="square" lIns="0" tIns="0" rIns="0" bIns="0" rtlCol="0">
                        <a:spAutoFit/>
                      </wps:bodyPr>
                    </wps:wsp>
                  </a:graphicData>
                </a:graphic>
              </wp:inline>
            </w:drawing>
          </mc:Choice>
          <mc:Fallback>
            <w:pict w14:anchorId="51FD11AA">
              <v:shape id="Textfeld 3" style="width:481.9pt;height:31.7pt;visibility:visible;mso-wrap-style:square;mso-left-percent:-10001;mso-top-percent:-10001;mso-position-horizontal:absolute;mso-position-horizontal-relative:char;mso-position-vertical:absolute;mso-position-vertical-relative:line;mso-left-percent:-10001;mso-top-percent:-10001;v-text-anchor:top" o:spid="_x0000_s1030"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" w14:anchorId="67FBDAAC">
                <v:textbox style="mso-fit-shape-to-text:t" inset="0,0,0,0">
                  <w:txbxContent>
                    <w:p w:rsidRPr="00FF03A6" w:rsidR="00994BBE" w:rsidP="00994BBE" w:rsidRDefault="00994BBE" w14:paraId="0C046A62"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inoculum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length of an inoculum proc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 *(7+1)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2</m:t>
                          </m:r>
                        </m:oMath>
                      </m:oMathPara>
                    </w:p>
                  </w:txbxContent>
                </v:textbox>
                <w10:anchorlock/>
              </v:shape>
            </w:pict>
          </mc:Fallback>
        </mc:AlternateContent>
      </w:r>
    </w:p>
    <w:p w:rsidRPr="0027210F" w:rsidR="00FF03A6" w:rsidP="00A30EC2" w:rsidRDefault="00E1124A" w14:paraId="2E1D3934" w14:textId="4BACBAA8">
      <w:pPr>
        <w:rPr>
          <w:rFonts w:eastAsia="Arial"/>
          <w:lang w:val="en-GB"/>
        </w:rPr>
      </w:pPr>
      <w:r>
        <w:rPr>
          <w:rFonts w:eastAsia="Arial"/>
          <w:lang w:val="en-GB"/>
        </w:rPr>
        <w:br/>
      </w:r>
      <w:r w:rsidRPr="0027210F" w:rsidR="00FB3F64">
        <w:rPr>
          <w:rFonts w:eastAsia="Arial"/>
          <w:lang w:val="en-GB"/>
        </w:rPr>
        <w:t xml:space="preserve">An additional day has also been used in each step to account for the cleaning and preparation </w:t>
      </w:r>
      <w:r w:rsidRPr="0027210F" w:rsidR="00AF6E5A">
        <w:rPr>
          <w:rFonts w:eastAsia="Arial"/>
          <w:lang w:val="en-GB"/>
        </w:rPr>
        <w:t>of the utilities.</w:t>
      </w:r>
      <w:r w:rsidRPr="0027210F" w:rsidR="00936AE2">
        <w:rPr>
          <w:rFonts w:eastAsia="Arial"/>
          <w:lang w:val="en-GB"/>
        </w:rPr>
        <w:t xml:space="preserve"> In this case, two inoculum lines will be required.</w:t>
      </w:r>
      <w:r w:rsidR="00800965">
        <w:rPr>
          <w:rFonts w:eastAsia="Arial"/>
          <w:lang w:val="en-GB"/>
        </w:rPr>
        <w:t xml:space="preserve"> </w:t>
      </w:r>
      <w:r w:rsidRPr="0027210F" w:rsidR="00B469E1">
        <w:rPr>
          <w:rFonts w:eastAsia="Arial"/>
          <w:lang w:val="en-GB"/>
        </w:rPr>
        <w:t xml:space="preserve">These results </w:t>
      </w:r>
      <w:r w:rsidRPr="0027210F" w:rsidR="00747652">
        <w:rPr>
          <w:rFonts w:eastAsia="Arial"/>
          <w:lang w:val="en-GB"/>
        </w:rPr>
        <w:t>are</w:t>
      </w:r>
      <w:r w:rsidRPr="0027210F" w:rsidR="000D5BE9">
        <w:rPr>
          <w:rFonts w:eastAsia="Arial"/>
          <w:lang w:val="en-GB"/>
        </w:rPr>
        <w:t xml:space="preserve"> the basis o</w:t>
      </w:r>
      <w:r w:rsidRPr="0027210F" w:rsidR="00747652">
        <w:rPr>
          <w:rFonts w:eastAsia="Arial"/>
          <w:lang w:val="en-GB"/>
        </w:rPr>
        <w:t xml:space="preserve">n which the </w:t>
      </w:r>
      <w:r w:rsidRPr="0027210F" w:rsidR="00936AE2">
        <w:rPr>
          <w:rFonts w:eastAsia="Arial"/>
          <w:lang w:val="en-GB"/>
        </w:rPr>
        <w:t>rest</w:t>
      </w:r>
      <w:r w:rsidRPr="0027210F" w:rsidR="00747652">
        <w:rPr>
          <w:rFonts w:eastAsia="Arial"/>
          <w:lang w:val="en-GB"/>
        </w:rPr>
        <w:t xml:space="preserve"> of the production plan</w:t>
      </w:r>
      <w:r w:rsidRPr="0027210F" w:rsidR="00936AE2">
        <w:rPr>
          <w:rFonts w:eastAsia="Arial"/>
          <w:lang w:val="en-GB"/>
        </w:rPr>
        <w:t xml:space="preserve"> will be designed. </w:t>
      </w:r>
      <w:r w:rsidRPr="0027210F" w:rsidR="00747652">
        <w:rPr>
          <w:rFonts w:eastAsia="Arial"/>
          <w:lang w:val="en-GB"/>
        </w:rPr>
        <w:t xml:space="preserve"> </w:t>
      </w:r>
    </w:p>
    <w:p w:rsidR="00AE32AB" w:rsidP="006049C5" w:rsidRDefault="00BE2780" w14:paraId="1F7C1456" w14:textId="4200D195">
      <w:pPr>
        <w:pStyle w:val="berschrift2"/>
      </w:pPr>
      <w:bookmarkStart w:name="_Toc94787040" w:id="179"/>
      <w:bookmarkStart w:name="_Toc95410080" w:id="180"/>
      <w:bookmarkStart w:name="_Toc96002260" w:id="181"/>
      <w:bookmarkStart w:name="_Toc96002647" w:id="182"/>
      <w:bookmarkStart w:name="_Toc96025234" w:id="183"/>
      <w:bookmarkStart w:name="_Toc96072207" w:id="184"/>
      <w:r>
        <w:lastRenderedPageBreak/>
        <w:t xml:space="preserve">Plant on a </w:t>
      </w:r>
      <w:r w:rsidRPr="00BE2780">
        <w:t>page</w:t>
      </w:r>
      <w:bookmarkEnd w:id="179"/>
      <w:bookmarkEnd w:id="180"/>
      <w:bookmarkEnd w:id="181"/>
      <w:bookmarkEnd w:id="182"/>
      <w:bookmarkEnd w:id="183"/>
      <w:bookmarkEnd w:id="184"/>
    </w:p>
    <w:p w:rsidRPr="00CF2E21" w:rsidR="00AE32AB" w:rsidP="00AE32AB" w:rsidRDefault="00CF2E21" w14:paraId="585A809E" w14:textId="6700AD1D">
      <w:pPr>
        <w:rPr>
          <w:lang w:val="en-GB"/>
        </w:rPr>
      </w:pPr>
      <w:r w:rsidRPr="00CF2E21">
        <w:rPr>
          <w:lang w:val="en-GB"/>
        </w:rPr>
        <w:t xml:space="preserve">For the upstream process, a </w:t>
      </w:r>
      <w:r>
        <w:rPr>
          <w:lang w:val="en-GB"/>
        </w:rPr>
        <w:t xml:space="preserve">plant on a page was designed (refer </w:t>
      </w:r>
      <w:r w:rsidR="00E61FA2">
        <w:rPr>
          <w:lang w:val="en-GB"/>
        </w:rPr>
        <w:t xml:space="preserve">to </w:t>
      </w:r>
      <w:r w:rsidR="00E61FA2">
        <w:rPr>
          <w:lang w:val="en-GB"/>
        </w:rPr>
        <w:fldChar w:fldCharType="begin"/>
      </w:r>
      <w:r w:rsidR="00E61FA2">
        <w:rPr>
          <w:lang w:val="en-GB"/>
        </w:rPr>
        <w:instrText xml:space="preserve"> REF _Ref95947773 \h </w:instrText>
      </w:r>
      <w:r w:rsidR="00E61FA2">
        <w:rPr>
          <w:lang w:val="en-GB"/>
        </w:rPr>
      </w:r>
      <w:r w:rsidR="00E61FA2">
        <w:rPr>
          <w:lang w:val="en-GB"/>
        </w:rPr>
        <w:fldChar w:fldCharType="separate"/>
      </w:r>
      <w:r w:rsidRPr="00E0080F" w:rsidR="00B35361">
        <w:rPr>
          <w:lang w:val="en-US"/>
        </w:rPr>
        <w:t xml:space="preserve">Figure </w:t>
      </w:r>
      <w:r w:rsidR="00B35361">
        <w:rPr>
          <w:noProof/>
          <w:lang w:val="en-US"/>
        </w:rPr>
        <w:t>14</w:t>
      </w:r>
      <w:r w:rsidR="00E61FA2">
        <w:rPr>
          <w:lang w:val="en-GB"/>
        </w:rPr>
        <w:fldChar w:fldCharType="end"/>
      </w:r>
      <w:r>
        <w:rPr>
          <w:lang w:val="en-GB"/>
        </w:rPr>
        <w:t xml:space="preserve">). </w:t>
      </w:r>
      <w:r w:rsidR="00AB0366">
        <w:rPr>
          <w:lang w:val="en-GB"/>
        </w:rPr>
        <w:t xml:space="preserve">The main goal is to get an overview over the whole process. </w:t>
      </w:r>
      <w:r w:rsidR="003437EE">
        <w:rPr>
          <w:lang w:val="en-GB"/>
        </w:rPr>
        <w:t>Also,</w:t>
      </w:r>
      <w:r w:rsidR="00AB0366">
        <w:rPr>
          <w:lang w:val="en-GB"/>
        </w:rPr>
        <w:t xml:space="preserve"> the necessary equipment can be listed that way</w:t>
      </w:r>
      <w:r w:rsidR="003437EE">
        <w:rPr>
          <w:lang w:val="en-GB"/>
        </w:rPr>
        <w:t>. The plant on a page</w:t>
      </w:r>
      <w:r>
        <w:rPr>
          <w:lang w:val="en-GB"/>
        </w:rPr>
        <w:t xml:space="preserve"> consists of four steps: the inoculum step, seed 1, seed 2, the production step and a depth filtration step. The detailed description for each </w:t>
      </w:r>
      <w:r w:rsidR="003437EE">
        <w:rPr>
          <w:lang w:val="en-GB"/>
        </w:rPr>
        <w:t>step</w:t>
      </w:r>
      <w:r>
        <w:rPr>
          <w:lang w:val="en-GB"/>
        </w:rPr>
        <w:t xml:space="preserve"> can be found in chapter </w:t>
      </w:r>
      <w:r>
        <w:rPr>
          <w:lang w:val="en-GB"/>
        </w:rPr>
        <w:fldChar w:fldCharType="begin"/>
      </w:r>
      <w:r>
        <w:rPr>
          <w:lang w:val="en-GB"/>
        </w:rPr>
        <w:instrText xml:space="preserve"> REF _Ref94687570 \r \h </w:instrText>
      </w:r>
      <w:r>
        <w:rPr>
          <w:lang w:val="en-GB"/>
        </w:rPr>
      </w:r>
      <w:r>
        <w:rPr>
          <w:lang w:val="en-GB"/>
        </w:rPr>
        <w:fldChar w:fldCharType="separate"/>
      </w:r>
      <w:r w:rsidR="00B35361">
        <w:rPr>
          <w:lang w:val="en-GB"/>
        </w:rPr>
        <w:t>3.1</w:t>
      </w:r>
      <w:r>
        <w:rPr>
          <w:lang w:val="en-GB"/>
        </w:rPr>
        <w:fldChar w:fldCharType="end"/>
      </w:r>
      <w:r>
        <w:rPr>
          <w:lang w:val="en-GB"/>
        </w:rPr>
        <w:t xml:space="preserve">. </w:t>
      </w:r>
      <w:r w:rsidR="00460DAB">
        <w:rPr>
          <w:lang w:val="en-GB"/>
        </w:rPr>
        <w:t xml:space="preserve">As </w:t>
      </w:r>
      <w:r w:rsidR="009C05E6">
        <w:rPr>
          <w:lang w:val="en-GB"/>
        </w:rPr>
        <w:t>mentioned,</w:t>
      </w:r>
      <w:r w:rsidR="00460DAB">
        <w:rPr>
          <w:lang w:val="en-GB"/>
        </w:rPr>
        <w:t xml:space="preserve"> three production lines are planned to be used therefore three STR 2000 bioreactors were added. </w:t>
      </w:r>
      <w:r w:rsidR="00394661">
        <w:rPr>
          <w:lang w:val="en-GB"/>
        </w:rPr>
        <w:t xml:space="preserve">Only the lines of one production reactor were drawn to avoid </w:t>
      </w:r>
      <w:r w:rsidR="009C05E6">
        <w:rPr>
          <w:lang w:val="en-GB"/>
        </w:rPr>
        <w:t>clutter. The media and feed container are shown, however those are to be transferred from the media preparation room.</w:t>
      </w:r>
    </w:p>
    <w:p w:rsidR="00E0080F" w:rsidP="00E1124A" w:rsidRDefault="001B4ED2" w14:paraId="640288F8" w14:textId="77777777">
      <w:pPr>
        <w:keepNext/>
        <w:jc w:val="left"/>
      </w:pPr>
      <w:r>
        <w:rPr>
          <w:noProof/>
        </w:rPr>
        <w:drawing>
          <wp:inline distT="0" distB="0" distL="0" distR="0" wp14:anchorId="39512491" wp14:editId="4A1EA726">
            <wp:extent cx="6120130" cy="4641215"/>
            <wp:effectExtent l="0" t="0" r="0" b="6985"/>
            <wp:docPr id="184452611" name="Grafik 8">
              <a:extLst xmlns:a="http://schemas.openxmlformats.org/drawingml/2006/main">
                <a:ext uri="{FF2B5EF4-FFF2-40B4-BE49-F238E27FC236}">
                  <a16:creationId xmlns:a16="http://schemas.microsoft.com/office/drawing/2014/main" id="{69C3AA1B-2674-4540-821C-2429879BEC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a:extLst>
                        <a:ext uri="{FF2B5EF4-FFF2-40B4-BE49-F238E27FC236}">
                          <a16:creationId xmlns:a16="http://schemas.microsoft.com/office/drawing/2014/main" id="{69C3AA1B-2674-4540-821C-2429879BEC17}"/>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6120130" cy="4641215"/>
                    </a:xfrm>
                    <a:prstGeom prst="rect">
                      <a:avLst/>
                    </a:prstGeom>
                  </pic:spPr>
                </pic:pic>
              </a:graphicData>
            </a:graphic>
          </wp:inline>
        </w:drawing>
      </w:r>
    </w:p>
    <w:p w:rsidRPr="00382102" w:rsidR="00E0080F" w:rsidP="00E0080F" w:rsidRDefault="00E0080F" w14:paraId="69E99612" w14:textId="40E106EA">
      <w:pPr>
        <w:pStyle w:val="Beschriftung"/>
        <w:rPr>
          <w:lang w:val="en-GB"/>
        </w:rPr>
      </w:pPr>
      <w:bookmarkStart w:name="_Ref95947773" w:id="185"/>
      <w:bookmarkStart w:name="_Toc96025279" w:id="186"/>
      <w:bookmarkStart w:name="_Toc96072179" w:id="187"/>
      <w:r w:rsidRPr="00E0080F">
        <w:rPr>
          <w:lang w:val="en-US"/>
        </w:rPr>
        <w:t xml:space="preserve">Figure </w:t>
      </w:r>
      <w:r>
        <w:fldChar w:fldCharType="begin"/>
      </w:r>
      <w:r w:rsidRPr="00E0080F">
        <w:rPr>
          <w:lang w:val="en-US"/>
        </w:rPr>
        <w:instrText xml:space="preserve"> SEQ Figure \* ARABIC </w:instrText>
      </w:r>
      <w:r>
        <w:fldChar w:fldCharType="separate"/>
      </w:r>
      <w:r w:rsidR="00B35361">
        <w:rPr>
          <w:noProof/>
          <w:lang w:val="en-US"/>
        </w:rPr>
        <w:t>14</w:t>
      </w:r>
      <w:r>
        <w:fldChar w:fldCharType="end"/>
      </w:r>
      <w:bookmarkEnd w:id="185"/>
      <w:r w:rsidRPr="00E0080F">
        <w:rPr>
          <w:lang w:val="en-US"/>
        </w:rPr>
        <w:t xml:space="preserve">: </w:t>
      </w:r>
      <w:r w:rsidRPr="00382102">
        <w:rPr>
          <w:lang w:val="en-GB"/>
        </w:rPr>
        <w:t>USP Plant on a page</w:t>
      </w:r>
      <w:bookmarkEnd w:id="186"/>
      <w:bookmarkEnd w:id="187"/>
    </w:p>
    <w:p w:rsidR="00E1124A" w:rsidRDefault="00E1124A" w14:paraId="09580E77" w14:textId="6E197020">
      <w:pPr>
        <w:spacing w:before="0" w:after="160" w:line="259" w:lineRule="auto"/>
        <w:jc w:val="left"/>
        <w:rPr>
          <w:lang w:val="en-GB"/>
        </w:rPr>
      </w:pPr>
      <w:r>
        <w:rPr>
          <w:lang w:val="en-GB"/>
        </w:rPr>
        <w:br w:type="page"/>
      </w:r>
    </w:p>
    <w:p w:rsidR="008757EA" w:rsidP="006049C5" w:rsidRDefault="00BE2780" w14:paraId="2B99C3F8" w14:textId="1B5F2715">
      <w:pPr>
        <w:pStyle w:val="berschrift2"/>
      </w:pPr>
      <w:bookmarkStart w:name="_Toc94787041" w:id="188"/>
      <w:bookmarkStart w:name="_Toc95410081" w:id="189"/>
      <w:bookmarkStart w:name="_Toc96002261" w:id="190"/>
      <w:bookmarkStart w:name="_Toc96002648" w:id="191"/>
      <w:bookmarkStart w:name="_Toc96025235" w:id="192"/>
      <w:bookmarkStart w:name="_Toc96072208" w:id="193"/>
      <w:r>
        <w:lastRenderedPageBreak/>
        <w:t>HakoBio room concept</w:t>
      </w:r>
      <w:bookmarkEnd w:id="188"/>
      <w:bookmarkEnd w:id="189"/>
      <w:bookmarkEnd w:id="190"/>
      <w:bookmarkEnd w:id="191"/>
      <w:bookmarkEnd w:id="192"/>
      <w:bookmarkEnd w:id="193"/>
    </w:p>
    <w:p w:rsidRPr="0036496E" w:rsidR="0036496E" w:rsidP="00E239F9" w:rsidRDefault="003C5671" w14:paraId="003E7BA3" w14:textId="5F78E5F0">
      <w:pPr>
        <w:rPr>
          <w:lang w:val="en-GB"/>
        </w:rPr>
      </w:pPr>
      <w:r>
        <w:rPr>
          <w:lang w:val="en-GB"/>
        </w:rPr>
        <w:t xml:space="preserve">For the simulation and </w:t>
      </w:r>
      <w:r w:rsidR="005035A6">
        <w:rPr>
          <w:lang w:val="en-GB"/>
        </w:rPr>
        <w:t>visualization</w:t>
      </w:r>
      <w:r w:rsidR="002F7D60">
        <w:rPr>
          <w:lang w:val="en-GB"/>
        </w:rPr>
        <w:t xml:space="preserve"> of the room concept</w:t>
      </w:r>
      <w:r w:rsidR="005035A6">
        <w:rPr>
          <w:lang w:val="en-GB"/>
        </w:rPr>
        <w:t>,</w:t>
      </w:r>
      <w:r>
        <w:rPr>
          <w:lang w:val="en-GB"/>
        </w:rPr>
        <w:t xml:space="preserve"> the HakoBio software from PALL </w:t>
      </w:r>
      <w:r w:rsidR="00265D45">
        <w:rPr>
          <w:lang w:val="en-GB"/>
        </w:rPr>
        <w:t>Corporation</w:t>
      </w:r>
      <w:r>
        <w:rPr>
          <w:lang w:val="en-GB"/>
        </w:rPr>
        <w:t xml:space="preserve"> was used</w:t>
      </w:r>
      <w:r w:rsidR="00D75C90">
        <w:rPr>
          <w:lang w:val="en-GB"/>
        </w:rPr>
        <w:t xml:space="preserve">. </w:t>
      </w:r>
      <w:r w:rsidR="00733F46">
        <w:rPr>
          <w:lang w:val="en-GB"/>
        </w:rPr>
        <w:t xml:space="preserve">The images are shown as 3D visualization and </w:t>
      </w:r>
      <w:r w:rsidR="004E2F5B">
        <w:rPr>
          <w:lang w:val="en-GB"/>
        </w:rPr>
        <w:t>represent the inoculum room (1), seeding (2) and production (3) room, followed by the transfer (4) to the harvest room and depth filtration process</w:t>
      </w:r>
      <w:r w:rsidR="00B52218">
        <w:rPr>
          <w:lang w:val="en-GB"/>
        </w:rPr>
        <w:t xml:space="preserve"> </w:t>
      </w:r>
      <w:r w:rsidR="004E2F5B">
        <w:rPr>
          <w:lang w:val="en-GB"/>
        </w:rPr>
        <w:t>(5).</w:t>
      </w:r>
      <w:r w:rsidR="00E239F9">
        <w:rPr>
          <w:lang w:val="en-GB"/>
        </w:rPr>
        <w:t xml:space="preserve"> Finally, the production is transferred further to the DSP (6)</w:t>
      </w:r>
      <w:r w:rsidR="004E2F5B">
        <w:rPr>
          <w:lang w:val="en-GB"/>
        </w:rPr>
        <w:t xml:space="preserve"> Lastly transferring the production further to the DSP (6)</w:t>
      </w:r>
      <w:r w:rsidR="00ED556B">
        <w:rPr>
          <w:lang w:val="en-GB"/>
        </w:rPr>
        <w:t xml:space="preserve"> </w:t>
      </w:r>
      <w:r w:rsidR="00B325C2">
        <w:rPr>
          <w:lang w:val="en-GB"/>
        </w:rPr>
        <w:t>(</w:t>
      </w:r>
      <w:r w:rsidR="003C6FB4">
        <w:rPr>
          <w:lang w:val="en-GB"/>
        </w:rPr>
        <w:fldChar w:fldCharType="begin"/>
      </w:r>
      <w:r w:rsidR="003C6FB4">
        <w:rPr>
          <w:lang w:val="en-GB"/>
        </w:rPr>
        <w:instrText xml:space="preserve"> REF _Ref95947846 \h </w:instrText>
      </w:r>
      <w:r w:rsidR="003C6FB4">
        <w:rPr>
          <w:lang w:val="en-GB"/>
        </w:rPr>
      </w:r>
      <w:r w:rsidR="003C6FB4">
        <w:rPr>
          <w:lang w:val="en-GB"/>
        </w:rPr>
        <w:fldChar w:fldCharType="separate"/>
      </w:r>
      <w:r w:rsidRPr="00E61FA2" w:rsidR="00B35361">
        <w:rPr>
          <w:lang w:val="en-US"/>
        </w:rPr>
        <w:t xml:space="preserve">Figure </w:t>
      </w:r>
      <w:r w:rsidR="00B35361">
        <w:rPr>
          <w:noProof/>
          <w:lang w:val="en-US"/>
        </w:rPr>
        <w:t>15</w:t>
      </w:r>
      <w:r w:rsidR="003C6FB4">
        <w:rPr>
          <w:lang w:val="en-GB"/>
        </w:rPr>
        <w:fldChar w:fldCharType="end"/>
      </w:r>
      <w:r w:rsidR="00B325C2">
        <w:rPr>
          <w:lang w:val="en-GB"/>
        </w:rPr>
        <w:t>)</w:t>
      </w:r>
      <w:r w:rsidR="00A66100">
        <w:rPr>
          <w:lang w:val="en-GB"/>
        </w:rPr>
        <w:t>.</w:t>
      </w:r>
      <w:r w:rsidR="00B325C2">
        <w:rPr>
          <w:lang w:val="en-GB"/>
        </w:rPr>
        <w:t xml:space="preserve"> The devices </w:t>
      </w:r>
      <w:r w:rsidR="00B71C5F">
        <w:rPr>
          <w:lang w:val="en-GB"/>
        </w:rPr>
        <w:t xml:space="preserve">and production equipment </w:t>
      </w:r>
      <w:r w:rsidR="00B325C2">
        <w:rPr>
          <w:lang w:val="en-GB"/>
        </w:rPr>
        <w:t xml:space="preserve">used for this design are described and shown in chapter </w:t>
      </w:r>
      <w:r w:rsidR="00B325C2">
        <w:rPr>
          <w:lang w:val="en-GB"/>
        </w:rPr>
        <w:fldChar w:fldCharType="begin"/>
      </w:r>
      <w:r w:rsidR="00B325C2">
        <w:rPr>
          <w:lang w:val="en-GB"/>
        </w:rPr>
        <w:instrText xml:space="preserve"> REF _Ref95070499 \r \h </w:instrText>
      </w:r>
      <w:r w:rsidR="00B325C2">
        <w:rPr>
          <w:lang w:val="en-GB"/>
        </w:rPr>
      </w:r>
      <w:r w:rsidR="00B325C2">
        <w:rPr>
          <w:lang w:val="en-GB"/>
        </w:rPr>
        <w:fldChar w:fldCharType="separate"/>
      </w:r>
      <w:r w:rsidR="00B35361">
        <w:rPr>
          <w:lang w:val="en-GB"/>
        </w:rPr>
        <w:t>3.5</w:t>
      </w:r>
      <w:r w:rsidR="00B325C2">
        <w:rPr>
          <w:lang w:val="en-GB"/>
        </w:rPr>
        <w:fldChar w:fldCharType="end"/>
      </w:r>
      <w:r w:rsidR="00B325C2">
        <w:rPr>
          <w:lang w:val="en-GB"/>
        </w:rPr>
        <w:t>.</w:t>
      </w:r>
      <w:r w:rsidR="00530755">
        <w:rPr>
          <w:lang w:val="en-GB"/>
        </w:rPr>
        <w:t xml:space="preserve"> </w:t>
      </w:r>
      <w:r w:rsidR="00910128">
        <w:rPr>
          <w:lang w:val="en-GB"/>
        </w:rPr>
        <w:t>The</w:t>
      </w:r>
      <w:r w:rsidR="00353402">
        <w:rPr>
          <w:lang w:val="en-GB"/>
        </w:rPr>
        <w:t xml:space="preserve"> production process starts in the in</w:t>
      </w:r>
      <w:r w:rsidR="00B52218">
        <w:rPr>
          <w:lang w:val="en-GB"/>
        </w:rPr>
        <w:t>o</w:t>
      </w:r>
      <w:r w:rsidR="00353402">
        <w:rPr>
          <w:lang w:val="en-GB"/>
        </w:rPr>
        <w:t xml:space="preserve">culation room, in cleanliness class C. </w:t>
      </w:r>
      <w:r w:rsidR="007A60E1">
        <w:rPr>
          <w:lang w:val="en-GB"/>
        </w:rPr>
        <w:t xml:space="preserve">Followed </w:t>
      </w:r>
      <w:r w:rsidR="00BC37A2">
        <w:rPr>
          <w:lang w:val="en-GB"/>
        </w:rPr>
        <w:t>by a</w:t>
      </w:r>
      <w:r w:rsidR="009F1D30">
        <w:rPr>
          <w:lang w:val="en-GB"/>
        </w:rPr>
        <w:t xml:space="preserve"> </w:t>
      </w:r>
      <w:r w:rsidR="00BC37A2">
        <w:rPr>
          <w:lang w:val="en-GB"/>
        </w:rPr>
        <w:t xml:space="preserve">material and personnel airlock, the seeding and </w:t>
      </w:r>
      <w:r w:rsidR="00B471A5">
        <w:rPr>
          <w:lang w:val="en-GB"/>
        </w:rPr>
        <w:t>USP</w:t>
      </w:r>
      <w:r w:rsidR="00BC37A2">
        <w:rPr>
          <w:lang w:val="en-GB"/>
        </w:rPr>
        <w:t xml:space="preserve"> process are in the same room.</w:t>
      </w:r>
      <w:r w:rsidR="007875CD">
        <w:rPr>
          <w:lang w:val="en-GB"/>
        </w:rPr>
        <w:t xml:space="preserve"> This room is categorized as cleanliness class D.</w:t>
      </w:r>
      <w:r w:rsidR="002F7D60">
        <w:rPr>
          <w:lang w:val="en-GB"/>
        </w:rPr>
        <w:t xml:space="preserve"> </w:t>
      </w:r>
      <w:r w:rsidR="002019E9">
        <w:rPr>
          <w:lang w:val="en-GB"/>
        </w:rPr>
        <w:t>Hereby</w:t>
      </w:r>
      <w:r w:rsidR="00B471A5">
        <w:rPr>
          <w:lang w:val="en-GB"/>
        </w:rPr>
        <w:t xml:space="preserve"> the</w:t>
      </w:r>
      <w:r w:rsidR="002F7D60">
        <w:rPr>
          <w:lang w:val="en-GB"/>
        </w:rPr>
        <w:t xml:space="preserve"> process i</w:t>
      </w:r>
      <w:r w:rsidR="002019E9">
        <w:rPr>
          <w:lang w:val="en-GB"/>
        </w:rPr>
        <w:t>s divided into the seeding train and prod</w:t>
      </w:r>
      <w:r w:rsidR="00B471A5">
        <w:rPr>
          <w:lang w:val="en-GB"/>
        </w:rPr>
        <w:t xml:space="preserve">uction process. Last of all, the harvesting is performed in a separate room, also </w:t>
      </w:r>
      <w:r w:rsidR="007229D1">
        <w:rPr>
          <w:lang w:val="en-GB"/>
        </w:rPr>
        <w:t>classified as class D.</w:t>
      </w:r>
    </w:p>
    <w:p w:rsidR="00E61FA2" w:rsidP="000D6FD9" w:rsidRDefault="00CB430F" w14:paraId="29DAE1F4" w14:textId="77777777">
      <w:pPr>
        <w:keepNext/>
        <w:jc w:val="left"/>
      </w:pPr>
      <w:r>
        <w:rPr>
          <w:noProof/>
        </w:rPr>
        <w:drawing>
          <wp:inline distT="0" distB="0" distL="0" distR="0" wp14:anchorId="0DF7A11A" wp14:editId="34D51A82">
            <wp:extent cx="4550735" cy="4101705"/>
            <wp:effectExtent l="0" t="0" r="254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7"/>
                    <pic:cNvPicPr/>
                  </pic:nvPicPr>
                  <pic:blipFill>
                    <a:blip r:embed="rId34">
                      <a:extLst>
                        <a:ext uri="{28A0092B-C50C-407E-A947-70E740481C1C}">
                          <a14:useLocalDpi xmlns:a14="http://schemas.microsoft.com/office/drawing/2010/main" val="0"/>
                        </a:ext>
                      </a:extLst>
                    </a:blip>
                    <a:srcRect l="346" t="346"/>
                    <a:stretch>
                      <a:fillRect/>
                    </a:stretch>
                  </pic:blipFill>
                  <pic:spPr>
                    <a:xfrm>
                      <a:off x="0" y="0"/>
                      <a:ext cx="4550735" cy="4101705"/>
                    </a:xfrm>
                    <a:prstGeom prst="rect">
                      <a:avLst/>
                    </a:prstGeom>
                  </pic:spPr>
                </pic:pic>
              </a:graphicData>
            </a:graphic>
          </wp:inline>
        </w:drawing>
      </w:r>
    </w:p>
    <w:p w:rsidRPr="00F97D1C" w:rsidR="00A66100" w:rsidP="00E61FA2" w:rsidRDefault="00E61FA2" w14:paraId="5D7C19E7" w14:textId="1DB310FF">
      <w:pPr>
        <w:pStyle w:val="Beschriftung"/>
        <w:jc w:val="left"/>
        <w:rPr>
          <w:lang w:val="en-US"/>
        </w:rPr>
      </w:pPr>
      <w:bookmarkStart w:name="_Ref95947846" w:id="194"/>
      <w:bookmarkStart w:name="_Toc96025280" w:id="195"/>
      <w:bookmarkStart w:name="_Toc96072180" w:id="196"/>
      <w:r w:rsidRPr="00E61FA2">
        <w:rPr>
          <w:lang w:val="en-US"/>
        </w:rPr>
        <w:t xml:space="preserve">Figure </w:t>
      </w:r>
      <w:r>
        <w:fldChar w:fldCharType="begin"/>
      </w:r>
      <w:r w:rsidRPr="00E61FA2">
        <w:rPr>
          <w:lang w:val="en-US"/>
        </w:rPr>
        <w:instrText xml:space="preserve"> SEQ Figure \* ARABIC </w:instrText>
      </w:r>
      <w:r>
        <w:fldChar w:fldCharType="separate"/>
      </w:r>
      <w:r w:rsidR="00B35361">
        <w:rPr>
          <w:noProof/>
          <w:lang w:val="en-US"/>
        </w:rPr>
        <w:t>15</w:t>
      </w:r>
      <w:r>
        <w:fldChar w:fldCharType="end"/>
      </w:r>
      <w:bookmarkEnd w:id="194"/>
      <w:r w:rsidRPr="00E61FA2">
        <w:rPr>
          <w:lang w:val="en-US"/>
        </w:rPr>
        <w:t xml:space="preserve">: </w:t>
      </w:r>
      <w:r w:rsidRPr="00A66100">
        <w:rPr>
          <w:lang w:val="en-GB"/>
        </w:rPr>
        <w:t>3D layout of the USP process</w:t>
      </w:r>
      <w:r>
        <w:rPr>
          <w:lang w:val="en-GB"/>
        </w:rPr>
        <w:t xml:space="preserve"> (created with HakoBio), The process flow is shown with the red process line, starting in the inoculum room (1), seeding (2) and production (3) room, followed by the transfer (4) to the harvest room (5), where the depth filtration is performed. Lastly transferring the production further to the DSP (6).</w:t>
      </w:r>
      <w:bookmarkEnd w:id="195"/>
      <w:bookmarkEnd w:id="196"/>
    </w:p>
    <w:p w:rsidR="005C5867" w:rsidP="005C5867" w:rsidRDefault="005C5867" w14:paraId="010CB135" w14:textId="77777777">
      <w:pPr>
        <w:rPr>
          <w:lang w:val="en-GB"/>
        </w:rPr>
      </w:pPr>
    </w:p>
    <w:p w:rsidRPr="005C5867" w:rsidR="00C31E37" w:rsidP="005C5867" w:rsidRDefault="00C31E37" w14:paraId="722A95F2" w14:textId="77777777">
      <w:pPr>
        <w:rPr>
          <w:lang w:val="en-GB"/>
        </w:rPr>
      </w:pPr>
    </w:p>
    <w:p w:rsidR="00BE2780" w:rsidP="006049C5" w:rsidRDefault="00BE2780" w14:paraId="7DC96091" w14:textId="4CFCC692">
      <w:pPr>
        <w:pStyle w:val="berschrift2"/>
      </w:pPr>
      <w:bookmarkStart w:name="_Toc94787042" w:id="197"/>
      <w:bookmarkStart w:name="_Ref95070499" w:id="198"/>
      <w:bookmarkStart w:name="_Toc95410083" w:id="199"/>
      <w:bookmarkStart w:name="_Toc96002262" w:id="200"/>
      <w:bookmarkStart w:name="_Toc96002649" w:id="201"/>
      <w:bookmarkStart w:name="_Toc96025236" w:id="202"/>
      <w:bookmarkStart w:name="_Toc96072209" w:id="203"/>
      <w:r>
        <w:lastRenderedPageBreak/>
        <w:t>Size and functions of USP system</w:t>
      </w:r>
      <w:bookmarkEnd w:id="197"/>
      <w:bookmarkEnd w:id="198"/>
      <w:bookmarkEnd w:id="199"/>
      <w:bookmarkEnd w:id="200"/>
      <w:bookmarkEnd w:id="201"/>
      <w:bookmarkEnd w:id="202"/>
      <w:bookmarkEnd w:id="203"/>
    </w:p>
    <w:p w:rsidRPr="00404CAA" w:rsidR="00404CAA" w:rsidP="38175E36" w:rsidRDefault="537D58C3" w14:paraId="2A8AAE08" w14:textId="3D8B9010">
      <w:pPr>
        <w:rPr>
          <w:lang w:val="en-GB"/>
        </w:rPr>
      </w:pPr>
      <w:r w:rsidRPr="38175E36">
        <w:rPr>
          <w:lang w:val="en-GB"/>
        </w:rPr>
        <w:t>In this paragraph</w:t>
      </w:r>
      <w:r w:rsidR="00343892">
        <w:rPr>
          <w:lang w:val="en-GB"/>
        </w:rPr>
        <w:t>,</w:t>
      </w:r>
      <w:r w:rsidR="002A71BF">
        <w:rPr>
          <w:lang w:val="en-GB"/>
        </w:rPr>
        <w:t xml:space="preserve"> Table 7 </w:t>
      </w:r>
      <w:r w:rsidRPr="38175E36">
        <w:rPr>
          <w:lang w:val="en-GB"/>
        </w:rPr>
        <w:t xml:space="preserve">shows the </w:t>
      </w:r>
      <w:r w:rsidRPr="38175E36" w:rsidR="00884392">
        <w:rPr>
          <w:lang w:val="en-GB"/>
        </w:rPr>
        <w:t>equipment</w:t>
      </w:r>
      <w:r w:rsidRPr="38175E36">
        <w:rPr>
          <w:lang w:val="en-GB"/>
        </w:rPr>
        <w:t xml:space="preserve"> required f</w:t>
      </w:r>
      <w:r w:rsidRPr="38175E36" w:rsidR="056A7AA5">
        <w:rPr>
          <w:lang w:val="en-GB"/>
        </w:rPr>
        <w:t>or USP in mAb production.</w:t>
      </w:r>
      <w:r w:rsidRPr="38175E36">
        <w:rPr>
          <w:lang w:val="en-GB"/>
        </w:rPr>
        <w:t xml:space="preserve"> </w:t>
      </w:r>
      <w:r w:rsidRPr="38175E36" w:rsidR="05D9434F">
        <w:rPr>
          <w:lang w:val="en-GB"/>
        </w:rPr>
        <w:t>The table highlight</w:t>
      </w:r>
      <w:r w:rsidRPr="38175E36" w:rsidR="358D3157">
        <w:rPr>
          <w:lang w:val="en-GB"/>
        </w:rPr>
        <w:t>s</w:t>
      </w:r>
      <w:r w:rsidRPr="38175E36" w:rsidR="05D9434F">
        <w:rPr>
          <w:lang w:val="en-GB"/>
        </w:rPr>
        <w:t xml:space="preserve"> the type</w:t>
      </w:r>
      <w:r w:rsidRPr="38175E36" w:rsidR="2FAACD15">
        <w:rPr>
          <w:lang w:val="en-GB"/>
        </w:rPr>
        <w:t>s</w:t>
      </w:r>
      <w:r w:rsidRPr="38175E36" w:rsidR="05D9434F">
        <w:rPr>
          <w:lang w:val="en-GB"/>
        </w:rPr>
        <w:t xml:space="preserve"> of material, </w:t>
      </w:r>
      <w:r w:rsidRPr="38175E36" w:rsidR="7D4BEE44">
        <w:rPr>
          <w:lang w:val="en-GB"/>
        </w:rPr>
        <w:t>their</w:t>
      </w:r>
      <w:r w:rsidRPr="38175E36" w:rsidR="05D9434F">
        <w:rPr>
          <w:lang w:val="en-GB"/>
        </w:rPr>
        <w:t xml:space="preserve"> </w:t>
      </w:r>
      <w:r w:rsidRPr="38175E36">
        <w:rPr>
          <w:lang w:val="en-GB"/>
        </w:rPr>
        <w:t>quantity</w:t>
      </w:r>
      <w:r w:rsidRPr="38175E36" w:rsidR="7A98ACEC">
        <w:rPr>
          <w:lang w:val="en-GB"/>
        </w:rPr>
        <w:t>, power consumption</w:t>
      </w:r>
      <w:r w:rsidRPr="38175E36">
        <w:rPr>
          <w:lang w:val="en-GB"/>
        </w:rPr>
        <w:t xml:space="preserve"> and </w:t>
      </w:r>
      <w:r w:rsidRPr="38175E36" w:rsidR="27E5A8F9">
        <w:rPr>
          <w:lang w:val="en-GB"/>
        </w:rPr>
        <w:t>size</w:t>
      </w:r>
      <w:r w:rsidRPr="38175E36">
        <w:rPr>
          <w:lang w:val="en-GB"/>
        </w:rPr>
        <w:t>.</w:t>
      </w:r>
      <w:r w:rsidRPr="38175E36" w:rsidR="57E747E4">
        <w:rPr>
          <w:lang w:val="en-GB"/>
        </w:rPr>
        <w:t xml:space="preserve"> </w:t>
      </w:r>
      <w:r w:rsidRPr="38175E36" w:rsidR="4961D2E2">
        <w:rPr>
          <w:lang w:val="en-GB"/>
        </w:rPr>
        <w:t xml:space="preserve">The analysis of the </w:t>
      </w:r>
      <w:r w:rsidRPr="38175E36" w:rsidR="00B52218">
        <w:rPr>
          <w:lang w:val="en-GB"/>
        </w:rPr>
        <w:t>equipment</w:t>
      </w:r>
      <w:r w:rsidRPr="38175E36" w:rsidR="350018C9">
        <w:rPr>
          <w:lang w:val="en-GB"/>
        </w:rPr>
        <w:t xml:space="preserve"> needed</w:t>
      </w:r>
      <w:r w:rsidRPr="38175E36" w:rsidR="00AE7C09">
        <w:rPr>
          <w:lang w:val="en-GB"/>
        </w:rPr>
        <w:t>,</w:t>
      </w:r>
      <w:r w:rsidRPr="38175E36" w:rsidR="350018C9">
        <w:rPr>
          <w:lang w:val="en-GB"/>
        </w:rPr>
        <w:t xml:space="preserve"> and their size is crucial for the</w:t>
      </w:r>
      <w:r w:rsidRPr="38175E36" w:rsidR="59EB1F85">
        <w:rPr>
          <w:lang w:val="en-GB"/>
        </w:rPr>
        <w:t xml:space="preserve"> biopharmaceutical</w:t>
      </w:r>
      <w:r w:rsidRPr="38175E36" w:rsidR="350018C9">
        <w:rPr>
          <w:lang w:val="en-GB"/>
        </w:rPr>
        <w:t xml:space="preserve"> facility design.</w:t>
      </w:r>
    </w:p>
    <w:p w:rsidRPr="00F53495" w:rsidR="00A25927" w:rsidP="00901CAB" w:rsidRDefault="005F0D19" w14:paraId="07183080" w14:textId="6EE0F685">
      <w:pPr>
        <w:pStyle w:val="Beschriftung"/>
        <w:keepNext/>
        <w:rPr>
          <w:lang w:val="en-US"/>
        </w:rPr>
      </w:pPr>
      <w:bookmarkStart w:name="_Ref95947866" w:id="204"/>
      <w:r>
        <w:rPr>
          <w:lang w:val="en-US"/>
        </w:rPr>
        <w:br/>
      </w:r>
      <w:bookmarkStart w:name="_Toc96066722" w:id="205"/>
      <w:r w:rsidRPr="00F53495" w:rsidR="00404CAA">
        <w:rPr>
          <w:lang w:val="en-US"/>
        </w:rPr>
        <w:t xml:space="preserve">Table </w:t>
      </w:r>
      <w:r w:rsidRPr="00F53495" w:rsidR="00404CAA">
        <w:fldChar w:fldCharType="begin"/>
      </w:r>
      <w:r w:rsidRPr="00F53495" w:rsidR="00404CAA">
        <w:rPr>
          <w:lang w:val="en-US"/>
        </w:rPr>
        <w:instrText xml:space="preserve"> SEQ Table \* ARABIC </w:instrText>
      </w:r>
      <w:r w:rsidRPr="00F53495" w:rsidR="00404CAA">
        <w:fldChar w:fldCharType="separate"/>
      </w:r>
      <w:r w:rsidR="00B35361">
        <w:rPr>
          <w:noProof/>
          <w:lang w:val="en-US"/>
        </w:rPr>
        <w:t>7</w:t>
      </w:r>
      <w:r w:rsidRPr="00F53495" w:rsidR="00404CAA">
        <w:fldChar w:fldCharType="end"/>
      </w:r>
      <w:bookmarkEnd w:id="204"/>
      <w:r w:rsidRPr="00F53495" w:rsidR="00404CAA">
        <w:rPr>
          <w:lang w:val="en-US"/>
        </w:rPr>
        <w:t>:</w:t>
      </w:r>
      <w:r w:rsidRPr="00F53495" w:rsidR="00343892">
        <w:rPr>
          <w:lang w:val="en-US"/>
        </w:rPr>
        <w:t xml:space="preserve"> Equipment for USP</w:t>
      </w:r>
      <w:r w:rsidRPr="00F53495" w:rsidR="00F53495">
        <w:rPr>
          <w:lang w:val="en-US"/>
        </w:rPr>
        <w:t xml:space="preserve"> in m</w:t>
      </w:r>
      <w:r w:rsidR="00F53495">
        <w:rPr>
          <w:lang w:val="en-US"/>
        </w:rPr>
        <w:t>Ab production</w:t>
      </w:r>
      <w:bookmarkEnd w:id="205"/>
    </w:p>
    <w:tbl>
      <w:tblPr>
        <w:tblStyle w:val="Tabellenraster"/>
        <w:tblW w:w="9629" w:type="dxa"/>
        <w:tblLayout w:type="fixed"/>
        <w:tblLook w:val="06A0" w:firstRow="1" w:lastRow="0" w:firstColumn="1" w:lastColumn="0" w:noHBand="1" w:noVBand="1"/>
      </w:tblPr>
      <w:tblGrid>
        <w:gridCol w:w="1843"/>
        <w:gridCol w:w="452"/>
        <w:gridCol w:w="1605"/>
        <w:gridCol w:w="206"/>
        <w:gridCol w:w="1701"/>
        <w:gridCol w:w="1276"/>
        <w:gridCol w:w="2517"/>
        <w:gridCol w:w="29"/>
      </w:tblGrid>
      <w:tr w:rsidRPr="00E1124A" w:rsidR="32B363D9" w:rsidTr="005F0D19" w14:paraId="32ACEE37" w14:textId="77777777">
        <w:trPr>
          <w:trHeight w:val="397"/>
        </w:trPr>
        <w:tc>
          <w:tcPr>
            <w:tcW w:w="9629" w:type="dxa"/>
            <w:gridSpan w:val="8"/>
            <w:vAlign w:val="center"/>
          </w:tcPr>
          <w:p w:rsidRPr="00E1124A" w:rsidR="32B363D9" w:rsidP="00E1124A" w:rsidRDefault="32B363D9" w14:paraId="50BF0F23" w14:textId="54CA4DC3">
            <w:pPr>
              <w:spacing w:before="0" w:line="240" w:lineRule="auto"/>
              <w:jc w:val="left"/>
              <w:rPr>
                <w:rFonts w:eastAsia="Calibri" w:cs="Arial"/>
                <w:color w:val="000000" w:themeColor="text1"/>
                <w:sz w:val="18"/>
                <w:szCs w:val="18"/>
                <w:lang w:val="en-GB"/>
              </w:rPr>
            </w:pPr>
            <w:r w:rsidRPr="00E1124A">
              <w:rPr>
                <w:rFonts w:eastAsia="Calibri" w:cs="Arial"/>
                <w:b/>
                <w:sz w:val="18"/>
                <w:szCs w:val="18"/>
                <w:lang w:val="en-US"/>
              </w:rPr>
              <w:t>INOCULUM LAB</w:t>
            </w:r>
          </w:p>
        </w:tc>
      </w:tr>
      <w:tr w:rsidRPr="00E1124A" w:rsidR="32B363D9" w:rsidTr="005F0D19" w14:paraId="23DBF1D1" w14:textId="77777777">
        <w:trPr>
          <w:trHeight w:val="397"/>
        </w:trPr>
        <w:tc>
          <w:tcPr>
            <w:tcW w:w="1843" w:type="dxa"/>
            <w:vAlign w:val="center"/>
          </w:tcPr>
          <w:p w:rsidRPr="00E1124A" w:rsidR="32B363D9" w:rsidP="00E1124A" w:rsidRDefault="32B363D9" w14:paraId="4CAFE996" w14:textId="4F511B21">
            <w:pPr>
              <w:spacing w:before="0" w:line="240" w:lineRule="auto"/>
              <w:jc w:val="left"/>
              <w:rPr>
                <w:rFonts w:eastAsia="Calibri" w:cs="Arial"/>
                <w:b/>
                <w:sz w:val="18"/>
                <w:szCs w:val="18"/>
                <w:lang w:val="en-US"/>
              </w:rPr>
            </w:pPr>
            <w:r w:rsidRPr="00E1124A">
              <w:rPr>
                <w:rFonts w:eastAsia="Calibri" w:cs="Arial"/>
                <w:b/>
                <w:sz w:val="18"/>
                <w:szCs w:val="18"/>
                <w:lang w:val="en-US"/>
              </w:rPr>
              <w:t>Equipment</w:t>
            </w:r>
          </w:p>
        </w:tc>
        <w:tc>
          <w:tcPr>
            <w:tcW w:w="2057" w:type="dxa"/>
            <w:gridSpan w:val="2"/>
            <w:vAlign w:val="center"/>
          </w:tcPr>
          <w:p w:rsidRPr="00E1124A" w:rsidR="32B363D9" w:rsidP="00E1124A" w:rsidRDefault="00A25927" w14:paraId="4DC94995" w14:textId="70DB2F1A">
            <w:pPr>
              <w:spacing w:before="0" w:line="240" w:lineRule="auto"/>
              <w:jc w:val="left"/>
              <w:rPr>
                <w:rFonts w:eastAsia="Calibri" w:cs="Arial"/>
                <w:b/>
                <w:sz w:val="18"/>
                <w:szCs w:val="18"/>
                <w:lang w:val="en-US"/>
              </w:rPr>
            </w:pPr>
            <w:r w:rsidRPr="00E1124A">
              <w:rPr>
                <w:rFonts w:cs="Arial"/>
                <w:b/>
                <w:bCs/>
                <w:sz w:val="18"/>
                <w:szCs w:val="18"/>
                <w:lang w:val="en-US"/>
              </w:rPr>
              <w:t>Size (WxDxH)</w:t>
            </w:r>
            <w:r w:rsidRPr="00E1124A">
              <w:rPr>
                <w:rFonts w:cs="Arial"/>
                <w:b/>
                <w:bCs/>
                <w:sz w:val="18"/>
                <w:szCs w:val="18"/>
                <w:lang w:val="en-US"/>
              </w:rPr>
              <w:br/>
            </w:r>
            <w:r w:rsidRPr="00E1124A">
              <w:rPr>
                <w:rFonts w:cs="Arial"/>
                <w:b/>
                <w:bCs/>
                <w:sz w:val="18"/>
                <w:szCs w:val="18"/>
                <w:lang w:val="en-US"/>
              </w:rPr>
              <w:t>[m]</w:t>
            </w:r>
          </w:p>
        </w:tc>
        <w:tc>
          <w:tcPr>
            <w:tcW w:w="1907" w:type="dxa"/>
            <w:gridSpan w:val="2"/>
            <w:vAlign w:val="center"/>
          </w:tcPr>
          <w:p w:rsidRPr="00E1124A" w:rsidR="32B363D9" w:rsidP="00E1124A" w:rsidRDefault="32B363D9" w14:paraId="38F50445" w14:textId="420D1172">
            <w:pPr>
              <w:spacing w:before="0" w:line="240" w:lineRule="auto"/>
              <w:jc w:val="left"/>
              <w:rPr>
                <w:rFonts w:eastAsia="Calibri" w:cs="Arial"/>
                <w:b/>
                <w:sz w:val="18"/>
                <w:szCs w:val="18"/>
                <w:lang w:val="en-US"/>
              </w:rPr>
            </w:pPr>
            <w:r w:rsidRPr="00E1124A">
              <w:rPr>
                <w:rFonts w:eastAsia="Calibri" w:cs="Arial"/>
                <w:b/>
                <w:sz w:val="18"/>
                <w:szCs w:val="18"/>
                <w:lang w:val="en-US"/>
              </w:rPr>
              <w:t xml:space="preserve">Power consumption </w:t>
            </w:r>
            <w:r w:rsidRPr="00E1124A" w:rsidR="006D6572">
              <w:rPr>
                <w:rFonts w:cs="Arial"/>
                <w:b/>
                <w:bCs/>
                <w:sz w:val="18"/>
                <w:szCs w:val="18"/>
                <w:lang w:val="en-US"/>
              </w:rPr>
              <w:t>[</w:t>
            </w:r>
            <w:r w:rsidRPr="00E1124A">
              <w:rPr>
                <w:rFonts w:eastAsia="Calibri" w:cs="Arial"/>
                <w:b/>
                <w:sz w:val="18"/>
                <w:szCs w:val="18"/>
                <w:lang w:val="en-US"/>
              </w:rPr>
              <w:t>W</w:t>
            </w:r>
            <w:r w:rsidRPr="00E1124A" w:rsidR="006D6572">
              <w:rPr>
                <w:rFonts w:cs="Arial"/>
                <w:b/>
                <w:bCs/>
                <w:sz w:val="18"/>
                <w:szCs w:val="18"/>
                <w:lang w:val="en-US"/>
              </w:rPr>
              <w:t>]</w:t>
            </w:r>
          </w:p>
        </w:tc>
        <w:tc>
          <w:tcPr>
            <w:tcW w:w="1276" w:type="dxa"/>
            <w:vAlign w:val="center"/>
          </w:tcPr>
          <w:p w:rsidRPr="00E1124A" w:rsidR="32B363D9" w:rsidP="00E1124A" w:rsidRDefault="006D6572" w14:paraId="1721BEF5" w14:textId="462CA997">
            <w:pPr>
              <w:spacing w:before="0" w:line="240" w:lineRule="auto"/>
              <w:jc w:val="left"/>
              <w:rPr>
                <w:rFonts w:eastAsia="Calibri" w:cs="Arial"/>
                <w:b/>
                <w:sz w:val="18"/>
                <w:szCs w:val="18"/>
                <w:lang w:val="en-US"/>
              </w:rPr>
            </w:pPr>
            <w:r w:rsidRPr="00E1124A">
              <w:rPr>
                <w:rFonts w:eastAsia="Calibri" w:cs="Arial"/>
                <w:b/>
                <w:sz w:val="18"/>
                <w:szCs w:val="18"/>
                <w:lang w:val="en-US"/>
              </w:rPr>
              <w:t>Quantitiy</w:t>
            </w:r>
          </w:p>
        </w:tc>
        <w:tc>
          <w:tcPr>
            <w:tcW w:w="2546" w:type="dxa"/>
            <w:gridSpan w:val="2"/>
            <w:vAlign w:val="center"/>
          </w:tcPr>
          <w:p w:rsidRPr="00E1124A" w:rsidR="32B363D9" w:rsidP="00E1124A" w:rsidRDefault="003218EF" w14:paraId="21D57292" w14:textId="250C3F06">
            <w:pPr>
              <w:spacing w:before="0" w:line="240" w:lineRule="auto"/>
              <w:jc w:val="left"/>
              <w:rPr>
                <w:rFonts w:eastAsia="Calibri" w:cs="Arial"/>
                <w:b/>
                <w:sz w:val="18"/>
                <w:szCs w:val="18"/>
                <w:lang w:val="en-US"/>
              </w:rPr>
            </w:pPr>
            <w:r w:rsidRPr="00E1124A">
              <w:rPr>
                <w:rFonts w:cs="Arial"/>
                <w:b/>
                <w:bCs/>
                <w:sz w:val="18"/>
                <w:szCs w:val="18"/>
                <w:lang w:val="en-US"/>
              </w:rPr>
              <w:t>Photo</w:t>
            </w:r>
          </w:p>
        </w:tc>
      </w:tr>
      <w:tr w:rsidRPr="00E1124A" w:rsidR="32B363D9" w:rsidTr="005F0D19" w14:paraId="1EF3B11F" w14:textId="77777777">
        <w:trPr>
          <w:trHeight w:val="397"/>
        </w:trPr>
        <w:tc>
          <w:tcPr>
            <w:tcW w:w="1843" w:type="dxa"/>
            <w:vAlign w:val="center"/>
          </w:tcPr>
          <w:p w:rsidRPr="00E1124A" w:rsidR="32B363D9" w:rsidP="00E1124A" w:rsidRDefault="32B363D9" w14:paraId="4DE8F595" w14:textId="415FCE74">
            <w:pPr>
              <w:spacing w:before="0" w:line="240" w:lineRule="auto"/>
              <w:jc w:val="left"/>
              <w:rPr>
                <w:rFonts w:eastAsia="Calibri" w:cs="Arial"/>
                <w:sz w:val="18"/>
                <w:szCs w:val="18"/>
                <w:lang w:val="en-US"/>
              </w:rPr>
            </w:pPr>
            <w:r w:rsidRPr="00E1124A">
              <w:rPr>
                <w:rFonts w:eastAsia="Calibri" w:cs="Arial"/>
                <w:sz w:val="18"/>
                <w:szCs w:val="18"/>
                <w:lang w:val="en-US"/>
              </w:rPr>
              <w:t>Laminar Flow Hood</w:t>
            </w:r>
          </w:p>
        </w:tc>
        <w:tc>
          <w:tcPr>
            <w:tcW w:w="2057" w:type="dxa"/>
            <w:gridSpan w:val="2"/>
            <w:vAlign w:val="center"/>
          </w:tcPr>
          <w:p w:rsidRPr="00E1124A" w:rsidR="32B363D9" w:rsidP="00E1124A" w:rsidRDefault="32B363D9" w14:paraId="1160FB5B" w14:textId="7F326DF1">
            <w:pPr>
              <w:spacing w:before="0" w:line="240" w:lineRule="auto"/>
              <w:jc w:val="left"/>
              <w:rPr>
                <w:rFonts w:cs="Arial" w:eastAsiaTheme="majorEastAsia"/>
                <w:sz w:val="18"/>
                <w:szCs w:val="18"/>
                <w:lang w:val="en-US"/>
              </w:rPr>
            </w:pPr>
            <w:r w:rsidRPr="00E1124A">
              <w:rPr>
                <w:rFonts w:eastAsia="Calibri" w:cs="Arial"/>
                <w:sz w:val="18"/>
                <w:szCs w:val="18"/>
                <w:lang w:val="en-US"/>
              </w:rPr>
              <w:t>1.78 x 0.59 x 2.20</w:t>
            </w:r>
          </w:p>
        </w:tc>
        <w:tc>
          <w:tcPr>
            <w:tcW w:w="1907" w:type="dxa"/>
            <w:gridSpan w:val="2"/>
            <w:vAlign w:val="center"/>
          </w:tcPr>
          <w:p w:rsidRPr="00E1124A" w:rsidR="32B363D9" w:rsidP="00E1124A" w:rsidRDefault="32B363D9" w14:paraId="6C958BB9" w14:textId="5C103C4B">
            <w:pPr>
              <w:spacing w:before="0" w:line="240" w:lineRule="auto"/>
              <w:jc w:val="left"/>
              <w:rPr>
                <w:rFonts w:eastAsia="Calibri" w:cs="Arial"/>
                <w:sz w:val="18"/>
                <w:szCs w:val="18"/>
                <w:lang w:val="en-US"/>
              </w:rPr>
            </w:pPr>
            <w:r w:rsidRPr="00E1124A">
              <w:rPr>
                <w:rFonts w:eastAsia="Calibri" w:cs="Arial"/>
                <w:sz w:val="18"/>
                <w:szCs w:val="18"/>
                <w:lang w:val="en-US"/>
              </w:rPr>
              <w:t>69</w:t>
            </w:r>
          </w:p>
        </w:tc>
        <w:tc>
          <w:tcPr>
            <w:tcW w:w="1276" w:type="dxa"/>
            <w:vAlign w:val="center"/>
          </w:tcPr>
          <w:p w:rsidRPr="00E1124A" w:rsidR="32B363D9" w:rsidP="00E1124A" w:rsidRDefault="32B363D9" w14:paraId="07254F35" w14:textId="1CE8CDA0">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093E87D4" w14:textId="0868B92D">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38C2B076" wp14:editId="6CC12306">
                  <wp:extent cx="1230923" cy="1230923"/>
                  <wp:effectExtent l="0" t="0" r="0" b="0"/>
                  <wp:docPr id="1663755515" name="Picture 1663755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32673" cy="1232673"/>
                          </a:xfrm>
                          <a:prstGeom prst="rect">
                            <a:avLst/>
                          </a:prstGeom>
                        </pic:spPr>
                      </pic:pic>
                    </a:graphicData>
                  </a:graphic>
                </wp:inline>
              </w:drawing>
            </w:r>
          </w:p>
        </w:tc>
      </w:tr>
      <w:tr w:rsidRPr="00E1124A" w:rsidR="32B363D9" w:rsidTr="005F0D19" w14:paraId="7F505184" w14:textId="77777777">
        <w:trPr>
          <w:trHeight w:val="397"/>
        </w:trPr>
        <w:tc>
          <w:tcPr>
            <w:tcW w:w="1843" w:type="dxa"/>
            <w:vAlign w:val="center"/>
          </w:tcPr>
          <w:p w:rsidRPr="00E1124A" w:rsidR="32B363D9" w:rsidP="00E1124A" w:rsidRDefault="32B363D9" w14:paraId="1ABB7302" w14:textId="6C834D2A">
            <w:pPr>
              <w:spacing w:before="0" w:line="240" w:lineRule="auto"/>
              <w:jc w:val="left"/>
              <w:rPr>
                <w:rFonts w:eastAsia="Calibri" w:cs="Arial"/>
                <w:sz w:val="18"/>
                <w:szCs w:val="18"/>
                <w:lang w:val="en-US"/>
              </w:rPr>
            </w:pPr>
            <w:r w:rsidRPr="00E1124A">
              <w:rPr>
                <w:rFonts w:cs="Arial"/>
                <w:sz w:val="18"/>
                <w:szCs w:val="18"/>
                <w:lang w:val="en-US"/>
              </w:rPr>
              <w:t>Nucl</w:t>
            </w:r>
            <w:r w:rsidRPr="00E1124A" w:rsidR="006E1627">
              <w:rPr>
                <w:rFonts w:cs="Arial"/>
                <w:sz w:val="18"/>
                <w:szCs w:val="18"/>
                <w:lang w:val="en-US"/>
              </w:rPr>
              <w:t>eo-</w:t>
            </w:r>
            <w:r w:rsidRPr="00E1124A" w:rsidR="006E1627">
              <w:rPr>
                <w:rFonts w:cs="Arial"/>
                <w:sz w:val="18"/>
                <w:szCs w:val="18"/>
                <w:lang w:val="en-US"/>
              </w:rPr>
              <w:br/>
            </w:r>
            <w:r w:rsidRPr="00E1124A">
              <w:rPr>
                <w:rFonts w:cs="Arial"/>
                <w:sz w:val="18"/>
                <w:szCs w:val="18"/>
                <w:lang w:val="en-US"/>
              </w:rPr>
              <w:t>Counter</w:t>
            </w:r>
            <w:r w:rsidRPr="00E1124A">
              <w:rPr>
                <w:rFonts w:eastAsia="Calibri" w:cs="Arial"/>
                <w:sz w:val="18"/>
                <w:szCs w:val="18"/>
                <w:lang w:val="en-US"/>
              </w:rPr>
              <w:t>® NC-200™</w:t>
            </w:r>
          </w:p>
        </w:tc>
        <w:tc>
          <w:tcPr>
            <w:tcW w:w="2057" w:type="dxa"/>
            <w:gridSpan w:val="2"/>
            <w:vAlign w:val="center"/>
          </w:tcPr>
          <w:p w:rsidRPr="00E1124A" w:rsidR="32B363D9" w:rsidP="00E1124A" w:rsidRDefault="32B363D9" w14:paraId="074C5FD8" w14:textId="32F51134">
            <w:pPr>
              <w:spacing w:before="0" w:line="240" w:lineRule="auto"/>
              <w:jc w:val="left"/>
              <w:rPr>
                <w:rFonts w:eastAsia="Calibri" w:cs="Arial"/>
                <w:sz w:val="18"/>
                <w:szCs w:val="18"/>
                <w:lang w:val="en-US"/>
              </w:rPr>
            </w:pPr>
            <w:r w:rsidRPr="00E1124A">
              <w:rPr>
                <w:rFonts w:eastAsia="Calibri" w:cs="Arial"/>
                <w:sz w:val="18"/>
                <w:szCs w:val="18"/>
                <w:lang w:val="en-US"/>
              </w:rPr>
              <w:t>0.46 x 0.26 x 0.26</w:t>
            </w:r>
          </w:p>
        </w:tc>
        <w:tc>
          <w:tcPr>
            <w:tcW w:w="1907" w:type="dxa"/>
            <w:gridSpan w:val="2"/>
            <w:vAlign w:val="center"/>
          </w:tcPr>
          <w:p w:rsidRPr="00E1124A" w:rsidR="32B363D9" w:rsidP="00E1124A" w:rsidRDefault="32B363D9" w14:paraId="74EA3FD8" w14:textId="36854223">
            <w:pPr>
              <w:spacing w:before="0" w:line="240" w:lineRule="auto"/>
              <w:jc w:val="left"/>
              <w:rPr>
                <w:rFonts w:eastAsia="Calibri" w:cs="Arial"/>
                <w:sz w:val="18"/>
                <w:szCs w:val="18"/>
                <w:lang w:val="en-US"/>
              </w:rPr>
            </w:pPr>
            <w:r w:rsidRPr="00E1124A">
              <w:rPr>
                <w:rFonts w:eastAsia="Calibri" w:cs="Arial"/>
                <w:sz w:val="18"/>
                <w:szCs w:val="18"/>
                <w:lang w:val="en-US"/>
              </w:rPr>
              <w:t>20</w:t>
            </w:r>
          </w:p>
        </w:tc>
        <w:tc>
          <w:tcPr>
            <w:tcW w:w="1276" w:type="dxa"/>
            <w:vAlign w:val="center"/>
          </w:tcPr>
          <w:p w:rsidRPr="00E1124A" w:rsidR="32B363D9" w:rsidP="00E1124A" w:rsidRDefault="32B363D9" w14:paraId="7D3AC914" w14:textId="2885A014">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7AD9B84B" w14:textId="2D998D58">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679DD77E" wp14:editId="4D5E3EE5">
                  <wp:extent cx="896816" cy="89681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897959" cy="897959"/>
                          </a:xfrm>
                          <a:prstGeom prst="rect">
                            <a:avLst/>
                          </a:prstGeom>
                        </pic:spPr>
                      </pic:pic>
                    </a:graphicData>
                  </a:graphic>
                </wp:inline>
              </w:drawing>
            </w:r>
          </w:p>
        </w:tc>
      </w:tr>
      <w:tr w:rsidRPr="00E1124A" w:rsidR="32B363D9" w:rsidTr="005F0D19" w14:paraId="22D6E687" w14:textId="77777777">
        <w:trPr>
          <w:trHeight w:val="397"/>
        </w:trPr>
        <w:tc>
          <w:tcPr>
            <w:tcW w:w="1843" w:type="dxa"/>
            <w:vAlign w:val="center"/>
          </w:tcPr>
          <w:p w:rsidRPr="00E1124A" w:rsidR="32B363D9" w:rsidP="00E1124A" w:rsidRDefault="32B363D9" w14:paraId="5AB4E00F" w14:textId="702DE9B2">
            <w:pPr>
              <w:spacing w:before="0" w:line="240" w:lineRule="auto"/>
              <w:jc w:val="left"/>
              <w:rPr>
                <w:rFonts w:eastAsia="Calibri" w:cs="Arial"/>
                <w:sz w:val="18"/>
                <w:szCs w:val="18"/>
                <w:lang w:val="en-US"/>
              </w:rPr>
            </w:pPr>
            <w:r w:rsidRPr="00E1124A">
              <w:rPr>
                <w:rFonts w:eastAsia="Calibri" w:cs="Arial"/>
                <w:sz w:val="18"/>
                <w:szCs w:val="18"/>
                <w:lang w:val="en-US"/>
              </w:rPr>
              <w:t>Combined refrigerator-freezer</w:t>
            </w:r>
          </w:p>
        </w:tc>
        <w:tc>
          <w:tcPr>
            <w:tcW w:w="2057" w:type="dxa"/>
            <w:gridSpan w:val="2"/>
            <w:vAlign w:val="center"/>
          </w:tcPr>
          <w:p w:rsidRPr="00E1124A" w:rsidR="32B363D9" w:rsidP="00E1124A" w:rsidRDefault="32B363D9" w14:paraId="19878F72" w14:textId="3A0A754E">
            <w:pPr>
              <w:spacing w:before="0" w:line="240" w:lineRule="auto"/>
              <w:jc w:val="left"/>
              <w:rPr>
                <w:rFonts w:eastAsia="Calibri" w:cs="Arial"/>
                <w:sz w:val="18"/>
                <w:szCs w:val="18"/>
                <w:lang w:val="en-US"/>
              </w:rPr>
            </w:pPr>
            <w:r w:rsidRPr="00E1124A">
              <w:rPr>
                <w:rFonts w:eastAsia="Calibri" w:cs="Arial"/>
                <w:sz w:val="18"/>
                <w:szCs w:val="18"/>
                <w:lang w:val="en-US"/>
              </w:rPr>
              <w:t xml:space="preserve">0.6 x 0.7 x 2.01 </w:t>
            </w:r>
          </w:p>
        </w:tc>
        <w:tc>
          <w:tcPr>
            <w:tcW w:w="1907" w:type="dxa"/>
            <w:gridSpan w:val="2"/>
            <w:vAlign w:val="center"/>
          </w:tcPr>
          <w:p w:rsidRPr="00E1124A" w:rsidR="32B363D9" w:rsidP="00E1124A" w:rsidRDefault="32B363D9" w14:paraId="0013071A" w14:textId="4E061A4E">
            <w:pPr>
              <w:spacing w:before="0" w:line="240" w:lineRule="auto"/>
              <w:jc w:val="left"/>
              <w:rPr>
                <w:rFonts w:eastAsia="Calibri" w:cs="Arial"/>
                <w:sz w:val="18"/>
                <w:szCs w:val="18"/>
                <w:lang w:val="en-US"/>
              </w:rPr>
            </w:pPr>
            <w:r w:rsidRPr="00E1124A">
              <w:rPr>
                <w:rFonts w:eastAsia="Calibri" w:cs="Arial"/>
                <w:sz w:val="18"/>
                <w:szCs w:val="18"/>
                <w:lang w:val="en-US"/>
              </w:rPr>
              <w:t>2900</w:t>
            </w:r>
          </w:p>
        </w:tc>
        <w:tc>
          <w:tcPr>
            <w:tcW w:w="1276" w:type="dxa"/>
            <w:vAlign w:val="center"/>
          </w:tcPr>
          <w:p w:rsidRPr="00E1124A" w:rsidR="32B363D9" w:rsidP="00E1124A" w:rsidRDefault="32B363D9" w14:paraId="7CAE91FD" w14:textId="6E67CE58">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059C7C19" w14:textId="01D5EAE9">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6A7F624E" wp14:editId="08AE348B">
                  <wp:extent cx="1230630" cy="12306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32552" cy="1232552"/>
                          </a:xfrm>
                          <a:prstGeom prst="rect">
                            <a:avLst/>
                          </a:prstGeom>
                        </pic:spPr>
                      </pic:pic>
                    </a:graphicData>
                  </a:graphic>
                </wp:inline>
              </w:drawing>
            </w:r>
          </w:p>
        </w:tc>
      </w:tr>
      <w:tr w:rsidRPr="00E1124A" w:rsidR="32B363D9" w:rsidTr="005F0D19" w14:paraId="68BDCE6A" w14:textId="77777777">
        <w:trPr>
          <w:trHeight w:val="397"/>
        </w:trPr>
        <w:tc>
          <w:tcPr>
            <w:tcW w:w="1843" w:type="dxa"/>
            <w:vAlign w:val="center"/>
          </w:tcPr>
          <w:p w:rsidRPr="00E1124A" w:rsidR="32B363D9" w:rsidP="00E1124A" w:rsidRDefault="32B363D9" w14:paraId="7CEE7BC5" w14:textId="16F4B519">
            <w:pPr>
              <w:spacing w:before="0" w:line="240" w:lineRule="auto"/>
              <w:jc w:val="left"/>
              <w:rPr>
                <w:rFonts w:eastAsia="Calibri" w:cs="Arial"/>
                <w:sz w:val="18"/>
                <w:szCs w:val="18"/>
                <w:lang w:val="en-US"/>
              </w:rPr>
            </w:pPr>
            <w:r w:rsidRPr="00E1124A">
              <w:rPr>
                <w:rFonts w:eastAsia="Calibri" w:cs="Arial"/>
                <w:sz w:val="18"/>
                <w:szCs w:val="18"/>
                <w:lang w:val="en-US"/>
              </w:rPr>
              <w:t>Large-Capacity Reach-In CO2 Incubator</w:t>
            </w:r>
          </w:p>
        </w:tc>
        <w:tc>
          <w:tcPr>
            <w:tcW w:w="2057" w:type="dxa"/>
            <w:gridSpan w:val="2"/>
            <w:vAlign w:val="center"/>
          </w:tcPr>
          <w:p w:rsidRPr="00E1124A" w:rsidR="32B363D9" w:rsidP="00E1124A" w:rsidRDefault="32B363D9" w14:paraId="40834231" w14:textId="5B26F442">
            <w:pPr>
              <w:spacing w:before="0" w:line="240" w:lineRule="auto"/>
              <w:jc w:val="left"/>
              <w:rPr>
                <w:rFonts w:eastAsia="Calibri" w:cs="Arial"/>
                <w:sz w:val="18"/>
                <w:szCs w:val="18"/>
                <w:lang w:val="en-US"/>
              </w:rPr>
            </w:pPr>
            <w:r w:rsidRPr="00E1124A">
              <w:rPr>
                <w:rFonts w:eastAsia="Calibri" w:cs="Arial"/>
                <w:sz w:val="18"/>
                <w:szCs w:val="18"/>
                <w:lang w:val="en-US"/>
              </w:rPr>
              <w:t>0.96 x 0.92 x 2.03</w:t>
            </w:r>
          </w:p>
        </w:tc>
        <w:tc>
          <w:tcPr>
            <w:tcW w:w="1907" w:type="dxa"/>
            <w:gridSpan w:val="2"/>
            <w:vAlign w:val="center"/>
          </w:tcPr>
          <w:p w:rsidRPr="00E1124A" w:rsidR="32B363D9" w:rsidP="00E1124A" w:rsidRDefault="32B363D9" w14:paraId="70D35C2B" w14:textId="0C29B3B6">
            <w:pPr>
              <w:spacing w:before="0" w:line="240" w:lineRule="auto"/>
              <w:jc w:val="left"/>
              <w:rPr>
                <w:rFonts w:eastAsia="Calibri" w:cs="Arial"/>
                <w:sz w:val="18"/>
                <w:szCs w:val="18"/>
                <w:lang w:val="en-US"/>
              </w:rPr>
            </w:pPr>
          </w:p>
        </w:tc>
        <w:tc>
          <w:tcPr>
            <w:tcW w:w="1276" w:type="dxa"/>
            <w:vAlign w:val="center"/>
          </w:tcPr>
          <w:p w:rsidRPr="00E1124A" w:rsidR="32B363D9" w:rsidP="00E1124A" w:rsidRDefault="32B363D9" w14:paraId="17671C55" w14:textId="1E91DBEB">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1D2E109A" w14:textId="5A9DB7B2">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186E1A73" wp14:editId="7908F887">
                  <wp:extent cx="1186962" cy="11869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188655" cy="1188655"/>
                          </a:xfrm>
                          <a:prstGeom prst="rect">
                            <a:avLst/>
                          </a:prstGeom>
                        </pic:spPr>
                      </pic:pic>
                    </a:graphicData>
                  </a:graphic>
                </wp:inline>
              </w:drawing>
            </w:r>
          </w:p>
        </w:tc>
      </w:tr>
      <w:tr w:rsidRPr="00E1124A" w:rsidR="32B363D9" w:rsidTr="005F0D19" w14:paraId="13A185B4" w14:textId="77777777">
        <w:trPr>
          <w:trHeight w:val="397"/>
        </w:trPr>
        <w:tc>
          <w:tcPr>
            <w:tcW w:w="1843" w:type="dxa"/>
            <w:vAlign w:val="center"/>
          </w:tcPr>
          <w:p w:rsidRPr="00E1124A" w:rsidR="32B363D9" w:rsidP="00E1124A" w:rsidRDefault="32B363D9" w14:paraId="3FA1D0FE" w14:textId="4618E989">
            <w:pPr>
              <w:spacing w:before="0" w:line="240" w:lineRule="auto"/>
              <w:jc w:val="left"/>
              <w:rPr>
                <w:rFonts w:eastAsia="Calibri" w:cs="Arial"/>
                <w:sz w:val="18"/>
                <w:szCs w:val="18"/>
                <w:lang w:val="en-US"/>
              </w:rPr>
            </w:pPr>
            <w:r w:rsidRPr="00E1124A">
              <w:rPr>
                <w:rFonts w:eastAsia="Calibri" w:cs="Arial"/>
                <w:sz w:val="18"/>
                <w:szCs w:val="18"/>
                <w:lang w:val="en-US"/>
              </w:rPr>
              <w:t xml:space="preserve">SWBR17 SHEL LAB Shaking Water bath </w:t>
            </w:r>
          </w:p>
        </w:tc>
        <w:tc>
          <w:tcPr>
            <w:tcW w:w="2057" w:type="dxa"/>
            <w:gridSpan w:val="2"/>
            <w:vAlign w:val="center"/>
          </w:tcPr>
          <w:p w:rsidRPr="00E1124A" w:rsidR="32B363D9" w:rsidP="00E1124A" w:rsidRDefault="32B363D9" w14:paraId="4A77AA94" w14:textId="52CB0D25">
            <w:pPr>
              <w:spacing w:before="0" w:line="240" w:lineRule="auto"/>
              <w:jc w:val="left"/>
              <w:rPr>
                <w:rFonts w:eastAsia="Calibri" w:cs="Arial"/>
                <w:sz w:val="18"/>
                <w:szCs w:val="18"/>
                <w:lang w:val="en-US"/>
              </w:rPr>
            </w:pPr>
            <w:r w:rsidRPr="00E1124A">
              <w:rPr>
                <w:rFonts w:eastAsia="Calibri" w:cs="Arial"/>
                <w:sz w:val="18"/>
                <w:szCs w:val="18"/>
                <w:lang w:val="en-US"/>
              </w:rPr>
              <w:t>0.65 x 0.41 x 0.4</w:t>
            </w:r>
          </w:p>
          <w:p w:rsidRPr="00E1124A" w:rsidR="32B363D9" w:rsidP="00E1124A" w:rsidRDefault="32B363D9" w14:paraId="65C0E576" w14:textId="27F0A276">
            <w:pPr>
              <w:spacing w:before="0" w:line="240" w:lineRule="auto"/>
              <w:jc w:val="left"/>
              <w:rPr>
                <w:rFonts w:eastAsia="Segoe UI" w:cs="Arial"/>
                <w:sz w:val="18"/>
                <w:szCs w:val="18"/>
                <w:lang w:val="en-US"/>
              </w:rPr>
            </w:pPr>
          </w:p>
        </w:tc>
        <w:tc>
          <w:tcPr>
            <w:tcW w:w="1907" w:type="dxa"/>
            <w:gridSpan w:val="2"/>
            <w:vAlign w:val="center"/>
          </w:tcPr>
          <w:p w:rsidRPr="00E1124A" w:rsidR="32B363D9" w:rsidP="00E1124A" w:rsidRDefault="32B363D9" w14:paraId="410C8DD9" w14:textId="7B15BBE3">
            <w:pPr>
              <w:spacing w:before="0" w:line="240" w:lineRule="auto"/>
              <w:jc w:val="left"/>
              <w:rPr>
                <w:rFonts w:eastAsia="Segoe UI" w:cs="Arial"/>
                <w:sz w:val="18"/>
                <w:szCs w:val="18"/>
                <w:lang w:val="en-US"/>
              </w:rPr>
            </w:pPr>
            <w:r w:rsidRPr="00E1124A">
              <w:rPr>
                <w:rFonts w:eastAsia="Segoe UI" w:cs="Arial"/>
                <w:sz w:val="18"/>
                <w:szCs w:val="18"/>
                <w:lang w:val="en-US"/>
              </w:rPr>
              <w:t>900</w:t>
            </w:r>
          </w:p>
        </w:tc>
        <w:tc>
          <w:tcPr>
            <w:tcW w:w="1276" w:type="dxa"/>
            <w:vAlign w:val="center"/>
          </w:tcPr>
          <w:p w:rsidRPr="00E1124A" w:rsidR="32B363D9" w:rsidP="00E1124A" w:rsidRDefault="32B363D9" w14:paraId="2316B80B" w14:textId="2211ADB8">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3E5CA145" w14:textId="7822BECF">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2E0B92D7" wp14:editId="466B5AB1">
                  <wp:extent cx="1186815" cy="118681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1190915" cy="1190915"/>
                          </a:xfrm>
                          <a:prstGeom prst="rect">
                            <a:avLst/>
                          </a:prstGeom>
                        </pic:spPr>
                      </pic:pic>
                    </a:graphicData>
                  </a:graphic>
                </wp:inline>
              </w:drawing>
            </w:r>
          </w:p>
        </w:tc>
      </w:tr>
      <w:tr w:rsidRPr="00E1124A" w:rsidR="32B363D9" w:rsidTr="005F0D19" w14:paraId="06394DFB" w14:textId="77777777">
        <w:trPr>
          <w:trHeight w:val="397"/>
        </w:trPr>
        <w:tc>
          <w:tcPr>
            <w:tcW w:w="1843" w:type="dxa"/>
            <w:vAlign w:val="center"/>
          </w:tcPr>
          <w:p w:rsidRPr="00E1124A" w:rsidR="32B363D9" w:rsidP="00E1124A" w:rsidRDefault="32B363D9" w14:paraId="37271EFE" w14:textId="4BD3488E">
            <w:pPr>
              <w:spacing w:before="0" w:line="240" w:lineRule="auto"/>
              <w:jc w:val="left"/>
              <w:rPr>
                <w:rFonts w:eastAsia="Calibri" w:cs="Arial"/>
                <w:sz w:val="18"/>
                <w:szCs w:val="18"/>
                <w:lang w:val="en-US"/>
              </w:rPr>
            </w:pPr>
            <w:r w:rsidRPr="00E1124A">
              <w:rPr>
                <w:rFonts w:eastAsia="Calibri" w:cs="Arial"/>
                <w:sz w:val="18"/>
                <w:szCs w:val="18"/>
                <w:lang w:val="en-US"/>
              </w:rPr>
              <w:lastRenderedPageBreak/>
              <w:t>Large Benchtop</w:t>
            </w:r>
          </w:p>
        </w:tc>
        <w:tc>
          <w:tcPr>
            <w:tcW w:w="2057" w:type="dxa"/>
            <w:gridSpan w:val="2"/>
            <w:vAlign w:val="center"/>
          </w:tcPr>
          <w:p w:rsidRPr="00E1124A" w:rsidR="32B363D9" w:rsidP="00E1124A" w:rsidRDefault="32B363D9" w14:paraId="6D1393BC" w14:textId="3CD45FD6">
            <w:pPr>
              <w:spacing w:before="0" w:line="240" w:lineRule="auto"/>
              <w:jc w:val="left"/>
              <w:rPr>
                <w:rFonts w:eastAsia="Calibri" w:cs="Arial"/>
                <w:sz w:val="18"/>
                <w:szCs w:val="18"/>
                <w:lang w:val="en-US"/>
              </w:rPr>
            </w:pPr>
            <w:r w:rsidRPr="00E1124A">
              <w:rPr>
                <w:rFonts w:eastAsia="Calibri" w:cs="Arial"/>
                <w:sz w:val="18"/>
                <w:szCs w:val="18"/>
                <w:lang w:val="en-US"/>
              </w:rPr>
              <w:t>2.83 x 0.80 x 0.80</w:t>
            </w:r>
          </w:p>
        </w:tc>
        <w:tc>
          <w:tcPr>
            <w:tcW w:w="1907" w:type="dxa"/>
            <w:gridSpan w:val="2"/>
            <w:vAlign w:val="center"/>
          </w:tcPr>
          <w:p w:rsidRPr="00E1124A" w:rsidR="32B363D9" w:rsidP="00E1124A" w:rsidRDefault="32B363D9" w14:paraId="26891295" w14:textId="55C68F72">
            <w:pPr>
              <w:spacing w:before="0" w:line="240" w:lineRule="auto"/>
              <w:jc w:val="left"/>
              <w:rPr>
                <w:rFonts w:eastAsia="Calibri" w:cs="Arial"/>
                <w:sz w:val="18"/>
                <w:szCs w:val="18"/>
                <w:lang w:val="en-US"/>
              </w:rPr>
            </w:pPr>
            <w:r w:rsidRPr="00E1124A">
              <w:rPr>
                <w:rFonts w:eastAsia="Calibri" w:cs="Arial"/>
                <w:sz w:val="18"/>
                <w:szCs w:val="18"/>
                <w:lang w:val="en-US"/>
              </w:rPr>
              <w:t>-</w:t>
            </w:r>
          </w:p>
        </w:tc>
        <w:tc>
          <w:tcPr>
            <w:tcW w:w="1276" w:type="dxa"/>
            <w:vAlign w:val="center"/>
          </w:tcPr>
          <w:p w:rsidRPr="00E1124A" w:rsidR="32B363D9" w:rsidP="00E1124A" w:rsidRDefault="32B363D9" w14:paraId="140762A7" w14:textId="23FEBD1C">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4424CBC5" w14:textId="771F56DA">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4D486A6C" wp14:editId="7CB5DC14">
                  <wp:extent cx="1301262" cy="130126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302256" cy="1302256"/>
                          </a:xfrm>
                          <a:prstGeom prst="rect">
                            <a:avLst/>
                          </a:prstGeom>
                        </pic:spPr>
                      </pic:pic>
                    </a:graphicData>
                  </a:graphic>
                </wp:inline>
              </w:drawing>
            </w:r>
          </w:p>
        </w:tc>
      </w:tr>
      <w:tr w:rsidRPr="00E1124A" w:rsidR="32B363D9" w:rsidTr="005F0D19" w14:paraId="62C7F9EE" w14:textId="77777777">
        <w:trPr>
          <w:trHeight w:val="397"/>
        </w:trPr>
        <w:tc>
          <w:tcPr>
            <w:tcW w:w="1843" w:type="dxa"/>
            <w:vAlign w:val="center"/>
          </w:tcPr>
          <w:p w:rsidRPr="00E1124A" w:rsidR="32B363D9" w:rsidP="00E1124A" w:rsidRDefault="32B363D9" w14:paraId="3304C527" w14:textId="2CDED7B5">
            <w:pPr>
              <w:spacing w:before="0" w:line="240" w:lineRule="auto"/>
              <w:jc w:val="left"/>
              <w:rPr>
                <w:rFonts w:eastAsia="Calibri" w:cs="Arial"/>
                <w:sz w:val="18"/>
                <w:szCs w:val="18"/>
                <w:lang w:val="en-US"/>
              </w:rPr>
            </w:pPr>
            <w:r w:rsidRPr="00E1124A">
              <w:rPr>
                <w:rFonts w:eastAsia="Calibri" w:cs="Arial"/>
                <w:sz w:val="18"/>
                <w:szCs w:val="18"/>
                <w:lang w:val="en-US"/>
              </w:rPr>
              <w:t>Large Laboratory Bench</w:t>
            </w:r>
          </w:p>
        </w:tc>
        <w:tc>
          <w:tcPr>
            <w:tcW w:w="2057" w:type="dxa"/>
            <w:gridSpan w:val="2"/>
            <w:vAlign w:val="center"/>
          </w:tcPr>
          <w:p w:rsidRPr="00E1124A" w:rsidR="32B363D9" w:rsidP="00E1124A" w:rsidRDefault="32B363D9" w14:paraId="487794FA" w14:textId="7BE47123">
            <w:pPr>
              <w:spacing w:before="0" w:line="240" w:lineRule="auto"/>
              <w:jc w:val="left"/>
              <w:rPr>
                <w:rFonts w:eastAsia="Calibri" w:cs="Arial"/>
                <w:sz w:val="18"/>
                <w:szCs w:val="18"/>
                <w:lang w:val="en-US"/>
              </w:rPr>
            </w:pPr>
            <w:r w:rsidRPr="00E1124A">
              <w:rPr>
                <w:rFonts w:cs="Arial"/>
                <w:sz w:val="18"/>
                <w:szCs w:val="18"/>
                <w:lang w:val="en-US"/>
              </w:rPr>
              <w:br/>
            </w:r>
            <w:r w:rsidRPr="00E1124A">
              <w:rPr>
                <w:rFonts w:eastAsia="Calibri" w:cs="Arial"/>
                <w:sz w:val="18"/>
                <w:szCs w:val="18"/>
                <w:lang w:val="en-US"/>
              </w:rPr>
              <w:t>2.49 x 0.98 x 0.80</w:t>
            </w:r>
          </w:p>
          <w:p w:rsidRPr="00E1124A" w:rsidR="32B363D9" w:rsidP="00E1124A" w:rsidRDefault="32B363D9" w14:paraId="3D758324" w14:textId="05BEE90B">
            <w:pPr>
              <w:spacing w:before="0" w:line="240" w:lineRule="auto"/>
              <w:jc w:val="left"/>
              <w:rPr>
                <w:rFonts w:eastAsia="Calibri" w:cs="Arial"/>
                <w:sz w:val="18"/>
                <w:szCs w:val="18"/>
                <w:lang w:val="en-US"/>
              </w:rPr>
            </w:pPr>
            <w:r w:rsidRPr="00E1124A">
              <w:rPr>
                <w:rFonts w:cs="Arial"/>
                <w:sz w:val="18"/>
                <w:szCs w:val="18"/>
                <w:lang w:val="en-US"/>
              </w:rPr>
              <w:br/>
            </w:r>
            <w:r w:rsidRPr="00E1124A">
              <w:rPr>
                <w:rFonts w:cs="Arial"/>
                <w:sz w:val="18"/>
                <w:szCs w:val="18"/>
                <w:lang w:val="en-US"/>
              </w:rPr>
              <w:br/>
            </w:r>
          </w:p>
        </w:tc>
        <w:tc>
          <w:tcPr>
            <w:tcW w:w="1907" w:type="dxa"/>
            <w:gridSpan w:val="2"/>
            <w:vAlign w:val="center"/>
          </w:tcPr>
          <w:p w:rsidRPr="00E1124A" w:rsidR="32B363D9" w:rsidP="00E1124A" w:rsidRDefault="32B363D9" w14:paraId="3875F491" w14:textId="091E4C53">
            <w:pPr>
              <w:spacing w:before="0" w:line="240" w:lineRule="auto"/>
              <w:jc w:val="left"/>
              <w:rPr>
                <w:rFonts w:eastAsia="Calibri" w:cs="Arial"/>
                <w:sz w:val="18"/>
                <w:szCs w:val="18"/>
                <w:lang w:val="en-US"/>
              </w:rPr>
            </w:pPr>
            <w:r w:rsidRPr="00E1124A">
              <w:rPr>
                <w:rFonts w:eastAsia="Calibri" w:cs="Arial"/>
                <w:sz w:val="18"/>
                <w:szCs w:val="18"/>
                <w:lang w:val="en-US"/>
              </w:rPr>
              <w:t>-</w:t>
            </w:r>
          </w:p>
        </w:tc>
        <w:tc>
          <w:tcPr>
            <w:tcW w:w="1276" w:type="dxa"/>
            <w:vAlign w:val="center"/>
          </w:tcPr>
          <w:p w:rsidRPr="00E1124A" w:rsidR="32B363D9" w:rsidP="00E1124A" w:rsidRDefault="32B363D9" w14:paraId="13B9B551" w14:textId="7AE5A71C">
            <w:pPr>
              <w:spacing w:before="0" w:line="240" w:lineRule="auto"/>
              <w:jc w:val="left"/>
              <w:rPr>
                <w:rFonts w:eastAsia="Calibri" w:cs="Arial"/>
                <w:sz w:val="18"/>
                <w:szCs w:val="18"/>
                <w:lang w:val="en-US"/>
              </w:rPr>
            </w:pPr>
            <w:r w:rsidRPr="00E1124A">
              <w:rPr>
                <w:rFonts w:eastAsia="Calibri" w:cs="Arial"/>
                <w:sz w:val="18"/>
                <w:szCs w:val="18"/>
                <w:lang w:val="en-US"/>
              </w:rPr>
              <w:t>2</w:t>
            </w:r>
          </w:p>
        </w:tc>
        <w:tc>
          <w:tcPr>
            <w:tcW w:w="2546" w:type="dxa"/>
            <w:gridSpan w:val="2"/>
            <w:vAlign w:val="center"/>
          </w:tcPr>
          <w:p w:rsidRPr="00E1124A" w:rsidR="32B363D9" w:rsidP="00E1124A" w:rsidRDefault="32B363D9" w14:paraId="7EC6C946" w14:textId="12147237">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490F7E30" wp14:editId="387B46AC">
                  <wp:extent cx="1222131" cy="12221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225291" cy="1225291"/>
                          </a:xfrm>
                          <a:prstGeom prst="rect">
                            <a:avLst/>
                          </a:prstGeom>
                        </pic:spPr>
                      </pic:pic>
                    </a:graphicData>
                  </a:graphic>
                </wp:inline>
              </w:drawing>
            </w:r>
          </w:p>
        </w:tc>
      </w:tr>
      <w:tr w:rsidRPr="00E1124A" w:rsidR="32B363D9" w:rsidTr="005F0D19" w14:paraId="42B4854D" w14:textId="77777777">
        <w:trPr>
          <w:trHeight w:val="397"/>
        </w:trPr>
        <w:tc>
          <w:tcPr>
            <w:tcW w:w="1843" w:type="dxa"/>
            <w:vAlign w:val="center"/>
          </w:tcPr>
          <w:p w:rsidRPr="00E1124A" w:rsidR="32B363D9" w:rsidP="00E1124A" w:rsidRDefault="32B363D9" w14:paraId="4E815439" w14:textId="7C8BC7F4">
            <w:pPr>
              <w:spacing w:before="0" w:line="240" w:lineRule="auto"/>
              <w:jc w:val="left"/>
              <w:rPr>
                <w:rFonts w:eastAsia="Calibri" w:cs="Arial"/>
                <w:sz w:val="18"/>
                <w:szCs w:val="18"/>
                <w:lang w:val="en-US"/>
              </w:rPr>
            </w:pPr>
            <w:r w:rsidRPr="00E1124A">
              <w:rPr>
                <w:rFonts w:eastAsia="Calibri" w:cs="Arial"/>
                <w:sz w:val="18"/>
                <w:szCs w:val="18"/>
                <w:lang w:val="en-US"/>
              </w:rPr>
              <w:t>Chair</w:t>
            </w:r>
          </w:p>
        </w:tc>
        <w:tc>
          <w:tcPr>
            <w:tcW w:w="2057" w:type="dxa"/>
            <w:gridSpan w:val="2"/>
            <w:vAlign w:val="center"/>
          </w:tcPr>
          <w:p w:rsidRPr="00E1124A" w:rsidR="32B363D9" w:rsidP="00E1124A" w:rsidRDefault="32B363D9" w14:paraId="5462CEF3" w14:textId="2F6CF28A">
            <w:pPr>
              <w:spacing w:before="0" w:line="240" w:lineRule="auto"/>
              <w:jc w:val="left"/>
              <w:rPr>
                <w:rFonts w:eastAsia="Calibri" w:cs="Arial"/>
                <w:sz w:val="18"/>
                <w:szCs w:val="18"/>
                <w:lang w:val="en-US"/>
              </w:rPr>
            </w:pPr>
            <w:r w:rsidRPr="00E1124A">
              <w:rPr>
                <w:rFonts w:eastAsia="Calibri" w:cs="Arial"/>
                <w:sz w:val="18"/>
                <w:szCs w:val="18"/>
                <w:lang w:val="en-US"/>
              </w:rPr>
              <w:t>0.66 x 0.66 x 0.86</w:t>
            </w:r>
          </w:p>
        </w:tc>
        <w:tc>
          <w:tcPr>
            <w:tcW w:w="1907" w:type="dxa"/>
            <w:gridSpan w:val="2"/>
            <w:vAlign w:val="center"/>
          </w:tcPr>
          <w:p w:rsidRPr="00E1124A" w:rsidR="32B363D9" w:rsidP="00E1124A" w:rsidRDefault="32B363D9" w14:paraId="0321B895" w14:textId="7BFF4221">
            <w:pPr>
              <w:spacing w:before="0" w:line="240" w:lineRule="auto"/>
              <w:jc w:val="left"/>
              <w:rPr>
                <w:rFonts w:eastAsia="Calibri" w:cs="Arial"/>
                <w:sz w:val="18"/>
                <w:szCs w:val="18"/>
                <w:lang w:val="en-US"/>
              </w:rPr>
            </w:pPr>
            <w:r w:rsidRPr="00E1124A">
              <w:rPr>
                <w:rFonts w:eastAsia="Calibri" w:cs="Arial"/>
                <w:sz w:val="18"/>
                <w:szCs w:val="18"/>
                <w:lang w:val="en-US"/>
              </w:rPr>
              <w:t>-</w:t>
            </w:r>
          </w:p>
        </w:tc>
        <w:tc>
          <w:tcPr>
            <w:tcW w:w="1276" w:type="dxa"/>
            <w:vAlign w:val="center"/>
          </w:tcPr>
          <w:p w:rsidRPr="00E1124A" w:rsidR="32B363D9" w:rsidP="00E1124A" w:rsidRDefault="32B363D9" w14:paraId="71A002D6" w14:textId="407F8AD0">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7228436C" w14:textId="66699C72">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6F5A3D16" wp14:editId="3F206C92">
                  <wp:extent cx="905608" cy="90560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07151" cy="907151"/>
                          </a:xfrm>
                          <a:prstGeom prst="rect">
                            <a:avLst/>
                          </a:prstGeom>
                        </pic:spPr>
                      </pic:pic>
                    </a:graphicData>
                  </a:graphic>
                </wp:inline>
              </w:drawing>
            </w:r>
          </w:p>
        </w:tc>
      </w:tr>
      <w:tr w:rsidRPr="00E1124A" w:rsidR="32B363D9" w:rsidTr="005F0D19" w14:paraId="7D8E46BB" w14:textId="77777777">
        <w:trPr>
          <w:trHeight w:val="397"/>
        </w:trPr>
        <w:tc>
          <w:tcPr>
            <w:tcW w:w="1843" w:type="dxa"/>
            <w:vAlign w:val="center"/>
          </w:tcPr>
          <w:p w:rsidRPr="00E1124A" w:rsidR="32B363D9" w:rsidP="00E1124A" w:rsidRDefault="32B363D9" w14:paraId="4044482D" w14:textId="51E0CE17">
            <w:pPr>
              <w:spacing w:before="0" w:line="240" w:lineRule="auto"/>
              <w:jc w:val="left"/>
              <w:rPr>
                <w:rFonts w:eastAsia="Calibri" w:cs="Arial"/>
                <w:sz w:val="18"/>
                <w:szCs w:val="18"/>
                <w:lang w:val="en-US"/>
              </w:rPr>
            </w:pPr>
            <w:r w:rsidRPr="00E1124A">
              <w:rPr>
                <w:rFonts w:eastAsia="Calibri" w:cs="Arial"/>
                <w:sz w:val="18"/>
                <w:szCs w:val="18"/>
                <w:lang w:val="en-US"/>
              </w:rPr>
              <w:t>Desktop Computer</w:t>
            </w:r>
          </w:p>
        </w:tc>
        <w:tc>
          <w:tcPr>
            <w:tcW w:w="2057" w:type="dxa"/>
            <w:gridSpan w:val="2"/>
            <w:vAlign w:val="center"/>
          </w:tcPr>
          <w:p w:rsidRPr="00E1124A" w:rsidR="32B363D9" w:rsidP="00E1124A" w:rsidRDefault="32B363D9" w14:paraId="0A5CFA78" w14:textId="407C799C">
            <w:pPr>
              <w:spacing w:before="0" w:line="240" w:lineRule="auto"/>
              <w:jc w:val="left"/>
              <w:rPr>
                <w:rFonts w:eastAsia="Segoe UI" w:cs="Arial"/>
                <w:sz w:val="18"/>
                <w:szCs w:val="18"/>
                <w:lang w:val="en-US"/>
              </w:rPr>
            </w:pPr>
            <w:r w:rsidRPr="00E1124A">
              <w:rPr>
                <w:rFonts w:eastAsia="Calibri" w:cs="Arial"/>
                <w:sz w:val="18"/>
                <w:szCs w:val="18"/>
                <w:lang w:val="en-US"/>
              </w:rPr>
              <w:t>0.57 x 0.32 x 0.50</w:t>
            </w:r>
          </w:p>
        </w:tc>
        <w:tc>
          <w:tcPr>
            <w:tcW w:w="1907" w:type="dxa"/>
            <w:gridSpan w:val="2"/>
            <w:vAlign w:val="center"/>
          </w:tcPr>
          <w:p w:rsidRPr="00E1124A" w:rsidR="32B363D9" w:rsidP="00E1124A" w:rsidRDefault="32B363D9" w14:paraId="17B6894C" w14:textId="6D2B9322">
            <w:pPr>
              <w:spacing w:before="0" w:line="240" w:lineRule="auto"/>
              <w:jc w:val="left"/>
              <w:rPr>
                <w:rFonts w:eastAsia="Calibri" w:cs="Arial"/>
                <w:sz w:val="18"/>
                <w:szCs w:val="18"/>
                <w:lang w:val="en-US"/>
              </w:rPr>
            </w:pPr>
            <w:r w:rsidRPr="00E1124A">
              <w:rPr>
                <w:rFonts w:eastAsia="Calibri" w:cs="Arial"/>
                <w:sz w:val="18"/>
                <w:szCs w:val="18"/>
                <w:lang w:val="en-US"/>
              </w:rPr>
              <w:t>200</w:t>
            </w:r>
          </w:p>
        </w:tc>
        <w:tc>
          <w:tcPr>
            <w:tcW w:w="1276" w:type="dxa"/>
            <w:vAlign w:val="center"/>
          </w:tcPr>
          <w:p w:rsidRPr="00E1124A" w:rsidR="32B363D9" w:rsidP="00E1124A" w:rsidRDefault="32B363D9" w14:paraId="3C983D27" w14:textId="644BFA7A">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105A6895" w14:textId="3CA6799D">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2C349BA2" wp14:editId="2F1BDB2C">
                  <wp:extent cx="1076325" cy="107632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1076325" cy="1076325"/>
                          </a:xfrm>
                          <a:prstGeom prst="rect">
                            <a:avLst/>
                          </a:prstGeom>
                        </pic:spPr>
                      </pic:pic>
                    </a:graphicData>
                  </a:graphic>
                </wp:inline>
              </w:drawing>
            </w:r>
          </w:p>
        </w:tc>
      </w:tr>
      <w:tr w:rsidRPr="00E1124A" w:rsidR="32B363D9" w:rsidTr="005F0D19" w14:paraId="45E760F6" w14:textId="77777777">
        <w:trPr>
          <w:trHeight w:val="397"/>
        </w:trPr>
        <w:tc>
          <w:tcPr>
            <w:tcW w:w="1843" w:type="dxa"/>
            <w:vAlign w:val="center"/>
          </w:tcPr>
          <w:p w:rsidRPr="00E1124A" w:rsidR="32B363D9" w:rsidP="00E1124A" w:rsidRDefault="32B363D9" w14:paraId="214A5E88" w14:textId="590CE96A">
            <w:pPr>
              <w:spacing w:before="0" w:line="240" w:lineRule="auto"/>
              <w:jc w:val="left"/>
              <w:rPr>
                <w:rFonts w:eastAsia="Calibri" w:cs="Arial"/>
                <w:sz w:val="18"/>
                <w:szCs w:val="18"/>
                <w:lang w:val="en-US"/>
              </w:rPr>
            </w:pPr>
            <w:r w:rsidRPr="00E1124A">
              <w:rPr>
                <w:rFonts w:eastAsia="Calibri" w:cs="Arial"/>
                <w:sz w:val="18"/>
                <w:szCs w:val="18"/>
                <w:lang w:val="en-US"/>
              </w:rPr>
              <w:t>Biohazard trash</w:t>
            </w:r>
          </w:p>
        </w:tc>
        <w:tc>
          <w:tcPr>
            <w:tcW w:w="2057" w:type="dxa"/>
            <w:gridSpan w:val="2"/>
            <w:vAlign w:val="center"/>
          </w:tcPr>
          <w:p w:rsidRPr="00E1124A" w:rsidR="32B363D9" w:rsidP="00E1124A" w:rsidRDefault="32B363D9" w14:paraId="102975A6" w14:textId="2D4DD7A1">
            <w:pPr>
              <w:spacing w:before="0" w:line="240" w:lineRule="auto"/>
              <w:jc w:val="left"/>
              <w:rPr>
                <w:rFonts w:eastAsia="Calibri" w:cs="Arial"/>
                <w:sz w:val="18"/>
                <w:szCs w:val="18"/>
                <w:lang w:val="en-US"/>
              </w:rPr>
            </w:pPr>
            <w:r w:rsidRPr="00E1124A">
              <w:rPr>
                <w:rFonts w:eastAsia="Calibri" w:cs="Arial"/>
                <w:sz w:val="18"/>
                <w:szCs w:val="18"/>
                <w:lang w:val="en-US"/>
              </w:rPr>
              <w:t xml:space="preserve">0.4 x 0.67 x 0.33 </w:t>
            </w:r>
          </w:p>
        </w:tc>
        <w:tc>
          <w:tcPr>
            <w:tcW w:w="1907" w:type="dxa"/>
            <w:gridSpan w:val="2"/>
            <w:vAlign w:val="center"/>
          </w:tcPr>
          <w:p w:rsidRPr="00E1124A" w:rsidR="32B363D9" w:rsidP="00E1124A" w:rsidRDefault="32B363D9" w14:paraId="58874E08" w14:textId="77703C93">
            <w:pPr>
              <w:spacing w:before="0" w:line="240" w:lineRule="auto"/>
              <w:jc w:val="left"/>
              <w:rPr>
                <w:rFonts w:eastAsia="Calibri" w:cs="Arial"/>
                <w:sz w:val="18"/>
                <w:szCs w:val="18"/>
                <w:lang w:val="en-US"/>
              </w:rPr>
            </w:pPr>
            <w:r w:rsidRPr="00E1124A">
              <w:rPr>
                <w:rFonts w:eastAsia="Calibri" w:cs="Arial"/>
                <w:sz w:val="18"/>
                <w:szCs w:val="18"/>
                <w:lang w:val="en-US"/>
              </w:rPr>
              <w:t>-</w:t>
            </w:r>
          </w:p>
        </w:tc>
        <w:tc>
          <w:tcPr>
            <w:tcW w:w="1276" w:type="dxa"/>
            <w:vAlign w:val="center"/>
          </w:tcPr>
          <w:p w:rsidRPr="00E1124A" w:rsidR="32B363D9" w:rsidP="00E1124A" w:rsidRDefault="32B363D9" w14:paraId="7BEC6709" w14:textId="6C39177A">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375E19EC" w14:textId="0D7D180F">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3D9628D6" wp14:editId="671172A7">
                  <wp:extent cx="845373" cy="852854"/>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47393" cy="854892"/>
                          </a:xfrm>
                          <a:prstGeom prst="rect">
                            <a:avLst/>
                          </a:prstGeom>
                        </pic:spPr>
                      </pic:pic>
                    </a:graphicData>
                  </a:graphic>
                </wp:inline>
              </w:drawing>
            </w:r>
          </w:p>
        </w:tc>
      </w:tr>
      <w:tr w:rsidRPr="00E1124A" w:rsidR="32B363D9" w:rsidTr="005F0D19" w14:paraId="2E519A2D" w14:textId="77777777">
        <w:trPr>
          <w:trHeight w:val="397"/>
        </w:trPr>
        <w:tc>
          <w:tcPr>
            <w:tcW w:w="1843" w:type="dxa"/>
            <w:vAlign w:val="center"/>
          </w:tcPr>
          <w:p w:rsidRPr="00E1124A" w:rsidR="32B363D9" w:rsidP="00E1124A" w:rsidRDefault="32B363D9" w14:paraId="6720DDBA" w14:textId="2C5E3251">
            <w:pPr>
              <w:spacing w:before="0" w:line="240" w:lineRule="auto"/>
              <w:jc w:val="left"/>
              <w:rPr>
                <w:rFonts w:eastAsia="Calibri" w:cs="Arial"/>
                <w:sz w:val="18"/>
                <w:szCs w:val="18"/>
                <w:lang w:val="en-US"/>
              </w:rPr>
            </w:pPr>
            <w:r w:rsidRPr="00E1124A">
              <w:rPr>
                <w:rFonts w:eastAsia="Calibri" w:cs="Arial"/>
                <w:sz w:val="18"/>
                <w:szCs w:val="18"/>
                <w:lang w:val="en-US"/>
              </w:rPr>
              <w:t>Inverted microscope</w:t>
            </w:r>
          </w:p>
        </w:tc>
        <w:tc>
          <w:tcPr>
            <w:tcW w:w="2057" w:type="dxa"/>
            <w:gridSpan w:val="2"/>
            <w:vAlign w:val="center"/>
          </w:tcPr>
          <w:p w:rsidRPr="00E1124A" w:rsidR="32B363D9" w:rsidP="00E1124A" w:rsidRDefault="32B363D9" w14:paraId="6D441796" w14:textId="1AE1E6F0">
            <w:pPr>
              <w:spacing w:before="0" w:line="240" w:lineRule="auto"/>
              <w:jc w:val="left"/>
              <w:rPr>
                <w:rFonts w:eastAsia="Segoe UI" w:cs="Arial"/>
                <w:sz w:val="18"/>
                <w:szCs w:val="18"/>
                <w:lang w:val="en-US"/>
              </w:rPr>
            </w:pPr>
            <w:r w:rsidRPr="00E1124A">
              <w:rPr>
                <w:rFonts w:eastAsia="Calibri" w:cs="Arial"/>
                <w:sz w:val="18"/>
                <w:szCs w:val="18"/>
                <w:lang w:val="en-US"/>
              </w:rPr>
              <w:t>0.34 x 0.51 x 0.61</w:t>
            </w:r>
          </w:p>
        </w:tc>
        <w:tc>
          <w:tcPr>
            <w:tcW w:w="1907" w:type="dxa"/>
            <w:gridSpan w:val="2"/>
            <w:vAlign w:val="center"/>
          </w:tcPr>
          <w:p w:rsidRPr="00E1124A" w:rsidR="32B363D9" w:rsidP="00E1124A" w:rsidRDefault="32B363D9" w14:paraId="44D5D27D" w14:textId="135E9E21">
            <w:pPr>
              <w:spacing w:before="0" w:line="240" w:lineRule="auto"/>
              <w:jc w:val="left"/>
              <w:rPr>
                <w:rFonts w:eastAsia="Calibri" w:cs="Arial"/>
                <w:sz w:val="18"/>
                <w:szCs w:val="18"/>
                <w:lang w:val="en-US"/>
              </w:rPr>
            </w:pPr>
            <w:r w:rsidRPr="00E1124A">
              <w:rPr>
                <w:rFonts w:eastAsia="Calibri" w:cs="Arial"/>
                <w:sz w:val="18"/>
                <w:szCs w:val="18"/>
                <w:lang w:val="en-US"/>
              </w:rPr>
              <w:t>3</w:t>
            </w:r>
          </w:p>
        </w:tc>
        <w:tc>
          <w:tcPr>
            <w:tcW w:w="1276" w:type="dxa"/>
            <w:vAlign w:val="center"/>
          </w:tcPr>
          <w:p w:rsidRPr="00E1124A" w:rsidR="32B363D9" w:rsidP="00E1124A" w:rsidRDefault="32B363D9" w14:paraId="3264BA2B" w14:textId="304D7FEB">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77F4792A" w14:textId="0A9B876D">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4413B017" wp14:editId="28EC8F28">
                  <wp:extent cx="1028700" cy="10287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tc>
      </w:tr>
      <w:tr w:rsidRPr="00E1124A" w:rsidR="32B363D9" w:rsidTr="005F0D19" w14:paraId="095042C6" w14:textId="77777777">
        <w:trPr>
          <w:trHeight w:val="397"/>
        </w:trPr>
        <w:tc>
          <w:tcPr>
            <w:tcW w:w="1843" w:type="dxa"/>
            <w:vAlign w:val="center"/>
          </w:tcPr>
          <w:p w:rsidRPr="00E1124A" w:rsidR="32B363D9" w:rsidP="00E1124A" w:rsidRDefault="32B363D9" w14:paraId="135FD7C3" w14:textId="54CEB8DD">
            <w:pPr>
              <w:spacing w:before="0" w:line="240" w:lineRule="auto"/>
              <w:jc w:val="left"/>
              <w:rPr>
                <w:rFonts w:eastAsia="Calibri" w:cs="Arial"/>
                <w:sz w:val="18"/>
                <w:szCs w:val="18"/>
                <w:lang w:val="en-US"/>
              </w:rPr>
            </w:pPr>
            <w:r w:rsidRPr="00E1124A">
              <w:rPr>
                <w:rFonts w:eastAsia="Calibri" w:cs="Arial"/>
                <w:sz w:val="18"/>
                <w:szCs w:val="18"/>
                <w:lang w:val="en-US"/>
              </w:rPr>
              <w:t xml:space="preserve">Stool </w:t>
            </w:r>
          </w:p>
        </w:tc>
        <w:tc>
          <w:tcPr>
            <w:tcW w:w="2057" w:type="dxa"/>
            <w:gridSpan w:val="2"/>
            <w:vAlign w:val="center"/>
          </w:tcPr>
          <w:p w:rsidRPr="00E1124A" w:rsidR="32B363D9" w:rsidP="00E1124A" w:rsidRDefault="32B363D9" w14:paraId="392300A7" w14:textId="1958BA37">
            <w:pPr>
              <w:spacing w:before="0" w:line="240" w:lineRule="auto"/>
              <w:jc w:val="left"/>
              <w:rPr>
                <w:rFonts w:eastAsia="Calibri" w:cs="Arial"/>
                <w:sz w:val="18"/>
                <w:szCs w:val="18"/>
                <w:lang w:val="en-US"/>
              </w:rPr>
            </w:pPr>
            <w:r w:rsidRPr="00E1124A">
              <w:rPr>
                <w:rFonts w:eastAsia="Calibri" w:cs="Arial"/>
                <w:sz w:val="18"/>
                <w:szCs w:val="18"/>
                <w:lang w:val="en-US"/>
              </w:rPr>
              <w:t xml:space="preserve">0.4 x 0.35 x 0.59 </w:t>
            </w:r>
          </w:p>
        </w:tc>
        <w:tc>
          <w:tcPr>
            <w:tcW w:w="1907" w:type="dxa"/>
            <w:gridSpan w:val="2"/>
            <w:vAlign w:val="center"/>
          </w:tcPr>
          <w:p w:rsidRPr="00E1124A" w:rsidR="32B363D9" w:rsidP="00E1124A" w:rsidRDefault="32B363D9" w14:paraId="515006FD" w14:textId="5582DE9C">
            <w:pPr>
              <w:spacing w:before="0" w:line="240" w:lineRule="auto"/>
              <w:jc w:val="left"/>
              <w:rPr>
                <w:rFonts w:eastAsia="Calibri" w:cs="Arial"/>
                <w:sz w:val="18"/>
                <w:szCs w:val="18"/>
                <w:lang w:val="en-US"/>
              </w:rPr>
            </w:pPr>
            <w:r w:rsidRPr="00E1124A">
              <w:rPr>
                <w:rFonts w:eastAsia="Calibri" w:cs="Arial"/>
                <w:sz w:val="18"/>
                <w:szCs w:val="18"/>
                <w:lang w:val="en-US"/>
              </w:rPr>
              <w:t>-</w:t>
            </w:r>
          </w:p>
        </w:tc>
        <w:tc>
          <w:tcPr>
            <w:tcW w:w="1276" w:type="dxa"/>
            <w:vAlign w:val="center"/>
          </w:tcPr>
          <w:p w:rsidRPr="00E1124A" w:rsidR="32B363D9" w:rsidP="00E1124A" w:rsidRDefault="32B363D9" w14:paraId="54B1976A" w14:textId="7B4429C1">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415BA2DD" w14:textId="7BBF37C5">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658ECFE8" wp14:editId="07CA0814">
                  <wp:extent cx="828675" cy="8286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28675" cy="828675"/>
                          </a:xfrm>
                          <a:prstGeom prst="rect">
                            <a:avLst/>
                          </a:prstGeom>
                        </pic:spPr>
                      </pic:pic>
                    </a:graphicData>
                  </a:graphic>
                </wp:inline>
              </w:drawing>
            </w:r>
          </w:p>
        </w:tc>
      </w:tr>
      <w:tr w:rsidRPr="00E1124A" w:rsidR="32B363D9" w:rsidTr="005F0D19" w14:paraId="1AF4147C" w14:textId="77777777">
        <w:trPr>
          <w:trHeight w:val="397"/>
        </w:trPr>
        <w:tc>
          <w:tcPr>
            <w:tcW w:w="1843" w:type="dxa"/>
            <w:vAlign w:val="center"/>
          </w:tcPr>
          <w:p w:rsidRPr="00E1124A" w:rsidR="32B363D9" w:rsidP="00E1124A" w:rsidRDefault="32B363D9" w14:paraId="570FE1A1" w14:textId="7082D954">
            <w:pPr>
              <w:spacing w:before="0" w:line="240" w:lineRule="auto"/>
              <w:jc w:val="left"/>
              <w:rPr>
                <w:rFonts w:eastAsia="Calibri" w:cs="Arial"/>
                <w:sz w:val="18"/>
                <w:szCs w:val="18"/>
                <w:lang w:val="en-US"/>
              </w:rPr>
            </w:pPr>
            <w:r w:rsidRPr="00E1124A">
              <w:rPr>
                <w:rFonts w:eastAsia="Calibri" w:cs="Arial"/>
                <w:sz w:val="18"/>
                <w:szCs w:val="18"/>
                <w:lang w:val="en-US"/>
              </w:rPr>
              <w:t>Cell culture media</w:t>
            </w:r>
          </w:p>
        </w:tc>
        <w:tc>
          <w:tcPr>
            <w:tcW w:w="2057" w:type="dxa"/>
            <w:gridSpan w:val="2"/>
            <w:vAlign w:val="center"/>
          </w:tcPr>
          <w:p w:rsidRPr="00E1124A" w:rsidR="32B363D9" w:rsidP="00E1124A" w:rsidRDefault="32B363D9" w14:paraId="6BF3BFD3" w14:textId="2A3F4CE6">
            <w:pPr>
              <w:spacing w:before="0" w:line="240" w:lineRule="auto"/>
              <w:jc w:val="left"/>
              <w:rPr>
                <w:rFonts w:eastAsia="Calibri" w:cs="Arial"/>
                <w:sz w:val="18"/>
                <w:szCs w:val="18"/>
                <w:lang w:val="en-US"/>
              </w:rPr>
            </w:pPr>
            <w:r w:rsidRPr="00E1124A">
              <w:rPr>
                <w:rFonts w:eastAsia="Calibri" w:cs="Arial"/>
                <w:sz w:val="18"/>
                <w:szCs w:val="18"/>
                <w:lang w:val="en-US"/>
              </w:rPr>
              <w:t>0.12 x 0.12 x 0.28</w:t>
            </w:r>
          </w:p>
        </w:tc>
        <w:tc>
          <w:tcPr>
            <w:tcW w:w="1907" w:type="dxa"/>
            <w:gridSpan w:val="2"/>
            <w:vAlign w:val="center"/>
          </w:tcPr>
          <w:p w:rsidRPr="00E1124A" w:rsidR="32B363D9" w:rsidP="00E1124A" w:rsidRDefault="32B363D9" w14:paraId="61B11E4A" w14:textId="20B958DA">
            <w:pPr>
              <w:spacing w:before="0" w:line="240" w:lineRule="auto"/>
              <w:jc w:val="left"/>
              <w:rPr>
                <w:rFonts w:eastAsia="Segoe UI" w:cs="Arial"/>
                <w:sz w:val="18"/>
                <w:szCs w:val="18"/>
                <w:lang w:val="en-US"/>
              </w:rPr>
            </w:pPr>
            <w:r w:rsidRPr="00E1124A">
              <w:rPr>
                <w:rFonts w:eastAsia="Segoe UI" w:cs="Arial"/>
                <w:sz w:val="18"/>
                <w:szCs w:val="18"/>
                <w:lang w:val="en-US"/>
              </w:rPr>
              <w:t>-</w:t>
            </w:r>
          </w:p>
        </w:tc>
        <w:tc>
          <w:tcPr>
            <w:tcW w:w="1276" w:type="dxa"/>
            <w:vAlign w:val="center"/>
          </w:tcPr>
          <w:p w:rsidRPr="00E1124A" w:rsidR="32B363D9" w:rsidP="00E1124A" w:rsidRDefault="32B363D9" w14:paraId="22368470" w14:textId="7FEE4367">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581FA4B4" w14:textId="09754BB1">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45645217" wp14:editId="2A55387C">
                  <wp:extent cx="704850" cy="70485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r>
      <w:tr w:rsidRPr="00E1124A" w:rsidR="32B363D9" w:rsidTr="005F0D19" w14:paraId="59CB1595" w14:textId="77777777">
        <w:trPr>
          <w:trHeight w:val="397"/>
        </w:trPr>
        <w:tc>
          <w:tcPr>
            <w:tcW w:w="1843" w:type="dxa"/>
            <w:vAlign w:val="center"/>
          </w:tcPr>
          <w:p w:rsidRPr="00E1124A" w:rsidR="32B363D9" w:rsidP="00E1124A" w:rsidRDefault="32B363D9" w14:paraId="0BE1ED2E" w14:textId="419AE30E">
            <w:pPr>
              <w:spacing w:before="0" w:line="240" w:lineRule="auto"/>
              <w:jc w:val="left"/>
              <w:rPr>
                <w:rFonts w:eastAsia="Calibri" w:cs="Arial"/>
                <w:sz w:val="18"/>
                <w:szCs w:val="18"/>
                <w:lang w:val="en-US"/>
              </w:rPr>
            </w:pPr>
            <w:r w:rsidRPr="00E1124A">
              <w:rPr>
                <w:rFonts w:eastAsia="Calibri" w:cs="Arial"/>
                <w:sz w:val="18"/>
                <w:szCs w:val="18"/>
                <w:lang w:val="en-US"/>
              </w:rPr>
              <w:t>INFORS Multitron II Stackable incubation shaker</w:t>
            </w:r>
          </w:p>
        </w:tc>
        <w:tc>
          <w:tcPr>
            <w:tcW w:w="2057" w:type="dxa"/>
            <w:gridSpan w:val="2"/>
            <w:vAlign w:val="center"/>
          </w:tcPr>
          <w:p w:rsidRPr="00E1124A" w:rsidR="32B363D9" w:rsidP="00E1124A" w:rsidRDefault="32B363D9" w14:paraId="56F27C57" w14:textId="54DA8FA9">
            <w:pPr>
              <w:spacing w:before="0" w:line="240" w:lineRule="auto"/>
              <w:jc w:val="left"/>
              <w:rPr>
                <w:rFonts w:eastAsia="Calibri" w:cs="Arial"/>
                <w:sz w:val="18"/>
                <w:szCs w:val="18"/>
                <w:lang w:val="en-US"/>
              </w:rPr>
            </w:pPr>
            <w:r w:rsidRPr="00E1124A">
              <w:rPr>
                <w:rFonts w:eastAsia="Calibri" w:cs="Arial"/>
                <w:sz w:val="18"/>
                <w:szCs w:val="18"/>
                <w:lang w:val="en-US"/>
              </w:rPr>
              <w:t>1.1 x 0.88 x 0.55</w:t>
            </w:r>
          </w:p>
        </w:tc>
        <w:tc>
          <w:tcPr>
            <w:tcW w:w="1907" w:type="dxa"/>
            <w:gridSpan w:val="2"/>
            <w:vAlign w:val="center"/>
          </w:tcPr>
          <w:p w:rsidRPr="00E1124A" w:rsidR="32B363D9" w:rsidP="00E1124A" w:rsidRDefault="32B363D9" w14:paraId="500833B0" w14:textId="1C3098EF">
            <w:pPr>
              <w:spacing w:before="0" w:line="240" w:lineRule="auto"/>
              <w:jc w:val="left"/>
              <w:rPr>
                <w:rFonts w:eastAsia="Calibri" w:cs="Arial"/>
                <w:sz w:val="18"/>
                <w:szCs w:val="18"/>
                <w:lang w:val="en-US"/>
              </w:rPr>
            </w:pPr>
            <w:r w:rsidRPr="00E1124A">
              <w:rPr>
                <w:rFonts w:eastAsia="Calibri" w:cs="Arial"/>
                <w:sz w:val="18"/>
                <w:szCs w:val="18"/>
                <w:lang w:val="en-US"/>
              </w:rPr>
              <w:t>330</w:t>
            </w:r>
          </w:p>
        </w:tc>
        <w:tc>
          <w:tcPr>
            <w:tcW w:w="1276" w:type="dxa"/>
            <w:vAlign w:val="center"/>
          </w:tcPr>
          <w:p w:rsidRPr="00E1124A" w:rsidR="32B363D9" w:rsidP="00E1124A" w:rsidRDefault="32B363D9" w14:paraId="335EB36D" w14:textId="61124DA6">
            <w:pPr>
              <w:spacing w:before="0" w:line="240" w:lineRule="auto"/>
              <w:jc w:val="left"/>
              <w:rPr>
                <w:rFonts w:eastAsia="Calibri" w:cs="Arial"/>
                <w:sz w:val="18"/>
                <w:szCs w:val="18"/>
                <w:lang w:val="en-US"/>
              </w:rPr>
            </w:pPr>
            <w:r w:rsidRPr="00E1124A">
              <w:rPr>
                <w:rFonts w:eastAsia="Calibri" w:cs="Arial"/>
                <w:sz w:val="18"/>
                <w:szCs w:val="18"/>
                <w:lang w:val="en-US"/>
              </w:rPr>
              <w:t>1</w:t>
            </w:r>
          </w:p>
        </w:tc>
        <w:tc>
          <w:tcPr>
            <w:tcW w:w="2546" w:type="dxa"/>
            <w:gridSpan w:val="2"/>
            <w:vAlign w:val="center"/>
          </w:tcPr>
          <w:p w:rsidRPr="00E1124A" w:rsidR="32B363D9" w:rsidP="00E1124A" w:rsidRDefault="32B363D9" w14:paraId="4993342B" w14:textId="18E34B5D">
            <w:pPr>
              <w:spacing w:before="0" w:line="240" w:lineRule="auto"/>
              <w:jc w:val="left"/>
              <w:rPr>
                <w:rFonts w:eastAsia="Calibri" w:cs="Arial"/>
                <w:color w:val="000000" w:themeColor="text1"/>
                <w:sz w:val="18"/>
                <w:szCs w:val="18"/>
                <w:lang w:val="en-GB"/>
              </w:rPr>
            </w:pPr>
            <w:r w:rsidRPr="00E1124A">
              <w:rPr>
                <w:rFonts w:cs="Arial"/>
                <w:noProof/>
                <w:sz w:val="18"/>
                <w:szCs w:val="18"/>
                <w:lang w:val="en-GB"/>
              </w:rPr>
              <w:drawing>
                <wp:inline distT="0" distB="0" distL="0" distR="0" wp14:anchorId="08EC2FA4" wp14:editId="0A6204D6">
                  <wp:extent cx="1076325" cy="10763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1076325" cy="1076325"/>
                          </a:xfrm>
                          <a:prstGeom prst="rect">
                            <a:avLst/>
                          </a:prstGeom>
                        </pic:spPr>
                      </pic:pic>
                    </a:graphicData>
                  </a:graphic>
                </wp:inline>
              </w:drawing>
            </w:r>
          </w:p>
        </w:tc>
      </w:tr>
      <w:tr w:rsidRPr="00E1124A" w:rsidR="32B363D9" w:rsidTr="005F0D19" w14:paraId="04AFEA1D" w14:textId="77777777">
        <w:trPr>
          <w:gridAfter w:val="1"/>
          <w:wAfter w:w="29" w:type="dxa"/>
          <w:trHeight w:val="397"/>
        </w:trPr>
        <w:tc>
          <w:tcPr>
            <w:tcW w:w="9600" w:type="dxa"/>
            <w:gridSpan w:val="7"/>
            <w:vAlign w:val="center"/>
          </w:tcPr>
          <w:p w:rsidRPr="00E1124A" w:rsidR="32B363D9" w:rsidP="00E1124A" w:rsidRDefault="32B363D9" w14:paraId="56204D03" w14:textId="3529EEC0">
            <w:pPr>
              <w:jc w:val="left"/>
              <w:rPr>
                <w:rFonts w:eastAsia="Calibri" w:cs="Arial"/>
                <w:b/>
                <w:sz w:val="18"/>
                <w:szCs w:val="15"/>
                <w:lang w:val="en-US"/>
              </w:rPr>
            </w:pPr>
            <w:r w:rsidRPr="00E1124A">
              <w:rPr>
                <w:rFonts w:eastAsia="Calibri" w:cs="Arial"/>
                <w:b/>
                <w:sz w:val="18"/>
                <w:szCs w:val="15"/>
                <w:lang w:val="en-US"/>
              </w:rPr>
              <w:lastRenderedPageBreak/>
              <w:t xml:space="preserve">USP – SEEDING </w:t>
            </w:r>
          </w:p>
        </w:tc>
      </w:tr>
      <w:tr w:rsidRPr="00E1124A" w:rsidR="32B363D9" w:rsidTr="005F0D19" w14:paraId="6EBF1124" w14:textId="77777777">
        <w:trPr>
          <w:gridAfter w:val="1"/>
          <w:wAfter w:w="29" w:type="dxa"/>
          <w:trHeight w:val="397"/>
        </w:trPr>
        <w:tc>
          <w:tcPr>
            <w:tcW w:w="2295" w:type="dxa"/>
            <w:gridSpan w:val="2"/>
            <w:vAlign w:val="center"/>
          </w:tcPr>
          <w:p w:rsidRPr="00E1124A" w:rsidR="32B363D9" w:rsidP="00E1124A" w:rsidRDefault="32B363D9" w14:paraId="605F35ED" w14:textId="6BF78C50">
            <w:pPr>
              <w:spacing w:line="240" w:lineRule="auto"/>
              <w:jc w:val="left"/>
              <w:rPr>
                <w:rFonts w:ascii="Calibri" w:hAnsi="Calibri" w:eastAsia="Calibri" w:cs="Calibri"/>
                <w:color w:val="000000" w:themeColor="text1"/>
                <w:sz w:val="18"/>
                <w:szCs w:val="15"/>
              </w:rPr>
            </w:pPr>
            <w:r w:rsidRPr="00E1124A">
              <w:rPr>
                <w:rFonts w:eastAsia="Calibri" w:cs="Arial"/>
                <w:b/>
                <w:sz w:val="18"/>
                <w:szCs w:val="15"/>
                <w:lang w:val="en-US"/>
              </w:rPr>
              <w:t>Equipment</w:t>
            </w:r>
          </w:p>
        </w:tc>
        <w:tc>
          <w:tcPr>
            <w:tcW w:w="1811" w:type="dxa"/>
            <w:gridSpan w:val="2"/>
            <w:vAlign w:val="center"/>
          </w:tcPr>
          <w:p w:rsidRPr="00E1124A" w:rsidR="32B363D9" w:rsidP="00E1124A" w:rsidRDefault="00A25927" w14:paraId="3572880C" w14:textId="723E60C4">
            <w:pPr>
              <w:spacing w:line="240" w:lineRule="auto"/>
              <w:jc w:val="left"/>
              <w:rPr>
                <w:rFonts w:eastAsia="Calibri" w:cs="Arial"/>
                <w:b/>
                <w:sz w:val="18"/>
                <w:szCs w:val="15"/>
                <w:lang w:val="en-US"/>
              </w:rPr>
            </w:pPr>
            <w:r w:rsidRPr="00E1124A">
              <w:rPr>
                <w:rFonts w:cs="Arial"/>
                <w:b/>
                <w:bCs/>
                <w:sz w:val="18"/>
                <w:szCs w:val="15"/>
                <w:lang w:val="en-US"/>
              </w:rPr>
              <w:t>Size (WxDxH)</w:t>
            </w:r>
            <w:r w:rsidRPr="00E1124A">
              <w:rPr>
                <w:rFonts w:cs="Arial"/>
                <w:b/>
                <w:bCs/>
                <w:sz w:val="18"/>
                <w:szCs w:val="15"/>
                <w:lang w:val="en-US"/>
              </w:rPr>
              <w:br/>
            </w:r>
            <w:r w:rsidRPr="00E1124A">
              <w:rPr>
                <w:rFonts w:cs="Arial"/>
                <w:b/>
                <w:bCs/>
                <w:sz w:val="18"/>
                <w:szCs w:val="15"/>
                <w:lang w:val="en-US"/>
              </w:rPr>
              <w:t>[m]</w:t>
            </w:r>
          </w:p>
        </w:tc>
        <w:tc>
          <w:tcPr>
            <w:tcW w:w="1701" w:type="dxa"/>
            <w:vAlign w:val="center"/>
          </w:tcPr>
          <w:p w:rsidRPr="00E1124A" w:rsidR="32B363D9" w:rsidP="00E1124A" w:rsidRDefault="32B363D9" w14:paraId="796ED38D" w14:textId="09402228">
            <w:pPr>
              <w:spacing w:line="240" w:lineRule="auto"/>
              <w:jc w:val="left"/>
              <w:rPr>
                <w:rFonts w:eastAsia="Calibri" w:cs="Arial"/>
                <w:b/>
                <w:sz w:val="18"/>
                <w:szCs w:val="15"/>
                <w:lang w:val="en-US"/>
              </w:rPr>
            </w:pPr>
            <w:r w:rsidRPr="00E1124A">
              <w:rPr>
                <w:rFonts w:eastAsia="Calibri" w:cs="Arial"/>
                <w:b/>
                <w:sz w:val="18"/>
                <w:szCs w:val="15"/>
                <w:lang w:val="en-US"/>
              </w:rPr>
              <w:t xml:space="preserve">Power consumption </w:t>
            </w:r>
            <w:r w:rsidRPr="00E1124A" w:rsidR="006D6572">
              <w:rPr>
                <w:rFonts w:cs="Arial"/>
                <w:b/>
                <w:bCs/>
                <w:sz w:val="18"/>
                <w:szCs w:val="15"/>
                <w:lang w:val="en-US"/>
              </w:rPr>
              <w:t>[</w:t>
            </w:r>
            <w:r w:rsidRPr="00E1124A">
              <w:rPr>
                <w:rFonts w:eastAsia="Calibri" w:cs="Arial"/>
                <w:b/>
                <w:sz w:val="18"/>
                <w:szCs w:val="15"/>
                <w:lang w:val="en-US"/>
              </w:rPr>
              <w:t>W</w:t>
            </w:r>
            <w:r w:rsidRPr="00E1124A" w:rsidR="006D6572">
              <w:rPr>
                <w:rFonts w:cs="Arial"/>
                <w:b/>
                <w:bCs/>
                <w:sz w:val="18"/>
                <w:szCs w:val="15"/>
                <w:lang w:val="en-US"/>
              </w:rPr>
              <w:t>]</w:t>
            </w:r>
          </w:p>
        </w:tc>
        <w:tc>
          <w:tcPr>
            <w:tcW w:w="1276" w:type="dxa"/>
            <w:vAlign w:val="center"/>
          </w:tcPr>
          <w:p w:rsidRPr="00E1124A" w:rsidR="32B363D9" w:rsidP="00E1124A" w:rsidRDefault="006D6572" w14:paraId="2D73B81E" w14:textId="60A81248">
            <w:pPr>
              <w:spacing w:line="240" w:lineRule="auto"/>
              <w:jc w:val="left"/>
              <w:rPr>
                <w:rFonts w:eastAsia="Calibri" w:cs="Arial"/>
                <w:b/>
                <w:sz w:val="18"/>
                <w:szCs w:val="15"/>
                <w:lang w:val="en-US"/>
              </w:rPr>
            </w:pPr>
            <w:r w:rsidRPr="00E1124A">
              <w:rPr>
                <w:rFonts w:eastAsia="Calibri" w:cs="Arial"/>
                <w:b/>
                <w:sz w:val="18"/>
                <w:szCs w:val="15"/>
                <w:lang w:val="en-US"/>
              </w:rPr>
              <w:t>Quantitiy</w:t>
            </w:r>
          </w:p>
        </w:tc>
        <w:tc>
          <w:tcPr>
            <w:tcW w:w="2517" w:type="dxa"/>
            <w:vAlign w:val="center"/>
          </w:tcPr>
          <w:p w:rsidRPr="00E1124A" w:rsidR="32B363D9" w:rsidP="00E1124A" w:rsidRDefault="003218EF" w14:paraId="3AD6665D" w14:textId="3621FC14">
            <w:pPr>
              <w:spacing w:line="240" w:lineRule="auto"/>
              <w:jc w:val="left"/>
              <w:rPr>
                <w:rFonts w:eastAsia="Calibri" w:cs="Arial"/>
                <w:b/>
                <w:sz w:val="18"/>
                <w:szCs w:val="15"/>
                <w:lang w:val="en-US"/>
              </w:rPr>
            </w:pPr>
            <w:r w:rsidRPr="00E1124A">
              <w:rPr>
                <w:rFonts w:cs="Arial"/>
                <w:b/>
                <w:bCs/>
                <w:sz w:val="18"/>
                <w:szCs w:val="15"/>
                <w:lang w:val="en-US"/>
              </w:rPr>
              <w:t>Photo</w:t>
            </w:r>
          </w:p>
        </w:tc>
      </w:tr>
      <w:tr w:rsidRPr="00E1124A" w:rsidR="32B363D9" w:rsidTr="005F0D19" w14:paraId="06E9D6DA" w14:textId="77777777">
        <w:trPr>
          <w:gridAfter w:val="1"/>
          <w:wAfter w:w="29" w:type="dxa"/>
          <w:trHeight w:val="397"/>
        </w:trPr>
        <w:tc>
          <w:tcPr>
            <w:tcW w:w="2295" w:type="dxa"/>
            <w:gridSpan w:val="2"/>
            <w:vAlign w:val="center"/>
          </w:tcPr>
          <w:p w:rsidRPr="00E1124A" w:rsidR="32B363D9" w:rsidP="00E1124A" w:rsidRDefault="32B363D9" w14:paraId="39AC7F1F" w14:textId="62CA9C5C">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Allegro™ STR</w:t>
            </w:r>
            <w:r w:rsidRPr="00E1124A" w:rsidR="00A25927">
              <w:rPr>
                <w:rFonts w:ascii="Arial" w:hAnsi="Arial" w:cs="Arial" w:eastAsiaTheme="minorHAnsi"/>
                <w:sz w:val="18"/>
                <w:szCs w:val="15"/>
                <w:lang w:val="en-US" w:eastAsia="en-US"/>
              </w:rPr>
              <w:br/>
            </w:r>
            <w:r w:rsidRPr="00E1124A">
              <w:rPr>
                <w:rFonts w:ascii="Arial" w:hAnsi="Arial" w:cs="Arial" w:eastAsiaTheme="minorHAnsi"/>
                <w:sz w:val="18"/>
                <w:szCs w:val="15"/>
                <w:lang w:val="en-US" w:eastAsia="en-US"/>
              </w:rPr>
              <w:t>200 L Single-</w:t>
            </w:r>
            <w:r w:rsidRPr="00E1124A" w:rsidR="00A25927">
              <w:rPr>
                <w:rFonts w:ascii="Arial" w:hAnsi="Arial" w:cs="Arial" w:eastAsiaTheme="minorHAnsi"/>
                <w:sz w:val="18"/>
                <w:szCs w:val="15"/>
                <w:lang w:val="en-US" w:eastAsia="en-US"/>
              </w:rPr>
              <w:br/>
            </w:r>
            <w:r w:rsidRPr="00E1124A">
              <w:rPr>
                <w:rFonts w:ascii="Arial" w:hAnsi="Arial" w:cs="Arial" w:eastAsiaTheme="minorHAnsi"/>
                <w:sz w:val="18"/>
                <w:szCs w:val="15"/>
                <w:lang w:val="en-US" w:eastAsia="en-US"/>
              </w:rPr>
              <w:t>Use Jacketed</w:t>
            </w:r>
            <w:r w:rsidRPr="00E1124A" w:rsidR="00A25927">
              <w:rPr>
                <w:rFonts w:ascii="Arial" w:hAnsi="Arial" w:cs="Arial" w:eastAsiaTheme="minorHAnsi"/>
                <w:sz w:val="18"/>
                <w:szCs w:val="15"/>
                <w:lang w:val="en-US" w:eastAsia="en-US"/>
              </w:rPr>
              <w:br/>
            </w:r>
            <w:r w:rsidRPr="00E1124A">
              <w:rPr>
                <w:rFonts w:ascii="Arial" w:hAnsi="Arial" w:cs="Arial" w:eastAsiaTheme="minorHAnsi"/>
                <w:sz w:val="18"/>
                <w:szCs w:val="15"/>
                <w:lang w:val="en-US" w:eastAsia="en-US"/>
              </w:rPr>
              <w:t>Stirred Tank Bioreactor</w:t>
            </w:r>
          </w:p>
          <w:p w:rsidRPr="00E1124A" w:rsidR="32B363D9" w:rsidP="00E1124A" w:rsidRDefault="32B363D9" w14:paraId="7EBC9DB0" w14:textId="148C8AED">
            <w:pPr>
              <w:pStyle w:val="color-primary"/>
              <w:spacing w:before="0" w:beforeAutospacing="0"/>
              <w:rPr>
                <w:rFonts w:ascii="Arial" w:hAnsi="Arial" w:cs="Arial" w:eastAsiaTheme="minorHAnsi"/>
                <w:sz w:val="18"/>
                <w:szCs w:val="15"/>
                <w:lang w:val="en-US" w:eastAsia="en-US"/>
              </w:rPr>
            </w:pPr>
          </w:p>
        </w:tc>
        <w:tc>
          <w:tcPr>
            <w:tcW w:w="1811" w:type="dxa"/>
            <w:gridSpan w:val="2"/>
            <w:vAlign w:val="center"/>
          </w:tcPr>
          <w:p w:rsidRPr="00E1124A" w:rsidR="32B363D9" w:rsidP="00E1124A" w:rsidRDefault="32B363D9" w14:paraId="35BC8D61" w14:textId="107B90BA">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1.62 x 1.17 x 2.12</w:t>
            </w:r>
          </w:p>
        </w:tc>
        <w:tc>
          <w:tcPr>
            <w:tcW w:w="1701" w:type="dxa"/>
            <w:vAlign w:val="center"/>
          </w:tcPr>
          <w:p w:rsidRPr="00E1124A" w:rsidR="32B363D9" w:rsidP="00E1124A" w:rsidRDefault="006D6572" w14:paraId="19FD6CA3" w14:textId="4955A803">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w:t>
            </w:r>
          </w:p>
        </w:tc>
        <w:tc>
          <w:tcPr>
            <w:tcW w:w="1276" w:type="dxa"/>
            <w:vAlign w:val="center"/>
          </w:tcPr>
          <w:p w:rsidRPr="00E1124A" w:rsidR="32B363D9" w:rsidP="00E1124A" w:rsidRDefault="32B363D9" w14:paraId="5D0D761B" w14:textId="25210824">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1</w:t>
            </w:r>
          </w:p>
        </w:tc>
        <w:tc>
          <w:tcPr>
            <w:tcW w:w="2517" w:type="dxa"/>
            <w:vAlign w:val="center"/>
          </w:tcPr>
          <w:p w:rsidRPr="00E1124A" w:rsidR="32B363D9" w:rsidP="00E1124A" w:rsidRDefault="32B363D9" w14:paraId="4522455C" w14:textId="3B7F6E76">
            <w:pPr>
              <w:spacing w:line="259" w:lineRule="auto"/>
              <w:jc w:val="left"/>
              <w:rPr>
                <w:rFonts w:ascii="Calibri" w:hAnsi="Calibri" w:eastAsia="Calibri" w:cs="Calibri"/>
                <w:color w:val="000000" w:themeColor="text1"/>
                <w:sz w:val="18"/>
                <w:szCs w:val="15"/>
              </w:rPr>
            </w:pPr>
            <w:r w:rsidRPr="00E1124A">
              <w:rPr>
                <w:noProof/>
                <w:sz w:val="18"/>
                <w:szCs w:val="15"/>
              </w:rPr>
              <w:drawing>
                <wp:inline distT="0" distB="0" distL="0" distR="0" wp14:anchorId="6B9D6451" wp14:editId="3C98DB9E">
                  <wp:extent cx="1424354" cy="1424354"/>
                  <wp:effectExtent l="0" t="0" r="0" b="0"/>
                  <wp:docPr id="184452624" name="Grafik 184452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25978" cy="1425978"/>
                          </a:xfrm>
                          <a:prstGeom prst="rect">
                            <a:avLst/>
                          </a:prstGeom>
                        </pic:spPr>
                      </pic:pic>
                    </a:graphicData>
                  </a:graphic>
                </wp:inline>
              </w:drawing>
            </w:r>
          </w:p>
        </w:tc>
      </w:tr>
      <w:tr w:rsidRPr="00E1124A" w:rsidR="32B363D9" w:rsidTr="005F0D19" w14:paraId="70D8EF31" w14:textId="77777777">
        <w:trPr>
          <w:gridAfter w:val="1"/>
          <w:wAfter w:w="29" w:type="dxa"/>
          <w:trHeight w:val="397"/>
        </w:trPr>
        <w:tc>
          <w:tcPr>
            <w:tcW w:w="2295" w:type="dxa"/>
            <w:gridSpan w:val="2"/>
            <w:vAlign w:val="center"/>
          </w:tcPr>
          <w:p w:rsidRPr="00E1124A" w:rsidR="32B363D9" w:rsidP="00E1124A" w:rsidRDefault="32B363D9" w14:paraId="6EC36B7F" w14:textId="53B44929">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Allegro™ XRS 25 Bioreactor System</w:t>
            </w:r>
          </w:p>
        </w:tc>
        <w:tc>
          <w:tcPr>
            <w:tcW w:w="1811" w:type="dxa"/>
            <w:gridSpan w:val="2"/>
            <w:vAlign w:val="center"/>
          </w:tcPr>
          <w:p w:rsidRPr="00E1124A" w:rsidR="32B363D9" w:rsidP="00E1124A" w:rsidRDefault="32B363D9" w14:paraId="6B626D8C" w14:textId="06C3B0D2">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0.90 x 0.60 x 0.62</w:t>
            </w:r>
          </w:p>
          <w:p w:rsidRPr="00E1124A" w:rsidR="32B363D9" w:rsidP="00E1124A" w:rsidRDefault="32B363D9" w14:paraId="0AE6C4A3" w14:textId="2EDACB27">
            <w:pPr>
              <w:pStyle w:val="color-primary"/>
              <w:spacing w:before="0" w:beforeAutospacing="0"/>
              <w:rPr>
                <w:rFonts w:ascii="Arial" w:hAnsi="Arial" w:cs="Arial" w:eastAsiaTheme="minorHAnsi"/>
                <w:sz w:val="18"/>
                <w:szCs w:val="15"/>
                <w:lang w:val="en-US" w:eastAsia="en-US"/>
              </w:rPr>
            </w:pPr>
          </w:p>
        </w:tc>
        <w:tc>
          <w:tcPr>
            <w:tcW w:w="1701" w:type="dxa"/>
            <w:vAlign w:val="center"/>
          </w:tcPr>
          <w:p w:rsidRPr="00E1124A" w:rsidR="32B363D9" w:rsidP="00E1124A" w:rsidRDefault="32B363D9" w14:paraId="1A1DFFDB" w14:textId="5E1B296F">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w:t>
            </w:r>
          </w:p>
        </w:tc>
        <w:tc>
          <w:tcPr>
            <w:tcW w:w="1276" w:type="dxa"/>
            <w:vAlign w:val="center"/>
          </w:tcPr>
          <w:p w:rsidRPr="00E1124A" w:rsidR="32B363D9" w:rsidP="00E1124A" w:rsidRDefault="32B363D9" w14:paraId="13994C20" w14:textId="784AC298">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1</w:t>
            </w:r>
          </w:p>
        </w:tc>
        <w:tc>
          <w:tcPr>
            <w:tcW w:w="2517" w:type="dxa"/>
            <w:vAlign w:val="center"/>
          </w:tcPr>
          <w:p w:rsidRPr="00E1124A" w:rsidR="32B363D9" w:rsidP="00E1124A" w:rsidRDefault="32B363D9" w14:paraId="5D912604" w14:textId="2AED3BF6">
            <w:pPr>
              <w:spacing w:line="259" w:lineRule="auto"/>
              <w:jc w:val="left"/>
              <w:rPr>
                <w:rFonts w:ascii="Calibri" w:hAnsi="Calibri" w:eastAsia="Calibri" w:cs="Calibri"/>
                <w:color w:val="000000" w:themeColor="text1"/>
                <w:sz w:val="18"/>
                <w:szCs w:val="15"/>
              </w:rPr>
            </w:pPr>
            <w:r w:rsidRPr="00E1124A">
              <w:rPr>
                <w:noProof/>
                <w:sz w:val="18"/>
                <w:szCs w:val="15"/>
              </w:rPr>
              <w:drawing>
                <wp:inline distT="0" distB="0" distL="0" distR="0" wp14:anchorId="6DA444CA" wp14:editId="3569C37A">
                  <wp:extent cx="1213339" cy="1213339"/>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214500" cy="1214500"/>
                          </a:xfrm>
                          <a:prstGeom prst="rect">
                            <a:avLst/>
                          </a:prstGeom>
                        </pic:spPr>
                      </pic:pic>
                    </a:graphicData>
                  </a:graphic>
                </wp:inline>
              </w:drawing>
            </w:r>
          </w:p>
        </w:tc>
      </w:tr>
      <w:tr w:rsidRPr="00E1124A" w:rsidR="32B363D9" w:rsidTr="005F0D19" w14:paraId="72150008" w14:textId="77777777">
        <w:trPr>
          <w:gridAfter w:val="1"/>
          <w:wAfter w:w="29" w:type="dxa"/>
          <w:trHeight w:val="397"/>
        </w:trPr>
        <w:tc>
          <w:tcPr>
            <w:tcW w:w="2295" w:type="dxa"/>
            <w:gridSpan w:val="2"/>
            <w:vAlign w:val="center"/>
          </w:tcPr>
          <w:p w:rsidRPr="00E1124A" w:rsidR="32B363D9" w:rsidP="00E1124A" w:rsidRDefault="32B363D9" w14:paraId="3FC95C51" w14:textId="7082FABB">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Double Benchtop</w:t>
            </w:r>
          </w:p>
        </w:tc>
        <w:tc>
          <w:tcPr>
            <w:tcW w:w="1811" w:type="dxa"/>
            <w:gridSpan w:val="2"/>
            <w:vAlign w:val="center"/>
          </w:tcPr>
          <w:p w:rsidRPr="00E1124A" w:rsidR="32B363D9" w:rsidP="00E1124A" w:rsidRDefault="32B363D9" w14:paraId="733EF377" w14:textId="1762AF5E">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 xml:space="preserve">1.52 x 1.55 x 1.18 </w:t>
            </w:r>
          </w:p>
        </w:tc>
        <w:tc>
          <w:tcPr>
            <w:tcW w:w="1701" w:type="dxa"/>
            <w:vAlign w:val="center"/>
          </w:tcPr>
          <w:p w:rsidRPr="00E1124A" w:rsidR="32B363D9" w:rsidP="00E1124A" w:rsidRDefault="32B363D9" w14:paraId="57277EE3" w14:textId="593D934A">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w:t>
            </w:r>
          </w:p>
        </w:tc>
        <w:tc>
          <w:tcPr>
            <w:tcW w:w="1276" w:type="dxa"/>
            <w:vAlign w:val="center"/>
          </w:tcPr>
          <w:p w:rsidRPr="00E1124A" w:rsidR="32B363D9" w:rsidP="00E1124A" w:rsidRDefault="32B363D9" w14:paraId="3D4520FA" w14:textId="2D0C7006">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2</w:t>
            </w:r>
          </w:p>
        </w:tc>
        <w:tc>
          <w:tcPr>
            <w:tcW w:w="2517" w:type="dxa"/>
            <w:vAlign w:val="center"/>
          </w:tcPr>
          <w:p w:rsidRPr="00E1124A" w:rsidR="32B363D9" w:rsidP="00E1124A" w:rsidRDefault="32B363D9" w14:paraId="534F1A86" w14:textId="5656AF71">
            <w:pPr>
              <w:spacing w:line="259" w:lineRule="auto"/>
              <w:jc w:val="left"/>
              <w:rPr>
                <w:rFonts w:ascii="Calibri" w:hAnsi="Calibri" w:eastAsia="Calibri" w:cs="Calibri"/>
                <w:color w:val="000000" w:themeColor="text1"/>
                <w:sz w:val="18"/>
                <w:szCs w:val="15"/>
              </w:rPr>
            </w:pPr>
            <w:r w:rsidRPr="00E1124A">
              <w:rPr>
                <w:noProof/>
                <w:sz w:val="18"/>
                <w:szCs w:val="15"/>
              </w:rPr>
              <w:drawing>
                <wp:inline distT="0" distB="0" distL="0" distR="0" wp14:anchorId="0362E852" wp14:editId="1ABA2D40">
                  <wp:extent cx="1354016" cy="135401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355076" cy="1355076"/>
                          </a:xfrm>
                          <a:prstGeom prst="rect">
                            <a:avLst/>
                          </a:prstGeom>
                        </pic:spPr>
                      </pic:pic>
                    </a:graphicData>
                  </a:graphic>
                </wp:inline>
              </w:drawing>
            </w:r>
          </w:p>
        </w:tc>
      </w:tr>
      <w:tr w:rsidRPr="00E1124A" w:rsidR="32B363D9" w:rsidTr="005F0D19" w14:paraId="46466089" w14:textId="77777777">
        <w:trPr>
          <w:gridAfter w:val="1"/>
          <w:wAfter w:w="29" w:type="dxa"/>
          <w:trHeight w:val="397"/>
        </w:trPr>
        <w:tc>
          <w:tcPr>
            <w:tcW w:w="2295" w:type="dxa"/>
            <w:gridSpan w:val="2"/>
            <w:vAlign w:val="center"/>
          </w:tcPr>
          <w:p w:rsidRPr="00E1124A" w:rsidR="32B363D9" w:rsidP="00E1124A" w:rsidRDefault="32B363D9" w14:paraId="1683BD5C" w14:textId="6230417A">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Biohazard trash</w:t>
            </w:r>
          </w:p>
        </w:tc>
        <w:tc>
          <w:tcPr>
            <w:tcW w:w="1811" w:type="dxa"/>
            <w:gridSpan w:val="2"/>
            <w:vAlign w:val="center"/>
          </w:tcPr>
          <w:p w:rsidRPr="00E1124A" w:rsidR="32B363D9" w:rsidP="00E1124A" w:rsidRDefault="32B363D9" w14:paraId="7A1C99ED" w14:textId="6583DC0F">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 xml:space="preserve">0.4 x 0.67 x 0.33 </w:t>
            </w:r>
          </w:p>
        </w:tc>
        <w:tc>
          <w:tcPr>
            <w:tcW w:w="1701" w:type="dxa"/>
            <w:vAlign w:val="center"/>
          </w:tcPr>
          <w:p w:rsidRPr="00E1124A" w:rsidR="32B363D9" w:rsidP="00E1124A" w:rsidRDefault="32B363D9" w14:paraId="3E1E309C" w14:textId="1B96CD04">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w:t>
            </w:r>
          </w:p>
        </w:tc>
        <w:tc>
          <w:tcPr>
            <w:tcW w:w="1276" w:type="dxa"/>
            <w:vAlign w:val="center"/>
          </w:tcPr>
          <w:p w:rsidRPr="00E1124A" w:rsidR="32B363D9" w:rsidP="00E1124A" w:rsidRDefault="32B363D9" w14:paraId="5794C2A6" w14:textId="37140953">
            <w:pPr>
              <w:pStyle w:val="color-primary"/>
              <w:spacing w:before="0" w:beforeAutospacing="0"/>
              <w:rPr>
                <w:rFonts w:ascii="Arial" w:hAnsi="Arial" w:cs="Arial" w:eastAsiaTheme="minorHAnsi"/>
                <w:sz w:val="18"/>
                <w:szCs w:val="15"/>
                <w:lang w:val="en-US" w:eastAsia="en-US"/>
              </w:rPr>
            </w:pPr>
            <w:r w:rsidRPr="00E1124A">
              <w:rPr>
                <w:rFonts w:ascii="Arial" w:hAnsi="Arial" w:cs="Arial" w:eastAsiaTheme="minorHAnsi"/>
                <w:sz w:val="18"/>
                <w:szCs w:val="15"/>
                <w:lang w:val="en-US" w:eastAsia="en-US"/>
              </w:rPr>
              <w:t>1</w:t>
            </w:r>
          </w:p>
        </w:tc>
        <w:tc>
          <w:tcPr>
            <w:tcW w:w="2517" w:type="dxa"/>
            <w:vAlign w:val="center"/>
          </w:tcPr>
          <w:p w:rsidRPr="00E1124A" w:rsidR="32B363D9" w:rsidP="00E1124A" w:rsidRDefault="32B363D9" w14:paraId="40CB30D3" w14:textId="30A09B00">
            <w:pPr>
              <w:spacing w:line="259" w:lineRule="auto"/>
              <w:jc w:val="left"/>
              <w:rPr>
                <w:rFonts w:ascii="Calibri" w:hAnsi="Calibri" w:eastAsia="Calibri" w:cs="Calibri"/>
                <w:color w:val="000000" w:themeColor="text1"/>
                <w:sz w:val="18"/>
                <w:szCs w:val="15"/>
              </w:rPr>
            </w:pPr>
            <w:r w:rsidRPr="00E1124A">
              <w:rPr>
                <w:noProof/>
                <w:sz w:val="18"/>
                <w:szCs w:val="15"/>
              </w:rPr>
              <w:drawing>
                <wp:inline distT="0" distB="0" distL="0" distR="0" wp14:anchorId="56B3CF68" wp14:editId="0B48529A">
                  <wp:extent cx="914400" cy="91440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16198" cy="916198"/>
                          </a:xfrm>
                          <a:prstGeom prst="rect">
                            <a:avLst/>
                          </a:prstGeom>
                        </pic:spPr>
                      </pic:pic>
                    </a:graphicData>
                  </a:graphic>
                </wp:inline>
              </w:drawing>
            </w:r>
          </w:p>
        </w:tc>
      </w:tr>
    </w:tbl>
    <w:p w:rsidRPr="00BE2780" w:rsidR="00BE2780" w:rsidP="32B363D9" w:rsidRDefault="00BE2780" w14:paraId="5B93DC29" w14:textId="382C9C94"/>
    <w:p w:rsidR="005F0D19" w:rsidRDefault="005F0D19" w14:paraId="5C172C94" w14:textId="448BBC54">
      <w:pPr>
        <w:spacing w:before="0" w:after="160" w:line="259" w:lineRule="auto"/>
        <w:jc w:val="left"/>
      </w:pPr>
      <w:r>
        <w:br w:type="page"/>
      </w:r>
    </w:p>
    <w:tbl>
      <w:tblPr>
        <w:tblStyle w:val="Tabellenraster"/>
        <w:tblW w:w="9660" w:type="dxa"/>
        <w:tblLayout w:type="fixed"/>
        <w:tblLook w:val="06A0" w:firstRow="1" w:lastRow="0" w:firstColumn="1" w:lastColumn="0" w:noHBand="1" w:noVBand="1"/>
      </w:tblPr>
      <w:tblGrid>
        <w:gridCol w:w="2340"/>
        <w:gridCol w:w="1766"/>
        <w:gridCol w:w="1294"/>
        <w:gridCol w:w="1683"/>
        <w:gridCol w:w="2577"/>
      </w:tblGrid>
      <w:tr w:rsidRPr="005F0D19" w:rsidR="32B363D9" w:rsidTr="005F0D19" w14:paraId="1ADD61F7" w14:textId="77777777">
        <w:trPr>
          <w:trHeight w:val="397"/>
        </w:trPr>
        <w:tc>
          <w:tcPr>
            <w:tcW w:w="9660" w:type="dxa"/>
            <w:gridSpan w:val="5"/>
            <w:vAlign w:val="center"/>
          </w:tcPr>
          <w:p w:rsidRPr="005F0D19" w:rsidR="32B363D9" w:rsidP="005F0D19" w:rsidRDefault="32B363D9" w14:paraId="39E6E27D" w14:textId="4BAF6964">
            <w:pPr>
              <w:spacing w:before="0" w:line="240" w:lineRule="auto"/>
              <w:jc w:val="left"/>
              <w:rPr>
                <w:rFonts w:eastAsia="Calibri" w:cs="Arial"/>
                <w:b/>
                <w:sz w:val="18"/>
                <w:szCs w:val="18"/>
                <w:lang w:val="en-US"/>
              </w:rPr>
            </w:pPr>
            <w:r w:rsidRPr="005F0D19">
              <w:rPr>
                <w:rFonts w:eastAsia="Calibri" w:cs="Arial"/>
                <w:b/>
                <w:sz w:val="18"/>
                <w:szCs w:val="18"/>
                <w:lang w:val="en-US"/>
              </w:rPr>
              <w:lastRenderedPageBreak/>
              <w:t>USP - PRODUCTION</w:t>
            </w:r>
          </w:p>
        </w:tc>
      </w:tr>
      <w:tr w:rsidRPr="005F0D19" w:rsidR="32B363D9" w:rsidTr="005F0D19" w14:paraId="0C68C540" w14:textId="77777777">
        <w:trPr>
          <w:trHeight w:val="397"/>
        </w:trPr>
        <w:tc>
          <w:tcPr>
            <w:tcW w:w="2340" w:type="dxa"/>
            <w:vAlign w:val="center"/>
          </w:tcPr>
          <w:p w:rsidRPr="005F0D19" w:rsidR="32B363D9" w:rsidP="005F0D19" w:rsidRDefault="32B363D9" w14:paraId="471FE323" w14:textId="1D29588B">
            <w:pPr>
              <w:spacing w:before="0" w:line="240" w:lineRule="auto"/>
              <w:jc w:val="left"/>
              <w:rPr>
                <w:rFonts w:eastAsia="Calibri" w:cs="Arial"/>
                <w:b/>
                <w:sz w:val="18"/>
                <w:szCs w:val="18"/>
                <w:lang w:val="en-US"/>
              </w:rPr>
            </w:pPr>
            <w:r w:rsidRPr="005F0D19">
              <w:rPr>
                <w:rFonts w:eastAsia="Calibri" w:cs="Arial"/>
                <w:b/>
                <w:sz w:val="18"/>
                <w:szCs w:val="18"/>
                <w:lang w:val="en-US"/>
              </w:rPr>
              <w:t>Equipment</w:t>
            </w:r>
          </w:p>
        </w:tc>
        <w:tc>
          <w:tcPr>
            <w:tcW w:w="1766" w:type="dxa"/>
            <w:vAlign w:val="center"/>
          </w:tcPr>
          <w:p w:rsidRPr="005F0D19" w:rsidR="32B363D9" w:rsidP="005F0D19" w:rsidRDefault="00A25927" w14:paraId="5A59CFFD" w14:textId="579761E7">
            <w:pPr>
              <w:spacing w:before="0" w:line="240" w:lineRule="auto"/>
              <w:jc w:val="left"/>
              <w:rPr>
                <w:rFonts w:eastAsia="Calibri" w:cs="Arial"/>
                <w:b/>
                <w:sz w:val="18"/>
                <w:szCs w:val="18"/>
                <w:lang w:val="en-US"/>
              </w:rPr>
            </w:pPr>
            <w:r w:rsidRPr="005F0D19">
              <w:rPr>
                <w:rFonts w:cs="Arial"/>
                <w:b/>
                <w:bCs/>
                <w:sz w:val="18"/>
                <w:szCs w:val="18"/>
                <w:lang w:val="en-US"/>
              </w:rPr>
              <w:t>Size (WxDxH)</w:t>
            </w:r>
            <w:r w:rsidRPr="005F0D19">
              <w:rPr>
                <w:rFonts w:cs="Arial"/>
                <w:b/>
                <w:bCs/>
                <w:sz w:val="18"/>
                <w:szCs w:val="18"/>
                <w:lang w:val="en-US"/>
              </w:rPr>
              <w:br/>
            </w:r>
            <w:r w:rsidRPr="005F0D19">
              <w:rPr>
                <w:rFonts w:cs="Arial"/>
                <w:b/>
                <w:bCs/>
                <w:sz w:val="18"/>
                <w:szCs w:val="18"/>
                <w:lang w:val="en-US"/>
              </w:rPr>
              <w:t>[m]</w:t>
            </w:r>
          </w:p>
        </w:tc>
        <w:tc>
          <w:tcPr>
            <w:tcW w:w="1294" w:type="dxa"/>
            <w:vAlign w:val="center"/>
          </w:tcPr>
          <w:p w:rsidRPr="005F0D19" w:rsidR="32B363D9" w:rsidP="005F0D19" w:rsidRDefault="32B363D9" w14:paraId="14A80E6B" w14:textId="62F8035F">
            <w:pPr>
              <w:spacing w:before="0" w:line="240" w:lineRule="auto"/>
              <w:jc w:val="left"/>
              <w:rPr>
                <w:rFonts w:eastAsia="Calibri" w:cs="Arial"/>
                <w:b/>
                <w:sz w:val="18"/>
                <w:szCs w:val="18"/>
                <w:lang w:val="en-US"/>
              </w:rPr>
            </w:pPr>
            <w:r w:rsidRPr="005F0D19">
              <w:rPr>
                <w:rFonts w:eastAsia="Calibri" w:cs="Arial"/>
                <w:b/>
                <w:sz w:val="18"/>
                <w:szCs w:val="18"/>
                <w:lang w:val="en-US"/>
              </w:rPr>
              <w:t>Power</w:t>
            </w:r>
            <w:r w:rsidRPr="005F0D19" w:rsidR="006D6572">
              <w:rPr>
                <w:rFonts w:eastAsia="Calibri" w:cs="Arial"/>
                <w:b/>
                <w:sz w:val="18"/>
                <w:szCs w:val="18"/>
                <w:lang w:val="en-US"/>
              </w:rPr>
              <w:t xml:space="preserve"> consumption </w:t>
            </w:r>
            <w:r w:rsidRPr="005F0D19" w:rsidR="006D6572">
              <w:rPr>
                <w:rFonts w:cs="Arial"/>
                <w:b/>
                <w:bCs/>
                <w:sz w:val="18"/>
                <w:szCs w:val="18"/>
                <w:lang w:val="en-US"/>
              </w:rPr>
              <w:t>[W]</w:t>
            </w:r>
          </w:p>
        </w:tc>
        <w:tc>
          <w:tcPr>
            <w:tcW w:w="1683" w:type="dxa"/>
            <w:vAlign w:val="center"/>
          </w:tcPr>
          <w:p w:rsidRPr="005F0D19" w:rsidR="32B363D9" w:rsidP="005F0D19" w:rsidRDefault="006D6572" w14:paraId="29F2E0FA" w14:textId="3DBE7CC1">
            <w:pPr>
              <w:spacing w:before="0" w:line="240" w:lineRule="auto"/>
              <w:jc w:val="left"/>
              <w:rPr>
                <w:rFonts w:eastAsia="Calibri" w:cs="Arial"/>
                <w:b/>
                <w:sz w:val="18"/>
                <w:szCs w:val="18"/>
                <w:lang w:val="en-US"/>
              </w:rPr>
            </w:pPr>
            <w:r w:rsidRPr="005F0D19">
              <w:rPr>
                <w:rFonts w:eastAsia="Calibri" w:cs="Arial"/>
                <w:b/>
                <w:sz w:val="18"/>
                <w:szCs w:val="18"/>
                <w:lang w:val="en-US"/>
              </w:rPr>
              <w:t>Quantitiy</w:t>
            </w:r>
          </w:p>
        </w:tc>
        <w:tc>
          <w:tcPr>
            <w:tcW w:w="2577" w:type="dxa"/>
            <w:vAlign w:val="center"/>
          </w:tcPr>
          <w:p w:rsidRPr="005F0D19" w:rsidR="32B363D9" w:rsidP="005F0D19" w:rsidRDefault="003218EF" w14:paraId="2055682B" w14:textId="5E2886BA">
            <w:pPr>
              <w:spacing w:before="0" w:line="240" w:lineRule="auto"/>
              <w:jc w:val="left"/>
              <w:rPr>
                <w:rFonts w:eastAsia="Calibri" w:cs="Arial"/>
                <w:b/>
                <w:sz w:val="18"/>
                <w:szCs w:val="18"/>
                <w:lang w:val="en-US"/>
              </w:rPr>
            </w:pPr>
            <w:r w:rsidRPr="005F0D19">
              <w:rPr>
                <w:rFonts w:cs="Arial"/>
                <w:b/>
                <w:bCs/>
                <w:sz w:val="18"/>
                <w:szCs w:val="18"/>
                <w:lang w:val="en-US"/>
              </w:rPr>
              <w:t>Photo</w:t>
            </w:r>
          </w:p>
        </w:tc>
      </w:tr>
      <w:tr w:rsidRPr="005F0D19" w:rsidR="32B363D9" w:rsidTr="005F0D19" w14:paraId="3AE55559" w14:textId="77777777">
        <w:trPr>
          <w:trHeight w:val="397"/>
        </w:trPr>
        <w:tc>
          <w:tcPr>
            <w:tcW w:w="2340" w:type="dxa"/>
            <w:vAlign w:val="center"/>
          </w:tcPr>
          <w:p w:rsidRPr="005F0D19" w:rsidR="32B363D9" w:rsidP="005F0D19" w:rsidRDefault="32B363D9" w14:paraId="1D375A7E" w14:textId="75693C8D">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Allegro™ STR</w:t>
            </w:r>
            <w:r w:rsidRPr="005F0D19" w:rsidR="00A25927">
              <w:rPr>
                <w:rFonts w:ascii="Arial" w:hAnsi="Arial" w:cs="Arial" w:eastAsiaTheme="minorHAnsi"/>
                <w:sz w:val="18"/>
                <w:szCs w:val="18"/>
                <w:lang w:val="en-US" w:eastAsia="en-US"/>
              </w:rPr>
              <w:br/>
            </w:r>
            <w:r w:rsidRPr="005F0D19">
              <w:rPr>
                <w:rFonts w:ascii="Arial" w:hAnsi="Arial" w:cs="Arial" w:eastAsiaTheme="minorHAnsi"/>
                <w:sz w:val="18"/>
                <w:szCs w:val="18"/>
                <w:lang w:val="en-US" w:eastAsia="en-US"/>
              </w:rPr>
              <w:t>2000 L Single-</w:t>
            </w:r>
            <w:r w:rsidRPr="005F0D19" w:rsidR="00A25927">
              <w:rPr>
                <w:rFonts w:ascii="Arial" w:hAnsi="Arial" w:cs="Arial" w:eastAsiaTheme="minorHAnsi"/>
                <w:sz w:val="18"/>
                <w:szCs w:val="18"/>
                <w:lang w:val="en-US" w:eastAsia="en-US"/>
              </w:rPr>
              <w:br/>
            </w:r>
            <w:r w:rsidRPr="005F0D19">
              <w:rPr>
                <w:rFonts w:ascii="Arial" w:hAnsi="Arial" w:cs="Arial" w:eastAsiaTheme="minorHAnsi"/>
                <w:sz w:val="18"/>
                <w:szCs w:val="18"/>
                <w:lang w:val="en-US" w:eastAsia="en-US"/>
              </w:rPr>
              <w:t>Use Stirred</w:t>
            </w:r>
            <w:r w:rsidRPr="005F0D19" w:rsidR="00A25927">
              <w:rPr>
                <w:rFonts w:ascii="Arial" w:hAnsi="Arial" w:cs="Arial" w:eastAsiaTheme="minorHAnsi"/>
                <w:sz w:val="18"/>
                <w:szCs w:val="18"/>
                <w:lang w:val="en-US" w:eastAsia="en-US"/>
              </w:rPr>
              <w:br/>
            </w:r>
            <w:r w:rsidRPr="005F0D19">
              <w:rPr>
                <w:rFonts w:ascii="Arial" w:hAnsi="Arial" w:cs="Arial" w:eastAsiaTheme="minorHAnsi"/>
                <w:sz w:val="18"/>
                <w:szCs w:val="18"/>
                <w:lang w:val="en-US" w:eastAsia="en-US"/>
              </w:rPr>
              <w:t>Tank Bioreactor</w:t>
            </w:r>
          </w:p>
        </w:tc>
        <w:tc>
          <w:tcPr>
            <w:tcW w:w="1766" w:type="dxa"/>
            <w:vAlign w:val="center"/>
          </w:tcPr>
          <w:p w:rsidRPr="005F0D19" w:rsidR="32B363D9" w:rsidP="005F0D19" w:rsidRDefault="32B363D9" w14:paraId="069EEBB9" w14:textId="3567437A">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 xml:space="preserve">1.78 x 1.74 x 2.93 </w:t>
            </w:r>
          </w:p>
        </w:tc>
        <w:tc>
          <w:tcPr>
            <w:tcW w:w="1294" w:type="dxa"/>
            <w:vAlign w:val="center"/>
          </w:tcPr>
          <w:p w:rsidRPr="005F0D19" w:rsidR="32B363D9" w:rsidP="005F0D19" w:rsidRDefault="32B363D9" w14:paraId="4ADD8B4B" w14:textId="6E372AB2">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w:t>
            </w:r>
          </w:p>
        </w:tc>
        <w:tc>
          <w:tcPr>
            <w:tcW w:w="1683" w:type="dxa"/>
            <w:vAlign w:val="center"/>
          </w:tcPr>
          <w:p w:rsidRPr="005F0D19" w:rsidR="32B363D9" w:rsidP="005F0D19" w:rsidRDefault="32B363D9" w14:paraId="2D18FB78" w14:textId="5358E5B5">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 xml:space="preserve">3 </w:t>
            </w:r>
          </w:p>
        </w:tc>
        <w:tc>
          <w:tcPr>
            <w:tcW w:w="2577" w:type="dxa"/>
            <w:vAlign w:val="center"/>
          </w:tcPr>
          <w:p w:rsidRPr="005F0D19" w:rsidR="32B363D9" w:rsidP="005F0D19" w:rsidRDefault="32B363D9" w14:paraId="4813C7CC" w14:textId="775596DE">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0A87F1BA" wp14:editId="6CF2C976">
                  <wp:extent cx="1628775" cy="1628775"/>
                  <wp:effectExtent l="0" t="0" r="0" b="0"/>
                  <wp:docPr id="1531327491" name="Picture 153132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628775" cy="1628775"/>
                          </a:xfrm>
                          <a:prstGeom prst="rect">
                            <a:avLst/>
                          </a:prstGeom>
                        </pic:spPr>
                      </pic:pic>
                    </a:graphicData>
                  </a:graphic>
                </wp:inline>
              </w:drawing>
            </w:r>
          </w:p>
        </w:tc>
      </w:tr>
      <w:tr w:rsidRPr="005F0D19" w:rsidR="32B363D9" w:rsidTr="005F0D19" w14:paraId="1C1CBF55" w14:textId="77777777">
        <w:trPr>
          <w:trHeight w:val="397"/>
        </w:trPr>
        <w:tc>
          <w:tcPr>
            <w:tcW w:w="2340" w:type="dxa"/>
            <w:vAlign w:val="center"/>
          </w:tcPr>
          <w:p w:rsidRPr="005F0D19" w:rsidR="32B363D9" w:rsidP="005F0D19" w:rsidRDefault="32B363D9" w14:paraId="649F4301" w14:textId="5933F407">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Desktop Computer</w:t>
            </w:r>
          </w:p>
        </w:tc>
        <w:tc>
          <w:tcPr>
            <w:tcW w:w="1766" w:type="dxa"/>
            <w:vAlign w:val="center"/>
          </w:tcPr>
          <w:p w:rsidRPr="005F0D19" w:rsidR="32B363D9" w:rsidP="005F0D19" w:rsidRDefault="32B363D9" w14:paraId="2C71966C" w14:textId="312E3C9A">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0.57 x 0.32 x 0.50</w:t>
            </w:r>
          </w:p>
        </w:tc>
        <w:tc>
          <w:tcPr>
            <w:tcW w:w="1294" w:type="dxa"/>
            <w:vAlign w:val="center"/>
          </w:tcPr>
          <w:p w:rsidRPr="005F0D19" w:rsidR="32B363D9" w:rsidP="005F0D19" w:rsidRDefault="32B363D9" w14:paraId="1A798BD7" w14:textId="5746ACD1">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200</w:t>
            </w:r>
          </w:p>
        </w:tc>
        <w:tc>
          <w:tcPr>
            <w:tcW w:w="1683" w:type="dxa"/>
            <w:vAlign w:val="center"/>
          </w:tcPr>
          <w:p w:rsidRPr="005F0D19" w:rsidR="32B363D9" w:rsidP="005F0D19" w:rsidRDefault="32B363D9" w14:paraId="3CB3E2E1" w14:textId="178AC8DB">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w:t>
            </w:r>
          </w:p>
        </w:tc>
        <w:tc>
          <w:tcPr>
            <w:tcW w:w="2577" w:type="dxa"/>
            <w:vAlign w:val="center"/>
          </w:tcPr>
          <w:p w:rsidRPr="005F0D19" w:rsidR="32B363D9" w:rsidP="005F0D19" w:rsidRDefault="32B363D9" w14:paraId="62B5A059" w14:textId="37311C3D">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23048B08" wp14:editId="58D9E24F">
                  <wp:extent cx="1057275" cy="105727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extLst>
                              <a:ext uri="{28A0092B-C50C-407E-A947-70E740481C1C}">
                                <a14:useLocalDpi xmlns:a14="http://schemas.microsoft.com/office/drawing/2010/main" val="0"/>
                              </a:ext>
                            </a:extLst>
                          </a:blip>
                          <a:stretch>
                            <a:fillRect/>
                          </a:stretch>
                        </pic:blipFill>
                        <pic:spPr>
                          <a:xfrm>
                            <a:off x="0" y="0"/>
                            <a:ext cx="1057275" cy="1057275"/>
                          </a:xfrm>
                          <a:prstGeom prst="rect">
                            <a:avLst/>
                          </a:prstGeom>
                        </pic:spPr>
                      </pic:pic>
                    </a:graphicData>
                  </a:graphic>
                </wp:inline>
              </w:drawing>
            </w:r>
          </w:p>
        </w:tc>
      </w:tr>
      <w:tr w:rsidRPr="005F0D19" w:rsidR="32B363D9" w:rsidTr="005F0D19" w14:paraId="52E86C30" w14:textId="77777777">
        <w:trPr>
          <w:trHeight w:val="397"/>
        </w:trPr>
        <w:tc>
          <w:tcPr>
            <w:tcW w:w="2340" w:type="dxa"/>
            <w:vAlign w:val="center"/>
          </w:tcPr>
          <w:p w:rsidRPr="005F0D19" w:rsidR="32B363D9" w:rsidP="005F0D19" w:rsidRDefault="32B363D9" w14:paraId="1E4BAC47" w14:textId="3343AC28">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Corded telephone</w:t>
            </w:r>
          </w:p>
        </w:tc>
        <w:tc>
          <w:tcPr>
            <w:tcW w:w="1766" w:type="dxa"/>
            <w:vAlign w:val="center"/>
          </w:tcPr>
          <w:p w:rsidRPr="005F0D19" w:rsidR="32B363D9" w:rsidP="005F0D19" w:rsidRDefault="32B363D9" w14:paraId="118CFBED" w14:textId="641E21D5">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0.24 x 0.3 x 0.04</w:t>
            </w:r>
          </w:p>
        </w:tc>
        <w:tc>
          <w:tcPr>
            <w:tcW w:w="1294" w:type="dxa"/>
            <w:vAlign w:val="center"/>
          </w:tcPr>
          <w:p w:rsidRPr="005F0D19" w:rsidR="32B363D9" w:rsidP="005F0D19" w:rsidRDefault="32B363D9" w14:paraId="0FDDE08B" w14:textId="0D91D2D0">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2</w:t>
            </w:r>
          </w:p>
        </w:tc>
        <w:tc>
          <w:tcPr>
            <w:tcW w:w="1683" w:type="dxa"/>
            <w:vAlign w:val="center"/>
          </w:tcPr>
          <w:p w:rsidRPr="005F0D19" w:rsidR="32B363D9" w:rsidP="005F0D19" w:rsidRDefault="32B363D9" w14:paraId="3F51A809" w14:textId="179BC454">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w:t>
            </w:r>
          </w:p>
        </w:tc>
        <w:tc>
          <w:tcPr>
            <w:tcW w:w="2577" w:type="dxa"/>
            <w:vAlign w:val="center"/>
          </w:tcPr>
          <w:p w:rsidRPr="005F0D19" w:rsidR="32B363D9" w:rsidP="005F0D19" w:rsidRDefault="32B363D9" w14:paraId="739BAB29" w14:textId="28FCDCE8">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436431C5" wp14:editId="522EF289">
                  <wp:extent cx="857250" cy="8572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857250" cy="857250"/>
                          </a:xfrm>
                          <a:prstGeom prst="rect">
                            <a:avLst/>
                          </a:prstGeom>
                        </pic:spPr>
                      </pic:pic>
                    </a:graphicData>
                  </a:graphic>
                </wp:inline>
              </w:drawing>
            </w:r>
          </w:p>
        </w:tc>
      </w:tr>
      <w:tr w:rsidRPr="005F0D19" w:rsidR="32B363D9" w:rsidTr="005F0D19" w14:paraId="53F56FE4" w14:textId="77777777">
        <w:trPr>
          <w:trHeight w:val="397"/>
        </w:trPr>
        <w:tc>
          <w:tcPr>
            <w:tcW w:w="2340" w:type="dxa"/>
            <w:vAlign w:val="center"/>
          </w:tcPr>
          <w:p w:rsidRPr="005F0D19" w:rsidR="32B363D9" w:rsidP="005F0D19" w:rsidRDefault="32B363D9" w14:paraId="44ADA9E8" w14:textId="6BA93056">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Biohazard trash</w:t>
            </w:r>
          </w:p>
        </w:tc>
        <w:tc>
          <w:tcPr>
            <w:tcW w:w="1766" w:type="dxa"/>
            <w:vAlign w:val="center"/>
          </w:tcPr>
          <w:p w:rsidRPr="005F0D19" w:rsidR="32B363D9" w:rsidP="005F0D19" w:rsidRDefault="32B363D9" w14:paraId="438363F8" w14:textId="4CC44A79">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 xml:space="preserve">0.4 x 0.67 x 0.33 </w:t>
            </w:r>
          </w:p>
        </w:tc>
        <w:tc>
          <w:tcPr>
            <w:tcW w:w="1294" w:type="dxa"/>
            <w:vAlign w:val="center"/>
          </w:tcPr>
          <w:p w:rsidRPr="005F0D19" w:rsidR="32B363D9" w:rsidP="005F0D19" w:rsidRDefault="32B363D9" w14:paraId="71BF977E" w14:textId="2EE23CDA">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w:t>
            </w:r>
          </w:p>
        </w:tc>
        <w:tc>
          <w:tcPr>
            <w:tcW w:w="1683" w:type="dxa"/>
            <w:vAlign w:val="center"/>
          </w:tcPr>
          <w:p w:rsidRPr="005F0D19" w:rsidR="32B363D9" w:rsidP="005F0D19" w:rsidRDefault="32B363D9" w14:paraId="2CD56E55" w14:textId="5E4070CC">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2</w:t>
            </w:r>
          </w:p>
        </w:tc>
        <w:tc>
          <w:tcPr>
            <w:tcW w:w="2577" w:type="dxa"/>
            <w:vAlign w:val="center"/>
          </w:tcPr>
          <w:p w:rsidRPr="005F0D19" w:rsidR="32B363D9" w:rsidP="005F0D19" w:rsidRDefault="32B363D9" w14:paraId="40095E1F" w14:textId="79962FCA">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432CFC53" wp14:editId="0577B8B7">
                  <wp:extent cx="1085850" cy="10953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85850" cy="1095375"/>
                          </a:xfrm>
                          <a:prstGeom prst="rect">
                            <a:avLst/>
                          </a:prstGeom>
                        </pic:spPr>
                      </pic:pic>
                    </a:graphicData>
                  </a:graphic>
                </wp:inline>
              </w:drawing>
            </w:r>
          </w:p>
        </w:tc>
      </w:tr>
      <w:tr w:rsidRPr="005F0D19" w:rsidR="32B363D9" w:rsidTr="005F0D19" w14:paraId="04DDDC0C" w14:textId="77777777">
        <w:trPr>
          <w:trHeight w:val="397"/>
        </w:trPr>
        <w:tc>
          <w:tcPr>
            <w:tcW w:w="2340" w:type="dxa"/>
            <w:vAlign w:val="center"/>
          </w:tcPr>
          <w:p w:rsidRPr="005F0D19" w:rsidR="32B363D9" w:rsidP="005F0D19" w:rsidRDefault="32B363D9" w14:paraId="064D8F40" w14:textId="115D87A9">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 xml:space="preserve">Small laboratory bench </w:t>
            </w:r>
          </w:p>
        </w:tc>
        <w:tc>
          <w:tcPr>
            <w:tcW w:w="1766" w:type="dxa"/>
            <w:vAlign w:val="center"/>
          </w:tcPr>
          <w:p w:rsidRPr="005F0D19" w:rsidR="32B363D9" w:rsidP="005F0D19" w:rsidRDefault="32B363D9" w14:paraId="354AF38B" w14:textId="662D18F2">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51 x 0.69 x 0.81</w:t>
            </w:r>
          </w:p>
        </w:tc>
        <w:tc>
          <w:tcPr>
            <w:tcW w:w="1294" w:type="dxa"/>
            <w:vAlign w:val="center"/>
          </w:tcPr>
          <w:p w:rsidRPr="005F0D19" w:rsidR="32B363D9" w:rsidP="005F0D19" w:rsidRDefault="32B363D9" w14:paraId="48865E7C" w14:textId="38213378">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w:t>
            </w:r>
          </w:p>
        </w:tc>
        <w:tc>
          <w:tcPr>
            <w:tcW w:w="1683" w:type="dxa"/>
            <w:vAlign w:val="center"/>
          </w:tcPr>
          <w:p w:rsidRPr="005F0D19" w:rsidR="32B363D9" w:rsidP="005F0D19" w:rsidRDefault="32B363D9" w14:paraId="57EE8CDB" w14:textId="317BDF69">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w:t>
            </w:r>
          </w:p>
        </w:tc>
        <w:tc>
          <w:tcPr>
            <w:tcW w:w="2577" w:type="dxa"/>
            <w:vAlign w:val="center"/>
          </w:tcPr>
          <w:p w:rsidRPr="005F0D19" w:rsidR="32B363D9" w:rsidP="005F0D19" w:rsidRDefault="32B363D9" w14:paraId="0EBD28F0" w14:textId="474F55A0">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25A3F517" wp14:editId="35BCED81">
                  <wp:extent cx="1400175" cy="1400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400175" cy="1400175"/>
                          </a:xfrm>
                          <a:prstGeom prst="rect">
                            <a:avLst/>
                          </a:prstGeom>
                        </pic:spPr>
                      </pic:pic>
                    </a:graphicData>
                  </a:graphic>
                </wp:inline>
              </w:drawing>
            </w:r>
          </w:p>
        </w:tc>
      </w:tr>
      <w:tr w:rsidRPr="005F0D19" w:rsidR="32B363D9" w:rsidTr="005F0D19" w14:paraId="22F5F3EC" w14:textId="77777777">
        <w:trPr>
          <w:trHeight w:val="397"/>
        </w:trPr>
        <w:tc>
          <w:tcPr>
            <w:tcW w:w="2340" w:type="dxa"/>
            <w:vAlign w:val="center"/>
          </w:tcPr>
          <w:p w:rsidRPr="005F0D19" w:rsidR="32B363D9" w:rsidP="005F0D19" w:rsidRDefault="32B363D9" w14:paraId="1C81C7D3" w14:textId="6AF0D7DE">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Chair</w:t>
            </w:r>
          </w:p>
        </w:tc>
        <w:tc>
          <w:tcPr>
            <w:tcW w:w="1766" w:type="dxa"/>
            <w:vAlign w:val="center"/>
          </w:tcPr>
          <w:p w:rsidRPr="005F0D19" w:rsidR="32B363D9" w:rsidP="005F0D19" w:rsidRDefault="32B363D9" w14:paraId="05AA09CF" w14:textId="10EB07D4">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0.66 x 0.66 x 0.86</w:t>
            </w:r>
          </w:p>
        </w:tc>
        <w:tc>
          <w:tcPr>
            <w:tcW w:w="1294" w:type="dxa"/>
            <w:vAlign w:val="center"/>
          </w:tcPr>
          <w:p w:rsidRPr="005F0D19" w:rsidR="32B363D9" w:rsidP="005F0D19" w:rsidRDefault="32B363D9" w14:paraId="3D1A1751" w14:textId="6D257A60">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w:t>
            </w:r>
          </w:p>
        </w:tc>
        <w:tc>
          <w:tcPr>
            <w:tcW w:w="1683" w:type="dxa"/>
            <w:vAlign w:val="center"/>
          </w:tcPr>
          <w:p w:rsidRPr="005F0D19" w:rsidR="32B363D9" w:rsidP="005F0D19" w:rsidRDefault="32B363D9" w14:paraId="47B83D78" w14:textId="4D9A340A">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w:t>
            </w:r>
          </w:p>
        </w:tc>
        <w:tc>
          <w:tcPr>
            <w:tcW w:w="2577" w:type="dxa"/>
            <w:vAlign w:val="center"/>
          </w:tcPr>
          <w:p w:rsidRPr="005F0D19" w:rsidR="32B363D9" w:rsidP="005F0D19" w:rsidRDefault="32B363D9" w14:paraId="4B390588" w14:textId="428709C1">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6BBC011D" wp14:editId="24983DF4">
                  <wp:extent cx="1085850" cy="10858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085850" cy="1085850"/>
                          </a:xfrm>
                          <a:prstGeom prst="rect">
                            <a:avLst/>
                          </a:prstGeom>
                        </pic:spPr>
                      </pic:pic>
                    </a:graphicData>
                  </a:graphic>
                </wp:inline>
              </w:drawing>
            </w:r>
          </w:p>
        </w:tc>
      </w:tr>
    </w:tbl>
    <w:p w:rsidR="005F0D19" w:rsidP="32B363D9" w:rsidRDefault="005F0D19" w14:paraId="691C2BD5" w14:textId="12A9C204">
      <w:pPr>
        <w:rPr>
          <w:lang w:val="en-GB"/>
        </w:rPr>
      </w:pPr>
    </w:p>
    <w:p w:rsidR="005F0D19" w:rsidRDefault="005F0D19" w14:paraId="1584D325" w14:textId="77777777">
      <w:pPr>
        <w:spacing w:before="0" w:after="160" w:line="259" w:lineRule="auto"/>
        <w:jc w:val="left"/>
        <w:rPr>
          <w:lang w:val="en-GB"/>
        </w:rPr>
      </w:pPr>
      <w:r>
        <w:rPr>
          <w:lang w:val="en-GB"/>
        </w:rPr>
        <w:br w:type="page"/>
      </w:r>
    </w:p>
    <w:tbl>
      <w:tblPr>
        <w:tblStyle w:val="Tabellenraster"/>
        <w:tblW w:w="0" w:type="auto"/>
        <w:tblLayout w:type="fixed"/>
        <w:tblLook w:val="06A0" w:firstRow="1" w:lastRow="0" w:firstColumn="1" w:lastColumn="0" w:noHBand="1" w:noVBand="1"/>
      </w:tblPr>
      <w:tblGrid>
        <w:gridCol w:w="2385"/>
        <w:gridCol w:w="1721"/>
        <w:gridCol w:w="1369"/>
        <w:gridCol w:w="1608"/>
        <w:gridCol w:w="2532"/>
      </w:tblGrid>
      <w:tr w:rsidR="32B363D9" w:rsidTr="005F0D19" w14:paraId="1E7FBEE5" w14:textId="77777777">
        <w:trPr>
          <w:trHeight w:val="397"/>
        </w:trPr>
        <w:tc>
          <w:tcPr>
            <w:tcW w:w="9615" w:type="dxa"/>
            <w:gridSpan w:val="5"/>
            <w:vAlign w:val="center"/>
          </w:tcPr>
          <w:p w:rsidRPr="005F0D19" w:rsidR="32B363D9" w:rsidP="005F0D19" w:rsidRDefault="32B363D9" w14:paraId="5E8BC2DA" w14:textId="38AF3257">
            <w:pPr>
              <w:spacing w:before="0" w:line="240" w:lineRule="auto"/>
              <w:jc w:val="left"/>
              <w:rPr>
                <w:rFonts w:eastAsia="Calibri" w:cs="Arial"/>
                <w:b/>
                <w:sz w:val="18"/>
                <w:szCs w:val="18"/>
                <w:lang w:val="en-US"/>
              </w:rPr>
            </w:pPr>
            <w:r w:rsidRPr="005F0D19">
              <w:rPr>
                <w:rFonts w:eastAsia="Calibri" w:cs="Arial"/>
                <w:b/>
                <w:sz w:val="18"/>
                <w:szCs w:val="18"/>
                <w:lang w:val="en-US"/>
              </w:rPr>
              <w:lastRenderedPageBreak/>
              <w:t>DEPTH FILTRATION</w:t>
            </w:r>
          </w:p>
        </w:tc>
      </w:tr>
      <w:tr w:rsidR="32B363D9" w:rsidTr="005F0D19" w14:paraId="7C6CD2AD" w14:textId="77777777">
        <w:trPr>
          <w:trHeight w:val="397"/>
        </w:trPr>
        <w:tc>
          <w:tcPr>
            <w:tcW w:w="2385" w:type="dxa"/>
            <w:vAlign w:val="center"/>
          </w:tcPr>
          <w:p w:rsidRPr="005F0D19" w:rsidR="32B363D9" w:rsidP="005F0D19" w:rsidRDefault="32B363D9" w14:paraId="19068146" w14:textId="41E81ECD">
            <w:pPr>
              <w:spacing w:before="0" w:line="240" w:lineRule="auto"/>
              <w:jc w:val="left"/>
              <w:rPr>
                <w:rFonts w:eastAsia="Calibri" w:cs="Arial"/>
                <w:b/>
                <w:sz w:val="18"/>
                <w:szCs w:val="18"/>
                <w:lang w:val="en-US"/>
              </w:rPr>
            </w:pPr>
            <w:r w:rsidRPr="005F0D19">
              <w:rPr>
                <w:rFonts w:eastAsia="Calibri" w:cs="Arial"/>
                <w:b/>
                <w:sz w:val="18"/>
                <w:szCs w:val="18"/>
                <w:lang w:val="en-US"/>
              </w:rPr>
              <w:t>Equipment</w:t>
            </w:r>
          </w:p>
        </w:tc>
        <w:tc>
          <w:tcPr>
            <w:tcW w:w="1721" w:type="dxa"/>
            <w:vAlign w:val="center"/>
          </w:tcPr>
          <w:p w:rsidRPr="005F0D19" w:rsidR="32B363D9" w:rsidP="005F0D19" w:rsidRDefault="00A25927" w14:paraId="60278740" w14:textId="229C24AE">
            <w:pPr>
              <w:spacing w:before="0" w:line="240" w:lineRule="auto"/>
              <w:jc w:val="left"/>
              <w:rPr>
                <w:rFonts w:eastAsia="Calibri" w:cs="Arial"/>
                <w:b/>
                <w:sz w:val="18"/>
                <w:szCs w:val="18"/>
                <w:lang w:val="en-US"/>
              </w:rPr>
            </w:pPr>
            <w:r w:rsidRPr="005F0D19">
              <w:rPr>
                <w:rFonts w:cs="Arial"/>
                <w:b/>
                <w:bCs/>
                <w:sz w:val="18"/>
                <w:szCs w:val="18"/>
                <w:lang w:val="en-US"/>
              </w:rPr>
              <w:t>Size (WxDxH)</w:t>
            </w:r>
            <w:r w:rsidRPr="005F0D19">
              <w:rPr>
                <w:rFonts w:cs="Arial"/>
                <w:b/>
                <w:bCs/>
                <w:sz w:val="18"/>
                <w:szCs w:val="18"/>
                <w:lang w:val="en-US"/>
              </w:rPr>
              <w:br/>
            </w:r>
            <w:r w:rsidRPr="005F0D19">
              <w:rPr>
                <w:rFonts w:cs="Arial"/>
                <w:b/>
                <w:bCs/>
                <w:sz w:val="18"/>
                <w:szCs w:val="18"/>
                <w:lang w:val="en-US"/>
              </w:rPr>
              <w:t>[m]</w:t>
            </w:r>
          </w:p>
        </w:tc>
        <w:tc>
          <w:tcPr>
            <w:tcW w:w="1369" w:type="dxa"/>
            <w:vAlign w:val="center"/>
          </w:tcPr>
          <w:p w:rsidRPr="005F0D19" w:rsidR="32B363D9" w:rsidP="005F0D19" w:rsidRDefault="32B363D9" w14:paraId="28F9A5A5" w14:textId="43226937">
            <w:pPr>
              <w:spacing w:before="0" w:line="240" w:lineRule="auto"/>
              <w:jc w:val="left"/>
              <w:rPr>
                <w:rFonts w:eastAsia="Calibri" w:cs="Arial"/>
                <w:b/>
                <w:sz w:val="18"/>
                <w:szCs w:val="18"/>
                <w:lang w:val="en-US"/>
              </w:rPr>
            </w:pPr>
            <w:r w:rsidRPr="005F0D19">
              <w:rPr>
                <w:rFonts w:eastAsia="Calibri" w:cs="Arial"/>
                <w:b/>
                <w:sz w:val="18"/>
                <w:szCs w:val="18"/>
                <w:lang w:val="en-US"/>
              </w:rPr>
              <w:t>Power</w:t>
            </w:r>
            <w:r w:rsidRPr="005F0D19" w:rsidR="006D6572">
              <w:rPr>
                <w:rFonts w:eastAsia="Calibri" w:cs="Arial"/>
                <w:b/>
                <w:sz w:val="18"/>
                <w:szCs w:val="18"/>
                <w:lang w:val="en-US"/>
              </w:rPr>
              <w:t xml:space="preserve"> consumption </w:t>
            </w:r>
            <w:r w:rsidRPr="005F0D19" w:rsidR="006D6572">
              <w:rPr>
                <w:rFonts w:cs="Arial"/>
                <w:b/>
                <w:bCs/>
                <w:sz w:val="18"/>
                <w:szCs w:val="18"/>
                <w:lang w:val="en-US"/>
              </w:rPr>
              <w:t>[W]</w:t>
            </w:r>
          </w:p>
        </w:tc>
        <w:tc>
          <w:tcPr>
            <w:tcW w:w="1608" w:type="dxa"/>
            <w:vAlign w:val="center"/>
          </w:tcPr>
          <w:p w:rsidRPr="005F0D19" w:rsidR="32B363D9" w:rsidP="005F0D19" w:rsidRDefault="006D6572" w14:paraId="79343230" w14:textId="6BBA3E8C">
            <w:pPr>
              <w:spacing w:before="0" w:line="240" w:lineRule="auto"/>
              <w:jc w:val="left"/>
              <w:rPr>
                <w:rFonts w:eastAsia="Calibri" w:cs="Arial"/>
                <w:b/>
                <w:sz w:val="18"/>
                <w:szCs w:val="18"/>
                <w:lang w:val="en-US"/>
              </w:rPr>
            </w:pPr>
            <w:r w:rsidRPr="005F0D19">
              <w:rPr>
                <w:rFonts w:eastAsia="Calibri" w:cs="Arial"/>
                <w:b/>
                <w:sz w:val="18"/>
                <w:szCs w:val="18"/>
                <w:lang w:val="en-US"/>
              </w:rPr>
              <w:t>Quantitiy</w:t>
            </w:r>
          </w:p>
        </w:tc>
        <w:tc>
          <w:tcPr>
            <w:tcW w:w="2532" w:type="dxa"/>
            <w:vAlign w:val="center"/>
          </w:tcPr>
          <w:p w:rsidRPr="005F0D19" w:rsidR="32B363D9" w:rsidP="005F0D19" w:rsidRDefault="003218EF" w14:paraId="28CF3D53" w14:textId="59146C3A">
            <w:pPr>
              <w:spacing w:before="0" w:line="240" w:lineRule="auto"/>
              <w:jc w:val="left"/>
              <w:rPr>
                <w:rFonts w:eastAsia="Calibri" w:cs="Arial"/>
                <w:b/>
                <w:sz w:val="18"/>
                <w:szCs w:val="18"/>
                <w:lang w:val="en-US"/>
              </w:rPr>
            </w:pPr>
            <w:r w:rsidRPr="005F0D19">
              <w:rPr>
                <w:rFonts w:cs="Arial"/>
                <w:b/>
                <w:bCs/>
                <w:sz w:val="18"/>
                <w:szCs w:val="18"/>
                <w:lang w:val="en-US"/>
              </w:rPr>
              <w:t>Photo</w:t>
            </w:r>
          </w:p>
        </w:tc>
      </w:tr>
      <w:tr w:rsidR="32B363D9" w:rsidTr="005F0D19" w14:paraId="5538936E" w14:textId="77777777">
        <w:trPr>
          <w:trHeight w:val="397"/>
        </w:trPr>
        <w:tc>
          <w:tcPr>
            <w:tcW w:w="2385" w:type="dxa"/>
            <w:vAlign w:val="center"/>
          </w:tcPr>
          <w:p w:rsidRPr="005F0D19" w:rsidR="32B363D9" w:rsidP="005F0D19" w:rsidRDefault="32B363D9" w14:paraId="27C38A94" w14:textId="34F13DB8">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Stax™ Disposable Depth Filter System</w:t>
            </w:r>
          </w:p>
        </w:tc>
        <w:tc>
          <w:tcPr>
            <w:tcW w:w="1721" w:type="dxa"/>
            <w:vAlign w:val="center"/>
          </w:tcPr>
          <w:p w:rsidRPr="005F0D19" w:rsidR="32B363D9" w:rsidP="005F0D19" w:rsidRDefault="32B363D9" w14:paraId="63B501AA" w14:textId="55A3DF5B">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 xml:space="preserve">0.80 x 1.15 x 1.94 </w:t>
            </w:r>
          </w:p>
        </w:tc>
        <w:tc>
          <w:tcPr>
            <w:tcW w:w="1369" w:type="dxa"/>
            <w:vAlign w:val="center"/>
          </w:tcPr>
          <w:p w:rsidRPr="005F0D19" w:rsidR="32B363D9" w:rsidP="005F0D19" w:rsidRDefault="32B363D9" w14:paraId="5921E09A" w14:textId="66F00EEB">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w:t>
            </w:r>
          </w:p>
        </w:tc>
        <w:tc>
          <w:tcPr>
            <w:tcW w:w="1608" w:type="dxa"/>
            <w:vAlign w:val="center"/>
          </w:tcPr>
          <w:p w:rsidRPr="005F0D19" w:rsidR="32B363D9" w:rsidP="005F0D19" w:rsidRDefault="32B363D9" w14:paraId="6A5AA7D1" w14:textId="63479A8A">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w:t>
            </w:r>
          </w:p>
        </w:tc>
        <w:tc>
          <w:tcPr>
            <w:tcW w:w="2532" w:type="dxa"/>
            <w:vAlign w:val="center"/>
          </w:tcPr>
          <w:p w:rsidRPr="005F0D19" w:rsidR="32B363D9" w:rsidP="005F0D19" w:rsidRDefault="32B363D9" w14:paraId="2D1FC80E" w14:textId="59CCFB7A">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02C1AD3B" wp14:editId="677B10BF">
                  <wp:extent cx="1457325" cy="1457325"/>
                  <wp:effectExtent l="0" t="0" r="0" b="0"/>
                  <wp:docPr id="1082923385" name="Picture 1082923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457325" cy="1457325"/>
                          </a:xfrm>
                          <a:prstGeom prst="rect">
                            <a:avLst/>
                          </a:prstGeom>
                        </pic:spPr>
                      </pic:pic>
                    </a:graphicData>
                  </a:graphic>
                </wp:inline>
              </w:drawing>
            </w:r>
          </w:p>
        </w:tc>
      </w:tr>
      <w:tr w:rsidR="32B363D9" w:rsidTr="005F0D19" w14:paraId="099DCE42" w14:textId="77777777">
        <w:trPr>
          <w:trHeight w:val="397"/>
        </w:trPr>
        <w:tc>
          <w:tcPr>
            <w:tcW w:w="2385" w:type="dxa"/>
            <w:vAlign w:val="center"/>
          </w:tcPr>
          <w:p w:rsidRPr="005F0D19" w:rsidR="32B363D9" w:rsidP="005F0D19" w:rsidRDefault="32B363D9" w14:paraId="1061EB60" w14:textId="06DA0E31">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Allegro MVP Single-use system with Watson Marlow pump</w:t>
            </w:r>
          </w:p>
        </w:tc>
        <w:tc>
          <w:tcPr>
            <w:tcW w:w="1721" w:type="dxa"/>
            <w:vAlign w:val="center"/>
          </w:tcPr>
          <w:p w:rsidRPr="005F0D19" w:rsidR="32B363D9" w:rsidP="005F0D19" w:rsidRDefault="32B363D9" w14:paraId="57B7C5CB" w14:textId="49B4F9E4">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0.96 x 1.28 x 1.13</w:t>
            </w:r>
          </w:p>
        </w:tc>
        <w:tc>
          <w:tcPr>
            <w:tcW w:w="1369" w:type="dxa"/>
            <w:vAlign w:val="center"/>
          </w:tcPr>
          <w:p w:rsidRPr="005F0D19" w:rsidR="32B363D9" w:rsidP="005F0D19" w:rsidRDefault="006D6572" w14:paraId="4796DCE3" w14:textId="00BB2236">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w:t>
            </w:r>
          </w:p>
        </w:tc>
        <w:tc>
          <w:tcPr>
            <w:tcW w:w="1608" w:type="dxa"/>
            <w:vAlign w:val="center"/>
          </w:tcPr>
          <w:p w:rsidRPr="005F0D19" w:rsidR="32B363D9" w:rsidP="005F0D19" w:rsidRDefault="32B363D9" w14:paraId="78B6E3B1" w14:textId="097ED8D6">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w:t>
            </w:r>
          </w:p>
        </w:tc>
        <w:tc>
          <w:tcPr>
            <w:tcW w:w="2532" w:type="dxa"/>
            <w:vAlign w:val="center"/>
          </w:tcPr>
          <w:p w:rsidRPr="005F0D19" w:rsidR="32B363D9" w:rsidP="005F0D19" w:rsidRDefault="32B363D9" w14:paraId="171BE437" w14:textId="6750771D">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190A8CA3" wp14:editId="231CF4CE">
                  <wp:extent cx="1276350" cy="12763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1276350" cy="1276350"/>
                          </a:xfrm>
                          <a:prstGeom prst="rect">
                            <a:avLst/>
                          </a:prstGeom>
                        </pic:spPr>
                      </pic:pic>
                    </a:graphicData>
                  </a:graphic>
                </wp:inline>
              </w:drawing>
            </w:r>
          </w:p>
        </w:tc>
      </w:tr>
      <w:tr w:rsidR="32B363D9" w:rsidTr="005F0D19" w14:paraId="6237C07D" w14:textId="77777777">
        <w:trPr>
          <w:trHeight w:val="397"/>
        </w:trPr>
        <w:tc>
          <w:tcPr>
            <w:tcW w:w="2385" w:type="dxa"/>
            <w:vAlign w:val="center"/>
          </w:tcPr>
          <w:p w:rsidRPr="005F0D19" w:rsidR="32B363D9" w:rsidP="005F0D19" w:rsidRDefault="32B363D9" w14:paraId="71730DA3" w14:textId="64262BD4">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Allegro™ 3D</w:t>
            </w:r>
            <w:r w:rsidRPr="005F0D19" w:rsidR="00A25927">
              <w:rPr>
                <w:rFonts w:ascii="Arial" w:hAnsi="Arial" w:cs="Arial" w:eastAsiaTheme="minorHAnsi"/>
                <w:sz w:val="18"/>
                <w:szCs w:val="18"/>
                <w:lang w:val="en-US" w:eastAsia="en-US"/>
              </w:rPr>
              <w:br/>
            </w:r>
            <w:r w:rsidRPr="005F0D19">
              <w:rPr>
                <w:rFonts w:ascii="Arial" w:hAnsi="Arial" w:cs="Arial" w:eastAsiaTheme="minorHAnsi"/>
                <w:sz w:val="18"/>
                <w:szCs w:val="18"/>
                <w:lang w:val="en-US" w:eastAsia="en-US"/>
              </w:rPr>
              <w:t>2000 L Modular</w:t>
            </w:r>
            <w:r w:rsidRPr="005F0D19" w:rsidR="00A25927">
              <w:rPr>
                <w:rFonts w:ascii="Arial" w:hAnsi="Arial" w:cs="Arial" w:eastAsiaTheme="minorHAnsi"/>
                <w:sz w:val="18"/>
                <w:szCs w:val="18"/>
                <w:lang w:val="en-US" w:eastAsia="en-US"/>
              </w:rPr>
              <w:br/>
            </w:r>
            <w:r w:rsidRPr="005F0D19">
              <w:rPr>
                <w:rFonts w:ascii="Arial" w:hAnsi="Arial" w:cs="Arial" w:eastAsiaTheme="minorHAnsi"/>
                <w:sz w:val="18"/>
                <w:szCs w:val="18"/>
                <w:lang w:val="en-US" w:eastAsia="en-US"/>
              </w:rPr>
              <w:t>Tote</w:t>
            </w:r>
          </w:p>
          <w:p w:rsidRPr="005F0D19" w:rsidR="32B363D9" w:rsidP="005F0D19" w:rsidRDefault="32B363D9" w14:paraId="71D55490" w14:textId="76CDFF81">
            <w:pPr>
              <w:pStyle w:val="color-primary"/>
              <w:spacing w:before="0" w:beforeAutospacing="0" w:after="0" w:afterAutospacing="0"/>
              <w:rPr>
                <w:rFonts w:ascii="Arial" w:hAnsi="Arial" w:cs="Arial" w:eastAsiaTheme="minorHAnsi"/>
                <w:sz w:val="18"/>
                <w:szCs w:val="18"/>
                <w:lang w:val="en-US" w:eastAsia="en-US"/>
              </w:rPr>
            </w:pPr>
          </w:p>
        </w:tc>
        <w:tc>
          <w:tcPr>
            <w:tcW w:w="1721" w:type="dxa"/>
            <w:vAlign w:val="center"/>
          </w:tcPr>
          <w:p w:rsidRPr="005F0D19" w:rsidR="32B363D9" w:rsidP="005F0D19" w:rsidRDefault="32B363D9" w14:paraId="40E64DC1" w14:textId="7826B170">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26 x 1.07 x 3.01</w:t>
            </w:r>
          </w:p>
          <w:p w:rsidRPr="005F0D19" w:rsidR="32B363D9" w:rsidP="005F0D19" w:rsidRDefault="32B363D9" w14:paraId="35E65228" w14:textId="19076B89">
            <w:pPr>
              <w:pStyle w:val="color-primary"/>
              <w:spacing w:before="0" w:beforeAutospacing="0" w:after="0" w:afterAutospacing="0"/>
              <w:rPr>
                <w:rFonts w:ascii="Arial" w:hAnsi="Arial" w:cs="Arial" w:eastAsiaTheme="minorHAnsi"/>
                <w:sz w:val="18"/>
                <w:szCs w:val="18"/>
                <w:lang w:val="en-US" w:eastAsia="en-US"/>
              </w:rPr>
            </w:pPr>
          </w:p>
        </w:tc>
        <w:tc>
          <w:tcPr>
            <w:tcW w:w="1369" w:type="dxa"/>
            <w:vAlign w:val="center"/>
          </w:tcPr>
          <w:p w:rsidRPr="005F0D19" w:rsidR="32B363D9" w:rsidP="005F0D19" w:rsidRDefault="32B363D9" w14:paraId="152CC9DD" w14:textId="3D808E29">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w:t>
            </w:r>
          </w:p>
        </w:tc>
        <w:tc>
          <w:tcPr>
            <w:tcW w:w="1608" w:type="dxa"/>
            <w:vAlign w:val="center"/>
          </w:tcPr>
          <w:p w:rsidRPr="005F0D19" w:rsidR="32B363D9" w:rsidP="005F0D19" w:rsidRDefault="32B363D9" w14:paraId="6E30058B" w14:textId="76EC1F75">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w:t>
            </w:r>
          </w:p>
        </w:tc>
        <w:tc>
          <w:tcPr>
            <w:tcW w:w="2532" w:type="dxa"/>
            <w:vAlign w:val="center"/>
          </w:tcPr>
          <w:p w:rsidRPr="005F0D19" w:rsidR="32B363D9" w:rsidP="005F0D19" w:rsidRDefault="32B363D9" w14:paraId="0D84D588" w14:textId="6A70140A">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3F9205E4" wp14:editId="1C1C035F">
                  <wp:extent cx="971550" cy="971550"/>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971550" cy="971550"/>
                          </a:xfrm>
                          <a:prstGeom prst="rect">
                            <a:avLst/>
                          </a:prstGeom>
                        </pic:spPr>
                      </pic:pic>
                    </a:graphicData>
                  </a:graphic>
                </wp:inline>
              </w:drawing>
            </w:r>
          </w:p>
        </w:tc>
      </w:tr>
      <w:tr w:rsidR="32B363D9" w:rsidTr="005F0D19" w14:paraId="2FF69789" w14:textId="77777777">
        <w:trPr>
          <w:trHeight w:val="397"/>
        </w:trPr>
        <w:tc>
          <w:tcPr>
            <w:tcW w:w="2385" w:type="dxa"/>
            <w:vAlign w:val="center"/>
          </w:tcPr>
          <w:p w:rsidRPr="005F0D19" w:rsidR="32B363D9" w:rsidP="005F0D19" w:rsidRDefault="32B363D9" w14:paraId="7EF1C18B" w14:textId="5D1ABC04">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Biohazard trash</w:t>
            </w:r>
          </w:p>
        </w:tc>
        <w:tc>
          <w:tcPr>
            <w:tcW w:w="1721" w:type="dxa"/>
            <w:vAlign w:val="center"/>
          </w:tcPr>
          <w:p w:rsidRPr="005F0D19" w:rsidR="32B363D9" w:rsidP="005F0D19" w:rsidRDefault="32B363D9" w14:paraId="0909FF17" w14:textId="0006D5E3">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 xml:space="preserve">0.4 x 0.67 x 0.33 </w:t>
            </w:r>
          </w:p>
        </w:tc>
        <w:tc>
          <w:tcPr>
            <w:tcW w:w="1369" w:type="dxa"/>
            <w:vAlign w:val="center"/>
          </w:tcPr>
          <w:p w:rsidRPr="005F0D19" w:rsidR="32B363D9" w:rsidP="005F0D19" w:rsidRDefault="32B363D9" w14:paraId="513F0D36" w14:textId="0703658E">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w:t>
            </w:r>
          </w:p>
        </w:tc>
        <w:tc>
          <w:tcPr>
            <w:tcW w:w="1608" w:type="dxa"/>
            <w:vAlign w:val="center"/>
          </w:tcPr>
          <w:p w:rsidRPr="005F0D19" w:rsidR="32B363D9" w:rsidP="005F0D19" w:rsidRDefault="32B363D9" w14:paraId="7CEF561F" w14:textId="2BF3BE4E">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w:t>
            </w:r>
          </w:p>
        </w:tc>
        <w:tc>
          <w:tcPr>
            <w:tcW w:w="2532" w:type="dxa"/>
            <w:vAlign w:val="center"/>
          </w:tcPr>
          <w:p w:rsidRPr="005F0D19" w:rsidR="32B363D9" w:rsidP="005F0D19" w:rsidRDefault="32B363D9" w14:paraId="5DD03FB1" w14:textId="70D98A0E">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596BC14F" wp14:editId="37B450E9">
                  <wp:extent cx="1085850" cy="10953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85850" cy="1095375"/>
                          </a:xfrm>
                          <a:prstGeom prst="rect">
                            <a:avLst/>
                          </a:prstGeom>
                        </pic:spPr>
                      </pic:pic>
                    </a:graphicData>
                  </a:graphic>
                </wp:inline>
              </w:drawing>
            </w:r>
          </w:p>
        </w:tc>
      </w:tr>
      <w:tr w:rsidR="32B363D9" w:rsidTr="005F0D19" w14:paraId="5CD4FB22" w14:textId="77777777">
        <w:trPr>
          <w:trHeight w:val="397"/>
        </w:trPr>
        <w:tc>
          <w:tcPr>
            <w:tcW w:w="2385" w:type="dxa"/>
            <w:vAlign w:val="center"/>
          </w:tcPr>
          <w:p w:rsidRPr="005F0D19" w:rsidR="32B363D9" w:rsidP="005F0D19" w:rsidRDefault="32B363D9" w14:paraId="29ED8DED" w14:textId="6902ACB3">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Stock Shelves</w:t>
            </w:r>
          </w:p>
        </w:tc>
        <w:tc>
          <w:tcPr>
            <w:tcW w:w="1721" w:type="dxa"/>
            <w:vAlign w:val="center"/>
          </w:tcPr>
          <w:p w:rsidRPr="005F0D19" w:rsidR="32B363D9" w:rsidP="005F0D19" w:rsidRDefault="32B363D9" w14:paraId="6C43ED0F" w14:textId="747CBC2C">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 xml:space="preserve">1.40 x 0.30 x 2.00 </w:t>
            </w:r>
          </w:p>
          <w:p w:rsidRPr="005F0D19" w:rsidR="32B363D9" w:rsidP="005F0D19" w:rsidRDefault="32B363D9" w14:paraId="15FAF2BF" w14:textId="4E377DDC">
            <w:pPr>
              <w:pStyle w:val="color-primary"/>
              <w:spacing w:before="0" w:beforeAutospacing="0" w:after="0" w:afterAutospacing="0"/>
              <w:rPr>
                <w:rFonts w:ascii="Arial" w:hAnsi="Arial" w:cs="Arial" w:eastAsiaTheme="minorHAnsi"/>
                <w:sz w:val="18"/>
                <w:szCs w:val="18"/>
                <w:lang w:val="en-US" w:eastAsia="en-US"/>
              </w:rPr>
            </w:pPr>
          </w:p>
        </w:tc>
        <w:tc>
          <w:tcPr>
            <w:tcW w:w="1369" w:type="dxa"/>
            <w:vAlign w:val="center"/>
          </w:tcPr>
          <w:p w:rsidRPr="005F0D19" w:rsidR="32B363D9" w:rsidP="005F0D19" w:rsidRDefault="32B363D9" w14:paraId="6D3BF87F" w14:textId="44449D00">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w:t>
            </w:r>
          </w:p>
        </w:tc>
        <w:tc>
          <w:tcPr>
            <w:tcW w:w="1608" w:type="dxa"/>
            <w:vAlign w:val="center"/>
          </w:tcPr>
          <w:p w:rsidRPr="005F0D19" w:rsidR="32B363D9" w:rsidP="005F0D19" w:rsidRDefault="32B363D9" w14:paraId="1B077E94" w14:textId="74817F6D">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1</w:t>
            </w:r>
          </w:p>
        </w:tc>
        <w:tc>
          <w:tcPr>
            <w:tcW w:w="2532" w:type="dxa"/>
            <w:vAlign w:val="center"/>
          </w:tcPr>
          <w:p w:rsidRPr="005F0D19" w:rsidR="32B363D9" w:rsidP="005F0D19" w:rsidRDefault="32B363D9" w14:paraId="20E47D84" w14:textId="09DECA10">
            <w:pPr>
              <w:spacing w:before="0" w:line="240" w:lineRule="auto"/>
              <w:jc w:val="left"/>
              <w:rPr>
                <w:rFonts w:ascii="Calibri" w:hAnsi="Calibri" w:eastAsia="Calibri" w:cs="Calibri"/>
                <w:color w:val="000000" w:themeColor="text1"/>
                <w:sz w:val="18"/>
                <w:szCs w:val="18"/>
              </w:rPr>
            </w:pPr>
            <w:r w:rsidRPr="005F0D19">
              <w:rPr>
                <w:noProof/>
                <w:sz w:val="18"/>
                <w:szCs w:val="18"/>
              </w:rPr>
              <w:drawing>
                <wp:inline distT="0" distB="0" distL="0" distR="0" wp14:anchorId="42BD1183" wp14:editId="108B050A">
                  <wp:extent cx="1066800" cy="139065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1066800" cy="1390650"/>
                          </a:xfrm>
                          <a:prstGeom prst="rect">
                            <a:avLst/>
                          </a:prstGeom>
                        </pic:spPr>
                      </pic:pic>
                    </a:graphicData>
                  </a:graphic>
                </wp:inline>
              </w:drawing>
            </w:r>
          </w:p>
        </w:tc>
      </w:tr>
    </w:tbl>
    <w:p w:rsidR="00A21B7D" w:rsidRDefault="00A21B7D" w14:paraId="17EA5685" w14:textId="77777777">
      <w:pPr>
        <w:spacing w:before="0" w:after="160" w:line="259" w:lineRule="auto"/>
        <w:jc w:val="left"/>
        <w:rPr>
          <w:lang w:val="en-GB"/>
        </w:rPr>
      </w:pPr>
      <w:r>
        <w:rPr>
          <w:lang w:val="en-GB"/>
        </w:rPr>
        <w:br w:type="page"/>
      </w:r>
    </w:p>
    <w:p w:rsidRPr="0027210F" w:rsidR="00E85524" w:rsidP="006049C5" w:rsidRDefault="002F0A32" w14:paraId="434BCAFB" w14:textId="15572FC4">
      <w:pPr>
        <w:pStyle w:val="berschrift1"/>
      </w:pPr>
      <w:bookmarkStart w:name="_Toc94787043" w:id="206"/>
      <w:bookmarkStart w:name="_Toc95410084" w:id="207"/>
      <w:bookmarkStart w:name="_Ref95989798" w:id="208"/>
      <w:bookmarkStart w:name="_Toc96002263" w:id="209"/>
      <w:bookmarkStart w:name="_Toc96002650" w:id="210"/>
      <w:bookmarkStart w:name="_Toc96025237" w:id="211"/>
      <w:bookmarkStart w:name="_Toc96072210" w:id="212"/>
      <w:r w:rsidRPr="0027210F">
        <w:lastRenderedPageBreak/>
        <w:t>Downstream Process</w:t>
      </w:r>
      <w:bookmarkEnd w:id="206"/>
      <w:bookmarkEnd w:id="207"/>
      <w:bookmarkEnd w:id="208"/>
      <w:bookmarkEnd w:id="209"/>
      <w:bookmarkEnd w:id="210"/>
      <w:bookmarkEnd w:id="211"/>
      <w:bookmarkEnd w:id="212"/>
    </w:p>
    <w:p w:rsidR="004D7BF7" w:rsidP="006049C5" w:rsidRDefault="004D7BF7" w14:paraId="22B6F363" w14:textId="010D5B7D">
      <w:pPr>
        <w:pStyle w:val="berschrift2"/>
      </w:pPr>
      <w:bookmarkStart w:name="_Toc94787044" w:id="213"/>
      <w:bookmarkStart w:name="_Toc95410085" w:id="214"/>
      <w:bookmarkStart w:name="_Toc96002264" w:id="215"/>
      <w:bookmarkStart w:name="_Toc96002651" w:id="216"/>
      <w:bookmarkStart w:name="_Toc96025238" w:id="217"/>
      <w:bookmarkStart w:name="_Toc96072211" w:id="218"/>
      <w:r>
        <w:t>Introduction</w:t>
      </w:r>
      <w:bookmarkEnd w:id="213"/>
      <w:bookmarkEnd w:id="214"/>
      <w:bookmarkEnd w:id="215"/>
      <w:bookmarkEnd w:id="216"/>
      <w:bookmarkEnd w:id="217"/>
      <w:bookmarkEnd w:id="218"/>
    </w:p>
    <w:p w:rsidR="007375A7" w:rsidP="007375A7" w:rsidRDefault="007375A7" w14:paraId="699BB699" w14:textId="626735B5">
      <w:pPr>
        <w:rPr>
          <w:lang w:val="en-GB"/>
        </w:rPr>
      </w:pPr>
      <w:r w:rsidRPr="00575C9E">
        <w:rPr>
          <w:lang w:val="en-GB"/>
        </w:rPr>
        <w:t>The downstream process</w:t>
      </w:r>
      <w:r>
        <w:rPr>
          <w:lang w:val="en-GB"/>
        </w:rPr>
        <w:t xml:space="preserve"> (DSP)</w:t>
      </w:r>
      <w:r w:rsidRPr="00575C9E">
        <w:rPr>
          <w:lang w:val="en-GB"/>
        </w:rPr>
        <w:t xml:space="preserve"> is the second important step of the core manufacturing process</w:t>
      </w:r>
      <w:r>
        <w:rPr>
          <w:lang w:val="en-GB"/>
        </w:rPr>
        <w:t xml:space="preserve"> and it </w:t>
      </w:r>
      <w:r w:rsidRPr="00575C9E">
        <w:rPr>
          <w:lang w:val="en-GB"/>
        </w:rPr>
        <w:t>aim</w:t>
      </w:r>
      <w:r>
        <w:rPr>
          <w:lang w:val="en-GB"/>
        </w:rPr>
        <w:t>s</w:t>
      </w:r>
      <w:r w:rsidRPr="00575C9E">
        <w:rPr>
          <w:lang w:val="en-GB"/>
        </w:rPr>
        <w:t xml:space="preserve"> to render the product to its final bulk formation. For this purpose, the clarified product </w:t>
      </w:r>
      <w:r>
        <w:rPr>
          <w:lang w:val="en-GB"/>
        </w:rPr>
        <w:t xml:space="preserve">is </w:t>
      </w:r>
      <w:r w:rsidRPr="00575C9E">
        <w:rPr>
          <w:lang w:val="en-GB"/>
        </w:rPr>
        <w:t>isolated, concentrated and polished in several steps and then packed in closed</w:t>
      </w:r>
      <w:r>
        <w:rPr>
          <w:lang w:val="en-GB"/>
        </w:rPr>
        <w:t xml:space="preserve"> and </w:t>
      </w:r>
      <w:r w:rsidRPr="00575C9E">
        <w:rPr>
          <w:lang w:val="en-GB"/>
        </w:rPr>
        <w:t xml:space="preserve">transportable containers for fill-finish activities </w:t>
      </w:r>
      <w:r w:rsidR="00E66DB3">
        <w:rPr>
          <w:lang w:val="en-GB"/>
        </w:rPr>
        <w:fldChar w:fldCharType="begin"/>
      </w:r>
      <w:r w:rsidR="00CD0FA7">
        <w:rPr>
          <w:lang w:val="en-GB"/>
        </w:rPr>
        <w:instrText xml:space="preserve"> ADDIN ZOTERO_ITEM CSL_CITATION {"citationID":"S23726Gn","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E66DB3">
        <w:rPr>
          <w:lang w:val="en-GB"/>
        </w:rPr>
        <w:fldChar w:fldCharType="separate"/>
      </w:r>
      <w:r w:rsidRPr="00066926" w:rsidR="00E66DB3">
        <w:rPr>
          <w:rFonts w:cs="Arial"/>
          <w:lang w:val="en-GB"/>
        </w:rPr>
        <w:t>(Joseph, 2018)</w:t>
      </w:r>
      <w:r w:rsidR="00E66DB3">
        <w:rPr>
          <w:lang w:val="en-GB"/>
        </w:rPr>
        <w:fldChar w:fldCharType="end"/>
      </w:r>
      <w:r w:rsidR="00E66DB3">
        <w:rPr>
          <w:lang w:val="en-GB"/>
        </w:rPr>
        <w:t>.</w:t>
      </w:r>
    </w:p>
    <w:p w:rsidR="00571AD2" w:rsidP="005F0D19" w:rsidRDefault="007375A7" w14:paraId="00A35E3F" w14:textId="34AE4479">
      <w:pPr>
        <w:rPr>
          <w:lang w:val="en-GB"/>
        </w:rPr>
      </w:pPr>
      <w:bookmarkStart w:name="_Toc94787045" w:id="219"/>
      <w:r>
        <w:rPr>
          <w:lang w:val="en-GB"/>
        </w:rPr>
        <w:t xml:space="preserve">For this case study work it was decided to physically segregate the main downstream activities in two separate </w:t>
      </w:r>
      <w:r w:rsidRPr="00344E23">
        <w:rPr>
          <w:lang w:val="en-GB"/>
        </w:rPr>
        <w:t>suites</w:t>
      </w:r>
      <w:r>
        <w:rPr>
          <w:lang w:val="en-GB"/>
        </w:rPr>
        <w:t xml:space="preserve">, one for all activities prior to the virus filtration (nanofiltration) and one for all following activities, such as diafiltration, ultrafiltration and bulk filling. </w:t>
      </w:r>
      <w:r w:rsidRPr="00777B06">
        <w:rPr>
          <w:lang w:val="en-GB"/>
        </w:rPr>
        <w:t xml:space="preserve">To highlight the separation, the rooms were labelled </w:t>
      </w:r>
      <w:r>
        <w:rPr>
          <w:lang w:val="en-GB"/>
        </w:rPr>
        <w:t xml:space="preserve">as </w:t>
      </w:r>
      <w:r w:rsidRPr="00777B06">
        <w:rPr>
          <w:lang w:val="en-GB"/>
        </w:rPr>
        <w:t>'DSP V+' and 'DSP V-', both corresponding to cleanroom class C.</w:t>
      </w:r>
      <w:r>
        <w:rPr>
          <w:lang w:val="en-GB"/>
        </w:rPr>
        <w:t xml:space="preserve"> </w:t>
      </w:r>
      <w:r w:rsidRPr="00571AD2" w:rsidR="00571AD2">
        <w:rPr>
          <w:lang w:val="en-GB"/>
        </w:rPr>
        <w:t>The rationale</w:t>
      </w:r>
      <w:r>
        <w:rPr>
          <w:lang w:val="en-GB"/>
        </w:rPr>
        <w:t xml:space="preserve"> for this design is to avoid any cross-contamination of the post-viral process material with potentially contaminated pre-viral material. </w:t>
      </w:r>
      <w:r w:rsidRPr="000F6502">
        <w:rPr>
          <w:lang w:val="en-GB"/>
        </w:rPr>
        <w:t>The filled product is then fed through material lock</w:t>
      </w:r>
      <w:r w:rsidR="00571AD2">
        <w:rPr>
          <w:lang w:val="en-GB"/>
        </w:rPr>
        <w:t>s</w:t>
      </w:r>
      <w:r w:rsidRPr="000F6502">
        <w:rPr>
          <w:lang w:val="en-GB"/>
        </w:rPr>
        <w:t xml:space="preserve"> into a CNC </w:t>
      </w:r>
      <w:r>
        <w:rPr>
          <w:lang w:val="en-GB"/>
        </w:rPr>
        <w:t>room</w:t>
      </w:r>
      <w:r w:rsidRPr="000F6502">
        <w:rPr>
          <w:lang w:val="en-GB"/>
        </w:rPr>
        <w:t xml:space="preserve"> for bulk freezing before being stored in an adjacent storage room.</w:t>
      </w:r>
      <w:r>
        <w:rPr>
          <w:lang w:val="en-GB"/>
        </w:rPr>
        <w:t xml:space="preserve"> Further p</w:t>
      </w:r>
      <w:r w:rsidRPr="008B2025">
        <w:rPr>
          <w:lang w:val="en-GB"/>
        </w:rPr>
        <w:t>rocess support activities</w:t>
      </w:r>
      <w:r>
        <w:rPr>
          <w:lang w:val="en-GB"/>
        </w:rPr>
        <w:t>, such as washing clean and staging,</w:t>
      </w:r>
      <w:r w:rsidRPr="008B2025">
        <w:rPr>
          <w:lang w:val="en-GB"/>
        </w:rPr>
        <w:t xml:space="preserve"> are to take place in a separate </w:t>
      </w:r>
      <w:r>
        <w:rPr>
          <w:lang w:val="en-GB"/>
        </w:rPr>
        <w:t>c</w:t>
      </w:r>
      <w:r w:rsidRPr="008B2025">
        <w:rPr>
          <w:lang w:val="en-GB"/>
        </w:rPr>
        <w:t>lass D clean</w:t>
      </w:r>
      <w:r>
        <w:rPr>
          <w:lang w:val="en-GB"/>
        </w:rPr>
        <w:t>ing</w:t>
      </w:r>
      <w:r w:rsidRPr="008B2025">
        <w:rPr>
          <w:lang w:val="en-GB"/>
        </w:rPr>
        <w:t xml:space="preserve"> room adjacent to the DSP V+ room.</w:t>
      </w:r>
      <w:r>
        <w:rPr>
          <w:lang w:val="en-GB"/>
        </w:rPr>
        <w:t xml:space="preserve"> </w:t>
      </w:r>
      <w:r w:rsidRPr="007C03A0">
        <w:rPr>
          <w:lang w:val="en-GB"/>
        </w:rPr>
        <w:t>The DSP is constantly monitored by three full-time staff members, two of whom work primarily in the pre</w:t>
      </w:r>
      <w:r>
        <w:rPr>
          <w:lang w:val="en-GB"/>
        </w:rPr>
        <w:t>-</w:t>
      </w:r>
      <w:r w:rsidRPr="007C03A0">
        <w:rPr>
          <w:lang w:val="en-GB"/>
        </w:rPr>
        <w:t>viral</w:t>
      </w:r>
      <w:r>
        <w:rPr>
          <w:lang w:val="en-GB"/>
        </w:rPr>
        <w:t xml:space="preserve"> </w:t>
      </w:r>
      <w:r w:rsidRPr="007C03A0">
        <w:rPr>
          <w:lang w:val="en-GB"/>
        </w:rPr>
        <w:t>and one in the post</w:t>
      </w:r>
      <w:r>
        <w:rPr>
          <w:lang w:val="en-GB"/>
        </w:rPr>
        <w:t>-</w:t>
      </w:r>
      <w:r w:rsidRPr="007C03A0">
        <w:rPr>
          <w:lang w:val="en-GB"/>
        </w:rPr>
        <w:t>viral</w:t>
      </w:r>
      <w:r>
        <w:rPr>
          <w:lang w:val="en-GB"/>
        </w:rPr>
        <w:t xml:space="preserve"> filtration </w:t>
      </w:r>
      <w:r w:rsidRPr="007C03A0">
        <w:rPr>
          <w:lang w:val="en-GB"/>
        </w:rPr>
        <w:t>zone</w:t>
      </w:r>
      <w:r>
        <w:rPr>
          <w:lang w:val="en-GB"/>
        </w:rPr>
        <w:t xml:space="preserve">. </w:t>
      </w:r>
      <w:r w:rsidRPr="000A296C">
        <w:rPr>
          <w:lang w:val="en-GB"/>
        </w:rPr>
        <w:t xml:space="preserve">The following subchapters provide more in-depth information on the process, the premises and the equipment used in </w:t>
      </w:r>
      <w:r>
        <w:rPr>
          <w:lang w:val="en-GB"/>
        </w:rPr>
        <w:t xml:space="preserve">DSP. </w:t>
      </w:r>
    </w:p>
    <w:p w:rsidR="004D7BF7" w:rsidP="006049C5" w:rsidRDefault="004D7BF7" w14:paraId="59301F98" w14:textId="77D2295E">
      <w:pPr>
        <w:pStyle w:val="berschrift2"/>
      </w:pPr>
      <w:bookmarkStart w:name="_Toc95410086" w:id="220"/>
      <w:bookmarkStart w:name="_Toc96002265" w:id="221"/>
      <w:bookmarkStart w:name="_Toc96002652" w:id="222"/>
      <w:bookmarkStart w:name="_Toc96025239" w:id="223"/>
      <w:bookmarkStart w:name="_Toc96072212" w:id="224"/>
      <w:r>
        <w:t xml:space="preserve">Plant on a </w:t>
      </w:r>
      <w:r w:rsidRPr="00BE2780">
        <w:t>page</w:t>
      </w:r>
      <w:bookmarkEnd w:id="219"/>
      <w:bookmarkEnd w:id="220"/>
      <w:bookmarkEnd w:id="221"/>
      <w:bookmarkEnd w:id="222"/>
      <w:bookmarkEnd w:id="223"/>
      <w:bookmarkEnd w:id="224"/>
    </w:p>
    <w:p w:rsidRPr="00904877" w:rsidR="00180E17" w:rsidP="00180E17" w:rsidRDefault="00446E6E" w14:paraId="6249BF81" w14:textId="04A0474E">
      <w:pPr>
        <w:rPr>
          <w:lang w:val="en-GB"/>
        </w:rPr>
      </w:pPr>
      <w:r>
        <w:rPr>
          <w:rFonts w:cstheme="minorBidi"/>
          <w:lang w:val="en-GB"/>
        </w:rPr>
        <w:t>The</w:t>
      </w:r>
      <w:r w:rsidR="00F97D1C">
        <w:rPr>
          <w:rFonts w:cstheme="minorBidi"/>
          <w:lang w:val="en-GB"/>
        </w:rPr>
        <w:t xml:space="preserve"> </w:t>
      </w:r>
      <w:r w:rsidR="00F97D1C">
        <w:rPr>
          <w:rFonts w:cstheme="minorBidi"/>
          <w:lang w:val="en-GB"/>
        </w:rPr>
        <w:fldChar w:fldCharType="begin"/>
      </w:r>
      <w:r w:rsidR="00F97D1C">
        <w:rPr>
          <w:rFonts w:cstheme="minorBidi"/>
          <w:lang w:val="en-GB"/>
        </w:rPr>
        <w:instrText xml:space="preserve"> REF _Ref95947943 \h </w:instrText>
      </w:r>
      <w:r w:rsidR="00F97D1C">
        <w:rPr>
          <w:rFonts w:cstheme="minorBidi"/>
          <w:lang w:val="en-GB"/>
        </w:rPr>
      </w:r>
      <w:r w:rsidR="00F97D1C">
        <w:rPr>
          <w:rFonts w:cstheme="minorBidi"/>
          <w:lang w:val="en-GB"/>
        </w:rPr>
        <w:fldChar w:fldCharType="separate"/>
      </w:r>
      <w:r w:rsidRPr="00F97D1C" w:rsidR="00B35361">
        <w:rPr>
          <w:lang w:val="en-US"/>
        </w:rPr>
        <w:t xml:space="preserve">Figure </w:t>
      </w:r>
      <w:r w:rsidR="00B35361">
        <w:rPr>
          <w:noProof/>
          <w:lang w:val="en-US"/>
        </w:rPr>
        <w:t>16</w:t>
      </w:r>
      <w:r w:rsidR="00F97D1C">
        <w:rPr>
          <w:rFonts w:cstheme="minorBidi"/>
          <w:lang w:val="en-GB"/>
        </w:rPr>
        <w:fldChar w:fldCharType="end"/>
      </w:r>
      <w:r w:rsidR="00F97D1C">
        <w:rPr>
          <w:rFonts w:cstheme="minorBidi"/>
          <w:lang w:val="en-GB"/>
        </w:rPr>
        <w:t xml:space="preserve"> </w:t>
      </w:r>
      <w:r>
        <w:rPr>
          <w:rFonts w:cstheme="minorBidi"/>
          <w:lang w:val="en-GB"/>
        </w:rPr>
        <w:t>shows</w:t>
      </w:r>
      <w:r w:rsidRPr="0ADCD784" w:rsidR="00180E17">
        <w:rPr>
          <w:rFonts w:cstheme="minorBidi"/>
          <w:lang w:val="en-GB"/>
        </w:rPr>
        <w:t xml:space="preserve"> the plant on a page</w:t>
      </w:r>
      <w:r>
        <w:rPr>
          <w:rFonts w:cstheme="minorBidi"/>
          <w:lang w:val="en-GB"/>
        </w:rPr>
        <w:t xml:space="preserve"> for</w:t>
      </w:r>
      <w:r w:rsidRPr="0ADCD784" w:rsidR="00180E17">
        <w:rPr>
          <w:rFonts w:cstheme="minorBidi"/>
          <w:lang w:val="en-GB"/>
        </w:rPr>
        <w:t xml:space="preserve"> the DSP. </w:t>
      </w:r>
      <w:r w:rsidR="005A1FDE">
        <w:rPr>
          <w:rFonts w:cstheme="minorBidi"/>
          <w:lang w:val="en-GB"/>
        </w:rPr>
        <w:t>The</w:t>
      </w:r>
      <w:r w:rsidRPr="0ADCD784" w:rsidR="00180E17">
        <w:rPr>
          <w:rFonts w:cstheme="minorBidi"/>
          <w:lang w:val="en-GB"/>
        </w:rPr>
        <w:t xml:space="preserve"> layout </w:t>
      </w:r>
      <w:r w:rsidR="005A1FDE">
        <w:rPr>
          <w:rFonts w:cstheme="minorBidi"/>
          <w:lang w:val="en-GB"/>
        </w:rPr>
        <w:t>was created</w:t>
      </w:r>
      <w:r w:rsidRPr="0ADCD784" w:rsidR="00180E17">
        <w:rPr>
          <w:rFonts w:cstheme="minorBidi"/>
          <w:lang w:val="en-GB"/>
        </w:rPr>
        <w:t xml:space="preserve"> based on the occupancy list and the </w:t>
      </w:r>
      <w:r w:rsidR="00584246">
        <w:rPr>
          <w:rFonts w:cstheme="minorBidi"/>
          <w:lang w:val="en-GB"/>
        </w:rPr>
        <w:t xml:space="preserve">provided </w:t>
      </w:r>
      <w:r w:rsidRPr="0ADCD784" w:rsidR="00180E17">
        <w:rPr>
          <w:rFonts w:cstheme="minorBidi"/>
          <w:lang w:val="en-GB"/>
        </w:rPr>
        <w:t xml:space="preserve">process description. </w:t>
      </w:r>
      <w:r w:rsidR="00584246">
        <w:rPr>
          <w:rFonts w:cstheme="minorBidi"/>
          <w:lang w:val="en-GB"/>
        </w:rPr>
        <w:t xml:space="preserve">After </w:t>
      </w:r>
      <w:r w:rsidRPr="0ADCD784" w:rsidR="00180E17">
        <w:rPr>
          <w:rFonts w:cstheme="minorBidi"/>
          <w:lang w:val="en-GB"/>
        </w:rPr>
        <w:t>harvest</w:t>
      </w:r>
      <w:r w:rsidR="005A1FDE">
        <w:rPr>
          <w:rFonts w:cstheme="minorBidi"/>
          <w:lang w:val="en-GB"/>
        </w:rPr>
        <w:t xml:space="preserve">ing </w:t>
      </w:r>
      <w:r w:rsidR="00584246">
        <w:rPr>
          <w:rFonts w:cstheme="minorBidi"/>
          <w:lang w:val="en-GB"/>
        </w:rPr>
        <w:t>t</w:t>
      </w:r>
      <w:r w:rsidRPr="0ADCD784" w:rsidR="00584246">
        <w:rPr>
          <w:rFonts w:cstheme="minorBidi"/>
          <w:lang w:val="en-GB"/>
        </w:rPr>
        <w:t xml:space="preserve">he </w:t>
      </w:r>
      <w:r w:rsidRPr="0ADCD784" w:rsidR="00180E17">
        <w:rPr>
          <w:rFonts w:cstheme="minorBidi"/>
          <w:lang w:val="en-GB"/>
        </w:rPr>
        <w:t>product will be transported in a mobile tote to the DSP V+ room</w:t>
      </w:r>
      <w:r w:rsidR="000262E5">
        <w:rPr>
          <w:rFonts w:cstheme="minorBidi"/>
          <w:lang w:val="en-GB"/>
        </w:rPr>
        <w:t>, where it makes</w:t>
      </w:r>
      <w:r w:rsidR="00522B54">
        <w:rPr>
          <w:rFonts w:cstheme="minorBidi"/>
          <w:lang w:val="en-GB"/>
        </w:rPr>
        <w:t xml:space="preserve"> its journey </w:t>
      </w:r>
      <w:r w:rsidR="008C7FD1">
        <w:rPr>
          <w:rFonts w:cstheme="minorBidi"/>
          <w:lang w:val="en-GB"/>
        </w:rPr>
        <w:t>t</w:t>
      </w:r>
      <w:r w:rsidRPr="008C7FD1" w:rsidR="008C7FD1">
        <w:rPr>
          <w:rFonts w:cstheme="minorBidi"/>
          <w:lang w:val="en-GB"/>
        </w:rPr>
        <w:t>hrough the</w:t>
      </w:r>
      <w:r w:rsidR="00522B54">
        <w:rPr>
          <w:rFonts w:cstheme="minorBidi"/>
          <w:lang w:val="en-GB"/>
        </w:rPr>
        <w:t xml:space="preserve"> </w:t>
      </w:r>
      <w:r w:rsidR="009F3F3F">
        <w:rPr>
          <w:rFonts w:cstheme="minorBidi"/>
          <w:lang w:val="en-GB"/>
        </w:rPr>
        <w:t>subsequent</w:t>
      </w:r>
      <w:r w:rsidR="00584246">
        <w:rPr>
          <w:rFonts w:cstheme="minorBidi"/>
          <w:lang w:val="en-GB"/>
        </w:rPr>
        <w:t xml:space="preserve"> </w:t>
      </w:r>
      <w:r w:rsidR="002225A0">
        <w:rPr>
          <w:rFonts w:cstheme="minorBidi"/>
          <w:lang w:val="en-GB"/>
        </w:rPr>
        <w:t xml:space="preserve">purification </w:t>
      </w:r>
      <w:r w:rsidR="009F3F3F">
        <w:rPr>
          <w:rFonts w:cstheme="minorBidi"/>
          <w:lang w:val="en-GB"/>
        </w:rPr>
        <w:t>steps</w:t>
      </w:r>
      <w:r w:rsidRPr="0ADCD784" w:rsidR="00180E17">
        <w:rPr>
          <w:rFonts w:cstheme="minorBidi"/>
          <w:lang w:val="en-GB"/>
        </w:rPr>
        <w:t xml:space="preserve">. </w:t>
      </w:r>
      <w:r w:rsidR="00584246">
        <w:rPr>
          <w:rFonts w:cstheme="minorBidi"/>
          <w:lang w:val="en-GB"/>
        </w:rPr>
        <w:t>Upon completion of the</w:t>
      </w:r>
      <w:r w:rsidRPr="0ADCD784" w:rsidR="00180E17">
        <w:rPr>
          <w:rFonts w:cstheme="minorBidi"/>
          <w:lang w:val="en-GB"/>
        </w:rPr>
        <w:t xml:space="preserve"> nanofiltration, the </w:t>
      </w:r>
      <w:r w:rsidR="008C7FD1">
        <w:rPr>
          <w:rFonts w:cstheme="minorBidi"/>
          <w:lang w:val="en-GB"/>
        </w:rPr>
        <w:t>material</w:t>
      </w:r>
      <w:r w:rsidRPr="0ADCD784" w:rsidR="00180E17">
        <w:rPr>
          <w:rFonts w:cstheme="minorBidi"/>
          <w:lang w:val="en-GB"/>
        </w:rPr>
        <w:t xml:space="preserve"> is </w:t>
      </w:r>
      <w:r w:rsidR="005A1FDE">
        <w:rPr>
          <w:rFonts w:cstheme="minorBidi"/>
          <w:lang w:val="en-GB"/>
        </w:rPr>
        <w:t>then</w:t>
      </w:r>
      <w:r w:rsidRPr="0ADCD784" w:rsidR="00180E17">
        <w:rPr>
          <w:rFonts w:cstheme="minorBidi"/>
          <w:lang w:val="en-GB"/>
        </w:rPr>
        <w:t xml:space="preserve"> transferred into the DSP V- room</w:t>
      </w:r>
      <w:r w:rsidR="00E54EED">
        <w:rPr>
          <w:rFonts w:cstheme="minorBidi"/>
          <w:lang w:val="en-GB"/>
        </w:rPr>
        <w:t xml:space="preserve"> </w:t>
      </w:r>
      <w:r w:rsidR="008C7FD1">
        <w:rPr>
          <w:rFonts w:cstheme="minorBidi"/>
          <w:lang w:val="en-GB"/>
        </w:rPr>
        <w:t xml:space="preserve">for </w:t>
      </w:r>
      <w:r w:rsidR="00ED3027">
        <w:rPr>
          <w:rFonts w:cstheme="minorBidi"/>
          <w:lang w:val="en-GB"/>
        </w:rPr>
        <w:t>ultra-/dia</w:t>
      </w:r>
      <w:r w:rsidR="00202539">
        <w:rPr>
          <w:rFonts w:cstheme="minorBidi"/>
          <w:lang w:val="en-GB"/>
        </w:rPr>
        <w:t>filtration</w:t>
      </w:r>
      <w:r w:rsidR="00113AAB">
        <w:rPr>
          <w:rFonts w:cstheme="minorBidi"/>
          <w:lang w:val="en-GB"/>
        </w:rPr>
        <w:t xml:space="preserve"> (UF/DF)</w:t>
      </w:r>
      <w:r w:rsidR="00631BE2">
        <w:rPr>
          <w:rFonts w:cstheme="minorBidi"/>
          <w:lang w:val="en-GB"/>
        </w:rPr>
        <w:t xml:space="preserve"> and</w:t>
      </w:r>
      <w:r w:rsidR="008C7FD1">
        <w:rPr>
          <w:rFonts w:cstheme="minorBidi"/>
          <w:lang w:val="en-GB"/>
        </w:rPr>
        <w:t xml:space="preserve"> </w:t>
      </w:r>
      <w:r w:rsidR="0025339B">
        <w:rPr>
          <w:rFonts w:cstheme="minorBidi"/>
          <w:lang w:val="en-GB"/>
        </w:rPr>
        <w:t>filling</w:t>
      </w:r>
      <w:r w:rsidRPr="0ADCD784" w:rsidR="00180E17">
        <w:rPr>
          <w:rFonts w:cstheme="minorBidi"/>
          <w:lang w:val="en-GB"/>
        </w:rPr>
        <w:t xml:space="preserve">. </w:t>
      </w:r>
      <w:r w:rsidR="00D9385D">
        <w:rPr>
          <w:rFonts w:cstheme="minorBidi"/>
          <w:lang w:val="en-GB"/>
        </w:rPr>
        <w:t>Most</w:t>
      </w:r>
      <w:r w:rsidRPr="0ADCD784" w:rsidR="00180E17">
        <w:rPr>
          <w:rFonts w:cstheme="minorBidi"/>
          <w:lang w:val="en-GB"/>
        </w:rPr>
        <w:t xml:space="preserve"> </w:t>
      </w:r>
      <w:r w:rsidR="00113AAB">
        <w:rPr>
          <w:rFonts w:cstheme="minorBidi"/>
          <w:lang w:val="en-GB"/>
        </w:rPr>
        <w:t>activities</w:t>
      </w:r>
      <w:r w:rsidR="000A3CFC">
        <w:rPr>
          <w:rFonts w:cstheme="minorBidi"/>
          <w:lang w:val="en-GB"/>
        </w:rPr>
        <w:t xml:space="preserve"> in </w:t>
      </w:r>
      <w:r w:rsidR="00113AAB">
        <w:rPr>
          <w:rFonts w:cstheme="minorBidi"/>
          <w:lang w:val="en-GB"/>
        </w:rPr>
        <w:t xml:space="preserve">the </w:t>
      </w:r>
      <w:r w:rsidR="000A3CFC">
        <w:rPr>
          <w:rFonts w:cstheme="minorBidi"/>
          <w:lang w:val="en-GB"/>
        </w:rPr>
        <w:t xml:space="preserve">DSP </w:t>
      </w:r>
      <w:r w:rsidR="00113AAB">
        <w:rPr>
          <w:rFonts w:cstheme="minorBidi"/>
          <w:lang w:val="en-GB"/>
        </w:rPr>
        <w:t>re</w:t>
      </w:r>
      <w:r w:rsidR="00E75519">
        <w:rPr>
          <w:rFonts w:cstheme="minorBidi"/>
          <w:lang w:val="en-GB"/>
        </w:rPr>
        <w:t xml:space="preserve">quire buffers, which are </w:t>
      </w:r>
      <w:r w:rsidR="000A3CFC">
        <w:rPr>
          <w:rFonts w:cstheme="minorBidi"/>
          <w:lang w:val="en-GB"/>
        </w:rPr>
        <w:t>provided as concentrates from the buffer suites</w:t>
      </w:r>
      <w:r w:rsidR="00A74306">
        <w:rPr>
          <w:rFonts w:cstheme="minorBidi"/>
          <w:lang w:val="en-GB"/>
        </w:rPr>
        <w:t xml:space="preserve"> and </w:t>
      </w:r>
      <w:r w:rsidRPr="0ADCD784" w:rsidR="00180E17">
        <w:rPr>
          <w:rFonts w:cstheme="minorBidi"/>
          <w:lang w:val="en-GB"/>
        </w:rPr>
        <w:t xml:space="preserve">pumped through the wall into the DSP rooms via aseptic connections. </w:t>
      </w:r>
      <w:r w:rsidR="00725B08">
        <w:rPr>
          <w:rFonts w:cstheme="minorBidi"/>
          <w:lang w:val="en-GB"/>
        </w:rPr>
        <w:t>The concentrates are</w:t>
      </w:r>
      <w:r w:rsidRPr="0ADCD784" w:rsidR="00180E17">
        <w:rPr>
          <w:rFonts w:cstheme="minorBidi"/>
          <w:lang w:val="en-GB"/>
        </w:rPr>
        <w:t xml:space="preserve"> diluted</w:t>
      </w:r>
      <w:r w:rsidR="00725B08">
        <w:rPr>
          <w:rFonts w:cstheme="minorBidi"/>
          <w:lang w:val="en-GB"/>
        </w:rPr>
        <w:t xml:space="preserve"> </w:t>
      </w:r>
      <w:r w:rsidRPr="005A1FDE" w:rsidR="00725B08">
        <w:rPr>
          <w:rFonts w:cstheme="minorBidi"/>
          <w:i/>
          <w:iCs/>
          <w:lang w:val="en-GB"/>
        </w:rPr>
        <w:t>in-situ</w:t>
      </w:r>
      <w:r w:rsidR="00725B08">
        <w:rPr>
          <w:rFonts w:cstheme="minorBidi"/>
          <w:lang w:val="en-GB"/>
        </w:rPr>
        <w:t xml:space="preserve"> to the </w:t>
      </w:r>
      <w:r w:rsidR="000A3CFC">
        <w:rPr>
          <w:rFonts w:cstheme="minorBidi"/>
          <w:lang w:val="en-GB"/>
        </w:rPr>
        <w:t>respective working concentrations</w:t>
      </w:r>
      <w:r w:rsidR="00725B08">
        <w:rPr>
          <w:rFonts w:cstheme="minorBidi"/>
          <w:lang w:val="en-GB"/>
        </w:rPr>
        <w:t xml:space="preserve"> </w:t>
      </w:r>
      <w:r w:rsidR="00AB1CDD">
        <w:rPr>
          <w:rFonts w:cstheme="minorBidi"/>
          <w:lang w:val="en-GB"/>
        </w:rPr>
        <w:t xml:space="preserve">using a </w:t>
      </w:r>
      <w:r w:rsidRPr="0ADCD784" w:rsidR="00AB1CDD">
        <w:rPr>
          <w:rFonts w:cstheme="minorBidi"/>
          <w:lang w:val="en-GB"/>
        </w:rPr>
        <w:t>buffer management system</w:t>
      </w:r>
      <w:r w:rsidR="00AB1CDD">
        <w:rPr>
          <w:rFonts w:cstheme="minorBidi"/>
          <w:lang w:val="en-GB"/>
        </w:rPr>
        <w:t xml:space="preserve">. Such a </w:t>
      </w:r>
      <w:r w:rsidR="00C86689">
        <w:rPr>
          <w:rFonts w:cstheme="minorBidi"/>
          <w:lang w:val="en-GB"/>
        </w:rPr>
        <w:t>set-up</w:t>
      </w:r>
      <w:r w:rsidR="002E1DA9">
        <w:rPr>
          <w:rFonts w:cstheme="minorBidi"/>
          <w:lang w:val="en-GB"/>
        </w:rPr>
        <w:t xml:space="preserve"> </w:t>
      </w:r>
      <w:r w:rsidR="00C86689">
        <w:rPr>
          <w:rFonts w:cstheme="minorBidi"/>
          <w:lang w:val="en-GB"/>
        </w:rPr>
        <w:t>allows</w:t>
      </w:r>
      <w:r w:rsidR="00AB1CDD">
        <w:rPr>
          <w:rFonts w:cstheme="minorBidi"/>
          <w:lang w:val="en-GB"/>
        </w:rPr>
        <w:t xml:space="preserve"> </w:t>
      </w:r>
      <w:r w:rsidRPr="0ADCD784" w:rsidR="00180E17">
        <w:rPr>
          <w:rFonts w:cstheme="minorBidi"/>
          <w:lang w:val="en-GB"/>
        </w:rPr>
        <w:t xml:space="preserve">buffers </w:t>
      </w:r>
      <w:r w:rsidR="00C86689">
        <w:rPr>
          <w:rFonts w:cstheme="minorBidi"/>
          <w:lang w:val="en-GB"/>
        </w:rPr>
        <w:t>to be ready</w:t>
      </w:r>
      <w:r w:rsidRPr="0ADCD784" w:rsidR="00180E17">
        <w:rPr>
          <w:rFonts w:cstheme="minorBidi"/>
          <w:lang w:val="en-GB"/>
        </w:rPr>
        <w:t xml:space="preserve"> on demand </w:t>
      </w:r>
      <w:r w:rsidR="002E1DA9">
        <w:rPr>
          <w:rFonts w:cstheme="minorBidi"/>
          <w:lang w:val="en-GB"/>
        </w:rPr>
        <w:t xml:space="preserve">and </w:t>
      </w:r>
      <w:r w:rsidR="000D75B5">
        <w:rPr>
          <w:rFonts w:cstheme="minorBidi"/>
          <w:lang w:val="en-GB"/>
        </w:rPr>
        <w:t>mitigates the risk of</w:t>
      </w:r>
      <w:r w:rsidR="006D3DE4">
        <w:rPr>
          <w:rFonts w:cstheme="minorBidi"/>
          <w:lang w:val="en-GB"/>
        </w:rPr>
        <w:t xml:space="preserve"> introducing contaminates </w:t>
      </w:r>
      <w:r w:rsidR="000A6017">
        <w:rPr>
          <w:rFonts w:cstheme="minorBidi"/>
          <w:lang w:val="en-GB"/>
        </w:rPr>
        <w:t xml:space="preserve">through </w:t>
      </w:r>
      <w:r w:rsidR="00A11336">
        <w:rPr>
          <w:rFonts w:cstheme="minorBidi"/>
          <w:lang w:val="en-GB"/>
        </w:rPr>
        <w:t>needless buffer handling and transport</w:t>
      </w:r>
      <w:r w:rsidRPr="0ADCD784" w:rsidR="00180E17">
        <w:rPr>
          <w:rFonts w:cstheme="minorBidi"/>
          <w:lang w:val="en-GB"/>
        </w:rPr>
        <w:t xml:space="preserve">. On the plant on a </w:t>
      </w:r>
      <w:r w:rsidR="00D87943">
        <w:rPr>
          <w:rFonts w:cstheme="minorBidi"/>
          <w:lang w:val="en-GB"/>
        </w:rPr>
        <w:t>p</w:t>
      </w:r>
      <w:r w:rsidRPr="0ADCD784" w:rsidR="00180E17">
        <w:rPr>
          <w:rFonts w:cstheme="minorBidi"/>
          <w:lang w:val="en-GB"/>
        </w:rPr>
        <w:t xml:space="preserve">age, the </w:t>
      </w:r>
      <w:r w:rsidR="00A11336">
        <w:rPr>
          <w:rFonts w:cstheme="minorBidi"/>
          <w:lang w:val="en-GB"/>
        </w:rPr>
        <w:t xml:space="preserve">buffer </w:t>
      </w:r>
      <w:r w:rsidRPr="0ADCD784" w:rsidR="00180E17">
        <w:rPr>
          <w:rFonts w:cstheme="minorBidi"/>
          <w:lang w:val="en-GB"/>
        </w:rPr>
        <w:t>management system</w:t>
      </w:r>
      <w:r w:rsidR="00C86689">
        <w:rPr>
          <w:rFonts w:cstheme="minorBidi"/>
          <w:lang w:val="en-GB"/>
        </w:rPr>
        <w:t>s</w:t>
      </w:r>
      <w:r w:rsidR="00A11336">
        <w:rPr>
          <w:rFonts w:cstheme="minorBidi"/>
          <w:lang w:val="en-GB"/>
        </w:rPr>
        <w:t xml:space="preserve"> are visualized as</w:t>
      </w:r>
      <w:r w:rsidRPr="0ADCD784" w:rsidR="00180E17">
        <w:rPr>
          <w:rFonts w:cstheme="minorBidi"/>
          <w:lang w:val="en-GB"/>
        </w:rPr>
        <w:t xml:space="preserve"> mixing valve</w:t>
      </w:r>
      <w:r w:rsidR="00C86689">
        <w:rPr>
          <w:rFonts w:cstheme="minorBidi"/>
          <w:lang w:val="en-GB"/>
        </w:rPr>
        <w:t>s</w:t>
      </w:r>
      <w:r w:rsidR="0023034F">
        <w:rPr>
          <w:rFonts w:cstheme="minorBidi"/>
          <w:lang w:val="en-GB"/>
        </w:rPr>
        <w:t xml:space="preserve">, </w:t>
      </w:r>
      <w:r w:rsidR="00EC0729">
        <w:rPr>
          <w:rFonts w:cstheme="minorBidi"/>
          <w:lang w:val="en-GB"/>
        </w:rPr>
        <w:t>which</w:t>
      </w:r>
      <w:r w:rsidR="00C86689">
        <w:rPr>
          <w:rFonts w:cstheme="minorBidi"/>
          <w:lang w:val="en-GB"/>
        </w:rPr>
        <w:t xml:space="preserve"> </w:t>
      </w:r>
      <w:r w:rsidR="00937FAA">
        <w:rPr>
          <w:rFonts w:cstheme="minorBidi"/>
          <w:lang w:val="en-GB"/>
        </w:rPr>
        <w:t>are connected</w:t>
      </w:r>
      <w:r w:rsidRPr="0ADCD784" w:rsidR="00180E17">
        <w:rPr>
          <w:rFonts w:cstheme="minorBidi"/>
          <w:lang w:val="en-GB"/>
        </w:rPr>
        <w:t xml:space="preserve"> </w:t>
      </w:r>
      <w:r w:rsidR="00937FAA">
        <w:rPr>
          <w:rFonts w:cstheme="minorBidi"/>
          <w:lang w:val="en-GB"/>
        </w:rPr>
        <w:t>to</w:t>
      </w:r>
      <w:r w:rsidRPr="0ADCD784" w:rsidR="00180E17">
        <w:rPr>
          <w:rFonts w:cstheme="minorBidi"/>
          <w:lang w:val="en-GB"/>
        </w:rPr>
        <w:t xml:space="preserve"> multiple unit operations. </w:t>
      </w:r>
      <w:r w:rsidRPr="003E2C79" w:rsidR="003E2C79">
        <w:rPr>
          <w:rFonts w:cstheme="minorBidi"/>
          <w:lang w:val="en-GB"/>
        </w:rPr>
        <w:t>However</w:t>
      </w:r>
      <w:r w:rsidRPr="0ADCD784" w:rsidR="00180E17">
        <w:rPr>
          <w:rFonts w:cstheme="minorBidi"/>
          <w:lang w:val="en-GB"/>
        </w:rPr>
        <w:t xml:space="preserve">, there </w:t>
      </w:r>
      <w:r w:rsidR="003610B1">
        <w:rPr>
          <w:rFonts w:cstheme="minorBidi"/>
          <w:lang w:val="en-GB"/>
        </w:rPr>
        <w:t>are</w:t>
      </w:r>
      <w:r w:rsidRPr="0ADCD784" w:rsidR="00180E17">
        <w:rPr>
          <w:rFonts w:cstheme="minorBidi"/>
          <w:lang w:val="en-GB"/>
        </w:rPr>
        <w:t xml:space="preserve"> separate ÄKTA </w:t>
      </w:r>
      <w:r w:rsidR="003610B1">
        <w:rPr>
          <w:rFonts w:cstheme="minorBidi"/>
          <w:lang w:val="en-GB"/>
        </w:rPr>
        <w:t>systems</w:t>
      </w:r>
      <w:r w:rsidRPr="003E2C79" w:rsidR="003E2C79">
        <w:rPr>
          <w:rFonts w:cstheme="minorBidi"/>
          <w:lang w:val="en-GB"/>
        </w:rPr>
        <w:t xml:space="preserve"> for each chromatography </w:t>
      </w:r>
      <w:r w:rsidR="000669A5">
        <w:rPr>
          <w:rFonts w:cstheme="minorBidi"/>
          <w:lang w:val="en-GB"/>
        </w:rPr>
        <w:t xml:space="preserve">step, </w:t>
      </w:r>
      <w:r w:rsidRPr="0ADCD784" w:rsidR="00180E17">
        <w:rPr>
          <w:rFonts w:cstheme="minorBidi"/>
          <w:lang w:val="en-GB"/>
        </w:rPr>
        <w:t xml:space="preserve">to increase reproducibility and </w:t>
      </w:r>
      <w:r w:rsidR="00C86689">
        <w:rPr>
          <w:rFonts w:cstheme="minorBidi"/>
          <w:lang w:val="en-GB"/>
        </w:rPr>
        <w:t>flexibility</w:t>
      </w:r>
      <w:r w:rsidRPr="0ADCD784" w:rsidR="00180E17">
        <w:rPr>
          <w:rFonts w:cstheme="minorBidi"/>
          <w:lang w:val="en-GB"/>
        </w:rPr>
        <w:t xml:space="preserve">. A detailed process description </w:t>
      </w:r>
      <w:r w:rsidR="00C86689">
        <w:rPr>
          <w:rFonts w:cstheme="minorBidi"/>
          <w:lang w:val="en-GB"/>
        </w:rPr>
        <w:t>is provided in the next subchapter</w:t>
      </w:r>
      <w:r w:rsidR="000A3CFC">
        <w:rPr>
          <w:rFonts w:cstheme="minorBidi"/>
          <w:lang w:val="en-GB"/>
        </w:rPr>
        <w:t xml:space="preserve">. </w:t>
      </w:r>
    </w:p>
    <w:p w:rsidR="00F97D1C" w:rsidP="00F97D1C" w:rsidRDefault="00A93548" w14:paraId="20A2AC8B" w14:textId="29FDF805">
      <w:pPr>
        <w:keepNext/>
      </w:pPr>
      <w:r w:rsidRPr="00937613">
        <w:rPr>
          <w:noProof/>
        </w:rPr>
        <w:lastRenderedPageBreak/>
        <w:drawing>
          <wp:inline distT="0" distB="0" distL="0" distR="0" wp14:anchorId="0F209290" wp14:editId="6FA3615F">
            <wp:extent cx="5760720" cy="4625340"/>
            <wp:effectExtent l="0" t="0" r="0" b="0"/>
            <wp:docPr id="1682005908" name="Grafik 1682005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720" cy="4625340"/>
                    </a:xfrm>
                    <a:prstGeom prst="rect">
                      <a:avLst/>
                    </a:prstGeom>
                    <a:noFill/>
                    <a:ln>
                      <a:noFill/>
                    </a:ln>
                  </pic:spPr>
                </pic:pic>
              </a:graphicData>
            </a:graphic>
          </wp:inline>
        </w:drawing>
      </w:r>
    </w:p>
    <w:p w:rsidR="00EA2B9D" w:rsidP="00EA2B9D" w:rsidRDefault="00F97D1C" w14:paraId="47F67E31" w14:textId="4A0B8746">
      <w:pPr>
        <w:pStyle w:val="Beschriftung"/>
        <w:spacing w:after="0"/>
        <w:rPr>
          <w:lang w:val="en-US"/>
        </w:rPr>
      </w:pPr>
      <w:bookmarkStart w:name="_Ref95947943" w:id="225"/>
      <w:bookmarkStart w:name="_Toc96025281" w:id="226"/>
      <w:bookmarkStart w:name="_Toc96072181" w:id="227"/>
      <w:r w:rsidRPr="00F97D1C">
        <w:rPr>
          <w:lang w:val="en-US"/>
        </w:rPr>
        <w:t xml:space="preserve">Figure </w:t>
      </w:r>
      <w:r>
        <w:fldChar w:fldCharType="begin"/>
      </w:r>
      <w:r w:rsidRPr="00F97D1C">
        <w:rPr>
          <w:lang w:val="en-US"/>
        </w:rPr>
        <w:instrText xml:space="preserve"> SEQ Figure \* ARABIC </w:instrText>
      </w:r>
      <w:r>
        <w:fldChar w:fldCharType="separate"/>
      </w:r>
      <w:r w:rsidR="00B35361">
        <w:rPr>
          <w:noProof/>
          <w:lang w:val="en-US"/>
        </w:rPr>
        <w:t>16</w:t>
      </w:r>
      <w:r>
        <w:fldChar w:fldCharType="end"/>
      </w:r>
      <w:bookmarkEnd w:id="225"/>
      <w:r w:rsidRPr="00F97D1C">
        <w:rPr>
          <w:lang w:val="en-US"/>
        </w:rPr>
        <w:t xml:space="preserve">: </w:t>
      </w:r>
      <w:r w:rsidR="00EA2B9D">
        <w:rPr>
          <w:lang w:val="en-US"/>
        </w:rPr>
        <w:t xml:space="preserve">DSP </w:t>
      </w:r>
      <w:r w:rsidR="00A728E7">
        <w:rPr>
          <w:lang w:val="en-US"/>
        </w:rPr>
        <w:t>P</w:t>
      </w:r>
      <w:r w:rsidRPr="00180E17">
        <w:rPr>
          <w:lang w:val="en-US"/>
        </w:rPr>
        <w:t xml:space="preserve">lant on a </w:t>
      </w:r>
      <w:r w:rsidR="00EA2B9D">
        <w:rPr>
          <w:lang w:val="en-US"/>
        </w:rPr>
        <w:t>p</w:t>
      </w:r>
      <w:r>
        <w:rPr>
          <w:lang w:val="en-US"/>
        </w:rPr>
        <w:t>age</w:t>
      </w:r>
      <w:r w:rsidR="00EA2B9D">
        <w:rPr>
          <w:lang w:val="en-US"/>
        </w:rPr>
        <w:t>.</w:t>
      </w:r>
      <w:bookmarkEnd w:id="226"/>
      <w:bookmarkEnd w:id="227"/>
      <w:r w:rsidR="00EA2B9D">
        <w:rPr>
          <w:lang w:val="en-US"/>
        </w:rPr>
        <w:t xml:space="preserve"> </w:t>
      </w:r>
    </w:p>
    <w:p w:rsidRPr="00046BB1" w:rsidR="000A3CFC" w:rsidP="005F0D19" w:rsidRDefault="00046BB1" w14:paraId="1767C99F" w14:textId="46257AE5">
      <w:pPr>
        <w:pStyle w:val="Beschriftung"/>
        <w:spacing w:after="0"/>
        <w:rPr>
          <w:lang w:val="en-US"/>
        </w:rPr>
      </w:pPr>
      <w:r>
        <w:rPr>
          <w:lang w:val="en-US"/>
        </w:rPr>
        <w:t>There are three buffer management systems</w:t>
      </w:r>
      <w:r w:rsidR="00532BF5">
        <w:rPr>
          <w:lang w:val="en-US"/>
        </w:rPr>
        <w:t>. The first buffer management system</w:t>
      </w:r>
      <w:r w:rsidR="00D354A8">
        <w:rPr>
          <w:lang w:val="en-US"/>
        </w:rPr>
        <w:t xml:space="preserve"> </w:t>
      </w:r>
      <w:r w:rsidR="00532BF5">
        <w:rPr>
          <w:lang w:val="en-US"/>
        </w:rPr>
        <w:t xml:space="preserve">(1, orange) supplies buffers for protein A capture and virus inactivation. </w:t>
      </w:r>
      <w:r w:rsidR="002A2C5D">
        <w:rPr>
          <w:lang w:val="en-US"/>
        </w:rPr>
        <w:t xml:space="preserve">The second buffer management system (2, blue) supplies buffers for </w:t>
      </w:r>
      <w:r w:rsidR="00C52CCB">
        <w:rPr>
          <w:lang w:val="en-US"/>
        </w:rPr>
        <w:t>CEX</w:t>
      </w:r>
      <w:r w:rsidR="00B21335">
        <w:rPr>
          <w:lang w:val="en-US"/>
        </w:rPr>
        <w:t xml:space="preserve"> and AEX. The third buffer management system (3, </w:t>
      </w:r>
      <w:r w:rsidR="002D1A34">
        <w:rPr>
          <w:lang w:val="en-US"/>
        </w:rPr>
        <w:t>green</w:t>
      </w:r>
      <w:r w:rsidR="00B21335">
        <w:rPr>
          <w:lang w:val="en-US"/>
        </w:rPr>
        <w:t>) supplies buffers for DF/UF</w:t>
      </w:r>
      <w:r w:rsidR="002D1A34">
        <w:rPr>
          <w:lang w:val="en-US"/>
        </w:rPr>
        <w:t xml:space="preserve">. The pH adjustment and nanofiltration buffers are provided </w:t>
      </w:r>
      <w:r w:rsidR="008E080E">
        <w:rPr>
          <w:lang w:val="en-US"/>
        </w:rPr>
        <w:t>in</w:t>
      </w:r>
      <w:r w:rsidR="002D1A34">
        <w:rPr>
          <w:lang w:val="en-US"/>
        </w:rPr>
        <w:t xml:space="preserve"> transportable totes </w:t>
      </w:r>
      <w:r w:rsidR="008E080E">
        <w:rPr>
          <w:lang w:val="en-US"/>
        </w:rPr>
        <w:t>to</w:t>
      </w:r>
      <w:r w:rsidR="002D1A34">
        <w:rPr>
          <w:lang w:val="en-US"/>
        </w:rPr>
        <w:t xml:space="preserve"> the DSP suites. </w:t>
      </w:r>
    </w:p>
    <w:p w:rsidR="004D7BF7" w:rsidP="006049C5" w:rsidRDefault="004D7BF7" w14:paraId="2638E58F" w14:textId="4999B457">
      <w:pPr>
        <w:pStyle w:val="berschrift2"/>
      </w:pPr>
      <w:bookmarkStart w:name="_Toc94787046" w:id="228"/>
      <w:bookmarkStart w:name="_Toc95410087" w:id="229"/>
      <w:bookmarkStart w:name="_Toc96002266" w:id="230"/>
      <w:bookmarkStart w:name="_Toc96002653" w:id="231"/>
      <w:bookmarkStart w:name="_Toc96025240" w:id="232"/>
      <w:bookmarkStart w:name="_Toc96072213" w:id="233"/>
      <w:r>
        <w:t>Hako Bio room concept</w:t>
      </w:r>
      <w:bookmarkEnd w:id="228"/>
      <w:bookmarkEnd w:id="229"/>
      <w:bookmarkEnd w:id="230"/>
      <w:bookmarkEnd w:id="231"/>
      <w:bookmarkEnd w:id="232"/>
      <w:bookmarkEnd w:id="233"/>
    </w:p>
    <w:p w:rsidRPr="002A6270" w:rsidR="002A6270" w:rsidP="002A6270" w:rsidRDefault="002A6270" w14:paraId="643FF652" w14:textId="0A7187A3">
      <w:pPr>
        <w:rPr>
          <w:lang w:val="en-GB"/>
        </w:rPr>
      </w:pPr>
      <w:r w:rsidRPr="002A6270">
        <w:rPr>
          <w:lang w:val="en-GB"/>
        </w:rPr>
        <w:t xml:space="preserve">One DSP line </w:t>
      </w:r>
      <w:r w:rsidR="00EC2271">
        <w:rPr>
          <w:lang w:val="en-GB"/>
        </w:rPr>
        <w:t>was</w:t>
      </w:r>
      <w:r w:rsidRPr="002A6270">
        <w:rPr>
          <w:lang w:val="en-GB"/>
        </w:rPr>
        <w:t xml:space="preserve"> planned for the purification of all four products, since the sequential USP approach provides a new batch each 3.7 days and the total DSP time is 3.8 days. Therefore, DSP can start processing a new batch as soon as the previous batch is in the </w:t>
      </w:r>
      <w:r w:rsidR="000C6491">
        <w:rPr>
          <w:lang w:val="en-GB"/>
        </w:rPr>
        <w:t>fill</w:t>
      </w:r>
      <w:r w:rsidRPr="002A6270">
        <w:rPr>
          <w:lang w:val="en-GB"/>
        </w:rPr>
        <w:t xml:space="preserve"> and </w:t>
      </w:r>
      <w:r w:rsidR="000C6491">
        <w:rPr>
          <w:lang w:val="en-GB"/>
        </w:rPr>
        <w:t>finish</w:t>
      </w:r>
      <w:r w:rsidRPr="002A6270">
        <w:rPr>
          <w:lang w:val="en-GB"/>
        </w:rPr>
        <w:t xml:space="preserve"> phase. By temporally separating the processes, any contamination between products is avoided.</w:t>
      </w:r>
      <w:r w:rsidR="002F46C5">
        <w:rPr>
          <w:lang w:val="en-GB"/>
        </w:rPr>
        <w:t xml:space="preserve"> The Hako</w:t>
      </w:r>
      <w:r w:rsidR="00217EC5">
        <w:rPr>
          <w:lang w:val="en-GB"/>
        </w:rPr>
        <w:t>B</w:t>
      </w:r>
      <w:r w:rsidR="002F46C5">
        <w:rPr>
          <w:lang w:val="en-GB"/>
        </w:rPr>
        <w:t xml:space="preserve">io </w:t>
      </w:r>
      <w:r w:rsidR="004C6BA8">
        <w:rPr>
          <w:lang w:val="en-GB"/>
        </w:rPr>
        <w:t xml:space="preserve">layout </w:t>
      </w:r>
      <w:r w:rsidR="00217EC5">
        <w:rPr>
          <w:lang w:val="en-GB"/>
        </w:rPr>
        <w:t xml:space="preserve">of the </w:t>
      </w:r>
      <w:r w:rsidR="00C84DCB">
        <w:rPr>
          <w:lang w:val="en-GB"/>
        </w:rPr>
        <w:t>DSP rooms</w:t>
      </w:r>
      <w:r w:rsidR="004C6BA8">
        <w:rPr>
          <w:lang w:val="en-GB"/>
        </w:rPr>
        <w:t xml:space="preserve"> can be found in</w:t>
      </w:r>
      <w:r w:rsidR="00A10D81">
        <w:rPr>
          <w:lang w:val="en-GB"/>
        </w:rPr>
        <w:t xml:space="preserve"> </w:t>
      </w:r>
      <w:r w:rsidR="00A10D81">
        <w:rPr>
          <w:lang w:val="en-GB"/>
        </w:rPr>
        <w:fldChar w:fldCharType="begin"/>
      </w:r>
      <w:r w:rsidR="00A10D81">
        <w:rPr>
          <w:lang w:val="en-GB"/>
        </w:rPr>
        <w:instrText xml:space="preserve"> REF _Ref95944292 \h </w:instrText>
      </w:r>
      <w:r w:rsidR="00A10D81">
        <w:rPr>
          <w:lang w:val="en-GB"/>
        </w:rPr>
      </w:r>
      <w:r w:rsidR="00A10D81">
        <w:rPr>
          <w:lang w:val="en-GB"/>
        </w:rPr>
        <w:fldChar w:fldCharType="separate"/>
      </w:r>
      <w:r w:rsidRPr="003262FD" w:rsidR="00B35361">
        <w:rPr>
          <w:lang w:val="en-US"/>
        </w:rPr>
        <w:t xml:space="preserve">Figure </w:t>
      </w:r>
      <w:r w:rsidR="00B35361">
        <w:rPr>
          <w:noProof/>
          <w:lang w:val="en-US"/>
        </w:rPr>
        <w:t>17</w:t>
      </w:r>
      <w:r w:rsidR="00A10D81">
        <w:rPr>
          <w:lang w:val="en-GB"/>
        </w:rPr>
        <w:fldChar w:fldCharType="end"/>
      </w:r>
      <w:r w:rsidR="004C6BA8">
        <w:rPr>
          <w:lang w:val="en-GB"/>
        </w:rPr>
        <w:t xml:space="preserve">. The </w:t>
      </w:r>
      <w:r w:rsidR="00C84DCB">
        <w:rPr>
          <w:lang w:val="en-GB"/>
        </w:rPr>
        <w:t>material flow is marked as green and the</w:t>
      </w:r>
      <w:r w:rsidR="004C6BA8">
        <w:rPr>
          <w:lang w:val="en-GB"/>
        </w:rPr>
        <w:t xml:space="preserve"> corresponding </w:t>
      </w:r>
      <w:r w:rsidR="00CA40F4">
        <w:rPr>
          <w:lang w:val="en-GB"/>
        </w:rPr>
        <w:t xml:space="preserve">process steps are </w:t>
      </w:r>
      <w:r w:rsidR="00C84DCB">
        <w:rPr>
          <w:lang w:val="en-GB"/>
        </w:rPr>
        <w:t xml:space="preserve">described </w:t>
      </w:r>
      <w:r w:rsidR="00CA40F4">
        <w:rPr>
          <w:lang w:val="en-GB"/>
        </w:rPr>
        <w:t xml:space="preserve">in the following </w:t>
      </w:r>
      <w:r w:rsidR="00C84DCB">
        <w:rPr>
          <w:lang w:val="en-GB"/>
        </w:rPr>
        <w:t>paragraph</w:t>
      </w:r>
      <w:r w:rsidR="00CA40F4">
        <w:rPr>
          <w:lang w:val="en-GB"/>
        </w:rPr>
        <w:t>.</w:t>
      </w:r>
    </w:p>
    <w:p w:rsidRPr="002A6270" w:rsidR="002A6270" w:rsidP="002A6270" w:rsidRDefault="002A6270" w14:paraId="04D99D81" w14:textId="30E3DB56">
      <w:pPr>
        <w:rPr>
          <w:lang w:val="en-GB"/>
        </w:rPr>
      </w:pPr>
      <w:r w:rsidRPr="002A6270">
        <w:rPr>
          <w:lang w:val="en-GB"/>
        </w:rPr>
        <w:t xml:space="preserve">The </w:t>
      </w:r>
      <w:r w:rsidR="00A14143">
        <w:rPr>
          <w:lang w:val="en-GB"/>
        </w:rPr>
        <w:t>harvested</w:t>
      </w:r>
      <w:r w:rsidRPr="002A6270">
        <w:rPr>
          <w:lang w:val="en-GB"/>
        </w:rPr>
        <w:t xml:space="preserve"> product from the upstream processing is transported to the DSP V+ suite </w:t>
      </w:r>
      <w:r w:rsidR="002E25A1">
        <w:rPr>
          <w:lang w:val="en-GB"/>
        </w:rPr>
        <w:t>via a material airlock</w:t>
      </w:r>
      <w:r w:rsidR="00875745">
        <w:rPr>
          <w:lang w:val="en-GB"/>
        </w:rPr>
        <w:t xml:space="preserve"> (1)</w:t>
      </w:r>
      <w:r w:rsidR="002E25A1">
        <w:rPr>
          <w:lang w:val="en-GB"/>
        </w:rPr>
        <w:t xml:space="preserve">. For the first chromatography step (protein A capture) the material is introduced into a </w:t>
      </w:r>
      <w:r w:rsidRPr="0072767D" w:rsidR="002E25A1">
        <w:rPr>
          <w:lang w:val="en-GB"/>
        </w:rPr>
        <w:t xml:space="preserve">ÄKTA™ ready XL </w:t>
      </w:r>
      <w:r w:rsidRPr="0B80B58A" w:rsidR="002E25A1">
        <w:rPr>
          <w:lang w:val="en-GB"/>
        </w:rPr>
        <w:t>system</w:t>
      </w:r>
      <w:r w:rsidR="002E25A1">
        <w:rPr>
          <w:lang w:val="en-GB"/>
        </w:rPr>
        <w:t xml:space="preserve">, which is flushed and washed by </w:t>
      </w:r>
      <w:r w:rsidRPr="0B80B58A" w:rsidR="002E25A1">
        <w:rPr>
          <w:lang w:val="en-GB"/>
        </w:rPr>
        <w:t xml:space="preserve">different buffers provided </w:t>
      </w:r>
      <w:r w:rsidR="00BC7344">
        <w:rPr>
          <w:lang w:val="en-GB"/>
        </w:rPr>
        <w:t>by</w:t>
      </w:r>
      <w:r w:rsidR="002E25A1">
        <w:rPr>
          <w:lang w:val="en-GB"/>
        </w:rPr>
        <w:t xml:space="preserve"> </w:t>
      </w:r>
      <w:r w:rsidRPr="0B80B58A" w:rsidR="002E25A1">
        <w:rPr>
          <w:lang w:val="en-GB"/>
        </w:rPr>
        <w:t>a buffer management system</w:t>
      </w:r>
      <w:r w:rsidR="00032724">
        <w:rPr>
          <w:lang w:val="en-GB"/>
        </w:rPr>
        <w:t xml:space="preserve"> (2)</w:t>
      </w:r>
      <w:r w:rsidRPr="0B80B58A" w:rsidR="002E25A1">
        <w:rPr>
          <w:lang w:val="en-GB"/>
        </w:rPr>
        <w:t xml:space="preserve">. </w:t>
      </w:r>
      <w:r w:rsidR="002E25A1">
        <w:rPr>
          <w:lang w:val="en-GB"/>
        </w:rPr>
        <w:t>T</w:t>
      </w:r>
      <w:r w:rsidRPr="0B80B58A" w:rsidR="002E25A1">
        <w:rPr>
          <w:lang w:val="en-GB"/>
        </w:rPr>
        <w:t xml:space="preserve">he </w:t>
      </w:r>
      <w:r w:rsidR="002E25A1">
        <w:rPr>
          <w:lang w:val="en-GB"/>
        </w:rPr>
        <w:t>eluted and purified product</w:t>
      </w:r>
      <w:r w:rsidRPr="0B80B58A" w:rsidR="002E25A1">
        <w:rPr>
          <w:lang w:val="en-GB"/>
        </w:rPr>
        <w:t xml:space="preserve"> is </w:t>
      </w:r>
      <w:r w:rsidR="002E25A1">
        <w:rPr>
          <w:lang w:val="en-GB"/>
        </w:rPr>
        <w:t>collected in</w:t>
      </w:r>
      <w:r w:rsidRPr="0B80B58A" w:rsidR="002E25A1">
        <w:rPr>
          <w:lang w:val="en-GB"/>
        </w:rPr>
        <w:t xml:space="preserve"> two 2000 L </w:t>
      </w:r>
      <w:r w:rsidR="002E25A1">
        <w:rPr>
          <w:lang w:val="en-GB"/>
        </w:rPr>
        <w:t>tank</w:t>
      </w:r>
      <w:r w:rsidR="00BC7344">
        <w:rPr>
          <w:lang w:val="en-GB"/>
        </w:rPr>
        <w:t>s</w:t>
      </w:r>
      <w:r w:rsidR="00032724">
        <w:rPr>
          <w:lang w:val="en-GB"/>
        </w:rPr>
        <w:t xml:space="preserve"> (3)</w:t>
      </w:r>
      <w:r w:rsidRPr="0B80B58A" w:rsidR="002E25A1">
        <w:rPr>
          <w:lang w:val="en-GB"/>
        </w:rPr>
        <w:t xml:space="preserve">. </w:t>
      </w:r>
      <w:r w:rsidRPr="00353E3B" w:rsidR="002E25A1">
        <w:rPr>
          <w:lang w:val="en-GB"/>
        </w:rPr>
        <w:t xml:space="preserve">The material is then aseptically connected to an </w:t>
      </w:r>
      <w:r w:rsidRPr="0047100A" w:rsidR="002E25A1">
        <w:rPr>
          <w:lang w:val="en-GB"/>
        </w:rPr>
        <w:t>Allegro™ MVP system for virus inactivation, which is also tied to the buffer management system</w:t>
      </w:r>
      <w:r w:rsidR="00032724">
        <w:rPr>
          <w:lang w:val="en-GB"/>
        </w:rPr>
        <w:t xml:space="preserve"> (4)</w:t>
      </w:r>
      <w:r w:rsidRPr="0047100A" w:rsidR="002E25A1">
        <w:rPr>
          <w:lang w:val="en-GB"/>
        </w:rPr>
        <w:t>. The same Allegro™</w:t>
      </w:r>
      <w:r w:rsidRPr="00353E3B" w:rsidR="002E25A1">
        <w:rPr>
          <w:lang w:val="en-GB"/>
        </w:rPr>
        <w:t xml:space="preserve"> MVP system </w:t>
      </w:r>
      <w:r w:rsidR="002E25A1">
        <w:rPr>
          <w:lang w:val="en-GB"/>
        </w:rPr>
        <w:t xml:space="preserve">is used to pump </w:t>
      </w:r>
      <w:r w:rsidR="002E25A1">
        <w:rPr>
          <w:lang w:val="en-GB"/>
        </w:rPr>
        <w:lastRenderedPageBreak/>
        <w:t xml:space="preserve">the virus inactivated product through three interconnected </w:t>
      </w:r>
      <w:r w:rsidRPr="0B80B58A" w:rsidR="002E25A1">
        <w:rPr>
          <w:lang w:val="en-GB"/>
        </w:rPr>
        <w:t>depth</w:t>
      </w:r>
      <w:r w:rsidR="002E25A1">
        <w:rPr>
          <w:lang w:val="en-GB"/>
        </w:rPr>
        <w:t xml:space="preserve"> filters </w:t>
      </w:r>
      <w:r w:rsidR="000C43C9">
        <w:rPr>
          <w:lang w:val="en-GB"/>
        </w:rPr>
        <w:t xml:space="preserve">containing </w:t>
      </w:r>
      <w:r w:rsidRPr="0B80B58A" w:rsidR="002E25A1">
        <w:rPr>
          <w:lang w:val="en-GB"/>
        </w:rPr>
        <w:t>21 Stax</w:t>
      </w:r>
      <w:r w:rsidR="002E25A1">
        <w:rPr>
          <w:lang w:val="en-GB"/>
        </w:rPr>
        <w:t xml:space="preserve"> </w:t>
      </w:r>
      <w:r w:rsidRPr="000C43C9" w:rsidR="002E25A1">
        <w:rPr>
          <w:lang w:val="en-GB"/>
        </w:rPr>
        <w:t>filters</w:t>
      </w:r>
      <w:r w:rsidR="00220268">
        <w:rPr>
          <w:lang w:val="en-GB"/>
        </w:rPr>
        <w:t xml:space="preserve"> </w:t>
      </w:r>
      <w:r w:rsidR="000C43C9">
        <w:rPr>
          <w:lang w:val="en-GB"/>
        </w:rPr>
        <w:t>with</w:t>
      </w:r>
      <w:r w:rsidRPr="000C43C9" w:rsidR="00220268">
        <w:rPr>
          <w:lang w:val="en-GB"/>
        </w:rPr>
        <w:t xml:space="preserve"> 1m</w:t>
      </w:r>
      <w:r w:rsidRPr="000C43C9" w:rsidR="00220268">
        <w:rPr>
          <w:vertAlign w:val="superscript"/>
          <w:lang w:val="en-GB"/>
        </w:rPr>
        <w:t>2</w:t>
      </w:r>
      <w:r w:rsidRPr="000C43C9" w:rsidR="00220268">
        <w:rPr>
          <w:lang w:val="en-GB"/>
        </w:rPr>
        <w:t xml:space="preserve"> area</w:t>
      </w:r>
      <w:r w:rsidR="00BB2A2C">
        <w:rPr>
          <w:lang w:val="en-GB"/>
        </w:rPr>
        <w:t xml:space="preserve"> </w:t>
      </w:r>
      <w:r w:rsidR="00F2171D">
        <w:rPr>
          <w:lang w:val="en-GB"/>
        </w:rPr>
        <w:t>each</w:t>
      </w:r>
      <w:r w:rsidRPr="000C43C9" w:rsidR="000C43C9">
        <w:rPr>
          <w:lang w:val="en-GB"/>
        </w:rPr>
        <w:t xml:space="preserve"> </w:t>
      </w:r>
      <w:r w:rsidRPr="000C43C9" w:rsidR="00BB2A2C">
        <w:rPr>
          <w:lang w:val="en-GB"/>
        </w:rPr>
        <w:t>(5</w:t>
      </w:r>
      <w:r w:rsidRPr="000C43C9" w:rsidR="000C43C9">
        <w:rPr>
          <w:lang w:val="en-GB"/>
        </w:rPr>
        <w:t>).</w:t>
      </w:r>
      <w:r w:rsidRPr="0B80B58A" w:rsidR="002E25A1">
        <w:rPr>
          <w:lang w:val="en-GB"/>
        </w:rPr>
        <w:t xml:space="preserve"> The filtrate is </w:t>
      </w:r>
      <w:r w:rsidR="002E25A1">
        <w:rPr>
          <w:lang w:val="en-GB"/>
        </w:rPr>
        <w:t>collected</w:t>
      </w:r>
      <w:r w:rsidRPr="0B80B58A" w:rsidR="002E25A1">
        <w:rPr>
          <w:lang w:val="en-GB"/>
        </w:rPr>
        <w:t xml:space="preserve"> in a 2000L and 2500L </w:t>
      </w:r>
      <w:r w:rsidR="002E25A1">
        <w:rPr>
          <w:lang w:val="en-GB"/>
        </w:rPr>
        <w:t xml:space="preserve">tank, which are subsequentially transported with a drive unit to a second </w:t>
      </w:r>
      <w:r w:rsidRPr="0072767D" w:rsidR="002E25A1">
        <w:rPr>
          <w:lang w:val="en-GB"/>
        </w:rPr>
        <w:t xml:space="preserve">ÄKTA™ ready XL </w:t>
      </w:r>
      <w:r w:rsidRPr="0B80B58A" w:rsidR="002E25A1">
        <w:rPr>
          <w:lang w:val="en-GB"/>
        </w:rPr>
        <w:t>system</w:t>
      </w:r>
      <w:r w:rsidR="002E25A1">
        <w:rPr>
          <w:lang w:val="en-GB"/>
        </w:rPr>
        <w:t xml:space="preserve"> for cation exchange chromatography (CIEX)</w:t>
      </w:r>
      <w:r w:rsidR="00BB2A2C">
        <w:rPr>
          <w:lang w:val="en-GB"/>
        </w:rPr>
        <w:t xml:space="preserve"> (6</w:t>
      </w:r>
      <w:r w:rsidR="002E25A1">
        <w:rPr>
          <w:lang w:val="en-GB"/>
        </w:rPr>
        <w:t xml:space="preserve">). </w:t>
      </w:r>
      <w:r w:rsidRPr="004605B0" w:rsidR="002E25A1">
        <w:rPr>
          <w:lang w:val="en-GB"/>
        </w:rPr>
        <w:t xml:space="preserve">The purified product is eluted into a 2000 </w:t>
      </w:r>
      <w:r w:rsidR="002E25A1">
        <w:rPr>
          <w:lang w:val="en-GB"/>
        </w:rPr>
        <w:t>L</w:t>
      </w:r>
      <w:r w:rsidRPr="004605B0" w:rsidR="002E25A1">
        <w:rPr>
          <w:lang w:val="en-GB"/>
        </w:rPr>
        <w:t xml:space="preserve"> tank </w:t>
      </w:r>
      <w:r w:rsidR="00BB2A2C">
        <w:rPr>
          <w:lang w:val="en-GB"/>
        </w:rPr>
        <w:t xml:space="preserve">(7) </w:t>
      </w:r>
      <w:r w:rsidRPr="004605B0" w:rsidR="002E25A1">
        <w:rPr>
          <w:lang w:val="en-GB"/>
        </w:rPr>
        <w:t>and transported to a second Allegro™ MVP system for pH adjustment</w:t>
      </w:r>
      <w:r w:rsidR="00BB2A2C">
        <w:rPr>
          <w:lang w:val="en-GB"/>
        </w:rPr>
        <w:t xml:space="preserve"> (8)</w:t>
      </w:r>
      <w:r w:rsidRPr="004605B0" w:rsidR="002E25A1">
        <w:rPr>
          <w:lang w:val="en-GB"/>
        </w:rPr>
        <w:t xml:space="preserve">. </w:t>
      </w:r>
      <w:r w:rsidR="002E25A1">
        <w:rPr>
          <w:lang w:val="en-GB"/>
        </w:rPr>
        <w:t>This step</w:t>
      </w:r>
      <w:r w:rsidRPr="004605B0" w:rsidR="002E25A1">
        <w:rPr>
          <w:lang w:val="en-GB"/>
        </w:rPr>
        <w:t xml:space="preserve"> is performed directly in the </w:t>
      </w:r>
      <w:r w:rsidRPr="00EC072F" w:rsidR="002E25A1">
        <w:rPr>
          <w:lang w:val="en-GB"/>
        </w:rPr>
        <w:t xml:space="preserve">stirrable </w:t>
      </w:r>
      <w:r w:rsidRPr="004605B0" w:rsidR="002E25A1">
        <w:rPr>
          <w:lang w:val="en-GB"/>
        </w:rPr>
        <w:t xml:space="preserve">2000 </w:t>
      </w:r>
      <w:r w:rsidR="002E25A1">
        <w:rPr>
          <w:lang w:val="en-GB"/>
        </w:rPr>
        <w:t xml:space="preserve">L </w:t>
      </w:r>
      <w:r w:rsidRPr="004605B0" w:rsidR="002E25A1">
        <w:rPr>
          <w:lang w:val="en-GB"/>
        </w:rPr>
        <w:t>tank and with buffers provided</w:t>
      </w:r>
      <w:r w:rsidR="002E25A1">
        <w:rPr>
          <w:lang w:val="en-GB"/>
        </w:rPr>
        <w:t xml:space="preserve"> from the </w:t>
      </w:r>
      <w:r w:rsidRPr="004605B0" w:rsidR="002E25A1">
        <w:rPr>
          <w:lang w:val="en-GB"/>
        </w:rPr>
        <w:t xml:space="preserve">buffer suites in </w:t>
      </w:r>
      <w:r w:rsidR="002E25A1">
        <w:rPr>
          <w:lang w:val="en-GB"/>
        </w:rPr>
        <w:t xml:space="preserve">totes. This tank is then brought to a third </w:t>
      </w:r>
      <w:r w:rsidRPr="0072767D" w:rsidR="002E25A1">
        <w:rPr>
          <w:lang w:val="en-GB"/>
        </w:rPr>
        <w:t xml:space="preserve">ÄKTA™ ready XL </w:t>
      </w:r>
      <w:r w:rsidR="002E25A1">
        <w:rPr>
          <w:lang w:val="en-GB"/>
        </w:rPr>
        <w:t>system for anion exchange chromatography (AIEX)</w:t>
      </w:r>
      <w:r w:rsidR="00BB2A2C">
        <w:rPr>
          <w:lang w:val="en-GB"/>
        </w:rPr>
        <w:t xml:space="preserve"> (</w:t>
      </w:r>
      <w:r w:rsidR="00DD5485">
        <w:rPr>
          <w:lang w:val="en-GB"/>
        </w:rPr>
        <w:t>9</w:t>
      </w:r>
      <w:r w:rsidR="002E25A1">
        <w:rPr>
          <w:lang w:val="en-GB"/>
        </w:rPr>
        <w:t>). T</w:t>
      </w:r>
      <w:r w:rsidRPr="0B80B58A" w:rsidR="002E25A1">
        <w:rPr>
          <w:lang w:val="en-GB"/>
        </w:rPr>
        <w:t xml:space="preserve">he </w:t>
      </w:r>
      <w:r w:rsidR="002E25A1">
        <w:rPr>
          <w:lang w:val="en-GB"/>
        </w:rPr>
        <w:t>eluted and purified product</w:t>
      </w:r>
      <w:r w:rsidRPr="0B80B58A" w:rsidR="002E25A1">
        <w:rPr>
          <w:lang w:val="en-GB"/>
        </w:rPr>
        <w:t xml:space="preserve"> is </w:t>
      </w:r>
      <w:r w:rsidR="002E25A1">
        <w:rPr>
          <w:lang w:val="en-GB"/>
        </w:rPr>
        <w:t>collected in a 2000L tank</w:t>
      </w:r>
      <w:r w:rsidR="009838DD">
        <w:rPr>
          <w:lang w:val="en-GB"/>
        </w:rPr>
        <w:t xml:space="preserve"> (</w:t>
      </w:r>
      <w:r w:rsidR="009D3CE7">
        <w:rPr>
          <w:lang w:val="en-GB"/>
        </w:rPr>
        <w:t>10</w:t>
      </w:r>
      <w:r w:rsidR="009838DD">
        <w:rPr>
          <w:lang w:val="en-GB"/>
        </w:rPr>
        <w:t>)</w:t>
      </w:r>
      <w:r w:rsidR="002E25A1">
        <w:rPr>
          <w:lang w:val="en-GB"/>
        </w:rPr>
        <w:t xml:space="preserve">. Both, CIEX and AIEX ÄKTA systems are managed by one buffer management system. </w:t>
      </w:r>
      <w:r w:rsidRPr="00632C3A" w:rsidR="002E25A1">
        <w:rPr>
          <w:lang w:val="en-GB"/>
        </w:rPr>
        <w:t>The nanofiltration step is</w:t>
      </w:r>
      <w:r w:rsidR="002E25A1">
        <w:rPr>
          <w:lang w:val="en-GB"/>
        </w:rPr>
        <w:t xml:space="preserve"> then</w:t>
      </w:r>
      <w:r w:rsidRPr="002A6270">
        <w:rPr>
          <w:lang w:val="en-GB"/>
        </w:rPr>
        <w:t xml:space="preserve"> performed on the same Allegro™ MVP system as the pH adjustment step, to which two nanofiltration capsules must be installed</w:t>
      </w:r>
      <w:r w:rsidR="009838DD">
        <w:rPr>
          <w:lang w:val="en-GB"/>
        </w:rPr>
        <w:t xml:space="preserve"> (1</w:t>
      </w:r>
      <w:r w:rsidR="00A33453">
        <w:rPr>
          <w:lang w:val="en-GB"/>
        </w:rPr>
        <w:t>1</w:t>
      </w:r>
      <w:r w:rsidR="009838DD">
        <w:rPr>
          <w:lang w:val="en-GB"/>
        </w:rPr>
        <w:t>)</w:t>
      </w:r>
      <w:r w:rsidRPr="002A6270">
        <w:rPr>
          <w:lang w:val="en-GB"/>
        </w:rPr>
        <w:t>. The virus filtered product is collected in a 2000L tank</w:t>
      </w:r>
      <w:r w:rsidR="000E30FB">
        <w:rPr>
          <w:lang w:val="en-GB"/>
        </w:rPr>
        <w:t xml:space="preserve"> (12)</w:t>
      </w:r>
      <w:r w:rsidRPr="002A6270">
        <w:rPr>
          <w:lang w:val="en-GB"/>
        </w:rPr>
        <w:t>, which is ready to be transported to the ‘DSP V-‘ room</w:t>
      </w:r>
      <w:r w:rsidR="00797E1E">
        <w:rPr>
          <w:lang w:val="en-GB"/>
        </w:rPr>
        <w:t xml:space="preserve"> (1</w:t>
      </w:r>
      <w:r w:rsidR="00583227">
        <w:rPr>
          <w:lang w:val="en-GB"/>
        </w:rPr>
        <w:t>3</w:t>
      </w:r>
      <w:r w:rsidR="00797E1E">
        <w:rPr>
          <w:lang w:val="en-GB"/>
        </w:rPr>
        <w:t>)</w:t>
      </w:r>
      <w:r w:rsidRPr="002A6270">
        <w:rPr>
          <w:lang w:val="en-GB"/>
        </w:rPr>
        <w:t xml:space="preserve">. </w:t>
      </w:r>
    </w:p>
    <w:p w:rsidR="002E25A1" w:rsidP="002E25A1" w:rsidRDefault="002E25A1" w14:paraId="2B7C1F0D" w14:textId="1839AC60">
      <w:pPr>
        <w:rPr>
          <w:lang w:val="en-GB"/>
        </w:rPr>
      </w:pPr>
      <w:r>
        <w:rPr>
          <w:lang w:val="en-GB"/>
        </w:rPr>
        <w:t xml:space="preserve">Once the product arrives in the viral free zone, it is further processed in a </w:t>
      </w:r>
      <w:r w:rsidR="00836FD4">
        <w:rPr>
          <w:lang w:val="en-GB"/>
        </w:rPr>
        <w:t>full</w:t>
      </w:r>
      <w:r w:rsidR="00870CB2">
        <w:rPr>
          <w:lang w:val="en-GB"/>
        </w:rPr>
        <w:t>y</w:t>
      </w:r>
      <w:r w:rsidRPr="00FB4CEA">
        <w:rPr>
          <w:rFonts w:cs="Arial"/>
          <w:lang w:val="en-US"/>
        </w:rPr>
        <w:t xml:space="preserve"> </w:t>
      </w:r>
      <w:r>
        <w:rPr>
          <w:rFonts w:cs="Arial"/>
          <w:lang w:val="en-US"/>
        </w:rPr>
        <w:t>a</w:t>
      </w:r>
      <w:r w:rsidRPr="00FB4CEA">
        <w:rPr>
          <w:rFonts w:cs="Arial"/>
          <w:lang w:val="en-US"/>
        </w:rPr>
        <w:t xml:space="preserve">utomated </w:t>
      </w:r>
      <w:r>
        <w:rPr>
          <w:rFonts w:cs="Arial"/>
          <w:lang w:val="en-US"/>
        </w:rPr>
        <w:t>c</w:t>
      </w:r>
      <w:r w:rsidRPr="00FB4CEA">
        <w:rPr>
          <w:rFonts w:cs="Arial"/>
          <w:lang w:val="en-US"/>
        </w:rPr>
        <w:t>entrasette TFF system</w:t>
      </w:r>
      <w:r>
        <w:rPr>
          <w:rFonts w:cs="Arial"/>
          <w:lang w:val="en-US"/>
        </w:rPr>
        <w:t>, which is also supplied with buffers by a buffer management system</w:t>
      </w:r>
      <w:r w:rsidR="00583227">
        <w:rPr>
          <w:rFonts w:cs="Arial"/>
          <w:lang w:val="en-US"/>
        </w:rPr>
        <w:t xml:space="preserve"> (14)</w:t>
      </w:r>
      <w:r>
        <w:rPr>
          <w:lang w:val="en-US"/>
        </w:rPr>
        <w:t>. The</w:t>
      </w:r>
      <w:r>
        <w:rPr>
          <w:lang w:val="en-GB"/>
        </w:rPr>
        <w:t xml:space="preserve"> ultra- and diafiltrated material is directly connected to one depth filter </w:t>
      </w:r>
      <w:r w:rsidR="00D20AAE">
        <w:rPr>
          <w:lang w:val="en-GB"/>
        </w:rPr>
        <w:t xml:space="preserve">containing </w:t>
      </w:r>
      <w:r>
        <w:rPr>
          <w:lang w:val="en-GB"/>
        </w:rPr>
        <w:t>4</w:t>
      </w:r>
      <w:r w:rsidRPr="0B80B58A">
        <w:rPr>
          <w:lang w:val="en-GB"/>
        </w:rPr>
        <w:t xml:space="preserve"> Stax</w:t>
      </w:r>
      <w:r>
        <w:rPr>
          <w:lang w:val="en-GB"/>
        </w:rPr>
        <w:t xml:space="preserve"> filters </w:t>
      </w:r>
      <w:r w:rsidRPr="00DF1C50" w:rsidR="00DF1C50">
        <w:rPr>
          <w:lang w:val="en-GB"/>
        </w:rPr>
        <w:t xml:space="preserve">with </w:t>
      </w:r>
      <w:r w:rsidRPr="00DF1C50" w:rsidR="00A5121E">
        <w:rPr>
          <w:lang w:val="en-GB"/>
        </w:rPr>
        <w:t>0.5 m</w:t>
      </w:r>
      <w:r w:rsidRPr="00DF1C50" w:rsidR="00A5121E">
        <w:rPr>
          <w:vertAlign w:val="superscript"/>
          <w:lang w:val="en-GB"/>
        </w:rPr>
        <w:t>2</w:t>
      </w:r>
      <w:r w:rsidRPr="00DF1C50" w:rsidR="00A5121E">
        <w:rPr>
          <w:lang w:val="en-GB"/>
        </w:rPr>
        <w:t xml:space="preserve"> area</w:t>
      </w:r>
      <w:r w:rsidR="00DF1C50">
        <w:rPr>
          <w:lang w:val="en-GB"/>
        </w:rPr>
        <w:t xml:space="preserve"> each </w:t>
      </w:r>
      <w:r>
        <w:rPr>
          <w:lang w:val="en-GB"/>
        </w:rPr>
        <w:t>(</w:t>
      </w:r>
      <w:r w:rsidR="00BB19B7">
        <w:rPr>
          <w:lang w:val="en-GB"/>
        </w:rPr>
        <w:t xml:space="preserve">15) </w:t>
      </w:r>
      <w:r>
        <w:rPr>
          <w:lang w:val="en-GB"/>
        </w:rPr>
        <w:t>and then collected in a 500 L tote</w:t>
      </w:r>
      <w:r w:rsidR="002172CA">
        <w:rPr>
          <w:lang w:val="en-GB"/>
        </w:rPr>
        <w:t xml:space="preserve"> (1</w:t>
      </w:r>
      <w:r w:rsidR="00BB19B7">
        <w:rPr>
          <w:lang w:val="en-GB"/>
        </w:rPr>
        <w:t>6</w:t>
      </w:r>
      <w:r w:rsidR="002172CA">
        <w:rPr>
          <w:lang w:val="en-GB"/>
        </w:rPr>
        <w:t>)</w:t>
      </w:r>
      <w:r>
        <w:rPr>
          <w:lang w:val="en-GB"/>
        </w:rPr>
        <w:t xml:space="preserve">. </w:t>
      </w:r>
      <w:r w:rsidRPr="000E39C0">
        <w:rPr>
          <w:lang w:val="en-GB"/>
        </w:rPr>
        <w:t xml:space="preserve">The purified bulk material is filled </w:t>
      </w:r>
      <w:r w:rsidR="002172CA">
        <w:rPr>
          <w:lang w:val="en-GB"/>
        </w:rPr>
        <w:t>(</w:t>
      </w:r>
      <w:r w:rsidR="0008764B">
        <w:rPr>
          <w:lang w:val="en-GB"/>
        </w:rPr>
        <w:t>17)</w:t>
      </w:r>
      <w:r w:rsidRPr="000E39C0">
        <w:rPr>
          <w:lang w:val="en-GB"/>
        </w:rPr>
        <w:t xml:space="preserve"> and transported </w:t>
      </w:r>
      <w:r>
        <w:rPr>
          <w:lang w:val="en-GB"/>
        </w:rPr>
        <w:t>with a</w:t>
      </w:r>
      <w:r w:rsidRPr="000E39C0">
        <w:rPr>
          <w:lang w:val="en-GB"/>
        </w:rPr>
        <w:t xml:space="preserve"> trolley </w:t>
      </w:r>
      <w:r w:rsidR="00127F97">
        <w:rPr>
          <w:lang w:val="en-GB"/>
        </w:rPr>
        <w:t>through a material airlock in</w:t>
      </w:r>
      <w:r w:rsidRPr="000E39C0">
        <w:rPr>
          <w:lang w:val="en-GB"/>
        </w:rPr>
        <w:t xml:space="preserve">to the DSP freezing room </w:t>
      </w:r>
      <w:r w:rsidR="0008764B">
        <w:rPr>
          <w:lang w:val="en-GB"/>
        </w:rPr>
        <w:t>(18)</w:t>
      </w:r>
      <w:r w:rsidRPr="000E39C0">
        <w:rPr>
          <w:lang w:val="en-GB"/>
        </w:rPr>
        <w:t xml:space="preserve"> and </w:t>
      </w:r>
      <w:r>
        <w:rPr>
          <w:lang w:val="en-GB"/>
        </w:rPr>
        <w:t xml:space="preserve">subsequent </w:t>
      </w:r>
      <w:r w:rsidRPr="000E39C0">
        <w:rPr>
          <w:lang w:val="en-GB"/>
        </w:rPr>
        <w:t>storage room.</w:t>
      </w:r>
    </w:p>
    <w:p w:rsidR="00916AEB" w:rsidP="002E25A1" w:rsidRDefault="00C538C3" w14:paraId="5DF11C1D" w14:textId="79C18668">
      <w:pPr>
        <w:rPr>
          <w:lang w:val="en-GB"/>
        </w:rPr>
      </w:pPr>
      <w:r>
        <w:rPr>
          <w:noProof/>
        </w:rPr>
        <w:drawing>
          <wp:inline distT="0" distB="0" distL="0" distR="0" wp14:anchorId="44731CC9" wp14:editId="10D4B7F6">
            <wp:extent cx="6120130" cy="35623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120130" cy="3562350"/>
                    </a:xfrm>
                    <a:prstGeom prst="rect">
                      <a:avLst/>
                    </a:prstGeom>
                  </pic:spPr>
                </pic:pic>
              </a:graphicData>
            </a:graphic>
          </wp:inline>
        </w:drawing>
      </w:r>
    </w:p>
    <w:p w:rsidRPr="003262FD" w:rsidR="004D7BF7" w:rsidP="00875745" w:rsidRDefault="00875745" w14:paraId="6FCB6288" w14:textId="6FE3EEF7">
      <w:pPr>
        <w:pStyle w:val="Beschriftung"/>
        <w:rPr>
          <w:lang w:val="en-US"/>
        </w:rPr>
      </w:pPr>
      <w:bookmarkStart w:name="_Ref95944292" w:id="234"/>
      <w:bookmarkStart w:name="_Toc96025282" w:id="235"/>
      <w:bookmarkStart w:name="_Toc96072182" w:id="236"/>
      <w:r w:rsidRPr="003262FD">
        <w:rPr>
          <w:lang w:val="en-US"/>
        </w:rPr>
        <w:t xml:space="preserve">Figure </w:t>
      </w:r>
      <w:r>
        <w:fldChar w:fldCharType="begin"/>
      </w:r>
      <w:r w:rsidRPr="003262FD">
        <w:rPr>
          <w:lang w:val="en-US"/>
        </w:rPr>
        <w:instrText xml:space="preserve"> SEQ Figure \* ARABIC </w:instrText>
      </w:r>
      <w:r>
        <w:fldChar w:fldCharType="separate"/>
      </w:r>
      <w:r w:rsidR="00B35361">
        <w:rPr>
          <w:noProof/>
          <w:lang w:val="en-US"/>
        </w:rPr>
        <w:t>17</w:t>
      </w:r>
      <w:r>
        <w:fldChar w:fldCharType="end"/>
      </w:r>
      <w:bookmarkEnd w:id="234"/>
      <w:r w:rsidRPr="003262FD">
        <w:rPr>
          <w:lang w:val="en-US"/>
        </w:rPr>
        <w:t>: 3D layout of the DSP process (created with HakoBio), The process flow is shown with the green process line</w:t>
      </w:r>
      <w:r w:rsidR="00BB19B7">
        <w:rPr>
          <w:lang w:val="en-US"/>
        </w:rPr>
        <w:t xml:space="preserve"> and </w:t>
      </w:r>
      <w:r w:rsidR="00E90BA3">
        <w:rPr>
          <w:lang w:val="en-US"/>
        </w:rPr>
        <w:t xml:space="preserve">subdivided in </w:t>
      </w:r>
      <w:r w:rsidR="00C906B3">
        <w:rPr>
          <w:lang w:val="en-US"/>
        </w:rPr>
        <w:t xml:space="preserve">18 </w:t>
      </w:r>
      <w:r w:rsidR="007A2533">
        <w:rPr>
          <w:lang w:val="en-US"/>
        </w:rPr>
        <w:t>process steps</w:t>
      </w:r>
      <w:r w:rsidRPr="003262FD">
        <w:rPr>
          <w:lang w:val="en-US"/>
        </w:rPr>
        <w:t>.</w:t>
      </w:r>
      <w:bookmarkEnd w:id="235"/>
      <w:bookmarkEnd w:id="236"/>
    </w:p>
    <w:p w:rsidR="004506DA" w:rsidP="00B2580A" w:rsidRDefault="004506DA" w14:paraId="19191B49" w14:textId="77777777">
      <w:pPr>
        <w:rPr>
          <w:lang w:val="en-GB"/>
        </w:rPr>
      </w:pPr>
    </w:p>
    <w:p w:rsidR="004506DA" w:rsidP="006049C5" w:rsidRDefault="004506DA" w14:paraId="53A83018" w14:textId="65D3BB51">
      <w:pPr>
        <w:pStyle w:val="berschrift2"/>
      </w:pPr>
      <w:bookmarkStart w:name="_Toc96025241" w:id="237"/>
      <w:bookmarkStart w:name="_Toc96072214" w:id="238"/>
      <w:r>
        <w:lastRenderedPageBreak/>
        <w:t>Size and function of DSP systems</w:t>
      </w:r>
      <w:bookmarkEnd w:id="237"/>
      <w:bookmarkEnd w:id="238"/>
    </w:p>
    <w:p w:rsidR="0008591E" w:rsidP="00C31E37" w:rsidRDefault="00B2580A" w14:paraId="57AE1D46" w14:textId="6EA67715">
      <w:pPr>
        <w:rPr>
          <w:lang w:val="en-US"/>
        </w:rPr>
      </w:pPr>
      <w:r>
        <w:rPr>
          <w:lang w:val="en-GB"/>
        </w:rPr>
        <w:t>The required equipment for the DSP rooms, their size and quantity are provided in</w:t>
      </w:r>
      <w:r w:rsidR="008853DE">
        <w:rPr>
          <w:lang w:val="en-GB"/>
        </w:rPr>
        <w:t xml:space="preserve"> Table 8, Table 9, Table 10</w:t>
      </w:r>
      <w:r w:rsidR="00E94B42">
        <w:rPr>
          <w:lang w:val="en-GB"/>
        </w:rPr>
        <w:t xml:space="preserve"> and Table 11. </w:t>
      </w:r>
      <w:r>
        <w:rPr>
          <w:lang w:val="en-GB"/>
        </w:rPr>
        <w:t xml:space="preserve">The </w:t>
      </w:r>
      <w:r w:rsidRPr="001E79F0">
        <w:rPr>
          <w:lang w:val="en-GB"/>
        </w:rPr>
        <w:t xml:space="preserve">DSP </w:t>
      </w:r>
      <w:r>
        <w:rPr>
          <w:lang w:val="en-GB"/>
        </w:rPr>
        <w:t>relies heavily on single-use peripheral elements, such as connectors</w:t>
      </w:r>
      <w:r w:rsidRPr="001E79F0">
        <w:rPr>
          <w:lang w:val="en-GB"/>
        </w:rPr>
        <w:t>,</w:t>
      </w:r>
      <w:r>
        <w:rPr>
          <w:lang w:val="en-GB"/>
        </w:rPr>
        <w:t xml:space="preserve"> asepti transfer systems, tank liners and valves. </w:t>
      </w:r>
      <w:r w:rsidRPr="0053291E">
        <w:rPr>
          <w:lang w:val="en-GB"/>
        </w:rPr>
        <w:t xml:space="preserve">Among the </w:t>
      </w:r>
      <w:r>
        <w:rPr>
          <w:lang w:val="en-GB"/>
        </w:rPr>
        <w:t xml:space="preserve">single-use equipment </w:t>
      </w:r>
      <w:r w:rsidRPr="0053291E">
        <w:rPr>
          <w:lang w:val="en-GB"/>
        </w:rPr>
        <w:t>worth mentioning is the Allegro™ Connect Buffer Management System.</w:t>
      </w:r>
      <w:r>
        <w:rPr>
          <w:lang w:val="en-GB"/>
        </w:rPr>
        <w:t xml:space="preserve"> </w:t>
      </w:r>
      <w:r w:rsidRPr="00823723">
        <w:rPr>
          <w:lang w:val="en-GB"/>
        </w:rPr>
        <w:t>Concentrated buffer solutions</w:t>
      </w:r>
      <w:r>
        <w:rPr>
          <w:lang w:val="en-GB"/>
        </w:rPr>
        <w:t xml:space="preserve"> from the buffer cold storage room</w:t>
      </w:r>
      <w:r w:rsidRPr="00823723">
        <w:rPr>
          <w:lang w:val="en-GB"/>
        </w:rPr>
        <w:t xml:space="preserve"> are coupled via an aseptic connection across the wall to the buffer management system</w:t>
      </w:r>
      <w:r>
        <w:rPr>
          <w:lang w:val="en-GB"/>
        </w:rPr>
        <w:t xml:space="preserve"> in the DSP </w:t>
      </w:r>
      <w:r w:rsidRPr="00344E23">
        <w:rPr>
          <w:lang w:val="en-GB"/>
        </w:rPr>
        <w:t>suites</w:t>
      </w:r>
      <w:r w:rsidRPr="00823723">
        <w:rPr>
          <w:lang w:val="en-GB"/>
        </w:rPr>
        <w:t xml:space="preserve">, where they are mixed with WFI and directly available to supply </w:t>
      </w:r>
      <w:r>
        <w:rPr>
          <w:lang w:val="en-GB"/>
        </w:rPr>
        <w:t xml:space="preserve">the </w:t>
      </w:r>
      <w:r w:rsidRPr="00823723">
        <w:rPr>
          <w:lang w:val="en-GB"/>
        </w:rPr>
        <w:t>equipment</w:t>
      </w:r>
      <w:r>
        <w:rPr>
          <w:lang w:val="en-GB"/>
        </w:rPr>
        <w:t xml:space="preserve">’s. Furthermore, three </w:t>
      </w:r>
      <w:r w:rsidRPr="00E57704">
        <w:rPr>
          <w:lang w:val="en-GB"/>
        </w:rPr>
        <w:t>ÄKTA™ ready XL</w:t>
      </w:r>
      <w:r>
        <w:rPr>
          <w:lang w:val="en-GB"/>
        </w:rPr>
        <w:t xml:space="preserve"> systems</w:t>
      </w:r>
      <w:r w:rsidRPr="00E57704">
        <w:rPr>
          <w:lang w:val="en-GB"/>
        </w:rPr>
        <w:t xml:space="preserve"> </w:t>
      </w:r>
      <w:r>
        <w:rPr>
          <w:lang w:val="en-GB"/>
        </w:rPr>
        <w:t xml:space="preserve">are located in the </w:t>
      </w:r>
      <w:r w:rsidRPr="00777B06">
        <w:rPr>
          <w:lang w:val="en-GB"/>
        </w:rPr>
        <w:t>DSP V+</w:t>
      </w:r>
      <w:r>
        <w:rPr>
          <w:lang w:val="en-GB"/>
        </w:rPr>
        <w:t xml:space="preserve"> room, each dedicated to one chromatography step. </w:t>
      </w:r>
      <w:r w:rsidRPr="0072767D">
        <w:rPr>
          <w:lang w:val="en-GB"/>
        </w:rPr>
        <w:t>This setup allows</w:t>
      </w:r>
      <w:r w:rsidR="00D47DCE">
        <w:rPr>
          <w:lang w:val="en-GB"/>
        </w:rPr>
        <w:t xml:space="preserve"> for</w:t>
      </w:r>
      <w:r w:rsidRPr="0072767D">
        <w:rPr>
          <w:lang w:val="en-GB"/>
        </w:rPr>
        <w:t xml:space="preserve"> more flexibility, especially in cases where upstream or downstream process times </w:t>
      </w:r>
      <w:r>
        <w:rPr>
          <w:lang w:val="en-GB"/>
        </w:rPr>
        <w:t>could</w:t>
      </w:r>
      <w:r w:rsidRPr="0072767D">
        <w:rPr>
          <w:lang w:val="en-GB"/>
        </w:rPr>
        <w:t xml:space="preserve"> be shortened and several ÄKTA™ ready XL systems </w:t>
      </w:r>
      <w:r>
        <w:rPr>
          <w:lang w:val="en-GB"/>
        </w:rPr>
        <w:t>could</w:t>
      </w:r>
      <w:r w:rsidRPr="0072767D">
        <w:rPr>
          <w:lang w:val="en-GB"/>
        </w:rPr>
        <w:t xml:space="preserve"> be operated in parallel. </w:t>
      </w:r>
      <w:r w:rsidRPr="004A460A">
        <w:rPr>
          <w:lang w:val="en-GB"/>
        </w:rPr>
        <w:t>Finally, it is worth mentioning the Allegro</w:t>
      </w:r>
      <w:r>
        <w:rPr>
          <w:lang w:val="en-GB"/>
        </w:rPr>
        <w:t>™</w:t>
      </w:r>
      <w:r w:rsidRPr="004A460A">
        <w:rPr>
          <w:lang w:val="en-GB"/>
        </w:rPr>
        <w:t xml:space="preserve"> MVP disposable system.</w:t>
      </w:r>
      <w:r>
        <w:rPr>
          <w:lang w:val="en-GB"/>
        </w:rPr>
        <w:t xml:space="preserve"> </w:t>
      </w:r>
      <w:r w:rsidRPr="006B5E8F">
        <w:rPr>
          <w:lang w:val="en-GB"/>
        </w:rPr>
        <w:t xml:space="preserve">This device is an excellent all-rounder for several DSP steps </w:t>
      </w:r>
      <w:r>
        <w:rPr>
          <w:lang w:val="en-GB"/>
        </w:rPr>
        <w:t xml:space="preserve">such as virus inactivation, pH adjustment, depth filtration and nanofiltration. Overall, the single-use approach generates higher operating costs and stronger dependence on suppliers. However, the </w:t>
      </w:r>
      <w:r w:rsidRPr="00A054AD" w:rsidR="00A054AD">
        <w:rPr>
          <w:lang w:val="en-GB"/>
        </w:rPr>
        <w:t>greater</w:t>
      </w:r>
      <w:r>
        <w:rPr>
          <w:lang w:val="en-GB"/>
        </w:rPr>
        <w:t xml:space="preserve"> flexibility and </w:t>
      </w:r>
      <w:r w:rsidRPr="00A054AD" w:rsidR="00A054AD">
        <w:rPr>
          <w:lang w:val="en-GB"/>
        </w:rPr>
        <w:t>smaller</w:t>
      </w:r>
      <w:r>
        <w:rPr>
          <w:lang w:val="en-GB"/>
        </w:rPr>
        <w:t xml:space="preserve"> footprint </w:t>
      </w:r>
      <w:r w:rsidRPr="00A054AD" w:rsidR="00A054AD">
        <w:rPr>
          <w:lang w:val="en-GB"/>
        </w:rPr>
        <w:t xml:space="preserve">of the plant </w:t>
      </w:r>
      <w:r>
        <w:rPr>
          <w:lang w:val="en-GB"/>
        </w:rPr>
        <w:t xml:space="preserve">(no CIP/SIP </w:t>
      </w:r>
      <w:r w:rsidRPr="00A054AD" w:rsidR="00A054AD">
        <w:rPr>
          <w:lang w:val="en-GB"/>
        </w:rPr>
        <w:t>required</w:t>
      </w:r>
      <w:r>
        <w:rPr>
          <w:lang w:val="en-GB"/>
        </w:rPr>
        <w:t xml:space="preserve">) are </w:t>
      </w:r>
      <w:r w:rsidR="00A1754E">
        <w:rPr>
          <w:lang w:val="en-GB"/>
        </w:rPr>
        <w:t xml:space="preserve">a </w:t>
      </w:r>
      <w:r w:rsidRPr="00A054AD" w:rsidR="00A054AD">
        <w:rPr>
          <w:lang w:val="en-GB"/>
        </w:rPr>
        <w:t>significant advantage, even for DSP</w:t>
      </w:r>
      <w:r>
        <w:rPr>
          <w:lang w:val="en-GB"/>
        </w:rPr>
        <w:t xml:space="preserve">. Furthermore, single-use systems are safer </w:t>
      </w:r>
      <w:r w:rsidRPr="00525FEA">
        <w:rPr>
          <w:lang w:val="en-GB"/>
        </w:rPr>
        <w:t xml:space="preserve">due to </w:t>
      </w:r>
      <w:r>
        <w:rPr>
          <w:lang w:val="en-GB"/>
        </w:rPr>
        <w:t>the</w:t>
      </w:r>
      <w:r w:rsidRPr="00525FEA">
        <w:rPr>
          <w:lang w:val="en-GB"/>
        </w:rPr>
        <w:t xml:space="preserve"> decreased risk of microbial contamination</w:t>
      </w:r>
      <w:r>
        <w:rPr>
          <w:lang w:val="en-GB"/>
        </w:rPr>
        <w:t xml:space="preserve">, </w:t>
      </w:r>
      <w:r w:rsidRPr="00525FEA">
        <w:rPr>
          <w:lang w:val="en-GB"/>
        </w:rPr>
        <w:t xml:space="preserve">which is of </w:t>
      </w:r>
      <w:r>
        <w:rPr>
          <w:lang w:val="en-GB"/>
        </w:rPr>
        <w:t>absolute</w:t>
      </w:r>
      <w:r w:rsidRPr="00525FEA">
        <w:rPr>
          <w:lang w:val="en-GB"/>
        </w:rPr>
        <w:t xml:space="preserve"> priority in a multiproduct facility.</w:t>
      </w:r>
      <w:r>
        <w:rPr>
          <w:lang w:val="en-US"/>
        </w:rPr>
        <w:t xml:space="preserve"> </w:t>
      </w:r>
    </w:p>
    <w:p w:rsidRPr="00C4159D" w:rsidR="00B2580A" w:rsidP="00B2580A" w:rsidRDefault="005F0D19" w14:paraId="2F323246" w14:textId="5D324398">
      <w:pPr>
        <w:pStyle w:val="Beschriftung"/>
        <w:keepNext/>
        <w:rPr>
          <w:lang w:val="en-US"/>
        </w:rPr>
      </w:pPr>
      <w:bookmarkStart w:name="_Ref95948051" w:id="239"/>
      <w:r>
        <w:rPr>
          <w:lang w:val="en-US"/>
        </w:rPr>
        <w:br/>
      </w:r>
      <w:bookmarkStart w:name="_Toc96066723" w:id="240"/>
      <w:r w:rsidRPr="00C4159D" w:rsidR="00B2580A">
        <w:rPr>
          <w:lang w:val="en-US"/>
        </w:rPr>
        <w:t xml:space="preserve">Table </w:t>
      </w:r>
      <w:r w:rsidRPr="00C4159D" w:rsidR="00B2580A">
        <w:fldChar w:fldCharType="begin"/>
      </w:r>
      <w:r w:rsidRPr="00C4159D" w:rsidR="00B2580A">
        <w:rPr>
          <w:lang w:val="en-US"/>
        </w:rPr>
        <w:instrText xml:space="preserve"> SEQ Table \* ARABIC </w:instrText>
      </w:r>
      <w:r w:rsidRPr="00C4159D" w:rsidR="00B2580A">
        <w:fldChar w:fldCharType="separate"/>
      </w:r>
      <w:r w:rsidR="00B35361">
        <w:rPr>
          <w:noProof/>
          <w:lang w:val="en-US"/>
        </w:rPr>
        <w:t>8</w:t>
      </w:r>
      <w:r w:rsidRPr="00C4159D" w:rsidR="00B2580A">
        <w:fldChar w:fldCharType="end"/>
      </w:r>
      <w:bookmarkEnd w:id="239"/>
      <w:r w:rsidRPr="00C4159D" w:rsidR="00B2580A">
        <w:rPr>
          <w:lang w:val="en-US"/>
        </w:rPr>
        <w:t>: Required equipment for the DSP V+ area.</w:t>
      </w:r>
      <w:bookmarkEnd w:id="240"/>
    </w:p>
    <w:tbl>
      <w:tblPr>
        <w:tblStyle w:val="Tabellenraster"/>
        <w:tblW w:w="5000" w:type="pct"/>
        <w:tblLayout w:type="fixed"/>
        <w:tblLook w:val="04A0" w:firstRow="1" w:lastRow="0" w:firstColumn="1" w:lastColumn="0" w:noHBand="0" w:noVBand="1"/>
      </w:tblPr>
      <w:tblGrid>
        <w:gridCol w:w="1955"/>
        <w:gridCol w:w="1956"/>
        <w:gridCol w:w="1204"/>
        <w:gridCol w:w="1958"/>
        <w:gridCol w:w="2555"/>
      </w:tblGrid>
      <w:tr w:rsidRPr="005F0D19" w:rsidR="00B2580A" w:rsidTr="0078020E" w14:paraId="5281C040" w14:textId="77777777">
        <w:trPr>
          <w:trHeight w:val="397"/>
        </w:trPr>
        <w:tc>
          <w:tcPr>
            <w:tcW w:w="5000" w:type="pct"/>
            <w:gridSpan w:val="5"/>
            <w:shd w:val="clear" w:color="auto" w:fill="auto"/>
            <w:vAlign w:val="center"/>
          </w:tcPr>
          <w:p w:rsidRPr="005F0D19" w:rsidR="00B2580A" w:rsidP="0078020E" w:rsidRDefault="00B2580A" w14:paraId="33BF71E9" w14:textId="77777777">
            <w:pPr>
              <w:spacing w:before="0" w:line="240" w:lineRule="auto"/>
              <w:jc w:val="left"/>
              <w:rPr>
                <w:rFonts w:cs="Arial"/>
                <w:b/>
                <w:bCs/>
                <w:sz w:val="18"/>
                <w:szCs w:val="18"/>
                <w:lang w:val="en-US"/>
              </w:rPr>
            </w:pPr>
            <w:r w:rsidRPr="005F0D19">
              <w:rPr>
                <w:rFonts w:cs="Arial"/>
                <w:b/>
                <w:bCs/>
                <w:sz w:val="18"/>
                <w:szCs w:val="18"/>
              </w:rPr>
              <w:t>DSP V+</w:t>
            </w:r>
          </w:p>
        </w:tc>
      </w:tr>
      <w:tr w:rsidRPr="005F0D19" w:rsidR="00B2580A" w:rsidTr="0078020E" w14:paraId="58264443" w14:textId="77777777">
        <w:trPr>
          <w:trHeight w:val="397"/>
        </w:trPr>
        <w:tc>
          <w:tcPr>
            <w:tcW w:w="1015" w:type="pct"/>
            <w:vAlign w:val="center"/>
          </w:tcPr>
          <w:p w:rsidRPr="005F0D19" w:rsidR="00B2580A" w:rsidP="0078020E" w:rsidRDefault="00B2580A" w14:paraId="56B93176" w14:textId="77777777">
            <w:pPr>
              <w:spacing w:before="0" w:line="240" w:lineRule="auto"/>
              <w:jc w:val="left"/>
              <w:rPr>
                <w:rFonts w:cs="Arial"/>
                <w:b/>
                <w:bCs/>
                <w:sz w:val="18"/>
                <w:szCs w:val="18"/>
                <w:lang w:val="en-US"/>
              </w:rPr>
            </w:pPr>
            <w:r w:rsidRPr="005F0D19">
              <w:rPr>
                <w:rFonts w:cs="Arial"/>
                <w:b/>
                <w:bCs/>
                <w:sz w:val="18"/>
                <w:szCs w:val="18"/>
                <w:lang w:val="en-US"/>
              </w:rPr>
              <w:t>Equipment</w:t>
            </w:r>
          </w:p>
        </w:tc>
        <w:tc>
          <w:tcPr>
            <w:tcW w:w="1016" w:type="pct"/>
            <w:vAlign w:val="center"/>
          </w:tcPr>
          <w:p w:rsidRPr="005F0D19" w:rsidR="00B2580A" w:rsidP="0078020E" w:rsidRDefault="00B2580A" w14:paraId="19AB7062" w14:textId="77777777">
            <w:pPr>
              <w:spacing w:before="0" w:line="240" w:lineRule="auto"/>
              <w:jc w:val="left"/>
              <w:rPr>
                <w:rFonts w:cs="Arial"/>
                <w:b/>
                <w:bCs/>
                <w:sz w:val="18"/>
                <w:szCs w:val="18"/>
                <w:lang w:val="en-US"/>
              </w:rPr>
            </w:pPr>
            <w:r w:rsidRPr="005F0D19">
              <w:rPr>
                <w:rFonts w:cs="Arial"/>
                <w:b/>
                <w:bCs/>
                <w:sz w:val="18"/>
                <w:szCs w:val="18"/>
                <w:lang w:val="en-US"/>
              </w:rPr>
              <w:t>Information</w:t>
            </w:r>
          </w:p>
        </w:tc>
        <w:tc>
          <w:tcPr>
            <w:tcW w:w="625" w:type="pct"/>
            <w:vAlign w:val="center"/>
          </w:tcPr>
          <w:p w:rsidRPr="005F0D19" w:rsidR="00B2580A" w:rsidP="0078020E" w:rsidRDefault="00B2580A" w14:paraId="61032462" w14:textId="77777777">
            <w:pPr>
              <w:spacing w:before="0" w:line="240" w:lineRule="auto"/>
              <w:jc w:val="left"/>
              <w:rPr>
                <w:rFonts w:cs="Arial"/>
                <w:b/>
                <w:bCs/>
                <w:sz w:val="18"/>
                <w:szCs w:val="18"/>
                <w:lang w:val="en-US"/>
              </w:rPr>
            </w:pPr>
            <w:r w:rsidRPr="005F0D19">
              <w:rPr>
                <w:rFonts w:cs="Arial"/>
                <w:b/>
                <w:bCs/>
                <w:sz w:val="18"/>
                <w:szCs w:val="18"/>
                <w:lang w:val="en-US"/>
              </w:rPr>
              <w:t>Quantity</w:t>
            </w:r>
          </w:p>
        </w:tc>
        <w:tc>
          <w:tcPr>
            <w:tcW w:w="1017" w:type="pct"/>
            <w:vAlign w:val="center"/>
          </w:tcPr>
          <w:p w:rsidRPr="005F0D19" w:rsidR="00B2580A" w:rsidP="0078020E" w:rsidRDefault="00B2580A" w14:paraId="5097BA10" w14:textId="77777777">
            <w:pPr>
              <w:spacing w:before="0" w:line="240" w:lineRule="auto"/>
              <w:jc w:val="left"/>
              <w:rPr>
                <w:rFonts w:cs="Arial"/>
                <w:b/>
                <w:bCs/>
                <w:sz w:val="18"/>
                <w:szCs w:val="18"/>
                <w:lang w:val="en-US"/>
              </w:rPr>
            </w:pPr>
            <w:r w:rsidRPr="005F0D19">
              <w:rPr>
                <w:rFonts w:cs="Arial"/>
                <w:b/>
                <w:bCs/>
                <w:sz w:val="18"/>
                <w:szCs w:val="18"/>
                <w:lang w:val="en-US"/>
              </w:rPr>
              <w:t>Size (WxDxH)</w:t>
            </w:r>
          </w:p>
          <w:p w:rsidRPr="005F0D19" w:rsidR="00B2580A" w:rsidP="0078020E" w:rsidRDefault="00B2580A" w14:paraId="67C9D851" w14:textId="77777777">
            <w:pPr>
              <w:spacing w:before="0" w:line="240" w:lineRule="auto"/>
              <w:jc w:val="left"/>
              <w:rPr>
                <w:rFonts w:cs="Arial"/>
                <w:b/>
                <w:bCs/>
                <w:sz w:val="18"/>
                <w:szCs w:val="18"/>
                <w:lang w:val="en-US"/>
              </w:rPr>
            </w:pPr>
            <w:r w:rsidRPr="005F0D19">
              <w:rPr>
                <w:rFonts w:cs="Arial"/>
                <w:b/>
                <w:bCs/>
                <w:sz w:val="18"/>
                <w:szCs w:val="18"/>
                <w:lang w:val="en-US"/>
              </w:rPr>
              <w:t>[m]</w:t>
            </w:r>
          </w:p>
        </w:tc>
        <w:tc>
          <w:tcPr>
            <w:tcW w:w="1327" w:type="pct"/>
            <w:vAlign w:val="center"/>
          </w:tcPr>
          <w:p w:rsidRPr="005F0D19" w:rsidR="00B2580A" w:rsidP="0078020E" w:rsidRDefault="00B2580A" w14:paraId="457C99D4" w14:textId="77777777">
            <w:pPr>
              <w:spacing w:before="0" w:line="240" w:lineRule="auto"/>
              <w:jc w:val="left"/>
              <w:rPr>
                <w:rFonts w:cs="Arial"/>
                <w:b/>
                <w:bCs/>
                <w:sz w:val="18"/>
                <w:szCs w:val="18"/>
                <w:lang w:val="en-US"/>
              </w:rPr>
            </w:pPr>
            <w:r w:rsidRPr="005F0D19">
              <w:rPr>
                <w:rFonts w:cs="Arial"/>
                <w:b/>
                <w:bCs/>
                <w:sz w:val="18"/>
                <w:szCs w:val="18"/>
                <w:lang w:val="en-US"/>
              </w:rPr>
              <w:t>Photo</w:t>
            </w:r>
          </w:p>
        </w:tc>
      </w:tr>
      <w:tr w:rsidRPr="005F0D19" w:rsidR="00B2580A" w:rsidTr="0078020E" w14:paraId="11376A76" w14:textId="77777777">
        <w:trPr>
          <w:trHeight w:val="397"/>
        </w:trPr>
        <w:tc>
          <w:tcPr>
            <w:tcW w:w="1015" w:type="pct"/>
            <w:vAlign w:val="center"/>
          </w:tcPr>
          <w:p w:rsidRPr="005F0D19" w:rsidR="00B2580A" w:rsidP="0078020E" w:rsidRDefault="00B2580A" w14:paraId="4F15ADE8" w14:textId="77777777">
            <w:pPr>
              <w:spacing w:before="0" w:line="240" w:lineRule="auto"/>
              <w:jc w:val="left"/>
              <w:rPr>
                <w:rFonts w:cs="Arial"/>
                <w:sz w:val="18"/>
                <w:szCs w:val="18"/>
                <w:lang w:val="en-US"/>
              </w:rPr>
            </w:pPr>
            <w:r w:rsidRPr="005F0D19">
              <w:rPr>
                <w:rFonts w:cs="Arial"/>
                <w:sz w:val="18"/>
                <w:szCs w:val="18"/>
                <w:lang w:val="en-US"/>
              </w:rPr>
              <w:t>Allegro™ Connect Buffer Management System</w:t>
            </w:r>
          </w:p>
        </w:tc>
        <w:tc>
          <w:tcPr>
            <w:tcW w:w="1016" w:type="pct"/>
            <w:vAlign w:val="center"/>
          </w:tcPr>
          <w:p w:rsidRPr="005F0D19" w:rsidR="00B2580A" w:rsidP="0078020E" w:rsidRDefault="00B2580A" w14:paraId="4DA86C60" w14:textId="77777777">
            <w:pPr>
              <w:spacing w:before="0" w:line="240" w:lineRule="auto"/>
              <w:jc w:val="left"/>
              <w:rPr>
                <w:rFonts w:cs="Arial"/>
                <w:sz w:val="18"/>
                <w:szCs w:val="18"/>
                <w:lang w:val="en-US"/>
              </w:rPr>
            </w:pPr>
            <w:r w:rsidRPr="005F0D19">
              <w:rPr>
                <w:rFonts w:cs="Arial"/>
                <w:sz w:val="18"/>
                <w:szCs w:val="18"/>
                <w:lang w:val="en-US"/>
              </w:rPr>
              <w:t>In-line buffer dilution system</w:t>
            </w:r>
          </w:p>
          <w:p w:rsidRPr="005F0D19" w:rsidR="00E94F43" w:rsidP="0078020E" w:rsidRDefault="00E94F43" w14:paraId="0AF9AEF2" w14:textId="77777777">
            <w:pPr>
              <w:spacing w:before="0" w:line="240" w:lineRule="auto"/>
              <w:jc w:val="left"/>
              <w:rPr>
                <w:rFonts w:cs="Arial"/>
                <w:sz w:val="18"/>
                <w:szCs w:val="18"/>
                <w:lang w:val="en-US"/>
              </w:rPr>
            </w:pPr>
          </w:p>
          <w:p w:rsidRPr="005F0D19" w:rsidR="00B2580A" w:rsidP="0078020E" w:rsidRDefault="00E94F43" w14:paraId="0DBD88E2" w14:textId="6473784E">
            <w:pPr>
              <w:spacing w:before="0" w:line="240" w:lineRule="auto"/>
              <w:jc w:val="left"/>
              <w:rPr>
                <w:rFonts w:cs="Arial"/>
                <w:sz w:val="18"/>
                <w:szCs w:val="18"/>
                <w:lang w:val="en-US"/>
              </w:rPr>
            </w:pPr>
            <w:r w:rsidRPr="005F0D19">
              <w:rPr>
                <w:rFonts w:cs="Arial"/>
                <w:sz w:val="18"/>
                <w:szCs w:val="18"/>
                <w:lang w:val="en-US"/>
              </w:rPr>
              <w:t>Energy consumption:</w:t>
            </w:r>
            <w:r w:rsidRPr="005F0D19" w:rsidR="00F439C8">
              <w:rPr>
                <w:rFonts w:cs="Arial"/>
                <w:sz w:val="18"/>
                <w:szCs w:val="18"/>
                <w:lang w:val="en-US"/>
              </w:rPr>
              <w:t xml:space="preserve"> </w:t>
            </w:r>
            <w:r w:rsidRPr="005F0D19">
              <w:rPr>
                <w:rFonts w:cs="Arial"/>
                <w:sz w:val="18"/>
                <w:szCs w:val="18"/>
                <w:lang w:val="en-US"/>
              </w:rPr>
              <w:t>230V</w:t>
            </w:r>
          </w:p>
        </w:tc>
        <w:tc>
          <w:tcPr>
            <w:tcW w:w="625" w:type="pct"/>
            <w:vAlign w:val="center"/>
          </w:tcPr>
          <w:p w:rsidRPr="005F0D19" w:rsidR="00B2580A" w:rsidP="0078020E" w:rsidRDefault="00B2580A" w14:paraId="3B38F349" w14:textId="77777777">
            <w:pPr>
              <w:spacing w:before="0" w:line="240" w:lineRule="auto"/>
              <w:jc w:val="left"/>
              <w:rPr>
                <w:rFonts w:cs="Arial"/>
                <w:sz w:val="18"/>
                <w:szCs w:val="18"/>
                <w:lang w:val="en-US"/>
              </w:rPr>
            </w:pPr>
            <w:r w:rsidRPr="005F0D19">
              <w:rPr>
                <w:rFonts w:cs="Arial"/>
                <w:sz w:val="18"/>
                <w:szCs w:val="18"/>
                <w:lang w:val="en-US"/>
              </w:rPr>
              <w:t>2</w:t>
            </w:r>
          </w:p>
        </w:tc>
        <w:tc>
          <w:tcPr>
            <w:tcW w:w="1017" w:type="pct"/>
            <w:vAlign w:val="center"/>
          </w:tcPr>
          <w:p w:rsidRPr="005F0D19" w:rsidR="00B2580A" w:rsidP="0078020E" w:rsidRDefault="00B2580A" w14:paraId="12D9FF4E" w14:textId="77777777">
            <w:pPr>
              <w:spacing w:before="0" w:line="240" w:lineRule="auto"/>
              <w:jc w:val="left"/>
              <w:rPr>
                <w:rFonts w:cs="Arial"/>
                <w:sz w:val="18"/>
                <w:szCs w:val="18"/>
                <w:lang w:val="en-US"/>
              </w:rPr>
            </w:pPr>
            <w:r w:rsidRPr="005F0D19">
              <w:rPr>
                <w:rFonts w:cs="Arial"/>
                <w:sz w:val="18"/>
                <w:szCs w:val="18"/>
                <w:lang w:val="en-US"/>
              </w:rPr>
              <w:t>1.12x1.12x1.99</w:t>
            </w:r>
          </w:p>
        </w:tc>
        <w:tc>
          <w:tcPr>
            <w:tcW w:w="1327" w:type="pct"/>
            <w:vAlign w:val="center"/>
          </w:tcPr>
          <w:p w:rsidRPr="005F0D19" w:rsidR="00B2580A" w:rsidP="0078020E" w:rsidRDefault="00B2580A" w14:paraId="50240743" w14:textId="77777777">
            <w:pPr>
              <w:spacing w:before="0" w:line="240" w:lineRule="auto"/>
              <w:jc w:val="left"/>
              <w:rPr>
                <w:rFonts w:cs="Arial"/>
                <w:b/>
                <w:bCs/>
                <w:sz w:val="18"/>
                <w:szCs w:val="18"/>
                <w:lang w:val="en-US"/>
              </w:rPr>
            </w:pPr>
            <w:r w:rsidRPr="005F0D19">
              <w:rPr>
                <w:rFonts w:cs="Arial"/>
                <w:noProof/>
                <w:sz w:val="18"/>
                <w:szCs w:val="18"/>
              </w:rPr>
              <w:drawing>
                <wp:inline distT="0" distB="0" distL="0" distR="0" wp14:anchorId="3592D0D7" wp14:editId="5C628C24">
                  <wp:extent cx="1440000" cy="1440000"/>
                  <wp:effectExtent l="0" t="0" r="0" b="8255"/>
                  <wp:docPr id="184452614" name="Grafik 184452614" descr="Allegro™ Connect Buffer Management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llegro™ Connect Buffer Management System"/>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5F0D19" w:rsidR="00B2580A" w:rsidTr="0078020E" w14:paraId="639F9655" w14:textId="77777777">
        <w:trPr>
          <w:trHeight w:val="397"/>
        </w:trPr>
        <w:tc>
          <w:tcPr>
            <w:tcW w:w="1015" w:type="pct"/>
            <w:vAlign w:val="center"/>
          </w:tcPr>
          <w:p w:rsidRPr="005F0D19" w:rsidR="00B2580A" w:rsidP="0078020E" w:rsidRDefault="00C3732D" w14:paraId="76409AB9" w14:textId="5D691B8B">
            <w:pPr>
              <w:spacing w:before="0" w:line="240" w:lineRule="auto"/>
              <w:jc w:val="left"/>
              <w:rPr>
                <w:rFonts w:cs="Arial"/>
                <w:sz w:val="18"/>
                <w:szCs w:val="18"/>
                <w:lang w:val="en-US"/>
              </w:rPr>
            </w:pPr>
            <w:hyperlink w:history="1" r:id="rId66">
              <w:r w:rsidRPr="005F0D19" w:rsidR="00B2580A">
                <w:rPr>
                  <w:rFonts w:cs="Arial"/>
                  <w:sz w:val="18"/>
                  <w:szCs w:val="18"/>
                  <w:lang w:val="en-US"/>
                </w:rPr>
                <w:t>2000 L Jacketed Cubical Tank with Load Cell</w:t>
              </w:r>
            </w:hyperlink>
          </w:p>
        </w:tc>
        <w:tc>
          <w:tcPr>
            <w:tcW w:w="1016" w:type="pct"/>
            <w:vAlign w:val="center"/>
          </w:tcPr>
          <w:p w:rsidRPr="005F0D19" w:rsidR="00B2580A" w:rsidP="0078020E" w:rsidRDefault="00B2580A" w14:paraId="277C9515" w14:textId="77777777">
            <w:pPr>
              <w:spacing w:before="0" w:line="240" w:lineRule="auto"/>
              <w:jc w:val="left"/>
              <w:rPr>
                <w:rFonts w:cs="Arial"/>
                <w:sz w:val="18"/>
                <w:szCs w:val="18"/>
                <w:lang w:val="en-US"/>
              </w:rPr>
            </w:pPr>
            <w:r w:rsidRPr="005F0D19">
              <w:rPr>
                <w:rFonts w:cs="Arial"/>
                <w:sz w:val="18"/>
                <w:szCs w:val="18"/>
                <w:lang w:val="en-US"/>
              </w:rPr>
              <w:t>Stainless Steel Tank for Use with Magnetic Mixer Drive Unit</w:t>
            </w:r>
          </w:p>
        </w:tc>
        <w:tc>
          <w:tcPr>
            <w:tcW w:w="625" w:type="pct"/>
            <w:shd w:val="clear" w:color="auto" w:fill="auto"/>
            <w:vAlign w:val="center"/>
          </w:tcPr>
          <w:p w:rsidRPr="005F0D19" w:rsidR="00B2580A" w:rsidP="0078020E" w:rsidRDefault="00B2580A" w14:paraId="7170136D" w14:textId="77777777">
            <w:pPr>
              <w:spacing w:before="0" w:line="240" w:lineRule="auto"/>
              <w:jc w:val="left"/>
              <w:rPr>
                <w:rFonts w:cs="Arial"/>
                <w:sz w:val="18"/>
                <w:szCs w:val="18"/>
                <w:lang w:val="en-US"/>
              </w:rPr>
            </w:pPr>
            <w:r w:rsidRPr="005F0D19">
              <w:rPr>
                <w:rFonts w:cs="Arial"/>
                <w:sz w:val="18"/>
                <w:szCs w:val="18"/>
                <w:lang w:val="en-US"/>
              </w:rPr>
              <w:t>6</w:t>
            </w:r>
          </w:p>
          <w:p w:rsidRPr="005F0D19" w:rsidR="00B2580A" w:rsidP="0078020E" w:rsidRDefault="00B2580A" w14:paraId="73A643C4" w14:textId="77777777">
            <w:pPr>
              <w:spacing w:before="0" w:line="240" w:lineRule="auto"/>
              <w:jc w:val="left"/>
              <w:rPr>
                <w:rFonts w:cs="Arial"/>
                <w:sz w:val="18"/>
                <w:szCs w:val="18"/>
                <w:lang w:val="en-US"/>
              </w:rPr>
            </w:pPr>
          </w:p>
        </w:tc>
        <w:tc>
          <w:tcPr>
            <w:tcW w:w="1017" w:type="pct"/>
            <w:shd w:val="clear" w:color="auto" w:fill="auto"/>
            <w:vAlign w:val="center"/>
          </w:tcPr>
          <w:p w:rsidRPr="005F0D19" w:rsidR="00B2580A" w:rsidP="0078020E" w:rsidRDefault="00B2580A" w14:paraId="4C82AA1E" w14:textId="77777777">
            <w:pPr>
              <w:spacing w:before="0" w:line="240" w:lineRule="auto"/>
              <w:jc w:val="left"/>
              <w:rPr>
                <w:rFonts w:cs="Arial"/>
                <w:sz w:val="18"/>
                <w:szCs w:val="18"/>
                <w:lang w:val="en-US"/>
              </w:rPr>
            </w:pPr>
            <w:r w:rsidRPr="005F0D19">
              <w:rPr>
                <w:rFonts w:cs="Arial"/>
                <w:sz w:val="18"/>
                <w:szCs w:val="18"/>
                <w:lang w:val="en-US"/>
              </w:rPr>
              <w:t>1.78x1.39x2.65</w:t>
            </w:r>
          </w:p>
        </w:tc>
        <w:tc>
          <w:tcPr>
            <w:tcW w:w="1327" w:type="pct"/>
            <w:vAlign w:val="center"/>
          </w:tcPr>
          <w:p w:rsidRPr="005F0D19" w:rsidR="00B2580A" w:rsidP="0078020E" w:rsidRDefault="00B2580A" w14:paraId="4BC51ABD" w14:textId="77777777">
            <w:pPr>
              <w:spacing w:before="0" w:line="240" w:lineRule="auto"/>
              <w:jc w:val="left"/>
              <w:rPr>
                <w:rFonts w:cs="Arial"/>
                <w:sz w:val="18"/>
                <w:szCs w:val="18"/>
                <w:lang w:val="en-US"/>
              </w:rPr>
            </w:pPr>
            <w:r w:rsidRPr="005F0D19">
              <w:rPr>
                <w:rFonts w:cs="Arial"/>
                <w:noProof/>
                <w:sz w:val="18"/>
                <w:szCs w:val="18"/>
              </w:rPr>
              <w:drawing>
                <wp:inline distT="0" distB="0" distL="0" distR="0" wp14:anchorId="4BA71838" wp14:editId="6458FFB2">
                  <wp:extent cx="1440000" cy="1440000"/>
                  <wp:effectExtent l="0" t="0" r="0" b="8255"/>
                  <wp:docPr id="184452615" name="Grafik 184452615" descr="2000 L Jacketed Cubical Tank with Load 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00 L Jacketed Cubical Tank with Load Cell"/>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5F0D19" w:rsidR="00B2580A" w:rsidTr="0078020E" w14:paraId="07DBB1FD" w14:textId="77777777">
        <w:trPr>
          <w:trHeight w:val="397"/>
        </w:trPr>
        <w:tc>
          <w:tcPr>
            <w:tcW w:w="1015" w:type="pct"/>
            <w:shd w:val="clear" w:color="auto" w:fill="auto"/>
            <w:vAlign w:val="center"/>
          </w:tcPr>
          <w:p w:rsidRPr="005F0D19" w:rsidR="00B2580A" w:rsidP="0078020E" w:rsidRDefault="00B2580A" w14:paraId="7C571444" w14:textId="77777777">
            <w:pPr>
              <w:spacing w:before="0" w:line="240" w:lineRule="auto"/>
              <w:jc w:val="left"/>
              <w:rPr>
                <w:rFonts w:cs="Arial"/>
                <w:sz w:val="18"/>
                <w:szCs w:val="18"/>
                <w:lang w:val="en-US"/>
              </w:rPr>
            </w:pPr>
            <w:r w:rsidRPr="005F0D19">
              <w:rPr>
                <w:rFonts w:cs="Arial"/>
                <w:sz w:val="18"/>
                <w:szCs w:val="18"/>
                <w:lang w:val="en-US"/>
              </w:rPr>
              <w:lastRenderedPageBreak/>
              <w:t xml:space="preserve">2500 L Jacketed Cubical Tank with Load Cell </w:t>
            </w:r>
          </w:p>
        </w:tc>
        <w:tc>
          <w:tcPr>
            <w:tcW w:w="1016" w:type="pct"/>
            <w:shd w:val="clear" w:color="auto" w:fill="auto"/>
            <w:vAlign w:val="center"/>
          </w:tcPr>
          <w:p w:rsidRPr="005F0D19" w:rsidR="00B2580A" w:rsidP="0078020E" w:rsidRDefault="00B2580A" w14:paraId="33B1694B" w14:textId="77777777">
            <w:pPr>
              <w:spacing w:before="0" w:line="240" w:lineRule="auto"/>
              <w:jc w:val="left"/>
              <w:rPr>
                <w:rFonts w:cs="Arial"/>
                <w:sz w:val="18"/>
                <w:szCs w:val="18"/>
                <w:lang w:val="en-US"/>
              </w:rPr>
            </w:pPr>
            <w:r w:rsidRPr="005F0D19">
              <w:rPr>
                <w:rFonts w:cs="Arial"/>
                <w:sz w:val="18"/>
                <w:szCs w:val="18"/>
                <w:lang w:val="en-US"/>
              </w:rPr>
              <w:t xml:space="preserve">Stainless Steel Tank for Use with Magnetic Mixer Drive Unit </w:t>
            </w:r>
          </w:p>
        </w:tc>
        <w:tc>
          <w:tcPr>
            <w:tcW w:w="625" w:type="pct"/>
            <w:shd w:val="clear" w:color="auto" w:fill="auto"/>
            <w:vAlign w:val="center"/>
          </w:tcPr>
          <w:p w:rsidRPr="005F0D19" w:rsidR="00B2580A" w:rsidP="0078020E" w:rsidRDefault="00B2580A" w14:paraId="38212E00" w14:textId="77777777">
            <w:pPr>
              <w:spacing w:before="0" w:line="240" w:lineRule="auto"/>
              <w:jc w:val="left"/>
              <w:rPr>
                <w:rFonts w:cs="Arial"/>
                <w:sz w:val="18"/>
                <w:szCs w:val="18"/>
                <w:lang w:val="en-US"/>
              </w:rPr>
            </w:pPr>
            <w:r w:rsidRPr="005F0D19">
              <w:rPr>
                <w:rFonts w:cs="Arial"/>
                <w:sz w:val="18"/>
                <w:szCs w:val="18"/>
                <w:lang w:val="en-US"/>
              </w:rPr>
              <w:t>1</w:t>
            </w:r>
          </w:p>
        </w:tc>
        <w:tc>
          <w:tcPr>
            <w:tcW w:w="1017" w:type="pct"/>
            <w:shd w:val="clear" w:color="auto" w:fill="auto"/>
            <w:vAlign w:val="center"/>
          </w:tcPr>
          <w:p w:rsidRPr="005F0D19" w:rsidR="00B2580A" w:rsidP="0078020E" w:rsidRDefault="00B2580A" w14:paraId="6BEE81FA" w14:textId="77777777">
            <w:pPr>
              <w:spacing w:before="0" w:line="240" w:lineRule="auto"/>
              <w:jc w:val="left"/>
              <w:rPr>
                <w:rFonts w:cs="Arial"/>
                <w:sz w:val="18"/>
                <w:szCs w:val="18"/>
                <w:lang w:val="en-US"/>
              </w:rPr>
            </w:pPr>
            <w:r w:rsidRPr="005F0D19">
              <w:rPr>
                <w:rFonts w:cs="Arial"/>
                <w:sz w:val="18"/>
                <w:szCs w:val="18"/>
                <w:lang w:val="en-US"/>
              </w:rPr>
              <w:t>1.75x1.66x2.29</w:t>
            </w:r>
          </w:p>
        </w:tc>
        <w:tc>
          <w:tcPr>
            <w:tcW w:w="1327" w:type="pct"/>
            <w:shd w:val="clear" w:color="auto" w:fill="auto"/>
            <w:vAlign w:val="center"/>
          </w:tcPr>
          <w:p w:rsidRPr="005F0D19" w:rsidR="00B2580A" w:rsidP="0078020E" w:rsidRDefault="00B2580A" w14:paraId="37FD34B4" w14:textId="77777777">
            <w:pPr>
              <w:spacing w:before="0" w:line="240" w:lineRule="auto"/>
              <w:jc w:val="left"/>
              <w:rPr>
                <w:rFonts w:cs="Arial"/>
                <w:sz w:val="18"/>
                <w:szCs w:val="18"/>
              </w:rPr>
            </w:pPr>
            <w:r w:rsidRPr="005F0D19">
              <w:rPr>
                <w:rFonts w:cs="Arial"/>
                <w:noProof/>
                <w:sz w:val="18"/>
                <w:szCs w:val="18"/>
              </w:rPr>
              <w:drawing>
                <wp:inline distT="0" distB="0" distL="0" distR="0" wp14:anchorId="45564A52" wp14:editId="1A6E12E5">
                  <wp:extent cx="1440000" cy="1440000"/>
                  <wp:effectExtent l="0" t="0" r="0" b="8255"/>
                  <wp:docPr id="184452616" name="Grafik 184452616" descr="2500 L Jacketed Circular Tank with Load 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500 L Jacketed Circular Tank with Load Cell"/>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5F0D19" w:rsidR="00B2580A" w:rsidTr="0078020E" w14:paraId="2AAD7105" w14:textId="77777777">
        <w:trPr>
          <w:trHeight w:val="397"/>
        </w:trPr>
        <w:tc>
          <w:tcPr>
            <w:tcW w:w="1015" w:type="pct"/>
            <w:vAlign w:val="center"/>
          </w:tcPr>
          <w:p w:rsidRPr="005F0D19" w:rsidR="00B2580A" w:rsidP="0078020E" w:rsidRDefault="00B2580A" w14:paraId="1247ED29" w14:textId="186C58B1">
            <w:pPr>
              <w:shd w:val="clear" w:color="auto" w:fill="FFFFFF" w:themeFill="background1"/>
              <w:spacing w:before="0" w:line="240" w:lineRule="auto"/>
              <w:jc w:val="left"/>
              <w:rPr>
                <w:rFonts w:cs="Arial"/>
                <w:sz w:val="18"/>
                <w:szCs w:val="18"/>
                <w:lang w:val="en-US"/>
              </w:rPr>
            </w:pPr>
            <w:r w:rsidRPr="005F0D19">
              <w:rPr>
                <w:rFonts w:cs="Arial"/>
                <w:sz w:val="18"/>
                <w:szCs w:val="18"/>
                <w:lang w:val="en-US"/>
              </w:rPr>
              <w:t xml:space="preserve">ÄKTA™ ready XL </w:t>
            </w:r>
          </w:p>
          <w:p w:rsidRPr="005F0D19" w:rsidR="00B2580A" w:rsidP="0078020E" w:rsidRDefault="00B2580A" w14:paraId="6C6204D9" w14:textId="77777777">
            <w:pPr>
              <w:shd w:val="clear" w:color="auto" w:fill="FFFFFF" w:themeFill="background1"/>
              <w:spacing w:before="0" w:line="240" w:lineRule="auto"/>
              <w:jc w:val="left"/>
              <w:rPr>
                <w:rFonts w:cs="Arial"/>
                <w:sz w:val="18"/>
                <w:szCs w:val="18"/>
                <w:lang w:val="en-US"/>
              </w:rPr>
            </w:pPr>
          </w:p>
        </w:tc>
        <w:tc>
          <w:tcPr>
            <w:tcW w:w="1016" w:type="pct"/>
            <w:vAlign w:val="center"/>
          </w:tcPr>
          <w:p w:rsidRPr="005F0D19" w:rsidR="00B2580A" w:rsidP="0078020E" w:rsidRDefault="00B2580A" w14:paraId="0760F990" w14:textId="77777777">
            <w:pPr>
              <w:spacing w:before="0" w:line="240" w:lineRule="auto"/>
              <w:jc w:val="left"/>
              <w:rPr>
                <w:rFonts w:cs="Arial"/>
                <w:color w:val="212529"/>
                <w:sz w:val="18"/>
                <w:szCs w:val="18"/>
                <w:lang w:val="en-US"/>
              </w:rPr>
            </w:pPr>
            <w:r w:rsidRPr="005F0D19">
              <w:rPr>
                <w:rFonts w:cs="Arial"/>
                <w:color w:val="212529"/>
                <w:sz w:val="18"/>
                <w:szCs w:val="18"/>
                <w:lang w:val="en-US"/>
              </w:rPr>
              <w:t xml:space="preserve">Single-use chromatography system </w:t>
            </w:r>
          </w:p>
          <w:p w:rsidRPr="005F0D19" w:rsidR="00B2580A" w:rsidP="0078020E" w:rsidRDefault="00B2580A" w14:paraId="2E52BF30" w14:textId="77777777">
            <w:pPr>
              <w:spacing w:before="0" w:line="240" w:lineRule="auto"/>
              <w:jc w:val="left"/>
              <w:rPr>
                <w:rFonts w:cs="Arial"/>
                <w:color w:val="212529"/>
                <w:sz w:val="18"/>
                <w:szCs w:val="18"/>
                <w:lang w:val="en-US"/>
              </w:rPr>
            </w:pPr>
          </w:p>
          <w:p w:rsidRPr="005F0D19" w:rsidR="00B2580A" w:rsidP="0078020E" w:rsidRDefault="00B2580A" w14:paraId="377D5EEB" w14:textId="77777777">
            <w:pPr>
              <w:spacing w:before="0" w:line="240" w:lineRule="auto"/>
              <w:jc w:val="left"/>
              <w:rPr>
                <w:rFonts w:cs="Arial"/>
                <w:sz w:val="18"/>
                <w:szCs w:val="18"/>
                <w:lang w:val="en-US"/>
              </w:rPr>
            </w:pPr>
            <w:r w:rsidRPr="005F0D19">
              <w:rPr>
                <w:rFonts w:cs="Arial"/>
                <w:color w:val="212529"/>
                <w:sz w:val="18"/>
                <w:szCs w:val="18"/>
                <w:lang w:val="en-US"/>
              </w:rPr>
              <w:t>Flow rates from 45 to 3500 L/h</w:t>
            </w:r>
          </w:p>
        </w:tc>
        <w:tc>
          <w:tcPr>
            <w:tcW w:w="625" w:type="pct"/>
            <w:vAlign w:val="center"/>
          </w:tcPr>
          <w:p w:rsidRPr="005F0D19" w:rsidR="00B2580A" w:rsidP="0078020E" w:rsidRDefault="00B2580A" w14:paraId="5FAF25FA" w14:textId="77777777">
            <w:pPr>
              <w:spacing w:before="0" w:line="240" w:lineRule="auto"/>
              <w:jc w:val="left"/>
              <w:rPr>
                <w:rFonts w:cs="Arial"/>
                <w:sz w:val="18"/>
                <w:szCs w:val="18"/>
                <w:lang w:val="en-US"/>
              </w:rPr>
            </w:pPr>
            <w:r w:rsidRPr="005F0D19">
              <w:rPr>
                <w:rFonts w:cs="Arial"/>
                <w:sz w:val="18"/>
                <w:szCs w:val="18"/>
                <w:lang w:val="en-US"/>
              </w:rPr>
              <w:t>3</w:t>
            </w:r>
          </w:p>
        </w:tc>
        <w:tc>
          <w:tcPr>
            <w:tcW w:w="1017" w:type="pct"/>
            <w:vAlign w:val="center"/>
          </w:tcPr>
          <w:p w:rsidRPr="005F0D19" w:rsidR="00B2580A" w:rsidP="0078020E" w:rsidRDefault="00B2580A" w14:paraId="5D50C208" w14:textId="77777777">
            <w:pPr>
              <w:spacing w:before="0" w:line="240" w:lineRule="auto"/>
              <w:jc w:val="left"/>
              <w:rPr>
                <w:rFonts w:cs="Arial"/>
                <w:sz w:val="18"/>
                <w:szCs w:val="18"/>
                <w:lang w:val="en-US"/>
              </w:rPr>
            </w:pPr>
            <w:r w:rsidRPr="005F0D19">
              <w:rPr>
                <w:rFonts w:cs="Arial"/>
                <w:sz w:val="18"/>
                <w:szCs w:val="18"/>
                <w:lang w:val="en-US"/>
              </w:rPr>
              <w:t>1.28x1.15x1.95</w:t>
            </w:r>
          </w:p>
        </w:tc>
        <w:tc>
          <w:tcPr>
            <w:tcW w:w="1327" w:type="pct"/>
            <w:vAlign w:val="center"/>
          </w:tcPr>
          <w:p w:rsidRPr="005F0D19" w:rsidR="00B2580A" w:rsidP="0078020E" w:rsidRDefault="00B2580A" w14:paraId="7E30A16B" w14:textId="77777777">
            <w:pPr>
              <w:spacing w:before="0" w:line="240" w:lineRule="auto"/>
              <w:jc w:val="left"/>
              <w:rPr>
                <w:rFonts w:cs="Arial"/>
                <w:sz w:val="18"/>
                <w:szCs w:val="18"/>
                <w:lang w:val="en-US"/>
              </w:rPr>
            </w:pPr>
            <w:r w:rsidRPr="005F0D19">
              <w:rPr>
                <w:rFonts w:cs="Arial"/>
                <w:noProof/>
                <w:sz w:val="18"/>
                <w:szCs w:val="18"/>
              </w:rPr>
              <w:drawing>
                <wp:inline distT="0" distB="0" distL="0" distR="0" wp14:anchorId="0BD78C46" wp14:editId="672D0BEE">
                  <wp:extent cx="1440000" cy="1440000"/>
                  <wp:effectExtent l="0" t="0" r="0" b="8255"/>
                  <wp:docPr id="184452617" name="Grafik 184452617" descr="ÄKTA™ ready XL single-use system from Cyti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ÄKTA™ ready XL single-use system from Cytiva"/>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5F0D19" w:rsidR="00B2580A" w:rsidTr="0078020E" w14:paraId="0D00BAE2" w14:textId="77777777">
        <w:trPr>
          <w:trHeight w:val="397"/>
        </w:trPr>
        <w:tc>
          <w:tcPr>
            <w:tcW w:w="1015" w:type="pct"/>
            <w:vAlign w:val="center"/>
          </w:tcPr>
          <w:p w:rsidRPr="005F0D19" w:rsidR="00B2580A" w:rsidP="0078020E" w:rsidRDefault="00C3732D" w14:paraId="5AD59D10" w14:textId="24529790">
            <w:pPr>
              <w:spacing w:before="0" w:line="240" w:lineRule="auto"/>
              <w:jc w:val="left"/>
              <w:rPr>
                <w:rFonts w:cs="Arial"/>
                <w:sz w:val="18"/>
                <w:szCs w:val="18"/>
                <w:lang w:val="en-US"/>
              </w:rPr>
            </w:pPr>
            <w:hyperlink r:id="rId70">
              <w:r w:rsidRPr="005F0D19" w:rsidR="00B2580A">
                <w:rPr>
                  <w:rFonts w:cs="Arial"/>
                  <w:sz w:val="18"/>
                  <w:szCs w:val="18"/>
                  <w:lang w:val="en-US"/>
                </w:rPr>
                <w:t>ReadyToProcess™ 32L columns from Cytiva</w:t>
              </w:r>
            </w:hyperlink>
          </w:p>
          <w:p w:rsidRPr="005F0D19" w:rsidR="00B2580A" w:rsidP="0078020E" w:rsidRDefault="00B2580A" w14:paraId="4FF75D42" w14:textId="77777777">
            <w:pPr>
              <w:shd w:val="clear" w:color="auto" w:fill="FFFFFF" w:themeFill="background1"/>
              <w:spacing w:before="0" w:line="240" w:lineRule="auto"/>
              <w:jc w:val="left"/>
              <w:rPr>
                <w:rFonts w:cs="Arial"/>
                <w:sz w:val="18"/>
                <w:szCs w:val="18"/>
                <w:lang w:val="en-US"/>
              </w:rPr>
            </w:pPr>
          </w:p>
        </w:tc>
        <w:tc>
          <w:tcPr>
            <w:tcW w:w="1016" w:type="pct"/>
            <w:vAlign w:val="center"/>
          </w:tcPr>
          <w:p w:rsidRPr="005F0D19" w:rsidR="00B2580A" w:rsidP="0078020E" w:rsidRDefault="00B2580A" w14:paraId="5FC17CC6" w14:textId="77777777">
            <w:pPr>
              <w:spacing w:before="0" w:line="240" w:lineRule="auto"/>
              <w:jc w:val="left"/>
              <w:rPr>
                <w:rFonts w:cs="Arial"/>
                <w:sz w:val="18"/>
                <w:szCs w:val="18"/>
                <w:lang w:val="en-US"/>
              </w:rPr>
            </w:pPr>
            <w:r w:rsidRPr="005F0D19">
              <w:rPr>
                <w:rFonts w:cs="Arial"/>
                <w:color w:val="212529"/>
                <w:sz w:val="18"/>
                <w:szCs w:val="18"/>
                <w:lang w:val="en-US"/>
              </w:rPr>
              <w:t>Chromatography columns for protein A capture</w:t>
            </w:r>
          </w:p>
        </w:tc>
        <w:tc>
          <w:tcPr>
            <w:tcW w:w="625" w:type="pct"/>
            <w:vAlign w:val="center"/>
          </w:tcPr>
          <w:p w:rsidRPr="005F0D19" w:rsidR="00B2580A" w:rsidP="0078020E" w:rsidRDefault="00B2580A" w14:paraId="1CDCA2EE" w14:textId="77777777">
            <w:pPr>
              <w:spacing w:before="0" w:line="240" w:lineRule="auto"/>
              <w:jc w:val="left"/>
              <w:rPr>
                <w:rFonts w:cs="Arial"/>
                <w:sz w:val="18"/>
                <w:szCs w:val="18"/>
                <w:lang w:val="en-US"/>
              </w:rPr>
            </w:pPr>
            <w:r w:rsidRPr="005F0D19">
              <w:rPr>
                <w:rFonts w:cs="Arial"/>
                <w:sz w:val="18"/>
                <w:szCs w:val="18"/>
                <w:lang w:val="en-US"/>
              </w:rPr>
              <w:t>1</w:t>
            </w:r>
          </w:p>
        </w:tc>
        <w:tc>
          <w:tcPr>
            <w:tcW w:w="1017" w:type="pct"/>
            <w:vAlign w:val="center"/>
          </w:tcPr>
          <w:p w:rsidRPr="005F0D19" w:rsidR="00B2580A" w:rsidP="0078020E" w:rsidRDefault="00B2580A" w14:paraId="5763469F" w14:textId="77777777">
            <w:pPr>
              <w:spacing w:before="0" w:line="240" w:lineRule="auto"/>
              <w:jc w:val="left"/>
              <w:rPr>
                <w:rFonts w:cs="Arial"/>
                <w:sz w:val="18"/>
                <w:szCs w:val="18"/>
                <w:lang w:val="en-US"/>
              </w:rPr>
            </w:pPr>
            <w:r w:rsidRPr="005F0D19">
              <w:rPr>
                <w:rFonts w:cs="Arial"/>
                <w:sz w:val="18"/>
                <w:szCs w:val="18"/>
                <w:lang w:val="en-US"/>
              </w:rPr>
              <w:t>0.7x0.7x0.63</w:t>
            </w:r>
          </w:p>
        </w:tc>
        <w:tc>
          <w:tcPr>
            <w:tcW w:w="1327" w:type="pct"/>
            <w:vAlign w:val="center"/>
          </w:tcPr>
          <w:p w:rsidRPr="005F0D19" w:rsidR="00B2580A" w:rsidP="0078020E" w:rsidRDefault="00B2580A" w14:paraId="16992A84" w14:textId="77777777">
            <w:pPr>
              <w:spacing w:before="0" w:line="240" w:lineRule="auto"/>
              <w:jc w:val="left"/>
              <w:rPr>
                <w:rFonts w:cs="Arial"/>
                <w:sz w:val="18"/>
                <w:szCs w:val="18"/>
                <w:lang w:val="en-US"/>
              </w:rPr>
            </w:pPr>
            <w:r w:rsidRPr="005F0D19">
              <w:rPr>
                <w:rFonts w:cs="Arial"/>
                <w:noProof/>
                <w:sz w:val="18"/>
                <w:szCs w:val="18"/>
                <w:lang w:val="en-US"/>
              </w:rPr>
              <w:drawing>
                <wp:inline distT="0" distB="0" distL="0" distR="0" wp14:anchorId="462F93A2" wp14:editId="2A3F9674">
                  <wp:extent cx="1696615" cy="1440000"/>
                  <wp:effectExtent l="0" t="0" r="0" b="8255"/>
                  <wp:docPr id="184452618" name="Grafik 184452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9016" b="41910"/>
                          <a:stretch/>
                        </pic:blipFill>
                        <pic:spPr bwMode="auto">
                          <a:xfrm>
                            <a:off x="0" y="0"/>
                            <a:ext cx="1696615" cy="1440000"/>
                          </a:xfrm>
                          <a:prstGeom prst="rect">
                            <a:avLst/>
                          </a:prstGeom>
                          <a:ln>
                            <a:noFill/>
                          </a:ln>
                          <a:extLst>
                            <a:ext uri="{53640926-AAD7-44D8-BBD7-CCE9431645EC}">
                              <a14:shadowObscured xmlns:a14="http://schemas.microsoft.com/office/drawing/2010/main"/>
                            </a:ext>
                          </a:extLst>
                        </pic:spPr>
                      </pic:pic>
                    </a:graphicData>
                  </a:graphic>
                </wp:inline>
              </w:drawing>
            </w:r>
          </w:p>
        </w:tc>
      </w:tr>
      <w:tr w:rsidRPr="005F0D19" w:rsidR="00B2580A" w:rsidTr="0078020E" w14:paraId="0C4CD9B2" w14:textId="77777777">
        <w:trPr>
          <w:trHeight w:val="397"/>
        </w:trPr>
        <w:tc>
          <w:tcPr>
            <w:tcW w:w="1015" w:type="pct"/>
            <w:vAlign w:val="center"/>
          </w:tcPr>
          <w:p w:rsidRPr="005F0D19" w:rsidR="00B2580A" w:rsidP="0078020E" w:rsidRDefault="00C3732D" w14:paraId="700E3B07" w14:textId="0F8D30A7">
            <w:pPr>
              <w:spacing w:before="0" w:line="240" w:lineRule="auto"/>
              <w:jc w:val="left"/>
              <w:rPr>
                <w:rFonts w:cs="Arial"/>
                <w:sz w:val="18"/>
                <w:szCs w:val="18"/>
                <w:lang w:val="en-US"/>
              </w:rPr>
            </w:pPr>
            <w:hyperlink r:id="rId72">
              <w:r w:rsidRPr="005F0D19" w:rsidR="00B2580A">
                <w:rPr>
                  <w:rFonts w:cs="Arial"/>
                  <w:sz w:val="18"/>
                  <w:szCs w:val="18"/>
                  <w:lang w:val="en-US"/>
                </w:rPr>
                <w:t>ReadyToProcess™ 32L columns from Cytiva</w:t>
              </w:r>
            </w:hyperlink>
          </w:p>
          <w:p w:rsidRPr="005F0D19" w:rsidR="00B2580A" w:rsidP="0078020E" w:rsidRDefault="00B2580A" w14:paraId="6CFB6DF5" w14:textId="77777777">
            <w:pPr>
              <w:shd w:val="clear" w:color="auto" w:fill="FFFFFF" w:themeFill="background1"/>
              <w:spacing w:before="0" w:line="240" w:lineRule="auto"/>
              <w:jc w:val="left"/>
              <w:rPr>
                <w:rFonts w:cs="Arial"/>
                <w:sz w:val="18"/>
                <w:szCs w:val="18"/>
                <w:lang w:val="en-US"/>
              </w:rPr>
            </w:pPr>
          </w:p>
        </w:tc>
        <w:tc>
          <w:tcPr>
            <w:tcW w:w="1016" w:type="pct"/>
            <w:vAlign w:val="center"/>
          </w:tcPr>
          <w:p w:rsidRPr="005F0D19" w:rsidR="00B2580A" w:rsidP="0078020E" w:rsidRDefault="00B2580A" w14:paraId="04B637EF" w14:textId="77777777">
            <w:pPr>
              <w:spacing w:before="0" w:line="240" w:lineRule="auto"/>
              <w:jc w:val="left"/>
              <w:rPr>
                <w:rFonts w:cs="Arial"/>
                <w:sz w:val="18"/>
                <w:szCs w:val="18"/>
                <w:lang w:val="en-US"/>
              </w:rPr>
            </w:pPr>
            <w:r w:rsidRPr="005F0D19">
              <w:rPr>
                <w:rFonts w:cs="Arial"/>
                <w:color w:val="212529"/>
                <w:sz w:val="18"/>
                <w:szCs w:val="18"/>
                <w:lang w:val="en-US"/>
              </w:rPr>
              <w:t>Chromatography columns for CIEX</w:t>
            </w:r>
          </w:p>
        </w:tc>
        <w:tc>
          <w:tcPr>
            <w:tcW w:w="625" w:type="pct"/>
            <w:vAlign w:val="center"/>
          </w:tcPr>
          <w:p w:rsidRPr="005F0D19" w:rsidR="00B2580A" w:rsidP="0078020E" w:rsidRDefault="00B2580A" w14:paraId="5D8C7CE7" w14:textId="77777777">
            <w:pPr>
              <w:spacing w:before="0" w:line="240" w:lineRule="auto"/>
              <w:jc w:val="left"/>
              <w:rPr>
                <w:rFonts w:cs="Arial"/>
                <w:sz w:val="18"/>
                <w:szCs w:val="18"/>
                <w:lang w:val="en-US"/>
              </w:rPr>
            </w:pPr>
            <w:r w:rsidRPr="005F0D19">
              <w:rPr>
                <w:rFonts w:cs="Arial"/>
                <w:sz w:val="18"/>
                <w:szCs w:val="18"/>
                <w:lang w:val="en-US"/>
              </w:rPr>
              <w:t>1</w:t>
            </w:r>
          </w:p>
        </w:tc>
        <w:tc>
          <w:tcPr>
            <w:tcW w:w="1017" w:type="pct"/>
            <w:vAlign w:val="center"/>
          </w:tcPr>
          <w:p w:rsidRPr="005F0D19" w:rsidR="00B2580A" w:rsidP="0078020E" w:rsidRDefault="00B2580A" w14:paraId="71A082C8" w14:textId="77777777">
            <w:pPr>
              <w:spacing w:before="0" w:line="240" w:lineRule="auto"/>
              <w:jc w:val="left"/>
              <w:rPr>
                <w:rFonts w:cs="Arial"/>
                <w:sz w:val="18"/>
                <w:szCs w:val="18"/>
                <w:lang w:val="en-US"/>
              </w:rPr>
            </w:pPr>
            <w:r w:rsidRPr="005F0D19">
              <w:rPr>
                <w:rFonts w:cs="Arial"/>
                <w:sz w:val="18"/>
                <w:szCs w:val="18"/>
                <w:lang w:val="en-US"/>
              </w:rPr>
              <w:t>0.7x0.7x0.63</w:t>
            </w:r>
          </w:p>
        </w:tc>
        <w:tc>
          <w:tcPr>
            <w:tcW w:w="1327" w:type="pct"/>
            <w:vAlign w:val="center"/>
          </w:tcPr>
          <w:p w:rsidRPr="005F0D19" w:rsidR="00B2580A" w:rsidP="0078020E" w:rsidRDefault="00B2580A" w14:paraId="35C61CD5" w14:textId="77777777">
            <w:pPr>
              <w:spacing w:before="0" w:line="240" w:lineRule="auto"/>
              <w:jc w:val="left"/>
              <w:rPr>
                <w:rFonts w:cs="Arial"/>
                <w:sz w:val="18"/>
                <w:szCs w:val="18"/>
                <w:lang w:val="en-US"/>
              </w:rPr>
            </w:pPr>
            <w:r w:rsidRPr="005F0D19">
              <w:rPr>
                <w:rFonts w:cs="Arial"/>
                <w:noProof/>
                <w:sz w:val="18"/>
                <w:szCs w:val="18"/>
                <w:lang w:val="en-US"/>
              </w:rPr>
              <w:drawing>
                <wp:inline distT="0" distB="0" distL="0" distR="0" wp14:anchorId="647BA97E" wp14:editId="7722404E">
                  <wp:extent cx="1696615" cy="1440000"/>
                  <wp:effectExtent l="0" t="0" r="0" b="8255"/>
                  <wp:docPr id="184452619" name="Grafik 184452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9016" b="41910"/>
                          <a:stretch/>
                        </pic:blipFill>
                        <pic:spPr bwMode="auto">
                          <a:xfrm>
                            <a:off x="0" y="0"/>
                            <a:ext cx="1696615" cy="1440000"/>
                          </a:xfrm>
                          <a:prstGeom prst="rect">
                            <a:avLst/>
                          </a:prstGeom>
                          <a:ln>
                            <a:noFill/>
                          </a:ln>
                          <a:extLst>
                            <a:ext uri="{53640926-AAD7-44D8-BBD7-CCE9431645EC}">
                              <a14:shadowObscured xmlns:a14="http://schemas.microsoft.com/office/drawing/2010/main"/>
                            </a:ext>
                          </a:extLst>
                        </pic:spPr>
                      </pic:pic>
                    </a:graphicData>
                  </a:graphic>
                </wp:inline>
              </w:drawing>
            </w:r>
          </w:p>
        </w:tc>
      </w:tr>
      <w:tr w:rsidRPr="005F0D19" w:rsidR="00B2580A" w:rsidTr="0078020E" w14:paraId="24171385" w14:textId="77777777">
        <w:trPr>
          <w:trHeight w:val="397"/>
        </w:trPr>
        <w:tc>
          <w:tcPr>
            <w:tcW w:w="1015" w:type="pct"/>
            <w:vAlign w:val="center"/>
          </w:tcPr>
          <w:p w:rsidRPr="005F0D19" w:rsidR="00B2580A" w:rsidP="0078020E" w:rsidRDefault="00C3732D" w14:paraId="7B482B9F" w14:textId="36903921">
            <w:pPr>
              <w:spacing w:before="0" w:line="240" w:lineRule="auto"/>
              <w:jc w:val="left"/>
              <w:rPr>
                <w:rFonts w:cs="Arial"/>
                <w:sz w:val="18"/>
                <w:szCs w:val="18"/>
                <w:lang w:val="en-US"/>
              </w:rPr>
            </w:pPr>
            <w:hyperlink r:id="rId73">
              <w:r w:rsidRPr="005F0D19" w:rsidR="00B2580A">
                <w:rPr>
                  <w:rFonts w:cs="Arial"/>
                  <w:sz w:val="18"/>
                  <w:szCs w:val="18"/>
                  <w:lang w:val="en-US"/>
                </w:rPr>
                <w:t>ReadyToProcess™ 32L columns from Cytiva</w:t>
              </w:r>
            </w:hyperlink>
          </w:p>
          <w:p w:rsidRPr="005F0D19" w:rsidR="00B2580A" w:rsidP="0078020E" w:rsidRDefault="00B2580A" w14:paraId="1ABE682D" w14:textId="77777777">
            <w:pPr>
              <w:shd w:val="clear" w:color="auto" w:fill="FFFFFF" w:themeFill="background1"/>
              <w:spacing w:before="0" w:line="240" w:lineRule="auto"/>
              <w:jc w:val="left"/>
              <w:rPr>
                <w:rFonts w:cs="Arial"/>
                <w:sz w:val="18"/>
                <w:szCs w:val="18"/>
                <w:lang w:val="en-US"/>
              </w:rPr>
            </w:pPr>
          </w:p>
        </w:tc>
        <w:tc>
          <w:tcPr>
            <w:tcW w:w="1016" w:type="pct"/>
            <w:vAlign w:val="center"/>
          </w:tcPr>
          <w:p w:rsidRPr="005F0D19" w:rsidR="00B2580A" w:rsidP="0078020E" w:rsidRDefault="00B2580A" w14:paraId="15AF521A" w14:textId="77777777">
            <w:pPr>
              <w:spacing w:before="0" w:line="240" w:lineRule="auto"/>
              <w:jc w:val="left"/>
              <w:rPr>
                <w:rFonts w:cs="Arial"/>
                <w:sz w:val="18"/>
                <w:szCs w:val="18"/>
                <w:lang w:val="en-US"/>
              </w:rPr>
            </w:pPr>
            <w:r w:rsidRPr="005F0D19">
              <w:rPr>
                <w:rFonts w:cs="Arial"/>
                <w:color w:val="212529"/>
                <w:sz w:val="18"/>
                <w:szCs w:val="18"/>
                <w:lang w:val="en-US"/>
              </w:rPr>
              <w:t>Chromatography columns for AIEX</w:t>
            </w:r>
          </w:p>
        </w:tc>
        <w:tc>
          <w:tcPr>
            <w:tcW w:w="625" w:type="pct"/>
            <w:vAlign w:val="center"/>
          </w:tcPr>
          <w:p w:rsidRPr="005F0D19" w:rsidR="00B2580A" w:rsidP="0078020E" w:rsidRDefault="00B2580A" w14:paraId="01ED7B6D" w14:textId="77777777">
            <w:pPr>
              <w:spacing w:before="0" w:line="240" w:lineRule="auto"/>
              <w:jc w:val="left"/>
              <w:rPr>
                <w:rFonts w:cs="Arial"/>
                <w:sz w:val="18"/>
                <w:szCs w:val="18"/>
                <w:lang w:val="en-US"/>
              </w:rPr>
            </w:pPr>
            <w:r w:rsidRPr="005F0D19">
              <w:rPr>
                <w:rFonts w:cs="Arial"/>
                <w:sz w:val="18"/>
                <w:szCs w:val="18"/>
                <w:lang w:val="en-US"/>
              </w:rPr>
              <w:t>1</w:t>
            </w:r>
          </w:p>
        </w:tc>
        <w:tc>
          <w:tcPr>
            <w:tcW w:w="1017" w:type="pct"/>
            <w:vAlign w:val="center"/>
          </w:tcPr>
          <w:p w:rsidRPr="005F0D19" w:rsidR="00B2580A" w:rsidP="0078020E" w:rsidRDefault="00B2580A" w14:paraId="0EA4BF1F" w14:textId="77777777">
            <w:pPr>
              <w:spacing w:before="0" w:line="240" w:lineRule="auto"/>
              <w:jc w:val="left"/>
              <w:rPr>
                <w:rFonts w:cs="Arial"/>
                <w:sz w:val="18"/>
                <w:szCs w:val="18"/>
                <w:lang w:val="en-US"/>
              </w:rPr>
            </w:pPr>
            <w:r w:rsidRPr="005F0D19">
              <w:rPr>
                <w:rFonts w:cs="Arial"/>
                <w:sz w:val="18"/>
                <w:szCs w:val="18"/>
                <w:lang w:val="en-US"/>
              </w:rPr>
              <w:t>0.7x0.7x0.63</w:t>
            </w:r>
          </w:p>
        </w:tc>
        <w:tc>
          <w:tcPr>
            <w:tcW w:w="1327" w:type="pct"/>
            <w:vAlign w:val="center"/>
          </w:tcPr>
          <w:p w:rsidRPr="005F0D19" w:rsidR="00B2580A" w:rsidP="0078020E" w:rsidRDefault="00B2580A" w14:paraId="6144B66B" w14:textId="77777777">
            <w:pPr>
              <w:spacing w:before="0" w:line="240" w:lineRule="auto"/>
              <w:jc w:val="left"/>
              <w:rPr>
                <w:rFonts w:cs="Arial"/>
                <w:sz w:val="18"/>
                <w:szCs w:val="18"/>
                <w:lang w:val="en-US"/>
              </w:rPr>
            </w:pPr>
            <w:r w:rsidRPr="005F0D19">
              <w:rPr>
                <w:rFonts w:cs="Arial"/>
                <w:noProof/>
                <w:sz w:val="18"/>
                <w:szCs w:val="18"/>
                <w:lang w:val="en-US"/>
              </w:rPr>
              <w:drawing>
                <wp:inline distT="0" distB="0" distL="0" distR="0" wp14:anchorId="7809E200" wp14:editId="2E3008F8">
                  <wp:extent cx="1696615" cy="1440000"/>
                  <wp:effectExtent l="0" t="0" r="0" b="8255"/>
                  <wp:docPr id="184452620" name="Grafik 184452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9016" b="41910"/>
                          <a:stretch/>
                        </pic:blipFill>
                        <pic:spPr bwMode="auto">
                          <a:xfrm>
                            <a:off x="0" y="0"/>
                            <a:ext cx="1696615" cy="1440000"/>
                          </a:xfrm>
                          <a:prstGeom prst="rect">
                            <a:avLst/>
                          </a:prstGeom>
                          <a:ln>
                            <a:noFill/>
                          </a:ln>
                          <a:extLst>
                            <a:ext uri="{53640926-AAD7-44D8-BBD7-CCE9431645EC}">
                              <a14:shadowObscured xmlns:a14="http://schemas.microsoft.com/office/drawing/2010/main"/>
                            </a:ext>
                          </a:extLst>
                        </pic:spPr>
                      </pic:pic>
                    </a:graphicData>
                  </a:graphic>
                </wp:inline>
              </w:drawing>
            </w:r>
          </w:p>
        </w:tc>
      </w:tr>
      <w:tr w:rsidRPr="005F0D19" w:rsidR="00B2580A" w:rsidTr="0078020E" w14:paraId="349C18BF" w14:textId="77777777">
        <w:trPr>
          <w:trHeight w:val="397"/>
        </w:trPr>
        <w:tc>
          <w:tcPr>
            <w:tcW w:w="1015" w:type="pct"/>
            <w:vAlign w:val="center"/>
          </w:tcPr>
          <w:p w:rsidRPr="005F0D19" w:rsidR="00B2580A" w:rsidP="0078020E" w:rsidRDefault="00B2580A" w14:paraId="24549755" w14:textId="77777777">
            <w:pPr>
              <w:shd w:val="clear" w:color="auto" w:fill="FFFFFF"/>
              <w:spacing w:before="0" w:line="240" w:lineRule="auto"/>
              <w:jc w:val="left"/>
              <w:rPr>
                <w:rFonts w:cs="Arial"/>
                <w:sz w:val="18"/>
                <w:szCs w:val="18"/>
                <w:lang w:val="en-US"/>
              </w:rPr>
            </w:pPr>
            <w:r w:rsidRPr="005F0D19">
              <w:rPr>
                <w:rFonts w:cs="Arial"/>
                <w:sz w:val="18"/>
                <w:szCs w:val="18"/>
                <w:lang w:val="en-US"/>
              </w:rPr>
              <w:t>Allegro™ MVP Single-use system with Quattreflow pump</w:t>
            </w:r>
          </w:p>
          <w:p w:rsidRPr="005F0D19" w:rsidR="00B2580A" w:rsidP="0078020E" w:rsidRDefault="00B2580A" w14:paraId="5C3E4C54" w14:textId="77777777">
            <w:pPr>
              <w:shd w:val="clear" w:color="auto" w:fill="FFFFFF" w:themeFill="background1"/>
              <w:spacing w:before="0" w:line="240" w:lineRule="auto"/>
              <w:jc w:val="left"/>
              <w:rPr>
                <w:rFonts w:cs="Arial"/>
                <w:sz w:val="18"/>
                <w:szCs w:val="18"/>
                <w:lang w:val="en-US"/>
              </w:rPr>
            </w:pPr>
          </w:p>
        </w:tc>
        <w:tc>
          <w:tcPr>
            <w:tcW w:w="1016" w:type="pct"/>
            <w:vAlign w:val="center"/>
          </w:tcPr>
          <w:p w:rsidRPr="005F0D19" w:rsidR="00B2580A" w:rsidP="0078020E" w:rsidRDefault="00B2580A" w14:paraId="5D03120C" w14:textId="77777777">
            <w:pPr>
              <w:spacing w:before="0" w:line="240" w:lineRule="auto"/>
              <w:jc w:val="left"/>
              <w:rPr>
                <w:rFonts w:cs="Arial"/>
                <w:color w:val="212529"/>
                <w:sz w:val="18"/>
                <w:szCs w:val="18"/>
                <w:lang w:val="en-US"/>
              </w:rPr>
            </w:pPr>
            <w:r w:rsidRPr="005F0D19">
              <w:rPr>
                <w:rFonts w:cs="Arial"/>
                <w:color w:val="212529"/>
                <w:sz w:val="18"/>
                <w:szCs w:val="18"/>
                <w:lang w:val="en-US"/>
              </w:rPr>
              <w:t xml:space="preserve">Multipurpose applications </w:t>
            </w:r>
          </w:p>
          <w:p w:rsidRPr="005F0D19" w:rsidR="00B2580A" w:rsidP="0078020E" w:rsidRDefault="00B2580A" w14:paraId="59D846E7" w14:textId="77777777">
            <w:pPr>
              <w:spacing w:before="0" w:line="240" w:lineRule="auto"/>
              <w:jc w:val="left"/>
              <w:rPr>
                <w:rFonts w:cs="Arial"/>
                <w:color w:val="212529"/>
                <w:sz w:val="18"/>
                <w:szCs w:val="18"/>
                <w:lang w:val="en-US"/>
              </w:rPr>
            </w:pPr>
          </w:p>
          <w:p w:rsidRPr="005F0D19" w:rsidR="00B2580A" w:rsidP="0078020E" w:rsidRDefault="00E94F43" w14:paraId="5924DF03" w14:textId="657DACE6">
            <w:pPr>
              <w:shd w:val="clear" w:color="auto" w:fill="FFFFFF" w:themeFill="background1"/>
              <w:spacing w:before="0" w:line="240" w:lineRule="auto"/>
              <w:jc w:val="left"/>
              <w:rPr>
                <w:rFonts w:cs="Arial"/>
                <w:color w:val="212529"/>
                <w:sz w:val="18"/>
                <w:szCs w:val="18"/>
                <w:lang w:val="en-US"/>
              </w:rPr>
            </w:pPr>
            <w:r w:rsidRPr="005F0D19">
              <w:rPr>
                <w:rFonts w:cs="Arial"/>
                <w:color w:val="212529"/>
                <w:sz w:val="18"/>
                <w:szCs w:val="18"/>
                <w:lang w:val="en-US"/>
              </w:rPr>
              <w:t>Energy consumption:</w:t>
            </w:r>
            <w:r w:rsidRPr="005F0D19" w:rsidR="00B27D81">
              <w:rPr>
                <w:rFonts w:cs="Arial"/>
                <w:color w:val="212529"/>
                <w:sz w:val="18"/>
                <w:szCs w:val="18"/>
                <w:lang w:val="en-US"/>
              </w:rPr>
              <w:t xml:space="preserve"> </w:t>
            </w:r>
            <w:r w:rsidRPr="005F0D19">
              <w:rPr>
                <w:rFonts w:cs="Arial"/>
                <w:color w:val="212529"/>
                <w:sz w:val="18"/>
                <w:szCs w:val="18"/>
                <w:lang w:val="en-US"/>
              </w:rPr>
              <w:t>230V</w:t>
            </w:r>
          </w:p>
        </w:tc>
        <w:tc>
          <w:tcPr>
            <w:tcW w:w="625" w:type="pct"/>
            <w:vAlign w:val="center"/>
          </w:tcPr>
          <w:p w:rsidRPr="005F0D19" w:rsidR="00B2580A" w:rsidP="0078020E" w:rsidRDefault="00B2580A" w14:paraId="768C60C9" w14:textId="77777777">
            <w:pPr>
              <w:spacing w:before="0" w:line="240" w:lineRule="auto"/>
              <w:jc w:val="left"/>
              <w:rPr>
                <w:rFonts w:cs="Arial"/>
                <w:sz w:val="18"/>
                <w:szCs w:val="18"/>
                <w:lang w:val="en-US"/>
              </w:rPr>
            </w:pPr>
            <w:r w:rsidRPr="005F0D19">
              <w:rPr>
                <w:rFonts w:cs="Arial"/>
                <w:sz w:val="18"/>
                <w:szCs w:val="18"/>
                <w:lang w:val="en-US"/>
              </w:rPr>
              <w:t>2</w:t>
            </w:r>
          </w:p>
        </w:tc>
        <w:tc>
          <w:tcPr>
            <w:tcW w:w="1017" w:type="pct"/>
            <w:vAlign w:val="center"/>
          </w:tcPr>
          <w:p w:rsidRPr="005F0D19" w:rsidR="00B2580A" w:rsidP="0078020E" w:rsidRDefault="00B2580A" w14:paraId="0269F20A" w14:textId="77777777">
            <w:pPr>
              <w:spacing w:before="0" w:line="240" w:lineRule="auto"/>
              <w:jc w:val="left"/>
              <w:rPr>
                <w:rFonts w:cs="Arial"/>
                <w:sz w:val="18"/>
                <w:szCs w:val="18"/>
                <w:lang w:val="en-US"/>
              </w:rPr>
            </w:pPr>
            <w:r w:rsidRPr="005F0D19">
              <w:rPr>
                <w:rFonts w:cs="Arial"/>
                <w:sz w:val="18"/>
                <w:szCs w:val="18"/>
                <w:lang w:val="en-US"/>
              </w:rPr>
              <w:t>0.96x1.28x1.13</w:t>
            </w:r>
          </w:p>
        </w:tc>
        <w:tc>
          <w:tcPr>
            <w:tcW w:w="1327" w:type="pct"/>
            <w:vAlign w:val="center"/>
          </w:tcPr>
          <w:p w:rsidRPr="005F0D19" w:rsidR="00B2580A" w:rsidP="0078020E" w:rsidRDefault="00B2580A" w14:paraId="35771637" w14:textId="77777777">
            <w:pPr>
              <w:spacing w:before="0" w:line="240" w:lineRule="auto"/>
              <w:jc w:val="left"/>
              <w:rPr>
                <w:rFonts w:cs="Arial"/>
                <w:sz w:val="18"/>
                <w:szCs w:val="18"/>
                <w:lang w:val="en-US"/>
              </w:rPr>
            </w:pPr>
            <w:r w:rsidRPr="005F0D19">
              <w:rPr>
                <w:rFonts w:cs="Arial"/>
                <w:noProof/>
                <w:sz w:val="18"/>
                <w:szCs w:val="18"/>
                <w:lang w:val="en-US"/>
              </w:rPr>
              <w:drawing>
                <wp:inline distT="0" distB="0" distL="0" distR="0" wp14:anchorId="03D4EC63" wp14:editId="1A7D40B9">
                  <wp:extent cx="1374547" cy="1440000"/>
                  <wp:effectExtent l="0" t="0" r="0" b="8255"/>
                  <wp:docPr id="184452621" name="Grafik 184452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374547" cy="1440000"/>
                          </a:xfrm>
                          <a:prstGeom prst="rect">
                            <a:avLst/>
                          </a:prstGeom>
                        </pic:spPr>
                      </pic:pic>
                    </a:graphicData>
                  </a:graphic>
                </wp:inline>
              </w:drawing>
            </w:r>
          </w:p>
        </w:tc>
      </w:tr>
      <w:tr w:rsidRPr="005F0D19" w:rsidR="00B2580A" w:rsidTr="0078020E" w14:paraId="69BF8D0D" w14:textId="77777777">
        <w:trPr>
          <w:trHeight w:val="397"/>
        </w:trPr>
        <w:tc>
          <w:tcPr>
            <w:tcW w:w="1015" w:type="pct"/>
            <w:shd w:val="clear" w:color="auto" w:fill="auto"/>
            <w:vAlign w:val="center"/>
          </w:tcPr>
          <w:p w:rsidRPr="005F0D19" w:rsidR="00B2580A" w:rsidP="0078020E" w:rsidRDefault="00B2580A" w14:paraId="636E1CEB" w14:textId="55EC853F">
            <w:pPr>
              <w:shd w:val="clear" w:color="auto" w:fill="FFFFFF"/>
              <w:spacing w:before="0" w:line="240" w:lineRule="auto"/>
              <w:jc w:val="left"/>
              <w:rPr>
                <w:rFonts w:cs="Arial"/>
                <w:sz w:val="18"/>
                <w:szCs w:val="18"/>
                <w:lang w:val="en-US"/>
              </w:rPr>
            </w:pPr>
            <w:r w:rsidRPr="005F0D19">
              <w:rPr>
                <w:rFonts w:cs="Arial"/>
                <w:sz w:val="18"/>
                <w:szCs w:val="18"/>
                <w:lang w:val="en-US"/>
              </w:rPr>
              <w:lastRenderedPageBreak/>
              <w:fldChar w:fldCharType="begin"/>
            </w:r>
            <w:r w:rsidRPr="005F0D19">
              <w:rPr>
                <w:rFonts w:cs="Arial"/>
                <w:sz w:val="18"/>
                <w:szCs w:val="18"/>
                <w:lang w:val="en-US"/>
              </w:rPr>
              <w:instrText xml:space="preserve"> HYPERLINK "https://pall.hakobio2.com/Portfolio/b48ebc94-36b1-4e9b-b1dd-0f6fa3c8309d" </w:instrText>
            </w:r>
            <w:r w:rsidRPr="005F0D19">
              <w:rPr>
                <w:rFonts w:cs="Arial"/>
                <w:sz w:val="18"/>
                <w:szCs w:val="18"/>
                <w:lang w:val="en-US"/>
              </w:rPr>
              <w:fldChar w:fldCharType="separate"/>
            </w:r>
            <w:r w:rsidRPr="005F0D19">
              <w:rPr>
                <w:rFonts w:cs="Arial"/>
                <w:sz w:val="18"/>
                <w:szCs w:val="18"/>
                <w:lang w:val="en-US"/>
              </w:rPr>
              <w:t>Magnetic Mixer Drive Unit</w:t>
            </w:r>
          </w:p>
          <w:p w:rsidRPr="005F0D19" w:rsidR="00B2580A" w:rsidP="0078020E" w:rsidRDefault="00B2580A" w14:paraId="125852CB" w14:textId="77777777">
            <w:pPr>
              <w:shd w:val="clear" w:color="auto" w:fill="FFFFFF"/>
              <w:spacing w:before="0" w:line="240" w:lineRule="auto"/>
              <w:jc w:val="left"/>
              <w:rPr>
                <w:rFonts w:cs="Arial"/>
                <w:sz w:val="18"/>
                <w:szCs w:val="18"/>
                <w:lang w:val="en-US"/>
              </w:rPr>
            </w:pPr>
            <w:r w:rsidRPr="005F0D19">
              <w:rPr>
                <w:rFonts w:cs="Arial"/>
                <w:sz w:val="18"/>
                <w:szCs w:val="18"/>
                <w:lang w:val="en-US"/>
              </w:rPr>
              <w:fldChar w:fldCharType="end"/>
            </w:r>
            <w:r w:rsidRPr="005F0D19">
              <w:rPr>
                <w:rFonts w:cs="Arial"/>
                <w:sz w:val="18"/>
                <w:szCs w:val="18"/>
                <w:lang w:val="en-US"/>
              </w:rPr>
              <w:t xml:space="preserve"> </w:t>
            </w:r>
          </w:p>
        </w:tc>
        <w:tc>
          <w:tcPr>
            <w:tcW w:w="1016" w:type="pct"/>
            <w:shd w:val="clear" w:color="auto" w:fill="auto"/>
            <w:vAlign w:val="center"/>
          </w:tcPr>
          <w:p w:rsidRPr="005F0D19" w:rsidR="00B2580A" w:rsidP="0078020E" w:rsidRDefault="00B2580A" w14:paraId="616CED0B" w14:textId="77777777">
            <w:pPr>
              <w:spacing w:before="0" w:line="240" w:lineRule="auto"/>
              <w:jc w:val="left"/>
              <w:rPr>
                <w:rFonts w:cs="Arial"/>
                <w:color w:val="212529"/>
                <w:sz w:val="18"/>
                <w:szCs w:val="18"/>
                <w:lang w:val="en-US"/>
              </w:rPr>
            </w:pPr>
            <w:r w:rsidRPr="005F0D19">
              <w:rPr>
                <w:rFonts w:cs="Arial"/>
                <w:color w:val="212529"/>
                <w:sz w:val="18"/>
                <w:szCs w:val="18"/>
                <w:lang w:val="en-US"/>
              </w:rPr>
              <w:t xml:space="preserve">Robust single-use mixing system </w:t>
            </w:r>
          </w:p>
        </w:tc>
        <w:tc>
          <w:tcPr>
            <w:tcW w:w="625" w:type="pct"/>
            <w:shd w:val="clear" w:color="auto" w:fill="auto"/>
            <w:vAlign w:val="center"/>
          </w:tcPr>
          <w:p w:rsidRPr="005F0D19" w:rsidR="00B2580A" w:rsidP="0078020E" w:rsidRDefault="00B2580A" w14:paraId="2ACE9AC9" w14:textId="77777777">
            <w:pPr>
              <w:spacing w:before="0" w:line="240" w:lineRule="auto"/>
              <w:jc w:val="left"/>
              <w:rPr>
                <w:rFonts w:cs="Arial"/>
                <w:sz w:val="18"/>
                <w:szCs w:val="18"/>
                <w:lang w:val="en-US"/>
              </w:rPr>
            </w:pPr>
            <w:r w:rsidRPr="005F0D19">
              <w:rPr>
                <w:rFonts w:cs="Arial"/>
                <w:sz w:val="18"/>
                <w:szCs w:val="18"/>
                <w:lang w:val="en-US"/>
              </w:rPr>
              <w:t>3</w:t>
            </w:r>
          </w:p>
        </w:tc>
        <w:tc>
          <w:tcPr>
            <w:tcW w:w="1017" w:type="pct"/>
            <w:shd w:val="clear" w:color="auto" w:fill="auto"/>
            <w:vAlign w:val="center"/>
          </w:tcPr>
          <w:p w:rsidRPr="005F0D19" w:rsidR="00B2580A" w:rsidP="0078020E" w:rsidRDefault="00B2580A" w14:paraId="5314D80D" w14:textId="77777777">
            <w:pPr>
              <w:spacing w:before="0" w:line="240" w:lineRule="auto"/>
              <w:jc w:val="left"/>
              <w:rPr>
                <w:rFonts w:cs="Arial"/>
                <w:sz w:val="18"/>
                <w:szCs w:val="18"/>
                <w:lang w:val="en-US"/>
              </w:rPr>
            </w:pPr>
            <w:r w:rsidRPr="005F0D19">
              <w:rPr>
                <w:rFonts w:cs="Arial"/>
                <w:sz w:val="18"/>
                <w:szCs w:val="18"/>
                <w:lang w:val="en-US"/>
              </w:rPr>
              <w:t>0.4x0.82x1.03</w:t>
            </w:r>
          </w:p>
        </w:tc>
        <w:tc>
          <w:tcPr>
            <w:tcW w:w="1327" w:type="pct"/>
            <w:shd w:val="clear" w:color="auto" w:fill="auto"/>
            <w:vAlign w:val="center"/>
          </w:tcPr>
          <w:p w:rsidRPr="005F0D19" w:rsidR="00B2580A" w:rsidP="0078020E" w:rsidRDefault="00B2580A" w14:paraId="61B14C0E" w14:textId="77777777">
            <w:pPr>
              <w:spacing w:before="0" w:line="240" w:lineRule="auto"/>
              <w:jc w:val="left"/>
              <w:rPr>
                <w:rFonts w:cs="Arial"/>
                <w:sz w:val="18"/>
                <w:szCs w:val="18"/>
                <w:lang w:val="en-US"/>
              </w:rPr>
            </w:pPr>
            <w:r w:rsidRPr="005F0D19">
              <w:rPr>
                <w:rFonts w:cs="Arial"/>
                <w:noProof/>
                <w:sz w:val="18"/>
                <w:szCs w:val="18"/>
                <w:lang w:val="en-US"/>
              </w:rPr>
              <w:drawing>
                <wp:inline distT="0" distB="0" distL="0" distR="0" wp14:anchorId="5228B9DF" wp14:editId="7F6F707B">
                  <wp:extent cx="1398140" cy="1440000"/>
                  <wp:effectExtent l="0" t="0" r="0" b="8255"/>
                  <wp:docPr id="184452622" name="Grafik 184452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398140" cy="1440000"/>
                          </a:xfrm>
                          <a:prstGeom prst="rect">
                            <a:avLst/>
                          </a:prstGeom>
                        </pic:spPr>
                      </pic:pic>
                    </a:graphicData>
                  </a:graphic>
                </wp:inline>
              </w:drawing>
            </w:r>
          </w:p>
        </w:tc>
      </w:tr>
      <w:tr w:rsidRPr="005F0D19" w:rsidR="00B2580A" w:rsidTr="0078020E" w14:paraId="0B350744" w14:textId="77777777">
        <w:trPr>
          <w:trHeight w:val="397"/>
        </w:trPr>
        <w:tc>
          <w:tcPr>
            <w:tcW w:w="1015" w:type="pct"/>
            <w:vAlign w:val="center"/>
          </w:tcPr>
          <w:p w:rsidRPr="005F0D19" w:rsidR="00B2580A" w:rsidP="0078020E" w:rsidRDefault="00B2580A" w14:paraId="74930F00" w14:textId="77777777">
            <w:pPr>
              <w:shd w:val="clear" w:color="auto" w:fill="FFFFFF"/>
              <w:spacing w:before="0" w:line="240" w:lineRule="auto"/>
              <w:jc w:val="left"/>
              <w:rPr>
                <w:rFonts w:cs="Arial"/>
                <w:sz w:val="18"/>
                <w:szCs w:val="18"/>
                <w:lang w:val="en-US"/>
              </w:rPr>
            </w:pPr>
            <w:r w:rsidRPr="005F0D19">
              <w:rPr>
                <w:rFonts w:cs="Arial"/>
                <w:sz w:val="18"/>
                <w:szCs w:val="18"/>
                <w:lang w:val="en-US"/>
              </w:rPr>
              <w:t xml:space="preserve">Stax™ Disposable Depth Filter High Chassis- </w:t>
            </w:r>
          </w:p>
          <w:p w:rsidRPr="005F0D19" w:rsidR="00B2580A" w:rsidP="0078020E" w:rsidRDefault="00B2580A" w14:paraId="48B366B0" w14:textId="77777777">
            <w:pPr>
              <w:shd w:val="clear" w:color="auto" w:fill="FFFFFF"/>
              <w:spacing w:before="0" w:line="240" w:lineRule="auto"/>
              <w:jc w:val="left"/>
              <w:rPr>
                <w:rFonts w:cs="Arial"/>
                <w:sz w:val="18"/>
                <w:szCs w:val="18"/>
                <w:lang w:val="en-US"/>
              </w:rPr>
            </w:pPr>
          </w:p>
        </w:tc>
        <w:tc>
          <w:tcPr>
            <w:tcW w:w="1016" w:type="pct"/>
            <w:vAlign w:val="center"/>
          </w:tcPr>
          <w:p w:rsidRPr="005F0D19" w:rsidR="00B2580A" w:rsidP="0078020E" w:rsidRDefault="00B2580A" w14:paraId="25775929" w14:textId="7DB837D6">
            <w:pPr>
              <w:shd w:val="clear" w:color="auto" w:fill="FFFFFF"/>
              <w:spacing w:before="0" w:line="240" w:lineRule="auto"/>
              <w:jc w:val="left"/>
              <w:rPr>
                <w:rFonts w:cs="Arial"/>
                <w:sz w:val="18"/>
                <w:szCs w:val="18"/>
                <w:lang w:val="en-US"/>
              </w:rPr>
            </w:pPr>
            <w:r w:rsidRPr="005F0D19">
              <w:rPr>
                <w:rFonts w:cs="Arial"/>
                <w:sz w:val="18"/>
                <w:szCs w:val="18"/>
                <w:lang w:val="en-US"/>
              </w:rPr>
              <w:t>Chassis for up to 10 Large Stax Disposable Depth Filters - 21 Depth filters used per batch</w:t>
            </w:r>
          </w:p>
          <w:p w:rsidRPr="005F0D19" w:rsidR="00B2580A" w:rsidP="0078020E" w:rsidRDefault="00B2580A" w14:paraId="6EA450F5" w14:textId="77777777">
            <w:pPr>
              <w:shd w:val="clear" w:color="auto" w:fill="FFFFFF"/>
              <w:spacing w:before="0" w:line="240" w:lineRule="auto"/>
              <w:jc w:val="left"/>
              <w:rPr>
                <w:rFonts w:cs="Arial"/>
                <w:sz w:val="18"/>
                <w:szCs w:val="18"/>
                <w:lang w:val="en-US"/>
              </w:rPr>
            </w:pPr>
          </w:p>
        </w:tc>
        <w:tc>
          <w:tcPr>
            <w:tcW w:w="625" w:type="pct"/>
            <w:vAlign w:val="center"/>
          </w:tcPr>
          <w:p w:rsidRPr="005F0D19" w:rsidR="00B2580A" w:rsidP="0078020E" w:rsidRDefault="00B2580A" w14:paraId="30C2C9C1" w14:textId="77777777">
            <w:pPr>
              <w:spacing w:before="0" w:line="240" w:lineRule="auto"/>
              <w:jc w:val="left"/>
              <w:rPr>
                <w:rFonts w:cs="Arial"/>
                <w:sz w:val="18"/>
                <w:szCs w:val="18"/>
                <w:lang w:val="en-US"/>
              </w:rPr>
            </w:pPr>
            <w:r w:rsidRPr="005F0D19">
              <w:rPr>
                <w:rFonts w:cs="Arial"/>
                <w:sz w:val="18"/>
                <w:szCs w:val="18"/>
                <w:lang w:val="en-US"/>
              </w:rPr>
              <w:t>3</w:t>
            </w:r>
          </w:p>
        </w:tc>
        <w:tc>
          <w:tcPr>
            <w:tcW w:w="1017" w:type="pct"/>
            <w:vAlign w:val="center"/>
          </w:tcPr>
          <w:p w:rsidRPr="005F0D19" w:rsidR="00B2580A" w:rsidP="0078020E" w:rsidRDefault="00B2580A" w14:paraId="3BC2C99B" w14:textId="77777777">
            <w:pPr>
              <w:spacing w:before="0" w:line="240" w:lineRule="auto"/>
              <w:jc w:val="left"/>
              <w:rPr>
                <w:rFonts w:cs="Arial"/>
                <w:sz w:val="18"/>
                <w:szCs w:val="18"/>
                <w:lang w:val="en-US"/>
              </w:rPr>
            </w:pPr>
            <w:r w:rsidRPr="005F0D19">
              <w:rPr>
                <w:rFonts w:cs="Arial"/>
                <w:sz w:val="18"/>
                <w:szCs w:val="18"/>
                <w:lang w:val="en-US"/>
              </w:rPr>
              <w:t>0.8x1.15x1.93</w:t>
            </w:r>
          </w:p>
          <w:p w:rsidRPr="005F0D19" w:rsidR="00B2580A" w:rsidP="0078020E" w:rsidRDefault="00B2580A" w14:paraId="3ABD06A4" w14:textId="77777777">
            <w:pPr>
              <w:spacing w:before="0" w:line="240" w:lineRule="auto"/>
              <w:jc w:val="left"/>
              <w:rPr>
                <w:rFonts w:cs="Arial"/>
                <w:sz w:val="18"/>
                <w:szCs w:val="18"/>
                <w:lang w:val="en-US"/>
              </w:rPr>
            </w:pPr>
          </w:p>
          <w:p w:rsidRPr="005F0D19" w:rsidR="00B2580A" w:rsidP="0078020E" w:rsidRDefault="00B2580A" w14:paraId="00B4986D" w14:textId="77777777">
            <w:pPr>
              <w:spacing w:before="0" w:line="240" w:lineRule="auto"/>
              <w:jc w:val="left"/>
              <w:rPr>
                <w:rFonts w:cs="Arial"/>
                <w:sz w:val="18"/>
                <w:szCs w:val="18"/>
                <w:lang w:val="en-US"/>
              </w:rPr>
            </w:pPr>
          </w:p>
        </w:tc>
        <w:tc>
          <w:tcPr>
            <w:tcW w:w="1327" w:type="pct"/>
            <w:vAlign w:val="center"/>
          </w:tcPr>
          <w:p w:rsidRPr="005F0D19" w:rsidR="00B2580A" w:rsidP="0078020E" w:rsidRDefault="00B2580A" w14:paraId="2B482EB8" w14:textId="77777777">
            <w:pPr>
              <w:spacing w:before="0" w:line="240" w:lineRule="auto"/>
              <w:jc w:val="left"/>
              <w:rPr>
                <w:rFonts w:cs="Arial"/>
                <w:sz w:val="18"/>
                <w:szCs w:val="18"/>
                <w:lang w:val="en-US"/>
              </w:rPr>
            </w:pPr>
            <w:r w:rsidRPr="005F0D19">
              <w:rPr>
                <w:rFonts w:cs="Arial"/>
                <w:noProof/>
                <w:sz w:val="18"/>
                <w:szCs w:val="18"/>
                <w:lang w:val="en-US"/>
              </w:rPr>
              <w:drawing>
                <wp:inline distT="0" distB="0" distL="0" distR="0" wp14:anchorId="713B2208" wp14:editId="049576C9">
                  <wp:extent cx="1130797" cy="1440000"/>
                  <wp:effectExtent l="0" t="0" r="0" b="8255"/>
                  <wp:docPr id="184452623" name="Grafik 184452623" descr="Ein Bild, das drinn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descr="Ein Bild, das drinnen enthält.&#10;&#10;Automatisch generierte Beschreibung"/>
                          <pic:cNvPicPr/>
                        </pic:nvPicPr>
                        <pic:blipFill>
                          <a:blip r:embed="rId76"/>
                          <a:stretch>
                            <a:fillRect/>
                          </a:stretch>
                        </pic:blipFill>
                        <pic:spPr>
                          <a:xfrm>
                            <a:off x="0" y="0"/>
                            <a:ext cx="1130797" cy="1440000"/>
                          </a:xfrm>
                          <a:prstGeom prst="rect">
                            <a:avLst/>
                          </a:prstGeom>
                        </pic:spPr>
                      </pic:pic>
                    </a:graphicData>
                  </a:graphic>
                </wp:inline>
              </w:drawing>
            </w:r>
          </w:p>
        </w:tc>
      </w:tr>
      <w:tr w:rsidRPr="005F0D19" w:rsidR="00B2580A" w:rsidTr="0078020E" w14:paraId="72747AB0" w14:textId="77777777">
        <w:trPr>
          <w:trHeight w:val="397"/>
        </w:trPr>
        <w:tc>
          <w:tcPr>
            <w:tcW w:w="1015" w:type="pct"/>
            <w:vAlign w:val="center"/>
          </w:tcPr>
          <w:p w:rsidRPr="005F0D19" w:rsidR="00B2580A" w:rsidP="0078020E" w:rsidRDefault="00B2580A" w14:paraId="0C646016" w14:textId="77777777">
            <w:pPr>
              <w:pStyle w:val="color-primary"/>
              <w:spacing w:before="0" w:beforeAutospacing="0" w:after="0" w:afterAutospacing="0"/>
              <w:rPr>
                <w:rFonts w:ascii="Arial" w:hAnsi="Arial" w:cs="Arial" w:eastAsiaTheme="minorHAnsi"/>
                <w:sz w:val="18"/>
                <w:szCs w:val="18"/>
                <w:lang w:val="en-US" w:eastAsia="en-US"/>
              </w:rPr>
            </w:pPr>
            <w:r w:rsidRPr="005F0D19">
              <w:rPr>
                <w:rFonts w:ascii="Arial" w:hAnsi="Arial" w:cs="Arial" w:eastAsiaTheme="minorHAnsi"/>
                <w:sz w:val="18"/>
                <w:szCs w:val="18"/>
                <w:lang w:val="en-US" w:eastAsia="en-US"/>
              </w:rPr>
              <w:t>Kleenpak™ Nova Capsule NP6</w:t>
            </w:r>
          </w:p>
          <w:p w:rsidRPr="005F0D19" w:rsidR="00B2580A" w:rsidP="0078020E" w:rsidRDefault="00B2580A" w14:paraId="01C6D372" w14:textId="77777777">
            <w:pPr>
              <w:shd w:val="clear" w:color="auto" w:fill="FFFFFF"/>
              <w:spacing w:before="0" w:line="240" w:lineRule="auto"/>
              <w:jc w:val="left"/>
              <w:rPr>
                <w:rFonts w:cs="Arial"/>
                <w:sz w:val="18"/>
                <w:szCs w:val="18"/>
                <w:lang w:val="en-US"/>
              </w:rPr>
            </w:pPr>
          </w:p>
        </w:tc>
        <w:tc>
          <w:tcPr>
            <w:tcW w:w="1016" w:type="pct"/>
            <w:vAlign w:val="center"/>
          </w:tcPr>
          <w:p w:rsidRPr="005F0D19" w:rsidR="00B2580A" w:rsidP="0078020E" w:rsidRDefault="00B2580A" w14:paraId="43AA7506" w14:textId="77777777">
            <w:pPr>
              <w:spacing w:before="0" w:line="240" w:lineRule="auto"/>
              <w:jc w:val="left"/>
              <w:rPr>
                <w:rFonts w:cs="Arial"/>
                <w:color w:val="212529"/>
                <w:sz w:val="18"/>
                <w:szCs w:val="18"/>
                <w:lang w:val="en-US"/>
              </w:rPr>
            </w:pPr>
            <w:r w:rsidRPr="005F0D19">
              <w:rPr>
                <w:rFonts w:cs="Arial"/>
                <w:color w:val="212529"/>
                <w:sz w:val="18"/>
                <w:szCs w:val="18"/>
                <w:lang w:val="en-US"/>
              </w:rPr>
              <w:t xml:space="preserve">For 100L to 1000L </w:t>
            </w:r>
          </w:p>
          <w:p w:rsidRPr="005F0D19" w:rsidR="00B2580A" w:rsidP="0078020E" w:rsidRDefault="00B2580A" w14:paraId="7D5836A4" w14:textId="77777777">
            <w:pPr>
              <w:spacing w:before="0" w:line="240" w:lineRule="auto"/>
              <w:jc w:val="left"/>
              <w:rPr>
                <w:rFonts w:cs="Arial"/>
                <w:color w:val="212529"/>
                <w:sz w:val="18"/>
                <w:szCs w:val="18"/>
                <w:lang w:val="en-US"/>
              </w:rPr>
            </w:pPr>
          </w:p>
          <w:p w:rsidRPr="005F0D19" w:rsidR="00B2580A" w:rsidP="0078020E" w:rsidRDefault="00B2580A" w14:paraId="3C35275E" w14:textId="77777777">
            <w:pPr>
              <w:spacing w:before="0" w:line="240" w:lineRule="auto"/>
              <w:jc w:val="left"/>
              <w:rPr>
                <w:rFonts w:cs="Arial"/>
                <w:color w:val="212529"/>
                <w:sz w:val="18"/>
                <w:szCs w:val="18"/>
                <w:lang w:val="en-US"/>
              </w:rPr>
            </w:pPr>
            <w:r w:rsidRPr="005F0D19">
              <w:rPr>
                <w:rFonts w:cs="Arial"/>
                <w:color w:val="212529"/>
                <w:sz w:val="18"/>
                <w:szCs w:val="18"/>
                <w:lang w:val="en-US"/>
              </w:rPr>
              <w:t>Virus removal filters used with MVP Single-use system</w:t>
            </w:r>
          </w:p>
        </w:tc>
        <w:tc>
          <w:tcPr>
            <w:tcW w:w="625" w:type="pct"/>
            <w:vAlign w:val="center"/>
          </w:tcPr>
          <w:p w:rsidRPr="005F0D19" w:rsidR="00B2580A" w:rsidP="0078020E" w:rsidRDefault="00B2580A" w14:paraId="5E34094E" w14:textId="77777777">
            <w:pPr>
              <w:spacing w:before="0" w:line="240" w:lineRule="auto"/>
              <w:jc w:val="left"/>
              <w:rPr>
                <w:rFonts w:cs="Arial"/>
                <w:sz w:val="18"/>
                <w:szCs w:val="18"/>
                <w:lang w:val="en-US"/>
              </w:rPr>
            </w:pPr>
            <w:r w:rsidRPr="005F0D19">
              <w:rPr>
                <w:rFonts w:cs="Arial"/>
                <w:sz w:val="18"/>
                <w:szCs w:val="18"/>
                <w:lang w:val="en-US"/>
              </w:rPr>
              <w:t>2</w:t>
            </w:r>
          </w:p>
        </w:tc>
        <w:tc>
          <w:tcPr>
            <w:tcW w:w="1017" w:type="pct"/>
            <w:vAlign w:val="center"/>
          </w:tcPr>
          <w:p w:rsidRPr="005F0D19" w:rsidR="00B2580A" w:rsidP="0078020E" w:rsidRDefault="00B2580A" w14:paraId="0D55CC1B" w14:textId="77777777">
            <w:pPr>
              <w:spacing w:before="0" w:line="240" w:lineRule="auto"/>
              <w:jc w:val="left"/>
              <w:rPr>
                <w:rFonts w:cs="Arial"/>
                <w:sz w:val="18"/>
                <w:szCs w:val="18"/>
                <w:lang w:val="en-US"/>
              </w:rPr>
            </w:pPr>
            <w:r w:rsidRPr="005F0D19">
              <w:rPr>
                <w:rFonts w:cs="Arial"/>
                <w:sz w:val="18"/>
                <w:szCs w:val="18"/>
                <w:lang w:val="en-US"/>
              </w:rPr>
              <w:t>0.24x0.24x0.35</w:t>
            </w:r>
          </w:p>
        </w:tc>
        <w:tc>
          <w:tcPr>
            <w:tcW w:w="1327" w:type="pct"/>
            <w:vAlign w:val="center"/>
          </w:tcPr>
          <w:p w:rsidRPr="005F0D19" w:rsidR="00B2580A" w:rsidP="0078020E" w:rsidRDefault="00B2580A" w14:paraId="2F83E853" w14:textId="77777777">
            <w:pPr>
              <w:spacing w:before="0" w:line="240" w:lineRule="auto"/>
              <w:jc w:val="left"/>
              <w:rPr>
                <w:rFonts w:cs="Arial"/>
                <w:sz w:val="18"/>
                <w:szCs w:val="18"/>
                <w:lang w:val="en-US"/>
              </w:rPr>
            </w:pPr>
            <w:r w:rsidRPr="005F0D19">
              <w:rPr>
                <w:rFonts w:cs="Arial"/>
                <w:noProof/>
                <w:sz w:val="18"/>
                <w:szCs w:val="18"/>
                <w:lang w:val="en-US"/>
              </w:rPr>
              <w:drawing>
                <wp:inline distT="0" distB="0" distL="0" distR="0" wp14:anchorId="74FAA374" wp14:editId="4E5DA050">
                  <wp:extent cx="893539" cy="1440000"/>
                  <wp:effectExtent l="0" t="0" r="1905" b="8255"/>
                  <wp:docPr id="184452625" name="Grafik 184452625" descr="Ein Bild, das Top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opf enthält.&#10;&#10;Automatisch generierte Beschreibu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893539" cy="1440000"/>
                          </a:xfrm>
                          <a:prstGeom prst="rect">
                            <a:avLst/>
                          </a:prstGeom>
                        </pic:spPr>
                      </pic:pic>
                    </a:graphicData>
                  </a:graphic>
                </wp:inline>
              </w:drawing>
            </w:r>
          </w:p>
        </w:tc>
      </w:tr>
    </w:tbl>
    <w:p w:rsidR="0078020E" w:rsidP="00B2580A" w:rsidRDefault="0078020E" w14:paraId="73A76864" w14:textId="77777777">
      <w:pPr>
        <w:pStyle w:val="Beschriftung"/>
        <w:keepNext/>
        <w:rPr>
          <w:lang w:val="en-US"/>
        </w:rPr>
      </w:pPr>
      <w:bookmarkStart w:name="_Ref95948052" w:id="241"/>
    </w:p>
    <w:p w:rsidRPr="009669FF" w:rsidR="009669FF" w:rsidP="009669FF" w:rsidRDefault="009669FF" w14:paraId="0169011F" w14:textId="77777777">
      <w:pPr>
        <w:rPr>
          <w:lang w:val="en-US"/>
        </w:rPr>
      </w:pPr>
    </w:p>
    <w:p w:rsidRPr="00C4159D" w:rsidR="00B2580A" w:rsidP="00B2580A" w:rsidRDefault="00B2580A" w14:paraId="2E1B0F62" w14:textId="2E776DF2">
      <w:pPr>
        <w:pStyle w:val="Beschriftung"/>
        <w:keepNext/>
        <w:rPr>
          <w:lang w:val="en-US"/>
        </w:rPr>
      </w:pPr>
      <w:bookmarkStart w:name="_Toc96066724" w:id="242"/>
      <w:r w:rsidRPr="00C4159D">
        <w:rPr>
          <w:lang w:val="en-US"/>
        </w:rPr>
        <w:t xml:space="preserve">Table </w:t>
      </w:r>
      <w:r w:rsidRPr="00C4159D">
        <w:fldChar w:fldCharType="begin"/>
      </w:r>
      <w:r w:rsidRPr="00C4159D">
        <w:rPr>
          <w:lang w:val="en-US"/>
        </w:rPr>
        <w:instrText xml:space="preserve"> SEQ Table \* ARABIC </w:instrText>
      </w:r>
      <w:r w:rsidRPr="00C4159D">
        <w:fldChar w:fldCharType="separate"/>
      </w:r>
      <w:r w:rsidR="00B35361">
        <w:rPr>
          <w:noProof/>
          <w:lang w:val="en-US"/>
        </w:rPr>
        <w:t>9</w:t>
      </w:r>
      <w:r w:rsidRPr="00C4159D">
        <w:fldChar w:fldCharType="end"/>
      </w:r>
      <w:bookmarkEnd w:id="241"/>
      <w:r w:rsidRPr="0002054B" w:rsidR="0002054B">
        <w:rPr>
          <w:lang w:val="en-US"/>
        </w:rPr>
        <w:t>:</w:t>
      </w:r>
      <w:r w:rsidRPr="00C4159D">
        <w:rPr>
          <w:lang w:val="en-US"/>
        </w:rPr>
        <w:t xml:space="preserve"> Required equipment for the DSP V- area.</w:t>
      </w:r>
      <w:bookmarkEnd w:id="242"/>
    </w:p>
    <w:tbl>
      <w:tblPr>
        <w:tblStyle w:val="Tabellenraster"/>
        <w:tblW w:w="5000" w:type="pct"/>
        <w:tblLayout w:type="fixed"/>
        <w:tblLook w:val="04A0" w:firstRow="1" w:lastRow="0" w:firstColumn="1" w:lastColumn="0" w:noHBand="0" w:noVBand="1"/>
      </w:tblPr>
      <w:tblGrid>
        <w:gridCol w:w="1954"/>
        <w:gridCol w:w="1958"/>
        <w:gridCol w:w="1205"/>
        <w:gridCol w:w="1958"/>
        <w:gridCol w:w="2553"/>
      </w:tblGrid>
      <w:tr w:rsidRPr="009669FF" w:rsidR="00B2580A" w:rsidTr="009669FF" w14:paraId="67E05711" w14:textId="77777777">
        <w:trPr>
          <w:trHeight w:val="397"/>
        </w:trPr>
        <w:tc>
          <w:tcPr>
            <w:tcW w:w="5000" w:type="pct"/>
            <w:gridSpan w:val="5"/>
            <w:shd w:val="clear" w:color="auto" w:fill="auto"/>
            <w:vAlign w:val="center"/>
          </w:tcPr>
          <w:p w:rsidRPr="009669FF" w:rsidR="00B2580A" w:rsidP="009669FF" w:rsidRDefault="00B2580A" w14:paraId="5F29F672" w14:textId="77777777">
            <w:pPr>
              <w:spacing w:before="0" w:line="240" w:lineRule="auto"/>
              <w:jc w:val="left"/>
              <w:rPr>
                <w:rFonts w:cs="Arial"/>
                <w:b/>
                <w:bCs/>
                <w:sz w:val="18"/>
                <w:szCs w:val="18"/>
              </w:rPr>
            </w:pPr>
            <w:r w:rsidRPr="009669FF">
              <w:rPr>
                <w:rFonts w:cs="Arial"/>
                <w:b/>
                <w:bCs/>
                <w:sz w:val="18"/>
                <w:szCs w:val="18"/>
              </w:rPr>
              <w:t>DSP V-</w:t>
            </w:r>
          </w:p>
        </w:tc>
      </w:tr>
      <w:tr w:rsidRPr="009669FF" w:rsidR="00B2580A" w:rsidTr="009669FF" w14:paraId="79E2CED4" w14:textId="77777777">
        <w:trPr>
          <w:trHeight w:val="397"/>
        </w:trPr>
        <w:tc>
          <w:tcPr>
            <w:tcW w:w="1014" w:type="pct"/>
            <w:vAlign w:val="center"/>
          </w:tcPr>
          <w:p w:rsidRPr="009669FF" w:rsidR="00B2580A" w:rsidP="009669FF" w:rsidRDefault="00B2580A" w14:paraId="24791758" w14:textId="77777777">
            <w:pPr>
              <w:spacing w:before="0" w:line="240" w:lineRule="auto"/>
              <w:jc w:val="left"/>
              <w:rPr>
                <w:rFonts w:cs="Arial"/>
                <w:b/>
                <w:bCs/>
                <w:sz w:val="18"/>
                <w:szCs w:val="18"/>
                <w:lang w:val="en-US"/>
              </w:rPr>
            </w:pPr>
            <w:r w:rsidRPr="009669FF">
              <w:rPr>
                <w:rFonts w:cs="Arial"/>
                <w:b/>
                <w:bCs/>
                <w:sz w:val="18"/>
                <w:szCs w:val="18"/>
                <w:lang w:val="en-US"/>
              </w:rPr>
              <w:t>Equipment</w:t>
            </w:r>
          </w:p>
        </w:tc>
        <w:tc>
          <w:tcPr>
            <w:tcW w:w="1017" w:type="pct"/>
            <w:vAlign w:val="center"/>
          </w:tcPr>
          <w:p w:rsidRPr="009669FF" w:rsidR="00B2580A" w:rsidP="009669FF" w:rsidRDefault="00B2580A" w14:paraId="54816196" w14:textId="77777777">
            <w:pPr>
              <w:spacing w:before="0" w:line="240" w:lineRule="auto"/>
              <w:jc w:val="left"/>
              <w:rPr>
                <w:rFonts w:cs="Arial"/>
                <w:b/>
                <w:bCs/>
                <w:sz w:val="18"/>
                <w:szCs w:val="18"/>
                <w:lang w:val="en-US"/>
              </w:rPr>
            </w:pPr>
            <w:r w:rsidRPr="009669FF">
              <w:rPr>
                <w:rFonts w:cs="Arial"/>
                <w:b/>
                <w:bCs/>
                <w:sz w:val="18"/>
                <w:szCs w:val="18"/>
                <w:lang w:val="en-US"/>
              </w:rPr>
              <w:t>Information</w:t>
            </w:r>
          </w:p>
        </w:tc>
        <w:tc>
          <w:tcPr>
            <w:tcW w:w="626" w:type="pct"/>
            <w:vAlign w:val="center"/>
          </w:tcPr>
          <w:p w:rsidRPr="009669FF" w:rsidR="00B2580A" w:rsidP="009669FF" w:rsidRDefault="00B2580A" w14:paraId="02899070" w14:textId="77777777">
            <w:pPr>
              <w:spacing w:before="0" w:line="240" w:lineRule="auto"/>
              <w:jc w:val="left"/>
              <w:rPr>
                <w:rFonts w:cs="Arial"/>
                <w:b/>
                <w:bCs/>
                <w:sz w:val="18"/>
                <w:szCs w:val="18"/>
                <w:lang w:val="en-US"/>
              </w:rPr>
            </w:pPr>
            <w:r w:rsidRPr="009669FF">
              <w:rPr>
                <w:rFonts w:cs="Arial"/>
                <w:b/>
                <w:bCs/>
                <w:sz w:val="18"/>
                <w:szCs w:val="18"/>
                <w:lang w:val="en-US"/>
              </w:rPr>
              <w:t>Quantity</w:t>
            </w:r>
          </w:p>
        </w:tc>
        <w:tc>
          <w:tcPr>
            <w:tcW w:w="1017" w:type="pct"/>
            <w:vAlign w:val="center"/>
          </w:tcPr>
          <w:p w:rsidRPr="009669FF" w:rsidR="00B2580A" w:rsidP="009669FF" w:rsidRDefault="00B2580A" w14:paraId="7276BD1A" w14:textId="77777777">
            <w:pPr>
              <w:spacing w:before="0" w:line="240" w:lineRule="auto"/>
              <w:jc w:val="left"/>
              <w:rPr>
                <w:rFonts w:cs="Arial"/>
                <w:b/>
                <w:bCs/>
                <w:sz w:val="18"/>
                <w:szCs w:val="18"/>
                <w:lang w:val="en-US"/>
              </w:rPr>
            </w:pPr>
            <w:r w:rsidRPr="009669FF">
              <w:rPr>
                <w:rFonts w:cs="Arial"/>
                <w:b/>
                <w:bCs/>
                <w:sz w:val="18"/>
                <w:szCs w:val="18"/>
                <w:lang w:val="en-US"/>
              </w:rPr>
              <w:t>Size (WxDxH) [m]</w:t>
            </w:r>
          </w:p>
        </w:tc>
        <w:tc>
          <w:tcPr>
            <w:tcW w:w="1326" w:type="pct"/>
            <w:vAlign w:val="center"/>
          </w:tcPr>
          <w:p w:rsidRPr="009669FF" w:rsidR="00B2580A" w:rsidP="009669FF" w:rsidRDefault="00B2580A" w14:paraId="504172ED" w14:textId="77777777">
            <w:pPr>
              <w:spacing w:before="0" w:line="240" w:lineRule="auto"/>
              <w:jc w:val="left"/>
              <w:rPr>
                <w:rFonts w:cs="Arial"/>
                <w:b/>
                <w:bCs/>
                <w:sz w:val="18"/>
                <w:szCs w:val="18"/>
                <w:lang w:val="en-US"/>
              </w:rPr>
            </w:pPr>
            <w:r w:rsidRPr="009669FF">
              <w:rPr>
                <w:rFonts w:cs="Arial"/>
                <w:b/>
                <w:bCs/>
                <w:sz w:val="18"/>
                <w:szCs w:val="18"/>
                <w:lang w:val="en-US"/>
              </w:rPr>
              <w:t>Photo</w:t>
            </w:r>
          </w:p>
        </w:tc>
      </w:tr>
      <w:tr w:rsidRPr="009669FF" w:rsidR="00B2580A" w:rsidTr="009669FF" w14:paraId="1A5F1F6A" w14:textId="77777777">
        <w:trPr>
          <w:trHeight w:val="397"/>
        </w:trPr>
        <w:tc>
          <w:tcPr>
            <w:tcW w:w="1014" w:type="pct"/>
            <w:vAlign w:val="center"/>
          </w:tcPr>
          <w:p w:rsidRPr="009669FF" w:rsidR="00B2580A" w:rsidP="009669FF" w:rsidRDefault="00B2580A" w14:paraId="0D2587F7" w14:textId="77777777">
            <w:pPr>
              <w:spacing w:before="0" w:line="240" w:lineRule="auto"/>
              <w:jc w:val="left"/>
              <w:rPr>
                <w:rFonts w:cs="Arial"/>
                <w:color w:val="212529"/>
                <w:sz w:val="18"/>
                <w:szCs w:val="18"/>
                <w:lang w:val="en-US"/>
              </w:rPr>
            </w:pPr>
            <w:r w:rsidRPr="009669FF">
              <w:rPr>
                <w:rFonts w:cs="Arial"/>
                <w:color w:val="212529"/>
                <w:sz w:val="18"/>
                <w:szCs w:val="18"/>
                <w:lang w:val="en-US"/>
              </w:rPr>
              <w:t>Allegro™ Connect Buffer Management System</w:t>
            </w:r>
          </w:p>
        </w:tc>
        <w:tc>
          <w:tcPr>
            <w:tcW w:w="1017" w:type="pct"/>
            <w:vAlign w:val="center"/>
          </w:tcPr>
          <w:p w:rsidRPr="009669FF" w:rsidR="00B2580A" w:rsidP="009669FF" w:rsidRDefault="00B2580A" w14:paraId="1E3E9D75" w14:textId="77777777">
            <w:pPr>
              <w:spacing w:before="0" w:line="240" w:lineRule="auto"/>
              <w:jc w:val="left"/>
              <w:rPr>
                <w:rFonts w:cs="Arial"/>
                <w:color w:val="212529"/>
                <w:sz w:val="18"/>
                <w:szCs w:val="18"/>
                <w:lang w:val="en-US"/>
              </w:rPr>
            </w:pPr>
            <w:r w:rsidRPr="009669FF">
              <w:rPr>
                <w:rFonts w:cs="Arial"/>
                <w:color w:val="212529"/>
                <w:sz w:val="18"/>
                <w:szCs w:val="18"/>
                <w:lang w:val="en-US"/>
              </w:rPr>
              <w:t>In-line buffer dilution system</w:t>
            </w:r>
          </w:p>
          <w:p w:rsidRPr="009669FF" w:rsidR="00E94F43" w:rsidP="009669FF" w:rsidRDefault="00E94F43" w14:paraId="4D3F3970" w14:textId="77777777">
            <w:pPr>
              <w:spacing w:before="0" w:line="240" w:lineRule="auto"/>
              <w:jc w:val="left"/>
              <w:rPr>
                <w:rFonts w:cs="Arial"/>
                <w:color w:val="212529"/>
                <w:sz w:val="18"/>
                <w:szCs w:val="18"/>
                <w:lang w:val="en-US"/>
              </w:rPr>
            </w:pPr>
          </w:p>
          <w:p w:rsidRPr="009669FF" w:rsidR="00B2580A" w:rsidP="009669FF" w:rsidRDefault="00E94F43" w14:paraId="73DDC666" w14:textId="643FD801">
            <w:pPr>
              <w:spacing w:before="0" w:line="240" w:lineRule="auto"/>
              <w:jc w:val="left"/>
              <w:rPr>
                <w:rFonts w:cs="Arial"/>
                <w:color w:val="212529"/>
                <w:sz w:val="18"/>
                <w:szCs w:val="18"/>
                <w:lang w:val="en-US"/>
              </w:rPr>
            </w:pPr>
            <w:r w:rsidRPr="009669FF">
              <w:rPr>
                <w:rFonts w:cs="Arial"/>
                <w:color w:val="212529"/>
                <w:sz w:val="18"/>
                <w:szCs w:val="18"/>
                <w:lang w:val="en-US"/>
              </w:rPr>
              <w:t>Energy consumption</w:t>
            </w:r>
            <w:r w:rsidRPr="009669FF" w:rsidR="00D1480C">
              <w:rPr>
                <w:rFonts w:cs="Arial"/>
                <w:color w:val="212529"/>
                <w:sz w:val="18"/>
                <w:szCs w:val="18"/>
                <w:lang w:val="en-US"/>
              </w:rPr>
              <w:t xml:space="preserve">: </w:t>
            </w:r>
            <w:r w:rsidRPr="009669FF">
              <w:rPr>
                <w:rFonts w:cs="Arial"/>
                <w:color w:val="212529"/>
                <w:sz w:val="18"/>
                <w:szCs w:val="18"/>
                <w:lang w:val="en-US"/>
              </w:rPr>
              <w:t>230V</w:t>
            </w:r>
          </w:p>
        </w:tc>
        <w:tc>
          <w:tcPr>
            <w:tcW w:w="626" w:type="pct"/>
            <w:vAlign w:val="center"/>
          </w:tcPr>
          <w:p w:rsidRPr="009669FF" w:rsidR="00B2580A" w:rsidP="009669FF" w:rsidRDefault="00B2580A" w14:paraId="1E1135B0" w14:textId="77777777">
            <w:pPr>
              <w:spacing w:before="0" w:line="240" w:lineRule="auto"/>
              <w:jc w:val="left"/>
              <w:rPr>
                <w:rFonts w:cs="Arial"/>
                <w:color w:val="212529"/>
                <w:sz w:val="18"/>
                <w:szCs w:val="18"/>
                <w:lang w:val="en-US"/>
              </w:rPr>
            </w:pPr>
            <w:r w:rsidRPr="009669FF">
              <w:rPr>
                <w:rFonts w:cs="Arial"/>
                <w:color w:val="212529"/>
                <w:sz w:val="18"/>
                <w:szCs w:val="18"/>
                <w:lang w:val="en-US"/>
              </w:rPr>
              <w:t>1</w:t>
            </w:r>
          </w:p>
        </w:tc>
        <w:tc>
          <w:tcPr>
            <w:tcW w:w="1017" w:type="pct"/>
            <w:vAlign w:val="center"/>
          </w:tcPr>
          <w:p w:rsidRPr="009669FF" w:rsidR="00B2580A" w:rsidP="009669FF" w:rsidRDefault="00B2580A" w14:paraId="15455384" w14:textId="3E22B9B5">
            <w:pPr>
              <w:spacing w:before="0" w:line="240" w:lineRule="auto"/>
              <w:jc w:val="left"/>
              <w:rPr>
                <w:rFonts w:cs="Arial"/>
                <w:color w:val="212529"/>
                <w:sz w:val="18"/>
                <w:szCs w:val="18"/>
                <w:lang w:val="en-US"/>
              </w:rPr>
            </w:pPr>
            <w:r w:rsidRPr="009669FF">
              <w:rPr>
                <w:rFonts w:cs="Arial"/>
                <w:color w:val="212529"/>
                <w:sz w:val="18"/>
                <w:szCs w:val="18"/>
                <w:lang w:val="en-US"/>
              </w:rPr>
              <w:t>1.12 x1.12x1.99</w:t>
            </w:r>
          </w:p>
        </w:tc>
        <w:tc>
          <w:tcPr>
            <w:tcW w:w="1326" w:type="pct"/>
            <w:vAlign w:val="center"/>
          </w:tcPr>
          <w:p w:rsidRPr="009669FF" w:rsidR="00B2580A" w:rsidP="009669FF" w:rsidRDefault="00B2580A" w14:paraId="1FA1B9BC" w14:textId="77777777">
            <w:pPr>
              <w:spacing w:before="0" w:line="240" w:lineRule="auto"/>
              <w:jc w:val="left"/>
              <w:rPr>
                <w:rFonts w:cs="Arial"/>
                <w:b/>
                <w:bCs/>
                <w:sz w:val="18"/>
                <w:szCs w:val="18"/>
                <w:lang w:val="en-US"/>
              </w:rPr>
            </w:pPr>
            <w:r w:rsidRPr="009669FF">
              <w:rPr>
                <w:rFonts w:cs="Arial"/>
                <w:noProof/>
                <w:sz w:val="18"/>
                <w:szCs w:val="18"/>
              </w:rPr>
              <w:drawing>
                <wp:inline distT="0" distB="0" distL="0" distR="0" wp14:anchorId="78DBEA9C" wp14:editId="27C462CD">
                  <wp:extent cx="1440000" cy="1440000"/>
                  <wp:effectExtent l="0" t="0" r="0" b="8255"/>
                  <wp:docPr id="184452626" name="Grafik 184452626" descr="Allegro™ Connect Buffer Management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Allegro™ Connect Buffer Management System"/>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9669FF" w:rsidR="00B2580A" w:rsidTr="009669FF" w14:paraId="585D8583" w14:textId="77777777">
        <w:trPr>
          <w:trHeight w:val="397"/>
        </w:trPr>
        <w:tc>
          <w:tcPr>
            <w:tcW w:w="1014" w:type="pct"/>
            <w:vAlign w:val="center"/>
          </w:tcPr>
          <w:p w:rsidRPr="009669FF" w:rsidR="00B2580A" w:rsidP="009669FF" w:rsidRDefault="00B2580A" w14:paraId="4E44EF3D" w14:textId="77777777">
            <w:pPr>
              <w:shd w:val="clear" w:color="auto" w:fill="FFFFFF" w:themeFill="background1"/>
              <w:spacing w:before="0" w:line="240" w:lineRule="auto"/>
              <w:jc w:val="left"/>
              <w:rPr>
                <w:rFonts w:cs="Arial"/>
                <w:sz w:val="18"/>
                <w:szCs w:val="18"/>
                <w:lang w:val="en-US"/>
              </w:rPr>
            </w:pPr>
            <w:r w:rsidRPr="009669FF">
              <w:rPr>
                <w:rFonts w:cs="Arial"/>
                <w:sz w:val="18"/>
                <w:szCs w:val="18"/>
                <w:lang w:val="en-US"/>
              </w:rPr>
              <w:t>Fully Automated Centrasette TFF system</w:t>
            </w:r>
          </w:p>
        </w:tc>
        <w:tc>
          <w:tcPr>
            <w:tcW w:w="1017" w:type="pct"/>
            <w:vAlign w:val="center"/>
          </w:tcPr>
          <w:p w:rsidRPr="009669FF" w:rsidR="00B2580A" w:rsidP="009669FF" w:rsidRDefault="00B2580A" w14:paraId="459AC6CF" w14:textId="77777777">
            <w:pPr>
              <w:spacing w:before="0" w:line="240" w:lineRule="auto"/>
              <w:jc w:val="left"/>
              <w:rPr>
                <w:rFonts w:cs="Arial"/>
                <w:color w:val="212529"/>
                <w:sz w:val="18"/>
                <w:szCs w:val="18"/>
                <w:lang w:val="en-US"/>
              </w:rPr>
            </w:pPr>
            <w:r w:rsidRPr="009669FF">
              <w:rPr>
                <w:rFonts w:cs="Arial"/>
                <w:color w:val="212529"/>
                <w:sz w:val="18"/>
                <w:szCs w:val="18"/>
                <w:lang w:val="en-US"/>
              </w:rPr>
              <w:t>Tangential Flow Filtration System</w:t>
            </w:r>
          </w:p>
        </w:tc>
        <w:tc>
          <w:tcPr>
            <w:tcW w:w="626" w:type="pct"/>
            <w:vAlign w:val="center"/>
          </w:tcPr>
          <w:p w:rsidRPr="009669FF" w:rsidR="00B2580A" w:rsidP="009669FF" w:rsidRDefault="00B2580A" w14:paraId="5DC9D042" w14:textId="77777777">
            <w:pPr>
              <w:spacing w:before="0" w:line="240" w:lineRule="auto"/>
              <w:jc w:val="left"/>
              <w:rPr>
                <w:rFonts w:cs="Arial"/>
                <w:sz w:val="18"/>
                <w:szCs w:val="18"/>
                <w:lang w:val="en-US"/>
              </w:rPr>
            </w:pPr>
            <w:r w:rsidRPr="009669FF">
              <w:rPr>
                <w:rFonts w:cs="Arial"/>
                <w:sz w:val="18"/>
                <w:szCs w:val="18"/>
                <w:lang w:val="en-US"/>
              </w:rPr>
              <w:t>1</w:t>
            </w:r>
          </w:p>
        </w:tc>
        <w:tc>
          <w:tcPr>
            <w:tcW w:w="1017" w:type="pct"/>
            <w:vAlign w:val="center"/>
          </w:tcPr>
          <w:p w:rsidRPr="009669FF" w:rsidR="00B2580A" w:rsidP="009669FF" w:rsidRDefault="00B2580A" w14:paraId="224764BF" w14:textId="77777777">
            <w:pPr>
              <w:spacing w:before="0" w:line="240" w:lineRule="auto"/>
              <w:jc w:val="left"/>
              <w:rPr>
                <w:rFonts w:cs="Arial"/>
                <w:sz w:val="18"/>
                <w:szCs w:val="18"/>
                <w:lang w:val="en-US"/>
              </w:rPr>
            </w:pPr>
            <w:r w:rsidRPr="009669FF">
              <w:rPr>
                <w:rFonts w:cs="Arial"/>
                <w:sz w:val="18"/>
                <w:szCs w:val="18"/>
                <w:lang w:val="en-US"/>
              </w:rPr>
              <w:t>0.8x1.5x1.5</w:t>
            </w:r>
          </w:p>
        </w:tc>
        <w:tc>
          <w:tcPr>
            <w:tcW w:w="1326" w:type="pct"/>
            <w:vAlign w:val="center"/>
          </w:tcPr>
          <w:p w:rsidRPr="009669FF" w:rsidR="00B2580A" w:rsidP="009669FF" w:rsidRDefault="00B2580A" w14:paraId="27F0B507" w14:textId="77777777">
            <w:pPr>
              <w:spacing w:before="0" w:line="240" w:lineRule="auto"/>
              <w:jc w:val="left"/>
              <w:rPr>
                <w:rFonts w:cs="Arial"/>
                <w:sz w:val="18"/>
                <w:szCs w:val="18"/>
                <w:lang w:val="en-US"/>
              </w:rPr>
            </w:pPr>
            <w:r w:rsidRPr="009669FF">
              <w:rPr>
                <w:rFonts w:cs="Arial"/>
                <w:noProof/>
                <w:sz w:val="18"/>
                <w:szCs w:val="18"/>
                <w:lang w:val="en-US"/>
              </w:rPr>
              <w:drawing>
                <wp:inline distT="0" distB="0" distL="0" distR="0" wp14:anchorId="340F1D54" wp14:editId="42E4E49A">
                  <wp:extent cx="1495210" cy="1440000"/>
                  <wp:effectExtent l="0" t="0" r="0" b="8255"/>
                  <wp:docPr id="184452627" name="Grafik 184452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495210" cy="1440000"/>
                          </a:xfrm>
                          <a:prstGeom prst="rect">
                            <a:avLst/>
                          </a:prstGeom>
                        </pic:spPr>
                      </pic:pic>
                    </a:graphicData>
                  </a:graphic>
                </wp:inline>
              </w:drawing>
            </w:r>
          </w:p>
        </w:tc>
      </w:tr>
      <w:tr w:rsidRPr="009669FF" w:rsidR="00B2580A" w:rsidTr="009669FF" w14:paraId="327D1003" w14:textId="77777777">
        <w:trPr>
          <w:trHeight w:val="397"/>
        </w:trPr>
        <w:tc>
          <w:tcPr>
            <w:tcW w:w="1014" w:type="pct"/>
            <w:vAlign w:val="center"/>
          </w:tcPr>
          <w:p w:rsidRPr="009669FF" w:rsidR="00B2580A" w:rsidP="009669FF" w:rsidRDefault="00B2580A" w14:paraId="16D7E6BB" w14:textId="6DC0AF0E">
            <w:pPr>
              <w:spacing w:before="0" w:line="240" w:lineRule="auto"/>
              <w:jc w:val="left"/>
              <w:rPr>
                <w:rFonts w:cs="Arial"/>
                <w:color w:val="0056B3"/>
                <w:sz w:val="18"/>
                <w:szCs w:val="18"/>
                <w:shd w:val="clear" w:color="auto" w:fill="FFFFFF"/>
                <w:lang w:val="en-US"/>
              </w:rPr>
            </w:pPr>
            <w:r w:rsidRPr="009669FF">
              <w:rPr>
                <w:rFonts w:cs="Arial"/>
                <w:sz w:val="18"/>
                <w:szCs w:val="18"/>
                <w:lang w:val="en-US"/>
              </w:rPr>
              <w:lastRenderedPageBreak/>
              <w:fldChar w:fldCharType="begin"/>
            </w:r>
            <w:r w:rsidRPr="009669FF">
              <w:rPr>
                <w:rFonts w:cs="Arial"/>
                <w:sz w:val="18"/>
                <w:szCs w:val="18"/>
                <w:lang w:val="en-US"/>
              </w:rPr>
              <w:instrText xml:space="preserve"> HYPERLINK "https://pall.hakobio2.com/Portfolio/60b5bac3-6af5-42bb-9b08-921ce0f03b38" </w:instrText>
            </w:r>
            <w:r w:rsidRPr="009669FF">
              <w:rPr>
                <w:rFonts w:cs="Arial"/>
                <w:sz w:val="18"/>
                <w:szCs w:val="18"/>
                <w:lang w:val="en-US"/>
              </w:rPr>
              <w:fldChar w:fldCharType="separate"/>
            </w:r>
            <w:r w:rsidRPr="009669FF">
              <w:rPr>
                <w:rFonts w:cs="Arial"/>
                <w:color w:val="000000"/>
                <w:sz w:val="18"/>
                <w:szCs w:val="18"/>
                <w:shd w:val="clear" w:color="auto" w:fill="FFFFFF"/>
                <w:lang w:val="en-US"/>
              </w:rPr>
              <w:t>Single-Use TFF Module</w:t>
            </w:r>
            <w:r w:rsidRPr="009669FF">
              <w:rPr>
                <w:rFonts w:cs="Arial"/>
                <w:sz w:val="18"/>
                <w:szCs w:val="18"/>
                <w:lang w:val="en-US"/>
              </w:rPr>
              <w:t xml:space="preserve"> </w:t>
            </w:r>
          </w:p>
          <w:p w:rsidRPr="009669FF" w:rsidR="00B2580A" w:rsidP="009669FF" w:rsidRDefault="00B2580A" w14:paraId="73BB5C3D" w14:textId="77777777">
            <w:pPr>
              <w:shd w:val="clear" w:color="auto" w:fill="FFFFFF" w:themeFill="background1"/>
              <w:spacing w:before="0" w:line="240" w:lineRule="auto"/>
              <w:jc w:val="left"/>
              <w:rPr>
                <w:rFonts w:cs="Arial"/>
                <w:sz w:val="18"/>
                <w:szCs w:val="18"/>
                <w:lang w:val="en-US"/>
              </w:rPr>
            </w:pPr>
            <w:r w:rsidRPr="009669FF">
              <w:rPr>
                <w:rFonts w:cs="Arial"/>
                <w:sz w:val="18"/>
                <w:szCs w:val="18"/>
                <w:lang w:val="en-US"/>
              </w:rPr>
              <w:fldChar w:fldCharType="end"/>
            </w:r>
          </w:p>
        </w:tc>
        <w:tc>
          <w:tcPr>
            <w:tcW w:w="1017" w:type="pct"/>
            <w:vAlign w:val="center"/>
          </w:tcPr>
          <w:p w:rsidRPr="009669FF" w:rsidR="00B2580A" w:rsidP="009669FF" w:rsidRDefault="00B2580A" w14:paraId="75CE74DC" w14:textId="77777777">
            <w:pPr>
              <w:spacing w:before="0" w:line="240" w:lineRule="auto"/>
              <w:jc w:val="left"/>
              <w:rPr>
                <w:rFonts w:cs="Arial"/>
                <w:color w:val="212529"/>
                <w:sz w:val="18"/>
                <w:szCs w:val="18"/>
                <w:lang w:val="en-US"/>
              </w:rPr>
            </w:pPr>
            <w:r w:rsidRPr="009669FF">
              <w:rPr>
                <w:rFonts w:cs="Arial"/>
                <w:color w:val="212529"/>
                <w:sz w:val="18"/>
                <w:szCs w:val="18"/>
                <w:lang w:val="en-US"/>
              </w:rPr>
              <w:t>Single-Use Module for Concentration/</w:t>
            </w:r>
          </w:p>
          <w:p w:rsidRPr="009669FF" w:rsidR="00B2580A" w:rsidP="009669FF" w:rsidRDefault="00B2580A" w14:paraId="0C6620EC" w14:textId="77777777">
            <w:pPr>
              <w:spacing w:before="0" w:line="240" w:lineRule="auto"/>
              <w:jc w:val="left"/>
              <w:rPr>
                <w:rFonts w:cs="Arial"/>
                <w:color w:val="212529"/>
                <w:sz w:val="18"/>
                <w:szCs w:val="18"/>
                <w:lang w:val="en-US"/>
              </w:rPr>
            </w:pPr>
            <w:r w:rsidRPr="009669FF">
              <w:rPr>
                <w:rFonts w:cs="Arial"/>
                <w:color w:val="212529"/>
                <w:sz w:val="18"/>
                <w:szCs w:val="18"/>
                <w:lang w:val="en-US"/>
              </w:rPr>
              <w:t>Diafiltration</w:t>
            </w:r>
          </w:p>
          <w:p w:rsidRPr="009669FF" w:rsidR="00B2580A" w:rsidP="009669FF" w:rsidRDefault="00B2580A" w14:paraId="4509C118" w14:textId="77777777">
            <w:pPr>
              <w:spacing w:before="0" w:line="240" w:lineRule="auto"/>
              <w:jc w:val="left"/>
              <w:rPr>
                <w:rFonts w:cs="Arial"/>
                <w:color w:val="212529"/>
                <w:sz w:val="18"/>
                <w:szCs w:val="18"/>
                <w:lang w:val="en-US"/>
              </w:rPr>
            </w:pPr>
          </w:p>
        </w:tc>
        <w:tc>
          <w:tcPr>
            <w:tcW w:w="626" w:type="pct"/>
            <w:vAlign w:val="center"/>
          </w:tcPr>
          <w:p w:rsidRPr="009669FF" w:rsidR="00B2580A" w:rsidP="009669FF" w:rsidRDefault="00B2580A" w14:paraId="22419AE0" w14:textId="77777777">
            <w:pPr>
              <w:spacing w:before="0" w:line="240" w:lineRule="auto"/>
              <w:jc w:val="left"/>
              <w:rPr>
                <w:rFonts w:cs="Arial"/>
                <w:sz w:val="18"/>
                <w:szCs w:val="18"/>
                <w:lang w:val="en-US"/>
              </w:rPr>
            </w:pPr>
            <w:r w:rsidRPr="009669FF">
              <w:rPr>
                <w:rFonts w:cs="Arial"/>
                <w:sz w:val="18"/>
                <w:szCs w:val="18"/>
                <w:lang w:val="en-US"/>
              </w:rPr>
              <w:t>1</w:t>
            </w:r>
          </w:p>
        </w:tc>
        <w:tc>
          <w:tcPr>
            <w:tcW w:w="1017" w:type="pct"/>
            <w:vAlign w:val="center"/>
          </w:tcPr>
          <w:p w:rsidRPr="009669FF" w:rsidR="00B2580A" w:rsidP="009669FF" w:rsidRDefault="00B2580A" w14:paraId="49DF3F18" w14:textId="77777777">
            <w:pPr>
              <w:spacing w:before="0" w:line="240" w:lineRule="auto"/>
              <w:jc w:val="left"/>
              <w:rPr>
                <w:rFonts w:cs="Arial"/>
                <w:sz w:val="18"/>
                <w:szCs w:val="18"/>
                <w:lang w:val="en-US"/>
              </w:rPr>
            </w:pPr>
            <w:r w:rsidRPr="009669FF">
              <w:rPr>
                <w:rFonts w:cs="Arial"/>
                <w:sz w:val="18"/>
                <w:szCs w:val="18"/>
                <w:lang w:val="en-US"/>
              </w:rPr>
              <w:t>0.23x0.25x0.09</w:t>
            </w:r>
          </w:p>
        </w:tc>
        <w:tc>
          <w:tcPr>
            <w:tcW w:w="1326" w:type="pct"/>
            <w:vAlign w:val="center"/>
          </w:tcPr>
          <w:p w:rsidRPr="009669FF" w:rsidR="00B2580A" w:rsidP="009669FF" w:rsidRDefault="00B2580A" w14:paraId="14844CA5" w14:textId="77777777">
            <w:pPr>
              <w:spacing w:before="0" w:line="240" w:lineRule="auto"/>
              <w:jc w:val="left"/>
              <w:rPr>
                <w:rFonts w:cs="Arial"/>
                <w:sz w:val="18"/>
                <w:szCs w:val="18"/>
                <w:lang w:val="en-US"/>
              </w:rPr>
            </w:pPr>
            <w:r w:rsidRPr="009669FF">
              <w:rPr>
                <w:rFonts w:cs="Arial"/>
                <w:noProof/>
                <w:sz w:val="18"/>
                <w:szCs w:val="18"/>
              </w:rPr>
              <w:drawing>
                <wp:inline distT="0" distB="0" distL="0" distR="0" wp14:anchorId="6222AD8D" wp14:editId="6768F09B">
                  <wp:extent cx="1388745" cy="1388745"/>
                  <wp:effectExtent l="0" t="0" r="0" b="0"/>
                  <wp:docPr id="184452628" name="Grafik 184452628" descr=" Single-Use TFF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Single-Use TFF Modul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88745" cy="1388745"/>
                          </a:xfrm>
                          <a:prstGeom prst="rect">
                            <a:avLst/>
                          </a:prstGeom>
                          <a:noFill/>
                          <a:ln>
                            <a:noFill/>
                          </a:ln>
                        </pic:spPr>
                      </pic:pic>
                    </a:graphicData>
                  </a:graphic>
                </wp:inline>
              </w:drawing>
            </w:r>
          </w:p>
        </w:tc>
      </w:tr>
      <w:tr w:rsidRPr="009669FF" w:rsidR="00B2580A" w:rsidTr="009669FF" w14:paraId="433CDD9D" w14:textId="77777777">
        <w:trPr>
          <w:trHeight w:val="397"/>
        </w:trPr>
        <w:tc>
          <w:tcPr>
            <w:tcW w:w="1014" w:type="pct"/>
            <w:shd w:val="clear" w:color="auto" w:fill="auto"/>
            <w:vAlign w:val="center"/>
          </w:tcPr>
          <w:p w:rsidRPr="009669FF" w:rsidR="00B2580A" w:rsidP="009669FF" w:rsidRDefault="00C3732D" w14:paraId="02DC142B" w14:textId="14089EE1">
            <w:pPr>
              <w:shd w:val="clear" w:color="auto" w:fill="FFFFFF" w:themeFill="background1"/>
              <w:spacing w:before="0" w:line="240" w:lineRule="auto"/>
              <w:jc w:val="left"/>
              <w:rPr>
                <w:rFonts w:cs="Arial"/>
                <w:sz w:val="18"/>
                <w:szCs w:val="18"/>
                <w:lang w:val="en-US"/>
              </w:rPr>
            </w:pPr>
            <w:hyperlink r:id="rId81">
              <w:r w:rsidRPr="009669FF" w:rsidR="00B2580A">
                <w:rPr>
                  <w:rFonts w:cs="Arial"/>
                  <w:sz w:val="18"/>
                  <w:szCs w:val="18"/>
                  <w:lang w:val="en-US"/>
                </w:rPr>
                <w:t>Stax™ Disposable Depth Filter Medium Chassis</w:t>
              </w:r>
            </w:hyperlink>
          </w:p>
          <w:p w:rsidRPr="009669FF" w:rsidR="00B2580A" w:rsidP="009669FF" w:rsidRDefault="00B2580A" w14:paraId="4FFE5743" w14:textId="77777777">
            <w:pPr>
              <w:shd w:val="clear" w:color="auto" w:fill="FFFFFF"/>
              <w:spacing w:before="0" w:line="240" w:lineRule="auto"/>
              <w:jc w:val="left"/>
              <w:rPr>
                <w:rFonts w:cs="Arial"/>
                <w:sz w:val="18"/>
                <w:szCs w:val="18"/>
                <w:lang w:val="en-US"/>
              </w:rPr>
            </w:pPr>
          </w:p>
        </w:tc>
        <w:tc>
          <w:tcPr>
            <w:tcW w:w="1017" w:type="pct"/>
            <w:shd w:val="clear" w:color="auto" w:fill="auto"/>
            <w:vAlign w:val="center"/>
          </w:tcPr>
          <w:p w:rsidRPr="009669FF" w:rsidR="00B2580A" w:rsidP="009669FF" w:rsidRDefault="00B2580A" w14:paraId="6B669489" w14:textId="16472B43">
            <w:pPr>
              <w:spacing w:before="0" w:line="240" w:lineRule="auto"/>
              <w:jc w:val="left"/>
              <w:rPr>
                <w:rFonts w:cs="Arial"/>
                <w:color w:val="212529"/>
                <w:sz w:val="18"/>
                <w:szCs w:val="18"/>
                <w:lang w:val="en-US"/>
              </w:rPr>
            </w:pPr>
            <w:r w:rsidRPr="009669FF">
              <w:rPr>
                <w:rFonts w:cs="Arial"/>
                <w:color w:val="212529"/>
                <w:sz w:val="18"/>
                <w:szCs w:val="18"/>
                <w:lang w:val="en-US"/>
              </w:rPr>
              <w:t xml:space="preserve">Medium chassis for up to 5 Stax </w:t>
            </w:r>
            <w:r w:rsidRPr="009669FF">
              <w:rPr>
                <w:rFonts w:cs="Arial"/>
                <w:sz w:val="18"/>
                <w:szCs w:val="18"/>
                <w:lang w:val="en-US"/>
              </w:rPr>
              <w:t>Disposable Depth Filters - 4 Depth filters used per batch</w:t>
            </w:r>
          </w:p>
          <w:p w:rsidRPr="009669FF" w:rsidR="00B2580A" w:rsidP="009669FF" w:rsidRDefault="00B2580A" w14:paraId="595D2B87" w14:textId="77777777">
            <w:pPr>
              <w:spacing w:before="0" w:line="240" w:lineRule="auto"/>
              <w:jc w:val="left"/>
              <w:rPr>
                <w:rFonts w:cs="Arial"/>
                <w:color w:val="212529"/>
                <w:sz w:val="18"/>
                <w:szCs w:val="18"/>
                <w:lang w:val="en-US"/>
              </w:rPr>
            </w:pPr>
          </w:p>
        </w:tc>
        <w:tc>
          <w:tcPr>
            <w:tcW w:w="626" w:type="pct"/>
            <w:shd w:val="clear" w:color="auto" w:fill="auto"/>
            <w:vAlign w:val="center"/>
          </w:tcPr>
          <w:p w:rsidRPr="009669FF" w:rsidR="00B2580A" w:rsidP="009669FF" w:rsidRDefault="00B2580A" w14:paraId="665BB946" w14:textId="77777777">
            <w:pPr>
              <w:spacing w:before="0" w:line="240" w:lineRule="auto"/>
              <w:jc w:val="left"/>
              <w:rPr>
                <w:rFonts w:cs="Arial"/>
                <w:sz w:val="18"/>
                <w:szCs w:val="18"/>
                <w:lang w:val="en-US"/>
              </w:rPr>
            </w:pPr>
            <w:r w:rsidRPr="009669FF">
              <w:rPr>
                <w:rFonts w:cs="Arial"/>
                <w:sz w:val="18"/>
                <w:szCs w:val="18"/>
                <w:lang w:val="en-US"/>
              </w:rPr>
              <w:t>1</w:t>
            </w:r>
          </w:p>
        </w:tc>
        <w:tc>
          <w:tcPr>
            <w:tcW w:w="1017" w:type="pct"/>
            <w:shd w:val="clear" w:color="auto" w:fill="auto"/>
            <w:vAlign w:val="center"/>
          </w:tcPr>
          <w:p w:rsidRPr="009669FF" w:rsidR="00B2580A" w:rsidP="009669FF" w:rsidRDefault="00B2580A" w14:paraId="67DFAD76" w14:textId="77777777">
            <w:pPr>
              <w:spacing w:before="0" w:line="240" w:lineRule="auto"/>
              <w:jc w:val="left"/>
              <w:rPr>
                <w:rFonts w:cs="Arial"/>
                <w:sz w:val="18"/>
                <w:szCs w:val="18"/>
                <w:lang w:val="en-US"/>
              </w:rPr>
            </w:pPr>
            <w:r w:rsidRPr="009669FF">
              <w:rPr>
                <w:rFonts w:cs="Arial"/>
                <w:sz w:val="18"/>
                <w:szCs w:val="18"/>
                <w:lang w:val="en-US"/>
              </w:rPr>
              <w:t>0.8x1.15x1.31</w:t>
            </w:r>
          </w:p>
        </w:tc>
        <w:tc>
          <w:tcPr>
            <w:tcW w:w="1326" w:type="pct"/>
            <w:shd w:val="clear" w:color="auto" w:fill="auto"/>
            <w:vAlign w:val="center"/>
          </w:tcPr>
          <w:p w:rsidRPr="009669FF" w:rsidR="00B2580A" w:rsidP="009669FF" w:rsidRDefault="00B2580A" w14:paraId="0B0E6B73" w14:textId="77777777">
            <w:pPr>
              <w:spacing w:before="0" w:line="240" w:lineRule="auto"/>
              <w:jc w:val="left"/>
              <w:rPr>
                <w:rFonts w:cs="Arial"/>
                <w:sz w:val="18"/>
                <w:szCs w:val="18"/>
                <w:lang w:val="en-US"/>
              </w:rPr>
            </w:pPr>
            <w:r w:rsidRPr="009669FF">
              <w:rPr>
                <w:rFonts w:cs="Arial"/>
                <w:noProof/>
                <w:sz w:val="18"/>
                <w:szCs w:val="18"/>
                <w:lang w:val="en-US"/>
              </w:rPr>
              <w:drawing>
                <wp:inline distT="0" distB="0" distL="0" distR="0" wp14:anchorId="3FE36A36" wp14:editId="126E75C8">
                  <wp:extent cx="1360696" cy="1440000"/>
                  <wp:effectExtent l="0" t="0" r="0" b="8255"/>
                  <wp:docPr id="184452629" name="Grafik 184452629" descr="Ein Bild, das drinn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drinnen enthält.&#10;&#10;Automatisch generierte Beschreibung"/>
                          <pic:cNvPicPr/>
                        </pic:nvPicPr>
                        <pic:blipFill>
                          <a:blip r:embed="rId82"/>
                          <a:stretch>
                            <a:fillRect/>
                          </a:stretch>
                        </pic:blipFill>
                        <pic:spPr>
                          <a:xfrm>
                            <a:off x="0" y="0"/>
                            <a:ext cx="1360696" cy="1440000"/>
                          </a:xfrm>
                          <a:prstGeom prst="rect">
                            <a:avLst/>
                          </a:prstGeom>
                        </pic:spPr>
                      </pic:pic>
                    </a:graphicData>
                  </a:graphic>
                </wp:inline>
              </w:drawing>
            </w:r>
          </w:p>
        </w:tc>
      </w:tr>
      <w:tr w:rsidRPr="009669FF" w:rsidR="00B2580A" w:rsidTr="009669FF" w14:paraId="49ECF140" w14:textId="77777777">
        <w:trPr>
          <w:trHeight w:val="397"/>
        </w:trPr>
        <w:tc>
          <w:tcPr>
            <w:tcW w:w="1014" w:type="pct"/>
            <w:vAlign w:val="center"/>
          </w:tcPr>
          <w:p w:rsidRPr="009669FF" w:rsidR="00B2580A" w:rsidP="009669FF" w:rsidRDefault="00B2580A" w14:paraId="110EAAC7" w14:textId="77777777">
            <w:pPr>
              <w:spacing w:before="0" w:line="240" w:lineRule="auto"/>
              <w:jc w:val="left"/>
              <w:rPr>
                <w:rFonts w:cs="Arial"/>
                <w:color w:val="212529"/>
                <w:sz w:val="18"/>
                <w:szCs w:val="18"/>
                <w:lang w:val="en-US"/>
              </w:rPr>
            </w:pPr>
            <w:r w:rsidRPr="009669FF">
              <w:rPr>
                <w:rFonts w:cs="Arial"/>
                <w:color w:val="212529"/>
                <w:sz w:val="18"/>
                <w:szCs w:val="18"/>
                <w:lang w:val="en-US"/>
              </w:rPr>
              <w:t>Bulk Filling System</w:t>
            </w:r>
          </w:p>
          <w:p w:rsidRPr="009669FF" w:rsidR="00B2580A" w:rsidP="009669FF" w:rsidRDefault="00B2580A" w14:paraId="7ABA467E" w14:textId="77777777">
            <w:pPr>
              <w:spacing w:before="0" w:line="240" w:lineRule="auto"/>
              <w:jc w:val="left"/>
              <w:rPr>
                <w:rFonts w:cs="Arial"/>
                <w:color w:val="212529"/>
                <w:sz w:val="18"/>
                <w:szCs w:val="18"/>
                <w:lang w:val="en-US"/>
              </w:rPr>
            </w:pPr>
          </w:p>
        </w:tc>
        <w:tc>
          <w:tcPr>
            <w:tcW w:w="1017" w:type="pct"/>
            <w:vAlign w:val="center"/>
          </w:tcPr>
          <w:p w:rsidRPr="009669FF" w:rsidR="00B2580A" w:rsidP="009669FF" w:rsidRDefault="00B2580A" w14:paraId="572F4470" w14:textId="77777777">
            <w:pPr>
              <w:spacing w:before="0" w:line="240" w:lineRule="auto"/>
              <w:jc w:val="left"/>
              <w:rPr>
                <w:rFonts w:cs="Arial"/>
                <w:color w:val="212529"/>
                <w:sz w:val="18"/>
                <w:szCs w:val="18"/>
                <w:lang w:val="en-US"/>
              </w:rPr>
            </w:pPr>
          </w:p>
        </w:tc>
        <w:tc>
          <w:tcPr>
            <w:tcW w:w="626" w:type="pct"/>
            <w:vAlign w:val="center"/>
          </w:tcPr>
          <w:p w:rsidRPr="009669FF" w:rsidR="00B2580A" w:rsidP="009669FF" w:rsidRDefault="00B2580A" w14:paraId="4B614F7C" w14:textId="77777777">
            <w:pPr>
              <w:spacing w:before="0" w:line="240" w:lineRule="auto"/>
              <w:jc w:val="left"/>
              <w:rPr>
                <w:rFonts w:cs="Arial"/>
                <w:sz w:val="18"/>
                <w:szCs w:val="18"/>
                <w:lang w:val="en-US"/>
              </w:rPr>
            </w:pPr>
            <w:r w:rsidRPr="009669FF">
              <w:rPr>
                <w:rFonts w:cs="Arial"/>
                <w:sz w:val="18"/>
                <w:szCs w:val="18"/>
                <w:lang w:val="en-US"/>
              </w:rPr>
              <w:t>1</w:t>
            </w:r>
          </w:p>
        </w:tc>
        <w:tc>
          <w:tcPr>
            <w:tcW w:w="1017" w:type="pct"/>
            <w:vAlign w:val="center"/>
          </w:tcPr>
          <w:p w:rsidRPr="009669FF" w:rsidR="00B2580A" w:rsidP="009669FF" w:rsidRDefault="00B2580A" w14:paraId="6F3316DE" w14:textId="77777777">
            <w:pPr>
              <w:spacing w:before="0" w:line="240" w:lineRule="auto"/>
              <w:jc w:val="left"/>
              <w:rPr>
                <w:rFonts w:cs="Arial"/>
                <w:sz w:val="18"/>
                <w:szCs w:val="18"/>
                <w:lang w:val="en-US"/>
              </w:rPr>
            </w:pPr>
            <w:r w:rsidRPr="009669FF">
              <w:rPr>
                <w:rFonts w:cs="Arial"/>
                <w:sz w:val="18"/>
                <w:szCs w:val="18"/>
                <w:lang w:val="en-US"/>
              </w:rPr>
              <w:t>0.69x1.61x1.58</w:t>
            </w:r>
          </w:p>
        </w:tc>
        <w:tc>
          <w:tcPr>
            <w:tcW w:w="1326" w:type="pct"/>
            <w:vAlign w:val="center"/>
          </w:tcPr>
          <w:p w:rsidRPr="009669FF" w:rsidR="00B2580A" w:rsidP="009669FF" w:rsidRDefault="00B2580A" w14:paraId="16014627" w14:textId="77777777">
            <w:pPr>
              <w:spacing w:before="0" w:line="240" w:lineRule="auto"/>
              <w:jc w:val="left"/>
              <w:rPr>
                <w:rFonts w:cs="Arial"/>
                <w:sz w:val="18"/>
                <w:szCs w:val="18"/>
                <w:lang w:val="en-US"/>
              </w:rPr>
            </w:pPr>
            <w:r w:rsidRPr="009669FF">
              <w:rPr>
                <w:rFonts w:cs="Arial"/>
                <w:noProof/>
                <w:sz w:val="18"/>
                <w:szCs w:val="18"/>
                <w:lang w:val="en-US"/>
              </w:rPr>
              <w:drawing>
                <wp:inline distT="0" distB="0" distL="0" distR="0" wp14:anchorId="32A93D2B" wp14:editId="219C675A">
                  <wp:extent cx="1431273" cy="1440000"/>
                  <wp:effectExtent l="0" t="0" r="0" b="8255"/>
                  <wp:docPr id="184452630" name="Grafik 184452630" descr="Ein Bild, das Gerä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Gerät enthält.&#10;&#10;Automatisch generierte Beschreibung"/>
                          <pic:cNvPicPr/>
                        </pic:nvPicPr>
                        <pic:blipFill>
                          <a:blip r:embed="rId83"/>
                          <a:stretch>
                            <a:fillRect/>
                          </a:stretch>
                        </pic:blipFill>
                        <pic:spPr>
                          <a:xfrm>
                            <a:off x="0" y="0"/>
                            <a:ext cx="1431273" cy="1440000"/>
                          </a:xfrm>
                          <a:prstGeom prst="rect">
                            <a:avLst/>
                          </a:prstGeom>
                        </pic:spPr>
                      </pic:pic>
                    </a:graphicData>
                  </a:graphic>
                </wp:inline>
              </w:drawing>
            </w:r>
          </w:p>
        </w:tc>
      </w:tr>
      <w:tr w:rsidRPr="009669FF" w:rsidR="00B2580A" w:rsidTr="009669FF" w14:paraId="44754801" w14:textId="77777777">
        <w:trPr>
          <w:trHeight w:val="397"/>
        </w:trPr>
        <w:tc>
          <w:tcPr>
            <w:tcW w:w="1014" w:type="pct"/>
            <w:shd w:val="clear" w:color="auto" w:fill="auto"/>
            <w:vAlign w:val="center"/>
          </w:tcPr>
          <w:p w:rsidRPr="009669FF" w:rsidR="00B2580A" w:rsidP="009669FF" w:rsidRDefault="00B2580A" w14:paraId="21F00F1A" w14:textId="77777777">
            <w:pPr>
              <w:spacing w:before="0" w:line="240" w:lineRule="auto"/>
              <w:jc w:val="left"/>
              <w:rPr>
                <w:rFonts w:cs="Arial"/>
                <w:sz w:val="18"/>
                <w:szCs w:val="18"/>
                <w:lang w:val="en-US"/>
              </w:rPr>
            </w:pPr>
            <w:r w:rsidRPr="009669FF">
              <w:rPr>
                <w:rFonts w:cs="Arial"/>
                <w:color w:val="212529"/>
                <w:sz w:val="18"/>
                <w:szCs w:val="18"/>
                <w:lang w:val="en-US"/>
              </w:rPr>
              <w:t>Allegro™ 500L Plastic Tote with Trolley</w:t>
            </w:r>
          </w:p>
        </w:tc>
        <w:tc>
          <w:tcPr>
            <w:tcW w:w="1017" w:type="pct"/>
            <w:shd w:val="clear" w:color="auto" w:fill="auto"/>
            <w:vAlign w:val="center"/>
          </w:tcPr>
          <w:p w:rsidRPr="009669FF" w:rsidR="00B2580A" w:rsidP="009669FF" w:rsidRDefault="00B2580A" w14:paraId="11800CAC" w14:textId="77777777">
            <w:pPr>
              <w:spacing w:before="0" w:line="240" w:lineRule="auto"/>
              <w:jc w:val="left"/>
              <w:rPr>
                <w:rFonts w:cs="Arial"/>
                <w:color w:val="212529"/>
                <w:sz w:val="18"/>
                <w:szCs w:val="18"/>
                <w:lang w:val="en-US"/>
              </w:rPr>
            </w:pPr>
            <w:r w:rsidRPr="009669FF">
              <w:rPr>
                <w:rFonts w:cs="Arial"/>
                <w:color w:val="212529"/>
                <w:sz w:val="18"/>
                <w:szCs w:val="18"/>
                <w:lang w:val="en-US"/>
              </w:rPr>
              <w:t xml:space="preserve">Collapsible </w:t>
            </w:r>
          </w:p>
        </w:tc>
        <w:tc>
          <w:tcPr>
            <w:tcW w:w="626" w:type="pct"/>
            <w:shd w:val="clear" w:color="auto" w:fill="auto"/>
            <w:vAlign w:val="center"/>
          </w:tcPr>
          <w:p w:rsidRPr="009669FF" w:rsidR="00B2580A" w:rsidP="009669FF" w:rsidRDefault="00B2580A" w14:paraId="7872ED1C" w14:textId="77777777">
            <w:pPr>
              <w:spacing w:before="0" w:line="240" w:lineRule="auto"/>
              <w:jc w:val="left"/>
              <w:rPr>
                <w:rFonts w:cs="Arial"/>
                <w:sz w:val="18"/>
                <w:szCs w:val="18"/>
                <w:lang w:val="en-US"/>
              </w:rPr>
            </w:pPr>
            <w:r w:rsidRPr="009669FF">
              <w:rPr>
                <w:rFonts w:cs="Arial"/>
                <w:sz w:val="18"/>
                <w:szCs w:val="18"/>
                <w:lang w:val="en-US"/>
              </w:rPr>
              <w:t>1</w:t>
            </w:r>
          </w:p>
        </w:tc>
        <w:tc>
          <w:tcPr>
            <w:tcW w:w="1017" w:type="pct"/>
            <w:shd w:val="clear" w:color="auto" w:fill="auto"/>
            <w:vAlign w:val="center"/>
          </w:tcPr>
          <w:p w:rsidRPr="009669FF" w:rsidR="00B2580A" w:rsidP="009669FF" w:rsidRDefault="00B2580A" w14:paraId="6BFF4813" w14:textId="77777777">
            <w:pPr>
              <w:spacing w:before="0" w:line="240" w:lineRule="auto"/>
              <w:jc w:val="left"/>
              <w:rPr>
                <w:rFonts w:cs="Arial"/>
                <w:sz w:val="18"/>
                <w:szCs w:val="18"/>
                <w:lang w:val="en-US"/>
              </w:rPr>
            </w:pPr>
            <w:r w:rsidRPr="009669FF">
              <w:rPr>
                <w:rFonts w:cs="Arial"/>
                <w:sz w:val="18"/>
                <w:szCs w:val="18"/>
                <w:lang w:val="en-US"/>
              </w:rPr>
              <w:t>1.22x0.87x1.23</w:t>
            </w:r>
          </w:p>
        </w:tc>
        <w:tc>
          <w:tcPr>
            <w:tcW w:w="1326" w:type="pct"/>
            <w:shd w:val="clear" w:color="auto" w:fill="auto"/>
            <w:vAlign w:val="center"/>
          </w:tcPr>
          <w:p w:rsidRPr="009669FF" w:rsidR="00B2580A" w:rsidP="009669FF" w:rsidRDefault="00B2580A" w14:paraId="3B7CF950" w14:textId="77777777">
            <w:pPr>
              <w:spacing w:before="0" w:line="240" w:lineRule="auto"/>
              <w:jc w:val="left"/>
              <w:rPr>
                <w:rFonts w:cs="Arial"/>
                <w:sz w:val="18"/>
                <w:szCs w:val="18"/>
                <w:highlight w:val="yellow"/>
              </w:rPr>
            </w:pPr>
            <w:r w:rsidRPr="009669FF">
              <w:rPr>
                <w:rFonts w:cs="Arial"/>
                <w:noProof/>
                <w:sz w:val="18"/>
                <w:szCs w:val="18"/>
              </w:rPr>
              <w:drawing>
                <wp:inline distT="0" distB="0" distL="0" distR="0" wp14:anchorId="08359B2D" wp14:editId="0B8EB8A9">
                  <wp:extent cx="1440000" cy="1440000"/>
                  <wp:effectExtent l="0" t="0" r="0" b="0"/>
                  <wp:docPr id="184452631" name="Grafik 184452631" descr="Allegro™ 500 L Plastic Tote with Trol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legro™ 500 L Plastic Tote with Trolley"/>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9669FF" w:rsidR="00B2580A" w:rsidTr="009669FF" w14:paraId="2BBF19EC" w14:textId="77777777">
        <w:trPr>
          <w:trHeight w:val="397"/>
        </w:trPr>
        <w:tc>
          <w:tcPr>
            <w:tcW w:w="1014" w:type="pct"/>
            <w:shd w:val="clear" w:color="auto" w:fill="auto"/>
            <w:vAlign w:val="center"/>
          </w:tcPr>
          <w:p w:rsidRPr="009669FF" w:rsidR="00B2580A" w:rsidP="009669FF" w:rsidRDefault="00B2580A" w14:paraId="62583550" w14:textId="77777777">
            <w:pPr>
              <w:spacing w:before="0" w:line="240" w:lineRule="auto"/>
              <w:jc w:val="left"/>
              <w:rPr>
                <w:rFonts w:cs="Arial"/>
                <w:color w:val="212529"/>
                <w:sz w:val="18"/>
                <w:szCs w:val="18"/>
                <w:lang w:val="en-US"/>
              </w:rPr>
            </w:pPr>
            <w:r w:rsidRPr="009669FF">
              <w:rPr>
                <w:rFonts w:cs="Arial"/>
                <w:color w:val="212529"/>
                <w:sz w:val="18"/>
                <w:szCs w:val="18"/>
                <w:lang w:val="en-US"/>
              </w:rPr>
              <w:t>Bulk Filling Trolley</w:t>
            </w:r>
          </w:p>
        </w:tc>
        <w:tc>
          <w:tcPr>
            <w:tcW w:w="1017" w:type="pct"/>
            <w:shd w:val="clear" w:color="auto" w:fill="auto"/>
            <w:vAlign w:val="center"/>
          </w:tcPr>
          <w:p w:rsidRPr="009669FF" w:rsidR="00B2580A" w:rsidP="009669FF" w:rsidRDefault="00B2580A" w14:paraId="6D022DEE" w14:textId="77777777">
            <w:pPr>
              <w:spacing w:before="0" w:line="240" w:lineRule="auto"/>
              <w:jc w:val="left"/>
              <w:rPr>
                <w:rFonts w:cs="Arial"/>
                <w:color w:val="212529"/>
                <w:sz w:val="18"/>
                <w:szCs w:val="18"/>
                <w:lang w:val="en-US"/>
              </w:rPr>
            </w:pPr>
          </w:p>
        </w:tc>
        <w:tc>
          <w:tcPr>
            <w:tcW w:w="626" w:type="pct"/>
            <w:shd w:val="clear" w:color="auto" w:fill="auto"/>
            <w:vAlign w:val="center"/>
          </w:tcPr>
          <w:p w:rsidRPr="009669FF" w:rsidR="00B2580A" w:rsidP="009669FF" w:rsidRDefault="00B2580A" w14:paraId="07A8E492" w14:textId="77777777">
            <w:pPr>
              <w:spacing w:before="0" w:line="240" w:lineRule="auto"/>
              <w:jc w:val="left"/>
              <w:rPr>
                <w:rFonts w:cs="Arial"/>
                <w:sz w:val="18"/>
                <w:szCs w:val="18"/>
                <w:lang w:val="en-US"/>
              </w:rPr>
            </w:pPr>
            <w:r w:rsidRPr="009669FF">
              <w:rPr>
                <w:rFonts w:cs="Arial"/>
                <w:sz w:val="18"/>
                <w:szCs w:val="18"/>
                <w:lang w:val="en-US"/>
              </w:rPr>
              <w:t>1</w:t>
            </w:r>
          </w:p>
        </w:tc>
        <w:tc>
          <w:tcPr>
            <w:tcW w:w="1017" w:type="pct"/>
            <w:shd w:val="clear" w:color="auto" w:fill="auto"/>
            <w:vAlign w:val="center"/>
          </w:tcPr>
          <w:p w:rsidRPr="009669FF" w:rsidR="00B2580A" w:rsidP="009669FF" w:rsidRDefault="00B2580A" w14:paraId="75557819" w14:textId="77777777">
            <w:pPr>
              <w:spacing w:before="0" w:line="240" w:lineRule="auto"/>
              <w:jc w:val="left"/>
              <w:rPr>
                <w:rFonts w:cs="Arial"/>
                <w:sz w:val="18"/>
                <w:szCs w:val="18"/>
                <w:lang w:val="en-US"/>
              </w:rPr>
            </w:pPr>
            <w:r w:rsidRPr="009669FF">
              <w:rPr>
                <w:rFonts w:cs="Arial"/>
                <w:sz w:val="18"/>
                <w:szCs w:val="18"/>
                <w:lang w:val="en-US"/>
              </w:rPr>
              <w:t>1.02x0.66x1.15</w:t>
            </w:r>
          </w:p>
        </w:tc>
        <w:tc>
          <w:tcPr>
            <w:tcW w:w="1326" w:type="pct"/>
            <w:shd w:val="clear" w:color="auto" w:fill="auto"/>
            <w:vAlign w:val="center"/>
          </w:tcPr>
          <w:p w:rsidRPr="009669FF" w:rsidR="00B2580A" w:rsidP="009669FF" w:rsidRDefault="00B2580A" w14:paraId="6AED46B9"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7D4EDE6B" wp14:editId="55B7A375">
                  <wp:extent cx="1440000" cy="1440000"/>
                  <wp:effectExtent l="0" t="0" r="0" b="0"/>
                  <wp:docPr id="184452632" name="Grafik 184452632" descr="Bulk Filling Trol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ulk Filling Trolley"/>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9669FF" w:rsidR="00B2580A" w:rsidTr="009669FF" w14:paraId="2756FA04" w14:textId="77777777">
        <w:trPr>
          <w:trHeight w:val="397"/>
        </w:trPr>
        <w:tc>
          <w:tcPr>
            <w:tcW w:w="1014" w:type="pct"/>
            <w:shd w:val="clear" w:color="auto" w:fill="auto"/>
            <w:vAlign w:val="center"/>
          </w:tcPr>
          <w:p w:rsidRPr="009669FF" w:rsidR="00B2580A" w:rsidP="009669FF" w:rsidRDefault="00B2580A" w14:paraId="5D52502B" w14:textId="29C3DBB5">
            <w:pPr>
              <w:shd w:val="clear" w:color="auto" w:fill="FFFFFF"/>
              <w:spacing w:before="0" w:line="240" w:lineRule="auto"/>
              <w:jc w:val="left"/>
              <w:rPr>
                <w:rFonts w:cs="Arial"/>
                <w:sz w:val="18"/>
                <w:szCs w:val="18"/>
                <w:lang w:val="en-US"/>
              </w:rPr>
            </w:pPr>
            <w:r w:rsidRPr="009669FF">
              <w:rPr>
                <w:rFonts w:cs="Arial"/>
                <w:sz w:val="18"/>
                <w:szCs w:val="18"/>
                <w:lang w:val="en-US"/>
              </w:rPr>
              <w:fldChar w:fldCharType="begin"/>
            </w:r>
            <w:r w:rsidRPr="009669FF">
              <w:rPr>
                <w:rFonts w:cs="Arial"/>
                <w:sz w:val="18"/>
                <w:szCs w:val="18"/>
                <w:lang w:val="en-US"/>
              </w:rPr>
              <w:instrText xml:space="preserve"> HYPERLINK "https://pall.hakobio2.com/Portfolio/b48ebc94-36b1-4e9b-b1dd-0f6fa3c8309d" </w:instrText>
            </w:r>
            <w:r w:rsidRPr="009669FF">
              <w:rPr>
                <w:rFonts w:cs="Arial"/>
                <w:sz w:val="18"/>
                <w:szCs w:val="18"/>
                <w:lang w:val="en-US"/>
              </w:rPr>
              <w:fldChar w:fldCharType="separate"/>
            </w:r>
            <w:r w:rsidRPr="009669FF">
              <w:rPr>
                <w:rFonts w:cs="Arial"/>
                <w:sz w:val="18"/>
                <w:szCs w:val="18"/>
                <w:lang w:val="en-US"/>
              </w:rPr>
              <w:t>Magnetic Mixer Drive Unit</w:t>
            </w:r>
          </w:p>
          <w:p w:rsidRPr="009669FF" w:rsidR="00B2580A" w:rsidP="009669FF" w:rsidRDefault="00B2580A" w14:paraId="39DA6EDE" w14:textId="77777777">
            <w:pPr>
              <w:spacing w:before="0" w:line="240" w:lineRule="auto"/>
              <w:jc w:val="left"/>
              <w:rPr>
                <w:rFonts w:cs="Arial"/>
                <w:color w:val="212529"/>
                <w:sz w:val="18"/>
                <w:szCs w:val="18"/>
                <w:lang w:val="en-US"/>
              </w:rPr>
            </w:pPr>
            <w:r w:rsidRPr="009669FF">
              <w:rPr>
                <w:rFonts w:cs="Arial"/>
                <w:sz w:val="18"/>
                <w:szCs w:val="18"/>
                <w:lang w:val="en-US"/>
              </w:rPr>
              <w:fldChar w:fldCharType="end"/>
            </w:r>
          </w:p>
        </w:tc>
        <w:tc>
          <w:tcPr>
            <w:tcW w:w="1017" w:type="pct"/>
            <w:shd w:val="clear" w:color="auto" w:fill="auto"/>
            <w:vAlign w:val="center"/>
          </w:tcPr>
          <w:p w:rsidRPr="009669FF" w:rsidR="00B2580A" w:rsidP="009669FF" w:rsidRDefault="00B2580A" w14:paraId="0BDC0E0C" w14:textId="77777777">
            <w:pPr>
              <w:spacing w:before="0" w:line="240" w:lineRule="auto"/>
              <w:jc w:val="left"/>
              <w:rPr>
                <w:rFonts w:cs="Arial"/>
                <w:color w:val="212529"/>
                <w:sz w:val="18"/>
                <w:szCs w:val="18"/>
                <w:highlight w:val="yellow"/>
                <w:lang w:val="en-US"/>
              </w:rPr>
            </w:pPr>
            <w:r w:rsidRPr="009669FF">
              <w:rPr>
                <w:rFonts w:cs="Arial"/>
                <w:color w:val="212529"/>
                <w:sz w:val="18"/>
                <w:szCs w:val="18"/>
                <w:lang w:val="en-US"/>
              </w:rPr>
              <w:t>Robust single-use mixing system</w:t>
            </w:r>
          </w:p>
        </w:tc>
        <w:tc>
          <w:tcPr>
            <w:tcW w:w="626" w:type="pct"/>
            <w:shd w:val="clear" w:color="auto" w:fill="auto"/>
            <w:vAlign w:val="center"/>
          </w:tcPr>
          <w:p w:rsidRPr="009669FF" w:rsidR="00B2580A" w:rsidP="009669FF" w:rsidRDefault="00B2580A" w14:paraId="14139C35" w14:textId="77777777">
            <w:pPr>
              <w:spacing w:before="0" w:line="240" w:lineRule="auto"/>
              <w:jc w:val="left"/>
              <w:rPr>
                <w:rFonts w:cs="Arial"/>
                <w:sz w:val="18"/>
                <w:szCs w:val="18"/>
                <w:highlight w:val="yellow"/>
                <w:lang w:val="en-US"/>
              </w:rPr>
            </w:pPr>
            <w:r w:rsidRPr="009669FF">
              <w:rPr>
                <w:rFonts w:cs="Arial"/>
                <w:sz w:val="18"/>
                <w:szCs w:val="18"/>
                <w:lang w:val="en-US"/>
              </w:rPr>
              <w:t>1</w:t>
            </w:r>
          </w:p>
        </w:tc>
        <w:tc>
          <w:tcPr>
            <w:tcW w:w="1017" w:type="pct"/>
            <w:shd w:val="clear" w:color="auto" w:fill="auto"/>
            <w:vAlign w:val="center"/>
          </w:tcPr>
          <w:p w:rsidRPr="009669FF" w:rsidR="00B2580A" w:rsidP="009669FF" w:rsidRDefault="00B2580A" w14:paraId="4F5C596C" w14:textId="77777777">
            <w:pPr>
              <w:spacing w:before="0" w:line="240" w:lineRule="auto"/>
              <w:jc w:val="left"/>
              <w:rPr>
                <w:rFonts w:cs="Arial"/>
                <w:sz w:val="18"/>
                <w:szCs w:val="18"/>
                <w:highlight w:val="yellow"/>
                <w:lang w:val="en-US"/>
              </w:rPr>
            </w:pPr>
            <w:r w:rsidRPr="009669FF">
              <w:rPr>
                <w:rFonts w:cs="Arial"/>
                <w:sz w:val="18"/>
                <w:szCs w:val="18"/>
                <w:lang w:val="en-US"/>
              </w:rPr>
              <w:t>0.4x0.82x1.03</w:t>
            </w:r>
          </w:p>
        </w:tc>
        <w:tc>
          <w:tcPr>
            <w:tcW w:w="1326" w:type="pct"/>
            <w:shd w:val="clear" w:color="auto" w:fill="auto"/>
            <w:vAlign w:val="center"/>
          </w:tcPr>
          <w:p w:rsidRPr="009669FF" w:rsidR="00B2580A" w:rsidP="009669FF" w:rsidRDefault="00B2580A" w14:paraId="24DF589B" w14:textId="77777777">
            <w:pPr>
              <w:spacing w:before="0" w:line="240" w:lineRule="auto"/>
              <w:jc w:val="left"/>
              <w:rPr>
                <w:rFonts w:cs="Arial"/>
                <w:noProof/>
                <w:sz w:val="18"/>
                <w:szCs w:val="18"/>
              </w:rPr>
            </w:pPr>
            <w:r w:rsidRPr="009669FF">
              <w:rPr>
                <w:rFonts w:cs="Arial"/>
                <w:noProof/>
                <w:sz w:val="18"/>
                <w:szCs w:val="18"/>
                <w:lang w:val="en-US"/>
              </w:rPr>
              <w:drawing>
                <wp:inline distT="0" distB="0" distL="0" distR="0" wp14:anchorId="0106B1A0" wp14:editId="78D8ECBC">
                  <wp:extent cx="1398140" cy="1440000"/>
                  <wp:effectExtent l="0" t="0" r="0" b="8255"/>
                  <wp:docPr id="184452633" name="Grafik 184452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398140" cy="1440000"/>
                          </a:xfrm>
                          <a:prstGeom prst="rect">
                            <a:avLst/>
                          </a:prstGeom>
                        </pic:spPr>
                      </pic:pic>
                    </a:graphicData>
                  </a:graphic>
                </wp:inline>
              </w:drawing>
            </w:r>
          </w:p>
        </w:tc>
      </w:tr>
    </w:tbl>
    <w:p w:rsidR="009211E7" w:rsidP="00B2580A" w:rsidRDefault="009211E7" w14:paraId="350FDAF1" w14:textId="77777777">
      <w:pPr>
        <w:rPr>
          <w:lang w:val="en-GB"/>
        </w:rPr>
      </w:pPr>
    </w:p>
    <w:p w:rsidRPr="00C4159D" w:rsidR="00B2580A" w:rsidP="00B2580A" w:rsidRDefault="00B2580A" w14:paraId="498C5746" w14:textId="7630059E">
      <w:pPr>
        <w:pStyle w:val="Beschriftung"/>
        <w:keepNext/>
        <w:rPr>
          <w:lang w:val="en-US"/>
        </w:rPr>
      </w:pPr>
      <w:bookmarkStart w:name="_Ref95948054" w:id="243"/>
      <w:bookmarkStart w:name="_Toc96066725" w:id="244"/>
      <w:r w:rsidRPr="00C4159D">
        <w:rPr>
          <w:lang w:val="en-US"/>
        </w:rPr>
        <w:lastRenderedPageBreak/>
        <w:t xml:space="preserve">Table </w:t>
      </w:r>
      <w:r w:rsidRPr="00C4159D">
        <w:fldChar w:fldCharType="begin"/>
      </w:r>
      <w:r w:rsidRPr="00C4159D">
        <w:rPr>
          <w:lang w:val="en-US"/>
        </w:rPr>
        <w:instrText xml:space="preserve"> SEQ Table \* ARABIC </w:instrText>
      </w:r>
      <w:r w:rsidRPr="00C4159D">
        <w:fldChar w:fldCharType="separate"/>
      </w:r>
      <w:r w:rsidR="00B35361">
        <w:rPr>
          <w:noProof/>
          <w:lang w:val="en-US"/>
        </w:rPr>
        <w:t>10</w:t>
      </w:r>
      <w:r w:rsidRPr="00C4159D">
        <w:fldChar w:fldCharType="end"/>
      </w:r>
      <w:bookmarkEnd w:id="243"/>
      <w:r w:rsidRPr="0002054B" w:rsidR="0002054B">
        <w:rPr>
          <w:lang w:val="en-US"/>
        </w:rPr>
        <w:t>:</w:t>
      </w:r>
      <w:r w:rsidRPr="00C4159D">
        <w:rPr>
          <w:lang w:val="en-US"/>
        </w:rPr>
        <w:t xml:space="preserve"> Required equipment for the DSP Freezing area.</w:t>
      </w:r>
      <w:bookmarkEnd w:id="244"/>
    </w:p>
    <w:tbl>
      <w:tblPr>
        <w:tblStyle w:val="Tabellenraster"/>
        <w:tblW w:w="5000" w:type="pct"/>
        <w:tblLayout w:type="fixed"/>
        <w:tblLook w:val="04A0" w:firstRow="1" w:lastRow="0" w:firstColumn="1" w:lastColumn="0" w:noHBand="0" w:noVBand="1"/>
      </w:tblPr>
      <w:tblGrid>
        <w:gridCol w:w="1928"/>
        <w:gridCol w:w="1983"/>
        <w:gridCol w:w="1188"/>
        <w:gridCol w:w="1976"/>
        <w:gridCol w:w="2553"/>
      </w:tblGrid>
      <w:tr w:rsidRPr="009669FF" w:rsidR="00B2580A" w:rsidTr="009669FF" w14:paraId="2D06DCD4" w14:textId="77777777">
        <w:trPr>
          <w:trHeight w:val="397"/>
        </w:trPr>
        <w:tc>
          <w:tcPr>
            <w:tcW w:w="5000" w:type="pct"/>
            <w:gridSpan w:val="5"/>
            <w:shd w:val="clear" w:color="auto" w:fill="auto"/>
            <w:vAlign w:val="center"/>
          </w:tcPr>
          <w:p w:rsidRPr="009669FF" w:rsidR="00B2580A" w:rsidP="009669FF" w:rsidRDefault="00B2580A" w14:paraId="27FCEC6D" w14:textId="77777777">
            <w:pPr>
              <w:spacing w:before="0" w:line="240" w:lineRule="auto"/>
              <w:jc w:val="left"/>
              <w:rPr>
                <w:b/>
                <w:bCs/>
                <w:sz w:val="18"/>
                <w:szCs w:val="18"/>
              </w:rPr>
            </w:pPr>
            <w:r w:rsidRPr="009669FF">
              <w:rPr>
                <w:b/>
                <w:bCs/>
                <w:sz w:val="18"/>
                <w:szCs w:val="18"/>
              </w:rPr>
              <w:t>DSP Freezing</w:t>
            </w:r>
          </w:p>
        </w:tc>
      </w:tr>
      <w:tr w:rsidRPr="009669FF" w:rsidR="00B2580A" w:rsidTr="009669FF" w14:paraId="07C54879" w14:textId="77777777">
        <w:trPr>
          <w:trHeight w:val="397"/>
        </w:trPr>
        <w:tc>
          <w:tcPr>
            <w:tcW w:w="1001" w:type="pct"/>
            <w:vAlign w:val="center"/>
          </w:tcPr>
          <w:p w:rsidRPr="009669FF" w:rsidR="00B2580A" w:rsidP="009669FF" w:rsidRDefault="00B2580A" w14:paraId="7B527293" w14:textId="77777777">
            <w:pPr>
              <w:spacing w:before="0" w:line="240" w:lineRule="auto"/>
              <w:jc w:val="left"/>
              <w:rPr>
                <w:rFonts w:cs="Arial"/>
                <w:b/>
                <w:bCs/>
                <w:sz w:val="18"/>
                <w:szCs w:val="18"/>
                <w:lang w:val="en-US"/>
              </w:rPr>
            </w:pPr>
            <w:r w:rsidRPr="009669FF">
              <w:rPr>
                <w:rFonts w:cs="Arial"/>
                <w:b/>
                <w:bCs/>
                <w:sz w:val="18"/>
                <w:szCs w:val="18"/>
                <w:lang w:val="en-US"/>
              </w:rPr>
              <w:t>Equipment</w:t>
            </w:r>
          </w:p>
        </w:tc>
        <w:tc>
          <w:tcPr>
            <w:tcW w:w="1030" w:type="pct"/>
            <w:vAlign w:val="center"/>
          </w:tcPr>
          <w:p w:rsidRPr="009669FF" w:rsidR="00B2580A" w:rsidP="009669FF" w:rsidRDefault="00B2580A" w14:paraId="25026F22" w14:textId="77777777">
            <w:pPr>
              <w:spacing w:before="0" w:line="240" w:lineRule="auto"/>
              <w:jc w:val="left"/>
              <w:rPr>
                <w:rFonts w:cs="Arial"/>
                <w:b/>
                <w:bCs/>
                <w:sz w:val="18"/>
                <w:szCs w:val="18"/>
                <w:lang w:val="en-US"/>
              </w:rPr>
            </w:pPr>
            <w:r w:rsidRPr="009669FF">
              <w:rPr>
                <w:rFonts w:cs="Arial"/>
                <w:b/>
                <w:bCs/>
                <w:sz w:val="18"/>
                <w:szCs w:val="18"/>
                <w:lang w:val="en-US"/>
              </w:rPr>
              <w:t>Information</w:t>
            </w:r>
          </w:p>
        </w:tc>
        <w:tc>
          <w:tcPr>
            <w:tcW w:w="617" w:type="pct"/>
            <w:vAlign w:val="center"/>
          </w:tcPr>
          <w:p w:rsidRPr="009669FF" w:rsidR="00B2580A" w:rsidP="009669FF" w:rsidRDefault="00B2580A" w14:paraId="696E3D65" w14:textId="77777777">
            <w:pPr>
              <w:spacing w:before="0" w:line="240" w:lineRule="auto"/>
              <w:jc w:val="left"/>
              <w:rPr>
                <w:rFonts w:cs="Arial"/>
                <w:b/>
                <w:bCs/>
                <w:sz w:val="18"/>
                <w:szCs w:val="18"/>
                <w:lang w:val="en-US"/>
              </w:rPr>
            </w:pPr>
            <w:r w:rsidRPr="009669FF">
              <w:rPr>
                <w:rFonts w:cs="Arial"/>
                <w:b/>
                <w:bCs/>
                <w:sz w:val="18"/>
                <w:szCs w:val="18"/>
                <w:lang w:val="en-US"/>
              </w:rPr>
              <w:t>Quantity</w:t>
            </w:r>
          </w:p>
        </w:tc>
        <w:tc>
          <w:tcPr>
            <w:tcW w:w="1026" w:type="pct"/>
            <w:vAlign w:val="center"/>
          </w:tcPr>
          <w:p w:rsidRPr="009669FF" w:rsidR="00B2580A" w:rsidP="009669FF" w:rsidRDefault="00B2580A" w14:paraId="453647EC" w14:textId="77777777">
            <w:pPr>
              <w:spacing w:before="0" w:line="240" w:lineRule="auto"/>
              <w:jc w:val="left"/>
              <w:rPr>
                <w:rFonts w:cs="Arial"/>
                <w:b/>
                <w:bCs/>
                <w:sz w:val="18"/>
                <w:szCs w:val="18"/>
                <w:lang w:val="en-US"/>
              </w:rPr>
            </w:pPr>
            <w:r w:rsidRPr="009669FF">
              <w:rPr>
                <w:rFonts w:cs="Arial"/>
                <w:b/>
                <w:bCs/>
                <w:sz w:val="18"/>
                <w:szCs w:val="18"/>
                <w:lang w:val="en-US"/>
              </w:rPr>
              <w:t>Size (WxDxH) [m]</w:t>
            </w:r>
          </w:p>
        </w:tc>
        <w:tc>
          <w:tcPr>
            <w:tcW w:w="1326" w:type="pct"/>
            <w:vAlign w:val="center"/>
          </w:tcPr>
          <w:p w:rsidRPr="009669FF" w:rsidR="00B2580A" w:rsidP="009669FF" w:rsidRDefault="00B2580A" w14:paraId="4E7208B8" w14:textId="77777777">
            <w:pPr>
              <w:spacing w:before="0" w:line="240" w:lineRule="auto"/>
              <w:jc w:val="left"/>
              <w:rPr>
                <w:rFonts w:cs="Arial"/>
                <w:b/>
                <w:bCs/>
                <w:sz w:val="18"/>
                <w:szCs w:val="18"/>
                <w:lang w:val="en-US"/>
              </w:rPr>
            </w:pPr>
            <w:r w:rsidRPr="009669FF">
              <w:rPr>
                <w:rFonts w:cs="Arial"/>
                <w:b/>
                <w:bCs/>
                <w:sz w:val="18"/>
                <w:szCs w:val="18"/>
                <w:lang w:val="en-US"/>
              </w:rPr>
              <w:t>Photo</w:t>
            </w:r>
          </w:p>
        </w:tc>
      </w:tr>
      <w:tr w:rsidRPr="009669FF" w:rsidR="00B2580A" w:rsidTr="009669FF" w14:paraId="5B0D9C9B" w14:textId="77777777">
        <w:trPr>
          <w:trHeight w:val="397"/>
        </w:trPr>
        <w:tc>
          <w:tcPr>
            <w:tcW w:w="1001" w:type="pct"/>
            <w:vAlign w:val="center"/>
          </w:tcPr>
          <w:p w:rsidRPr="009669FF" w:rsidR="00B2580A" w:rsidP="009669FF" w:rsidRDefault="00B2580A" w14:paraId="367A0454" w14:textId="77777777">
            <w:pPr>
              <w:spacing w:before="0" w:line="240" w:lineRule="auto"/>
              <w:jc w:val="left"/>
              <w:rPr>
                <w:rFonts w:cs="Arial"/>
                <w:color w:val="212529"/>
                <w:sz w:val="18"/>
                <w:szCs w:val="18"/>
                <w:lang w:val="en-US"/>
              </w:rPr>
            </w:pPr>
            <w:r w:rsidRPr="009669FF">
              <w:rPr>
                <w:rFonts w:cs="Arial"/>
                <w:color w:val="212529"/>
                <w:sz w:val="18"/>
                <w:szCs w:val="18"/>
                <w:lang w:val="en-US"/>
              </w:rPr>
              <w:t>Ross.pFTU large-scale</w:t>
            </w:r>
          </w:p>
        </w:tc>
        <w:tc>
          <w:tcPr>
            <w:tcW w:w="1030" w:type="pct"/>
            <w:vAlign w:val="center"/>
          </w:tcPr>
          <w:p w:rsidRPr="009669FF" w:rsidR="00B2580A" w:rsidP="009669FF" w:rsidRDefault="00B2580A" w14:paraId="0204D11A" w14:textId="77777777">
            <w:pPr>
              <w:spacing w:before="0" w:line="240" w:lineRule="auto"/>
              <w:jc w:val="left"/>
              <w:rPr>
                <w:rFonts w:cs="Arial"/>
                <w:color w:val="212529"/>
                <w:sz w:val="18"/>
                <w:szCs w:val="18"/>
                <w:lang w:val="en-US"/>
              </w:rPr>
            </w:pPr>
            <w:r w:rsidRPr="009669FF">
              <w:rPr>
                <w:rFonts w:cs="Arial"/>
                <w:color w:val="212529"/>
                <w:sz w:val="18"/>
                <w:szCs w:val="18"/>
                <w:lang w:val="en-US"/>
              </w:rPr>
              <w:t>Plate-based freeze-thaw unit with control unit</w:t>
            </w:r>
          </w:p>
        </w:tc>
        <w:tc>
          <w:tcPr>
            <w:tcW w:w="617" w:type="pct"/>
            <w:vAlign w:val="center"/>
          </w:tcPr>
          <w:p w:rsidRPr="009669FF" w:rsidR="00B2580A" w:rsidP="009669FF" w:rsidRDefault="00B2580A" w14:paraId="0DD689F8" w14:textId="77777777">
            <w:pPr>
              <w:spacing w:before="0" w:line="240" w:lineRule="auto"/>
              <w:jc w:val="left"/>
              <w:rPr>
                <w:rFonts w:cs="Arial"/>
                <w:sz w:val="18"/>
                <w:szCs w:val="18"/>
                <w:lang w:val="en-US"/>
              </w:rPr>
            </w:pPr>
            <w:r w:rsidRPr="009669FF">
              <w:rPr>
                <w:rFonts w:cs="Arial"/>
                <w:sz w:val="18"/>
                <w:szCs w:val="18"/>
                <w:lang w:val="en-US"/>
              </w:rPr>
              <w:t>1</w:t>
            </w:r>
          </w:p>
        </w:tc>
        <w:tc>
          <w:tcPr>
            <w:tcW w:w="1026" w:type="pct"/>
            <w:vAlign w:val="center"/>
          </w:tcPr>
          <w:p w:rsidRPr="009669FF" w:rsidR="00B2580A" w:rsidP="009669FF" w:rsidRDefault="00B2580A" w14:paraId="7A77B96C" w14:textId="77777777">
            <w:pPr>
              <w:spacing w:before="0" w:line="240" w:lineRule="auto"/>
              <w:jc w:val="left"/>
              <w:rPr>
                <w:rFonts w:cs="Arial"/>
                <w:sz w:val="18"/>
                <w:szCs w:val="18"/>
                <w:lang w:val="en-US"/>
              </w:rPr>
            </w:pPr>
            <w:r w:rsidRPr="009669FF">
              <w:rPr>
                <w:rFonts w:cs="Arial"/>
                <w:sz w:val="18"/>
                <w:szCs w:val="18"/>
                <w:lang w:val="en-US"/>
              </w:rPr>
              <w:t>3.17x1.39x2.25</w:t>
            </w:r>
          </w:p>
        </w:tc>
        <w:tc>
          <w:tcPr>
            <w:tcW w:w="1326" w:type="pct"/>
            <w:vAlign w:val="center"/>
          </w:tcPr>
          <w:p w:rsidRPr="009669FF" w:rsidR="00B2580A" w:rsidP="009669FF" w:rsidRDefault="00B2580A" w14:paraId="5E115C45" w14:textId="77777777">
            <w:pPr>
              <w:spacing w:before="0" w:line="240" w:lineRule="auto"/>
              <w:jc w:val="left"/>
              <w:rPr>
                <w:sz w:val="18"/>
                <w:szCs w:val="18"/>
              </w:rPr>
            </w:pPr>
            <w:r w:rsidRPr="009669FF">
              <w:rPr>
                <w:noProof/>
                <w:sz w:val="18"/>
                <w:szCs w:val="18"/>
              </w:rPr>
              <w:drawing>
                <wp:inline distT="0" distB="0" distL="0" distR="0" wp14:anchorId="34FEEF8B" wp14:editId="333887A1">
                  <wp:extent cx="1440000" cy="1440000"/>
                  <wp:effectExtent l="0" t="0" r="0" b="8255"/>
                  <wp:docPr id="184452634" name="Grafik 184452634" descr="RoSS.pFTU Large-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oSS.pFTU Large-Scale"/>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bl>
    <w:p w:rsidR="009211E7" w:rsidP="00B2580A" w:rsidRDefault="009211E7" w14:paraId="3D4E54CD" w14:textId="77777777">
      <w:pPr>
        <w:rPr>
          <w:lang w:val="en-GB"/>
        </w:rPr>
      </w:pPr>
    </w:p>
    <w:p w:rsidRPr="00E97992" w:rsidR="00B2580A" w:rsidP="00B2580A" w:rsidRDefault="00B2580A" w14:paraId="405A5F78" w14:textId="1B1DBD3C">
      <w:pPr>
        <w:pStyle w:val="Beschriftung"/>
        <w:keepNext/>
        <w:rPr>
          <w:lang w:val="en-US"/>
        </w:rPr>
      </w:pPr>
      <w:bookmarkStart w:name="_Ref95948056" w:id="245"/>
      <w:bookmarkStart w:name="_Toc96066726" w:id="246"/>
      <w:r w:rsidRPr="00E97992">
        <w:rPr>
          <w:lang w:val="en-US"/>
        </w:rPr>
        <w:t xml:space="preserve">Table </w:t>
      </w:r>
      <w:r w:rsidRPr="00E97992">
        <w:fldChar w:fldCharType="begin"/>
      </w:r>
      <w:r w:rsidRPr="00E97992">
        <w:rPr>
          <w:lang w:val="en-US"/>
        </w:rPr>
        <w:instrText xml:space="preserve"> SEQ Table \* ARABIC </w:instrText>
      </w:r>
      <w:r w:rsidRPr="00E97992">
        <w:fldChar w:fldCharType="separate"/>
      </w:r>
      <w:r w:rsidR="00B35361">
        <w:rPr>
          <w:noProof/>
          <w:lang w:val="en-US"/>
        </w:rPr>
        <w:t>11</w:t>
      </w:r>
      <w:r w:rsidRPr="00E97992">
        <w:fldChar w:fldCharType="end"/>
      </w:r>
      <w:bookmarkEnd w:id="245"/>
      <w:r w:rsidRPr="0002054B" w:rsidR="0002054B">
        <w:rPr>
          <w:lang w:val="en-US"/>
        </w:rPr>
        <w:t>:</w:t>
      </w:r>
      <w:r w:rsidRPr="00E97992">
        <w:rPr>
          <w:lang w:val="en-US"/>
        </w:rPr>
        <w:t xml:space="preserve"> Required equipment for the DSP Cleaning area</w:t>
      </w:r>
      <w:r w:rsidR="0033708D">
        <w:rPr>
          <w:lang w:val="en-US"/>
        </w:rPr>
        <w:t>.</w:t>
      </w:r>
      <w:bookmarkEnd w:id="246"/>
      <w:r w:rsidR="0033708D">
        <w:rPr>
          <w:lang w:val="en-US"/>
        </w:rPr>
        <w:t xml:space="preserve"> </w:t>
      </w:r>
    </w:p>
    <w:tbl>
      <w:tblPr>
        <w:tblStyle w:val="Tabellenraster"/>
        <w:tblW w:w="5000" w:type="pct"/>
        <w:tblLayout w:type="fixed"/>
        <w:tblLook w:val="04A0" w:firstRow="1" w:lastRow="0" w:firstColumn="1" w:lastColumn="0" w:noHBand="0" w:noVBand="1"/>
      </w:tblPr>
      <w:tblGrid>
        <w:gridCol w:w="1928"/>
        <w:gridCol w:w="1983"/>
        <w:gridCol w:w="1188"/>
        <w:gridCol w:w="1976"/>
        <w:gridCol w:w="2553"/>
      </w:tblGrid>
      <w:tr w:rsidRPr="009669FF" w:rsidR="00B2580A" w:rsidTr="009669FF" w14:paraId="270F62A1" w14:textId="77777777">
        <w:trPr>
          <w:trHeight w:val="397"/>
        </w:trPr>
        <w:tc>
          <w:tcPr>
            <w:tcW w:w="5000" w:type="pct"/>
            <w:gridSpan w:val="5"/>
            <w:shd w:val="clear" w:color="auto" w:fill="auto"/>
            <w:vAlign w:val="center"/>
          </w:tcPr>
          <w:p w:rsidRPr="009669FF" w:rsidR="00B2580A" w:rsidP="009669FF" w:rsidRDefault="00B2580A" w14:paraId="660D4B51" w14:textId="416EBEBA">
            <w:pPr>
              <w:spacing w:before="0" w:line="240" w:lineRule="auto"/>
              <w:jc w:val="left"/>
              <w:rPr>
                <w:b/>
                <w:bCs/>
                <w:sz w:val="18"/>
                <w:szCs w:val="18"/>
              </w:rPr>
            </w:pPr>
            <w:r w:rsidRPr="009669FF">
              <w:rPr>
                <w:b/>
                <w:bCs/>
                <w:sz w:val="18"/>
                <w:szCs w:val="18"/>
              </w:rPr>
              <w:t xml:space="preserve">DSP </w:t>
            </w:r>
            <w:r w:rsidRPr="009669FF" w:rsidR="00D86D59">
              <w:rPr>
                <w:b/>
                <w:bCs/>
                <w:sz w:val="18"/>
                <w:szCs w:val="18"/>
              </w:rPr>
              <w:t>Cleaning</w:t>
            </w:r>
          </w:p>
        </w:tc>
      </w:tr>
      <w:tr w:rsidRPr="009669FF" w:rsidR="00B2580A" w:rsidTr="009669FF" w14:paraId="061E59EB" w14:textId="77777777">
        <w:trPr>
          <w:trHeight w:val="397"/>
        </w:trPr>
        <w:tc>
          <w:tcPr>
            <w:tcW w:w="1001" w:type="pct"/>
            <w:vAlign w:val="center"/>
          </w:tcPr>
          <w:p w:rsidRPr="009669FF" w:rsidR="00B2580A" w:rsidP="009669FF" w:rsidRDefault="00B2580A" w14:paraId="14478C2A" w14:textId="77777777">
            <w:pPr>
              <w:spacing w:before="0" w:line="240" w:lineRule="auto"/>
              <w:jc w:val="left"/>
              <w:rPr>
                <w:rFonts w:cs="Arial"/>
                <w:b/>
                <w:bCs/>
                <w:sz w:val="18"/>
                <w:szCs w:val="18"/>
                <w:lang w:val="en-US"/>
              </w:rPr>
            </w:pPr>
            <w:r w:rsidRPr="009669FF">
              <w:rPr>
                <w:rFonts w:cs="Arial"/>
                <w:b/>
                <w:bCs/>
                <w:sz w:val="18"/>
                <w:szCs w:val="18"/>
                <w:lang w:val="en-US"/>
              </w:rPr>
              <w:t>Equipment</w:t>
            </w:r>
          </w:p>
        </w:tc>
        <w:tc>
          <w:tcPr>
            <w:tcW w:w="1030" w:type="pct"/>
            <w:vAlign w:val="center"/>
          </w:tcPr>
          <w:p w:rsidRPr="009669FF" w:rsidR="00B2580A" w:rsidP="009669FF" w:rsidRDefault="00B2580A" w14:paraId="17D8DA49" w14:textId="77777777">
            <w:pPr>
              <w:spacing w:before="0" w:line="240" w:lineRule="auto"/>
              <w:jc w:val="left"/>
              <w:rPr>
                <w:rFonts w:cs="Arial"/>
                <w:b/>
                <w:bCs/>
                <w:sz w:val="18"/>
                <w:szCs w:val="18"/>
                <w:lang w:val="en-US"/>
              </w:rPr>
            </w:pPr>
            <w:r w:rsidRPr="009669FF">
              <w:rPr>
                <w:rFonts w:cs="Arial"/>
                <w:b/>
                <w:bCs/>
                <w:sz w:val="18"/>
                <w:szCs w:val="18"/>
                <w:lang w:val="en-US"/>
              </w:rPr>
              <w:t>Information</w:t>
            </w:r>
          </w:p>
        </w:tc>
        <w:tc>
          <w:tcPr>
            <w:tcW w:w="617" w:type="pct"/>
            <w:vAlign w:val="center"/>
          </w:tcPr>
          <w:p w:rsidRPr="009669FF" w:rsidR="00B2580A" w:rsidP="009669FF" w:rsidRDefault="00B2580A" w14:paraId="753AF0BE" w14:textId="77777777">
            <w:pPr>
              <w:spacing w:before="0" w:line="240" w:lineRule="auto"/>
              <w:jc w:val="left"/>
              <w:rPr>
                <w:rFonts w:cs="Arial"/>
                <w:b/>
                <w:bCs/>
                <w:sz w:val="18"/>
                <w:szCs w:val="18"/>
                <w:lang w:val="en-US"/>
              </w:rPr>
            </w:pPr>
            <w:r w:rsidRPr="009669FF">
              <w:rPr>
                <w:rFonts w:cs="Arial"/>
                <w:b/>
                <w:bCs/>
                <w:sz w:val="18"/>
                <w:szCs w:val="18"/>
                <w:lang w:val="en-US"/>
              </w:rPr>
              <w:t>Quantity</w:t>
            </w:r>
          </w:p>
        </w:tc>
        <w:tc>
          <w:tcPr>
            <w:tcW w:w="1026" w:type="pct"/>
            <w:vAlign w:val="center"/>
          </w:tcPr>
          <w:p w:rsidRPr="009669FF" w:rsidR="00B2580A" w:rsidP="009669FF" w:rsidRDefault="00B2580A" w14:paraId="71329B23" w14:textId="77777777">
            <w:pPr>
              <w:spacing w:before="0" w:line="240" w:lineRule="auto"/>
              <w:jc w:val="left"/>
              <w:rPr>
                <w:rFonts w:cs="Arial"/>
                <w:b/>
                <w:bCs/>
                <w:sz w:val="18"/>
                <w:szCs w:val="18"/>
                <w:lang w:val="en-US"/>
              </w:rPr>
            </w:pPr>
            <w:r w:rsidRPr="009669FF">
              <w:rPr>
                <w:rFonts w:cs="Arial"/>
                <w:b/>
                <w:bCs/>
                <w:sz w:val="18"/>
                <w:szCs w:val="18"/>
                <w:lang w:val="en-US"/>
              </w:rPr>
              <w:t>Size (WxDxH) [m]</w:t>
            </w:r>
          </w:p>
        </w:tc>
        <w:tc>
          <w:tcPr>
            <w:tcW w:w="1326" w:type="pct"/>
            <w:vAlign w:val="center"/>
          </w:tcPr>
          <w:p w:rsidRPr="009669FF" w:rsidR="00B2580A" w:rsidP="009669FF" w:rsidRDefault="00B2580A" w14:paraId="3D768021" w14:textId="77777777">
            <w:pPr>
              <w:spacing w:before="0" w:line="240" w:lineRule="auto"/>
              <w:jc w:val="left"/>
              <w:rPr>
                <w:rFonts w:cs="Arial"/>
                <w:b/>
                <w:bCs/>
                <w:sz w:val="18"/>
                <w:szCs w:val="18"/>
                <w:lang w:val="en-US"/>
              </w:rPr>
            </w:pPr>
            <w:r w:rsidRPr="009669FF">
              <w:rPr>
                <w:rFonts w:cs="Arial"/>
                <w:b/>
                <w:bCs/>
                <w:sz w:val="18"/>
                <w:szCs w:val="18"/>
                <w:lang w:val="en-US"/>
              </w:rPr>
              <w:t>Photo</w:t>
            </w:r>
          </w:p>
        </w:tc>
      </w:tr>
      <w:tr w:rsidRPr="009669FF" w:rsidR="00B2580A" w:rsidTr="009669FF" w14:paraId="1AC8ACEF" w14:textId="77777777">
        <w:trPr>
          <w:trHeight w:val="397"/>
        </w:trPr>
        <w:tc>
          <w:tcPr>
            <w:tcW w:w="1001" w:type="pct"/>
            <w:vAlign w:val="center"/>
          </w:tcPr>
          <w:p w:rsidRPr="009669FF" w:rsidR="00B2580A" w:rsidP="009669FF" w:rsidRDefault="00B2580A" w14:paraId="556C3D60" w14:textId="77777777">
            <w:pPr>
              <w:spacing w:before="0" w:line="240" w:lineRule="auto"/>
              <w:jc w:val="left"/>
              <w:rPr>
                <w:rFonts w:cs="Arial"/>
                <w:color w:val="212529"/>
                <w:sz w:val="18"/>
                <w:szCs w:val="18"/>
                <w:lang w:val="en-US"/>
              </w:rPr>
            </w:pPr>
            <w:r w:rsidRPr="009669FF">
              <w:rPr>
                <w:rFonts w:cs="Arial"/>
                <w:color w:val="212529"/>
                <w:sz w:val="18"/>
                <w:szCs w:val="18"/>
                <w:lang w:val="en-US"/>
              </w:rPr>
              <w:t>Sterilization Autoclave GSS-L 6710 EC1</w:t>
            </w:r>
          </w:p>
        </w:tc>
        <w:tc>
          <w:tcPr>
            <w:tcW w:w="1030" w:type="pct"/>
            <w:vAlign w:val="center"/>
          </w:tcPr>
          <w:p w:rsidRPr="009669FF" w:rsidR="00B2580A" w:rsidP="009669FF" w:rsidRDefault="00B2580A" w14:paraId="347B5DC6" w14:textId="77777777">
            <w:pPr>
              <w:spacing w:before="0" w:line="240" w:lineRule="auto"/>
              <w:jc w:val="left"/>
              <w:rPr>
                <w:rFonts w:cs="Arial"/>
                <w:color w:val="212529"/>
                <w:sz w:val="18"/>
                <w:szCs w:val="18"/>
                <w:lang w:val="en-US"/>
              </w:rPr>
            </w:pPr>
            <w:r w:rsidRPr="009669FF">
              <w:rPr>
                <w:rFonts w:cs="Arial"/>
                <w:color w:val="212529"/>
                <w:sz w:val="18"/>
                <w:szCs w:val="18"/>
                <w:lang w:val="en-US"/>
              </w:rPr>
              <w:t>Steam Sterilizer</w:t>
            </w:r>
          </w:p>
        </w:tc>
        <w:tc>
          <w:tcPr>
            <w:tcW w:w="617" w:type="pct"/>
            <w:vAlign w:val="center"/>
          </w:tcPr>
          <w:p w:rsidRPr="009669FF" w:rsidR="00B2580A" w:rsidP="009669FF" w:rsidRDefault="00B2580A" w14:paraId="7BC93CDC" w14:textId="77777777">
            <w:pPr>
              <w:spacing w:before="0" w:line="240" w:lineRule="auto"/>
              <w:jc w:val="left"/>
              <w:rPr>
                <w:rFonts w:cs="Arial"/>
                <w:color w:val="212529"/>
                <w:sz w:val="18"/>
                <w:szCs w:val="18"/>
                <w:lang w:val="en-US"/>
              </w:rPr>
            </w:pPr>
            <w:r w:rsidRPr="009669FF">
              <w:rPr>
                <w:rFonts w:cs="Arial"/>
                <w:color w:val="212529"/>
                <w:sz w:val="18"/>
                <w:szCs w:val="18"/>
                <w:lang w:val="en-US"/>
              </w:rPr>
              <w:t>1</w:t>
            </w:r>
          </w:p>
        </w:tc>
        <w:tc>
          <w:tcPr>
            <w:tcW w:w="1026" w:type="pct"/>
            <w:vAlign w:val="center"/>
          </w:tcPr>
          <w:p w:rsidRPr="009669FF" w:rsidR="00B2580A" w:rsidP="009669FF" w:rsidRDefault="00B2580A" w14:paraId="7230AC25" w14:textId="77777777">
            <w:pPr>
              <w:spacing w:before="0" w:line="240" w:lineRule="auto"/>
              <w:jc w:val="left"/>
              <w:rPr>
                <w:rFonts w:cs="Arial"/>
                <w:sz w:val="18"/>
                <w:szCs w:val="18"/>
                <w:lang w:val="en-US"/>
              </w:rPr>
            </w:pPr>
            <w:r w:rsidRPr="009669FF">
              <w:rPr>
                <w:rFonts w:cs="Arial"/>
                <w:sz w:val="18"/>
                <w:szCs w:val="18"/>
                <w:lang w:val="en-US"/>
              </w:rPr>
              <w:t>0.66x1.00x0.70</w:t>
            </w:r>
          </w:p>
        </w:tc>
        <w:tc>
          <w:tcPr>
            <w:tcW w:w="1326" w:type="pct"/>
            <w:vAlign w:val="center"/>
          </w:tcPr>
          <w:p w:rsidRPr="009669FF" w:rsidR="00B2580A" w:rsidP="009669FF" w:rsidRDefault="00B2580A" w14:paraId="5048FAC1" w14:textId="77777777">
            <w:pPr>
              <w:spacing w:before="0" w:line="240" w:lineRule="auto"/>
              <w:jc w:val="left"/>
              <w:rPr>
                <w:sz w:val="18"/>
                <w:szCs w:val="18"/>
              </w:rPr>
            </w:pPr>
            <w:r w:rsidRPr="009669FF">
              <w:rPr>
                <w:noProof/>
                <w:sz w:val="18"/>
                <w:szCs w:val="18"/>
              </w:rPr>
              <w:drawing>
                <wp:inline distT="0" distB="0" distL="0" distR="0" wp14:anchorId="1AB8070E" wp14:editId="20F35637">
                  <wp:extent cx="1440000" cy="1440000"/>
                  <wp:effectExtent l="0" t="0" r="0" b="8255"/>
                  <wp:docPr id="184452635" name="Grafik 184452635" descr=" Sterilization Autoclave GSS-L 6710 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Sterilization Autoclave GSS-L 6710 EC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bl>
    <w:p w:rsidRPr="00575C9E" w:rsidR="00B2580A" w:rsidP="00B2580A" w:rsidRDefault="00B2580A" w14:paraId="1F9F191B" w14:textId="77777777">
      <w:pPr>
        <w:rPr>
          <w:lang w:val="en-GB"/>
        </w:rPr>
      </w:pPr>
    </w:p>
    <w:p w:rsidRPr="0027210F" w:rsidR="00AE32AB" w:rsidP="00AE32AB" w:rsidRDefault="00AE32AB" w14:paraId="1EC8200A" w14:textId="31E75DFD">
      <w:pPr>
        <w:rPr>
          <w:lang w:val="en-GB"/>
        </w:rPr>
      </w:pPr>
    </w:p>
    <w:p w:rsidRPr="0027210F" w:rsidR="00AE32AB" w:rsidP="00AE32AB" w:rsidRDefault="00AE32AB" w14:paraId="44A15986" w14:textId="77777777">
      <w:pPr>
        <w:rPr>
          <w:lang w:val="en-GB"/>
        </w:rPr>
      </w:pPr>
    </w:p>
    <w:p w:rsidRPr="0027210F" w:rsidR="002F0A32" w:rsidP="006049C5" w:rsidRDefault="002F0A32" w14:paraId="764DECEF" w14:textId="6F6459BC">
      <w:pPr>
        <w:pStyle w:val="berschrift1"/>
      </w:pPr>
      <w:bookmarkStart w:name="_Toc94787048" w:id="247"/>
      <w:bookmarkStart w:name="_Toc95410089" w:id="248"/>
      <w:bookmarkStart w:name="_Toc96002267" w:id="249"/>
      <w:bookmarkStart w:name="_Toc96002654" w:id="250"/>
      <w:bookmarkStart w:name="_Toc96025242" w:id="251"/>
      <w:bookmarkStart w:name="_Toc96072215" w:id="252"/>
      <w:r w:rsidRPr="0027210F">
        <w:lastRenderedPageBreak/>
        <w:t>Media and Buffer preparation</w:t>
      </w:r>
      <w:bookmarkEnd w:id="247"/>
      <w:bookmarkEnd w:id="248"/>
      <w:bookmarkEnd w:id="249"/>
      <w:bookmarkEnd w:id="250"/>
      <w:bookmarkEnd w:id="251"/>
      <w:bookmarkEnd w:id="252"/>
    </w:p>
    <w:p w:rsidR="751FDA9F" w:rsidP="751FDA9F" w:rsidRDefault="751FDA9F" w14:paraId="402C8D90" w14:textId="22F90313">
      <w:pPr>
        <w:rPr>
          <w:lang w:val="en-GB"/>
        </w:rPr>
      </w:pPr>
      <w:r w:rsidRPr="751FDA9F">
        <w:rPr>
          <w:lang w:val="en-GB"/>
        </w:rPr>
        <w:t xml:space="preserve">Activities involving media preparation are carried out in separate rooms by operators who are outfitted with appropriate protective equipment. Because of the high particle concentration of this combination of dry media and buffer component, rooms are classified as hygienic zone D and are found on the ground floor. In this study case four products A, B, C, and D with the amount of 19, 17, 28 and 9, respectively were </w:t>
      </w:r>
      <w:r w:rsidRPr="751FDA9F" w:rsidR="007729BF">
        <w:rPr>
          <w:lang w:val="en-GB"/>
        </w:rPr>
        <w:t>considered</w:t>
      </w:r>
      <w:r w:rsidRPr="751FDA9F">
        <w:rPr>
          <w:lang w:val="en-GB"/>
        </w:rPr>
        <w:t>. The medium preparation consists of 1000 L tank and 2000</w:t>
      </w:r>
      <w:r w:rsidR="00F60513">
        <w:rPr>
          <w:lang w:val="en-GB"/>
        </w:rPr>
        <w:t> </w:t>
      </w:r>
      <w:r w:rsidRPr="751FDA9F">
        <w:rPr>
          <w:lang w:val="en-GB"/>
        </w:rPr>
        <w:t>L tank and is 37 m2. For the buffer preparation room there are it several tanks, in particular 50</w:t>
      </w:r>
      <w:r w:rsidR="00F60513">
        <w:rPr>
          <w:lang w:val="en-GB"/>
        </w:rPr>
        <w:t xml:space="preserve"> </w:t>
      </w:r>
      <w:r w:rsidRPr="751FDA9F">
        <w:rPr>
          <w:lang w:val="en-GB"/>
        </w:rPr>
        <w:t>L, 100</w:t>
      </w:r>
      <w:r w:rsidR="00F60513">
        <w:rPr>
          <w:lang w:val="en-GB"/>
        </w:rPr>
        <w:t> </w:t>
      </w:r>
      <w:r w:rsidRPr="751FDA9F">
        <w:rPr>
          <w:lang w:val="en-GB"/>
        </w:rPr>
        <w:t>L, 500</w:t>
      </w:r>
      <w:r w:rsidR="00F60513">
        <w:rPr>
          <w:lang w:val="en-GB"/>
        </w:rPr>
        <w:t xml:space="preserve"> </w:t>
      </w:r>
      <w:r w:rsidRPr="751FDA9F">
        <w:rPr>
          <w:lang w:val="en-GB"/>
        </w:rPr>
        <w:t>L, 1</w:t>
      </w:r>
      <w:r w:rsidR="00F60513">
        <w:rPr>
          <w:lang w:val="en-GB"/>
        </w:rPr>
        <w:t>’</w:t>
      </w:r>
      <w:r w:rsidRPr="751FDA9F">
        <w:rPr>
          <w:lang w:val="en-GB"/>
        </w:rPr>
        <w:t>000</w:t>
      </w:r>
      <w:r w:rsidR="00F60513">
        <w:rPr>
          <w:lang w:val="en-GB"/>
        </w:rPr>
        <w:t xml:space="preserve"> </w:t>
      </w:r>
      <w:r w:rsidRPr="751FDA9F">
        <w:rPr>
          <w:lang w:val="en-GB"/>
        </w:rPr>
        <w:t>L, 1</w:t>
      </w:r>
      <w:r w:rsidR="00F60513">
        <w:rPr>
          <w:lang w:val="en-GB"/>
        </w:rPr>
        <w:t>’</w:t>
      </w:r>
      <w:r w:rsidRPr="751FDA9F">
        <w:rPr>
          <w:lang w:val="en-GB"/>
        </w:rPr>
        <w:t>500</w:t>
      </w:r>
      <w:r w:rsidR="00F60513">
        <w:rPr>
          <w:lang w:val="en-GB"/>
        </w:rPr>
        <w:t xml:space="preserve"> </w:t>
      </w:r>
      <w:r w:rsidRPr="751FDA9F">
        <w:rPr>
          <w:lang w:val="en-GB"/>
        </w:rPr>
        <w:t>L, 2</w:t>
      </w:r>
      <w:r w:rsidR="00F60513">
        <w:rPr>
          <w:lang w:val="en-GB"/>
        </w:rPr>
        <w:t>’</w:t>
      </w:r>
      <w:r w:rsidRPr="751FDA9F">
        <w:rPr>
          <w:lang w:val="en-GB"/>
        </w:rPr>
        <w:t>000</w:t>
      </w:r>
      <w:r w:rsidR="00F60513">
        <w:rPr>
          <w:lang w:val="en-GB"/>
        </w:rPr>
        <w:t xml:space="preserve"> </w:t>
      </w:r>
      <w:r w:rsidRPr="751FDA9F">
        <w:rPr>
          <w:lang w:val="en-GB"/>
        </w:rPr>
        <w:t>L, 3</w:t>
      </w:r>
      <w:r w:rsidR="00F60513">
        <w:rPr>
          <w:lang w:val="en-GB"/>
        </w:rPr>
        <w:t>’</w:t>
      </w:r>
      <w:r w:rsidRPr="751FDA9F">
        <w:rPr>
          <w:lang w:val="en-GB"/>
        </w:rPr>
        <w:t>000</w:t>
      </w:r>
      <w:r w:rsidR="00F60513">
        <w:rPr>
          <w:lang w:val="en-GB"/>
        </w:rPr>
        <w:t xml:space="preserve"> </w:t>
      </w:r>
      <w:r w:rsidRPr="751FDA9F">
        <w:rPr>
          <w:lang w:val="en-GB"/>
        </w:rPr>
        <w:t>L in the area of 192 m</w:t>
      </w:r>
      <w:r w:rsidRPr="007729BF">
        <w:rPr>
          <w:vertAlign w:val="superscript"/>
          <w:lang w:val="en-GB"/>
        </w:rPr>
        <w:t>2</w:t>
      </w:r>
      <w:r w:rsidRPr="751FDA9F">
        <w:rPr>
          <w:lang w:val="en-GB"/>
        </w:rPr>
        <w:t>. The buffer cold storage room consists of 124 m</w:t>
      </w:r>
      <w:r w:rsidRPr="00F60513">
        <w:rPr>
          <w:vertAlign w:val="superscript"/>
          <w:lang w:val="en-GB"/>
        </w:rPr>
        <w:t>2</w:t>
      </w:r>
      <w:r w:rsidR="00884392">
        <w:rPr>
          <w:lang w:val="en-GB"/>
        </w:rPr>
        <w:t xml:space="preserve"> </w:t>
      </w:r>
      <w:r w:rsidRPr="751FDA9F">
        <w:rPr>
          <w:lang w:val="en-GB"/>
        </w:rPr>
        <w:t>(</w:t>
      </w:r>
      <w:r w:rsidR="00E13411">
        <w:rPr>
          <w:lang w:val="en-GB"/>
        </w:rPr>
        <w:fldChar w:fldCharType="begin"/>
      </w:r>
      <w:r w:rsidR="00E13411">
        <w:rPr>
          <w:lang w:val="en-GB"/>
        </w:rPr>
        <w:instrText xml:space="preserve"> REF _Ref96020698 \h </w:instrText>
      </w:r>
      <w:r w:rsidR="00E13411">
        <w:rPr>
          <w:lang w:val="en-GB"/>
        </w:rPr>
      </w:r>
      <w:r w:rsidR="00E13411">
        <w:rPr>
          <w:lang w:val="en-GB"/>
        </w:rPr>
        <w:fldChar w:fldCharType="separate"/>
      </w:r>
      <w:r w:rsidRPr="00E13411" w:rsidR="00B35361">
        <w:rPr>
          <w:lang w:val="en-GB"/>
        </w:rPr>
        <w:t xml:space="preserve">Table </w:t>
      </w:r>
      <w:r w:rsidR="00B35361">
        <w:rPr>
          <w:noProof/>
          <w:lang w:val="en-GB"/>
        </w:rPr>
        <w:t>26</w:t>
      </w:r>
      <w:r w:rsidR="00E13411">
        <w:rPr>
          <w:lang w:val="en-GB"/>
        </w:rPr>
        <w:fldChar w:fldCharType="end"/>
      </w:r>
      <w:r w:rsidR="00E13411">
        <w:rPr>
          <w:lang w:val="en-GB"/>
        </w:rPr>
        <w:t>).</w:t>
      </w:r>
    </w:p>
    <w:p w:rsidR="00AE32AB" w:rsidP="006049C5" w:rsidRDefault="008E7586" w14:paraId="2749A39B" w14:textId="6C6C948A">
      <w:pPr>
        <w:pStyle w:val="berschrift2"/>
      </w:pPr>
      <w:bookmarkStart w:name="_Toc94787049" w:id="253"/>
      <w:bookmarkStart w:name="_Toc95410090" w:id="254"/>
      <w:bookmarkStart w:name="_Toc96002268" w:id="255"/>
      <w:bookmarkStart w:name="_Toc96002655" w:id="256"/>
      <w:bookmarkStart w:name="_Toc96025243" w:id="257"/>
      <w:bookmarkStart w:name="_Toc96072216" w:id="258"/>
      <w:r>
        <w:t>Buffer estimation per batch</w:t>
      </w:r>
      <w:bookmarkEnd w:id="253"/>
      <w:bookmarkEnd w:id="254"/>
      <w:bookmarkEnd w:id="255"/>
      <w:bookmarkEnd w:id="256"/>
      <w:bookmarkEnd w:id="257"/>
      <w:bookmarkEnd w:id="258"/>
    </w:p>
    <w:p w:rsidRPr="00783D81" w:rsidR="008E7586" w:rsidP="4B2B6C52" w:rsidRDefault="4B2B6C52" w14:paraId="7BFFC571" w14:textId="5F7E23F4">
      <w:pPr>
        <w:rPr>
          <w:lang w:val="en-US"/>
        </w:rPr>
      </w:pPr>
      <w:r w:rsidRPr="4B2B6C52">
        <w:rPr>
          <w:rFonts w:eastAsia="Arial" w:cs="Arial"/>
          <w:szCs w:val="22"/>
          <w:lang w:val="en-GB"/>
        </w:rPr>
        <w:t xml:space="preserve">During this process, 72 batches per year were carried out for the four different products (A, B, C, D) which makes about 2 batches per week. Due to safety reasons and uncomplicated usage, the inline dilution system was used, except for the buffers D5, D13 and D18. </w:t>
      </w:r>
    </w:p>
    <w:p w:rsidR="008E7586" w:rsidP="0025618B" w:rsidRDefault="4B2B6C52" w14:paraId="4FD0E785" w14:textId="19F0B696">
      <w:pPr>
        <w:rPr>
          <w:rFonts w:eastAsia="Arial"/>
          <w:lang w:val="en-GB"/>
        </w:rPr>
      </w:pPr>
      <w:r w:rsidRPr="4B2B6C52">
        <w:rPr>
          <w:rFonts w:eastAsia="Arial"/>
          <w:lang w:val="en-GB"/>
        </w:rPr>
        <w:t>Inline dilution is a process of transferring buffer concentrate, through an aseptic transport system, and diluting it with water directly at the site of use. As a result of using this technique, the efficiency and flexibility are exceeded. It enables to lower facility’s footprint, as well as reduced utilities and equipment costs in the long run. One of the biggest disadvantages is the insurance of the quality of mixed buffer, due to physical difficulties with controlling it</w:t>
      </w:r>
      <w:r w:rsidR="00D954C1">
        <w:rPr>
          <w:rFonts w:eastAsia="Arial"/>
          <w:lang w:val="en-GB"/>
        </w:rPr>
        <w:t>.</w:t>
      </w:r>
      <w:r w:rsidR="00892A40">
        <w:rPr>
          <w:rFonts w:eastAsia="Arial"/>
          <w:lang w:val="en-GB"/>
        </w:rPr>
        <w:t xml:space="preserve"> </w:t>
      </w:r>
      <w:r w:rsidR="00270A3D">
        <w:rPr>
          <w:rFonts w:eastAsia="Arial"/>
          <w:lang w:val="en-GB"/>
        </w:rPr>
        <w:fldChar w:fldCharType="begin"/>
      </w:r>
      <w:r w:rsidR="00CD0FA7">
        <w:rPr>
          <w:rFonts w:eastAsia="Arial"/>
          <w:lang w:val="en-GB"/>
        </w:rPr>
        <w:instrText xml:space="preserve"> ADDIN ZOTERO_ITEM CSL_CITATION {"citationID":"wVwYfyPX","properties":{"formattedCitation":"(ispe.org, 2019)","plainCitation":"(ispe.org, 2019)","noteIndex":0},"citationItems":[{"id":160,"uris":["http://zotero.org/groups/4577095/items/J9XDKNXE"],"itemData":{"id":160,"type":"webpage","abstract":"As the global population demands faster and more affordable drugs, biopharmaceutical companies are continually trying to find ways to produce their drug products more economically and efficiently. Today, the competition and need for drugs are greater than ever before. Companies have been considering operational alternatives to reduce production costs and increase manufacturing rates.Kelley, Brian. “Very Large Scale Monoclonal Antibody Purification: The Case for Conventional Unit Operations.” Biotechnology Progress 23, no. 5 (September–October 2007): 995–1008. https://doi.org/10.1021/bp070117s, Noble, John. “The Capacity Challenge—Shifting Paradigms in Biopharmaceutical Facility Development: Point of View.” Pharmaceutical Engineering 37, no. 6 (November 2017): 50–1.  Inline dilution provides an agile solution by reducing long-term costs and increasing process flexibility.","container-title":"ISPE | International Society for Pharmaceutical Engineering","language":"en","title":"Inline Dilution: An Agile Capability for Downstream Manufacturing","title-short":"Inline Dilution","URL":"https://ispe.org/pharmaceutical-engineering/may-june-2019/inline-dilution-agile-capability-downstream-manufacturing","author":[{"family":"ispe.org","given":""}],"accessed":{"date-parts":[["2022",2,17]]},"issued":{"date-parts":[["2019"]]}}}],"schema":"https://github.com/citation-style-language/schema/raw/master/csl-citation.json"} </w:instrText>
      </w:r>
      <w:r w:rsidR="00270A3D">
        <w:rPr>
          <w:rFonts w:eastAsia="Arial"/>
          <w:lang w:val="en-GB"/>
        </w:rPr>
        <w:fldChar w:fldCharType="separate"/>
      </w:r>
      <w:r w:rsidRPr="007729BF" w:rsidR="00270A3D">
        <w:rPr>
          <w:rFonts w:eastAsia="Arial" w:cs="Arial"/>
          <w:lang w:val="en-GB"/>
        </w:rPr>
        <w:t>(ispe.org, 2019)</w:t>
      </w:r>
      <w:r w:rsidR="00270A3D">
        <w:rPr>
          <w:rFonts w:eastAsia="Arial"/>
          <w:lang w:val="en-GB"/>
        </w:rPr>
        <w:fldChar w:fldCharType="end"/>
      </w:r>
    </w:p>
    <w:p w:rsidR="00D954C1" w:rsidP="0025618B" w:rsidRDefault="00D954C1" w14:paraId="513C0C28" w14:textId="77777777">
      <w:pPr>
        <w:rPr>
          <w:rFonts w:ascii="Calibri" w:hAnsi="Calibri" w:eastAsia="Calibri" w:cs="Calibri"/>
          <w:lang w:val="en-GB"/>
        </w:rPr>
      </w:pPr>
    </w:p>
    <w:p w:rsidRPr="00783D81" w:rsidR="007B3AA2" w:rsidP="0025618B" w:rsidRDefault="007B3AA2" w14:paraId="2632BCD2" w14:textId="77777777">
      <w:pPr>
        <w:rPr>
          <w:lang w:val="en-US"/>
        </w:rPr>
      </w:pPr>
    </w:p>
    <w:p w:rsidR="00D954C1" w:rsidP="0025618B" w:rsidRDefault="00D954C1" w14:paraId="66D78D0E" w14:textId="77777777">
      <w:pPr>
        <w:rPr>
          <w:lang w:val="en-US"/>
        </w:rPr>
      </w:pPr>
    </w:p>
    <w:p w:rsidR="00D954C1" w:rsidP="0025618B" w:rsidRDefault="00D954C1" w14:paraId="5CB0AE0B" w14:textId="77777777">
      <w:pPr>
        <w:rPr>
          <w:lang w:val="en-US"/>
        </w:rPr>
      </w:pPr>
    </w:p>
    <w:p w:rsidR="00D954C1" w:rsidP="0025618B" w:rsidRDefault="00D954C1" w14:paraId="3B9FB2F4" w14:textId="77777777">
      <w:pPr>
        <w:rPr>
          <w:lang w:val="en-US"/>
        </w:rPr>
      </w:pPr>
    </w:p>
    <w:p w:rsidR="00D954C1" w:rsidP="0025618B" w:rsidRDefault="00D954C1" w14:paraId="70426092" w14:textId="77777777">
      <w:pPr>
        <w:rPr>
          <w:lang w:val="en-US"/>
        </w:rPr>
      </w:pPr>
    </w:p>
    <w:p w:rsidR="00D954C1" w:rsidP="0025618B" w:rsidRDefault="00D954C1" w14:paraId="47266F80" w14:textId="77777777">
      <w:pPr>
        <w:rPr>
          <w:lang w:val="en-US"/>
        </w:rPr>
      </w:pPr>
    </w:p>
    <w:p w:rsidR="00D954C1" w:rsidP="0025618B" w:rsidRDefault="00D954C1" w14:paraId="0769CDD0" w14:textId="77777777">
      <w:pPr>
        <w:rPr>
          <w:lang w:val="en-US"/>
        </w:rPr>
      </w:pPr>
    </w:p>
    <w:p w:rsidR="00D954C1" w:rsidP="0025618B" w:rsidRDefault="00D954C1" w14:paraId="25FC68EF" w14:textId="77777777">
      <w:pPr>
        <w:rPr>
          <w:lang w:val="en-US"/>
        </w:rPr>
      </w:pPr>
    </w:p>
    <w:p w:rsidRPr="00783D81" w:rsidR="00D954C1" w:rsidP="0025618B" w:rsidRDefault="00D954C1" w14:paraId="2A47DE47" w14:textId="77777777">
      <w:pPr>
        <w:rPr>
          <w:lang w:val="en-US"/>
        </w:rPr>
      </w:pPr>
    </w:p>
    <w:p w:rsidRPr="00F2020D" w:rsidR="00F2020D" w:rsidP="00F2020D" w:rsidRDefault="00F2020D" w14:paraId="7E63CE73" w14:textId="07D7859B">
      <w:pPr>
        <w:pStyle w:val="Beschriftung"/>
        <w:keepNext/>
        <w:rPr>
          <w:lang w:val="en-GB"/>
        </w:rPr>
      </w:pPr>
      <w:bookmarkStart w:name="_Toc96066727" w:id="259"/>
      <w:r w:rsidRPr="00F2020D">
        <w:rPr>
          <w:lang w:val="en-GB"/>
        </w:rPr>
        <w:lastRenderedPageBreak/>
        <w:t xml:space="preserve">Table </w:t>
      </w:r>
      <w:r w:rsidRPr="00F2020D">
        <w:rPr>
          <w:lang w:val="en-GB"/>
        </w:rPr>
        <w:fldChar w:fldCharType="begin"/>
      </w:r>
      <w:r w:rsidRPr="00F2020D">
        <w:rPr>
          <w:lang w:val="en-GB"/>
        </w:rPr>
        <w:instrText xml:space="preserve"> SEQ Table \* ARABIC </w:instrText>
      </w:r>
      <w:r w:rsidRPr="00F2020D">
        <w:rPr>
          <w:lang w:val="en-GB"/>
        </w:rPr>
        <w:fldChar w:fldCharType="separate"/>
      </w:r>
      <w:r w:rsidR="00B35361">
        <w:rPr>
          <w:noProof/>
          <w:lang w:val="en-GB"/>
        </w:rPr>
        <w:t>12</w:t>
      </w:r>
      <w:r w:rsidRPr="00F2020D">
        <w:rPr>
          <w:lang w:val="en-GB"/>
        </w:rPr>
        <w:fldChar w:fldCharType="end"/>
      </w:r>
      <w:r w:rsidR="001A2073">
        <w:rPr>
          <w:lang w:val="en-GB"/>
        </w:rPr>
        <w:t>:</w:t>
      </w:r>
      <w:r w:rsidRPr="00F2020D">
        <w:rPr>
          <w:lang w:val="en-GB"/>
        </w:rPr>
        <w:t xml:space="preserve"> Calculations of the required volumes of the different buffers per batch.</w:t>
      </w:r>
      <w:bookmarkEnd w:id="259"/>
    </w:p>
    <w:tbl>
      <w:tblPr>
        <w:tblStyle w:val="Tabellenraster"/>
        <w:tblW w:w="0" w:type="auto"/>
        <w:tblLayout w:type="fixed"/>
        <w:tblLook w:val="04A0" w:firstRow="1" w:lastRow="0" w:firstColumn="1" w:lastColumn="0" w:noHBand="0" w:noVBand="1"/>
      </w:tblPr>
      <w:tblGrid>
        <w:gridCol w:w="1125"/>
        <w:gridCol w:w="3405"/>
        <w:gridCol w:w="705"/>
        <w:gridCol w:w="1290"/>
        <w:gridCol w:w="1470"/>
        <w:gridCol w:w="1035"/>
      </w:tblGrid>
      <w:tr w:rsidRPr="009669FF" w:rsidR="4B2B6C52" w:rsidTr="009669FF" w14:paraId="0F31140A"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98CE8FC" w14:textId="03184F74">
            <w:pPr>
              <w:spacing w:before="0" w:line="240" w:lineRule="auto"/>
              <w:jc w:val="left"/>
              <w:rPr>
                <w:rFonts w:cs="Arial"/>
                <w:sz w:val="18"/>
                <w:szCs w:val="18"/>
              </w:rPr>
            </w:pPr>
            <w:r w:rsidRPr="009669FF">
              <w:rPr>
                <w:rFonts w:eastAsia="Arial" w:cs="Arial"/>
                <w:b/>
                <w:sz w:val="18"/>
                <w:szCs w:val="18"/>
                <w:lang w:val="en-GB"/>
              </w:rPr>
              <w:t>Number</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C3DACE2" w14:textId="64C340ED">
            <w:pPr>
              <w:spacing w:before="0" w:line="240" w:lineRule="auto"/>
              <w:jc w:val="left"/>
              <w:rPr>
                <w:rFonts w:cs="Arial"/>
                <w:sz w:val="18"/>
                <w:szCs w:val="18"/>
              </w:rPr>
            </w:pPr>
            <w:r w:rsidRPr="009669FF">
              <w:rPr>
                <w:rFonts w:eastAsia="Arial" w:cs="Arial"/>
                <w:b/>
                <w:sz w:val="18"/>
                <w:szCs w:val="18"/>
                <w:lang w:val="en-GB"/>
              </w:rPr>
              <w:t>Buffer</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B4659A7" w14:textId="68E9A62B">
            <w:pPr>
              <w:spacing w:before="0" w:line="240" w:lineRule="auto"/>
              <w:jc w:val="left"/>
              <w:rPr>
                <w:rFonts w:cs="Arial"/>
                <w:sz w:val="18"/>
                <w:szCs w:val="18"/>
              </w:rPr>
            </w:pPr>
            <w:r w:rsidRPr="009669FF">
              <w:rPr>
                <w:rFonts w:eastAsia="Arial" w:cs="Arial"/>
                <w:b/>
                <w:sz w:val="18"/>
                <w:szCs w:val="18"/>
                <w:lang w:val="en-GB"/>
              </w:rPr>
              <w:t>Volume per batch [L]</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7546CE5" w14:textId="018D5429">
            <w:pPr>
              <w:spacing w:before="0" w:line="240" w:lineRule="auto"/>
              <w:jc w:val="left"/>
              <w:rPr>
                <w:rFonts w:cs="Arial"/>
                <w:sz w:val="18"/>
                <w:szCs w:val="18"/>
                <w:lang w:val="en-US"/>
              </w:rPr>
            </w:pPr>
            <w:r w:rsidRPr="009669FF">
              <w:rPr>
                <w:rFonts w:eastAsia="Arial" w:cs="Arial"/>
                <w:b/>
                <w:sz w:val="18"/>
                <w:szCs w:val="18"/>
                <w:lang w:val="en-GB"/>
              </w:rPr>
              <w:t>Volume per two batch (one week) [L]</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C88FF35" w14:textId="2203D1B8">
            <w:pPr>
              <w:spacing w:before="0" w:line="240" w:lineRule="auto"/>
              <w:jc w:val="left"/>
              <w:rPr>
                <w:rFonts w:cs="Arial"/>
                <w:sz w:val="18"/>
                <w:szCs w:val="18"/>
                <w:lang w:val="en-US"/>
              </w:rPr>
            </w:pPr>
            <w:r w:rsidRPr="009669FF">
              <w:rPr>
                <w:rFonts w:eastAsia="Arial" w:cs="Arial"/>
                <w:b/>
                <w:sz w:val="18"/>
                <w:szCs w:val="18"/>
                <w:lang w:val="en-GB"/>
              </w:rPr>
              <w:t>Volume concentrate per week [L]</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740695D" w14:textId="64F53124">
            <w:pPr>
              <w:spacing w:before="0" w:line="240" w:lineRule="auto"/>
              <w:jc w:val="left"/>
              <w:rPr>
                <w:rFonts w:cs="Arial"/>
                <w:sz w:val="18"/>
                <w:szCs w:val="18"/>
              </w:rPr>
            </w:pPr>
            <w:r w:rsidRPr="009669FF">
              <w:rPr>
                <w:rFonts w:eastAsia="Arial" w:cs="Arial"/>
                <w:b/>
                <w:sz w:val="18"/>
                <w:szCs w:val="18"/>
                <w:lang w:val="en-GB"/>
              </w:rPr>
              <w:t xml:space="preserve">Storage </w:t>
            </w:r>
          </w:p>
        </w:tc>
      </w:tr>
      <w:tr w:rsidRPr="009669FF" w:rsidR="4B2B6C52" w:rsidTr="009669FF" w14:paraId="34D2B202"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C2198C0" w14:textId="2F606134">
            <w:pPr>
              <w:spacing w:before="0" w:line="240" w:lineRule="auto"/>
              <w:jc w:val="left"/>
              <w:rPr>
                <w:rFonts w:cs="Arial"/>
                <w:sz w:val="18"/>
                <w:szCs w:val="18"/>
              </w:rPr>
            </w:pPr>
            <w:r w:rsidRPr="009669FF">
              <w:rPr>
                <w:rFonts w:eastAsia="Arial" w:cs="Arial"/>
                <w:sz w:val="18"/>
                <w:szCs w:val="18"/>
                <w:lang w:val="en-GB"/>
              </w:rPr>
              <w:t>D1</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507B630" w14:textId="4A0AE6BF">
            <w:pPr>
              <w:spacing w:before="0" w:line="240" w:lineRule="auto"/>
              <w:jc w:val="left"/>
              <w:rPr>
                <w:rFonts w:cs="Arial"/>
                <w:sz w:val="18"/>
                <w:szCs w:val="18"/>
              </w:rPr>
            </w:pPr>
            <w:r w:rsidRPr="009669FF">
              <w:rPr>
                <w:rFonts w:eastAsia="Arial" w:cs="Arial"/>
                <w:sz w:val="18"/>
                <w:szCs w:val="18"/>
                <w:lang w:val="en-GB"/>
              </w:rPr>
              <w:t>Wash 1 Buffer Chroma 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7606D7E" w14:textId="7C297D18">
            <w:pPr>
              <w:spacing w:before="0" w:line="240" w:lineRule="auto"/>
              <w:jc w:val="left"/>
              <w:rPr>
                <w:rFonts w:cs="Arial"/>
                <w:sz w:val="18"/>
                <w:szCs w:val="18"/>
              </w:rPr>
            </w:pPr>
            <w:r w:rsidRPr="009669FF">
              <w:rPr>
                <w:rFonts w:eastAsia="Arial" w:cs="Arial"/>
                <w:sz w:val="18"/>
                <w:szCs w:val="18"/>
                <w:lang w:val="en-GB"/>
              </w:rPr>
              <w:t>6776</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073A2E5" w14:textId="545B9DBC">
            <w:pPr>
              <w:spacing w:before="0" w:line="240" w:lineRule="auto"/>
              <w:jc w:val="left"/>
              <w:rPr>
                <w:rFonts w:cs="Arial"/>
                <w:sz w:val="18"/>
                <w:szCs w:val="18"/>
              </w:rPr>
            </w:pPr>
            <w:r w:rsidRPr="009669FF">
              <w:rPr>
                <w:rFonts w:eastAsia="Arial" w:cs="Arial"/>
                <w:sz w:val="18"/>
                <w:szCs w:val="18"/>
                <w:lang w:val="en-GB"/>
              </w:rPr>
              <w:t>13552</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8868E16" w14:textId="4F067F2E">
            <w:pPr>
              <w:spacing w:before="0" w:line="240" w:lineRule="auto"/>
              <w:jc w:val="left"/>
              <w:rPr>
                <w:rFonts w:cs="Arial"/>
                <w:sz w:val="18"/>
                <w:szCs w:val="18"/>
              </w:rPr>
            </w:pPr>
            <w:r w:rsidRPr="009669FF">
              <w:rPr>
                <w:rFonts w:eastAsia="Arial" w:cs="Arial"/>
                <w:sz w:val="18"/>
                <w:szCs w:val="18"/>
                <w:lang w:val="en-GB"/>
              </w:rPr>
              <w:t>2711</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CBC9540" w14:textId="642EB14B">
            <w:pPr>
              <w:spacing w:before="0" w:line="240" w:lineRule="auto"/>
              <w:jc w:val="left"/>
              <w:rPr>
                <w:rFonts w:cs="Arial"/>
                <w:sz w:val="18"/>
                <w:szCs w:val="18"/>
              </w:rPr>
            </w:pPr>
            <w:r w:rsidRPr="009669FF">
              <w:rPr>
                <w:rFonts w:eastAsia="Arial" w:cs="Arial"/>
                <w:sz w:val="18"/>
                <w:szCs w:val="18"/>
                <w:lang w:val="en-GB"/>
              </w:rPr>
              <w:t>3000</w:t>
            </w:r>
          </w:p>
        </w:tc>
      </w:tr>
      <w:tr w:rsidRPr="009669FF" w:rsidR="4B2B6C52" w:rsidTr="009669FF" w14:paraId="3CEAC90E"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DDB861E" w14:textId="5E0DD636">
            <w:pPr>
              <w:spacing w:before="0" w:line="240" w:lineRule="auto"/>
              <w:jc w:val="left"/>
              <w:rPr>
                <w:rFonts w:cs="Arial"/>
                <w:sz w:val="18"/>
                <w:szCs w:val="18"/>
              </w:rPr>
            </w:pPr>
            <w:r w:rsidRPr="009669FF">
              <w:rPr>
                <w:rFonts w:eastAsia="Arial" w:cs="Arial"/>
                <w:sz w:val="18"/>
                <w:szCs w:val="18"/>
                <w:lang w:val="en-GB"/>
              </w:rPr>
              <w:t>D2</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1936FD8" w14:textId="25F1DA7B">
            <w:pPr>
              <w:spacing w:before="0" w:line="240" w:lineRule="auto"/>
              <w:jc w:val="left"/>
              <w:rPr>
                <w:rFonts w:cs="Arial"/>
                <w:sz w:val="18"/>
                <w:szCs w:val="18"/>
              </w:rPr>
            </w:pPr>
            <w:r w:rsidRPr="009669FF">
              <w:rPr>
                <w:rFonts w:eastAsia="Arial" w:cs="Arial"/>
                <w:sz w:val="18"/>
                <w:szCs w:val="18"/>
                <w:lang w:val="en-GB"/>
              </w:rPr>
              <w:t>Wash 2 Buffer Chroma 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9B972F3" w14:textId="05FCA9F9">
            <w:pPr>
              <w:spacing w:before="0" w:line="240" w:lineRule="auto"/>
              <w:jc w:val="left"/>
              <w:rPr>
                <w:rFonts w:cs="Arial"/>
                <w:sz w:val="18"/>
                <w:szCs w:val="18"/>
              </w:rPr>
            </w:pPr>
            <w:r w:rsidRPr="009669FF">
              <w:rPr>
                <w:rFonts w:eastAsia="Arial" w:cs="Arial"/>
                <w:sz w:val="18"/>
                <w:szCs w:val="18"/>
                <w:lang w:val="en-GB"/>
              </w:rPr>
              <w:t>3080</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78A625D" w14:textId="6A3484B6">
            <w:pPr>
              <w:spacing w:before="0" w:line="240" w:lineRule="auto"/>
              <w:jc w:val="left"/>
              <w:rPr>
                <w:rFonts w:cs="Arial"/>
                <w:sz w:val="18"/>
                <w:szCs w:val="18"/>
              </w:rPr>
            </w:pPr>
            <w:r w:rsidRPr="009669FF">
              <w:rPr>
                <w:rFonts w:eastAsia="Arial" w:cs="Arial"/>
                <w:sz w:val="18"/>
                <w:szCs w:val="18"/>
                <w:lang w:val="en-GB"/>
              </w:rPr>
              <w:t>6160</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BA9372B" w14:textId="5F34F40E">
            <w:pPr>
              <w:spacing w:before="0" w:line="240" w:lineRule="auto"/>
              <w:jc w:val="left"/>
              <w:rPr>
                <w:rFonts w:cs="Arial"/>
                <w:sz w:val="18"/>
                <w:szCs w:val="18"/>
              </w:rPr>
            </w:pPr>
            <w:r w:rsidRPr="009669FF">
              <w:rPr>
                <w:rFonts w:eastAsia="Arial" w:cs="Arial"/>
                <w:sz w:val="18"/>
                <w:szCs w:val="18"/>
                <w:lang w:val="en-GB"/>
              </w:rPr>
              <w:t>1232</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ABA04CA" w14:textId="6446E579">
            <w:pPr>
              <w:spacing w:before="0" w:line="240" w:lineRule="auto"/>
              <w:jc w:val="left"/>
              <w:rPr>
                <w:rFonts w:cs="Arial"/>
                <w:sz w:val="18"/>
                <w:szCs w:val="18"/>
              </w:rPr>
            </w:pPr>
            <w:r w:rsidRPr="009669FF">
              <w:rPr>
                <w:rFonts w:eastAsia="Arial" w:cs="Arial"/>
                <w:sz w:val="18"/>
                <w:szCs w:val="18"/>
                <w:lang w:val="en-GB"/>
              </w:rPr>
              <w:t>1500</w:t>
            </w:r>
          </w:p>
        </w:tc>
      </w:tr>
      <w:tr w:rsidRPr="009669FF" w:rsidR="4B2B6C52" w:rsidTr="009669FF" w14:paraId="32DE0C76"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B68A408" w14:textId="74DE58DD">
            <w:pPr>
              <w:spacing w:before="0" w:line="240" w:lineRule="auto"/>
              <w:jc w:val="left"/>
              <w:rPr>
                <w:rFonts w:cs="Arial"/>
                <w:sz w:val="18"/>
                <w:szCs w:val="18"/>
              </w:rPr>
            </w:pPr>
            <w:r w:rsidRPr="009669FF">
              <w:rPr>
                <w:rFonts w:eastAsia="Arial" w:cs="Arial"/>
                <w:sz w:val="18"/>
                <w:szCs w:val="18"/>
                <w:lang w:val="en-GB"/>
              </w:rPr>
              <w:t>D3</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AC3D059" w14:textId="0E792FD9">
            <w:pPr>
              <w:spacing w:before="0" w:line="240" w:lineRule="auto"/>
              <w:jc w:val="left"/>
              <w:rPr>
                <w:rFonts w:cs="Arial"/>
                <w:sz w:val="18"/>
                <w:szCs w:val="18"/>
              </w:rPr>
            </w:pPr>
            <w:r w:rsidRPr="009669FF">
              <w:rPr>
                <w:rFonts w:eastAsia="Arial" w:cs="Arial"/>
                <w:sz w:val="18"/>
                <w:szCs w:val="18"/>
                <w:lang w:val="en-GB"/>
              </w:rPr>
              <w:t>Wash 3 Buffer Chroma 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D4FFFD5" w14:textId="609353E8">
            <w:pPr>
              <w:spacing w:before="0" w:line="240" w:lineRule="auto"/>
              <w:jc w:val="left"/>
              <w:rPr>
                <w:rFonts w:cs="Arial"/>
                <w:sz w:val="18"/>
                <w:szCs w:val="18"/>
              </w:rPr>
            </w:pPr>
            <w:r w:rsidRPr="009669FF">
              <w:rPr>
                <w:rFonts w:eastAsia="Arial" w:cs="Arial"/>
                <w:sz w:val="18"/>
                <w:szCs w:val="18"/>
                <w:lang w:val="en-GB"/>
              </w:rPr>
              <w:t>3080</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59BDC7D" w14:textId="460E7A32">
            <w:pPr>
              <w:spacing w:before="0" w:line="240" w:lineRule="auto"/>
              <w:jc w:val="left"/>
              <w:rPr>
                <w:rFonts w:cs="Arial"/>
                <w:sz w:val="18"/>
                <w:szCs w:val="18"/>
              </w:rPr>
            </w:pPr>
            <w:r w:rsidRPr="009669FF">
              <w:rPr>
                <w:rFonts w:eastAsia="Arial" w:cs="Arial"/>
                <w:sz w:val="18"/>
                <w:szCs w:val="18"/>
                <w:lang w:val="en-GB"/>
              </w:rPr>
              <w:t>6160</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A1FE8F8" w14:textId="5CBC7B5E">
            <w:pPr>
              <w:spacing w:before="0" w:line="240" w:lineRule="auto"/>
              <w:jc w:val="left"/>
              <w:rPr>
                <w:rFonts w:cs="Arial"/>
                <w:sz w:val="18"/>
                <w:szCs w:val="18"/>
              </w:rPr>
            </w:pPr>
            <w:r w:rsidRPr="009669FF">
              <w:rPr>
                <w:rFonts w:eastAsia="Arial" w:cs="Arial"/>
                <w:sz w:val="18"/>
                <w:szCs w:val="18"/>
                <w:lang w:val="en-GB"/>
              </w:rPr>
              <w:t>1232</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C28414C" w14:textId="1D2899B8">
            <w:pPr>
              <w:spacing w:before="0" w:line="240" w:lineRule="auto"/>
              <w:jc w:val="left"/>
              <w:rPr>
                <w:rFonts w:cs="Arial"/>
                <w:sz w:val="18"/>
                <w:szCs w:val="18"/>
              </w:rPr>
            </w:pPr>
            <w:r w:rsidRPr="009669FF">
              <w:rPr>
                <w:rFonts w:eastAsia="Arial" w:cs="Arial"/>
                <w:sz w:val="18"/>
                <w:szCs w:val="18"/>
                <w:lang w:val="en-GB"/>
              </w:rPr>
              <w:t>1500</w:t>
            </w:r>
          </w:p>
        </w:tc>
      </w:tr>
      <w:tr w:rsidRPr="009669FF" w:rsidR="4B2B6C52" w:rsidTr="009669FF" w14:paraId="17583933"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6464A94" w14:textId="628C5D38">
            <w:pPr>
              <w:spacing w:before="0" w:line="240" w:lineRule="auto"/>
              <w:jc w:val="left"/>
              <w:rPr>
                <w:rFonts w:cs="Arial"/>
                <w:sz w:val="18"/>
                <w:szCs w:val="18"/>
              </w:rPr>
            </w:pPr>
            <w:r w:rsidRPr="009669FF">
              <w:rPr>
                <w:rFonts w:eastAsia="Arial" w:cs="Arial"/>
                <w:sz w:val="18"/>
                <w:szCs w:val="18"/>
                <w:lang w:val="en-GB"/>
              </w:rPr>
              <w:t>D4</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922F81F" w14:textId="5567B5A0">
            <w:pPr>
              <w:spacing w:before="0" w:line="240" w:lineRule="auto"/>
              <w:jc w:val="left"/>
              <w:rPr>
                <w:rFonts w:cs="Arial"/>
                <w:sz w:val="18"/>
                <w:szCs w:val="18"/>
              </w:rPr>
            </w:pPr>
            <w:r w:rsidRPr="009669FF">
              <w:rPr>
                <w:rFonts w:eastAsia="Arial" w:cs="Arial"/>
                <w:sz w:val="18"/>
                <w:szCs w:val="18"/>
                <w:lang w:val="en-GB"/>
              </w:rPr>
              <w:t>Elution Buffer Chroma 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8BE2AFF" w14:textId="0E8C9E10">
            <w:pPr>
              <w:spacing w:before="0" w:line="240" w:lineRule="auto"/>
              <w:jc w:val="left"/>
              <w:rPr>
                <w:rFonts w:cs="Arial"/>
                <w:sz w:val="18"/>
                <w:szCs w:val="18"/>
              </w:rPr>
            </w:pPr>
            <w:r w:rsidRPr="009669FF">
              <w:rPr>
                <w:rFonts w:eastAsia="Arial" w:cs="Arial"/>
                <w:sz w:val="18"/>
                <w:szCs w:val="18"/>
                <w:lang w:val="en-GB"/>
              </w:rPr>
              <w:t>4312</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51CD67F" w14:textId="52D301B7">
            <w:pPr>
              <w:spacing w:before="0" w:line="240" w:lineRule="auto"/>
              <w:jc w:val="left"/>
              <w:rPr>
                <w:rFonts w:cs="Arial"/>
                <w:sz w:val="18"/>
                <w:szCs w:val="18"/>
              </w:rPr>
            </w:pPr>
            <w:r w:rsidRPr="009669FF">
              <w:rPr>
                <w:rFonts w:eastAsia="Arial" w:cs="Arial"/>
                <w:sz w:val="18"/>
                <w:szCs w:val="18"/>
                <w:lang w:val="en-GB"/>
              </w:rPr>
              <w:t>8624</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8C6A8C4" w14:textId="56BEB444">
            <w:pPr>
              <w:spacing w:before="0" w:line="240" w:lineRule="auto"/>
              <w:jc w:val="left"/>
              <w:rPr>
                <w:rFonts w:cs="Arial"/>
                <w:sz w:val="18"/>
                <w:szCs w:val="18"/>
              </w:rPr>
            </w:pPr>
            <w:r w:rsidRPr="009669FF">
              <w:rPr>
                <w:rFonts w:eastAsia="Arial" w:cs="Arial"/>
                <w:sz w:val="18"/>
                <w:szCs w:val="18"/>
                <w:lang w:val="en-GB"/>
              </w:rPr>
              <w:t>1725</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D724971" w14:textId="3E9E880C">
            <w:pPr>
              <w:spacing w:before="0" w:line="240" w:lineRule="auto"/>
              <w:jc w:val="left"/>
              <w:rPr>
                <w:rFonts w:cs="Arial"/>
                <w:sz w:val="18"/>
                <w:szCs w:val="18"/>
              </w:rPr>
            </w:pPr>
            <w:r w:rsidRPr="009669FF">
              <w:rPr>
                <w:rFonts w:eastAsia="Arial" w:cs="Arial"/>
                <w:sz w:val="18"/>
                <w:szCs w:val="18"/>
                <w:lang w:val="en-GB"/>
              </w:rPr>
              <w:t>2000</w:t>
            </w:r>
          </w:p>
        </w:tc>
      </w:tr>
      <w:tr w:rsidRPr="009669FF" w:rsidR="4B2B6C52" w:rsidTr="009669FF" w14:paraId="570108E5"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8AB423A" w14:textId="0D40D905">
            <w:pPr>
              <w:spacing w:before="0" w:line="240" w:lineRule="auto"/>
              <w:jc w:val="left"/>
              <w:rPr>
                <w:rFonts w:cs="Arial"/>
                <w:sz w:val="18"/>
                <w:szCs w:val="18"/>
              </w:rPr>
            </w:pPr>
            <w:r w:rsidRPr="009669FF">
              <w:rPr>
                <w:rFonts w:eastAsia="Arial" w:cs="Arial"/>
                <w:sz w:val="18"/>
                <w:szCs w:val="18"/>
                <w:lang w:val="en-GB"/>
              </w:rPr>
              <w:t>D5</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D101558" w14:textId="5E101045">
            <w:pPr>
              <w:spacing w:before="0" w:line="240" w:lineRule="auto"/>
              <w:jc w:val="left"/>
              <w:rPr>
                <w:rFonts w:cs="Arial"/>
                <w:sz w:val="18"/>
                <w:szCs w:val="18"/>
              </w:rPr>
            </w:pPr>
            <w:r w:rsidRPr="009669FF">
              <w:rPr>
                <w:rFonts w:eastAsia="Arial" w:cs="Arial"/>
                <w:sz w:val="18"/>
                <w:szCs w:val="18"/>
                <w:lang w:val="en-GB"/>
              </w:rPr>
              <w:t>NaOH 1M</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0F7AB44" w14:textId="1E8FDF61">
            <w:pPr>
              <w:spacing w:before="0" w:line="240" w:lineRule="auto"/>
              <w:jc w:val="left"/>
              <w:rPr>
                <w:rFonts w:cs="Arial"/>
                <w:sz w:val="18"/>
                <w:szCs w:val="18"/>
              </w:rPr>
            </w:pPr>
            <w:r w:rsidRPr="009669FF">
              <w:rPr>
                <w:rFonts w:eastAsia="Arial" w:cs="Arial"/>
                <w:sz w:val="18"/>
                <w:szCs w:val="18"/>
                <w:lang w:val="en-GB"/>
              </w:rPr>
              <w:t>960</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D7665B9" w14:textId="25BD3E33">
            <w:pPr>
              <w:spacing w:before="0" w:line="240" w:lineRule="auto"/>
              <w:jc w:val="left"/>
              <w:rPr>
                <w:rFonts w:cs="Arial"/>
                <w:sz w:val="18"/>
                <w:szCs w:val="18"/>
              </w:rPr>
            </w:pPr>
            <w:r w:rsidRPr="009669FF">
              <w:rPr>
                <w:rFonts w:eastAsia="Arial" w:cs="Arial"/>
                <w:sz w:val="18"/>
                <w:szCs w:val="18"/>
                <w:lang w:val="en-GB"/>
              </w:rPr>
              <w:t>1920</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3A25B6E" w14:textId="2F9D0560">
            <w:pPr>
              <w:spacing w:before="0" w:line="240" w:lineRule="auto"/>
              <w:jc w:val="left"/>
              <w:rPr>
                <w:rFonts w:cs="Arial"/>
                <w:sz w:val="18"/>
                <w:szCs w:val="18"/>
              </w:rPr>
            </w:pPr>
            <w:r w:rsidRPr="009669FF">
              <w:rPr>
                <w:rFonts w:eastAsia="Arial" w:cs="Arial"/>
                <w:sz w:val="18"/>
                <w:szCs w:val="18"/>
                <w:lang w:val="en-GB"/>
              </w:rPr>
              <w:t>-</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792E181" w14:textId="6DEC83DF">
            <w:pPr>
              <w:spacing w:before="0" w:line="240" w:lineRule="auto"/>
              <w:jc w:val="left"/>
              <w:rPr>
                <w:rFonts w:cs="Arial"/>
                <w:sz w:val="18"/>
                <w:szCs w:val="18"/>
              </w:rPr>
            </w:pPr>
            <w:r w:rsidRPr="009669FF">
              <w:rPr>
                <w:rFonts w:eastAsia="Arial" w:cs="Arial"/>
                <w:sz w:val="18"/>
                <w:szCs w:val="18"/>
                <w:lang w:val="en-GB"/>
              </w:rPr>
              <w:t>2000</w:t>
            </w:r>
          </w:p>
        </w:tc>
      </w:tr>
      <w:tr w:rsidRPr="009669FF" w:rsidR="4B2B6C52" w:rsidTr="009669FF" w14:paraId="77223F6F"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D77E151" w14:textId="24EA9C7A">
            <w:pPr>
              <w:spacing w:before="0" w:line="240" w:lineRule="auto"/>
              <w:jc w:val="left"/>
              <w:rPr>
                <w:rFonts w:cs="Arial"/>
                <w:sz w:val="18"/>
                <w:szCs w:val="18"/>
              </w:rPr>
            </w:pPr>
            <w:r w:rsidRPr="009669FF">
              <w:rPr>
                <w:rFonts w:eastAsia="Arial" w:cs="Arial"/>
                <w:sz w:val="18"/>
                <w:szCs w:val="18"/>
                <w:lang w:val="en-GB"/>
              </w:rPr>
              <w:t>D6</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130F337" w14:textId="25306BA3">
            <w:pPr>
              <w:spacing w:before="0" w:line="240" w:lineRule="auto"/>
              <w:jc w:val="left"/>
              <w:rPr>
                <w:rFonts w:cs="Arial"/>
                <w:sz w:val="18"/>
                <w:szCs w:val="18"/>
              </w:rPr>
            </w:pPr>
            <w:r w:rsidRPr="009669FF">
              <w:rPr>
                <w:rFonts w:eastAsia="Arial" w:cs="Arial"/>
                <w:sz w:val="18"/>
                <w:szCs w:val="18"/>
                <w:lang w:val="en-GB"/>
              </w:rPr>
              <w:t>Regeneration Buffer Chroma II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5A19E09" w14:textId="5AF07332">
            <w:pPr>
              <w:spacing w:before="0" w:line="240" w:lineRule="auto"/>
              <w:jc w:val="left"/>
              <w:rPr>
                <w:rFonts w:cs="Arial"/>
                <w:sz w:val="18"/>
                <w:szCs w:val="18"/>
              </w:rPr>
            </w:pPr>
            <w:r w:rsidRPr="009669FF">
              <w:rPr>
                <w:rFonts w:eastAsia="Arial" w:cs="Arial"/>
                <w:sz w:val="18"/>
                <w:szCs w:val="18"/>
                <w:lang w:val="en-GB"/>
              </w:rPr>
              <w:t>2304</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CEA1001" w14:textId="515325C3">
            <w:pPr>
              <w:spacing w:before="0" w:line="240" w:lineRule="auto"/>
              <w:jc w:val="left"/>
              <w:rPr>
                <w:rFonts w:cs="Arial"/>
                <w:sz w:val="18"/>
                <w:szCs w:val="18"/>
              </w:rPr>
            </w:pPr>
            <w:r w:rsidRPr="009669FF">
              <w:rPr>
                <w:rFonts w:eastAsia="Arial" w:cs="Arial"/>
                <w:sz w:val="18"/>
                <w:szCs w:val="18"/>
                <w:lang w:val="en-GB"/>
              </w:rPr>
              <w:t>4608</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0E487B6" w14:textId="4F96A1A0">
            <w:pPr>
              <w:spacing w:before="0" w:line="240" w:lineRule="auto"/>
              <w:jc w:val="left"/>
              <w:rPr>
                <w:rFonts w:cs="Arial"/>
                <w:sz w:val="18"/>
                <w:szCs w:val="18"/>
              </w:rPr>
            </w:pPr>
            <w:r w:rsidRPr="009669FF">
              <w:rPr>
                <w:rFonts w:eastAsia="Arial" w:cs="Arial"/>
                <w:sz w:val="18"/>
                <w:szCs w:val="18"/>
                <w:lang w:val="en-GB"/>
              </w:rPr>
              <w:t>922</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06C0F1D" w14:textId="1FB1768A">
            <w:pPr>
              <w:spacing w:before="0" w:line="240" w:lineRule="auto"/>
              <w:jc w:val="left"/>
              <w:rPr>
                <w:rFonts w:cs="Arial"/>
                <w:sz w:val="18"/>
                <w:szCs w:val="18"/>
              </w:rPr>
            </w:pPr>
            <w:r w:rsidRPr="009669FF">
              <w:rPr>
                <w:rFonts w:eastAsia="Arial" w:cs="Arial"/>
                <w:sz w:val="18"/>
                <w:szCs w:val="18"/>
                <w:lang w:val="en-GB"/>
              </w:rPr>
              <w:t>1000</w:t>
            </w:r>
          </w:p>
        </w:tc>
      </w:tr>
      <w:tr w:rsidRPr="009669FF" w:rsidR="4B2B6C52" w:rsidTr="009669FF" w14:paraId="132FE066"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0D86E1A" w14:textId="5438B343">
            <w:pPr>
              <w:spacing w:before="0" w:line="240" w:lineRule="auto"/>
              <w:jc w:val="left"/>
              <w:rPr>
                <w:rFonts w:cs="Arial"/>
                <w:sz w:val="18"/>
                <w:szCs w:val="18"/>
              </w:rPr>
            </w:pPr>
            <w:r w:rsidRPr="009669FF">
              <w:rPr>
                <w:rFonts w:eastAsia="Arial" w:cs="Arial"/>
                <w:sz w:val="18"/>
                <w:szCs w:val="18"/>
                <w:lang w:val="en-GB"/>
              </w:rPr>
              <w:t>D7</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06C3D30" w14:textId="5A4D6742">
            <w:pPr>
              <w:spacing w:before="0" w:line="240" w:lineRule="auto"/>
              <w:jc w:val="left"/>
              <w:rPr>
                <w:rFonts w:cs="Arial"/>
                <w:sz w:val="18"/>
                <w:szCs w:val="18"/>
              </w:rPr>
            </w:pPr>
            <w:r w:rsidRPr="009669FF">
              <w:rPr>
                <w:rFonts w:eastAsia="Arial" w:cs="Arial"/>
                <w:sz w:val="18"/>
                <w:szCs w:val="18"/>
                <w:lang w:val="en-GB"/>
              </w:rPr>
              <w:t>Equilibration Buffer Chroma II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CA14E8B" w14:textId="2675A092">
            <w:pPr>
              <w:spacing w:before="0" w:line="240" w:lineRule="auto"/>
              <w:jc w:val="left"/>
              <w:rPr>
                <w:rFonts w:cs="Arial"/>
                <w:sz w:val="18"/>
                <w:szCs w:val="18"/>
              </w:rPr>
            </w:pPr>
            <w:r w:rsidRPr="009669FF">
              <w:rPr>
                <w:rFonts w:eastAsia="Arial" w:cs="Arial"/>
                <w:sz w:val="18"/>
                <w:szCs w:val="18"/>
                <w:lang w:val="en-GB"/>
              </w:rPr>
              <w:t>3006</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6D84EE5" w14:textId="5F49C1DA">
            <w:pPr>
              <w:spacing w:before="0" w:line="240" w:lineRule="auto"/>
              <w:jc w:val="left"/>
              <w:rPr>
                <w:rFonts w:cs="Arial"/>
                <w:sz w:val="18"/>
                <w:szCs w:val="18"/>
              </w:rPr>
            </w:pPr>
            <w:r w:rsidRPr="009669FF">
              <w:rPr>
                <w:rFonts w:eastAsia="Arial" w:cs="Arial"/>
                <w:sz w:val="18"/>
                <w:szCs w:val="18"/>
                <w:lang w:val="en-GB"/>
              </w:rPr>
              <w:t>6012</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A126AA0" w14:textId="618454A0">
            <w:pPr>
              <w:spacing w:before="0" w:line="240" w:lineRule="auto"/>
              <w:jc w:val="left"/>
              <w:rPr>
                <w:rFonts w:cs="Arial"/>
                <w:sz w:val="18"/>
                <w:szCs w:val="18"/>
              </w:rPr>
            </w:pPr>
            <w:r w:rsidRPr="009669FF">
              <w:rPr>
                <w:rFonts w:eastAsia="Arial" w:cs="Arial"/>
                <w:sz w:val="18"/>
                <w:szCs w:val="18"/>
                <w:lang w:val="en-GB"/>
              </w:rPr>
              <w:t>1202</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E1E1C8C" w14:textId="3E2BD0F7">
            <w:pPr>
              <w:spacing w:before="0" w:line="240" w:lineRule="auto"/>
              <w:jc w:val="left"/>
              <w:rPr>
                <w:rFonts w:cs="Arial"/>
                <w:sz w:val="18"/>
                <w:szCs w:val="18"/>
              </w:rPr>
            </w:pPr>
            <w:r w:rsidRPr="009669FF">
              <w:rPr>
                <w:rFonts w:eastAsia="Arial" w:cs="Arial"/>
                <w:sz w:val="18"/>
                <w:szCs w:val="18"/>
                <w:lang w:val="en-GB"/>
              </w:rPr>
              <w:t>1500</w:t>
            </w:r>
          </w:p>
        </w:tc>
      </w:tr>
      <w:tr w:rsidRPr="009669FF" w:rsidR="4B2B6C52" w:rsidTr="009669FF" w14:paraId="0DB91AD4"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367713C" w14:textId="158C31DE">
            <w:pPr>
              <w:spacing w:before="0" w:line="240" w:lineRule="auto"/>
              <w:jc w:val="left"/>
              <w:rPr>
                <w:rFonts w:cs="Arial"/>
                <w:sz w:val="18"/>
                <w:szCs w:val="18"/>
              </w:rPr>
            </w:pPr>
            <w:r w:rsidRPr="009669FF">
              <w:rPr>
                <w:rFonts w:eastAsia="Arial" w:cs="Arial"/>
                <w:sz w:val="18"/>
                <w:szCs w:val="18"/>
                <w:lang w:val="en-GB"/>
              </w:rPr>
              <w:t>D8</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D48169F" w14:textId="1E91701B">
            <w:pPr>
              <w:spacing w:before="0" w:line="240" w:lineRule="auto"/>
              <w:jc w:val="left"/>
              <w:rPr>
                <w:rFonts w:cs="Arial"/>
                <w:sz w:val="18"/>
                <w:szCs w:val="18"/>
                <w:lang w:val="en-US"/>
              </w:rPr>
            </w:pPr>
            <w:r w:rsidRPr="009669FF">
              <w:rPr>
                <w:rFonts w:eastAsia="Arial" w:cs="Arial"/>
                <w:sz w:val="18"/>
                <w:szCs w:val="18"/>
                <w:lang w:val="en-GB"/>
              </w:rPr>
              <w:t>Pre-/ Sanitization Buffer Chroma II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5E014AE" w14:textId="6F083359">
            <w:pPr>
              <w:spacing w:before="0" w:line="240" w:lineRule="auto"/>
              <w:jc w:val="left"/>
              <w:rPr>
                <w:rFonts w:cs="Arial"/>
                <w:sz w:val="18"/>
                <w:szCs w:val="18"/>
              </w:rPr>
            </w:pPr>
            <w:r w:rsidRPr="009669FF">
              <w:rPr>
                <w:rFonts w:eastAsia="Arial" w:cs="Arial"/>
                <w:sz w:val="18"/>
                <w:szCs w:val="18"/>
                <w:lang w:val="en-GB"/>
              </w:rPr>
              <w:t>1816</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C8E65B3" w14:textId="79079C5B">
            <w:pPr>
              <w:spacing w:before="0" w:line="240" w:lineRule="auto"/>
              <w:jc w:val="left"/>
              <w:rPr>
                <w:rFonts w:cs="Arial"/>
                <w:sz w:val="18"/>
                <w:szCs w:val="18"/>
              </w:rPr>
            </w:pPr>
            <w:r w:rsidRPr="009669FF">
              <w:rPr>
                <w:rFonts w:eastAsia="Arial" w:cs="Arial"/>
                <w:sz w:val="18"/>
                <w:szCs w:val="18"/>
                <w:lang w:val="en-GB"/>
              </w:rPr>
              <w:t>3632</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D2EDCB8" w14:textId="2DC3E165">
            <w:pPr>
              <w:spacing w:before="0" w:line="240" w:lineRule="auto"/>
              <w:jc w:val="left"/>
              <w:rPr>
                <w:rFonts w:cs="Arial"/>
                <w:sz w:val="18"/>
                <w:szCs w:val="18"/>
              </w:rPr>
            </w:pPr>
            <w:r w:rsidRPr="009669FF">
              <w:rPr>
                <w:rFonts w:eastAsia="Arial" w:cs="Arial"/>
                <w:sz w:val="18"/>
                <w:szCs w:val="18"/>
                <w:lang w:val="en-GB"/>
              </w:rPr>
              <w:t>726</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7C968EC" w14:textId="40B32C68">
            <w:pPr>
              <w:spacing w:before="0" w:line="240" w:lineRule="auto"/>
              <w:jc w:val="left"/>
              <w:rPr>
                <w:rFonts w:cs="Arial"/>
                <w:sz w:val="18"/>
                <w:szCs w:val="18"/>
              </w:rPr>
            </w:pPr>
            <w:r w:rsidRPr="009669FF">
              <w:rPr>
                <w:rFonts w:eastAsia="Arial" w:cs="Arial"/>
                <w:sz w:val="18"/>
                <w:szCs w:val="18"/>
                <w:lang w:val="en-GB"/>
              </w:rPr>
              <w:t>1000</w:t>
            </w:r>
          </w:p>
        </w:tc>
      </w:tr>
      <w:tr w:rsidRPr="009669FF" w:rsidR="4B2B6C52" w:rsidTr="009669FF" w14:paraId="7D89D9C6"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0ABBC63" w14:textId="71B56959">
            <w:pPr>
              <w:spacing w:before="0" w:line="240" w:lineRule="auto"/>
              <w:jc w:val="left"/>
              <w:rPr>
                <w:rFonts w:cs="Arial"/>
                <w:sz w:val="18"/>
                <w:szCs w:val="18"/>
              </w:rPr>
            </w:pPr>
            <w:r w:rsidRPr="009669FF">
              <w:rPr>
                <w:rFonts w:eastAsia="Arial" w:cs="Arial"/>
                <w:sz w:val="18"/>
                <w:szCs w:val="18"/>
                <w:lang w:val="en-GB"/>
              </w:rPr>
              <w:t>D9</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D5153E9" w14:textId="4EB9AE57">
            <w:pPr>
              <w:spacing w:before="0" w:line="240" w:lineRule="auto"/>
              <w:jc w:val="left"/>
              <w:rPr>
                <w:rFonts w:cs="Arial"/>
                <w:sz w:val="18"/>
                <w:szCs w:val="18"/>
              </w:rPr>
            </w:pPr>
            <w:r w:rsidRPr="009669FF">
              <w:rPr>
                <w:rFonts w:eastAsia="Arial" w:cs="Arial"/>
                <w:sz w:val="18"/>
                <w:szCs w:val="18"/>
                <w:lang w:val="en-GB"/>
              </w:rPr>
              <w:t>Wash Buffer 2 Chroma I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E013C76" w14:textId="4CF0C128">
            <w:pPr>
              <w:spacing w:before="0" w:line="240" w:lineRule="auto"/>
              <w:jc w:val="left"/>
              <w:rPr>
                <w:rFonts w:cs="Arial"/>
                <w:sz w:val="18"/>
                <w:szCs w:val="18"/>
              </w:rPr>
            </w:pPr>
            <w:r w:rsidRPr="009669FF">
              <w:rPr>
                <w:rFonts w:eastAsia="Arial" w:cs="Arial"/>
                <w:sz w:val="18"/>
                <w:szCs w:val="18"/>
                <w:lang w:val="en-GB"/>
              </w:rPr>
              <w:t>1135</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ECEC6D6" w14:textId="0D618CD0">
            <w:pPr>
              <w:spacing w:before="0" w:line="240" w:lineRule="auto"/>
              <w:jc w:val="left"/>
              <w:rPr>
                <w:rFonts w:cs="Arial"/>
                <w:sz w:val="18"/>
                <w:szCs w:val="18"/>
              </w:rPr>
            </w:pPr>
            <w:r w:rsidRPr="009669FF">
              <w:rPr>
                <w:rFonts w:eastAsia="Arial" w:cs="Arial"/>
                <w:sz w:val="18"/>
                <w:szCs w:val="18"/>
                <w:lang w:val="en-GB"/>
              </w:rPr>
              <w:t>2270</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888D69C" w14:textId="29D1B7F4">
            <w:pPr>
              <w:spacing w:before="0" w:line="240" w:lineRule="auto"/>
              <w:jc w:val="left"/>
              <w:rPr>
                <w:rFonts w:cs="Arial"/>
                <w:sz w:val="18"/>
                <w:szCs w:val="18"/>
              </w:rPr>
            </w:pPr>
            <w:r w:rsidRPr="009669FF">
              <w:rPr>
                <w:rFonts w:eastAsia="Arial" w:cs="Arial"/>
                <w:sz w:val="18"/>
                <w:szCs w:val="18"/>
                <w:lang w:val="en-GB"/>
              </w:rPr>
              <w:t>454</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C3507ED" w14:textId="7F246785">
            <w:pPr>
              <w:spacing w:before="0" w:line="240" w:lineRule="auto"/>
              <w:jc w:val="left"/>
              <w:rPr>
                <w:rFonts w:cs="Arial"/>
                <w:sz w:val="18"/>
                <w:szCs w:val="18"/>
              </w:rPr>
            </w:pPr>
            <w:r w:rsidRPr="009669FF">
              <w:rPr>
                <w:rFonts w:eastAsia="Arial" w:cs="Arial"/>
                <w:sz w:val="18"/>
                <w:szCs w:val="18"/>
                <w:lang w:val="en-GB"/>
              </w:rPr>
              <w:t>500</w:t>
            </w:r>
          </w:p>
        </w:tc>
      </w:tr>
      <w:tr w:rsidRPr="009669FF" w:rsidR="4B2B6C52" w:rsidTr="009669FF" w14:paraId="5D0EDF5A"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6F2F56E" w14:textId="6566FAA5">
            <w:pPr>
              <w:spacing w:before="0" w:line="240" w:lineRule="auto"/>
              <w:jc w:val="left"/>
              <w:rPr>
                <w:rFonts w:cs="Arial"/>
                <w:sz w:val="18"/>
                <w:szCs w:val="18"/>
              </w:rPr>
            </w:pPr>
            <w:r w:rsidRPr="009669FF">
              <w:rPr>
                <w:rFonts w:eastAsia="Arial" w:cs="Arial"/>
                <w:sz w:val="18"/>
                <w:szCs w:val="18"/>
                <w:lang w:val="en-GB"/>
              </w:rPr>
              <w:t>D10</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D32053D" w14:textId="5F2C18A6">
            <w:pPr>
              <w:spacing w:before="0" w:line="240" w:lineRule="auto"/>
              <w:jc w:val="left"/>
              <w:rPr>
                <w:rFonts w:cs="Arial"/>
                <w:sz w:val="18"/>
                <w:szCs w:val="18"/>
              </w:rPr>
            </w:pPr>
            <w:r w:rsidRPr="009669FF">
              <w:rPr>
                <w:rFonts w:eastAsia="Arial" w:cs="Arial"/>
                <w:sz w:val="18"/>
                <w:szCs w:val="18"/>
                <w:lang w:val="en-GB"/>
              </w:rPr>
              <w:t>Elution Buffer Chroma I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001538E" w14:textId="018D4EBB">
            <w:pPr>
              <w:spacing w:before="0" w:line="240" w:lineRule="auto"/>
              <w:jc w:val="left"/>
              <w:rPr>
                <w:rFonts w:cs="Arial"/>
                <w:sz w:val="18"/>
                <w:szCs w:val="18"/>
              </w:rPr>
            </w:pPr>
            <w:r w:rsidRPr="009669FF">
              <w:rPr>
                <w:rFonts w:eastAsia="Arial" w:cs="Arial"/>
                <w:sz w:val="18"/>
                <w:szCs w:val="18"/>
                <w:lang w:val="en-GB"/>
              </w:rPr>
              <w:t>1589</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6C917BE" w14:textId="10FFD99C">
            <w:pPr>
              <w:spacing w:before="0" w:line="240" w:lineRule="auto"/>
              <w:jc w:val="left"/>
              <w:rPr>
                <w:rFonts w:cs="Arial"/>
                <w:sz w:val="18"/>
                <w:szCs w:val="18"/>
              </w:rPr>
            </w:pPr>
            <w:r w:rsidRPr="009669FF">
              <w:rPr>
                <w:rFonts w:eastAsia="Arial" w:cs="Arial"/>
                <w:sz w:val="18"/>
                <w:szCs w:val="18"/>
                <w:lang w:val="en-GB"/>
              </w:rPr>
              <w:t>3178</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6517A78" w14:textId="35183DB7">
            <w:pPr>
              <w:spacing w:before="0" w:line="240" w:lineRule="auto"/>
              <w:jc w:val="left"/>
              <w:rPr>
                <w:rFonts w:cs="Arial"/>
                <w:sz w:val="18"/>
                <w:szCs w:val="18"/>
              </w:rPr>
            </w:pPr>
            <w:r w:rsidRPr="009669FF">
              <w:rPr>
                <w:rFonts w:eastAsia="Arial" w:cs="Arial"/>
                <w:sz w:val="18"/>
                <w:szCs w:val="18"/>
                <w:lang w:val="en-GB"/>
              </w:rPr>
              <w:t>636</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E93F342" w14:textId="25578B4D">
            <w:pPr>
              <w:spacing w:before="0" w:line="240" w:lineRule="auto"/>
              <w:jc w:val="left"/>
              <w:rPr>
                <w:rFonts w:cs="Arial"/>
                <w:sz w:val="18"/>
                <w:szCs w:val="18"/>
              </w:rPr>
            </w:pPr>
            <w:r w:rsidRPr="009669FF">
              <w:rPr>
                <w:rFonts w:eastAsia="Arial" w:cs="Arial"/>
                <w:sz w:val="18"/>
                <w:szCs w:val="18"/>
                <w:lang w:val="en-GB"/>
              </w:rPr>
              <w:t>1000</w:t>
            </w:r>
          </w:p>
        </w:tc>
      </w:tr>
      <w:tr w:rsidRPr="009669FF" w:rsidR="4B2B6C52" w:rsidTr="009669FF" w14:paraId="198A9772"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E5AC7C0" w14:textId="7FF243F9">
            <w:pPr>
              <w:spacing w:before="0" w:line="240" w:lineRule="auto"/>
              <w:jc w:val="left"/>
              <w:rPr>
                <w:rFonts w:cs="Arial"/>
                <w:sz w:val="18"/>
                <w:szCs w:val="18"/>
              </w:rPr>
            </w:pPr>
            <w:r w:rsidRPr="009669FF">
              <w:rPr>
                <w:rFonts w:eastAsia="Arial" w:cs="Arial"/>
                <w:sz w:val="18"/>
                <w:szCs w:val="18"/>
                <w:lang w:val="en-GB"/>
              </w:rPr>
              <w:t>D11</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F3DCC96" w14:textId="568234A2">
            <w:pPr>
              <w:spacing w:before="0" w:line="240" w:lineRule="auto"/>
              <w:jc w:val="left"/>
              <w:rPr>
                <w:rFonts w:cs="Arial"/>
                <w:sz w:val="18"/>
                <w:szCs w:val="18"/>
              </w:rPr>
            </w:pPr>
            <w:r w:rsidRPr="009669FF">
              <w:rPr>
                <w:rFonts w:eastAsia="Arial" w:cs="Arial"/>
                <w:sz w:val="18"/>
                <w:szCs w:val="18"/>
                <w:lang w:val="en-GB"/>
              </w:rPr>
              <w:t>Strip Buffer Chroma I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7F049D0" w14:textId="0307632F">
            <w:pPr>
              <w:spacing w:before="0" w:line="240" w:lineRule="auto"/>
              <w:jc w:val="left"/>
              <w:rPr>
                <w:rFonts w:cs="Arial"/>
                <w:sz w:val="18"/>
                <w:szCs w:val="18"/>
              </w:rPr>
            </w:pPr>
            <w:r w:rsidRPr="009669FF">
              <w:rPr>
                <w:rFonts w:eastAsia="Arial" w:cs="Arial"/>
                <w:sz w:val="18"/>
                <w:szCs w:val="18"/>
                <w:lang w:val="en-GB"/>
              </w:rPr>
              <w:t>681</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15C3CD4" w14:textId="7D768F74">
            <w:pPr>
              <w:spacing w:before="0" w:line="240" w:lineRule="auto"/>
              <w:jc w:val="left"/>
              <w:rPr>
                <w:rFonts w:cs="Arial"/>
                <w:sz w:val="18"/>
                <w:szCs w:val="18"/>
              </w:rPr>
            </w:pPr>
            <w:r w:rsidRPr="009669FF">
              <w:rPr>
                <w:rFonts w:eastAsia="Arial" w:cs="Arial"/>
                <w:sz w:val="18"/>
                <w:szCs w:val="18"/>
                <w:lang w:val="en-GB"/>
              </w:rPr>
              <w:t>1362</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950EC3C" w14:textId="2DE1CCDE">
            <w:pPr>
              <w:spacing w:before="0" w:line="240" w:lineRule="auto"/>
              <w:jc w:val="left"/>
              <w:rPr>
                <w:rFonts w:cs="Arial"/>
                <w:sz w:val="18"/>
                <w:szCs w:val="18"/>
              </w:rPr>
            </w:pPr>
            <w:r w:rsidRPr="009669FF">
              <w:rPr>
                <w:rFonts w:eastAsia="Arial" w:cs="Arial"/>
                <w:sz w:val="18"/>
                <w:szCs w:val="18"/>
                <w:lang w:val="en-GB"/>
              </w:rPr>
              <w:t>272</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0F8E926" w14:textId="2BBCA814">
            <w:pPr>
              <w:spacing w:before="0" w:line="240" w:lineRule="auto"/>
              <w:jc w:val="left"/>
              <w:rPr>
                <w:rFonts w:cs="Arial"/>
                <w:sz w:val="18"/>
                <w:szCs w:val="18"/>
              </w:rPr>
            </w:pPr>
            <w:r w:rsidRPr="009669FF">
              <w:rPr>
                <w:rFonts w:eastAsia="Arial" w:cs="Arial"/>
                <w:sz w:val="18"/>
                <w:szCs w:val="18"/>
                <w:lang w:val="en-GB"/>
              </w:rPr>
              <w:t>400</w:t>
            </w:r>
          </w:p>
        </w:tc>
      </w:tr>
      <w:tr w:rsidRPr="009669FF" w:rsidR="4B2B6C52" w:rsidTr="009669FF" w14:paraId="7AF4467C"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2232CAE" w14:textId="085EB3D4">
            <w:pPr>
              <w:spacing w:before="0" w:line="240" w:lineRule="auto"/>
              <w:jc w:val="left"/>
              <w:rPr>
                <w:rFonts w:cs="Arial"/>
                <w:sz w:val="18"/>
                <w:szCs w:val="18"/>
              </w:rPr>
            </w:pPr>
            <w:r w:rsidRPr="009669FF">
              <w:rPr>
                <w:rFonts w:eastAsia="Arial" w:cs="Arial"/>
                <w:sz w:val="18"/>
                <w:szCs w:val="18"/>
                <w:lang w:val="en-GB"/>
              </w:rPr>
              <w:t>D12</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6B54E2A" w14:textId="209B4D44">
            <w:pPr>
              <w:spacing w:before="0" w:line="240" w:lineRule="auto"/>
              <w:jc w:val="left"/>
              <w:rPr>
                <w:rFonts w:cs="Arial"/>
                <w:sz w:val="18"/>
                <w:szCs w:val="18"/>
              </w:rPr>
            </w:pPr>
            <w:r w:rsidRPr="009669FF">
              <w:rPr>
                <w:rFonts w:eastAsia="Arial" w:cs="Arial"/>
                <w:sz w:val="18"/>
                <w:szCs w:val="18"/>
                <w:lang w:val="en-GB"/>
              </w:rPr>
              <w:t>Equilibration Buffer Chroma III</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64AAA74" w14:textId="5358B600">
            <w:pPr>
              <w:spacing w:before="0" w:line="240" w:lineRule="auto"/>
              <w:jc w:val="left"/>
              <w:rPr>
                <w:rFonts w:cs="Arial"/>
                <w:sz w:val="18"/>
                <w:szCs w:val="18"/>
              </w:rPr>
            </w:pPr>
            <w:r w:rsidRPr="009669FF">
              <w:rPr>
                <w:rFonts w:eastAsia="Arial" w:cs="Arial"/>
                <w:sz w:val="18"/>
                <w:szCs w:val="18"/>
                <w:lang w:val="en-GB"/>
              </w:rPr>
              <w:t>833</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C106592" w14:textId="7A323E74">
            <w:pPr>
              <w:spacing w:before="0" w:line="240" w:lineRule="auto"/>
              <w:jc w:val="left"/>
              <w:rPr>
                <w:rFonts w:cs="Arial"/>
                <w:sz w:val="18"/>
                <w:szCs w:val="18"/>
              </w:rPr>
            </w:pPr>
            <w:r w:rsidRPr="009669FF">
              <w:rPr>
                <w:rFonts w:eastAsia="Arial" w:cs="Arial"/>
                <w:sz w:val="18"/>
                <w:szCs w:val="18"/>
                <w:lang w:val="en-GB"/>
              </w:rPr>
              <w:t>1666</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F995169" w14:textId="3C04D212">
            <w:pPr>
              <w:spacing w:before="0" w:line="240" w:lineRule="auto"/>
              <w:jc w:val="left"/>
              <w:rPr>
                <w:rFonts w:cs="Arial"/>
                <w:sz w:val="18"/>
                <w:szCs w:val="18"/>
              </w:rPr>
            </w:pPr>
            <w:r w:rsidRPr="009669FF">
              <w:rPr>
                <w:rFonts w:eastAsia="Arial" w:cs="Arial"/>
                <w:sz w:val="18"/>
                <w:szCs w:val="18"/>
                <w:lang w:val="en-GB"/>
              </w:rPr>
              <w:t>333</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3B32725" w14:textId="325E6EF6">
            <w:pPr>
              <w:spacing w:before="0" w:line="240" w:lineRule="auto"/>
              <w:jc w:val="left"/>
              <w:rPr>
                <w:rFonts w:cs="Arial"/>
                <w:sz w:val="18"/>
                <w:szCs w:val="18"/>
              </w:rPr>
            </w:pPr>
            <w:r w:rsidRPr="009669FF">
              <w:rPr>
                <w:rFonts w:eastAsia="Arial" w:cs="Arial"/>
                <w:sz w:val="18"/>
                <w:szCs w:val="18"/>
                <w:lang w:val="en-GB"/>
              </w:rPr>
              <w:t>400</w:t>
            </w:r>
          </w:p>
        </w:tc>
      </w:tr>
      <w:tr w:rsidRPr="009669FF" w:rsidR="4B2B6C52" w:rsidTr="009669FF" w14:paraId="60C8EE07"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ED798B8" w14:textId="78FCD698">
            <w:pPr>
              <w:spacing w:before="0" w:line="240" w:lineRule="auto"/>
              <w:jc w:val="left"/>
              <w:rPr>
                <w:rFonts w:cs="Arial"/>
                <w:sz w:val="18"/>
                <w:szCs w:val="18"/>
              </w:rPr>
            </w:pPr>
            <w:r w:rsidRPr="009669FF">
              <w:rPr>
                <w:rFonts w:eastAsia="Arial" w:cs="Arial"/>
                <w:sz w:val="18"/>
                <w:szCs w:val="18"/>
                <w:lang w:val="en-GB"/>
              </w:rPr>
              <w:t>D13</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84A2A7D" w14:textId="15BC4073">
            <w:pPr>
              <w:spacing w:before="0" w:line="240" w:lineRule="auto"/>
              <w:jc w:val="left"/>
              <w:rPr>
                <w:rFonts w:cs="Arial"/>
                <w:sz w:val="18"/>
                <w:szCs w:val="18"/>
                <w:lang w:val="en-US"/>
              </w:rPr>
            </w:pPr>
            <w:r w:rsidRPr="009669FF">
              <w:rPr>
                <w:rFonts w:eastAsia="Arial" w:cs="Arial"/>
                <w:sz w:val="18"/>
                <w:szCs w:val="18"/>
                <w:lang w:val="en-GB"/>
              </w:rPr>
              <w:t>Equilibration / Flush Buffer Nano Filtration</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85A7DEE" w14:textId="1978E8B8">
            <w:pPr>
              <w:spacing w:before="0" w:line="240" w:lineRule="auto"/>
              <w:jc w:val="left"/>
              <w:rPr>
                <w:rFonts w:cs="Arial"/>
                <w:sz w:val="18"/>
                <w:szCs w:val="18"/>
              </w:rPr>
            </w:pPr>
            <w:r w:rsidRPr="009669FF">
              <w:rPr>
                <w:rFonts w:eastAsia="Arial" w:cs="Arial"/>
                <w:sz w:val="18"/>
                <w:szCs w:val="18"/>
                <w:lang w:val="en-GB"/>
              </w:rPr>
              <w:t>251</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BCECDEE" w14:textId="4FBEFF18">
            <w:pPr>
              <w:spacing w:before="0" w:line="240" w:lineRule="auto"/>
              <w:jc w:val="left"/>
              <w:rPr>
                <w:rFonts w:cs="Arial"/>
                <w:sz w:val="18"/>
                <w:szCs w:val="18"/>
              </w:rPr>
            </w:pPr>
            <w:r w:rsidRPr="009669FF">
              <w:rPr>
                <w:rFonts w:eastAsia="Arial" w:cs="Arial"/>
                <w:sz w:val="18"/>
                <w:szCs w:val="18"/>
                <w:lang w:val="en-GB"/>
              </w:rPr>
              <w:t>502</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02CDAC5" w14:textId="024F42A5">
            <w:pPr>
              <w:spacing w:before="0" w:line="240" w:lineRule="auto"/>
              <w:jc w:val="left"/>
              <w:rPr>
                <w:rFonts w:cs="Arial"/>
                <w:sz w:val="18"/>
                <w:szCs w:val="18"/>
              </w:rPr>
            </w:pPr>
            <w:r w:rsidRPr="009669FF">
              <w:rPr>
                <w:rFonts w:eastAsia="Arial" w:cs="Arial"/>
                <w:sz w:val="18"/>
                <w:szCs w:val="18"/>
                <w:lang w:val="en-GB"/>
              </w:rPr>
              <w:t>-</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2DA3FBF" w14:textId="28E50335">
            <w:pPr>
              <w:spacing w:before="0" w:line="240" w:lineRule="auto"/>
              <w:jc w:val="left"/>
              <w:rPr>
                <w:rFonts w:cs="Arial"/>
                <w:sz w:val="18"/>
                <w:szCs w:val="18"/>
              </w:rPr>
            </w:pPr>
            <w:r w:rsidRPr="009669FF">
              <w:rPr>
                <w:rFonts w:eastAsia="Arial" w:cs="Arial"/>
                <w:sz w:val="18"/>
                <w:szCs w:val="18"/>
                <w:lang w:val="en-GB"/>
              </w:rPr>
              <w:t>400</w:t>
            </w:r>
          </w:p>
        </w:tc>
      </w:tr>
      <w:tr w:rsidRPr="009669FF" w:rsidR="4B2B6C52" w:rsidTr="009669FF" w14:paraId="2561457F"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3488BF6" w14:textId="252E08F4">
            <w:pPr>
              <w:spacing w:before="0" w:line="240" w:lineRule="auto"/>
              <w:jc w:val="left"/>
              <w:rPr>
                <w:rFonts w:cs="Arial"/>
                <w:sz w:val="18"/>
                <w:szCs w:val="18"/>
              </w:rPr>
            </w:pPr>
            <w:r w:rsidRPr="009669FF">
              <w:rPr>
                <w:rFonts w:eastAsia="Arial" w:cs="Arial"/>
                <w:sz w:val="18"/>
                <w:szCs w:val="18"/>
                <w:lang w:val="en-GB"/>
              </w:rPr>
              <w:t>D14</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E189A7F" w14:textId="08094467">
            <w:pPr>
              <w:spacing w:before="0" w:line="240" w:lineRule="auto"/>
              <w:jc w:val="left"/>
              <w:rPr>
                <w:rFonts w:cs="Arial"/>
                <w:sz w:val="18"/>
                <w:szCs w:val="18"/>
              </w:rPr>
            </w:pPr>
            <w:r w:rsidRPr="009669FF">
              <w:rPr>
                <w:rFonts w:eastAsia="Arial" w:cs="Arial"/>
                <w:sz w:val="18"/>
                <w:szCs w:val="18"/>
                <w:lang w:val="en-GB"/>
              </w:rPr>
              <w:t>Diafiltration Buffer UF/DF2</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6CC2A7E" w14:textId="12A78D7B">
            <w:pPr>
              <w:spacing w:before="0" w:line="240" w:lineRule="auto"/>
              <w:jc w:val="left"/>
              <w:rPr>
                <w:rFonts w:cs="Arial"/>
                <w:sz w:val="18"/>
                <w:szCs w:val="18"/>
              </w:rPr>
            </w:pPr>
            <w:r w:rsidRPr="009669FF">
              <w:rPr>
                <w:rFonts w:eastAsia="Arial" w:cs="Arial"/>
                <w:sz w:val="18"/>
                <w:szCs w:val="18"/>
                <w:lang w:val="en-GB"/>
              </w:rPr>
              <w:t>4099</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97CCD52" w14:textId="136BD4D5">
            <w:pPr>
              <w:spacing w:before="0" w:line="240" w:lineRule="auto"/>
              <w:jc w:val="left"/>
              <w:rPr>
                <w:rFonts w:cs="Arial"/>
                <w:sz w:val="18"/>
                <w:szCs w:val="18"/>
              </w:rPr>
            </w:pPr>
            <w:r w:rsidRPr="009669FF">
              <w:rPr>
                <w:rFonts w:eastAsia="Arial" w:cs="Arial"/>
                <w:sz w:val="18"/>
                <w:szCs w:val="18"/>
                <w:lang w:val="en-GB"/>
              </w:rPr>
              <w:t>8198</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D2380DA" w14:textId="5A60DCFD">
            <w:pPr>
              <w:spacing w:before="0" w:line="240" w:lineRule="auto"/>
              <w:jc w:val="left"/>
              <w:rPr>
                <w:rFonts w:cs="Arial"/>
                <w:sz w:val="18"/>
                <w:szCs w:val="18"/>
              </w:rPr>
            </w:pPr>
            <w:r w:rsidRPr="009669FF">
              <w:rPr>
                <w:rFonts w:eastAsia="Arial" w:cs="Arial"/>
                <w:sz w:val="18"/>
                <w:szCs w:val="18"/>
                <w:lang w:val="en-GB"/>
              </w:rPr>
              <w:t>1640</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0E9A9AE" w14:textId="35E0A0C9">
            <w:pPr>
              <w:spacing w:before="0" w:line="240" w:lineRule="auto"/>
              <w:jc w:val="left"/>
              <w:rPr>
                <w:rFonts w:cs="Arial"/>
                <w:sz w:val="18"/>
                <w:szCs w:val="18"/>
              </w:rPr>
            </w:pPr>
            <w:r w:rsidRPr="009669FF">
              <w:rPr>
                <w:rFonts w:eastAsia="Arial" w:cs="Arial"/>
                <w:sz w:val="18"/>
                <w:szCs w:val="18"/>
                <w:lang w:val="en-GB"/>
              </w:rPr>
              <w:t>2000</w:t>
            </w:r>
          </w:p>
        </w:tc>
      </w:tr>
      <w:tr w:rsidRPr="009669FF" w:rsidR="4B2B6C52" w:rsidTr="009669FF" w14:paraId="1C8AC6B3"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82BE2B9" w14:textId="17451F15">
            <w:pPr>
              <w:spacing w:before="0" w:line="240" w:lineRule="auto"/>
              <w:jc w:val="left"/>
              <w:rPr>
                <w:rFonts w:cs="Arial"/>
                <w:sz w:val="18"/>
                <w:szCs w:val="18"/>
              </w:rPr>
            </w:pPr>
            <w:r w:rsidRPr="009669FF">
              <w:rPr>
                <w:rFonts w:eastAsia="Arial" w:cs="Arial"/>
                <w:sz w:val="18"/>
                <w:szCs w:val="18"/>
                <w:lang w:val="en-GB"/>
              </w:rPr>
              <w:t>D15</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4D075D1" w14:textId="315D47A1">
            <w:pPr>
              <w:spacing w:before="0" w:line="240" w:lineRule="auto"/>
              <w:jc w:val="left"/>
              <w:rPr>
                <w:rFonts w:cs="Arial"/>
                <w:sz w:val="18"/>
                <w:szCs w:val="18"/>
              </w:rPr>
            </w:pPr>
            <w:r w:rsidRPr="009669FF">
              <w:rPr>
                <w:rFonts w:eastAsia="Arial" w:cs="Arial"/>
                <w:sz w:val="18"/>
                <w:szCs w:val="18"/>
                <w:lang w:val="en-GB"/>
              </w:rPr>
              <w:t>Acid Buffer Viral Inactivation</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F0E353A" w14:textId="4DD7997A">
            <w:pPr>
              <w:spacing w:before="0" w:line="240" w:lineRule="auto"/>
              <w:jc w:val="left"/>
              <w:rPr>
                <w:rFonts w:cs="Arial"/>
                <w:sz w:val="18"/>
                <w:szCs w:val="18"/>
              </w:rPr>
            </w:pPr>
            <w:r w:rsidRPr="009669FF">
              <w:rPr>
                <w:rFonts w:eastAsia="Arial" w:cs="Arial"/>
                <w:sz w:val="18"/>
                <w:szCs w:val="18"/>
                <w:lang w:val="en-GB"/>
              </w:rPr>
              <w:t>154</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A2E6C6E" w14:textId="43F84259">
            <w:pPr>
              <w:spacing w:before="0" w:line="240" w:lineRule="auto"/>
              <w:jc w:val="left"/>
              <w:rPr>
                <w:rFonts w:cs="Arial"/>
                <w:sz w:val="18"/>
                <w:szCs w:val="18"/>
              </w:rPr>
            </w:pPr>
            <w:r w:rsidRPr="009669FF">
              <w:rPr>
                <w:rFonts w:eastAsia="Arial" w:cs="Arial"/>
                <w:sz w:val="18"/>
                <w:szCs w:val="18"/>
                <w:lang w:val="en-GB"/>
              </w:rPr>
              <w:t>308</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000B4E9" w14:textId="18A15085">
            <w:pPr>
              <w:spacing w:before="0" w:line="240" w:lineRule="auto"/>
              <w:jc w:val="left"/>
              <w:rPr>
                <w:rFonts w:cs="Arial"/>
                <w:sz w:val="18"/>
                <w:szCs w:val="18"/>
              </w:rPr>
            </w:pPr>
            <w:r w:rsidRPr="009669FF">
              <w:rPr>
                <w:rFonts w:eastAsia="Arial" w:cs="Arial"/>
                <w:sz w:val="18"/>
                <w:szCs w:val="18"/>
                <w:lang w:val="en-GB"/>
              </w:rPr>
              <w:t>62</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6534872" w14:textId="2B3DBB7A">
            <w:pPr>
              <w:spacing w:before="0" w:line="240" w:lineRule="auto"/>
              <w:jc w:val="left"/>
              <w:rPr>
                <w:rFonts w:cs="Arial"/>
                <w:sz w:val="18"/>
                <w:szCs w:val="18"/>
              </w:rPr>
            </w:pPr>
            <w:r w:rsidRPr="009669FF">
              <w:rPr>
                <w:rFonts w:eastAsia="Arial" w:cs="Arial"/>
                <w:sz w:val="18"/>
                <w:szCs w:val="18"/>
                <w:lang w:val="en-GB"/>
              </w:rPr>
              <w:t>100</w:t>
            </w:r>
          </w:p>
        </w:tc>
      </w:tr>
      <w:tr w:rsidRPr="009669FF" w:rsidR="4B2B6C52" w:rsidTr="009669FF" w14:paraId="0564A77A"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35F2839" w14:textId="698BBA3B">
            <w:pPr>
              <w:spacing w:before="0" w:line="240" w:lineRule="auto"/>
              <w:jc w:val="left"/>
              <w:rPr>
                <w:rFonts w:cs="Arial"/>
                <w:sz w:val="18"/>
                <w:szCs w:val="18"/>
              </w:rPr>
            </w:pPr>
            <w:r w:rsidRPr="009669FF">
              <w:rPr>
                <w:rFonts w:eastAsia="Arial" w:cs="Arial"/>
                <w:sz w:val="18"/>
                <w:szCs w:val="18"/>
                <w:lang w:val="en-GB"/>
              </w:rPr>
              <w:t>D16</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1CFD42C" w14:textId="2ED17975">
            <w:pPr>
              <w:spacing w:before="0" w:line="240" w:lineRule="auto"/>
              <w:jc w:val="left"/>
              <w:rPr>
                <w:rFonts w:cs="Arial"/>
                <w:sz w:val="18"/>
                <w:szCs w:val="18"/>
              </w:rPr>
            </w:pPr>
            <w:r w:rsidRPr="009669FF">
              <w:rPr>
                <w:rFonts w:eastAsia="Arial" w:cs="Arial"/>
                <w:sz w:val="18"/>
                <w:szCs w:val="18"/>
                <w:lang w:val="en-GB"/>
              </w:rPr>
              <w:t>Base Buffer Viral Inactivation</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E8CD112" w14:textId="4D696098">
            <w:pPr>
              <w:spacing w:before="0" w:line="240" w:lineRule="auto"/>
              <w:jc w:val="left"/>
              <w:rPr>
                <w:rFonts w:cs="Arial"/>
                <w:sz w:val="18"/>
                <w:szCs w:val="18"/>
              </w:rPr>
            </w:pPr>
            <w:r w:rsidRPr="009669FF">
              <w:rPr>
                <w:rFonts w:eastAsia="Arial" w:cs="Arial"/>
                <w:sz w:val="18"/>
                <w:szCs w:val="18"/>
                <w:lang w:val="en-GB"/>
              </w:rPr>
              <w:t>161</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73EA556" w14:textId="181E931F">
            <w:pPr>
              <w:spacing w:before="0" w:line="240" w:lineRule="auto"/>
              <w:jc w:val="left"/>
              <w:rPr>
                <w:rFonts w:cs="Arial"/>
                <w:sz w:val="18"/>
                <w:szCs w:val="18"/>
              </w:rPr>
            </w:pPr>
            <w:r w:rsidRPr="009669FF">
              <w:rPr>
                <w:rFonts w:eastAsia="Arial" w:cs="Arial"/>
                <w:sz w:val="18"/>
                <w:szCs w:val="18"/>
                <w:lang w:val="en-GB"/>
              </w:rPr>
              <w:t>322</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036B53A" w14:textId="5C0BC200">
            <w:pPr>
              <w:spacing w:before="0" w:line="240" w:lineRule="auto"/>
              <w:jc w:val="left"/>
              <w:rPr>
                <w:rFonts w:cs="Arial"/>
                <w:sz w:val="18"/>
                <w:szCs w:val="18"/>
              </w:rPr>
            </w:pPr>
            <w:r w:rsidRPr="009669FF">
              <w:rPr>
                <w:rFonts w:eastAsia="Arial" w:cs="Arial"/>
                <w:sz w:val="18"/>
                <w:szCs w:val="18"/>
                <w:lang w:val="en-GB"/>
              </w:rPr>
              <w:t>64</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3AEC591" w14:textId="3C847712">
            <w:pPr>
              <w:spacing w:before="0" w:line="240" w:lineRule="auto"/>
              <w:jc w:val="left"/>
              <w:rPr>
                <w:rFonts w:cs="Arial"/>
                <w:sz w:val="18"/>
                <w:szCs w:val="18"/>
              </w:rPr>
            </w:pPr>
            <w:r w:rsidRPr="009669FF">
              <w:rPr>
                <w:rFonts w:eastAsia="Arial" w:cs="Arial"/>
                <w:sz w:val="18"/>
                <w:szCs w:val="18"/>
                <w:lang w:val="en-GB"/>
              </w:rPr>
              <w:t>100</w:t>
            </w:r>
          </w:p>
        </w:tc>
      </w:tr>
      <w:tr w:rsidRPr="009669FF" w:rsidR="4B2B6C52" w:rsidTr="009669FF" w14:paraId="7E8EE1CE"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6F0D7A5" w14:textId="67AA6F68">
            <w:pPr>
              <w:spacing w:before="0" w:line="240" w:lineRule="auto"/>
              <w:jc w:val="left"/>
              <w:rPr>
                <w:rFonts w:cs="Arial"/>
                <w:sz w:val="18"/>
                <w:szCs w:val="18"/>
              </w:rPr>
            </w:pPr>
            <w:r w:rsidRPr="009669FF">
              <w:rPr>
                <w:rFonts w:eastAsia="Arial" w:cs="Arial"/>
                <w:sz w:val="18"/>
                <w:szCs w:val="18"/>
                <w:lang w:val="en-GB"/>
              </w:rPr>
              <w:t>D17</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F9BAEEA" w14:textId="2618ABC1">
            <w:pPr>
              <w:spacing w:before="0" w:line="240" w:lineRule="auto"/>
              <w:jc w:val="left"/>
              <w:rPr>
                <w:rFonts w:cs="Arial"/>
                <w:sz w:val="18"/>
                <w:szCs w:val="18"/>
                <w:lang w:val="en-US"/>
              </w:rPr>
            </w:pPr>
            <w:r w:rsidRPr="009669FF">
              <w:rPr>
                <w:rFonts w:eastAsia="Arial" w:cs="Arial"/>
                <w:sz w:val="18"/>
                <w:szCs w:val="18"/>
                <w:lang w:val="en-GB"/>
              </w:rPr>
              <w:t>Chroma I Storage Buffer 20% EtOH</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BE51304" w14:textId="228D85ED">
            <w:pPr>
              <w:spacing w:before="0" w:line="240" w:lineRule="auto"/>
              <w:jc w:val="left"/>
              <w:rPr>
                <w:rFonts w:cs="Arial"/>
                <w:sz w:val="18"/>
                <w:szCs w:val="18"/>
              </w:rPr>
            </w:pPr>
            <w:r w:rsidRPr="009669FF">
              <w:rPr>
                <w:rFonts w:eastAsia="Arial" w:cs="Arial"/>
                <w:sz w:val="18"/>
                <w:szCs w:val="18"/>
                <w:lang w:val="en-GB"/>
              </w:rPr>
              <w:t>924</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F80C227" w14:textId="5808917B">
            <w:pPr>
              <w:spacing w:before="0" w:line="240" w:lineRule="auto"/>
              <w:jc w:val="left"/>
              <w:rPr>
                <w:rFonts w:cs="Arial"/>
                <w:sz w:val="18"/>
                <w:szCs w:val="18"/>
              </w:rPr>
            </w:pPr>
            <w:r w:rsidRPr="009669FF">
              <w:rPr>
                <w:rFonts w:eastAsia="Arial" w:cs="Arial"/>
                <w:sz w:val="18"/>
                <w:szCs w:val="18"/>
                <w:lang w:val="en-GB"/>
              </w:rPr>
              <w:t>1848</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FB1E2CF" w14:textId="2BE83B5F">
            <w:pPr>
              <w:spacing w:before="0" w:line="240" w:lineRule="auto"/>
              <w:jc w:val="left"/>
              <w:rPr>
                <w:rFonts w:cs="Arial"/>
                <w:sz w:val="18"/>
                <w:szCs w:val="18"/>
              </w:rPr>
            </w:pPr>
            <w:r w:rsidRPr="009669FF">
              <w:rPr>
                <w:rFonts w:eastAsia="Arial" w:cs="Arial"/>
                <w:sz w:val="18"/>
                <w:szCs w:val="18"/>
                <w:lang w:val="en-GB"/>
              </w:rPr>
              <w:t>370</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76B6101" w14:textId="7035E029">
            <w:pPr>
              <w:spacing w:before="0" w:line="240" w:lineRule="auto"/>
              <w:jc w:val="left"/>
              <w:rPr>
                <w:rFonts w:cs="Arial"/>
                <w:sz w:val="18"/>
                <w:szCs w:val="18"/>
              </w:rPr>
            </w:pPr>
            <w:r w:rsidRPr="009669FF">
              <w:rPr>
                <w:rFonts w:eastAsia="Arial" w:cs="Arial"/>
                <w:sz w:val="18"/>
                <w:szCs w:val="18"/>
                <w:lang w:val="en-GB"/>
              </w:rPr>
              <w:t>400</w:t>
            </w:r>
          </w:p>
        </w:tc>
      </w:tr>
      <w:tr w:rsidRPr="009669FF" w:rsidR="4B2B6C52" w:rsidTr="009669FF" w14:paraId="3BF50480"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4360FC1" w14:textId="37183E99">
            <w:pPr>
              <w:spacing w:before="0" w:line="240" w:lineRule="auto"/>
              <w:jc w:val="left"/>
              <w:rPr>
                <w:rFonts w:cs="Arial"/>
                <w:sz w:val="18"/>
                <w:szCs w:val="18"/>
              </w:rPr>
            </w:pPr>
            <w:r w:rsidRPr="009669FF">
              <w:rPr>
                <w:rFonts w:eastAsia="Arial" w:cs="Arial"/>
                <w:sz w:val="18"/>
                <w:szCs w:val="18"/>
                <w:lang w:val="en-GB"/>
              </w:rPr>
              <w:t>D18</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7F7F473" w14:textId="100574E6">
            <w:pPr>
              <w:spacing w:before="0" w:line="240" w:lineRule="auto"/>
              <w:jc w:val="left"/>
              <w:rPr>
                <w:rFonts w:cs="Arial"/>
                <w:sz w:val="18"/>
                <w:szCs w:val="18"/>
              </w:rPr>
            </w:pPr>
            <w:r w:rsidRPr="009669FF">
              <w:rPr>
                <w:rFonts w:eastAsia="Arial" w:cs="Arial"/>
                <w:sz w:val="18"/>
                <w:szCs w:val="18"/>
                <w:lang w:val="en-GB"/>
              </w:rPr>
              <w:t>pH Adjustment Buffer</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ECC5ACD" w14:textId="1E878EF7">
            <w:pPr>
              <w:spacing w:before="0" w:line="240" w:lineRule="auto"/>
              <w:jc w:val="left"/>
              <w:rPr>
                <w:rFonts w:cs="Arial"/>
                <w:sz w:val="18"/>
                <w:szCs w:val="18"/>
              </w:rPr>
            </w:pPr>
            <w:r w:rsidRPr="009669FF">
              <w:rPr>
                <w:rFonts w:eastAsia="Arial" w:cs="Arial"/>
                <w:sz w:val="18"/>
                <w:szCs w:val="18"/>
                <w:lang w:val="en-GB"/>
              </w:rPr>
              <w:t>226</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E8AD10D" w14:textId="6F344CEE">
            <w:pPr>
              <w:spacing w:before="0" w:line="240" w:lineRule="auto"/>
              <w:jc w:val="left"/>
              <w:rPr>
                <w:rFonts w:cs="Arial"/>
                <w:sz w:val="18"/>
                <w:szCs w:val="18"/>
              </w:rPr>
            </w:pPr>
            <w:r w:rsidRPr="009669FF">
              <w:rPr>
                <w:rFonts w:eastAsia="Arial" w:cs="Arial"/>
                <w:sz w:val="18"/>
                <w:szCs w:val="18"/>
                <w:lang w:val="en-GB"/>
              </w:rPr>
              <w:t>452</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3727BA5" w14:textId="74125FA5">
            <w:pPr>
              <w:spacing w:before="0" w:line="240" w:lineRule="auto"/>
              <w:jc w:val="left"/>
              <w:rPr>
                <w:rFonts w:cs="Arial"/>
                <w:sz w:val="18"/>
                <w:szCs w:val="18"/>
              </w:rPr>
            </w:pPr>
            <w:r w:rsidRPr="009669FF">
              <w:rPr>
                <w:rFonts w:eastAsia="Arial" w:cs="Arial"/>
                <w:sz w:val="18"/>
                <w:szCs w:val="18"/>
                <w:lang w:val="en-GB"/>
              </w:rPr>
              <w:t>-</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BF049DC" w14:textId="1C21FBF1">
            <w:pPr>
              <w:spacing w:before="0" w:line="240" w:lineRule="auto"/>
              <w:jc w:val="left"/>
              <w:rPr>
                <w:rFonts w:cs="Arial"/>
                <w:sz w:val="18"/>
                <w:szCs w:val="18"/>
              </w:rPr>
            </w:pPr>
            <w:r w:rsidRPr="009669FF">
              <w:rPr>
                <w:rFonts w:eastAsia="Arial" w:cs="Arial"/>
                <w:sz w:val="18"/>
                <w:szCs w:val="18"/>
                <w:lang w:val="en-GB"/>
              </w:rPr>
              <w:t>500</w:t>
            </w:r>
          </w:p>
        </w:tc>
      </w:tr>
      <w:tr w:rsidRPr="009669FF" w:rsidR="4B2B6C52" w:rsidTr="009669FF" w14:paraId="58E74B3B"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1506863" w14:textId="664C9876">
            <w:pPr>
              <w:spacing w:before="0" w:line="240" w:lineRule="auto"/>
              <w:jc w:val="left"/>
              <w:rPr>
                <w:rFonts w:cs="Arial"/>
                <w:sz w:val="18"/>
                <w:szCs w:val="18"/>
              </w:rPr>
            </w:pPr>
            <w:r w:rsidRPr="009669FF">
              <w:rPr>
                <w:rFonts w:eastAsia="Arial" w:cs="Arial"/>
                <w:sz w:val="18"/>
                <w:szCs w:val="18"/>
                <w:lang w:val="en-GB"/>
              </w:rPr>
              <w:t>D50</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F9E3FCD" w14:textId="64DB6649">
            <w:pPr>
              <w:spacing w:before="0" w:line="240" w:lineRule="auto"/>
              <w:jc w:val="left"/>
              <w:rPr>
                <w:rFonts w:cs="Arial"/>
                <w:sz w:val="18"/>
                <w:szCs w:val="18"/>
              </w:rPr>
            </w:pPr>
            <w:r w:rsidRPr="009669FF">
              <w:rPr>
                <w:rFonts w:eastAsia="Arial" w:cs="Arial"/>
                <w:sz w:val="18"/>
                <w:szCs w:val="18"/>
                <w:lang w:val="en-GB"/>
              </w:rPr>
              <w:t>NaOH 0.01 M Storage Buffer</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E441E63" w14:textId="2ACF6221">
            <w:pPr>
              <w:spacing w:before="0" w:line="240" w:lineRule="auto"/>
              <w:jc w:val="left"/>
              <w:rPr>
                <w:rFonts w:cs="Arial"/>
                <w:sz w:val="18"/>
                <w:szCs w:val="18"/>
              </w:rPr>
            </w:pPr>
            <w:r w:rsidRPr="009669FF">
              <w:rPr>
                <w:rFonts w:eastAsia="Arial" w:cs="Arial"/>
                <w:sz w:val="18"/>
                <w:szCs w:val="18"/>
                <w:lang w:val="en-GB"/>
              </w:rPr>
              <w:t>852</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7DC3A79" w14:textId="52DB737D">
            <w:pPr>
              <w:spacing w:before="0" w:line="240" w:lineRule="auto"/>
              <w:jc w:val="left"/>
              <w:rPr>
                <w:rFonts w:cs="Arial"/>
                <w:sz w:val="18"/>
                <w:szCs w:val="18"/>
              </w:rPr>
            </w:pPr>
            <w:r w:rsidRPr="009669FF">
              <w:rPr>
                <w:rFonts w:eastAsia="Arial" w:cs="Arial"/>
                <w:sz w:val="18"/>
                <w:szCs w:val="18"/>
                <w:lang w:val="en-GB"/>
              </w:rPr>
              <w:t>1704</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18C88C1" w14:textId="1BE6AD24">
            <w:pPr>
              <w:spacing w:before="0" w:line="240" w:lineRule="auto"/>
              <w:jc w:val="left"/>
              <w:rPr>
                <w:rFonts w:cs="Arial"/>
                <w:sz w:val="18"/>
                <w:szCs w:val="18"/>
              </w:rPr>
            </w:pPr>
            <w:r w:rsidRPr="009669FF">
              <w:rPr>
                <w:rFonts w:eastAsia="Arial" w:cs="Arial"/>
                <w:sz w:val="18"/>
                <w:szCs w:val="18"/>
                <w:lang w:val="en-GB"/>
              </w:rPr>
              <w:t>341</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8B8FA2E" w14:textId="30602712">
            <w:pPr>
              <w:spacing w:before="0" w:line="240" w:lineRule="auto"/>
              <w:jc w:val="left"/>
              <w:rPr>
                <w:rFonts w:cs="Arial"/>
                <w:sz w:val="18"/>
                <w:szCs w:val="18"/>
              </w:rPr>
            </w:pPr>
            <w:r w:rsidRPr="009669FF">
              <w:rPr>
                <w:rFonts w:eastAsia="Arial" w:cs="Arial"/>
                <w:sz w:val="18"/>
                <w:szCs w:val="18"/>
                <w:lang w:val="en-GB"/>
              </w:rPr>
              <w:t>400</w:t>
            </w:r>
          </w:p>
        </w:tc>
      </w:tr>
      <w:tr w:rsidRPr="009669FF" w:rsidR="4B2B6C52" w:rsidTr="009669FF" w14:paraId="4F564D58"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D7137F6" w14:textId="7EB7B854">
            <w:pPr>
              <w:spacing w:before="0" w:line="240" w:lineRule="auto"/>
              <w:jc w:val="left"/>
              <w:rPr>
                <w:rFonts w:cs="Arial"/>
                <w:sz w:val="18"/>
                <w:szCs w:val="18"/>
              </w:rPr>
            </w:pPr>
            <w:r w:rsidRPr="009669FF">
              <w:rPr>
                <w:rFonts w:eastAsia="Arial" w:cs="Arial"/>
                <w:sz w:val="18"/>
                <w:szCs w:val="18"/>
                <w:lang w:val="en-GB"/>
              </w:rPr>
              <w:t>D51</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F68E10F" w14:textId="36026F88">
            <w:pPr>
              <w:spacing w:before="0" w:line="240" w:lineRule="auto"/>
              <w:jc w:val="left"/>
              <w:rPr>
                <w:rFonts w:cs="Arial"/>
                <w:sz w:val="18"/>
                <w:szCs w:val="18"/>
              </w:rPr>
            </w:pPr>
            <w:r w:rsidRPr="009669FF">
              <w:rPr>
                <w:rFonts w:eastAsia="Arial" w:cs="Arial"/>
                <w:sz w:val="18"/>
                <w:szCs w:val="18"/>
                <w:lang w:val="en-GB"/>
              </w:rPr>
              <w:t>NaOH 0.5 M</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6653780" w14:textId="6BC728E4">
            <w:pPr>
              <w:spacing w:before="0" w:line="240" w:lineRule="auto"/>
              <w:jc w:val="left"/>
              <w:rPr>
                <w:rFonts w:cs="Arial"/>
                <w:sz w:val="18"/>
                <w:szCs w:val="18"/>
              </w:rPr>
            </w:pPr>
            <w:r w:rsidRPr="009669FF">
              <w:rPr>
                <w:rFonts w:eastAsia="Arial" w:cs="Arial"/>
                <w:sz w:val="18"/>
                <w:szCs w:val="18"/>
                <w:lang w:val="en-GB"/>
              </w:rPr>
              <w:t>431</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8215A48" w14:textId="3F2E1A07">
            <w:pPr>
              <w:spacing w:before="0" w:line="240" w:lineRule="auto"/>
              <w:jc w:val="left"/>
              <w:rPr>
                <w:rFonts w:cs="Arial"/>
                <w:sz w:val="18"/>
                <w:szCs w:val="18"/>
              </w:rPr>
            </w:pPr>
            <w:r w:rsidRPr="009669FF">
              <w:rPr>
                <w:rFonts w:eastAsia="Arial" w:cs="Arial"/>
                <w:sz w:val="18"/>
                <w:szCs w:val="18"/>
                <w:lang w:val="en-GB"/>
              </w:rPr>
              <w:t>862</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301ADF3" w14:textId="4EB03F01">
            <w:pPr>
              <w:spacing w:before="0" w:line="240" w:lineRule="auto"/>
              <w:jc w:val="left"/>
              <w:rPr>
                <w:rFonts w:cs="Arial"/>
                <w:sz w:val="18"/>
                <w:szCs w:val="18"/>
              </w:rPr>
            </w:pPr>
            <w:r w:rsidRPr="009669FF">
              <w:rPr>
                <w:rFonts w:eastAsia="Arial" w:cs="Arial"/>
                <w:sz w:val="18"/>
                <w:szCs w:val="18"/>
                <w:lang w:val="en-GB"/>
              </w:rPr>
              <w:t>172</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3B989CC" w14:textId="6656877A">
            <w:pPr>
              <w:spacing w:before="0" w:line="240" w:lineRule="auto"/>
              <w:jc w:val="left"/>
              <w:rPr>
                <w:rFonts w:cs="Arial"/>
                <w:sz w:val="18"/>
                <w:szCs w:val="18"/>
              </w:rPr>
            </w:pPr>
            <w:r w:rsidRPr="009669FF">
              <w:rPr>
                <w:rFonts w:eastAsia="Arial" w:cs="Arial"/>
                <w:sz w:val="18"/>
                <w:szCs w:val="18"/>
                <w:lang w:val="en-GB"/>
              </w:rPr>
              <w:t>200</w:t>
            </w:r>
          </w:p>
        </w:tc>
      </w:tr>
      <w:tr w:rsidRPr="009669FF" w:rsidR="4B2B6C52" w:rsidTr="009669FF" w14:paraId="57271181" w14:textId="77777777">
        <w:trPr>
          <w:trHeight w:val="397"/>
        </w:trPr>
        <w:tc>
          <w:tcPr>
            <w:tcW w:w="112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90F840F" w14:textId="3AD27C59">
            <w:pPr>
              <w:spacing w:before="0" w:line="240" w:lineRule="auto"/>
              <w:jc w:val="left"/>
              <w:rPr>
                <w:rFonts w:cs="Arial"/>
                <w:sz w:val="18"/>
                <w:szCs w:val="18"/>
              </w:rPr>
            </w:pPr>
            <w:r w:rsidRPr="009669FF">
              <w:rPr>
                <w:rFonts w:eastAsia="Arial" w:cs="Arial"/>
                <w:sz w:val="18"/>
                <w:szCs w:val="18"/>
                <w:lang w:val="en-GB"/>
              </w:rPr>
              <w:t>D53</w:t>
            </w:r>
          </w:p>
        </w:tc>
        <w:tc>
          <w:tcPr>
            <w:tcW w:w="34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6F1897C" w14:textId="49C1D878">
            <w:pPr>
              <w:spacing w:before="0" w:line="240" w:lineRule="auto"/>
              <w:jc w:val="left"/>
              <w:rPr>
                <w:rFonts w:cs="Arial"/>
                <w:sz w:val="18"/>
                <w:szCs w:val="18"/>
              </w:rPr>
            </w:pPr>
            <w:r w:rsidRPr="009669FF">
              <w:rPr>
                <w:rFonts w:eastAsia="Arial" w:cs="Arial"/>
                <w:sz w:val="18"/>
                <w:szCs w:val="18"/>
                <w:lang w:val="en-GB"/>
              </w:rPr>
              <w:t>NaOH 0.1 M</w:t>
            </w:r>
          </w:p>
        </w:tc>
        <w:tc>
          <w:tcPr>
            <w:tcW w:w="70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97D714A" w14:textId="257B60EF">
            <w:pPr>
              <w:spacing w:before="0" w:line="240" w:lineRule="auto"/>
              <w:jc w:val="left"/>
              <w:rPr>
                <w:rFonts w:cs="Arial"/>
                <w:sz w:val="18"/>
                <w:szCs w:val="18"/>
              </w:rPr>
            </w:pPr>
            <w:r w:rsidRPr="009669FF">
              <w:rPr>
                <w:rFonts w:eastAsia="Arial" w:cs="Arial"/>
                <w:sz w:val="18"/>
                <w:szCs w:val="18"/>
                <w:lang w:val="en-GB"/>
              </w:rPr>
              <w:t>340</w:t>
            </w:r>
          </w:p>
        </w:tc>
        <w:tc>
          <w:tcPr>
            <w:tcW w:w="129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010AA4F" w14:textId="23F99C25">
            <w:pPr>
              <w:spacing w:before="0" w:line="240" w:lineRule="auto"/>
              <w:jc w:val="left"/>
              <w:rPr>
                <w:rFonts w:cs="Arial"/>
                <w:sz w:val="18"/>
                <w:szCs w:val="18"/>
              </w:rPr>
            </w:pPr>
            <w:r w:rsidRPr="009669FF">
              <w:rPr>
                <w:rFonts w:eastAsia="Arial" w:cs="Arial"/>
                <w:sz w:val="18"/>
                <w:szCs w:val="18"/>
                <w:lang w:val="en-GB"/>
              </w:rPr>
              <w:t>680</w:t>
            </w:r>
          </w:p>
        </w:tc>
        <w:tc>
          <w:tcPr>
            <w:tcW w:w="147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E33C745" w14:textId="10D4D2C4">
            <w:pPr>
              <w:spacing w:before="0" w:line="240" w:lineRule="auto"/>
              <w:jc w:val="left"/>
              <w:rPr>
                <w:rFonts w:cs="Arial"/>
                <w:sz w:val="18"/>
                <w:szCs w:val="18"/>
              </w:rPr>
            </w:pPr>
            <w:r w:rsidRPr="009669FF">
              <w:rPr>
                <w:rFonts w:eastAsia="Arial" w:cs="Arial"/>
                <w:sz w:val="18"/>
                <w:szCs w:val="18"/>
                <w:lang w:val="en-GB"/>
              </w:rPr>
              <w:t>136</w:t>
            </w:r>
          </w:p>
        </w:tc>
        <w:tc>
          <w:tcPr>
            <w:tcW w:w="103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28DAE64" w14:textId="70F73748">
            <w:pPr>
              <w:spacing w:before="0" w:line="240" w:lineRule="auto"/>
              <w:jc w:val="left"/>
              <w:rPr>
                <w:rFonts w:cs="Arial"/>
                <w:sz w:val="18"/>
                <w:szCs w:val="18"/>
              </w:rPr>
            </w:pPr>
            <w:r w:rsidRPr="009669FF">
              <w:rPr>
                <w:rFonts w:eastAsia="Arial" w:cs="Arial"/>
                <w:sz w:val="18"/>
                <w:szCs w:val="18"/>
                <w:lang w:val="en-GB"/>
              </w:rPr>
              <w:t>200</w:t>
            </w:r>
          </w:p>
        </w:tc>
      </w:tr>
    </w:tbl>
    <w:p w:rsidR="008E7586" w:rsidP="006049C5" w:rsidRDefault="00D659BA" w14:paraId="31F3CF43" w14:textId="3F4BDD4C">
      <w:pPr>
        <w:pStyle w:val="berschrift2"/>
      </w:pPr>
      <w:bookmarkStart w:name="_Toc94787050" w:id="260"/>
      <w:bookmarkStart w:name="_Toc95410091" w:id="261"/>
      <w:bookmarkStart w:name="_Toc96002269" w:id="262"/>
      <w:bookmarkStart w:name="_Toc96002656" w:id="263"/>
      <w:bookmarkStart w:name="_Toc96025244" w:id="264"/>
      <w:bookmarkStart w:name="_Toc96072217" w:id="265"/>
      <w:r>
        <w:t>Plant on a page</w:t>
      </w:r>
      <w:bookmarkEnd w:id="260"/>
      <w:bookmarkEnd w:id="261"/>
      <w:bookmarkEnd w:id="262"/>
      <w:bookmarkEnd w:id="263"/>
      <w:bookmarkEnd w:id="264"/>
      <w:bookmarkEnd w:id="265"/>
    </w:p>
    <w:p w:rsidR="00D659BA" w:rsidP="4B2B6C52" w:rsidRDefault="4B2B6C52" w14:paraId="456F065D" w14:textId="423889D3">
      <w:pPr>
        <w:rPr>
          <w:rFonts w:eastAsia="Arial" w:cs="Arial"/>
          <w:szCs w:val="22"/>
          <w:lang w:val="en-GB"/>
        </w:rPr>
      </w:pPr>
      <w:r w:rsidRPr="4B2B6C52">
        <w:rPr>
          <w:rFonts w:eastAsia="Arial" w:cs="Arial"/>
          <w:szCs w:val="22"/>
          <w:lang w:val="en-GB"/>
        </w:rPr>
        <w:t>Media and feed preparation has an important role in this process and especially for the upstream process that follows. The following volumes of media and feed</w:t>
      </w:r>
      <w:r w:rsidR="00B913A7">
        <w:rPr>
          <w:rFonts w:eastAsia="Arial" w:cs="Arial"/>
          <w:szCs w:val="22"/>
          <w:lang w:val="en-GB"/>
        </w:rPr>
        <w:t xml:space="preserve"> (see</w:t>
      </w:r>
      <w:r w:rsidR="00BF2470">
        <w:rPr>
          <w:rFonts w:eastAsia="Arial" w:cs="Arial"/>
          <w:szCs w:val="22"/>
          <w:lang w:val="en-GB"/>
        </w:rPr>
        <w:t xml:space="preserve"> </w:t>
      </w:r>
      <w:r w:rsidRPr="0013448A" w:rsidR="0013448A">
        <w:rPr>
          <w:rFonts w:eastAsia="Arial" w:cs="Arial"/>
          <w:szCs w:val="22"/>
          <w:lang w:val="en-GB"/>
        </w:rPr>
        <w:fldChar w:fldCharType="begin"/>
      </w:r>
      <w:r w:rsidRPr="0013448A" w:rsidR="0013448A">
        <w:rPr>
          <w:rFonts w:eastAsia="Arial" w:cs="Arial"/>
          <w:szCs w:val="22"/>
          <w:lang w:val="en-GB"/>
        </w:rPr>
        <w:instrText xml:space="preserve"> REF _Ref96000611 \h </w:instrText>
      </w:r>
      <w:r w:rsidR="0013448A">
        <w:rPr>
          <w:rFonts w:eastAsia="Arial" w:cs="Arial"/>
          <w:szCs w:val="22"/>
          <w:lang w:val="en-GB"/>
        </w:rPr>
        <w:instrText xml:space="preserve"> \* MERGEFORMAT </w:instrText>
      </w:r>
      <w:r w:rsidRPr="0013448A" w:rsidR="0013448A">
        <w:rPr>
          <w:rFonts w:eastAsia="Arial" w:cs="Arial"/>
          <w:szCs w:val="22"/>
          <w:lang w:val="en-GB"/>
        </w:rPr>
      </w:r>
      <w:r w:rsidRPr="0013448A" w:rsidR="0013448A">
        <w:rPr>
          <w:rFonts w:eastAsia="Arial" w:cs="Arial"/>
          <w:szCs w:val="22"/>
          <w:lang w:val="en-GB"/>
        </w:rPr>
        <w:fldChar w:fldCharType="separate"/>
      </w:r>
      <w:r w:rsidRPr="00B35361" w:rsidR="00B35361">
        <w:rPr>
          <w:szCs w:val="22"/>
          <w:lang w:val="en-US"/>
        </w:rPr>
        <w:t xml:space="preserve">Table </w:t>
      </w:r>
      <w:r w:rsidRPr="00B35361" w:rsidR="00B35361">
        <w:rPr>
          <w:noProof/>
          <w:szCs w:val="22"/>
          <w:lang w:val="en-US"/>
        </w:rPr>
        <w:t>13</w:t>
      </w:r>
      <w:r w:rsidRPr="0013448A" w:rsidR="0013448A">
        <w:rPr>
          <w:rFonts w:eastAsia="Arial" w:cs="Arial"/>
          <w:szCs w:val="22"/>
          <w:lang w:val="en-GB"/>
        </w:rPr>
        <w:fldChar w:fldCharType="end"/>
      </w:r>
      <w:r w:rsidRPr="0013448A" w:rsidR="00B913A7">
        <w:rPr>
          <w:rFonts w:eastAsia="Arial" w:cs="Arial"/>
          <w:szCs w:val="22"/>
          <w:lang w:val="en-GB"/>
        </w:rPr>
        <w:t>)</w:t>
      </w:r>
      <w:r w:rsidRPr="4B2B6C52">
        <w:rPr>
          <w:rFonts w:eastAsia="Arial" w:cs="Arial"/>
          <w:szCs w:val="22"/>
          <w:lang w:val="en-GB"/>
        </w:rPr>
        <w:t xml:space="preserve"> are required for the different bioreactors during the process:</w:t>
      </w:r>
    </w:p>
    <w:p w:rsidR="009669FF" w:rsidRDefault="009669FF" w14:paraId="4CF65030" w14:textId="6215C5AD">
      <w:pPr>
        <w:spacing w:before="0" w:after="160" w:line="259" w:lineRule="auto"/>
        <w:jc w:val="left"/>
        <w:rPr>
          <w:lang w:val="en-US"/>
        </w:rPr>
      </w:pPr>
      <w:r>
        <w:rPr>
          <w:lang w:val="en-US"/>
        </w:rPr>
        <w:br w:type="page"/>
      </w:r>
    </w:p>
    <w:p w:rsidRPr="00401A01" w:rsidR="00401A01" w:rsidP="00401A01" w:rsidRDefault="00401A01" w14:paraId="5EE42898" w14:textId="04AF7459">
      <w:pPr>
        <w:rPr>
          <w:sz w:val="18"/>
          <w:szCs w:val="18"/>
          <w:lang w:val="en-US"/>
        </w:rPr>
      </w:pPr>
      <w:bookmarkStart w:name="_Ref96000611" w:id="266"/>
      <w:bookmarkStart w:name="_Toc96066728" w:id="267"/>
      <w:r w:rsidRPr="00401A01">
        <w:rPr>
          <w:sz w:val="18"/>
          <w:szCs w:val="18"/>
          <w:lang w:val="en-US"/>
        </w:rPr>
        <w:lastRenderedPageBreak/>
        <w:t xml:space="preserve">Table </w:t>
      </w:r>
      <w:r w:rsidRPr="00401A01">
        <w:rPr>
          <w:sz w:val="18"/>
          <w:szCs w:val="18"/>
        </w:rPr>
        <w:fldChar w:fldCharType="begin"/>
      </w:r>
      <w:r w:rsidRPr="00401A01">
        <w:rPr>
          <w:sz w:val="18"/>
          <w:szCs w:val="18"/>
          <w:lang w:val="en-US"/>
        </w:rPr>
        <w:instrText xml:space="preserve"> SEQ Table \* ARABIC </w:instrText>
      </w:r>
      <w:r w:rsidRPr="00401A01">
        <w:rPr>
          <w:sz w:val="18"/>
          <w:szCs w:val="18"/>
        </w:rPr>
        <w:fldChar w:fldCharType="separate"/>
      </w:r>
      <w:r w:rsidR="00B35361">
        <w:rPr>
          <w:noProof/>
          <w:sz w:val="18"/>
          <w:szCs w:val="18"/>
          <w:lang w:val="en-US"/>
        </w:rPr>
        <w:t>13</w:t>
      </w:r>
      <w:r w:rsidRPr="00401A01">
        <w:rPr>
          <w:sz w:val="18"/>
          <w:szCs w:val="18"/>
        </w:rPr>
        <w:fldChar w:fldCharType="end"/>
      </w:r>
      <w:bookmarkEnd w:id="266"/>
      <w:r w:rsidRPr="00401A01">
        <w:rPr>
          <w:sz w:val="18"/>
          <w:szCs w:val="18"/>
          <w:lang w:val="en-US"/>
        </w:rPr>
        <w:t xml:space="preserve">: </w:t>
      </w:r>
      <w:r w:rsidRPr="00401A01">
        <w:rPr>
          <w:rFonts w:eastAsia="Arial" w:cs="Arial"/>
          <w:sz w:val="18"/>
          <w:szCs w:val="18"/>
          <w:lang w:val="en-GB"/>
        </w:rPr>
        <w:t>Volume data for medium and feed for the entire process</w:t>
      </w:r>
      <w:bookmarkEnd w:id="267"/>
    </w:p>
    <w:tbl>
      <w:tblPr>
        <w:tblStyle w:val="Tabellenraster"/>
        <w:tblW w:w="0" w:type="auto"/>
        <w:tblBorders>
          <w:top w:val="none" w:color="auto" w:sz="0" w:space="0"/>
          <w:left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3818"/>
        <w:gridCol w:w="2835"/>
        <w:gridCol w:w="2557"/>
      </w:tblGrid>
      <w:tr w:rsidRPr="009669FF" w:rsidR="4B2B6C52" w:rsidTr="009669FF" w14:paraId="14C0461D" w14:textId="77777777">
        <w:trPr>
          <w:trHeight w:val="397"/>
        </w:trPr>
        <w:tc>
          <w:tcPr>
            <w:tcW w:w="3818" w:type="dxa"/>
            <w:tcBorders>
              <w:bottom w:val="single" w:color="auto" w:sz="4" w:space="0"/>
            </w:tcBorders>
            <w:vAlign w:val="center"/>
          </w:tcPr>
          <w:p w:rsidRPr="009669FF" w:rsidR="4B2B6C52" w:rsidP="009669FF" w:rsidRDefault="4B2B6C52" w14:paraId="3AE73A41" w14:textId="2A6F9DBB">
            <w:pPr>
              <w:spacing w:before="0" w:line="240" w:lineRule="auto"/>
              <w:jc w:val="left"/>
              <w:rPr>
                <w:b/>
                <w:sz w:val="18"/>
                <w:szCs w:val="18"/>
              </w:rPr>
            </w:pPr>
            <w:r w:rsidRPr="009669FF">
              <w:rPr>
                <w:rFonts w:eastAsia="Arial" w:cs="Arial"/>
                <w:b/>
                <w:sz w:val="18"/>
                <w:szCs w:val="18"/>
              </w:rPr>
              <w:t>Bioreactor</w:t>
            </w:r>
          </w:p>
        </w:tc>
        <w:tc>
          <w:tcPr>
            <w:tcW w:w="2835" w:type="dxa"/>
            <w:tcBorders>
              <w:bottom w:val="single" w:color="auto" w:sz="4" w:space="0"/>
            </w:tcBorders>
            <w:vAlign w:val="center"/>
          </w:tcPr>
          <w:p w:rsidRPr="009669FF" w:rsidR="4B2B6C52" w:rsidP="009669FF" w:rsidRDefault="4B2B6C52" w14:paraId="4FB4E075" w14:textId="158D830F">
            <w:pPr>
              <w:spacing w:before="0" w:line="240" w:lineRule="auto"/>
              <w:jc w:val="left"/>
              <w:rPr>
                <w:sz w:val="18"/>
                <w:szCs w:val="18"/>
              </w:rPr>
            </w:pPr>
            <w:r w:rsidRPr="009669FF">
              <w:rPr>
                <w:rFonts w:eastAsia="Arial" w:cs="Arial"/>
                <w:b/>
                <w:sz w:val="18"/>
                <w:szCs w:val="18"/>
              </w:rPr>
              <w:t xml:space="preserve">Media </w:t>
            </w:r>
            <w:r w:rsidRPr="009669FF">
              <w:rPr>
                <w:rFonts w:eastAsia="Arial" w:cs="Arial"/>
                <w:sz w:val="18"/>
                <w:szCs w:val="18"/>
              </w:rPr>
              <w:t>Volume/batch [L]</w:t>
            </w:r>
          </w:p>
        </w:tc>
        <w:tc>
          <w:tcPr>
            <w:tcW w:w="2557" w:type="dxa"/>
            <w:tcBorders>
              <w:bottom w:val="single" w:color="auto" w:sz="4" w:space="0"/>
            </w:tcBorders>
            <w:vAlign w:val="center"/>
          </w:tcPr>
          <w:p w:rsidRPr="009669FF" w:rsidR="4B2B6C52" w:rsidP="009669FF" w:rsidRDefault="4B2B6C52" w14:paraId="70F6B74A" w14:textId="3B4A6528">
            <w:pPr>
              <w:spacing w:before="0" w:line="240" w:lineRule="auto"/>
              <w:jc w:val="left"/>
              <w:rPr>
                <w:sz w:val="18"/>
                <w:szCs w:val="18"/>
              </w:rPr>
            </w:pPr>
            <w:r w:rsidRPr="009669FF">
              <w:rPr>
                <w:rFonts w:eastAsia="Arial" w:cs="Arial"/>
                <w:b/>
                <w:sz w:val="18"/>
                <w:szCs w:val="18"/>
              </w:rPr>
              <w:t xml:space="preserve">Feed </w:t>
            </w:r>
            <w:r w:rsidRPr="009669FF">
              <w:rPr>
                <w:rFonts w:eastAsia="Arial" w:cs="Arial"/>
                <w:sz w:val="18"/>
                <w:szCs w:val="18"/>
              </w:rPr>
              <w:t>Volume/batch [L]</w:t>
            </w:r>
          </w:p>
        </w:tc>
      </w:tr>
      <w:tr w:rsidRPr="009669FF" w:rsidR="4B2B6C52" w:rsidTr="009669FF" w14:paraId="4B2E8926" w14:textId="77777777">
        <w:trPr>
          <w:trHeight w:val="397"/>
        </w:trPr>
        <w:tc>
          <w:tcPr>
            <w:tcW w:w="3818" w:type="dxa"/>
            <w:tcBorders>
              <w:top w:val="single" w:color="auto" w:sz="4" w:space="0"/>
            </w:tcBorders>
            <w:vAlign w:val="center"/>
          </w:tcPr>
          <w:p w:rsidRPr="009669FF" w:rsidR="4B2B6C52" w:rsidP="009669FF" w:rsidRDefault="4B2B6C52" w14:paraId="71328026" w14:textId="332B76E0">
            <w:pPr>
              <w:spacing w:before="0" w:line="240" w:lineRule="auto"/>
              <w:jc w:val="left"/>
              <w:rPr>
                <w:sz w:val="18"/>
                <w:szCs w:val="18"/>
              </w:rPr>
            </w:pPr>
            <w:r w:rsidRPr="009669FF">
              <w:rPr>
                <w:rFonts w:eastAsia="Arial" w:cs="Arial"/>
                <w:sz w:val="18"/>
                <w:szCs w:val="18"/>
              </w:rPr>
              <w:t>Seed Bioreactor 1</w:t>
            </w:r>
          </w:p>
        </w:tc>
        <w:tc>
          <w:tcPr>
            <w:tcW w:w="2835" w:type="dxa"/>
            <w:tcBorders>
              <w:top w:val="single" w:color="auto" w:sz="4" w:space="0"/>
            </w:tcBorders>
            <w:vAlign w:val="center"/>
          </w:tcPr>
          <w:p w:rsidRPr="009669FF" w:rsidR="4B2B6C52" w:rsidP="009669FF" w:rsidRDefault="4B2B6C52" w14:paraId="3F4D5D62" w14:textId="2350AB06">
            <w:pPr>
              <w:spacing w:before="0" w:line="240" w:lineRule="auto"/>
              <w:jc w:val="left"/>
              <w:rPr>
                <w:sz w:val="18"/>
                <w:szCs w:val="18"/>
              </w:rPr>
            </w:pPr>
            <w:r w:rsidRPr="009669FF">
              <w:rPr>
                <w:rFonts w:eastAsia="Arial" w:cs="Arial"/>
                <w:sz w:val="18"/>
                <w:szCs w:val="18"/>
              </w:rPr>
              <w:t>16</w:t>
            </w:r>
          </w:p>
        </w:tc>
        <w:tc>
          <w:tcPr>
            <w:tcW w:w="2557" w:type="dxa"/>
            <w:tcBorders>
              <w:top w:val="single" w:color="auto" w:sz="4" w:space="0"/>
            </w:tcBorders>
            <w:vAlign w:val="center"/>
          </w:tcPr>
          <w:p w:rsidRPr="009669FF" w:rsidR="4B2B6C52" w:rsidP="009669FF" w:rsidRDefault="4B2B6C52" w14:paraId="293A2056" w14:textId="5ACDEC61">
            <w:pPr>
              <w:spacing w:before="0" w:line="240" w:lineRule="auto"/>
              <w:jc w:val="left"/>
              <w:rPr>
                <w:sz w:val="18"/>
                <w:szCs w:val="18"/>
              </w:rPr>
            </w:pPr>
            <w:r w:rsidRPr="009669FF">
              <w:rPr>
                <w:rFonts w:eastAsia="Arial" w:cs="Arial"/>
                <w:sz w:val="18"/>
                <w:szCs w:val="18"/>
              </w:rPr>
              <w:t>4</w:t>
            </w:r>
          </w:p>
        </w:tc>
      </w:tr>
      <w:tr w:rsidRPr="009669FF" w:rsidR="4B2B6C52" w:rsidTr="009669FF" w14:paraId="0AEA13AA" w14:textId="77777777">
        <w:trPr>
          <w:trHeight w:val="397"/>
        </w:trPr>
        <w:tc>
          <w:tcPr>
            <w:tcW w:w="3818" w:type="dxa"/>
            <w:tcBorders>
              <w:bottom w:val="nil"/>
            </w:tcBorders>
            <w:vAlign w:val="center"/>
          </w:tcPr>
          <w:p w:rsidRPr="009669FF" w:rsidR="4B2B6C52" w:rsidP="009669FF" w:rsidRDefault="4B2B6C52" w14:paraId="6CC01F72" w14:textId="585ECAD5">
            <w:pPr>
              <w:spacing w:before="0" w:line="240" w:lineRule="auto"/>
              <w:jc w:val="left"/>
              <w:rPr>
                <w:sz w:val="18"/>
                <w:szCs w:val="18"/>
              </w:rPr>
            </w:pPr>
            <w:r w:rsidRPr="009669FF">
              <w:rPr>
                <w:rFonts w:eastAsia="Arial" w:cs="Arial"/>
                <w:sz w:val="18"/>
                <w:szCs w:val="18"/>
              </w:rPr>
              <w:t>Seed Bioreactor 2</w:t>
            </w:r>
          </w:p>
        </w:tc>
        <w:tc>
          <w:tcPr>
            <w:tcW w:w="2835" w:type="dxa"/>
            <w:tcBorders>
              <w:bottom w:val="nil"/>
            </w:tcBorders>
            <w:vAlign w:val="center"/>
          </w:tcPr>
          <w:p w:rsidRPr="009669FF" w:rsidR="4B2B6C52" w:rsidP="009669FF" w:rsidRDefault="4B2B6C52" w14:paraId="6AFE6043" w14:textId="7ECF7C5B">
            <w:pPr>
              <w:spacing w:before="0" w:line="240" w:lineRule="auto"/>
              <w:jc w:val="left"/>
              <w:rPr>
                <w:sz w:val="18"/>
                <w:szCs w:val="18"/>
              </w:rPr>
            </w:pPr>
            <w:r w:rsidRPr="009669FF">
              <w:rPr>
                <w:rFonts w:eastAsia="Arial" w:cs="Arial"/>
                <w:sz w:val="18"/>
                <w:szCs w:val="18"/>
              </w:rPr>
              <w:t>160</w:t>
            </w:r>
          </w:p>
        </w:tc>
        <w:tc>
          <w:tcPr>
            <w:tcW w:w="2557" w:type="dxa"/>
            <w:tcBorders>
              <w:bottom w:val="nil"/>
            </w:tcBorders>
            <w:vAlign w:val="center"/>
          </w:tcPr>
          <w:p w:rsidRPr="009669FF" w:rsidR="4B2B6C52" w:rsidP="009669FF" w:rsidRDefault="4B2B6C52" w14:paraId="411B3513" w14:textId="3E5C2756">
            <w:pPr>
              <w:spacing w:before="0" w:line="240" w:lineRule="auto"/>
              <w:jc w:val="left"/>
              <w:rPr>
                <w:sz w:val="18"/>
                <w:szCs w:val="18"/>
              </w:rPr>
            </w:pPr>
            <w:r w:rsidRPr="009669FF">
              <w:rPr>
                <w:rFonts w:eastAsia="Arial" w:cs="Arial"/>
                <w:sz w:val="18"/>
                <w:szCs w:val="18"/>
              </w:rPr>
              <w:t>40</w:t>
            </w:r>
          </w:p>
        </w:tc>
      </w:tr>
      <w:tr w:rsidRPr="009669FF" w:rsidR="4B2B6C52" w:rsidTr="009669FF" w14:paraId="1BD81CB5" w14:textId="77777777">
        <w:trPr>
          <w:trHeight w:val="397"/>
        </w:trPr>
        <w:tc>
          <w:tcPr>
            <w:tcW w:w="3818" w:type="dxa"/>
            <w:tcBorders>
              <w:bottom w:val="single" w:color="auto" w:sz="4" w:space="0"/>
            </w:tcBorders>
            <w:vAlign w:val="center"/>
          </w:tcPr>
          <w:p w:rsidRPr="009669FF" w:rsidR="4B2B6C52" w:rsidP="009669FF" w:rsidRDefault="4B2B6C52" w14:paraId="736878BA" w14:textId="43CE1F07">
            <w:pPr>
              <w:spacing w:before="0" w:line="240" w:lineRule="auto"/>
              <w:jc w:val="left"/>
              <w:rPr>
                <w:sz w:val="18"/>
                <w:szCs w:val="18"/>
              </w:rPr>
            </w:pPr>
            <w:r w:rsidRPr="009669FF">
              <w:rPr>
                <w:rFonts w:eastAsia="Arial" w:cs="Arial"/>
                <w:sz w:val="18"/>
                <w:szCs w:val="18"/>
              </w:rPr>
              <w:t>Production Bioreactor</w:t>
            </w:r>
          </w:p>
        </w:tc>
        <w:tc>
          <w:tcPr>
            <w:tcW w:w="2835" w:type="dxa"/>
            <w:tcBorders>
              <w:bottom w:val="single" w:color="auto" w:sz="4" w:space="0"/>
            </w:tcBorders>
            <w:vAlign w:val="center"/>
          </w:tcPr>
          <w:p w:rsidRPr="009669FF" w:rsidR="4B2B6C52" w:rsidP="009669FF" w:rsidRDefault="4B2B6C52" w14:paraId="08296B18" w14:textId="1A98A923">
            <w:pPr>
              <w:spacing w:before="0" w:line="240" w:lineRule="auto"/>
              <w:jc w:val="left"/>
              <w:rPr>
                <w:sz w:val="18"/>
                <w:szCs w:val="18"/>
              </w:rPr>
            </w:pPr>
            <w:r w:rsidRPr="009669FF">
              <w:rPr>
                <w:rFonts w:eastAsia="Arial" w:cs="Arial"/>
                <w:sz w:val="18"/>
                <w:szCs w:val="18"/>
              </w:rPr>
              <w:t>3x 1</w:t>
            </w:r>
            <w:r w:rsidRPr="009669FF" w:rsidR="00D12537">
              <w:rPr>
                <w:rFonts w:eastAsia="Arial" w:cs="Arial"/>
                <w:sz w:val="18"/>
                <w:szCs w:val="18"/>
              </w:rPr>
              <w:t>’</w:t>
            </w:r>
            <w:r w:rsidRPr="009669FF">
              <w:rPr>
                <w:rFonts w:eastAsia="Arial" w:cs="Arial"/>
                <w:sz w:val="18"/>
                <w:szCs w:val="18"/>
              </w:rPr>
              <w:t>600</w:t>
            </w:r>
          </w:p>
        </w:tc>
        <w:tc>
          <w:tcPr>
            <w:tcW w:w="2557" w:type="dxa"/>
            <w:tcBorders>
              <w:bottom w:val="single" w:color="auto" w:sz="4" w:space="0"/>
            </w:tcBorders>
            <w:vAlign w:val="center"/>
          </w:tcPr>
          <w:p w:rsidRPr="009669FF" w:rsidR="4B2B6C52" w:rsidP="009669FF" w:rsidRDefault="4B2B6C52" w14:paraId="560569DA" w14:textId="09F1FA4A">
            <w:pPr>
              <w:spacing w:before="0" w:line="240" w:lineRule="auto"/>
              <w:jc w:val="left"/>
              <w:rPr>
                <w:sz w:val="18"/>
                <w:szCs w:val="18"/>
              </w:rPr>
            </w:pPr>
            <w:r w:rsidRPr="009669FF">
              <w:rPr>
                <w:rFonts w:eastAsia="Arial" w:cs="Arial"/>
                <w:sz w:val="18"/>
                <w:szCs w:val="18"/>
              </w:rPr>
              <w:t>3x 400</w:t>
            </w:r>
          </w:p>
        </w:tc>
      </w:tr>
    </w:tbl>
    <w:p w:rsidR="003778F6" w:rsidP="003778F6" w:rsidRDefault="003778F6" w14:paraId="57ADB68A" w14:textId="77777777">
      <w:pPr>
        <w:rPr>
          <w:rFonts w:eastAsia="Arial" w:cs="Arial"/>
          <w:szCs w:val="22"/>
          <w:lang w:val="en-GB"/>
        </w:rPr>
      </w:pPr>
    </w:p>
    <w:p w:rsidRPr="003778F6" w:rsidR="00D659BA" w:rsidP="4B2B6C52" w:rsidRDefault="003778F6" w14:paraId="10349393" w14:textId="62BF73AA">
      <w:pPr>
        <w:rPr>
          <w:rFonts w:eastAsia="Arial"/>
          <w:lang w:val="en-US"/>
        </w:rPr>
      </w:pPr>
      <w:r>
        <w:rPr>
          <w:rFonts w:eastAsia="Arial" w:cs="Arial"/>
          <w:noProof/>
          <w:szCs w:val="22"/>
          <w:lang w:val="en-GB"/>
        </w:rPr>
        <mc:AlternateContent>
          <mc:Choice Requires="wpg">
            <w:drawing>
              <wp:anchor distT="0" distB="0" distL="114300" distR="114300" simplePos="0" relativeHeight="251658247" behindDoc="0" locked="0" layoutInCell="1" allowOverlap="1" wp14:anchorId="69A2C30F" wp14:editId="3A5F5943">
                <wp:simplePos x="0" y="0"/>
                <wp:positionH relativeFrom="column">
                  <wp:posOffset>-1633</wp:posOffset>
                </wp:positionH>
                <wp:positionV relativeFrom="paragraph">
                  <wp:posOffset>3084</wp:posOffset>
                </wp:positionV>
                <wp:extent cx="6120130" cy="5263515"/>
                <wp:effectExtent l="0" t="0" r="0" b="0"/>
                <wp:wrapSquare wrapText="bothSides"/>
                <wp:docPr id="44" name="Gruppieren 44"/>
                <wp:cNvGraphicFramePr/>
                <a:graphic xmlns:a="http://schemas.openxmlformats.org/drawingml/2006/main">
                  <a:graphicData uri="http://schemas.microsoft.com/office/word/2010/wordprocessingGroup">
                    <wpg:wgp>
                      <wpg:cNvGrpSpPr/>
                      <wpg:grpSpPr>
                        <a:xfrm>
                          <a:off x="0" y="0"/>
                          <a:ext cx="6120130" cy="5263515"/>
                          <a:chOff x="0" y="0"/>
                          <a:chExt cx="6120130" cy="5263515"/>
                        </a:xfrm>
                      </wpg:grpSpPr>
                      <pic:pic xmlns:pic="http://schemas.openxmlformats.org/drawingml/2006/picture">
                        <pic:nvPicPr>
                          <pic:cNvPr id="42" name="Grafik 42"/>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6120130" cy="4932680"/>
                          </a:xfrm>
                          <a:prstGeom prst="rect">
                            <a:avLst/>
                          </a:prstGeom>
                        </pic:spPr>
                      </pic:pic>
                      <wps:wsp>
                        <wps:cNvPr id="43" name="Textfeld 43"/>
                        <wps:cNvSpPr txBox="1"/>
                        <wps:spPr>
                          <a:xfrm>
                            <a:off x="0" y="4985385"/>
                            <a:ext cx="6120130" cy="278130"/>
                          </a:xfrm>
                          <a:prstGeom prst="rect">
                            <a:avLst/>
                          </a:prstGeom>
                          <a:solidFill>
                            <a:prstClr val="white"/>
                          </a:solidFill>
                          <a:ln>
                            <a:noFill/>
                          </a:ln>
                        </wps:spPr>
                        <wps:txbx>
                          <w:txbxContent>
                            <w:p w:rsidRPr="005F0769" w:rsidR="003778F6" w:rsidP="003778F6" w:rsidRDefault="003778F6" w14:paraId="000385E0" w14:textId="0BD5FE7E">
                              <w:pPr>
                                <w:pStyle w:val="Beschriftung"/>
                                <w:rPr>
                                  <w:rFonts w:eastAsia="Arial" w:cs="Arial"/>
                                  <w:lang w:val="en-GB"/>
                                </w:rPr>
                              </w:pPr>
                              <w:bookmarkStart w:name="_Ref96022854" w:id="268"/>
                              <w:bookmarkStart w:name="_Toc96025283" w:id="269"/>
                              <w:bookmarkStart w:name="_Toc96072183" w:id="270"/>
                              <w:r w:rsidRPr="00942D14">
                                <w:rPr>
                                  <w:lang w:val="en-GB"/>
                                </w:rPr>
                                <w:t xml:space="preserve">Figure </w:t>
                              </w:r>
                              <w:r>
                                <w:fldChar w:fldCharType="begin"/>
                              </w:r>
                              <w:r w:rsidRPr="00BC3C1A">
                                <w:rPr>
                                  <w:lang w:val="en-GB"/>
                                </w:rPr>
                                <w:instrText xml:space="preserve"> SEQ Figure \* ARABIC </w:instrText>
                              </w:r>
                              <w:r>
                                <w:fldChar w:fldCharType="separate"/>
                              </w:r>
                              <w:r w:rsidR="00B35361">
                                <w:rPr>
                                  <w:noProof/>
                                  <w:lang w:val="en-GB"/>
                                </w:rPr>
                                <w:t>18</w:t>
                              </w:r>
                              <w:r>
                                <w:fldChar w:fldCharType="end"/>
                              </w:r>
                              <w:bookmarkEnd w:id="268"/>
                              <w:r w:rsidRPr="00BC3C1A" w:rsidR="00BC3C1A">
                                <w:rPr>
                                  <w:lang w:val="en-GB"/>
                                </w:rPr>
                                <w:t>:</w:t>
                              </w:r>
                              <w:r w:rsidRPr="00942D14" w:rsidR="00942D14">
                                <w:rPr>
                                  <w:lang w:val="en-GB"/>
                                </w:rPr>
                                <w:t xml:space="preserve"> Plant on a page of media and feed preparation for the USP. Image created with Visio</w:t>
                              </w:r>
                              <w:r w:rsidRPr="00942D14" w:rsidR="00942D14">
                                <w:rPr>
                                  <w:vertAlign w:val="superscript"/>
                                  <w:lang w:val="en-GB"/>
                                </w:rPr>
                                <w:t>®</w:t>
                              </w:r>
                              <w:r w:rsidRPr="00942D14" w:rsidR="00942D14">
                                <w:rPr>
                                  <w:lang w:val="en-GB"/>
                                </w:rPr>
                                <w:t>.</w:t>
                              </w:r>
                              <w:bookmarkEnd w:id="269"/>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67BA1A94">
              <v:group id="Gruppieren 44" style="position:absolute;left:0;text-align:left;margin-left:-.15pt;margin-top:.25pt;width:481.9pt;height:414.45pt;z-index:251658247;mso-position-horizontal-relative:text;mso-position-vertical-relative:text" coordsize="61201,52635" o:spid="_x0000_s1031" w14:anchorId="69A2C30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Grafik 42" style="position:absolute;width:61201;height:49326;visibility:visible;mso-wrap-style:square" o:spid="_x0000_s103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">
                  <v:imagedata o:title="" r:id="rId89"/>
                </v:shape>
                <v:shapetype id="_x0000_t202" coordsize="21600,21600" o:spt="202" path="m,l,21600r21600,l21600,xe">
                  <v:stroke joinstyle="miter"/>
                  <v:path gradientshapeok="t" o:connecttype="rect"/>
                </v:shapetype>
                <v:shape id="Textfeld 43" style="position:absolute;top:49853;width:61201;height:2782;visibility:visible;mso-wrap-style:square;v-text-anchor:top" o:spid="_x0000_s1033"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v:textbox style="mso-fit-shape-to-text:t" inset="0,0,0,0">
                    <w:txbxContent>
                      <w:p w:rsidRPr="005F0769" w:rsidR="003778F6" w:rsidP="003778F6" w:rsidRDefault="003778F6" w14:paraId="790D3817" w14:textId="0BD5FE7E">
                        <w:pPr>
                          <w:pStyle w:val="Beschriftung"/>
                          <w:rPr>
                            <w:rFonts w:eastAsia="Arial" w:cs="Arial"/>
                            <w:lang w:val="en-GB"/>
                          </w:rPr>
                        </w:pPr>
                        <w:r w:rsidRPr="00942D14">
                          <w:rPr>
                            <w:lang w:val="en-GB"/>
                          </w:rPr>
                          <w:t xml:space="preserve">Figure </w:t>
                        </w:r>
                        <w:r>
                          <w:fldChar w:fldCharType="begin"/>
                        </w:r>
                        <w:r w:rsidRPr="00BC3C1A">
                          <w:rPr>
                            <w:lang w:val="en-GB"/>
                          </w:rPr>
                          <w:instrText xml:space="preserve"> SEQ Figure \* ARABIC </w:instrText>
                        </w:r>
                        <w:r>
                          <w:fldChar w:fldCharType="separate"/>
                        </w:r>
                        <w:r w:rsidR="00B35361">
                          <w:rPr>
                            <w:noProof/>
                            <w:lang w:val="en-GB"/>
                          </w:rPr>
                          <w:t>18</w:t>
                        </w:r>
                        <w:r>
                          <w:fldChar w:fldCharType="end"/>
                        </w:r>
                        <w:r w:rsidRPr="00BC3C1A" w:rsidR="00BC3C1A">
                          <w:rPr>
                            <w:lang w:val="en-GB"/>
                          </w:rPr>
                          <w:t>:</w:t>
                        </w:r>
                        <w:r w:rsidRPr="00942D14" w:rsidR="00942D14">
                          <w:rPr>
                            <w:lang w:val="en-GB"/>
                          </w:rPr>
                          <w:t xml:space="preserve"> Plant on a page of media and feed preparation for the USP. Image created with Visio</w:t>
                        </w:r>
                        <w:r w:rsidRPr="00942D14" w:rsidR="00942D14">
                          <w:rPr>
                            <w:vertAlign w:val="superscript"/>
                            <w:lang w:val="en-GB"/>
                          </w:rPr>
                          <w:t>®</w:t>
                        </w:r>
                        <w:r w:rsidRPr="00942D14" w:rsidR="00942D14">
                          <w:rPr>
                            <w:lang w:val="en-GB"/>
                          </w:rPr>
                          <w:t>.</w:t>
                        </w:r>
                      </w:p>
                    </w:txbxContent>
                  </v:textbox>
                </v:shape>
                <w10:wrap type="square"/>
              </v:group>
            </w:pict>
          </mc:Fallback>
        </mc:AlternateContent>
      </w:r>
      <w:r w:rsidRPr="4B2B6C52" w:rsidR="4B2B6C52">
        <w:rPr>
          <w:rFonts w:eastAsia="Arial" w:cs="Arial"/>
          <w:szCs w:val="22"/>
          <w:lang w:val="en-GB"/>
        </w:rPr>
        <w:t xml:space="preserve">The medium and feed are prepared in stirred tanks and then distributed into transportable bags, where each bioreactor in the upstream process receives the corresponding volume size. The plant on a page is showed on </w:t>
      </w:r>
      <w:r w:rsidR="00942D14">
        <w:rPr>
          <w:rFonts w:eastAsia="Arial" w:cs="Arial"/>
          <w:szCs w:val="22"/>
          <w:lang w:val="en-GB"/>
        </w:rPr>
        <w:fldChar w:fldCharType="begin"/>
      </w:r>
      <w:r w:rsidR="00942D14">
        <w:rPr>
          <w:rFonts w:eastAsia="Arial" w:cs="Arial"/>
          <w:szCs w:val="22"/>
          <w:lang w:val="en-GB"/>
        </w:rPr>
        <w:instrText xml:space="preserve"> REF _Ref96022854 \h </w:instrText>
      </w:r>
      <w:r w:rsidR="00942D14">
        <w:rPr>
          <w:rFonts w:eastAsia="Arial" w:cs="Arial"/>
          <w:szCs w:val="22"/>
          <w:lang w:val="en-GB"/>
        </w:rPr>
      </w:r>
      <w:r w:rsidR="00942D14">
        <w:rPr>
          <w:rFonts w:eastAsia="Arial" w:cs="Arial"/>
          <w:szCs w:val="22"/>
          <w:lang w:val="en-GB"/>
        </w:rPr>
        <w:fldChar w:fldCharType="separate"/>
      </w:r>
      <w:r w:rsidRPr="00942D14" w:rsidR="00B35361">
        <w:rPr>
          <w:lang w:val="en-GB"/>
        </w:rPr>
        <w:t xml:space="preserve">Figure </w:t>
      </w:r>
      <w:r w:rsidR="00B35361">
        <w:rPr>
          <w:noProof/>
          <w:lang w:val="en-GB"/>
        </w:rPr>
        <w:t>18</w:t>
      </w:r>
      <w:r w:rsidR="00942D14">
        <w:rPr>
          <w:rFonts w:eastAsia="Arial" w:cs="Arial"/>
          <w:szCs w:val="22"/>
          <w:lang w:val="en-GB"/>
        </w:rPr>
        <w:fldChar w:fldCharType="end"/>
      </w:r>
      <w:r w:rsidRPr="004D15FA" w:rsidR="00690A3F">
        <w:rPr>
          <w:rFonts w:eastAsia="Arial" w:cs="Arial"/>
          <w:szCs w:val="22"/>
          <w:lang w:val="en-GB"/>
        </w:rPr>
        <w:t>.</w:t>
      </w:r>
    </w:p>
    <w:p w:rsidR="4B2B6C52" w:rsidP="4B2B6C52" w:rsidRDefault="4B2B6C52" w14:paraId="2BB0E12F" w14:textId="195EB686">
      <w:pPr>
        <w:rPr>
          <w:rFonts w:eastAsia="Arial" w:cs="Arial"/>
          <w:szCs w:val="22"/>
          <w:lang w:val="en-GB"/>
        </w:rPr>
      </w:pPr>
      <w:r w:rsidRPr="4B2B6C52">
        <w:rPr>
          <w:rFonts w:eastAsia="Arial" w:cs="Arial"/>
          <w:szCs w:val="22"/>
          <w:lang w:val="en-GB"/>
        </w:rPr>
        <w:t xml:space="preserve">Based on the calculations for the buffer preparation, a plant on a page </w:t>
      </w:r>
      <w:r>
        <w:rPr>
          <w:rFonts w:eastAsia="Arial" w:cs="Arial"/>
          <w:szCs w:val="22"/>
          <w:lang w:val="en-GB"/>
        </w:rPr>
        <w:t>(</w:t>
      </w:r>
      <w:r w:rsidR="00AE4CCF">
        <w:rPr>
          <w:rFonts w:eastAsia="Arial" w:cs="Arial"/>
          <w:szCs w:val="22"/>
          <w:lang w:val="en-GB"/>
        </w:rPr>
        <w:t xml:space="preserve">seen in </w:t>
      </w:r>
      <w:r w:rsidR="00394DE8">
        <w:rPr>
          <w:rFonts w:eastAsia="Arial" w:cs="Arial"/>
          <w:szCs w:val="22"/>
          <w:lang w:val="en-GB"/>
        </w:rPr>
        <w:fldChar w:fldCharType="begin"/>
      </w:r>
      <w:r w:rsidR="00394DE8">
        <w:rPr>
          <w:rFonts w:eastAsia="Arial" w:cs="Arial"/>
          <w:szCs w:val="22"/>
          <w:lang w:val="en-GB"/>
        </w:rPr>
        <w:instrText xml:space="preserve"> REF _Ref96023051 \h </w:instrText>
      </w:r>
      <w:r w:rsidR="00394DE8">
        <w:rPr>
          <w:rFonts w:eastAsia="Arial" w:cs="Arial"/>
          <w:szCs w:val="22"/>
          <w:lang w:val="en-GB"/>
        </w:rPr>
      </w:r>
      <w:r w:rsidR="00394DE8">
        <w:rPr>
          <w:rFonts w:eastAsia="Arial" w:cs="Arial"/>
          <w:szCs w:val="22"/>
          <w:lang w:val="en-GB"/>
        </w:rPr>
        <w:fldChar w:fldCharType="separate"/>
      </w:r>
      <w:r w:rsidRPr="00394DE8" w:rsidR="00B35361">
        <w:rPr>
          <w:lang w:val="en-GB"/>
        </w:rPr>
        <w:t xml:space="preserve">Figure </w:t>
      </w:r>
      <w:r w:rsidR="00B35361">
        <w:rPr>
          <w:noProof/>
          <w:lang w:val="en-GB"/>
        </w:rPr>
        <w:t>19</w:t>
      </w:r>
      <w:r w:rsidR="00394DE8">
        <w:rPr>
          <w:rFonts w:eastAsia="Arial" w:cs="Arial"/>
          <w:szCs w:val="22"/>
          <w:lang w:val="en-GB"/>
        </w:rPr>
        <w:fldChar w:fldCharType="end"/>
      </w:r>
      <w:r w:rsidR="00103A64">
        <w:rPr>
          <w:rFonts w:eastAsia="Arial" w:cs="Arial"/>
          <w:szCs w:val="22"/>
          <w:lang w:val="en-GB"/>
        </w:rPr>
        <w:t>)</w:t>
      </w:r>
      <w:r w:rsidRPr="4B2B6C52">
        <w:rPr>
          <w:rFonts w:eastAsia="Arial" w:cs="Arial"/>
          <w:szCs w:val="22"/>
          <w:lang w:val="en-GB"/>
        </w:rPr>
        <w:t xml:space="preserve"> was designed. Each buffer concentrate is produced in a large production reactor and then stored in a tank. The transport of the buffers to the DSP takes place through the inline dilution system. Buffer D5, D13 and D18 are transported through transportable bags and all other buffers through hard pipes.</w:t>
      </w:r>
    </w:p>
    <w:p w:rsidR="00665FF1" w:rsidP="4B2B6C52" w:rsidRDefault="00665FF1" w14:paraId="4CE5C3BC" w14:textId="77777777">
      <w:pPr>
        <w:rPr>
          <w:lang w:val="en-US"/>
        </w:rPr>
        <w:sectPr w:rsidR="00665FF1" w:rsidSect="000634EE">
          <w:pgSz w:w="11906" w:h="16838"/>
          <w:pgMar w:top="1418" w:right="1134" w:bottom="1134" w:left="1134" w:header="709" w:footer="709" w:gutter="0"/>
          <w:cols w:space="708"/>
          <w:titlePg/>
          <w:docGrid w:linePitch="360"/>
        </w:sectPr>
      </w:pPr>
    </w:p>
    <w:p w:rsidRPr="00783D81" w:rsidR="00440EBA" w:rsidP="4B2B6C52" w:rsidRDefault="00394DE8" w14:paraId="71486D22" w14:textId="19B26D7C">
      <w:pPr>
        <w:rPr>
          <w:lang w:val="en-US"/>
        </w:rPr>
      </w:pPr>
      <w:r>
        <w:rPr>
          <w:noProof/>
          <w:lang w:val="en-US"/>
        </w:rPr>
        <w:lastRenderedPageBreak/>
        <mc:AlternateContent>
          <mc:Choice Requires="wpg">
            <w:drawing>
              <wp:anchor distT="0" distB="0" distL="114300" distR="114300" simplePos="0" relativeHeight="251658248" behindDoc="0" locked="0" layoutInCell="1" allowOverlap="1" wp14:anchorId="5B6B0FF5" wp14:editId="204EE802">
                <wp:simplePos x="0" y="0"/>
                <wp:positionH relativeFrom="column">
                  <wp:posOffset>-6350</wp:posOffset>
                </wp:positionH>
                <wp:positionV relativeFrom="paragraph">
                  <wp:posOffset>274320</wp:posOffset>
                </wp:positionV>
                <wp:extent cx="9071610" cy="5288280"/>
                <wp:effectExtent l="0" t="0" r="0" b="0"/>
                <wp:wrapSquare wrapText="bothSides"/>
                <wp:docPr id="1682005894" name="Gruppieren 1682005894"/>
                <wp:cNvGraphicFramePr/>
                <a:graphic xmlns:a="http://schemas.openxmlformats.org/drawingml/2006/main">
                  <a:graphicData uri="http://schemas.microsoft.com/office/word/2010/wordprocessingGroup">
                    <wpg:wgp>
                      <wpg:cNvGrpSpPr/>
                      <wpg:grpSpPr>
                        <a:xfrm>
                          <a:off x="0" y="0"/>
                          <a:ext cx="9071610" cy="5288280"/>
                          <a:chOff x="0" y="0"/>
                          <a:chExt cx="9071610" cy="5295693"/>
                        </a:xfrm>
                      </wpg:grpSpPr>
                      <pic:pic xmlns:pic="http://schemas.openxmlformats.org/drawingml/2006/picture">
                        <pic:nvPicPr>
                          <pic:cNvPr id="48" name="Grafik 48"/>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9071610" cy="4826635"/>
                          </a:xfrm>
                          <a:prstGeom prst="rect">
                            <a:avLst/>
                          </a:prstGeom>
                        </pic:spPr>
                      </pic:pic>
                      <wps:wsp>
                        <wps:cNvPr id="49" name="Textfeld 49"/>
                        <wps:cNvSpPr txBox="1"/>
                        <wps:spPr>
                          <a:xfrm>
                            <a:off x="0" y="5017563"/>
                            <a:ext cx="9071610" cy="278130"/>
                          </a:xfrm>
                          <a:prstGeom prst="rect">
                            <a:avLst/>
                          </a:prstGeom>
                          <a:solidFill>
                            <a:prstClr val="white"/>
                          </a:solidFill>
                          <a:ln>
                            <a:noFill/>
                          </a:ln>
                        </wps:spPr>
                        <wps:txbx>
                          <w:txbxContent>
                            <w:p w:rsidRPr="00E33232" w:rsidR="00394DE8" w:rsidP="00394DE8" w:rsidRDefault="00394DE8" w14:paraId="2D92B062" w14:textId="703B9A8F">
                              <w:pPr>
                                <w:pStyle w:val="Beschriftung"/>
                                <w:rPr>
                                  <w:szCs w:val="20"/>
                                  <w:lang w:val="en-US"/>
                                </w:rPr>
                              </w:pPr>
                              <w:bookmarkStart w:name="_Ref96023051" w:id="274"/>
                              <w:bookmarkStart w:name="_Toc96025284" w:id="275"/>
                              <w:bookmarkStart w:name="_Toc96072184" w:id="276"/>
                              <w:r w:rsidRPr="00394DE8">
                                <w:rPr>
                                  <w:lang w:val="en-GB"/>
                                </w:rPr>
                                <w:t xml:space="preserve">Figure </w:t>
                              </w:r>
                              <w:r>
                                <w:fldChar w:fldCharType="begin"/>
                              </w:r>
                              <w:r w:rsidRPr="00394DE8">
                                <w:rPr>
                                  <w:lang w:val="en-GB"/>
                                </w:rPr>
                                <w:instrText xml:space="preserve"> SEQ Figure \* ARABIC </w:instrText>
                              </w:r>
                              <w:r>
                                <w:fldChar w:fldCharType="separate"/>
                              </w:r>
                              <w:r w:rsidR="00B35361">
                                <w:rPr>
                                  <w:noProof/>
                                  <w:lang w:val="en-GB"/>
                                </w:rPr>
                                <w:t>19</w:t>
                              </w:r>
                              <w:r>
                                <w:fldChar w:fldCharType="end"/>
                              </w:r>
                              <w:bookmarkEnd w:id="274"/>
                              <w:r w:rsidRPr="00BC3C1A" w:rsidR="00BC3C1A">
                                <w:rPr>
                                  <w:lang w:val="en-GB"/>
                                </w:rPr>
                                <w:t>:</w:t>
                              </w:r>
                              <w:r w:rsidRPr="00394DE8">
                                <w:rPr>
                                  <w:lang w:val="en-GB"/>
                                </w:rPr>
                                <w:t xml:space="preserve"> Plant on a page of </w:t>
                              </w:r>
                              <w:r w:rsidR="00721222">
                                <w:rPr>
                                  <w:lang w:val="en-GB"/>
                                </w:rPr>
                                <w:t>buffer</w:t>
                              </w:r>
                              <w:r w:rsidRPr="00394DE8">
                                <w:rPr>
                                  <w:lang w:val="en-GB"/>
                                </w:rPr>
                                <w:t xml:space="preserve"> preparation for the </w:t>
                              </w:r>
                              <w:r>
                                <w:rPr>
                                  <w:lang w:val="en-GB"/>
                                </w:rPr>
                                <w:t>D</w:t>
                              </w:r>
                              <w:r w:rsidRPr="00394DE8">
                                <w:rPr>
                                  <w:lang w:val="en-GB"/>
                                </w:rPr>
                                <w:t>SP. Image</w:t>
                              </w:r>
                              <w:r w:rsidR="00BA781F">
                                <w:rPr>
                                  <w:lang w:val="en-GB"/>
                                </w:rPr>
                                <w:t xml:space="preserve"> was</w:t>
                              </w:r>
                              <w:r w:rsidRPr="00394DE8">
                                <w:rPr>
                                  <w:lang w:val="en-GB"/>
                                </w:rPr>
                                <w:t xml:space="preserve"> created with Visio®.</w:t>
                              </w:r>
                              <w:bookmarkEnd w:id="275"/>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w14:anchorId="0D5CE337">
              <v:group id="Gruppieren 1682005894" style="position:absolute;left:0;text-align:left;margin-left:-.5pt;margin-top:21.6pt;width:714.3pt;height:416.4pt;z-index:251658248;mso-position-horizontal-relative:text;mso-position-vertical-relative:text;mso-height-relative:margin" coordsize="90716,52956" o:spid="_x0000_s1034" w14:anchorId="5B6B0FF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">
                <v:shape id="Grafik 48" style="position:absolute;width:90716;height:48266;visibility:visible;mso-wrap-style:square" o:spid="_x0000_s103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">
                  <v:imagedata o:title="" r:id="rId91"/>
                </v:shape>
                <v:shape id="Textfeld 49" style="position:absolute;top:50175;width:90716;height:2781;visibility:visible;mso-wrap-style:square;v-text-anchor:top" o:spid="_x0000_s1036"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v:textbox style="mso-fit-shape-to-text:t" inset="0,0,0,0">
                    <w:txbxContent>
                      <w:p w:rsidRPr="00E33232" w:rsidR="00394DE8" w:rsidP="00394DE8" w:rsidRDefault="00394DE8" w14:paraId="69B2B921" w14:textId="703B9A8F">
                        <w:pPr>
                          <w:pStyle w:val="Beschriftung"/>
                          <w:rPr>
                            <w:szCs w:val="20"/>
                            <w:lang w:val="en-US"/>
                          </w:rPr>
                        </w:pPr>
                        <w:r w:rsidRPr="00394DE8">
                          <w:rPr>
                            <w:lang w:val="en-GB"/>
                          </w:rPr>
                          <w:t xml:space="preserve">Figure </w:t>
                        </w:r>
                        <w:r>
                          <w:fldChar w:fldCharType="begin"/>
                        </w:r>
                        <w:r w:rsidRPr="00394DE8">
                          <w:rPr>
                            <w:lang w:val="en-GB"/>
                          </w:rPr>
                          <w:instrText xml:space="preserve"> SEQ Figure \* ARABIC </w:instrText>
                        </w:r>
                        <w:r>
                          <w:fldChar w:fldCharType="separate"/>
                        </w:r>
                        <w:r w:rsidR="00B35361">
                          <w:rPr>
                            <w:noProof/>
                            <w:lang w:val="en-GB"/>
                          </w:rPr>
                          <w:t>19</w:t>
                        </w:r>
                        <w:r>
                          <w:fldChar w:fldCharType="end"/>
                        </w:r>
                        <w:r w:rsidRPr="00BC3C1A" w:rsidR="00BC3C1A">
                          <w:rPr>
                            <w:lang w:val="en-GB"/>
                          </w:rPr>
                          <w:t>:</w:t>
                        </w:r>
                        <w:r w:rsidRPr="00394DE8">
                          <w:rPr>
                            <w:lang w:val="en-GB"/>
                          </w:rPr>
                          <w:t xml:space="preserve"> Plant on a page of </w:t>
                        </w:r>
                        <w:r w:rsidR="00721222">
                          <w:rPr>
                            <w:lang w:val="en-GB"/>
                          </w:rPr>
                          <w:t>buffer</w:t>
                        </w:r>
                        <w:r w:rsidRPr="00394DE8">
                          <w:rPr>
                            <w:lang w:val="en-GB"/>
                          </w:rPr>
                          <w:t xml:space="preserve"> preparation for the </w:t>
                        </w:r>
                        <w:r>
                          <w:rPr>
                            <w:lang w:val="en-GB"/>
                          </w:rPr>
                          <w:t>D</w:t>
                        </w:r>
                        <w:r w:rsidRPr="00394DE8">
                          <w:rPr>
                            <w:lang w:val="en-GB"/>
                          </w:rPr>
                          <w:t>SP. Image</w:t>
                        </w:r>
                        <w:r w:rsidR="00BA781F">
                          <w:rPr>
                            <w:lang w:val="en-GB"/>
                          </w:rPr>
                          <w:t xml:space="preserve"> was</w:t>
                        </w:r>
                        <w:r w:rsidRPr="00394DE8">
                          <w:rPr>
                            <w:lang w:val="en-GB"/>
                          </w:rPr>
                          <w:t xml:space="preserve"> created with Visio®.</w:t>
                        </w:r>
                      </w:p>
                    </w:txbxContent>
                  </v:textbox>
                </v:shape>
                <w10:wrap type="square"/>
              </v:group>
            </w:pict>
          </mc:Fallback>
        </mc:AlternateContent>
      </w:r>
    </w:p>
    <w:p w:rsidRPr="00235F1E" w:rsidR="00235F1E" w:rsidP="00235F1E" w:rsidRDefault="00235F1E" w14:paraId="14A53C83" w14:textId="1B7228D9">
      <w:pPr>
        <w:rPr>
          <w:rFonts w:eastAsia="Arial" w:cs="Arial"/>
          <w:sz w:val="18"/>
          <w:szCs w:val="18"/>
          <w:lang w:val="en-GB"/>
        </w:rPr>
        <w:sectPr w:rsidRPr="00235F1E" w:rsidR="00235F1E" w:rsidSect="000634EE">
          <w:pgSz w:w="16838" w:h="11906" w:orient="landscape"/>
          <w:pgMar w:top="1134" w:right="1134" w:bottom="1134" w:left="1418" w:header="709" w:footer="709" w:gutter="0"/>
          <w:cols w:space="708"/>
          <w:titlePg/>
          <w:docGrid w:linePitch="360"/>
        </w:sectPr>
      </w:pPr>
    </w:p>
    <w:p w:rsidRPr="00D659BA" w:rsidR="00D659BA" w:rsidP="00405FD3" w:rsidRDefault="009F05C7" w14:paraId="45DA056A" w14:textId="1539A71C">
      <w:pPr>
        <w:pStyle w:val="berschrift2"/>
        <w:spacing w:before="0"/>
      </w:pPr>
      <w:bookmarkStart w:name="_Toc94787051" w:id="280"/>
      <w:bookmarkStart w:name="_Toc95410092" w:id="281"/>
      <w:bookmarkStart w:name="_Toc96002270" w:id="282"/>
      <w:bookmarkStart w:name="_Toc96002657" w:id="283"/>
      <w:bookmarkStart w:name="_Toc96025245" w:id="284"/>
      <w:bookmarkStart w:name="_Toc96072218" w:id="285"/>
      <w:r>
        <w:lastRenderedPageBreak/>
        <w:t>HakoBio room concept of med</w:t>
      </w:r>
      <w:r w:rsidR="00124C1B">
        <w:t>ia and buffer preparation</w:t>
      </w:r>
      <w:bookmarkEnd w:id="280"/>
      <w:bookmarkEnd w:id="281"/>
      <w:bookmarkEnd w:id="282"/>
      <w:bookmarkEnd w:id="283"/>
      <w:bookmarkEnd w:id="284"/>
      <w:bookmarkEnd w:id="285"/>
    </w:p>
    <w:p w:rsidRPr="001851C0" w:rsidR="00AE32AB" w:rsidP="00172C91" w:rsidRDefault="4B2B6C52" w14:paraId="181734B5" w14:textId="46A7BA5C">
      <w:pPr>
        <w:pStyle w:val="berschrift3"/>
      </w:pPr>
      <w:bookmarkStart w:name="_Toc96002271" w:id="286"/>
      <w:bookmarkStart w:name="_Toc96002658" w:id="287"/>
      <w:bookmarkStart w:name="_Toc96025246" w:id="288"/>
      <w:r w:rsidRPr="001851C0">
        <w:t>Room concept of Media &amp; feed preparation &amp; storage room</w:t>
      </w:r>
      <w:bookmarkEnd w:id="286"/>
      <w:bookmarkEnd w:id="287"/>
      <w:bookmarkEnd w:id="288"/>
    </w:p>
    <w:p w:rsidRPr="00783D81" w:rsidR="00AE32AB" w:rsidP="4B2B6C52" w:rsidRDefault="4174A54A" w14:paraId="0C9B2547" w14:textId="46857C5B">
      <w:pPr>
        <w:rPr>
          <w:lang w:val="en-US"/>
        </w:rPr>
      </w:pPr>
      <w:r w:rsidRPr="65C4FB80">
        <w:rPr>
          <w:rFonts w:eastAsia="Arial" w:cs="Arial"/>
          <w:lang w:val="en-GB"/>
        </w:rPr>
        <w:t>The room has 37 m</w:t>
      </w:r>
      <w:r w:rsidRPr="65C4FB80">
        <w:rPr>
          <w:rFonts w:eastAsia="Arial" w:cs="Arial"/>
          <w:vertAlign w:val="superscript"/>
          <w:lang w:val="en-GB"/>
        </w:rPr>
        <w:t>2</w:t>
      </w:r>
      <w:r w:rsidRPr="65C4FB80">
        <w:rPr>
          <w:rFonts w:eastAsia="Arial" w:cs="Arial"/>
          <w:lang w:val="en-GB"/>
        </w:rPr>
        <w:t xml:space="preserve"> and is placed close to the USP production, to enable easier and shorter transport of already prepared media and feed to the upstream production. All the used tanks are going to be mobile, and ready for transit of needed materials.</w:t>
      </w:r>
      <w:r w:rsidR="00F810D3">
        <w:rPr>
          <w:rFonts w:eastAsia="Arial" w:cs="Arial"/>
          <w:lang w:val="en-GB"/>
        </w:rPr>
        <w:t xml:space="preserve"> The room is depicted in the </w:t>
      </w:r>
      <w:r w:rsidR="00F810D3">
        <w:rPr>
          <w:rFonts w:eastAsia="Arial" w:cs="Arial"/>
          <w:lang w:val="en-GB"/>
        </w:rPr>
        <w:fldChar w:fldCharType="begin"/>
      </w:r>
      <w:r w:rsidR="00F810D3">
        <w:rPr>
          <w:rFonts w:eastAsia="Arial" w:cs="Arial"/>
          <w:lang w:val="en-GB"/>
        </w:rPr>
        <w:instrText xml:space="preserve"> REF _Ref95948689 \h </w:instrText>
      </w:r>
      <w:r w:rsidR="00F810D3">
        <w:rPr>
          <w:rFonts w:eastAsia="Arial" w:cs="Arial"/>
          <w:lang w:val="en-GB"/>
        </w:rPr>
      </w:r>
      <w:r w:rsidR="00F810D3">
        <w:rPr>
          <w:rFonts w:eastAsia="Arial" w:cs="Arial"/>
          <w:lang w:val="en-GB"/>
        </w:rPr>
        <w:fldChar w:fldCharType="separate"/>
      </w:r>
      <w:r w:rsidRPr="00AE4CCF" w:rsidR="00B35361">
        <w:rPr>
          <w:lang w:val="en-US"/>
        </w:rPr>
        <w:t xml:space="preserve">Figure </w:t>
      </w:r>
      <w:r w:rsidR="00B35361">
        <w:rPr>
          <w:noProof/>
          <w:lang w:val="en-US"/>
        </w:rPr>
        <w:t>20</w:t>
      </w:r>
      <w:r w:rsidR="00F810D3">
        <w:rPr>
          <w:rFonts w:eastAsia="Arial" w:cs="Arial"/>
          <w:lang w:val="en-GB"/>
        </w:rPr>
        <w:fldChar w:fldCharType="end"/>
      </w:r>
      <w:r w:rsidR="00792793">
        <w:rPr>
          <w:rFonts w:eastAsia="Arial" w:cs="Arial"/>
          <w:lang w:val="en-GB"/>
        </w:rPr>
        <w:t>.</w:t>
      </w:r>
    </w:p>
    <w:p w:rsidRPr="001851C0" w:rsidR="00AE4CCF" w:rsidP="001851C0" w:rsidRDefault="65C4FB80" w14:paraId="4CF08B83" w14:textId="77777777">
      <w:pPr>
        <w:keepNext/>
        <w:jc w:val="left"/>
        <w:rPr>
          <w:lang w:val="en-GB"/>
        </w:rPr>
      </w:pPr>
      <w:r>
        <w:rPr>
          <w:noProof/>
        </w:rPr>
        <w:drawing>
          <wp:inline distT="0" distB="0" distL="0" distR="0" wp14:anchorId="52DB8342" wp14:editId="32277692">
            <wp:extent cx="5302553" cy="3579223"/>
            <wp:effectExtent l="0" t="0" r="0" b="2540"/>
            <wp:docPr id="703736438" name="Picture 703736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extLst>
                        <a:ext uri="{28A0092B-C50C-407E-A947-70E740481C1C}">
                          <a14:useLocalDpi xmlns:a14="http://schemas.microsoft.com/office/drawing/2010/main" val="0"/>
                        </a:ext>
                      </a:extLst>
                    </a:blip>
                    <a:stretch>
                      <a:fillRect/>
                    </a:stretch>
                  </pic:blipFill>
                  <pic:spPr>
                    <a:xfrm>
                      <a:off x="0" y="0"/>
                      <a:ext cx="5302553" cy="3579223"/>
                    </a:xfrm>
                    <a:prstGeom prst="rect">
                      <a:avLst/>
                    </a:prstGeom>
                  </pic:spPr>
                </pic:pic>
              </a:graphicData>
            </a:graphic>
          </wp:inline>
        </w:drawing>
      </w:r>
    </w:p>
    <w:p w:rsidRPr="009669FF" w:rsidR="00AE4CCF" w:rsidP="009669FF" w:rsidRDefault="00AE4CCF" w14:paraId="4743BEC1" w14:textId="48E6D05B">
      <w:pPr>
        <w:pStyle w:val="Beschriftung"/>
        <w:jc w:val="left"/>
        <w:rPr>
          <w:rFonts w:eastAsia="Arial" w:cs="Arial"/>
          <w:lang w:val="en-GB"/>
        </w:rPr>
      </w:pPr>
      <w:bookmarkStart w:name="_Ref95948689" w:id="289"/>
      <w:bookmarkStart w:name="_Toc96025285" w:id="290"/>
      <w:bookmarkStart w:name="_Toc96072185" w:id="291"/>
      <w:r w:rsidRPr="00AE4CCF">
        <w:rPr>
          <w:lang w:val="en-US"/>
        </w:rPr>
        <w:t xml:space="preserve">Figure </w:t>
      </w:r>
      <w:r>
        <w:fldChar w:fldCharType="begin"/>
      </w:r>
      <w:r w:rsidRPr="00AE4CCF">
        <w:rPr>
          <w:lang w:val="en-US"/>
        </w:rPr>
        <w:instrText xml:space="preserve"> SEQ Figure \* ARABIC </w:instrText>
      </w:r>
      <w:r>
        <w:fldChar w:fldCharType="separate"/>
      </w:r>
      <w:r w:rsidR="00B35361">
        <w:rPr>
          <w:noProof/>
          <w:lang w:val="en-US"/>
        </w:rPr>
        <w:t>20</w:t>
      </w:r>
      <w:r>
        <w:fldChar w:fldCharType="end"/>
      </w:r>
      <w:bookmarkEnd w:id="289"/>
      <w:r w:rsidRPr="00AE4CCF">
        <w:rPr>
          <w:lang w:val="en-US"/>
        </w:rPr>
        <w:t xml:space="preserve">: </w:t>
      </w:r>
      <w:r w:rsidRPr="00AE4CCF">
        <w:rPr>
          <w:rFonts w:eastAsia="Arial" w:cs="Arial"/>
          <w:lang w:val="en-GB"/>
        </w:rPr>
        <w:t>Media &amp; fee</w:t>
      </w:r>
      <w:r w:rsidR="002835DA">
        <w:rPr>
          <w:rFonts w:eastAsia="Arial" w:cs="Arial"/>
          <w:lang w:val="en-GB"/>
        </w:rPr>
        <w:t>d</w:t>
      </w:r>
      <w:r w:rsidRPr="00AE4CCF">
        <w:rPr>
          <w:rFonts w:eastAsia="Arial" w:cs="Arial"/>
          <w:lang w:val="en-GB"/>
        </w:rPr>
        <w:t xml:space="preserve"> preparation &amp; storage room</w:t>
      </w:r>
      <w:r w:rsidR="00E13411">
        <w:rPr>
          <w:rFonts w:eastAsia="Arial" w:cs="Arial"/>
          <w:lang w:val="en-GB"/>
        </w:rPr>
        <w:t>. Image created with HakoBio</w:t>
      </w:r>
      <w:r w:rsidR="00792793">
        <w:rPr>
          <w:rFonts w:eastAsia="Arial" w:cs="Arial"/>
          <w:lang w:val="en-GB"/>
        </w:rPr>
        <w:t>.</w:t>
      </w:r>
      <w:bookmarkEnd w:id="290"/>
      <w:bookmarkEnd w:id="291"/>
    </w:p>
    <w:p w:rsidRPr="00841846" w:rsidR="4B2B6C52" w:rsidP="00172C91" w:rsidRDefault="4B2B6C52" w14:paraId="4312EA15" w14:textId="6CA669DC">
      <w:pPr>
        <w:pStyle w:val="berschrift3"/>
      </w:pPr>
      <w:bookmarkStart w:name="_Toc96002272" w:id="292"/>
      <w:bookmarkStart w:name="_Toc96002659" w:id="293"/>
      <w:bookmarkStart w:name="_Toc96025247" w:id="294"/>
      <w:r w:rsidRPr="00841846">
        <w:t xml:space="preserve">Room concept of </w:t>
      </w:r>
      <w:r w:rsidRPr="00841846" w:rsidR="00792793">
        <w:t>b</w:t>
      </w:r>
      <w:r w:rsidRPr="00841846">
        <w:t>uffer preparation &amp; storage</w:t>
      </w:r>
      <w:bookmarkEnd w:id="292"/>
      <w:bookmarkEnd w:id="293"/>
      <w:bookmarkEnd w:id="294"/>
    </w:p>
    <w:p w:rsidRPr="00783D81" w:rsidR="4B2B6C52" w:rsidP="00D54BF9" w:rsidRDefault="4B2B6C52" w14:paraId="221A97D5" w14:textId="37C12C33">
      <w:pPr>
        <w:rPr>
          <w:lang w:val="en-US"/>
        </w:rPr>
      </w:pPr>
      <w:r w:rsidRPr="4B2B6C52">
        <w:rPr>
          <w:rFonts w:eastAsia="Arial" w:cs="Arial"/>
          <w:szCs w:val="22"/>
          <w:lang w:val="en-GB"/>
        </w:rPr>
        <w:t>The buffer preparation has 192 m</w:t>
      </w:r>
      <w:r w:rsidRPr="4B2B6C52">
        <w:rPr>
          <w:rFonts w:eastAsia="Arial" w:cs="Arial"/>
          <w:szCs w:val="22"/>
          <w:vertAlign w:val="superscript"/>
          <w:lang w:val="en-GB"/>
        </w:rPr>
        <w:t>2</w:t>
      </w:r>
      <w:r w:rsidRPr="4B2B6C52">
        <w:rPr>
          <w:rFonts w:eastAsia="Arial" w:cs="Arial"/>
          <w:szCs w:val="22"/>
          <w:lang w:val="en-GB"/>
        </w:rPr>
        <w:t xml:space="preserve"> and storage room has 124 m</w:t>
      </w:r>
      <w:r w:rsidRPr="4B2B6C52">
        <w:rPr>
          <w:rFonts w:eastAsia="Arial" w:cs="Arial"/>
          <w:szCs w:val="22"/>
          <w:vertAlign w:val="superscript"/>
          <w:lang w:val="en-GB"/>
        </w:rPr>
        <w:t xml:space="preserve">2 </w:t>
      </w:r>
      <w:r w:rsidRPr="4B2B6C52">
        <w:rPr>
          <w:rFonts w:eastAsia="Arial" w:cs="Arial"/>
          <w:szCs w:val="22"/>
          <w:lang w:val="en-GB"/>
        </w:rPr>
        <w:t xml:space="preserve">and is right next to the DPS production. </w:t>
      </w:r>
    </w:p>
    <w:p w:rsidR="4B2B6C52" w:rsidP="00D54BF9" w:rsidRDefault="4B2B6C52" w14:paraId="5B946026" w14:textId="653BFEC8">
      <w:pPr>
        <w:rPr>
          <w:rFonts w:eastAsia="Arial" w:cs="Arial"/>
          <w:szCs w:val="22"/>
          <w:lang w:val="en-GB"/>
        </w:rPr>
      </w:pPr>
      <w:r w:rsidRPr="4B2B6C52">
        <w:rPr>
          <w:rFonts w:eastAsia="Arial" w:cs="Arial"/>
          <w:szCs w:val="22"/>
          <w:lang w:val="en-GB"/>
        </w:rPr>
        <w:t xml:space="preserve">The inline dilution system will be used for 18 out of 21 buffers, which made it necessary to place those two rooms close to each other so that the process of transferring buffer into downstream production does not disturb other production steps or the work organization of the whole facility. For the remaining </w:t>
      </w:r>
      <w:r w:rsidR="00841846">
        <w:rPr>
          <w:rFonts w:eastAsia="Arial" w:cs="Arial"/>
          <w:szCs w:val="22"/>
          <w:lang w:val="en-GB"/>
        </w:rPr>
        <w:t>three</w:t>
      </w:r>
      <w:r w:rsidRPr="4B2B6C52">
        <w:rPr>
          <w:rFonts w:eastAsia="Arial" w:cs="Arial"/>
          <w:szCs w:val="22"/>
          <w:lang w:val="en-GB"/>
        </w:rPr>
        <w:t xml:space="preserve"> buffers system with preparation in separate tanks and delivery with the use of mobile tanks was chosen, due to difficulties with the placement of the equipment in the DSP production.</w:t>
      </w:r>
    </w:p>
    <w:p w:rsidRPr="00783D81" w:rsidR="4B2B6C52" w:rsidP="00D54BF9" w:rsidRDefault="4174A54A" w14:paraId="3D3C936B" w14:textId="57B4AEFC">
      <w:pPr>
        <w:rPr>
          <w:lang w:val="en-US"/>
        </w:rPr>
      </w:pPr>
      <w:r w:rsidRPr="65C4FB80">
        <w:rPr>
          <w:rFonts w:eastAsia="Arial" w:cs="Arial"/>
          <w:lang w:val="en-GB"/>
        </w:rPr>
        <w:t xml:space="preserve">Despite the current trend of working with single-use technologies, </w:t>
      </w:r>
      <w:r w:rsidR="0020532E">
        <w:rPr>
          <w:rFonts w:eastAsia="Arial" w:cs="Arial"/>
          <w:lang w:val="en-GB"/>
        </w:rPr>
        <w:t>it was</w:t>
      </w:r>
      <w:r w:rsidRPr="65C4FB80">
        <w:rPr>
          <w:rFonts w:eastAsia="Arial" w:cs="Arial"/>
          <w:lang w:val="en-GB"/>
        </w:rPr>
        <w:t xml:space="preserve"> decided to use regular tanks for preparation and storage, due to the very small variation of the used buffers in between the products.</w:t>
      </w:r>
      <w:r w:rsidR="00D03D31">
        <w:rPr>
          <w:rFonts w:eastAsia="Arial" w:cs="Arial"/>
          <w:lang w:val="en-GB"/>
        </w:rPr>
        <w:t xml:space="preserve"> The buffer prep and storage room </w:t>
      </w:r>
      <w:r w:rsidR="00D66D0B">
        <w:rPr>
          <w:rFonts w:eastAsia="Arial" w:cs="Arial"/>
          <w:lang w:val="en-GB"/>
        </w:rPr>
        <w:t>are</w:t>
      </w:r>
      <w:r w:rsidR="00D03D31">
        <w:rPr>
          <w:rFonts w:eastAsia="Arial" w:cs="Arial"/>
          <w:lang w:val="en-GB"/>
        </w:rPr>
        <w:t xml:space="preserve"> depicted in the </w:t>
      </w:r>
      <w:r w:rsidR="00522DCF">
        <w:rPr>
          <w:rFonts w:eastAsia="Arial" w:cs="Arial"/>
          <w:lang w:val="en-GB"/>
        </w:rPr>
        <w:fldChar w:fldCharType="begin"/>
      </w:r>
      <w:r w:rsidR="00522DCF">
        <w:rPr>
          <w:rFonts w:eastAsia="Arial" w:cs="Arial"/>
          <w:lang w:val="en-GB"/>
        </w:rPr>
        <w:instrText xml:space="preserve"> REF _Ref96000784 \h </w:instrText>
      </w:r>
      <w:r w:rsidR="00522DCF">
        <w:rPr>
          <w:rFonts w:eastAsia="Arial" w:cs="Arial"/>
          <w:lang w:val="en-GB"/>
        </w:rPr>
      </w:r>
      <w:r w:rsidR="00522DCF">
        <w:rPr>
          <w:rFonts w:eastAsia="Arial" w:cs="Arial"/>
          <w:lang w:val="en-GB"/>
        </w:rPr>
        <w:fldChar w:fldCharType="separate"/>
      </w:r>
      <w:r w:rsidRPr="00D03D31" w:rsidR="00B35361">
        <w:rPr>
          <w:rFonts w:eastAsia="Arial"/>
          <w:lang w:val="en-US"/>
        </w:rPr>
        <w:t xml:space="preserve">Figure </w:t>
      </w:r>
      <w:r w:rsidR="00B35361">
        <w:rPr>
          <w:noProof/>
          <w:lang w:val="en-US"/>
        </w:rPr>
        <w:t>21</w:t>
      </w:r>
      <w:r w:rsidR="00522DCF">
        <w:rPr>
          <w:rFonts w:eastAsia="Arial" w:cs="Arial"/>
          <w:lang w:val="en-GB"/>
        </w:rPr>
        <w:fldChar w:fldCharType="end"/>
      </w:r>
      <w:r w:rsidR="00522DCF">
        <w:rPr>
          <w:rFonts w:eastAsia="Arial" w:cs="Arial"/>
          <w:lang w:val="en-GB"/>
        </w:rPr>
        <w:t>.</w:t>
      </w:r>
    </w:p>
    <w:p w:rsidR="00D03D31" w:rsidP="001851C0" w:rsidRDefault="00E26673" w14:paraId="5A054C5B" w14:textId="21270A20">
      <w:pPr>
        <w:keepNext/>
        <w:jc w:val="left"/>
      </w:pPr>
      <w:r>
        <w:rPr>
          <w:noProof/>
        </w:rPr>
        <w:lastRenderedPageBreak/>
        <mc:AlternateContent>
          <mc:Choice Requires="wps">
            <w:drawing>
              <wp:anchor distT="0" distB="0" distL="114300" distR="114300" simplePos="0" relativeHeight="251658245" behindDoc="0" locked="0" layoutInCell="1" allowOverlap="1" wp14:anchorId="5E445B48" wp14:editId="79C6A036">
                <wp:simplePos x="0" y="0"/>
                <wp:positionH relativeFrom="column">
                  <wp:posOffset>-233540</wp:posOffset>
                </wp:positionH>
                <wp:positionV relativeFrom="paragraph">
                  <wp:posOffset>961705</wp:posOffset>
                </wp:positionV>
                <wp:extent cx="5467146" cy="1221867"/>
                <wp:effectExtent l="0" t="762000" r="0" b="759460"/>
                <wp:wrapNone/>
                <wp:docPr id="1682005897" name="Oval 1682005897"/>
                <wp:cNvGraphicFramePr/>
                <a:graphic xmlns:a="http://schemas.openxmlformats.org/drawingml/2006/main">
                  <a:graphicData uri="http://schemas.microsoft.com/office/word/2010/wordprocessingShape">
                    <wps:wsp>
                      <wps:cNvSpPr/>
                      <wps:spPr>
                        <a:xfrm rot="1627080">
                          <a:off x="0" y="0"/>
                          <a:ext cx="5467146" cy="1221867"/>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w14:anchorId="14C0272A">
              <v:oval id="Oval 1682005897" style="position:absolute;margin-left:-18.4pt;margin-top:75.7pt;width:430.5pt;height:96.2pt;rotation:1777205fd;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red" strokeweight="1pt" w14:anchorId="1699D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">
                <v:stroke joinstyle="miter"/>
              </v:oval>
            </w:pict>
          </mc:Fallback>
        </mc:AlternateContent>
      </w:r>
      <w:r w:rsidR="65C4FB80">
        <w:rPr>
          <w:noProof/>
        </w:rPr>
        <w:drawing>
          <wp:inline distT="0" distB="0" distL="0" distR="0" wp14:anchorId="02884185" wp14:editId="6439F529">
            <wp:extent cx="5217835" cy="3108960"/>
            <wp:effectExtent l="0" t="0" r="1905" b="2540"/>
            <wp:docPr id="1682005911" name="Picture 1682005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24592" cy="3112986"/>
                    </a:xfrm>
                    <a:prstGeom prst="rect">
                      <a:avLst/>
                    </a:prstGeom>
                  </pic:spPr>
                </pic:pic>
              </a:graphicData>
            </a:graphic>
          </wp:inline>
        </w:drawing>
      </w:r>
    </w:p>
    <w:p w:rsidRPr="000E6BD4" w:rsidR="65C4FB80" w:rsidP="003F6DF0" w:rsidRDefault="00D03D31" w14:paraId="77B65987" w14:textId="7291C705">
      <w:pPr>
        <w:pStyle w:val="Beschriftung"/>
        <w:jc w:val="left"/>
        <w:rPr>
          <w:rFonts w:eastAsia="Arial" w:cs="Arial"/>
          <w:lang w:val="en-GB"/>
        </w:rPr>
      </w:pPr>
      <w:bookmarkStart w:name="_Ref96000784" w:id="295"/>
      <w:bookmarkStart w:name="_Toc96025286" w:id="296"/>
      <w:bookmarkStart w:name="_Toc96072186" w:id="297"/>
      <w:r w:rsidRPr="00D03D31">
        <w:rPr>
          <w:rFonts w:eastAsia="Arial"/>
          <w:lang w:val="en-US"/>
        </w:rPr>
        <w:t xml:space="preserve">Figure </w:t>
      </w:r>
      <w:r>
        <w:fldChar w:fldCharType="begin"/>
      </w:r>
      <w:r w:rsidRPr="00D03D31">
        <w:rPr>
          <w:lang w:val="en-US"/>
        </w:rPr>
        <w:instrText xml:space="preserve"> SEQ Figure \* ARABIC </w:instrText>
      </w:r>
      <w:r>
        <w:fldChar w:fldCharType="separate"/>
      </w:r>
      <w:r w:rsidR="00B35361">
        <w:rPr>
          <w:noProof/>
          <w:lang w:val="en-US"/>
        </w:rPr>
        <w:t>21</w:t>
      </w:r>
      <w:r>
        <w:fldChar w:fldCharType="end"/>
      </w:r>
      <w:bookmarkEnd w:id="295"/>
      <w:r>
        <w:rPr>
          <w:lang w:val="en-US"/>
        </w:rPr>
        <w:t>:</w:t>
      </w:r>
      <w:r>
        <w:rPr>
          <w:rFonts w:eastAsia="Arial"/>
          <w:lang w:val="en-US"/>
        </w:rPr>
        <w:t xml:space="preserve"> </w:t>
      </w:r>
      <w:r w:rsidRPr="000E6BD4">
        <w:rPr>
          <w:rFonts w:eastAsia="Arial" w:cs="Arial"/>
          <w:lang w:val="en-GB"/>
        </w:rPr>
        <w:t>Buffer preparation &amp; storage room</w:t>
      </w:r>
      <w:r w:rsidRPr="000E6BD4" w:rsidR="000E6BD4">
        <w:rPr>
          <w:rFonts w:eastAsia="Arial" w:cs="Arial"/>
          <w:bCs/>
          <w:lang w:val="en-GB"/>
        </w:rPr>
        <w:t>.</w:t>
      </w:r>
      <w:r w:rsidR="000E6BD4">
        <w:rPr>
          <w:rFonts w:eastAsia="Arial" w:cs="Arial"/>
          <w:bCs/>
          <w:lang w:val="en-GB"/>
        </w:rPr>
        <w:t xml:space="preserve"> </w:t>
      </w:r>
      <w:r w:rsidR="000E6BD4">
        <w:rPr>
          <w:rFonts w:eastAsia="Arial" w:cs="Arial"/>
          <w:lang w:val="en-GB"/>
        </w:rPr>
        <w:t>Image created with HakoBio.</w:t>
      </w:r>
      <w:bookmarkEnd w:id="296"/>
      <w:bookmarkEnd w:id="297"/>
    </w:p>
    <w:p w:rsidRPr="0027210F" w:rsidR="00124C1B" w:rsidP="006049C5" w:rsidRDefault="19AB803A" w14:paraId="65F8B035" w14:textId="7B013D8F">
      <w:pPr>
        <w:pStyle w:val="berschrift2"/>
      </w:pPr>
      <w:bookmarkStart w:name="_Toc94787052" w:id="298"/>
      <w:bookmarkStart w:name="_Toc95410093" w:id="299"/>
      <w:bookmarkStart w:name="_Toc96002273" w:id="300"/>
      <w:bookmarkStart w:name="_Toc96002660" w:id="301"/>
      <w:bookmarkStart w:name="_Toc96025248" w:id="302"/>
      <w:bookmarkStart w:name="_Toc96072219" w:id="303"/>
      <w:r>
        <w:t xml:space="preserve">Size and function </w:t>
      </w:r>
      <w:r w:rsidR="4973B63A">
        <w:t>of MP and BP systems</w:t>
      </w:r>
      <w:bookmarkEnd w:id="298"/>
      <w:bookmarkEnd w:id="299"/>
      <w:bookmarkEnd w:id="300"/>
      <w:bookmarkEnd w:id="301"/>
      <w:bookmarkEnd w:id="302"/>
      <w:bookmarkEnd w:id="303"/>
    </w:p>
    <w:p w:rsidRPr="00156DAB" w:rsidR="00CD4A3A" w:rsidP="002F1AC5" w:rsidRDefault="4B2B6C52" w14:paraId="1FD4779D" w14:textId="52BEB80E">
      <w:pPr>
        <w:rPr>
          <w:lang w:val="en-US"/>
        </w:rPr>
      </w:pPr>
      <w:r w:rsidRPr="4B2B6C52">
        <w:rPr>
          <w:rFonts w:eastAsia="Arial"/>
          <w:lang w:val="en-GB"/>
        </w:rPr>
        <w:t>The equipment needed for media and buffer preparation and storage in mAb manufacturing is listed in this paragraph.</w:t>
      </w:r>
      <w:r w:rsidR="00714C25">
        <w:rPr>
          <w:rFonts w:eastAsia="Arial"/>
          <w:lang w:val="en-GB"/>
        </w:rPr>
        <w:t xml:space="preserve"> Table 14 and Table 15 </w:t>
      </w:r>
      <w:r w:rsidRPr="4B2B6C52">
        <w:rPr>
          <w:rFonts w:eastAsia="Arial"/>
          <w:lang w:val="en-GB"/>
        </w:rPr>
        <w:t>show the different sorts of materials, as well as their number and size. For the design of a biopharmaceutical facility, a review of the equipment required, and its scale is critical.</w:t>
      </w:r>
    </w:p>
    <w:p w:rsidR="002F1AC5" w:rsidP="003F6DF0" w:rsidRDefault="009669FF" w14:paraId="005965C6" w14:textId="77777777">
      <w:pPr>
        <w:pStyle w:val="Beschriftung"/>
        <w:keepNext/>
        <w:rPr>
          <w:lang w:val="en-US"/>
        </w:rPr>
      </w:pPr>
      <w:bookmarkStart w:name="_Ref95949015" w:id="304"/>
      <w:r>
        <w:rPr>
          <w:lang w:val="en-US"/>
        </w:rPr>
        <w:br/>
      </w:r>
      <w:bookmarkStart w:name="_Toc96066729" w:id="305"/>
    </w:p>
    <w:p w:rsidR="002F1AC5" w:rsidRDefault="002F1AC5" w14:paraId="642B59A7" w14:textId="77777777">
      <w:pPr>
        <w:spacing w:before="0" w:after="160" w:line="259" w:lineRule="auto"/>
        <w:jc w:val="left"/>
        <w:rPr>
          <w:iCs/>
          <w:sz w:val="18"/>
          <w:szCs w:val="18"/>
          <w:lang w:val="en-US"/>
        </w:rPr>
      </w:pPr>
      <w:r>
        <w:rPr>
          <w:lang w:val="en-US"/>
        </w:rPr>
        <w:br w:type="page"/>
      </w:r>
    </w:p>
    <w:p w:rsidRPr="003F6DF0" w:rsidR="00AE32AB" w:rsidP="003F6DF0" w:rsidRDefault="003F6DF0" w14:paraId="29AD2293" w14:textId="300122B1">
      <w:pPr>
        <w:pStyle w:val="Beschriftung"/>
        <w:keepNext/>
        <w:rPr>
          <w:lang w:val="en-US"/>
        </w:rPr>
      </w:pPr>
      <w:r w:rsidRPr="003F6DF0">
        <w:rPr>
          <w:lang w:val="en-US"/>
        </w:rPr>
        <w:lastRenderedPageBreak/>
        <w:t xml:space="preserve">Table </w:t>
      </w:r>
      <w:r>
        <w:fldChar w:fldCharType="begin"/>
      </w:r>
      <w:r w:rsidRPr="003F6DF0">
        <w:rPr>
          <w:lang w:val="en-US"/>
        </w:rPr>
        <w:instrText xml:space="preserve"> SEQ Table \* ARABIC </w:instrText>
      </w:r>
      <w:r>
        <w:fldChar w:fldCharType="separate"/>
      </w:r>
      <w:r w:rsidR="00B35361">
        <w:rPr>
          <w:noProof/>
          <w:lang w:val="en-US"/>
        </w:rPr>
        <w:t>14</w:t>
      </w:r>
      <w:r>
        <w:fldChar w:fldCharType="end"/>
      </w:r>
      <w:bookmarkEnd w:id="304"/>
      <w:r w:rsidRPr="003F6DF0">
        <w:rPr>
          <w:lang w:val="en-US"/>
        </w:rPr>
        <w:t>:</w:t>
      </w:r>
      <w:r w:rsidRPr="003F6DF0">
        <w:rPr>
          <w:rFonts w:eastAsia="Arial"/>
          <w:lang w:val="en-US"/>
        </w:rPr>
        <w:t xml:space="preserve"> </w:t>
      </w:r>
      <w:r w:rsidRPr="001A2073">
        <w:rPr>
          <w:rFonts w:eastAsia="Arial" w:cs="Arial"/>
          <w:lang w:val="en-GB"/>
        </w:rPr>
        <w:t>Size and Function of Media Systems</w:t>
      </w:r>
      <w:bookmarkEnd w:id="305"/>
    </w:p>
    <w:tbl>
      <w:tblPr>
        <w:tblStyle w:val="Tabellenraster"/>
        <w:tblW w:w="0" w:type="auto"/>
        <w:tblLayout w:type="fixed"/>
        <w:tblLook w:val="04A0" w:firstRow="1" w:lastRow="0" w:firstColumn="1" w:lastColumn="0" w:noHBand="0" w:noVBand="1"/>
      </w:tblPr>
      <w:tblGrid>
        <w:gridCol w:w="1845"/>
        <w:gridCol w:w="1320"/>
        <w:gridCol w:w="2040"/>
        <w:gridCol w:w="3810"/>
      </w:tblGrid>
      <w:tr w:rsidRPr="000E6BAA" w:rsidR="4B2B6C52" w:rsidTr="009669FF" w14:paraId="3E199CB3" w14:textId="77777777">
        <w:trPr>
          <w:trHeight w:val="397"/>
        </w:trPr>
        <w:tc>
          <w:tcPr>
            <w:tcW w:w="9015" w:type="dxa"/>
            <w:gridSpan w:val="4"/>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8F42F64" w14:textId="6C47D380">
            <w:pPr>
              <w:spacing w:before="0" w:line="240" w:lineRule="auto"/>
              <w:jc w:val="left"/>
              <w:rPr>
                <w:sz w:val="18"/>
                <w:szCs w:val="18"/>
                <w:lang w:val="en-US"/>
              </w:rPr>
            </w:pPr>
            <w:r w:rsidRPr="009669FF">
              <w:rPr>
                <w:rFonts w:eastAsia="Arial" w:cs="Arial"/>
                <w:b/>
                <w:bCs/>
                <w:sz w:val="18"/>
                <w:szCs w:val="18"/>
                <w:lang w:val="en-US"/>
              </w:rPr>
              <w:t>Media and feed storage and preparation room</w:t>
            </w:r>
          </w:p>
        </w:tc>
      </w:tr>
      <w:tr w:rsidRPr="009669FF" w:rsidR="4B2B6C52" w:rsidTr="009669FF" w14:paraId="6627E239"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4EE8C19" w14:textId="202B96A2">
            <w:pPr>
              <w:spacing w:before="0" w:line="240" w:lineRule="auto"/>
              <w:jc w:val="left"/>
              <w:rPr>
                <w:sz w:val="18"/>
                <w:szCs w:val="18"/>
              </w:rPr>
            </w:pPr>
            <w:r w:rsidRPr="009669FF">
              <w:rPr>
                <w:rFonts w:eastAsia="Arial" w:cs="Arial"/>
                <w:b/>
                <w:bCs/>
                <w:sz w:val="18"/>
                <w:szCs w:val="18"/>
              </w:rPr>
              <w:t>Equipment</w:t>
            </w:r>
          </w:p>
        </w:tc>
        <w:tc>
          <w:tcPr>
            <w:tcW w:w="1320" w:type="dxa"/>
            <w:tcBorders>
              <w:top w:val="nil"/>
              <w:left w:val="single" w:color="auto" w:sz="8" w:space="0"/>
              <w:bottom w:val="single" w:color="auto" w:sz="8" w:space="0"/>
              <w:right w:val="single" w:color="auto" w:sz="8" w:space="0"/>
            </w:tcBorders>
            <w:vAlign w:val="center"/>
          </w:tcPr>
          <w:p w:rsidRPr="009669FF" w:rsidR="4B2B6C52" w:rsidP="009669FF" w:rsidRDefault="4B2B6C52" w14:paraId="7B94CBAE" w14:textId="54101E22">
            <w:pPr>
              <w:spacing w:before="0" w:line="240" w:lineRule="auto"/>
              <w:jc w:val="left"/>
              <w:rPr>
                <w:sz w:val="18"/>
                <w:szCs w:val="18"/>
              </w:rPr>
            </w:pPr>
            <w:r w:rsidRPr="009669FF">
              <w:rPr>
                <w:rFonts w:eastAsia="Arial" w:cs="Arial"/>
                <w:b/>
                <w:bCs/>
                <w:sz w:val="18"/>
                <w:szCs w:val="18"/>
              </w:rPr>
              <w:t>Quantity</w:t>
            </w:r>
          </w:p>
        </w:tc>
        <w:tc>
          <w:tcPr>
            <w:tcW w:w="2040" w:type="dxa"/>
            <w:tcBorders>
              <w:top w:val="nil"/>
              <w:left w:val="single" w:color="auto" w:sz="8" w:space="0"/>
              <w:bottom w:val="single" w:color="auto" w:sz="8" w:space="0"/>
              <w:right w:val="single" w:color="auto" w:sz="8" w:space="0"/>
            </w:tcBorders>
            <w:vAlign w:val="center"/>
          </w:tcPr>
          <w:p w:rsidRPr="009669FF" w:rsidR="4B2B6C52" w:rsidP="009669FF" w:rsidRDefault="4B2B6C52" w14:paraId="5A70183E" w14:textId="56819BBD">
            <w:pPr>
              <w:spacing w:before="0" w:line="240" w:lineRule="auto"/>
              <w:jc w:val="left"/>
              <w:rPr>
                <w:sz w:val="18"/>
                <w:szCs w:val="18"/>
              </w:rPr>
            </w:pPr>
            <w:r w:rsidRPr="009669FF">
              <w:rPr>
                <w:rFonts w:eastAsia="Arial" w:cs="Arial"/>
                <w:b/>
                <w:bCs/>
                <w:sz w:val="18"/>
                <w:szCs w:val="18"/>
              </w:rPr>
              <w:t>Size in m</w:t>
            </w:r>
          </w:p>
        </w:tc>
        <w:tc>
          <w:tcPr>
            <w:tcW w:w="3810" w:type="dxa"/>
            <w:tcBorders>
              <w:top w:val="nil"/>
              <w:left w:val="single" w:color="auto" w:sz="8" w:space="0"/>
              <w:bottom w:val="single" w:color="auto" w:sz="8" w:space="0"/>
              <w:right w:val="single" w:color="auto" w:sz="8" w:space="0"/>
            </w:tcBorders>
            <w:vAlign w:val="center"/>
          </w:tcPr>
          <w:p w:rsidRPr="009669FF" w:rsidR="4B2B6C52" w:rsidP="009669FF" w:rsidRDefault="4B2B6C52" w14:paraId="7A193DCE" w14:textId="672E85B3">
            <w:pPr>
              <w:spacing w:before="0" w:line="240" w:lineRule="auto"/>
              <w:jc w:val="left"/>
              <w:rPr>
                <w:sz w:val="18"/>
                <w:szCs w:val="18"/>
              </w:rPr>
            </w:pPr>
            <w:r w:rsidRPr="009669FF">
              <w:rPr>
                <w:rFonts w:eastAsia="Arial" w:cs="Arial"/>
                <w:b/>
                <w:bCs/>
                <w:sz w:val="18"/>
                <w:szCs w:val="18"/>
              </w:rPr>
              <w:t>Photo</w:t>
            </w:r>
          </w:p>
        </w:tc>
      </w:tr>
      <w:tr w:rsidRPr="009669FF" w:rsidR="4B2B6C52" w:rsidTr="009669FF" w14:paraId="62ADDA75"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6AD3FB7" w14:textId="43846C36">
            <w:pPr>
              <w:spacing w:before="0" w:line="240" w:lineRule="auto"/>
              <w:jc w:val="left"/>
              <w:rPr>
                <w:sz w:val="18"/>
                <w:szCs w:val="18"/>
                <w:lang w:val="en-US"/>
              </w:rPr>
            </w:pPr>
            <w:r w:rsidRPr="009669FF">
              <w:rPr>
                <w:rFonts w:eastAsia="Arial" w:cs="Arial"/>
                <w:sz w:val="18"/>
                <w:szCs w:val="18"/>
                <w:lang w:val="en-US"/>
              </w:rPr>
              <w:t>2000 L Jacketed Cubical Tank with Load Cell</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23E7C2B" w14:textId="3FE5D906">
            <w:pPr>
              <w:spacing w:before="0" w:line="240" w:lineRule="auto"/>
              <w:jc w:val="left"/>
              <w:rPr>
                <w:sz w:val="18"/>
                <w:szCs w:val="18"/>
              </w:rPr>
            </w:pPr>
            <w:r w:rsidRPr="009669FF">
              <w:rPr>
                <w:rFonts w:eastAsia="Arial" w:cs="Arial"/>
                <w:sz w:val="18"/>
                <w:szCs w:val="18"/>
              </w:rPr>
              <w:t>3</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BE89FFF" w14:textId="122D1834">
            <w:pPr>
              <w:spacing w:before="0" w:line="240" w:lineRule="auto"/>
              <w:jc w:val="left"/>
              <w:rPr>
                <w:sz w:val="18"/>
                <w:szCs w:val="18"/>
              </w:rPr>
            </w:pPr>
            <w:r w:rsidRPr="009669FF">
              <w:rPr>
                <w:rFonts w:eastAsia="Arial" w:cs="Arial"/>
                <w:sz w:val="18"/>
                <w:szCs w:val="18"/>
              </w:rPr>
              <w:t>1.78 x 1.39 x 2.65</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CBDAE5D" w14:textId="28529692">
            <w:pPr>
              <w:spacing w:before="0" w:line="240" w:lineRule="auto"/>
              <w:jc w:val="left"/>
              <w:rPr>
                <w:sz w:val="18"/>
                <w:szCs w:val="18"/>
              </w:rPr>
            </w:pPr>
            <w:r w:rsidRPr="009669FF">
              <w:rPr>
                <w:noProof/>
                <w:sz w:val="18"/>
                <w:szCs w:val="18"/>
              </w:rPr>
              <w:drawing>
                <wp:inline distT="0" distB="0" distL="0" distR="0" wp14:anchorId="310DF401" wp14:editId="4F51514E">
                  <wp:extent cx="1714500" cy="1714500"/>
                  <wp:effectExtent l="0" t="0" r="0" b="0"/>
                  <wp:docPr id="448293384" name="Picture 448293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Pr="009669FF" w:rsidR="4B2B6C52" w:rsidTr="009669FF" w14:paraId="03E8E40F"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9515A6E" w14:textId="630EFF16">
            <w:pPr>
              <w:spacing w:before="0" w:line="240" w:lineRule="auto"/>
              <w:jc w:val="left"/>
              <w:rPr>
                <w:sz w:val="18"/>
                <w:szCs w:val="18"/>
                <w:lang w:val="en-US"/>
              </w:rPr>
            </w:pPr>
            <w:r w:rsidRPr="009669FF">
              <w:rPr>
                <w:rFonts w:eastAsia="Arial" w:cs="Arial"/>
                <w:sz w:val="18"/>
                <w:szCs w:val="18"/>
                <w:lang w:val="en-US"/>
              </w:rPr>
              <w:t>200 L stainless steel Bioreactor with Trolley</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BEAABDD" w14:textId="4AD42C56">
            <w:pPr>
              <w:spacing w:before="0" w:line="240" w:lineRule="auto"/>
              <w:jc w:val="left"/>
              <w:rPr>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E33DA61" w14:textId="37F4A730">
            <w:pPr>
              <w:spacing w:before="0" w:line="240" w:lineRule="auto"/>
              <w:jc w:val="left"/>
              <w:rPr>
                <w:sz w:val="18"/>
                <w:szCs w:val="18"/>
              </w:rPr>
            </w:pPr>
            <w:r w:rsidRPr="009669FF">
              <w:rPr>
                <w:rFonts w:eastAsia="Arial" w:cs="Arial"/>
                <w:sz w:val="18"/>
                <w:szCs w:val="18"/>
              </w:rPr>
              <w:t>0.82 x 0.65 x 1.2</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E2A3710" w14:textId="6D0E1655">
            <w:pPr>
              <w:spacing w:before="0" w:line="240" w:lineRule="auto"/>
              <w:jc w:val="left"/>
              <w:rPr>
                <w:sz w:val="18"/>
                <w:szCs w:val="18"/>
              </w:rPr>
            </w:pPr>
            <w:r w:rsidRPr="009669FF">
              <w:rPr>
                <w:noProof/>
                <w:sz w:val="18"/>
                <w:szCs w:val="18"/>
              </w:rPr>
              <w:drawing>
                <wp:inline distT="0" distB="0" distL="0" distR="0" wp14:anchorId="3E80FB72" wp14:editId="33DF6BD9">
                  <wp:extent cx="1714500" cy="1714500"/>
                  <wp:effectExtent l="0" t="0" r="0" b="0"/>
                  <wp:docPr id="1839104593" name="Picture 1839104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Pr="009669FF" w:rsidR="4B2B6C52" w:rsidTr="009669FF" w14:paraId="0D4E92D8"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D7DC3E8" w14:textId="602C43A6">
            <w:pPr>
              <w:spacing w:before="0" w:line="240" w:lineRule="auto"/>
              <w:jc w:val="left"/>
              <w:rPr>
                <w:rFonts w:eastAsia="Arial" w:cs="Arial"/>
                <w:sz w:val="18"/>
                <w:szCs w:val="18"/>
                <w:lang w:val="en-US"/>
              </w:rPr>
            </w:pPr>
            <w:r w:rsidRPr="009669FF">
              <w:rPr>
                <w:rFonts w:eastAsia="Arial" w:cs="Arial"/>
                <w:sz w:val="18"/>
                <w:szCs w:val="18"/>
                <w:lang w:val="en-US"/>
              </w:rPr>
              <w:t>2 x 20 L Biocontainers with Trolley</w:t>
            </w:r>
            <w:r w:rsidRPr="009669FF">
              <w:rPr>
                <w:sz w:val="18"/>
                <w:szCs w:val="18"/>
                <w:lang w:val="en-US"/>
              </w:rPr>
              <w:br/>
            </w:r>
            <w:r w:rsidRPr="009669FF">
              <w:rPr>
                <w:rFonts w:eastAsia="Arial" w:cs="Arial"/>
                <w:sz w:val="18"/>
                <w:szCs w:val="18"/>
                <w:lang w:val="en-US"/>
              </w:rPr>
              <w:t xml:space="preserve"> </w:t>
            </w:r>
            <w:r w:rsidRPr="009669FF">
              <w:rPr>
                <w:sz w:val="18"/>
                <w:szCs w:val="18"/>
                <w:lang w:val="en-US"/>
              </w:rPr>
              <w:br/>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7657760" w14:textId="722C2C3A">
            <w:pPr>
              <w:spacing w:before="0" w:line="240" w:lineRule="auto"/>
              <w:jc w:val="left"/>
              <w:rPr>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C57FFC8" w14:textId="471D0DFA">
            <w:pPr>
              <w:spacing w:before="0" w:line="240" w:lineRule="auto"/>
              <w:jc w:val="left"/>
              <w:rPr>
                <w:sz w:val="18"/>
                <w:szCs w:val="18"/>
              </w:rPr>
            </w:pPr>
            <w:r w:rsidRPr="009669FF">
              <w:rPr>
                <w:rFonts w:eastAsia="Arial" w:cs="Arial"/>
                <w:sz w:val="18"/>
                <w:szCs w:val="18"/>
              </w:rPr>
              <w:t>0.71x1.05x0.98</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0FC6D0D" w14:textId="731E59FD">
            <w:pPr>
              <w:spacing w:before="0" w:line="240" w:lineRule="auto"/>
              <w:jc w:val="left"/>
              <w:rPr>
                <w:sz w:val="18"/>
                <w:szCs w:val="18"/>
              </w:rPr>
            </w:pPr>
            <w:r w:rsidRPr="009669FF">
              <w:rPr>
                <w:noProof/>
                <w:sz w:val="18"/>
                <w:szCs w:val="18"/>
              </w:rPr>
              <w:drawing>
                <wp:inline distT="0" distB="0" distL="0" distR="0" wp14:anchorId="7D7CA201" wp14:editId="18BC8631">
                  <wp:extent cx="809625" cy="828675"/>
                  <wp:effectExtent l="0" t="0" r="0" b="0"/>
                  <wp:docPr id="2019618071" name="Picture 2019618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extLst>
                              <a:ext uri="{28A0092B-C50C-407E-A947-70E740481C1C}">
                                <a14:useLocalDpi xmlns:a14="http://schemas.microsoft.com/office/drawing/2010/main" val="0"/>
                              </a:ext>
                            </a:extLst>
                          </a:blip>
                          <a:stretch>
                            <a:fillRect/>
                          </a:stretch>
                        </pic:blipFill>
                        <pic:spPr>
                          <a:xfrm>
                            <a:off x="0" y="0"/>
                            <a:ext cx="809625" cy="828675"/>
                          </a:xfrm>
                          <a:prstGeom prst="rect">
                            <a:avLst/>
                          </a:prstGeom>
                        </pic:spPr>
                      </pic:pic>
                    </a:graphicData>
                  </a:graphic>
                </wp:inline>
              </w:drawing>
            </w:r>
          </w:p>
        </w:tc>
      </w:tr>
      <w:tr w:rsidRPr="009669FF" w:rsidR="4B2B6C52" w:rsidTr="009669FF" w14:paraId="38DEE06D"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A516C43" w14:textId="79978024">
            <w:pPr>
              <w:spacing w:before="0" w:line="240" w:lineRule="auto"/>
              <w:jc w:val="left"/>
              <w:rPr>
                <w:sz w:val="18"/>
                <w:szCs w:val="18"/>
              </w:rPr>
            </w:pPr>
            <w:r w:rsidRPr="009669FF">
              <w:rPr>
                <w:rFonts w:eastAsia="Arial" w:cs="Arial"/>
                <w:sz w:val="18"/>
                <w:szCs w:val="18"/>
              </w:rPr>
              <w:t>500 L formulation tank</w:t>
            </w:r>
          </w:p>
          <w:p w:rsidRPr="009669FF" w:rsidR="4B2B6C52" w:rsidP="009669FF" w:rsidRDefault="4B2B6C52" w14:paraId="330CA5E6" w14:textId="56D12016">
            <w:pPr>
              <w:spacing w:before="0" w:line="240" w:lineRule="auto"/>
              <w:jc w:val="left"/>
              <w:rPr>
                <w:sz w:val="18"/>
                <w:szCs w:val="18"/>
              </w:rPr>
            </w:pPr>
            <w:r w:rsidRPr="009669FF">
              <w:rPr>
                <w:rFonts w:eastAsia="Arial" w:cs="Arial"/>
                <w:sz w:val="18"/>
                <w:szCs w:val="18"/>
              </w:rPr>
              <w:t xml:space="preserve"> </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B7635BB" w14:textId="77D9C494">
            <w:pPr>
              <w:spacing w:before="0" w:line="240" w:lineRule="auto"/>
              <w:jc w:val="left"/>
              <w:rPr>
                <w:sz w:val="18"/>
                <w:szCs w:val="18"/>
              </w:rPr>
            </w:pPr>
            <w:r w:rsidRPr="009669FF">
              <w:rPr>
                <w:rFonts w:eastAsia="Arial" w:cs="Arial"/>
                <w:sz w:val="18"/>
                <w:szCs w:val="18"/>
              </w:rPr>
              <w:t>3</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7071ECF" w14:textId="3246B097">
            <w:pPr>
              <w:spacing w:before="0" w:line="240" w:lineRule="auto"/>
              <w:jc w:val="left"/>
              <w:rPr>
                <w:sz w:val="18"/>
                <w:szCs w:val="18"/>
              </w:rPr>
            </w:pPr>
            <w:r w:rsidRPr="009669FF">
              <w:rPr>
                <w:rFonts w:eastAsia="Arial" w:cs="Arial"/>
                <w:sz w:val="18"/>
                <w:szCs w:val="18"/>
              </w:rPr>
              <w:t>0.72 x 0.83 x 1.39</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BD2D157" w14:textId="0ED6B51E">
            <w:pPr>
              <w:spacing w:before="0" w:line="240" w:lineRule="auto"/>
              <w:jc w:val="left"/>
              <w:rPr>
                <w:sz w:val="18"/>
                <w:szCs w:val="18"/>
              </w:rPr>
            </w:pPr>
            <w:r w:rsidRPr="009669FF">
              <w:rPr>
                <w:noProof/>
                <w:sz w:val="18"/>
                <w:szCs w:val="18"/>
              </w:rPr>
              <w:drawing>
                <wp:inline distT="0" distB="0" distL="0" distR="0" wp14:anchorId="59434F6B" wp14:editId="29A2B306">
                  <wp:extent cx="1819275" cy="1819275"/>
                  <wp:effectExtent l="0" t="0" r="0" b="0"/>
                  <wp:docPr id="2068987413" name="Picture 2068987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extLst>
                              <a:ext uri="{28A0092B-C50C-407E-A947-70E740481C1C}">
                                <a14:useLocalDpi xmlns:a14="http://schemas.microsoft.com/office/drawing/2010/main" val="0"/>
                              </a:ext>
                            </a:extLst>
                          </a:blip>
                          <a:stretch>
                            <a:fillRect/>
                          </a:stretch>
                        </pic:blipFill>
                        <pic:spPr>
                          <a:xfrm>
                            <a:off x="0" y="0"/>
                            <a:ext cx="1819275" cy="1819275"/>
                          </a:xfrm>
                          <a:prstGeom prst="rect">
                            <a:avLst/>
                          </a:prstGeom>
                        </pic:spPr>
                      </pic:pic>
                    </a:graphicData>
                  </a:graphic>
                </wp:inline>
              </w:drawing>
            </w:r>
          </w:p>
        </w:tc>
      </w:tr>
      <w:tr w:rsidRPr="009669FF" w:rsidR="4B2B6C52" w:rsidTr="009669FF" w14:paraId="237EE52E"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12BC9B3" w14:textId="3AEFA8A6">
            <w:pPr>
              <w:spacing w:before="0" w:line="240" w:lineRule="auto"/>
              <w:jc w:val="left"/>
              <w:rPr>
                <w:sz w:val="18"/>
                <w:szCs w:val="18"/>
                <w:lang w:val="en-US"/>
              </w:rPr>
            </w:pPr>
            <w:r w:rsidRPr="009669FF">
              <w:rPr>
                <w:rFonts w:eastAsia="Arial" w:cs="Arial"/>
                <w:sz w:val="18"/>
                <w:szCs w:val="18"/>
                <w:lang w:val="en-US"/>
              </w:rPr>
              <w:t>100 L Jacketed Cubical Tank with Load Cell, Stainless Steel</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10C7AC5" w14:textId="62FED782">
            <w:pPr>
              <w:spacing w:before="0" w:line="240" w:lineRule="auto"/>
              <w:jc w:val="left"/>
              <w:rPr>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17DADCE" w14:textId="570E0DD2">
            <w:pPr>
              <w:spacing w:before="0" w:line="240" w:lineRule="auto"/>
              <w:jc w:val="left"/>
              <w:rPr>
                <w:sz w:val="18"/>
                <w:szCs w:val="18"/>
              </w:rPr>
            </w:pPr>
            <w:r w:rsidRPr="009669FF">
              <w:rPr>
                <w:rFonts w:eastAsia="Arial" w:cs="Arial"/>
                <w:sz w:val="18"/>
                <w:szCs w:val="18"/>
              </w:rPr>
              <w:t>1 x 0.86 x 1.58</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376DAB2" w14:textId="58168F6F">
            <w:pPr>
              <w:spacing w:before="0" w:line="240" w:lineRule="auto"/>
              <w:jc w:val="left"/>
              <w:rPr>
                <w:sz w:val="18"/>
                <w:szCs w:val="18"/>
              </w:rPr>
            </w:pPr>
            <w:r w:rsidRPr="009669FF">
              <w:rPr>
                <w:noProof/>
                <w:sz w:val="18"/>
                <w:szCs w:val="18"/>
              </w:rPr>
              <w:drawing>
                <wp:inline distT="0" distB="0" distL="0" distR="0" wp14:anchorId="7EEB8BAD" wp14:editId="5151DD01">
                  <wp:extent cx="1447800" cy="1485900"/>
                  <wp:effectExtent l="0" t="0" r="0" b="0"/>
                  <wp:docPr id="2092999521" name="Picture 209299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extLst>
                              <a:ext uri="{28A0092B-C50C-407E-A947-70E740481C1C}">
                                <a14:useLocalDpi xmlns:a14="http://schemas.microsoft.com/office/drawing/2010/main" val="0"/>
                              </a:ext>
                            </a:extLst>
                          </a:blip>
                          <a:stretch>
                            <a:fillRect/>
                          </a:stretch>
                        </pic:blipFill>
                        <pic:spPr>
                          <a:xfrm>
                            <a:off x="0" y="0"/>
                            <a:ext cx="1447800" cy="1485900"/>
                          </a:xfrm>
                          <a:prstGeom prst="rect">
                            <a:avLst/>
                          </a:prstGeom>
                        </pic:spPr>
                      </pic:pic>
                    </a:graphicData>
                  </a:graphic>
                </wp:inline>
              </w:drawing>
            </w:r>
          </w:p>
        </w:tc>
      </w:tr>
    </w:tbl>
    <w:p w:rsidRPr="00344480" w:rsidR="00AE32AB" w:rsidP="00AE32AB" w:rsidRDefault="00AE32AB" w14:paraId="4E2C886E" w14:textId="6865226C">
      <w:pPr>
        <w:rPr>
          <w:sz w:val="18"/>
          <w:szCs w:val="18"/>
          <w:lang w:val="en-GB"/>
        </w:rPr>
      </w:pPr>
    </w:p>
    <w:p w:rsidR="009669FF" w:rsidRDefault="009669FF" w14:paraId="23AE44C2" w14:textId="77777777">
      <w:pPr>
        <w:spacing w:before="0" w:after="160" w:line="259" w:lineRule="auto"/>
        <w:jc w:val="left"/>
        <w:rPr>
          <w:iCs/>
          <w:sz w:val="18"/>
          <w:szCs w:val="18"/>
          <w:lang w:val="en-US"/>
        </w:rPr>
      </w:pPr>
      <w:bookmarkStart w:name="_Ref95949016" w:id="306"/>
      <w:r>
        <w:rPr>
          <w:lang w:val="en-US"/>
        </w:rPr>
        <w:br w:type="page"/>
      </w:r>
    </w:p>
    <w:p w:rsidRPr="008D29CA" w:rsidR="008D29CA" w:rsidP="008D29CA" w:rsidRDefault="008D29CA" w14:paraId="107BAB65" w14:textId="0C36A04C">
      <w:pPr>
        <w:pStyle w:val="Beschriftung"/>
        <w:keepNext/>
        <w:rPr>
          <w:lang w:val="en-US"/>
        </w:rPr>
      </w:pPr>
      <w:bookmarkStart w:name="_Toc96066730" w:id="307"/>
      <w:r w:rsidRPr="008D29CA">
        <w:rPr>
          <w:lang w:val="en-US"/>
        </w:rPr>
        <w:lastRenderedPageBreak/>
        <w:t xml:space="preserve">Table </w:t>
      </w:r>
      <w:r>
        <w:fldChar w:fldCharType="begin"/>
      </w:r>
      <w:r w:rsidRPr="008D29CA">
        <w:rPr>
          <w:lang w:val="en-US"/>
        </w:rPr>
        <w:instrText xml:space="preserve"> SEQ Table \* ARABIC </w:instrText>
      </w:r>
      <w:r>
        <w:fldChar w:fldCharType="separate"/>
      </w:r>
      <w:r w:rsidR="00B35361">
        <w:rPr>
          <w:noProof/>
          <w:lang w:val="en-US"/>
        </w:rPr>
        <w:t>15</w:t>
      </w:r>
      <w:r>
        <w:fldChar w:fldCharType="end"/>
      </w:r>
      <w:bookmarkEnd w:id="306"/>
      <w:r w:rsidRPr="008D29CA">
        <w:rPr>
          <w:lang w:val="en-US"/>
        </w:rPr>
        <w:t xml:space="preserve">: </w:t>
      </w:r>
      <w:r w:rsidRPr="00344480">
        <w:rPr>
          <w:lang w:val="en-GB"/>
        </w:rPr>
        <w:t>Size and Function of Buffer Systems</w:t>
      </w:r>
      <w:bookmarkEnd w:id="307"/>
    </w:p>
    <w:tbl>
      <w:tblPr>
        <w:tblStyle w:val="Tabellenraster"/>
        <w:tblW w:w="0" w:type="auto"/>
        <w:tblLayout w:type="fixed"/>
        <w:tblLook w:val="04A0" w:firstRow="1" w:lastRow="0" w:firstColumn="1" w:lastColumn="0" w:noHBand="0" w:noVBand="1"/>
      </w:tblPr>
      <w:tblGrid>
        <w:gridCol w:w="1800"/>
        <w:gridCol w:w="1365"/>
        <w:gridCol w:w="1230"/>
        <w:gridCol w:w="4665"/>
      </w:tblGrid>
      <w:tr w:rsidRPr="000E6BAA" w:rsidR="4B2B6C52" w:rsidTr="009669FF" w14:paraId="08936EE7" w14:textId="77777777">
        <w:trPr>
          <w:trHeight w:val="397"/>
        </w:trPr>
        <w:tc>
          <w:tcPr>
            <w:tcW w:w="9060" w:type="dxa"/>
            <w:gridSpan w:val="4"/>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DBCCA90" w14:textId="2826F403">
            <w:pPr>
              <w:spacing w:before="0" w:line="240" w:lineRule="auto"/>
              <w:jc w:val="left"/>
              <w:rPr>
                <w:sz w:val="18"/>
                <w:szCs w:val="18"/>
                <w:lang w:val="en-US"/>
              </w:rPr>
            </w:pPr>
            <w:r w:rsidRPr="009669FF">
              <w:rPr>
                <w:rFonts w:eastAsia="Arial" w:cs="Arial"/>
                <w:b/>
                <w:bCs/>
                <w:sz w:val="18"/>
                <w:szCs w:val="18"/>
                <w:lang w:val="en-US"/>
              </w:rPr>
              <w:t>Buffer storage and preparation room</w:t>
            </w:r>
          </w:p>
        </w:tc>
      </w:tr>
      <w:tr w:rsidRPr="009669FF" w:rsidR="4B2B6C52" w:rsidTr="009669FF" w14:paraId="71E6738B" w14:textId="77777777">
        <w:trPr>
          <w:trHeight w:val="397"/>
        </w:trPr>
        <w:tc>
          <w:tcPr>
            <w:tcW w:w="180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8AE1516" w14:textId="299AE45E">
            <w:pPr>
              <w:spacing w:before="0" w:line="240" w:lineRule="auto"/>
              <w:jc w:val="left"/>
              <w:rPr>
                <w:sz w:val="18"/>
                <w:szCs w:val="18"/>
              </w:rPr>
            </w:pPr>
            <w:r w:rsidRPr="009669FF">
              <w:rPr>
                <w:rFonts w:eastAsia="Arial" w:cs="Arial"/>
                <w:b/>
                <w:bCs/>
                <w:sz w:val="18"/>
                <w:szCs w:val="18"/>
              </w:rPr>
              <w:t>Equipment</w:t>
            </w:r>
          </w:p>
        </w:tc>
        <w:tc>
          <w:tcPr>
            <w:tcW w:w="1365" w:type="dxa"/>
            <w:tcBorders>
              <w:top w:val="nil"/>
              <w:left w:val="single" w:color="auto" w:sz="8" w:space="0"/>
              <w:bottom w:val="single" w:color="auto" w:sz="8" w:space="0"/>
              <w:right w:val="single" w:color="auto" w:sz="8" w:space="0"/>
            </w:tcBorders>
            <w:vAlign w:val="center"/>
          </w:tcPr>
          <w:p w:rsidRPr="009669FF" w:rsidR="4B2B6C52" w:rsidP="009669FF" w:rsidRDefault="4B2B6C52" w14:paraId="5EB8E62D" w14:textId="45829E17">
            <w:pPr>
              <w:spacing w:before="0" w:line="240" w:lineRule="auto"/>
              <w:jc w:val="left"/>
              <w:rPr>
                <w:sz w:val="18"/>
                <w:szCs w:val="18"/>
              </w:rPr>
            </w:pPr>
            <w:r w:rsidRPr="009669FF">
              <w:rPr>
                <w:rFonts w:eastAsia="Arial" w:cs="Arial"/>
                <w:b/>
                <w:bCs/>
                <w:sz w:val="18"/>
                <w:szCs w:val="18"/>
              </w:rPr>
              <w:t>Quantity</w:t>
            </w:r>
          </w:p>
        </w:tc>
        <w:tc>
          <w:tcPr>
            <w:tcW w:w="1230" w:type="dxa"/>
            <w:tcBorders>
              <w:top w:val="nil"/>
              <w:left w:val="single" w:color="auto" w:sz="8" w:space="0"/>
              <w:bottom w:val="single" w:color="auto" w:sz="8" w:space="0"/>
              <w:right w:val="single" w:color="auto" w:sz="8" w:space="0"/>
            </w:tcBorders>
            <w:vAlign w:val="center"/>
          </w:tcPr>
          <w:p w:rsidRPr="009669FF" w:rsidR="4B2B6C52" w:rsidP="009669FF" w:rsidRDefault="4B2B6C52" w14:paraId="4C70AD3C" w14:textId="6412763B">
            <w:pPr>
              <w:spacing w:before="0" w:line="240" w:lineRule="auto"/>
              <w:jc w:val="left"/>
              <w:rPr>
                <w:sz w:val="18"/>
                <w:szCs w:val="18"/>
              </w:rPr>
            </w:pPr>
            <w:r w:rsidRPr="009669FF">
              <w:rPr>
                <w:rFonts w:eastAsia="Arial" w:cs="Arial"/>
                <w:b/>
                <w:bCs/>
                <w:sz w:val="18"/>
                <w:szCs w:val="18"/>
              </w:rPr>
              <w:t>Size in m</w:t>
            </w:r>
          </w:p>
        </w:tc>
        <w:tc>
          <w:tcPr>
            <w:tcW w:w="4665" w:type="dxa"/>
            <w:tcBorders>
              <w:top w:val="nil"/>
              <w:left w:val="single" w:color="auto" w:sz="8" w:space="0"/>
              <w:bottom w:val="single" w:color="auto" w:sz="8" w:space="0"/>
              <w:right w:val="single" w:color="auto" w:sz="8" w:space="0"/>
            </w:tcBorders>
            <w:vAlign w:val="center"/>
          </w:tcPr>
          <w:p w:rsidRPr="009669FF" w:rsidR="4B2B6C52" w:rsidP="009669FF" w:rsidRDefault="4B2B6C52" w14:paraId="0571BC49" w14:textId="1745F156">
            <w:pPr>
              <w:spacing w:before="0" w:line="240" w:lineRule="auto"/>
              <w:jc w:val="left"/>
              <w:rPr>
                <w:sz w:val="18"/>
                <w:szCs w:val="18"/>
              </w:rPr>
            </w:pPr>
            <w:r w:rsidRPr="009669FF">
              <w:rPr>
                <w:rFonts w:eastAsia="Arial" w:cs="Arial"/>
                <w:b/>
                <w:bCs/>
                <w:sz w:val="18"/>
                <w:szCs w:val="18"/>
              </w:rPr>
              <w:t>Photo</w:t>
            </w:r>
          </w:p>
        </w:tc>
      </w:tr>
      <w:tr w:rsidRPr="009669FF" w:rsidR="4B2B6C52" w:rsidTr="009669FF" w14:paraId="131117D5" w14:textId="77777777">
        <w:trPr>
          <w:trHeight w:val="397"/>
        </w:trPr>
        <w:tc>
          <w:tcPr>
            <w:tcW w:w="180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B59CC18" w14:textId="3AEA37BF">
            <w:pPr>
              <w:spacing w:before="0" w:line="240" w:lineRule="auto"/>
              <w:jc w:val="left"/>
              <w:rPr>
                <w:sz w:val="18"/>
                <w:szCs w:val="18"/>
                <w:lang w:val="en-US"/>
              </w:rPr>
            </w:pPr>
            <w:r w:rsidRPr="009669FF">
              <w:rPr>
                <w:rFonts w:eastAsia="Arial" w:cs="Arial"/>
                <w:sz w:val="18"/>
                <w:szCs w:val="18"/>
                <w:lang w:val="en-US"/>
              </w:rPr>
              <w:t>3000 L Jacketed Cubital Tank with Load Cell</w:t>
            </w:r>
          </w:p>
        </w:tc>
        <w:tc>
          <w:tcPr>
            <w:tcW w:w="13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A2CCA4E" w14:textId="1F1C6358">
            <w:pPr>
              <w:spacing w:before="0" w:line="240" w:lineRule="auto"/>
              <w:jc w:val="left"/>
              <w:rPr>
                <w:sz w:val="18"/>
                <w:szCs w:val="18"/>
              </w:rPr>
            </w:pPr>
            <w:r w:rsidRPr="009669FF">
              <w:rPr>
                <w:rFonts w:eastAsia="Arial" w:cs="Arial"/>
                <w:sz w:val="18"/>
                <w:szCs w:val="18"/>
              </w:rPr>
              <w:t>1</w:t>
            </w:r>
          </w:p>
        </w:tc>
        <w:tc>
          <w:tcPr>
            <w:tcW w:w="123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91C11D3" w14:textId="793110C6">
            <w:pPr>
              <w:spacing w:before="0" w:line="240" w:lineRule="auto"/>
              <w:jc w:val="left"/>
              <w:rPr>
                <w:sz w:val="18"/>
                <w:szCs w:val="18"/>
              </w:rPr>
            </w:pPr>
            <w:r w:rsidRPr="009669FF">
              <w:rPr>
                <w:rFonts w:eastAsia="Arial" w:cs="Arial"/>
                <w:sz w:val="18"/>
                <w:szCs w:val="18"/>
              </w:rPr>
              <w:t xml:space="preserve">1.64 x 1.40 x 3.56     </w:t>
            </w:r>
          </w:p>
        </w:tc>
        <w:tc>
          <w:tcPr>
            <w:tcW w:w="46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F6A8717" w14:textId="6C69ED9D">
            <w:pPr>
              <w:spacing w:before="0" w:line="240" w:lineRule="auto"/>
              <w:jc w:val="left"/>
              <w:rPr>
                <w:sz w:val="18"/>
                <w:szCs w:val="18"/>
              </w:rPr>
            </w:pPr>
            <w:r w:rsidRPr="009669FF">
              <w:rPr>
                <w:noProof/>
                <w:sz w:val="18"/>
                <w:szCs w:val="18"/>
              </w:rPr>
              <w:drawing>
                <wp:inline distT="0" distB="0" distL="0" distR="0" wp14:anchorId="2D4923EB" wp14:editId="28D57394">
                  <wp:extent cx="1581150" cy="1581150"/>
                  <wp:effectExtent l="0" t="0" r="0" b="0"/>
                  <wp:docPr id="1303621584" name="Picture 1303621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extLst>
                              <a:ext uri="{28A0092B-C50C-407E-A947-70E740481C1C}">
                                <a14:useLocalDpi xmlns:a14="http://schemas.microsoft.com/office/drawing/2010/main" val="0"/>
                              </a:ext>
                            </a:extLst>
                          </a:blip>
                          <a:stretch>
                            <a:fillRect/>
                          </a:stretch>
                        </pic:blipFill>
                        <pic:spPr>
                          <a:xfrm>
                            <a:off x="0" y="0"/>
                            <a:ext cx="1581150" cy="1581150"/>
                          </a:xfrm>
                          <a:prstGeom prst="rect">
                            <a:avLst/>
                          </a:prstGeom>
                        </pic:spPr>
                      </pic:pic>
                    </a:graphicData>
                  </a:graphic>
                </wp:inline>
              </w:drawing>
            </w:r>
          </w:p>
        </w:tc>
      </w:tr>
      <w:tr w:rsidRPr="009669FF" w:rsidR="4B2B6C52" w:rsidTr="009669FF" w14:paraId="0589CBCF" w14:textId="77777777">
        <w:trPr>
          <w:trHeight w:val="397"/>
        </w:trPr>
        <w:tc>
          <w:tcPr>
            <w:tcW w:w="180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E26F10E" w14:textId="79C1A2BF">
            <w:pPr>
              <w:spacing w:before="0" w:line="240" w:lineRule="auto"/>
              <w:jc w:val="left"/>
              <w:rPr>
                <w:sz w:val="18"/>
                <w:szCs w:val="18"/>
                <w:lang w:val="en-US"/>
              </w:rPr>
            </w:pPr>
            <w:r w:rsidRPr="009669FF">
              <w:rPr>
                <w:rFonts w:eastAsia="Arial" w:cs="Arial"/>
                <w:sz w:val="18"/>
                <w:szCs w:val="18"/>
                <w:lang w:val="en-US"/>
              </w:rPr>
              <w:t>2000 L Jacketed Cubical Tank with Load Cell</w:t>
            </w:r>
          </w:p>
        </w:tc>
        <w:tc>
          <w:tcPr>
            <w:tcW w:w="13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F4D7271" w14:textId="26E09A9A">
            <w:pPr>
              <w:spacing w:before="0" w:line="240" w:lineRule="auto"/>
              <w:jc w:val="left"/>
              <w:rPr>
                <w:sz w:val="18"/>
                <w:szCs w:val="18"/>
              </w:rPr>
            </w:pPr>
            <w:r w:rsidRPr="009669FF">
              <w:rPr>
                <w:rFonts w:eastAsia="Arial" w:cs="Arial"/>
                <w:sz w:val="18"/>
                <w:szCs w:val="18"/>
              </w:rPr>
              <w:t>2</w:t>
            </w:r>
          </w:p>
        </w:tc>
        <w:tc>
          <w:tcPr>
            <w:tcW w:w="123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92F5AEA" w14:textId="42ACC561">
            <w:pPr>
              <w:spacing w:before="0" w:line="240" w:lineRule="auto"/>
              <w:jc w:val="left"/>
              <w:rPr>
                <w:sz w:val="18"/>
                <w:szCs w:val="18"/>
              </w:rPr>
            </w:pPr>
            <w:r w:rsidRPr="009669FF">
              <w:rPr>
                <w:rFonts w:eastAsia="Arial" w:cs="Arial"/>
                <w:sz w:val="18"/>
                <w:szCs w:val="18"/>
              </w:rPr>
              <w:t>1.78 x 1.39 x 2.65</w:t>
            </w:r>
          </w:p>
        </w:tc>
        <w:tc>
          <w:tcPr>
            <w:tcW w:w="46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F68435F" w14:textId="2E8C15EB">
            <w:pPr>
              <w:spacing w:before="0" w:line="240" w:lineRule="auto"/>
              <w:jc w:val="left"/>
              <w:rPr>
                <w:sz w:val="18"/>
                <w:szCs w:val="18"/>
              </w:rPr>
            </w:pPr>
            <w:r w:rsidRPr="009669FF">
              <w:rPr>
                <w:noProof/>
                <w:sz w:val="18"/>
                <w:szCs w:val="18"/>
              </w:rPr>
              <w:drawing>
                <wp:inline distT="0" distB="0" distL="0" distR="0" wp14:anchorId="566B797D" wp14:editId="4FF62002">
                  <wp:extent cx="1714500" cy="1714500"/>
                  <wp:effectExtent l="0" t="0" r="0" b="0"/>
                  <wp:docPr id="333032839" name="Picture 333032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Pr="009669FF" w:rsidR="4B2B6C52" w:rsidTr="009669FF" w14:paraId="1EF45311" w14:textId="77777777">
        <w:trPr>
          <w:trHeight w:val="397"/>
        </w:trPr>
        <w:tc>
          <w:tcPr>
            <w:tcW w:w="180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4A3A186" w14:textId="540C6605">
            <w:pPr>
              <w:spacing w:before="0" w:line="240" w:lineRule="auto"/>
              <w:jc w:val="left"/>
              <w:rPr>
                <w:sz w:val="18"/>
                <w:szCs w:val="18"/>
                <w:lang w:val="en-US"/>
              </w:rPr>
            </w:pPr>
            <w:r w:rsidRPr="009669FF">
              <w:rPr>
                <w:rFonts w:eastAsia="Arial" w:cs="Arial"/>
                <w:sz w:val="18"/>
                <w:szCs w:val="18"/>
                <w:lang w:val="en-US"/>
              </w:rPr>
              <w:t>1500 L Jacketed Cubical Tank with Load Cell</w:t>
            </w:r>
          </w:p>
        </w:tc>
        <w:tc>
          <w:tcPr>
            <w:tcW w:w="13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F06255B" w14:textId="6DCEA81D">
            <w:pPr>
              <w:spacing w:before="0" w:line="240" w:lineRule="auto"/>
              <w:jc w:val="left"/>
              <w:rPr>
                <w:sz w:val="18"/>
                <w:szCs w:val="18"/>
              </w:rPr>
            </w:pPr>
            <w:r w:rsidRPr="009669FF">
              <w:rPr>
                <w:rFonts w:eastAsia="Arial" w:cs="Arial"/>
                <w:sz w:val="18"/>
                <w:szCs w:val="18"/>
              </w:rPr>
              <w:t>3</w:t>
            </w:r>
          </w:p>
        </w:tc>
        <w:tc>
          <w:tcPr>
            <w:tcW w:w="123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4B51939" w14:textId="541A0E41">
            <w:pPr>
              <w:spacing w:before="0" w:line="240" w:lineRule="auto"/>
              <w:jc w:val="left"/>
              <w:rPr>
                <w:sz w:val="18"/>
                <w:szCs w:val="18"/>
              </w:rPr>
            </w:pPr>
            <w:r w:rsidRPr="009669FF">
              <w:rPr>
                <w:rFonts w:eastAsia="Arial" w:cs="Arial"/>
                <w:sz w:val="18"/>
                <w:szCs w:val="18"/>
              </w:rPr>
              <w:t xml:space="preserve">1.62 x 1.39 x 2.17     </w:t>
            </w:r>
          </w:p>
        </w:tc>
        <w:tc>
          <w:tcPr>
            <w:tcW w:w="46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14BA586" w14:textId="075004C8">
            <w:pPr>
              <w:spacing w:before="0" w:line="240" w:lineRule="auto"/>
              <w:jc w:val="left"/>
              <w:rPr>
                <w:sz w:val="18"/>
                <w:szCs w:val="18"/>
              </w:rPr>
            </w:pPr>
            <w:r w:rsidRPr="009669FF">
              <w:rPr>
                <w:noProof/>
                <w:sz w:val="18"/>
                <w:szCs w:val="18"/>
              </w:rPr>
              <w:drawing>
                <wp:inline distT="0" distB="0" distL="0" distR="0" wp14:anchorId="623C039F" wp14:editId="6DDC40D8">
                  <wp:extent cx="1581150" cy="1581150"/>
                  <wp:effectExtent l="0" t="0" r="0" b="0"/>
                  <wp:docPr id="1549582057" name="Picture 154958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extLst>
                              <a:ext uri="{28A0092B-C50C-407E-A947-70E740481C1C}">
                                <a14:useLocalDpi xmlns:a14="http://schemas.microsoft.com/office/drawing/2010/main" val="0"/>
                              </a:ext>
                            </a:extLst>
                          </a:blip>
                          <a:stretch>
                            <a:fillRect/>
                          </a:stretch>
                        </pic:blipFill>
                        <pic:spPr>
                          <a:xfrm>
                            <a:off x="0" y="0"/>
                            <a:ext cx="1581150" cy="1581150"/>
                          </a:xfrm>
                          <a:prstGeom prst="rect">
                            <a:avLst/>
                          </a:prstGeom>
                        </pic:spPr>
                      </pic:pic>
                    </a:graphicData>
                  </a:graphic>
                </wp:inline>
              </w:drawing>
            </w:r>
          </w:p>
        </w:tc>
      </w:tr>
      <w:tr w:rsidRPr="009669FF" w:rsidR="4B2B6C52" w:rsidTr="009669FF" w14:paraId="27397C79" w14:textId="77777777">
        <w:trPr>
          <w:trHeight w:val="397"/>
        </w:trPr>
        <w:tc>
          <w:tcPr>
            <w:tcW w:w="180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C17D746" w14:textId="4C5AFA75">
            <w:pPr>
              <w:spacing w:before="0" w:line="240" w:lineRule="auto"/>
              <w:jc w:val="left"/>
              <w:rPr>
                <w:sz w:val="18"/>
                <w:szCs w:val="18"/>
                <w:lang w:val="en-US"/>
              </w:rPr>
            </w:pPr>
            <w:r w:rsidRPr="009669FF">
              <w:rPr>
                <w:rFonts w:eastAsia="Arial" w:cs="Arial"/>
                <w:sz w:val="18"/>
                <w:szCs w:val="18"/>
                <w:lang w:val="en-US"/>
              </w:rPr>
              <w:t>1000 L Jacketed Cubical Tank with Load Cell</w:t>
            </w:r>
          </w:p>
        </w:tc>
        <w:tc>
          <w:tcPr>
            <w:tcW w:w="13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CB1E508" w14:textId="35DF55DA">
            <w:pPr>
              <w:spacing w:before="0" w:line="240" w:lineRule="auto"/>
              <w:jc w:val="left"/>
              <w:rPr>
                <w:sz w:val="18"/>
                <w:szCs w:val="18"/>
              </w:rPr>
            </w:pPr>
            <w:r w:rsidRPr="009669FF">
              <w:rPr>
                <w:rFonts w:eastAsia="Arial" w:cs="Arial"/>
                <w:sz w:val="18"/>
                <w:szCs w:val="18"/>
              </w:rPr>
              <w:t>3</w:t>
            </w:r>
          </w:p>
        </w:tc>
        <w:tc>
          <w:tcPr>
            <w:tcW w:w="123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3D13CD3E" w14:textId="4EE3DB0F">
            <w:pPr>
              <w:spacing w:before="0" w:line="240" w:lineRule="auto"/>
              <w:jc w:val="left"/>
              <w:rPr>
                <w:sz w:val="18"/>
                <w:szCs w:val="18"/>
              </w:rPr>
            </w:pPr>
            <w:r w:rsidRPr="009669FF">
              <w:rPr>
                <w:rFonts w:eastAsia="Arial" w:cs="Arial"/>
                <w:sz w:val="18"/>
                <w:szCs w:val="18"/>
              </w:rPr>
              <w:t xml:space="preserve">1.53 x 1.29 x 1.60     </w:t>
            </w:r>
          </w:p>
        </w:tc>
        <w:tc>
          <w:tcPr>
            <w:tcW w:w="46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42FA52A" w14:textId="69A57311">
            <w:pPr>
              <w:spacing w:before="0" w:line="240" w:lineRule="auto"/>
              <w:jc w:val="left"/>
              <w:rPr>
                <w:sz w:val="18"/>
                <w:szCs w:val="18"/>
              </w:rPr>
            </w:pPr>
            <w:r w:rsidRPr="009669FF">
              <w:rPr>
                <w:noProof/>
                <w:sz w:val="18"/>
                <w:szCs w:val="18"/>
              </w:rPr>
              <w:drawing>
                <wp:inline distT="0" distB="0" distL="0" distR="0" wp14:anchorId="6F223C87" wp14:editId="23DC150D">
                  <wp:extent cx="1714500" cy="1714500"/>
                  <wp:effectExtent l="0" t="0" r="0" b="0"/>
                  <wp:docPr id="2079578703" name="Picture 207957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Pr="009669FF" w:rsidR="4B2B6C52" w:rsidTr="009669FF" w14:paraId="71313092" w14:textId="77777777">
        <w:trPr>
          <w:trHeight w:val="397"/>
        </w:trPr>
        <w:tc>
          <w:tcPr>
            <w:tcW w:w="180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43B5C4FF" w14:textId="4BBEB12C">
            <w:pPr>
              <w:spacing w:before="0" w:line="240" w:lineRule="auto"/>
              <w:jc w:val="left"/>
              <w:rPr>
                <w:sz w:val="18"/>
                <w:szCs w:val="18"/>
              </w:rPr>
            </w:pPr>
            <w:r w:rsidRPr="009669FF">
              <w:rPr>
                <w:rFonts w:eastAsia="Arial" w:cs="Arial"/>
                <w:sz w:val="18"/>
                <w:szCs w:val="18"/>
              </w:rPr>
              <w:lastRenderedPageBreak/>
              <w:t>500 L Formulation tank</w:t>
            </w:r>
          </w:p>
        </w:tc>
        <w:tc>
          <w:tcPr>
            <w:tcW w:w="13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4C395C3" w14:textId="2296BFBD">
            <w:pPr>
              <w:spacing w:before="0" w:line="240" w:lineRule="auto"/>
              <w:jc w:val="left"/>
              <w:rPr>
                <w:sz w:val="18"/>
                <w:szCs w:val="18"/>
              </w:rPr>
            </w:pPr>
            <w:r w:rsidRPr="009669FF">
              <w:rPr>
                <w:rFonts w:eastAsia="Arial" w:cs="Arial"/>
                <w:sz w:val="18"/>
                <w:szCs w:val="18"/>
              </w:rPr>
              <w:t>4</w:t>
            </w:r>
          </w:p>
        </w:tc>
        <w:tc>
          <w:tcPr>
            <w:tcW w:w="123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49DB963" w14:textId="5F1FF9C9">
            <w:pPr>
              <w:spacing w:before="0" w:line="240" w:lineRule="auto"/>
              <w:jc w:val="left"/>
              <w:rPr>
                <w:sz w:val="18"/>
                <w:szCs w:val="18"/>
              </w:rPr>
            </w:pPr>
            <w:r w:rsidRPr="009669FF">
              <w:rPr>
                <w:rFonts w:eastAsia="Arial" w:cs="Arial"/>
                <w:sz w:val="18"/>
                <w:szCs w:val="18"/>
              </w:rPr>
              <w:t xml:space="preserve">0.72 x 0.83 x 1.39     </w:t>
            </w:r>
          </w:p>
        </w:tc>
        <w:tc>
          <w:tcPr>
            <w:tcW w:w="46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AE02399" w14:textId="38284F6E">
            <w:pPr>
              <w:spacing w:before="0" w:line="240" w:lineRule="auto"/>
              <w:jc w:val="left"/>
              <w:rPr>
                <w:sz w:val="18"/>
                <w:szCs w:val="18"/>
              </w:rPr>
            </w:pPr>
            <w:r w:rsidRPr="009669FF">
              <w:rPr>
                <w:noProof/>
                <w:sz w:val="18"/>
                <w:szCs w:val="18"/>
              </w:rPr>
              <w:drawing>
                <wp:inline distT="0" distB="0" distL="0" distR="0" wp14:anchorId="1B481421" wp14:editId="24935FD3">
                  <wp:extent cx="1819275" cy="1819275"/>
                  <wp:effectExtent l="0" t="0" r="0" b="0"/>
                  <wp:docPr id="1623840540" name="Picture 1623840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extLst>
                              <a:ext uri="{28A0092B-C50C-407E-A947-70E740481C1C}">
                                <a14:useLocalDpi xmlns:a14="http://schemas.microsoft.com/office/drawing/2010/main" val="0"/>
                              </a:ext>
                            </a:extLst>
                          </a:blip>
                          <a:stretch>
                            <a:fillRect/>
                          </a:stretch>
                        </pic:blipFill>
                        <pic:spPr>
                          <a:xfrm>
                            <a:off x="0" y="0"/>
                            <a:ext cx="1819275" cy="1819275"/>
                          </a:xfrm>
                          <a:prstGeom prst="rect">
                            <a:avLst/>
                          </a:prstGeom>
                        </pic:spPr>
                      </pic:pic>
                    </a:graphicData>
                  </a:graphic>
                </wp:inline>
              </w:drawing>
            </w:r>
          </w:p>
        </w:tc>
      </w:tr>
      <w:tr w:rsidRPr="009669FF" w:rsidR="4B2B6C52" w:rsidTr="009669FF" w14:paraId="02CE57AA" w14:textId="77777777">
        <w:trPr>
          <w:trHeight w:val="397"/>
        </w:trPr>
        <w:tc>
          <w:tcPr>
            <w:tcW w:w="180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97A10D0" w14:textId="54304605">
            <w:pPr>
              <w:spacing w:before="0" w:line="240" w:lineRule="auto"/>
              <w:jc w:val="left"/>
              <w:rPr>
                <w:sz w:val="18"/>
                <w:szCs w:val="18"/>
                <w:lang w:val="en-US"/>
              </w:rPr>
            </w:pPr>
            <w:r w:rsidRPr="009669FF">
              <w:rPr>
                <w:rFonts w:eastAsia="Arial" w:cs="Arial"/>
                <w:sz w:val="18"/>
                <w:szCs w:val="18"/>
                <w:lang w:val="en-US"/>
              </w:rPr>
              <w:t>400 L Jacketed Cubical Tank with Load Cell</w:t>
            </w:r>
          </w:p>
        </w:tc>
        <w:tc>
          <w:tcPr>
            <w:tcW w:w="13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734A89DC" w14:textId="34D06CEA">
            <w:pPr>
              <w:spacing w:before="0" w:line="240" w:lineRule="auto"/>
              <w:jc w:val="left"/>
              <w:rPr>
                <w:sz w:val="18"/>
                <w:szCs w:val="18"/>
              </w:rPr>
            </w:pPr>
            <w:r w:rsidRPr="009669FF">
              <w:rPr>
                <w:rFonts w:eastAsia="Arial" w:cs="Arial"/>
                <w:sz w:val="18"/>
                <w:szCs w:val="18"/>
              </w:rPr>
              <w:t>5</w:t>
            </w:r>
          </w:p>
        </w:tc>
        <w:tc>
          <w:tcPr>
            <w:tcW w:w="123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1252AB1" w14:textId="6BEBE617">
            <w:pPr>
              <w:spacing w:before="0" w:line="240" w:lineRule="auto"/>
              <w:jc w:val="left"/>
              <w:rPr>
                <w:sz w:val="18"/>
                <w:szCs w:val="18"/>
              </w:rPr>
            </w:pPr>
            <w:r w:rsidRPr="009669FF">
              <w:rPr>
                <w:rFonts w:eastAsia="Arial" w:cs="Arial"/>
                <w:sz w:val="18"/>
                <w:szCs w:val="18"/>
              </w:rPr>
              <w:t xml:space="preserve">1.27 x 1.01 x 1.58     </w:t>
            </w:r>
          </w:p>
        </w:tc>
        <w:tc>
          <w:tcPr>
            <w:tcW w:w="46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52F953A" w14:textId="5BA6F7FC">
            <w:pPr>
              <w:spacing w:before="0" w:line="240" w:lineRule="auto"/>
              <w:jc w:val="left"/>
              <w:rPr>
                <w:sz w:val="18"/>
                <w:szCs w:val="18"/>
              </w:rPr>
            </w:pPr>
            <w:r w:rsidRPr="009669FF">
              <w:rPr>
                <w:noProof/>
                <w:sz w:val="18"/>
                <w:szCs w:val="18"/>
              </w:rPr>
              <w:drawing>
                <wp:inline distT="0" distB="0" distL="0" distR="0" wp14:anchorId="0837D1EE" wp14:editId="3405F673">
                  <wp:extent cx="1571625" cy="1571625"/>
                  <wp:effectExtent l="0" t="0" r="0" b="0"/>
                  <wp:docPr id="1706261316" name="Picture 1706261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extLst>
                              <a:ext uri="{28A0092B-C50C-407E-A947-70E740481C1C}">
                                <a14:useLocalDpi xmlns:a14="http://schemas.microsoft.com/office/drawing/2010/main" val="0"/>
                              </a:ext>
                            </a:extLst>
                          </a:blip>
                          <a:stretch>
                            <a:fillRect/>
                          </a:stretch>
                        </pic:blipFill>
                        <pic:spPr>
                          <a:xfrm>
                            <a:off x="0" y="0"/>
                            <a:ext cx="1571625" cy="1571625"/>
                          </a:xfrm>
                          <a:prstGeom prst="rect">
                            <a:avLst/>
                          </a:prstGeom>
                        </pic:spPr>
                      </pic:pic>
                    </a:graphicData>
                  </a:graphic>
                </wp:inline>
              </w:drawing>
            </w:r>
          </w:p>
        </w:tc>
      </w:tr>
      <w:tr w:rsidRPr="009669FF" w:rsidR="4B2B6C52" w:rsidTr="009669FF" w14:paraId="20FF76A6" w14:textId="77777777">
        <w:trPr>
          <w:trHeight w:val="397"/>
        </w:trPr>
        <w:tc>
          <w:tcPr>
            <w:tcW w:w="180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9D84262" w14:textId="06005410">
            <w:pPr>
              <w:spacing w:before="0" w:line="240" w:lineRule="auto"/>
              <w:jc w:val="left"/>
              <w:rPr>
                <w:sz w:val="18"/>
                <w:szCs w:val="18"/>
                <w:lang w:val="en-US"/>
              </w:rPr>
            </w:pPr>
            <w:r w:rsidRPr="009669FF">
              <w:rPr>
                <w:rFonts w:eastAsia="Arial" w:cs="Arial"/>
                <w:sz w:val="18"/>
                <w:szCs w:val="18"/>
                <w:lang w:val="en-US"/>
              </w:rPr>
              <w:t>200 L stainless steel Bioreactor with Trolley</w:t>
            </w:r>
          </w:p>
        </w:tc>
        <w:tc>
          <w:tcPr>
            <w:tcW w:w="13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F060B81" w14:textId="0544C1AA">
            <w:pPr>
              <w:spacing w:before="0" w:line="240" w:lineRule="auto"/>
              <w:jc w:val="left"/>
              <w:rPr>
                <w:sz w:val="18"/>
                <w:szCs w:val="18"/>
              </w:rPr>
            </w:pPr>
            <w:r w:rsidRPr="009669FF">
              <w:rPr>
                <w:rFonts w:eastAsia="Arial" w:cs="Arial"/>
                <w:sz w:val="18"/>
                <w:szCs w:val="18"/>
              </w:rPr>
              <w:t>3</w:t>
            </w:r>
          </w:p>
        </w:tc>
        <w:tc>
          <w:tcPr>
            <w:tcW w:w="123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F7CF3A6" w14:textId="386F4844">
            <w:pPr>
              <w:spacing w:before="0" w:line="240" w:lineRule="auto"/>
              <w:jc w:val="left"/>
              <w:rPr>
                <w:sz w:val="18"/>
                <w:szCs w:val="18"/>
              </w:rPr>
            </w:pPr>
            <w:r w:rsidRPr="009669FF">
              <w:rPr>
                <w:rFonts w:eastAsia="Arial" w:cs="Arial"/>
                <w:sz w:val="18"/>
                <w:szCs w:val="18"/>
              </w:rPr>
              <w:t>0.82 x 0.65 x 1.2</w:t>
            </w:r>
          </w:p>
        </w:tc>
        <w:tc>
          <w:tcPr>
            <w:tcW w:w="46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5FAB0C7D" w14:textId="09A4DCCE">
            <w:pPr>
              <w:spacing w:before="0" w:line="240" w:lineRule="auto"/>
              <w:jc w:val="left"/>
              <w:rPr>
                <w:sz w:val="18"/>
                <w:szCs w:val="18"/>
              </w:rPr>
            </w:pPr>
            <w:r w:rsidRPr="009669FF">
              <w:rPr>
                <w:noProof/>
                <w:sz w:val="18"/>
                <w:szCs w:val="18"/>
              </w:rPr>
              <w:drawing>
                <wp:inline distT="0" distB="0" distL="0" distR="0" wp14:anchorId="74DB7DFD" wp14:editId="664F02AE">
                  <wp:extent cx="1714500" cy="1714500"/>
                  <wp:effectExtent l="0" t="0" r="0" b="0"/>
                  <wp:docPr id="1933744548" name="Picture 1933744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Pr="009669FF" w:rsidR="4B2B6C52" w:rsidTr="009669FF" w14:paraId="3E4DE139" w14:textId="77777777">
        <w:trPr>
          <w:trHeight w:val="397"/>
        </w:trPr>
        <w:tc>
          <w:tcPr>
            <w:tcW w:w="180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01CF04BE" w14:textId="2E7308DF">
            <w:pPr>
              <w:spacing w:before="0" w:line="240" w:lineRule="auto"/>
              <w:jc w:val="left"/>
              <w:rPr>
                <w:sz w:val="18"/>
                <w:szCs w:val="18"/>
              </w:rPr>
            </w:pPr>
            <w:r w:rsidRPr="009669FF">
              <w:rPr>
                <w:rFonts w:eastAsia="Arial" w:cs="Arial"/>
                <w:sz w:val="18"/>
                <w:szCs w:val="18"/>
              </w:rPr>
              <w:t xml:space="preserve">100 L stainless steel Tank </w:t>
            </w:r>
          </w:p>
        </w:tc>
        <w:tc>
          <w:tcPr>
            <w:tcW w:w="13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63B8D010" w14:textId="7F207FBC">
            <w:pPr>
              <w:spacing w:before="0" w:line="240" w:lineRule="auto"/>
              <w:jc w:val="left"/>
              <w:rPr>
                <w:sz w:val="18"/>
                <w:szCs w:val="18"/>
              </w:rPr>
            </w:pPr>
            <w:r w:rsidRPr="009669FF">
              <w:rPr>
                <w:rFonts w:eastAsia="Arial" w:cs="Arial"/>
                <w:sz w:val="18"/>
                <w:szCs w:val="18"/>
              </w:rPr>
              <w:t>3</w:t>
            </w:r>
          </w:p>
        </w:tc>
        <w:tc>
          <w:tcPr>
            <w:tcW w:w="1230"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2A45B870" w14:textId="5704E7AB">
            <w:pPr>
              <w:spacing w:before="0" w:line="240" w:lineRule="auto"/>
              <w:jc w:val="left"/>
              <w:rPr>
                <w:sz w:val="18"/>
                <w:szCs w:val="18"/>
              </w:rPr>
            </w:pPr>
            <w:r w:rsidRPr="009669FF">
              <w:rPr>
                <w:rFonts w:eastAsia="Arial" w:cs="Arial"/>
                <w:sz w:val="18"/>
                <w:szCs w:val="18"/>
              </w:rPr>
              <w:t>1.00 x 0.86 x 1.58</w:t>
            </w:r>
          </w:p>
        </w:tc>
        <w:tc>
          <w:tcPr>
            <w:tcW w:w="4665" w:type="dxa"/>
            <w:tcBorders>
              <w:top w:val="single" w:color="auto" w:sz="8" w:space="0"/>
              <w:left w:val="single" w:color="auto" w:sz="8" w:space="0"/>
              <w:bottom w:val="single" w:color="auto" w:sz="8" w:space="0"/>
              <w:right w:val="single" w:color="auto" w:sz="8" w:space="0"/>
            </w:tcBorders>
            <w:vAlign w:val="center"/>
          </w:tcPr>
          <w:p w:rsidRPr="009669FF" w:rsidR="4B2B6C52" w:rsidP="009669FF" w:rsidRDefault="4B2B6C52" w14:paraId="13255A82" w14:textId="714ACCDD">
            <w:pPr>
              <w:spacing w:before="0" w:line="240" w:lineRule="auto"/>
              <w:jc w:val="left"/>
              <w:rPr>
                <w:sz w:val="18"/>
                <w:szCs w:val="18"/>
              </w:rPr>
            </w:pPr>
            <w:r w:rsidRPr="009669FF">
              <w:rPr>
                <w:noProof/>
                <w:sz w:val="18"/>
                <w:szCs w:val="18"/>
              </w:rPr>
              <w:drawing>
                <wp:inline distT="0" distB="0" distL="0" distR="0" wp14:anchorId="652DE011" wp14:editId="6F66B3D6">
                  <wp:extent cx="1400175" cy="1371600"/>
                  <wp:effectExtent l="0" t="0" r="0" b="0"/>
                  <wp:docPr id="1761894059" name="Picture 1761894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extLst>
                              <a:ext uri="{28A0092B-C50C-407E-A947-70E740481C1C}">
                                <a14:useLocalDpi xmlns:a14="http://schemas.microsoft.com/office/drawing/2010/main" val="0"/>
                              </a:ext>
                            </a:extLst>
                          </a:blip>
                          <a:stretch>
                            <a:fillRect/>
                          </a:stretch>
                        </pic:blipFill>
                        <pic:spPr>
                          <a:xfrm>
                            <a:off x="0" y="0"/>
                            <a:ext cx="1400175" cy="1371600"/>
                          </a:xfrm>
                          <a:prstGeom prst="rect">
                            <a:avLst/>
                          </a:prstGeom>
                        </pic:spPr>
                      </pic:pic>
                    </a:graphicData>
                  </a:graphic>
                </wp:inline>
              </w:drawing>
            </w:r>
          </w:p>
        </w:tc>
      </w:tr>
    </w:tbl>
    <w:p w:rsidRPr="005043C0" w:rsidR="4B2B6C52" w:rsidP="4B2B6C52" w:rsidRDefault="4B2B6C52" w14:paraId="238F60FD" w14:textId="0934C42C">
      <w:pPr>
        <w:rPr>
          <w:rFonts w:eastAsia="Arial" w:cs="Arial"/>
          <w:szCs w:val="22"/>
          <w:lang w:val="fr-CH"/>
        </w:rPr>
      </w:pPr>
    </w:p>
    <w:p w:rsidRPr="0027210F" w:rsidR="002F0A32" w:rsidP="006049C5" w:rsidRDefault="002F0A32" w14:paraId="1154E67E" w14:textId="2D2E3821">
      <w:pPr>
        <w:pStyle w:val="berschrift1"/>
      </w:pPr>
      <w:bookmarkStart w:name="_Toc94787053" w:id="308"/>
      <w:bookmarkStart w:name="_Toc95410094" w:id="309"/>
      <w:bookmarkStart w:name="_Toc96002274" w:id="310"/>
      <w:bookmarkStart w:name="_Toc96002661" w:id="311"/>
      <w:bookmarkStart w:name="_Toc96025249" w:id="312"/>
      <w:bookmarkStart w:name="_Toc96072220" w:id="313"/>
      <w:r w:rsidRPr="0027210F">
        <w:lastRenderedPageBreak/>
        <w:t>Quality Control</w:t>
      </w:r>
      <w:bookmarkEnd w:id="308"/>
      <w:bookmarkEnd w:id="309"/>
      <w:bookmarkEnd w:id="310"/>
      <w:bookmarkEnd w:id="311"/>
      <w:bookmarkEnd w:id="312"/>
      <w:bookmarkEnd w:id="313"/>
    </w:p>
    <w:p w:rsidRPr="004948BC" w:rsidR="006E0EAB" w:rsidP="006E0EAB" w:rsidRDefault="006E0EAB" w14:paraId="3C4A115E" w14:textId="7FF10BB9">
      <w:pPr>
        <w:rPr>
          <w:lang w:val="en-GB"/>
        </w:rPr>
      </w:pPr>
      <w:r>
        <w:rPr>
          <w:lang w:val="en-GB"/>
        </w:rPr>
        <w:t xml:space="preserve">A rock-solid quality control (QC) is needed to produce four different mAb products. The QC will perform quality analysis of many different parameters, which are essential to the end quality of a product. Analysis will be performed on the raw materials, intermediate products which will be obtained during each step during the process and the end product itself. To fulfil these tasks a laboratory was designed with equipment’s such as a Cell counter, Spectrophotometer and other analytical devices listed in </w:t>
      </w:r>
      <w:r w:rsidR="00FC2484">
        <w:rPr>
          <w:lang w:val="en-GB"/>
        </w:rPr>
        <w:t>the chapter below.</w:t>
      </w:r>
      <w:r>
        <w:rPr>
          <w:lang w:val="en-GB"/>
        </w:rPr>
        <w:t xml:space="preserve"> Since Hakobio does not support analytical apparatus such as Liquid Chromatography, they have not been included. A total of 16 FTEs will be working in the Quality department, 5 for the QA and 11 for the QC.</w:t>
      </w:r>
    </w:p>
    <w:p w:rsidR="006E0EAB" w:rsidP="006049C5" w:rsidRDefault="006E0EAB" w14:paraId="008911C1" w14:textId="73E744A9">
      <w:pPr>
        <w:pStyle w:val="berschrift2"/>
      </w:pPr>
      <w:bookmarkStart w:name="_Toc96002275" w:id="314"/>
      <w:bookmarkStart w:name="_Toc96002662" w:id="315"/>
      <w:bookmarkStart w:name="_Toc96025250" w:id="316"/>
      <w:bookmarkStart w:name="_Toc96072221" w:id="317"/>
      <w:r>
        <w:t>HakoBio room concept of the QC Laboratory</w:t>
      </w:r>
      <w:bookmarkEnd w:id="314"/>
      <w:bookmarkEnd w:id="315"/>
      <w:bookmarkEnd w:id="316"/>
      <w:bookmarkEnd w:id="317"/>
    </w:p>
    <w:p w:rsidRPr="00C667E9" w:rsidR="006E0EAB" w:rsidP="006E0EAB" w:rsidRDefault="006E0EAB" w14:paraId="257ABAFC" w14:textId="5F8F08EF">
      <w:pPr>
        <w:rPr>
          <w:lang w:val="en-GB"/>
        </w:rPr>
      </w:pPr>
      <w:r>
        <w:rPr>
          <w:lang w:val="en-GB"/>
        </w:rPr>
        <w:t>The laboratory has a footprint of 70 square meters, with an occupancy of 22%. It has been designed to allow the QC staff to work comfortably on their task, with room to move around and space on the tables next to the instruments for samples and flasks. The</w:t>
      </w:r>
      <w:r w:rsidR="00216FC1">
        <w:rPr>
          <w:lang w:val="en-GB"/>
        </w:rPr>
        <w:t xml:space="preserve"> </w:t>
      </w:r>
      <w:r w:rsidR="00216FC1">
        <w:rPr>
          <w:lang w:val="en-GB"/>
        </w:rPr>
        <w:fldChar w:fldCharType="begin"/>
      </w:r>
      <w:r w:rsidR="00216FC1">
        <w:rPr>
          <w:lang w:val="en-GB"/>
        </w:rPr>
        <w:instrText xml:space="preserve"> REF _Ref95949162 \h </w:instrText>
      </w:r>
      <w:r w:rsidR="00216FC1">
        <w:rPr>
          <w:lang w:val="en-GB"/>
        </w:rPr>
      </w:r>
      <w:r w:rsidR="00216FC1">
        <w:rPr>
          <w:lang w:val="en-GB"/>
        </w:rPr>
        <w:fldChar w:fldCharType="separate"/>
      </w:r>
      <w:r w:rsidRPr="00216FC1" w:rsidR="00B35361">
        <w:rPr>
          <w:lang w:val="en-US"/>
        </w:rPr>
        <w:t xml:space="preserve">Figure </w:t>
      </w:r>
      <w:r w:rsidR="00B35361">
        <w:rPr>
          <w:noProof/>
          <w:lang w:val="en-US"/>
        </w:rPr>
        <w:t>22</w:t>
      </w:r>
      <w:r w:rsidR="00216FC1">
        <w:rPr>
          <w:lang w:val="en-GB"/>
        </w:rPr>
        <w:fldChar w:fldCharType="end"/>
      </w:r>
      <w:r w:rsidR="00216FC1">
        <w:rPr>
          <w:lang w:val="en-GB"/>
        </w:rPr>
        <w:t xml:space="preserve"> </w:t>
      </w:r>
      <w:r>
        <w:rPr>
          <w:lang w:val="en-GB"/>
        </w:rPr>
        <w:t>shows the 3D model of the room and its contents. A fridge, a freezer and shelving have been attributed to have all the necessary reagents and solvents at hand, as well as a autoclave to destroy biowaste inside the lab directly. All the contents of the QC laboratory are described in</w:t>
      </w:r>
      <w:r w:rsidR="004821D7">
        <w:rPr>
          <w:lang w:val="en-GB"/>
        </w:rPr>
        <w:t xml:space="preserve"> Table 16</w:t>
      </w:r>
      <w:r w:rsidR="00216FC1">
        <w:rPr>
          <w:lang w:val="en-GB"/>
        </w:rPr>
        <w:t xml:space="preserve">. </w:t>
      </w:r>
    </w:p>
    <w:p w:rsidR="00216FC1" w:rsidP="009669FF" w:rsidRDefault="006E0EAB" w14:paraId="17902203" w14:textId="77777777">
      <w:pPr>
        <w:keepNext/>
        <w:jc w:val="left"/>
      </w:pPr>
      <w:r>
        <w:rPr>
          <w:noProof/>
          <w:lang w:val="en-GB"/>
        </w:rPr>
        <w:drawing>
          <wp:inline distT="0" distB="0" distL="0" distR="0" wp14:anchorId="2F9C6DD2" wp14:editId="37B32F56">
            <wp:extent cx="5801764" cy="3500845"/>
            <wp:effectExtent l="0" t="0" r="2540" b="4445"/>
            <wp:docPr id="58" name="Picture 58" descr="A picture containing toy, LE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picture containing toy, LEGO&#10;&#10;Description automatically generated"/>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5880"/>
                    <a:stretch/>
                  </pic:blipFill>
                  <pic:spPr bwMode="auto">
                    <a:xfrm>
                      <a:off x="0" y="0"/>
                      <a:ext cx="5821227" cy="3512589"/>
                    </a:xfrm>
                    <a:prstGeom prst="rect">
                      <a:avLst/>
                    </a:prstGeom>
                    <a:noFill/>
                    <a:ln>
                      <a:noFill/>
                    </a:ln>
                    <a:extLst>
                      <a:ext uri="{53640926-AAD7-44D8-BBD7-CCE9431645EC}">
                        <a14:shadowObscured xmlns:a14="http://schemas.microsoft.com/office/drawing/2010/main"/>
                      </a:ext>
                    </a:extLst>
                  </pic:spPr>
                </pic:pic>
              </a:graphicData>
            </a:graphic>
          </wp:inline>
        </w:drawing>
      </w:r>
    </w:p>
    <w:p w:rsidRPr="00216FC1" w:rsidR="006E0EAB" w:rsidP="00216FC1" w:rsidRDefault="00216FC1" w14:paraId="70640CEB" w14:textId="232C95BE">
      <w:pPr>
        <w:pStyle w:val="Beschriftung"/>
        <w:jc w:val="left"/>
        <w:rPr>
          <w:lang w:val="en-US"/>
        </w:rPr>
      </w:pPr>
      <w:bookmarkStart w:name="_Ref95949162" w:id="318"/>
      <w:bookmarkStart w:name="_Toc96025287" w:id="319"/>
      <w:bookmarkStart w:name="_Toc96072187" w:id="320"/>
      <w:r w:rsidRPr="00216FC1">
        <w:rPr>
          <w:lang w:val="en-US"/>
        </w:rPr>
        <w:t xml:space="preserve">Figure </w:t>
      </w:r>
      <w:r>
        <w:fldChar w:fldCharType="begin"/>
      </w:r>
      <w:r w:rsidRPr="00216FC1">
        <w:rPr>
          <w:lang w:val="en-US"/>
        </w:rPr>
        <w:instrText xml:space="preserve"> SEQ Figure \* ARABIC </w:instrText>
      </w:r>
      <w:r>
        <w:fldChar w:fldCharType="separate"/>
      </w:r>
      <w:r w:rsidR="00B35361">
        <w:rPr>
          <w:noProof/>
          <w:lang w:val="en-US"/>
        </w:rPr>
        <w:t>22</w:t>
      </w:r>
      <w:r>
        <w:fldChar w:fldCharType="end"/>
      </w:r>
      <w:bookmarkEnd w:id="318"/>
      <w:r w:rsidRPr="00216FC1">
        <w:rPr>
          <w:lang w:val="en-US"/>
        </w:rPr>
        <w:t xml:space="preserve">: </w:t>
      </w:r>
      <w:r w:rsidRPr="00C667E9">
        <w:rPr>
          <w:lang w:val="en-GB"/>
        </w:rPr>
        <w:t>Hako</w:t>
      </w:r>
      <w:r w:rsidR="00A73157">
        <w:rPr>
          <w:lang w:val="en-GB"/>
        </w:rPr>
        <w:t>B</w:t>
      </w:r>
      <w:r w:rsidRPr="00C667E9">
        <w:rPr>
          <w:lang w:val="en-GB"/>
        </w:rPr>
        <w:t>io 3D Drawing of the QC Lab</w:t>
      </w:r>
      <w:bookmarkEnd w:id="319"/>
      <w:bookmarkEnd w:id="320"/>
    </w:p>
    <w:p w:rsidR="006E0EAB" w:rsidP="006E0EAB" w:rsidRDefault="006E0EAB" w14:paraId="3089CF16" w14:textId="77777777">
      <w:pPr>
        <w:spacing w:before="0" w:after="160" w:line="259" w:lineRule="auto"/>
        <w:jc w:val="left"/>
        <w:rPr>
          <w:lang w:val="en-GB"/>
        </w:rPr>
      </w:pPr>
      <w:r>
        <w:rPr>
          <w:lang w:val="en-GB"/>
        </w:rPr>
        <w:br w:type="page"/>
      </w:r>
    </w:p>
    <w:p w:rsidRPr="00455DAB" w:rsidR="006E0EAB" w:rsidP="006049C5" w:rsidRDefault="00806F41" w14:paraId="1F7221DB" w14:textId="523CC296">
      <w:pPr>
        <w:pStyle w:val="berschrift2"/>
      </w:pPr>
      <w:bookmarkStart w:name="_Toc94787054" w:id="321"/>
      <w:bookmarkStart w:name="_Toc95410095" w:id="322"/>
      <w:bookmarkStart w:name="_Toc96002276" w:id="323"/>
      <w:bookmarkStart w:name="_Toc96002663" w:id="324"/>
      <w:bookmarkStart w:name="_Toc96025251" w:id="325"/>
      <w:bookmarkStart w:name="_Toc96072222" w:id="326"/>
      <w:r>
        <w:lastRenderedPageBreak/>
        <w:t>Size and functions of QC systems</w:t>
      </w:r>
      <w:bookmarkEnd w:id="321"/>
      <w:bookmarkEnd w:id="322"/>
      <w:bookmarkEnd w:id="323"/>
      <w:bookmarkEnd w:id="324"/>
      <w:bookmarkEnd w:id="325"/>
      <w:bookmarkEnd w:id="326"/>
      <w:r>
        <w:t xml:space="preserve"> </w:t>
      </w:r>
    </w:p>
    <w:p w:rsidRPr="00216FC1" w:rsidR="00216FC1" w:rsidP="00216FC1" w:rsidRDefault="009669FF" w14:paraId="13D60A31" w14:textId="2D1C1996">
      <w:pPr>
        <w:pStyle w:val="Beschriftung"/>
        <w:keepNext/>
        <w:rPr>
          <w:lang w:val="en-US"/>
        </w:rPr>
      </w:pPr>
      <w:bookmarkStart w:name="_Ref95949241" w:id="327"/>
      <w:r>
        <w:rPr>
          <w:lang w:val="en-US"/>
        </w:rPr>
        <w:br/>
      </w:r>
      <w:bookmarkStart w:name="_Toc96066731" w:id="328"/>
      <w:r w:rsidRPr="00216FC1" w:rsidR="00216FC1">
        <w:rPr>
          <w:lang w:val="en-US"/>
        </w:rPr>
        <w:t xml:space="preserve">Table </w:t>
      </w:r>
      <w:r w:rsidR="00216FC1">
        <w:fldChar w:fldCharType="begin"/>
      </w:r>
      <w:r w:rsidRPr="00216FC1" w:rsidR="00216FC1">
        <w:rPr>
          <w:lang w:val="en-US"/>
        </w:rPr>
        <w:instrText xml:space="preserve"> SEQ Table \* ARABIC </w:instrText>
      </w:r>
      <w:r w:rsidR="00216FC1">
        <w:fldChar w:fldCharType="separate"/>
      </w:r>
      <w:r w:rsidR="00B35361">
        <w:rPr>
          <w:noProof/>
          <w:lang w:val="en-US"/>
        </w:rPr>
        <w:t>16</w:t>
      </w:r>
      <w:r w:rsidR="00216FC1">
        <w:fldChar w:fldCharType="end"/>
      </w:r>
      <w:bookmarkEnd w:id="327"/>
      <w:r w:rsidRPr="00216FC1" w:rsidR="00216FC1">
        <w:rPr>
          <w:lang w:val="en-US"/>
        </w:rPr>
        <w:t xml:space="preserve">: </w:t>
      </w:r>
      <w:r w:rsidRPr="00B60068" w:rsidR="00216FC1">
        <w:rPr>
          <w:lang w:val="en-GB"/>
        </w:rPr>
        <w:t xml:space="preserve">Size and Function of </w:t>
      </w:r>
      <w:r w:rsidR="00216FC1">
        <w:rPr>
          <w:lang w:val="en-GB"/>
        </w:rPr>
        <w:t>the QC Lab</w:t>
      </w:r>
      <w:bookmarkEnd w:id="328"/>
    </w:p>
    <w:tbl>
      <w:tblPr>
        <w:tblStyle w:val="Tabellenraster"/>
        <w:tblW w:w="0" w:type="auto"/>
        <w:tblLayout w:type="fixed"/>
        <w:tblLook w:val="04A0" w:firstRow="1" w:lastRow="0" w:firstColumn="1" w:lastColumn="0" w:noHBand="0" w:noVBand="1"/>
      </w:tblPr>
      <w:tblGrid>
        <w:gridCol w:w="1845"/>
        <w:gridCol w:w="1320"/>
        <w:gridCol w:w="2040"/>
        <w:gridCol w:w="3810"/>
      </w:tblGrid>
      <w:tr w:rsidRPr="009669FF" w:rsidR="006E0EAB" w:rsidTr="009669FF" w14:paraId="1A413E24" w14:textId="77777777">
        <w:trPr>
          <w:trHeight w:val="397"/>
        </w:trPr>
        <w:tc>
          <w:tcPr>
            <w:tcW w:w="9015" w:type="dxa"/>
            <w:gridSpan w:val="4"/>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1E35BB0" w14:textId="77777777">
            <w:pPr>
              <w:spacing w:before="0" w:line="240" w:lineRule="auto"/>
              <w:jc w:val="left"/>
              <w:rPr>
                <w:rFonts w:cs="Arial"/>
                <w:sz w:val="18"/>
                <w:szCs w:val="18"/>
                <w:lang w:val="en-US"/>
              </w:rPr>
            </w:pPr>
            <w:r w:rsidRPr="009669FF">
              <w:rPr>
                <w:rFonts w:eastAsia="Arial" w:cs="Arial"/>
                <w:b/>
                <w:bCs/>
                <w:sz w:val="18"/>
                <w:szCs w:val="18"/>
                <w:lang w:val="en-US"/>
              </w:rPr>
              <w:t>Quality Control Sytems</w:t>
            </w:r>
          </w:p>
        </w:tc>
      </w:tr>
      <w:tr w:rsidRPr="009669FF" w:rsidR="006E0EAB" w:rsidTr="009669FF" w14:paraId="72C75C85"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3F99E54" w14:textId="77777777">
            <w:pPr>
              <w:spacing w:before="0" w:line="240" w:lineRule="auto"/>
              <w:jc w:val="left"/>
              <w:rPr>
                <w:rFonts w:cs="Arial"/>
                <w:sz w:val="18"/>
                <w:szCs w:val="18"/>
              </w:rPr>
            </w:pPr>
            <w:r w:rsidRPr="009669FF">
              <w:rPr>
                <w:rFonts w:eastAsia="Arial" w:cs="Arial"/>
                <w:b/>
                <w:bCs/>
                <w:sz w:val="18"/>
                <w:szCs w:val="18"/>
              </w:rPr>
              <w:t>Equipment</w:t>
            </w:r>
          </w:p>
        </w:tc>
        <w:tc>
          <w:tcPr>
            <w:tcW w:w="1320" w:type="dxa"/>
            <w:tcBorders>
              <w:top w:val="nil"/>
              <w:left w:val="single" w:color="auto" w:sz="8" w:space="0"/>
              <w:bottom w:val="single" w:color="auto" w:sz="8" w:space="0"/>
              <w:right w:val="single" w:color="auto" w:sz="8" w:space="0"/>
            </w:tcBorders>
            <w:vAlign w:val="center"/>
          </w:tcPr>
          <w:p w:rsidRPr="009669FF" w:rsidR="006E0EAB" w:rsidP="009669FF" w:rsidRDefault="006E0EAB" w14:paraId="2A3BDFA6" w14:textId="77777777">
            <w:pPr>
              <w:spacing w:before="0" w:line="240" w:lineRule="auto"/>
              <w:jc w:val="left"/>
              <w:rPr>
                <w:rFonts w:cs="Arial"/>
                <w:sz w:val="18"/>
                <w:szCs w:val="18"/>
              </w:rPr>
            </w:pPr>
            <w:r w:rsidRPr="009669FF">
              <w:rPr>
                <w:rFonts w:eastAsia="Arial" w:cs="Arial"/>
                <w:b/>
                <w:bCs/>
                <w:sz w:val="18"/>
                <w:szCs w:val="18"/>
              </w:rPr>
              <w:t>Quantity</w:t>
            </w:r>
          </w:p>
        </w:tc>
        <w:tc>
          <w:tcPr>
            <w:tcW w:w="2040" w:type="dxa"/>
            <w:tcBorders>
              <w:top w:val="nil"/>
              <w:left w:val="single" w:color="auto" w:sz="8" w:space="0"/>
              <w:bottom w:val="single" w:color="auto" w:sz="8" w:space="0"/>
              <w:right w:val="single" w:color="auto" w:sz="8" w:space="0"/>
            </w:tcBorders>
            <w:vAlign w:val="center"/>
          </w:tcPr>
          <w:p w:rsidRPr="009669FF" w:rsidR="006E0EAB" w:rsidP="009669FF" w:rsidRDefault="006E0EAB" w14:paraId="55FFA2B1" w14:textId="77777777">
            <w:pPr>
              <w:spacing w:before="0" w:line="240" w:lineRule="auto"/>
              <w:jc w:val="left"/>
              <w:rPr>
                <w:rFonts w:cs="Arial"/>
                <w:sz w:val="18"/>
                <w:szCs w:val="18"/>
              </w:rPr>
            </w:pPr>
            <w:r w:rsidRPr="009669FF">
              <w:rPr>
                <w:rFonts w:eastAsia="Arial" w:cs="Arial"/>
                <w:b/>
                <w:bCs/>
                <w:sz w:val="18"/>
                <w:szCs w:val="18"/>
              </w:rPr>
              <w:t>Size in m</w:t>
            </w:r>
          </w:p>
        </w:tc>
        <w:tc>
          <w:tcPr>
            <w:tcW w:w="3810" w:type="dxa"/>
            <w:tcBorders>
              <w:top w:val="nil"/>
              <w:left w:val="single" w:color="auto" w:sz="8" w:space="0"/>
              <w:bottom w:val="single" w:color="auto" w:sz="8" w:space="0"/>
              <w:right w:val="single" w:color="auto" w:sz="8" w:space="0"/>
            </w:tcBorders>
            <w:vAlign w:val="center"/>
          </w:tcPr>
          <w:p w:rsidRPr="009669FF" w:rsidR="006E0EAB" w:rsidP="009669FF" w:rsidRDefault="006E0EAB" w14:paraId="4B1153C4" w14:textId="77777777">
            <w:pPr>
              <w:spacing w:before="0" w:line="240" w:lineRule="auto"/>
              <w:jc w:val="left"/>
              <w:rPr>
                <w:rFonts w:cs="Arial"/>
                <w:sz w:val="18"/>
                <w:szCs w:val="18"/>
              </w:rPr>
            </w:pPr>
            <w:r w:rsidRPr="009669FF">
              <w:rPr>
                <w:rFonts w:eastAsia="Arial" w:cs="Arial"/>
                <w:b/>
                <w:bCs/>
                <w:sz w:val="18"/>
                <w:szCs w:val="18"/>
              </w:rPr>
              <w:t>Photo</w:t>
            </w:r>
          </w:p>
        </w:tc>
      </w:tr>
      <w:tr w:rsidRPr="009669FF" w:rsidR="006E0EAB" w:rsidTr="009669FF" w14:paraId="5577FACA"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65353DBF" w14:textId="77777777">
            <w:pPr>
              <w:spacing w:before="0" w:line="240" w:lineRule="auto"/>
              <w:jc w:val="left"/>
              <w:rPr>
                <w:rFonts w:cs="Arial"/>
                <w:sz w:val="18"/>
                <w:szCs w:val="18"/>
                <w:lang w:val="en-US"/>
              </w:rPr>
            </w:pPr>
            <w:r w:rsidRPr="009669FF">
              <w:rPr>
                <w:rFonts w:eastAsia="Arial" w:cs="Arial"/>
                <w:sz w:val="18"/>
                <w:szCs w:val="18"/>
                <w:lang w:val="en-US"/>
              </w:rPr>
              <w:t>Laminar Flow Hood</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468EA3B9" w14:textId="77777777">
            <w:pPr>
              <w:spacing w:before="0" w:line="240" w:lineRule="auto"/>
              <w:jc w:val="left"/>
              <w:rPr>
                <w:rFonts w:cs="Arial"/>
                <w:sz w:val="18"/>
                <w:szCs w:val="18"/>
              </w:rPr>
            </w:pPr>
            <w:r w:rsidRPr="009669FF">
              <w:rPr>
                <w:rFonts w:eastAsia="Arial" w:cs="Arial"/>
                <w:sz w:val="18"/>
                <w:szCs w:val="18"/>
              </w:rPr>
              <w:t>2</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692BDA27" w14:textId="77777777">
            <w:pPr>
              <w:spacing w:before="0" w:line="240" w:lineRule="auto"/>
              <w:jc w:val="left"/>
              <w:rPr>
                <w:rFonts w:cs="Arial"/>
                <w:sz w:val="18"/>
                <w:szCs w:val="18"/>
              </w:rPr>
            </w:pPr>
            <w:r w:rsidRPr="009669FF">
              <w:rPr>
                <w:rFonts w:eastAsia="Arial" w:cs="Arial"/>
                <w:sz w:val="18"/>
                <w:szCs w:val="18"/>
              </w:rPr>
              <w:t>1.78 x 0.59 x 2.2</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25D043A" w14:textId="77777777">
            <w:pPr>
              <w:spacing w:before="0" w:line="240" w:lineRule="auto"/>
              <w:jc w:val="left"/>
              <w:rPr>
                <w:rFonts w:cs="Arial"/>
                <w:sz w:val="18"/>
                <w:szCs w:val="18"/>
              </w:rPr>
            </w:pPr>
            <w:r w:rsidRPr="009669FF">
              <w:rPr>
                <w:rFonts w:cs="Arial"/>
                <w:noProof/>
                <w:sz w:val="18"/>
                <w:szCs w:val="18"/>
              </w:rPr>
              <w:drawing>
                <wp:inline distT="0" distB="0" distL="0" distR="0" wp14:anchorId="3EEFEAAE" wp14:editId="1FAEF79C">
                  <wp:extent cx="1524000" cy="1512127"/>
                  <wp:effectExtent l="0" t="0" r="0" b="0"/>
                  <wp:docPr id="59" name="Picture 59" descr="A picture containing furnitur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furniture, table&#10;&#10;Description automatically generated"/>
                          <pic:cNvPicPr/>
                        </pic:nvPicPr>
                        <pic:blipFill>
                          <a:blip r:embed="rId105"/>
                          <a:stretch>
                            <a:fillRect/>
                          </a:stretch>
                        </pic:blipFill>
                        <pic:spPr>
                          <a:xfrm>
                            <a:off x="0" y="0"/>
                            <a:ext cx="1540016" cy="1528018"/>
                          </a:xfrm>
                          <a:prstGeom prst="rect">
                            <a:avLst/>
                          </a:prstGeom>
                        </pic:spPr>
                      </pic:pic>
                    </a:graphicData>
                  </a:graphic>
                </wp:inline>
              </w:drawing>
            </w:r>
          </w:p>
        </w:tc>
      </w:tr>
      <w:tr w:rsidRPr="009669FF" w:rsidR="006E0EAB" w:rsidTr="009669FF" w14:paraId="06B53DC9"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6DCE96D" w14:textId="77777777">
            <w:pPr>
              <w:spacing w:before="0" w:line="240" w:lineRule="auto"/>
              <w:jc w:val="left"/>
              <w:rPr>
                <w:rFonts w:eastAsia="Arial" w:cs="Arial"/>
                <w:sz w:val="18"/>
                <w:szCs w:val="18"/>
                <w:lang w:val="en-US"/>
              </w:rPr>
            </w:pPr>
            <w:r w:rsidRPr="009669FF">
              <w:rPr>
                <w:rFonts w:eastAsia="Arial" w:cs="Arial"/>
                <w:sz w:val="18"/>
                <w:szCs w:val="18"/>
                <w:lang w:val="en-US"/>
              </w:rPr>
              <w:t>Nucleocounter NC-200 Automated Cell Counters</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13F3F6D5" w14:textId="77777777">
            <w:pPr>
              <w:spacing w:before="0" w:line="240" w:lineRule="auto"/>
              <w:jc w:val="left"/>
              <w:rPr>
                <w:rFonts w:eastAsia="Arial" w:cs="Arial"/>
                <w:sz w:val="18"/>
                <w:szCs w:val="18"/>
                <w:lang w:val="en-GB"/>
              </w:rPr>
            </w:pPr>
            <w:r w:rsidRPr="009669FF">
              <w:rPr>
                <w:rFonts w:eastAsia="Arial" w:cs="Arial"/>
                <w:sz w:val="18"/>
                <w:szCs w:val="18"/>
                <w:lang w:val="en-GB"/>
              </w:rPr>
              <w:t>1</w:t>
            </w:r>
          </w:p>
          <w:p w:rsidRPr="009669FF" w:rsidR="006E0EAB" w:rsidP="009669FF" w:rsidRDefault="006E0EAB" w14:paraId="11510327" w14:textId="77777777">
            <w:pPr>
              <w:spacing w:before="0" w:line="240" w:lineRule="auto"/>
              <w:jc w:val="left"/>
              <w:rPr>
                <w:rFonts w:eastAsia="Arial" w:cs="Arial"/>
                <w:sz w:val="18"/>
                <w:szCs w:val="18"/>
                <w:lang w:val="en-GB"/>
              </w:rPr>
            </w:pPr>
          </w:p>
          <w:p w:rsidRPr="009669FF" w:rsidR="006E0EAB" w:rsidP="009669FF" w:rsidRDefault="006E0EAB" w14:paraId="6BF2A45D" w14:textId="77777777">
            <w:pPr>
              <w:spacing w:before="0" w:line="240" w:lineRule="auto"/>
              <w:jc w:val="left"/>
              <w:rPr>
                <w:rFonts w:eastAsia="Arial" w:cs="Arial"/>
                <w:sz w:val="18"/>
                <w:szCs w:val="18"/>
                <w:lang w:val="en-GB"/>
              </w:rPr>
            </w:pPr>
          </w:p>
          <w:p w:rsidRPr="009669FF" w:rsidR="006E0EAB" w:rsidP="009669FF" w:rsidRDefault="006E0EAB" w14:paraId="569882A3" w14:textId="77777777">
            <w:pPr>
              <w:spacing w:before="0" w:line="240" w:lineRule="auto"/>
              <w:jc w:val="left"/>
              <w:rPr>
                <w:rFonts w:eastAsia="Arial" w:cs="Arial"/>
                <w:sz w:val="18"/>
                <w:szCs w:val="18"/>
                <w:lang w:val="en-GB"/>
              </w:rPr>
            </w:pP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33D894FC" w14:textId="77777777">
            <w:pPr>
              <w:spacing w:before="0" w:line="240" w:lineRule="auto"/>
              <w:jc w:val="left"/>
              <w:rPr>
                <w:rFonts w:eastAsia="Arial" w:cs="Arial"/>
                <w:sz w:val="18"/>
                <w:szCs w:val="18"/>
                <w:lang w:val="en-GB"/>
              </w:rPr>
            </w:pPr>
            <w:r w:rsidRPr="009669FF">
              <w:rPr>
                <w:rFonts w:eastAsia="Arial" w:cs="Arial"/>
                <w:sz w:val="18"/>
                <w:szCs w:val="18"/>
                <w:lang w:val="en-GB"/>
              </w:rPr>
              <w:t>0.46 x 0.26 x 0.26</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16D8655C" w14:textId="77777777">
            <w:pPr>
              <w:spacing w:before="0" w:line="240" w:lineRule="auto"/>
              <w:jc w:val="left"/>
              <w:rPr>
                <w:rFonts w:cs="Arial"/>
                <w:sz w:val="18"/>
                <w:szCs w:val="18"/>
                <w:lang w:val="en-GB"/>
              </w:rPr>
            </w:pPr>
            <w:r w:rsidRPr="009669FF">
              <w:rPr>
                <w:rFonts w:cs="Arial"/>
                <w:noProof/>
                <w:sz w:val="18"/>
                <w:szCs w:val="18"/>
                <w:lang w:val="en-GB"/>
              </w:rPr>
              <w:drawing>
                <wp:inline distT="0" distB="0" distL="0" distR="0" wp14:anchorId="5D7C2EAC" wp14:editId="001762C4">
                  <wp:extent cx="1467055" cy="16861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467055" cy="1686160"/>
                          </a:xfrm>
                          <a:prstGeom prst="rect">
                            <a:avLst/>
                          </a:prstGeom>
                        </pic:spPr>
                      </pic:pic>
                    </a:graphicData>
                  </a:graphic>
                </wp:inline>
              </w:drawing>
            </w:r>
          </w:p>
        </w:tc>
      </w:tr>
      <w:tr w:rsidRPr="009669FF" w:rsidR="006E0EAB" w:rsidTr="009669FF" w14:paraId="1C190CDD"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21006CF" w14:textId="77777777">
            <w:pPr>
              <w:spacing w:before="0" w:line="240" w:lineRule="auto"/>
              <w:jc w:val="left"/>
              <w:rPr>
                <w:rFonts w:eastAsia="Arial" w:cs="Arial"/>
                <w:sz w:val="18"/>
                <w:szCs w:val="18"/>
                <w:lang w:val="en-US"/>
              </w:rPr>
            </w:pPr>
            <w:r w:rsidRPr="009669FF">
              <w:rPr>
                <w:rFonts w:eastAsia="Arial" w:cs="Arial"/>
                <w:sz w:val="18"/>
                <w:szCs w:val="18"/>
                <w:lang w:val="en-US"/>
              </w:rPr>
              <w:t>Leica DM750 Optical Microscope</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6BE21547" w14:textId="77777777">
            <w:pPr>
              <w:spacing w:before="0" w:line="240" w:lineRule="auto"/>
              <w:jc w:val="left"/>
              <w:rPr>
                <w:rFonts w:eastAsia="Arial" w:cs="Arial"/>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B573C27" w14:textId="77777777">
            <w:pPr>
              <w:spacing w:before="0" w:line="240" w:lineRule="auto"/>
              <w:jc w:val="left"/>
              <w:rPr>
                <w:rFonts w:eastAsia="Arial" w:cs="Arial"/>
                <w:sz w:val="18"/>
                <w:szCs w:val="18"/>
              </w:rPr>
            </w:pPr>
            <w:r w:rsidRPr="009669FF">
              <w:rPr>
                <w:rFonts w:eastAsia="Arial" w:cs="Arial"/>
                <w:sz w:val="18"/>
                <w:szCs w:val="18"/>
              </w:rPr>
              <w:t>0.2 x 0.37 x 0.44</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3CAB8BA5"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1C34AA5C" wp14:editId="64EE4971">
                  <wp:extent cx="1235948" cy="1481446"/>
                  <wp:effectExtent l="0" t="0" r="0" b="5080"/>
                  <wp:docPr id="60" name="Picture 60" descr="A picture containing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microscope&#10;&#10;Description automatically generated"/>
                          <pic:cNvPicPr/>
                        </pic:nvPicPr>
                        <pic:blipFill>
                          <a:blip r:embed="rId107"/>
                          <a:stretch>
                            <a:fillRect/>
                          </a:stretch>
                        </pic:blipFill>
                        <pic:spPr>
                          <a:xfrm>
                            <a:off x="0" y="0"/>
                            <a:ext cx="1239319" cy="1485487"/>
                          </a:xfrm>
                          <a:prstGeom prst="rect">
                            <a:avLst/>
                          </a:prstGeom>
                        </pic:spPr>
                      </pic:pic>
                    </a:graphicData>
                  </a:graphic>
                </wp:inline>
              </w:drawing>
            </w:r>
          </w:p>
        </w:tc>
      </w:tr>
      <w:tr w:rsidRPr="009669FF" w:rsidR="006E0EAB" w:rsidTr="009669FF" w14:paraId="7EBE928C"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080F3E8C" w14:textId="77777777">
            <w:pPr>
              <w:spacing w:before="0" w:line="240" w:lineRule="auto"/>
              <w:jc w:val="left"/>
              <w:rPr>
                <w:rFonts w:eastAsia="Arial" w:cs="Arial"/>
                <w:sz w:val="18"/>
                <w:szCs w:val="18"/>
                <w:lang w:val="en-US"/>
              </w:rPr>
            </w:pPr>
            <w:r w:rsidRPr="009669FF">
              <w:rPr>
                <w:rFonts w:eastAsia="Arial" w:cs="Arial"/>
                <w:sz w:val="18"/>
                <w:szCs w:val="18"/>
                <w:lang w:val="en-US"/>
              </w:rPr>
              <w:t>3250 Single Sample Osmometer</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4BDF468B" w14:textId="77777777">
            <w:pPr>
              <w:spacing w:before="0" w:line="240" w:lineRule="auto"/>
              <w:jc w:val="left"/>
              <w:rPr>
                <w:rFonts w:eastAsia="Arial" w:cs="Arial"/>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4FA2197D" w14:textId="77777777">
            <w:pPr>
              <w:spacing w:before="0" w:line="240" w:lineRule="auto"/>
              <w:jc w:val="left"/>
              <w:rPr>
                <w:rFonts w:eastAsia="Arial" w:cs="Arial"/>
                <w:sz w:val="18"/>
                <w:szCs w:val="18"/>
              </w:rPr>
            </w:pPr>
            <w:r w:rsidRPr="009669FF">
              <w:rPr>
                <w:rFonts w:eastAsia="Arial" w:cs="Arial"/>
                <w:sz w:val="18"/>
                <w:szCs w:val="18"/>
              </w:rPr>
              <w:t>0.33 x 0.46 x 0.41</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18B8A5D5"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3FF7D285" wp14:editId="5AF1B6B0">
                  <wp:extent cx="1466850" cy="1631871"/>
                  <wp:effectExtent l="0" t="0" r="0" b="0"/>
                  <wp:docPr id="46" name="Picture 46" descr="A picture containing indoor,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indoor, appliance&#10;&#10;Description automatically generated"/>
                          <pic:cNvPicPr/>
                        </pic:nvPicPr>
                        <pic:blipFill>
                          <a:blip r:embed="rId108"/>
                          <a:stretch>
                            <a:fillRect/>
                          </a:stretch>
                        </pic:blipFill>
                        <pic:spPr>
                          <a:xfrm>
                            <a:off x="0" y="0"/>
                            <a:ext cx="1469557" cy="1634882"/>
                          </a:xfrm>
                          <a:prstGeom prst="rect">
                            <a:avLst/>
                          </a:prstGeom>
                        </pic:spPr>
                      </pic:pic>
                    </a:graphicData>
                  </a:graphic>
                </wp:inline>
              </w:drawing>
            </w:r>
          </w:p>
        </w:tc>
      </w:tr>
      <w:tr w:rsidRPr="009669FF" w:rsidR="006E0EAB" w:rsidTr="009669FF" w14:paraId="2A8669D5"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0091192" w14:textId="77777777">
            <w:pPr>
              <w:spacing w:before="0" w:line="240" w:lineRule="auto"/>
              <w:jc w:val="left"/>
              <w:rPr>
                <w:rFonts w:eastAsia="Arial" w:cs="Arial"/>
                <w:sz w:val="18"/>
                <w:szCs w:val="18"/>
                <w:lang w:val="en-US"/>
              </w:rPr>
            </w:pPr>
            <w:r w:rsidRPr="009669FF">
              <w:rPr>
                <w:rFonts w:eastAsia="Arial" w:cs="Arial"/>
                <w:sz w:val="18"/>
                <w:szCs w:val="18"/>
                <w:lang w:val="en-US"/>
              </w:rPr>
              <w:lastRenderedPageBreak/>
              <w:t>V-730 UV-Vis Spectrophotometer</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26F4130A" w14:textId="77777777">
            <w:pPr>
              <w:spacing w:before="0" w:line="240" w:lineRule="auto"/>
              <w:jc w:val="left"/>
              <w:rPr>
                <w:rFonts w:eastAsia="Arial" w:cs="Arial"/>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C8B29FD" w14:textId="77777777">
            <w:pPr>
              <w:spacing w:before="0" w:line="240" w:lineRule="auto"/>
              <w:jc w:val="left"/>
              <w:rPr>
                <w:rFonts w:eastAsia="Arial" w:cs="Arial"/>
                <w:sz w:val="18"/>
                <w:szCs w:val="18"/>
              </w:rPr>
            </w:pPr>
            <w:r w:rsidRPr="009669FF">
              <w:rPr>
                <w:rFonts w:eastAsia="Arial" w:cs="Arial"/>
                <w:sz w:val="18"/>
                <w:szCs w:val="18"/>
              </w:rPr>
              <w:t>0.47 x 0.44 x 0.23</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01D6DA6E"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2E247E6A" wp14:editId="491284E5">
                  <wp:extent cx="1457528" cy="1476581"/>
                  <wp:effectExtent l="0" t="0" r="9525" b="9525"/>
                  <wp:docPr id="61" name="Picture 61" descr="A picture containing electronics, printer, projector,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electronics, printer, projector, square&#10;&#10;Description automatically generated"/>
                          <pic:cNvPicPr/>
                        </pic:nvPicPr>
                        <pic:blipFill>
                          <a:blip r:embed="rId109"/>
                          <a:stretch>
                            <a:fillRect/>
                          </a:stretch>
                        </pic:blipFill>
                        <pic:spPr>
                          <a:xfrm>
                            <a:off x="0" y="0"/>
                            <a:ext cx="1457528" cy="1476581"/>
                          </a:xfrm>
                          <a:prstGeom prst="rect">
                            <a:avLst/>
                          </a:prstGeom>
                        </pic:spPr>
                      </pic:pic>
                    </a:graphicData>
                  </a:graphic>
                </wp:inline>
              </w:drawing>
            </w:r>
          </w:p>
        </w:tc>
      </w:tr>
      <w:tr w:rsidRPr="009669FF" w:rsidR="006E0EAB" w:rsidTr="009669FF" w14:paraId="386D199D"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0196C8E2" w14:textId="77777777">
            <w:pPr>
              <w:spacing w:before="0" w:line="240" w:lineRule="auto"/>
              <w:jc w:val="left"/>
              <w:rPr>
                <w:rFonts w:eastAsia="Arial" w:cs="Arial"/>
                <w:sz w:val="18"/>
                <w:szCs w:val="18"/>
                <w:lang w:val="en-US"/>
              </w:rPr>
            </w:pPr>
            <w:r w:rsidRPr="009669FF">
              <w:rPr>
                <w:rFonts w:eastAsia="Arial" w:cs="Arial"/>
                <w:sz w:val="18"/>
                <w:szCs w:val="18"/>
                <w:lang w:val="en-US"/>
              </w:rPr>
              <w:t>Midrics Complete Bench Scale</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10A52892" w14:textId="77777777">
            <w:pPr>
              <w:spacing w:before="0" w:line="240" w:lineRule="auto"/>
              <w:jc w:val="left"/>
              <w:rPr>
                <w:rFonts w:eastAsia="Arial" w:cs="Arial"/>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2B1231CC" w14:textId="77777777">
            <w:pPr>
              <w:spacing w:before="0" w:line="240" w:lineRule="auto"/>
              <w:jc w:val="left"/>
              <w:rPr>
                <w:rFonts w:eastAsia="Arial" w:cs="Arial"/>
                <w:sz w:val="18"/>
                <w:szCs w:val="18"/>
              </w:rPr>
            </w:pPr>
            <w:r w:rsidRPr="009669FF">
              <w:rPr>
                <w:rFonts w:eastAsia="Arial" w:cs="Arial"/>
                <w:sz w:val="18"/>
                <w:szCs w:val="18"/>
              </w:rPr>
              <w:t>0.32 x 0.39 x 0.1</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40D2C65"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66811D9B" wp14:editId="0259AA0A">
                  <wp:extent cx="1476581" cy="1390844"/>
                  <wp:effectExtent l="0" t="0" r="9525" b="0"/>
                  <wp:docPr id="62" name="Picture 62" descr="A picture containing scale,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scale, device&#10;&#10;Description automatically generated"/>
                          <pic:cNvPicPr/>
                        </pic:nvPicPr>
                        <pic:blipFill>
                          <a:blip r:embed="rId110"/>
                          <a:stretch>
                            <a:fillRect/>
                          </a:stretch>
                        </pic:blipFill>
                        <pic:spPr>
                          <a:xfrm>
                            <a:off x="0" y="0"/>
                            <a:ext cx="1476581" cy="1390844"/>
                          </a:xfrm>
                          <a:prstGeom prst="rect">
                            <a:avLst/>
                          </a:prstGeom>
                        </pic:spPr>
                      </pic:pic>
                    </a:graphicData>
                  </a:graphic>
                </wp:inline>
              </w:drawing>
            </w:r>
          </w:p>
        </w:tc>
      </w:tr>
      <w:tr w:rsidRPr="009669FF" w:rsidR="006E0EAB" w:rsidTr="009669FF" w14:paraId="7B7F9128"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4C7C6218" w14:textId="77777777">
            <w:pPr>
              <w:spacing w:before="0" w:line="240" w:lineRule="auto"/>
              <w:jc w:val="left"/>
              <w:rPr>
                <w:rFonts w:eastAsia="Arial" w:cs="Arial"/>
                <w:sz w:val="18"/>
                <w:szCs w:val="18"/>
                <w:lang w:val="en-US"/>
              </w:rPr>
            </w:pPr>
            <w:r w:rsidRPr="009669FF">
              <w:rPr>
                <w:rFonts w:eastAsia="Arial" w:cs="Arial"/>
                <w:sz w:val="18"/>
                <w:szCs w:val="18"/>
                <w:lang w:val="en-US"/>
              </w:rPr>
              <w:t>SevenCompact pH meter S220</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ACC0630" w14:textId="77777777">
            <w:pPr>
              <w:spacing w:before="0" w:line="240" w:lineRule="auto"/>
              <w:jc w:val="left"/>
              <w:rPr>
                <w:rFonts w:eastAsia="Arial" w:cs="Arial"/>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6016469D" w14:textId="77777777">
            <w:pPr>
              <w:spacing w:before="0" w:line="240" w:lineRule="auto"/>
              <w:jc w:val="left"/>
              <w:rPr>
                <w:rFonts w:eastAsia="Arial" w:cs="Arial"/>
                <w:sz w:val="18"/>
                <w:szCs w:val="18"/>
              </w:rPr>
            </w:pPr>
            <w:r w:rsidRPr="009669FF">
              <w:rPr>
                <w:rFonts w:eastAsia="Arial" w:cs="Arial"/>
                <w:sz w:val="18"/>
                <w:szCs w:val="18"/>
              </w:rPr>
              <w:t>0.35 x 0.36 x 0.38</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19FD372"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44DCF63C" wp14:editId="6BDF22E7">
                  <wp:extent cx="1390844" cy="1514686"/>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390844" cy="1514686"/>
                          </a:xfrm>
                          <a:prstGeom prst="rect">
                            <a:avLst/>
                          </a:prstGeom>
                        </pic:spPr>
                      </pic:pic>
                    </a:graphicData>
                  </a:graphic>
                </wp:inline>
              </w:drawing>
            </w:r>
          </w:p>
        </w:tc>
      </w:tr>
      <w:tr w:rsidRPr="009669FF" w:rsidR="006E0EAB" w:rsidTr="009669FF" w14:paraId="1CE408B4"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67F09614" w14:textId="77777777">
            <w:pPr>
              <w:spacing w:before="0" w:line="240" w:lineRule="auto"/>
              <w:jc w:val="left"/>
              <w:rPr>
                <w:rFonts w:eastAsia="Arial" w:cs="Arial"/>
                <w:sz w:val="18"/>
                <w:szCs w:val="18"/>
                <w:lang w:val="en-US"/>
              </w:rPr>
            </w:pPr>
            <w:r w:rsidRPr="009669FF">
              <w:rPr>
                <w:rFonts w:eastAsia="Arial" w:cs="Arial"/>
                <w:sz w:val="18"/>
                <w:szCs w:val="18"/>
                <w:lang w:val="en-US"/>
              </w:rPr>
              <w:t>Laptop</w:t>
            </w:r>
          </w:p>
          <w:p w:rsidRPr="009669FF" w:rsidR="006E0EAB" w:rsidP="009669FF" w:rsidRDefault="006E0EAB" w14:paraId="13BA627F" w14:textId="77777777">
            <w:pPr>
              <w:tabs>
                <w:tab w:val="left" w:pos="1343"/>
              </w:tabs>
              <w:spacing w:before="0" w:line="240" w:lineRule="auto"/>
              <w:jc w:val="left"/>
              <w:rPr>
                <w:rFonts w:eastAsia="Arial" w:cs="Arial"/>
                <w:sz w:val="18"/>
                <w:szCs w:val="18"/>
                <w:lang w:val="en-US"/>
              </w:rPr>
            </w:pPr>
            <w:r w:rsidRPr="009669FF">
              <w:rPr>
                <w:rFonts w:eastAsia="Arial" w:cs="Arial"/>
                <w:sz w:val="18"/>
                <w:szCs w:val="18"/>
                <w:lang w:val="en-US"/>
              </w:rPr>
              <w:tab/>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06164D2" w14:textId="77777777">
            <w:pPr>
              <w:spacing w:before="0" w:line="240" w:lineRule="auto"/>
              <w:jc w:val="left"/>
              <w:rPr>
                <w:rFonts w:eastAsia="Arial" w:cs="Arial"/>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6365BF74" w14:textId="77777777">
            <w:pPr>
              <w:spacing w:before="0" w:line="240" w:lineRule="auto"/>
              <w:jc w:val="left"/>
              <w:rPr>
                <w:rFonts w:eastAsia="Arial" w:cs="Arial"/>
                <w:sz w:val="18"/>
                <w:szCs w:val="18"/>
              </w:rPr>
            </w:pPr>
            <w:r w:rsidRPr="009669FF">
              <w:rPr>
                <w:rFonts w:eastAsia="Arial" w:cs="Arial"/>
                <w:sz w:val="18"/>
                <w:szCs w:val="18"/>
              </w:rPr>
              <w:t>0.34 x 0.24 x 0.24</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16EA606"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6A4AF738" wp14:editId="659BA7E7">
                  <wp:extent cx="1266093" cy="1393451"/>
                  <wp:effectExtent l="0" t="0" r="4445" b="3810"/>
                  <wp:docPr id="1682005888" name="Picture 1682005888"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05888" name="Picture 1682005888" descr="A picture containing text, electronics, computer&#10;&#10;Description automatically generated"/>
                          <pic:cNvPicPr/>
                        </pic:nvPicPr>
                        <pic:blipFill>
                          <a:blip r:embed="rId112"/>
                          <a:stretch>
                            <a:fillRect/>
                          </a:stretch>
                        </pic:blipFill>
                        <pic:spPr>
                          <a:xfrm>
                            <a:off x="0" y="0"/>
                            <a:ext cx="1273734" cy="1401861"/>
                          </a:xfrm>
                          <a:prstGeom prst="rect">
                            <a:avLst/>
                          </a:prstGeom>
                        </pic:spPr>
                      </pic:pic>
                    </a:graphicData>
                  </a:graphic>
                </wp:inline>
              </w:drawing>
            </w:r>
          </w:p>
        </w:tc>
      </w:tr>
      <w:tr w:rsidRPr="009669FF" w:rsidR="006E0EAB" w:rsidTr="009669FF" w14:paraId="2B5EE136"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32E90AB" w14:textId="77777777">
            <w:pPr>
              <w:spacing w:before="0" w:line="240" w:lineRule="auto"/>
              <w:jc w:val="left"/>
              <w:rPr>
                <w:rFonts w:eastAsia="Arial" w:cs="Arial"/>
                <w:sz w:val="18"/>
                <w:szCs w:val="18"/>
                <w:lang w:val="en-US"/>
              </w:rPr>
            </w:pPr>
            <w:r w:rsidRPr="009669FF">
              <w:rPr>
                <w:rFonts w:eastAsia="Arial" w:cs="Arial"/>
                <w:sz w:val="18"/>
                <w:szCs w:val="18"/>
                <w:lang w:val="en-US"/>
              </w:rPr>
              <w:t>Allegra X-15R Centrifuge</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C70E190" w14:textId="77777777">
            <w:pPr>
              <w:spacing w:before="0" w:line="240" w:lineRule="auto"/>
              <w:jc w:val="left"/>
              <w:rPr>
                <w:rFonts w:eastAsia="Arial" w:cs="Arial"/>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18A2B73" w14:textId="77777777">
            <w:pPr>
              <w:spacing w:before="0" w:line="240" w:lineRule="auto"/>
              <w:jc w:val="left"/>
              <w:rPr>
                <w:rFonts w:eastAsia="Arial" w:cs="Arial"/>
                <w:sz w:val="18"/>
                <w:szCs w:val="18"/>
              </w:rPr>
            </w:pPr>
            <w:r w:rsidRPr="009669FF">
              <w:rPr>
                <w:rFonts w:eastAsia="Arial" w:cs="Arial"/>
                <w:sz w:val="18"/>
                <w:szCs w:val="18"/>
              </w:rPr>
              <w:t>0.77 x 0.63 x 0.36</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CB1C852"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32B72966" wp14:editId="37BBF3AA">
                  <wp:extent cx="1514686" cy="1438476"/>
                  <wp:effectExtent l="0" t="0" r="0" b="9525"/>
                  <wp:docPr id="1682005889" name="Picture 1682005889" descr="A picture containing electronics, j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05889" name="Picture 1682005889" descr="A picture containing electronics, jack&#10;&#10;Description automatically generated"/>
                          <pic:cNvPicPr/>
                        </pic:nvPicPr>
                        <pic:blipFill>
                          <a:blip r:embed="rId113"/>
                          <a:stretch>
                            <a:fillRect/>
                          </a:stretch>
                        </pic:blipFill>
                        <pic:spPr>
                          <a:xfrm>
                            <a:off x="0" y="0"/>
                            <a:ext cx="1514686" cy="1438476"/>
                          </a:xfrm>
                          <a:prstGeom prst="rect">
                            <a:avLst/>
                          </a:prstGeom>
                        </pic:spPr>
                      </pic:pic>
                    </a:graphicData>
                  </a:graphic>
                </wp:inline>
              </w:drawing>
            </w:r>
          </w:p>
        </w:tc>
      </w:tr>
      <w:tr w:rsidRPr="009669FF" w:rsidR="006E0EAB" w:rsidTr="009669FF" w14:paraId="4B686F77"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1F28BE9" w14:textId="77777777">
            <w:pPr>
              <w:spacing w:before="0" w:line="240" w:lineRule="auto"/>
              <w:jc w:val="left"/>
              <w:rPr>
                <w:rFonts w:eastAsia="Arial" w:cs="Arial"/>
                <w:sz w:val="18"/>
                <w:szCs w:val="18"/>
                <w:lang w:val="en-US"/>
              </w:rPr>
            </w:pPr>
            <w:r w:rsidRPr="009669FF">
              <w:rPr>
                <w:rFonts w:eastAsia="Arial" w:cs="Arial"/>
                <w:sz w:val="18"/>
                <w:szCs w:val="18"/>
                <w:lang w:val="en-US"/>
              </w:rPr>
              <w:t>Freezer MDF-U333</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00EE6BCD" w14:textId="77777777">
            <w:pPr>
              <w:spacing w:before="0" w:line="240" w:lineRule="auto"/>
              <w:jc w:val="left"/>
              <w:rPr>
                <w:rFonts w:eastAsia="Arial" w:cs="Arial"/>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5AA3837" w14:textId="77777777">
            <w:pPr>
              <w:spacing w:before="0" w:line="240" w:lineRule="auto"/>
              <w:jc w:val="left"/>
              <w:rPr>
                <w:rFonts w:eastAsia="Arial" w:cs="Arial"/>
                <w:sz w:val="18"/>
                <w:szCs w:val="18"/>
              </w:rPr>
            </w:pPr>
            <w:r w:rsidRPr="009669FF">
              <w:rPr>
                <w:rFonts w:eastAsia="Arial" w:cs="Arial"/>
                <w:sz w:val="18"/>
                <w:szCs w:val="18"/>
              </w:rPr>
              <w:t>0.75 x 0.62 x 1.64</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E3B7E47"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407F90C8" wp14:editId="6362CF7E">
                  <wp:extent cx="992397" cy="1517301"/>
                  <wp:effectExtent l="0" t="0" r="0" b="0"/>
                  <wp:docPr id="1682005890" name="Picture 1682005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994202" cy="1520061"/>
                          </a:xfrm>
                          <a:prstGeom prst="rect">
                            <a:avLst/>
                          </a:prstGeom>
                        </pic:spPr>
                      </pic:pic>
                    </a:graphicData>
                  </a:graphic>
                </wp:inline>
              </w:drawing>
            </w:r>
          </w:p>
        </w:tc>
      </w:tr>
      <w:tr w:rsidRPr="009669FF" w:rsidR="006E0EAB" w:rsidTr="009669FF" w14:paraId="4C11AA66"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008903DF" w14:textId="77777777">
            <w:pPr>
              <w:spacing w:before="0" w:line="240" w:lineRule="auto"/>
              <w:jc w:val="left"/>
              <w:rPr>
                <w:rFonts w:eastAsia="Arial" w:cs="Arial"/>
                <w:sz w:val="18"/>
                <w:szCs w:val="18"/>
                <w:lang w:val="en-US"/>
              </w:rPr>
            </w:pPr>
            <w:r w:rsidRPr="009669FF">
              <w:rPr>
                <w:rFonts w:eastAsia="Arial" w:cs="Arial"/>
                <w:sz w:val="18"/>
                <w:szCs w:val="18"/>
                <w:lang w:val="en-US"/>
              </w:rPr>
              <w:lastRenderedPageBreak/>
              <w:t>Lab Combined refrigerator-freezer</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23663B1C" w14:textId="77777777">
            <w:pPr>
              <w:spacing w:before="0" w:line="240" w:lineRule="auto"/>
              <w:jc w:val="left"/>
              <w:rPr>
                <w:rFonts w:eastAsia="Arial" w:cs="Arial"/>
                <w:sz w:val="18"/>
                <w:szCs w:val="18"/>
              </w:rPr>
            </w:pPr>
            <w:r w:rsidRPr="009669FF">
              <w:rPr>
                <w:rFonts w:eastAsia="Arial" w:cs="Arial"/>
                <w:sz w:val="18"/>
                <w:szCs w:val="18"/>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23F66463" w14:textId="77777777">
            <w:pPr>
              <w:spacing w:before="0" w:line="240" w:lineRule="auto"/>
              <w:jc w:val="left"/>
              <w:rPr>
                <w:rFonts w:eastAsia="Arial" w:cs="Arial"/>
                <w:sz w:val="18"/>
                <w:szCs w:val="18"/>
              </w:rPr>
            </w:pPr>
            <w:r w:rsidRPr="009669FF">
              <w:rPr>
                <w:rFonts w:eastAsia="Arial" w:cs="Arial"/>
                <w:sz w:val="18"/>
                <w:szCs w:val="18"/>
              </w:rPr>
              <w:t>0.6 x 0.7 x 2.01</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3E75E652" w14:textId="77777777">
            <w:pPr>
              <w:spacing w:before="0" w:line="240" w:lineRule="auto"/>
              <w:jc w:val="left"/>
              <w:rPr>
                <w:rFonts w:cs="Arial"/>
                <w:noProof/>
                <w:sz w:val="18"/>
                <w:szCs w:val="18"/>
              </w:rPr>
            </w:pPr>
            <w:r w:rsidRPr="009669FF">
              <w:rPr>
                <w:rFonts w:cs="Arial"/>
                <w:noProof/>
                <w:sz w:val="18"/>
                <w:szCs w:val="18"/>
              </w:rPr>
              <w:drawing>
                <wp:inline distT="0" distB="0" distL="0" distR="0" wp14:anchorId="1646B454" wp14:editId="3180BE2D">
                  <wp:extent cx="895475" cy="1505160"/>
                  <wp:effectExtent l="0" t="0" r="0" b="0"/>
                  <wp:docPr id="1682005891" name="Picture 168200589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05891" name="Picture 1682005891" descr="A picture containing text&#10;&#10;Description automatically generated"/>
                          <pic:cNvPicPr/>
                        </pic:nvPicPr>
                        <pic:blipFill>
                          <a:blip r:embed="rId115"/>
                          <a:stretch>
                            <a:fillRect/>
                          </a:stretch>
                        </pic:blipFill>
                        <pic:spPr>
                          <a:xfrm>
                            <a:off x="0" y="0"/>
                            <a:ext cx="895475" cy="1505160"/>
                          </a:xfrm>
                          <a:prstGeom prst="rect">
                            <a:avLst/>
                          </a:prstGeom>
                        </pic:spPr>
                      </pic:pic>
                    </a:graphicData>
                  </a:graphic>
                </wp:inline>
              </w:drawing>
            </w:r>
          </w:p>
        </w:tc>
      </w:tr>
      <w:tr w:rsidRPr="009669FF" w:rsidR="006E0EAB" w:rsidTr="009669FF" w14:paraId="1D61D645"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CC2DBAD" w14:textId="77777777">
            <w:pPr>
              <w:spacing w:before="0" w:line="240" w:lineRule="auto"/>
              <w:jc w:val="left"/>
              <w:rPr>
                <w:rFonts w:eastAsia="Arial" w:cs="Arial"/>
                <w:sz w:val="18"/>
                <w:szCs w:val="18"/>
                <w:lang w:val="en-US"/>
              </w:rPr>
            </w:pPr>
            <w:r w:rsidRPr="009669FF">
              <w:rPr>
                <w:rFonts w:eastAsia="Arial" w:cs="Arial"/>
                <w:sz w:val="18"/>
                <w:szCs w:val="18"/>
                <w:lang w:val="en-US"/>
              </w:rPr>
              <w:t>Sterilization Autoclave GSS-L 6710 EC1</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3A7266C5" w14:textId="77777777">
            <w:pPr>
              <w:spacing w:before="0" w:line="240" w:lineRule="auto"/>
              <w:jc w:val="left"/>
              <w:rPr>
                <w:rFonts w:eastAsia="Arial" w:cs="Arial"/>
                <w:sz w:val="18"/>
                <w:szCs w:val="18"/>
                <w:lang w:val="en-GB"/>
              </w:rPr>
            </w:pPr>
            <w:r w:rsidRPr="009669FF">
              <w:rPr>
                <w:rFonts w:eastAsia="Arial" w:cs="Arial"/>
                <w:sz w:val="18"/>
                <w:szCs w:val="18"/>
                <w:lang w:val="en-GB"/>
              </w:rPr>
              <w:t>1</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1DD751F" w14:textId="77777777">
            <w:pPr>
              <w:spacing w:before="0" w:line="240" w:lineRule="auto"/>
              <w:jc w:val="left"/>
              <w:rPr>
                <w:rFonts w:eastAsia="Arial" w:cs="Arial"/>
                <w:sz w:val="18"/>
                <w:szCs w:val="18"/>
                <w:lang w:val="en-GB"/>
              </w:rPr>
            </w:pPr>
            <w:r w:rsidRPr="009669FF">
              <w:rPr>
                <w:rFonts w:eastAsia="Arial" w:cs="Arial"/>
                <w:sz w:val="18"/>
                <w:szCs w:val="18"/>
                <w:lang w:val="en-GB"/>
              </w:rPr>
              <w:t>0.66 x 1 x 0.7</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37E31322" w14:textId="77777777">
            <w:pPr>
              <w:spacing w:before="0" w:line="240" w:lineRule="auto"/>
              <w:jc w:val="left"/>
              <w:rPr>
                <w:rFonts w:cs="Arial"/>
                <w:noProof/>
                <w:sz w:val="18"/>
                <w:szCs w:val="18"/>
                <w:lang w:val="en-GB"/>
              </w:rPr>
            </w:pPr>
            <w:r w:rsidRPr="009669FF">
              <w:rPr>
                <w:rFonts w:cs="Arial"/>
                <w:noProof/>
                <w:sz w:val="18"/>
                <w:szCs w:val="18"/>
                <w:lang w:val="en-GB"/>
              </w:rPr>
              <w:drawing>
                <wp:inline distT="0" distB="0" distL="0" distR="0" wp14:anchorId="330C9F03" wp14:editId="03BC8FDC">
                  <wp:extent cx="1152525" cy="1407727"/>
                  <wp:effectExtent l="0" t="0" r="3175" b="2540"/>
                  <wp:docPr id="1682005892" name="Picture 1682005892" descr="A picture containing text, white,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05892" name="Picture 1682005892" descr="A picture containing text, white, box&#10;&#10;Description automatically generated"/>
                          <pic:cNvPicPr/>
                        </pic:nvPicPr>
                        <pic:blipFill>
                          <a:blip r:embed="rId116"/>
                          <a:stretch>
                            <a:fillRect/>
                          </a:stretch>
                        </pic:blipFill>
                        <pic:spPr>
                          <a:xfrm>
                            <a:off x="0" y="0"/>
                            <a:ext cx="1154462" cy="1410093"/>
                          </a:xfrm>
                          <a:prstGeom prst="rect">
                            <a:avLst/>
                          </a:prstGeom>
                        </pic:spPr>
                      </pic:pic>
                    </a:graphicData>
                  </a:graphic>
                </wp:inline>
              </w:drawing>
            </w:r>
          </w:p>
        </w:tc>
      </w:tr>
      <w:tr w:rsidRPr="009669FF" w:rsidR="006E0EAB" w:rsidTr="009669FF" w14:paraId="2D24C802"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4D65E384" w14:textId="77777777">
            <w:pPr>
              <w:spacing w:before="0" w:line="240" w:lineRule="auto"/>
              <w:jc w:val="left"/>
              <w:rPr>
                <w:rFonts w:eastAsia="Arial" w:cs="Arial"/>
                <w:sz w:val="18"/>
                <w:szCs w:val="18"/>
                <w:lang w:val="en-US"/>
              </w:rPr>
            </w:pPr>
            <w:r w:rsidRPr="009669FF">
              <w:rPr>
                <w:rFonts w:eastAsia="Arial" w:cs="Arial"/>
                <w:sz w:val="18"/>
                <w:szCs w:val="18"/>
                <w:lang w:val="en-US"/>
              </w:rPr>
              <w:t>Chair</w:t>
            </w:r>
          </w:p>
          <w:p w:rsidRPr="009669FF" w:rsidR="006E0EAB" w:rsidP="009669FF" w:rsidRDefault="006E0EAB" w14:paraId="58D61F9C" w14:textId="77777777">
            <w:pPr>
              <w:spacing w:before="0" w:line="240" w:lineRule="auto"/>
              <w:jc w:val="left"/>
              <w:rPr>
                <w:rFonts w:eastAsia="Arial" w:cs="Arial"/>
                <w:sz w:val="18"/>
                <w:szCs w:val="18"/>
                <w:lang w:val="en-US"/>
              </w:rPr>
            </w:pP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298789A7" w14:textId="77777777">
            <w:pPr>
              <w:spacing w:before="0" w:line="240" w:lineRule="auto"/>
              <w:jc w:val="left"/>
              <w:rPr>
                <w:rFonts w:eastAsia="Arial" w:cs="Arial"/>
                <w:sz w:val="18"/>
                <w:szCs w:val="18"/>
                <w:lang w:val="en-GB"/>
              </w:rPr>
            </w:pPr>
            <w:r w:rsidRPr="009669FF">
              <w:rPr>
                <w:rFonts w:eastAsia="Arial" w:cs="Arial"/>
                <w:sz w:val="18"/>
                <w:szCs w:val="18"/>
                <w:lang w:val="en-GB"/>
              </w:rPr>
              <w:t>4</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4FB8874F" w14:textId="77777777">
            <w:pPr>
              <w:spacing w:before="0" w:line="240" w:lineRule="auto"/>
              <w:jc w:val="left"/>
              <w:rPr>
                <w:rFonts w:eastAsia="Arial" w:cs="Arial"/>
                <w:sz w:val="18"/>
                <w:szCs w:val="18"/>
                <w:lang w:val="en-GB"/>
              </w:rPr>
            </w:pPr>
            <w:r w:rsidRPr="009669FF">
              <w:rPr>
                <w:rFonts w:eastAsia="Arial" w:cs="Arial"/>
                <w:sz w:val="18"/>
                <w:szCs w:val="18"/>
                <w:lang w:val="en-GB"/>
              </w:rPr>
              <w:t>0.66 x 0.66 x 0.86</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52BD204" w14:textId="77777777">
            <w:pPr>
              <w:spacing w:before="0" w:line="240" w:lineRule="auto"/>
              <w:jc w:val="left"/>
              <w:rPr>
                <w:rFonts w:cs="Arial"/>
                <w:noProof/>
                <w:sz w:val="18"/>
                <w:szCs w:val="18"/>
                <w:lang w:val="en-GB"/>
              </w:rPr>
            </w:pPr>
            <w:r w:rsidRPr="009669FF">
              <w:rPr>
                <w:rFonts w:cs="Arial"/>
                <w:noProof/>
                <w:sz w:val="18"/>
                <w:szCs w:val="18"/>
                <w:lang w:val="en-GB"/>
              </w:rPr>
              <w:drawing>
                <wp:inline distT="0" distB="0" distL="0" distR="0" wp14:anchorId="6E5CBD5B" wp14:editId="15DF26FC">
                  <wp:extent cx="1211920" cy="1527350"/>
                  <wp:effectExtent l="0" t="0" r="0" b="0"/>
                  <wp:docPr id="55" name="Picture 55" descr="A picture containing sport, exercise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sport, exercise device&#10;&#10;Description automatically generated"/>
                          <pic:cNvPicPr/>
                        </pic:nvPicPr>
                        <pic:blipFill>
                          <a:blip r:embed="rId117"/>
                          <a:stretch>
                            <a:fillRect/>
                          </a:stretch>
                        </pic:blipFill>
                        <pic:spPr>
                          <a:xfrm>
                            <a:off x="0" y="0"/>
                            <a:ext cx="1215107" cy="1531366"/>
                          </a:xfrm>
                          <a:prstGeom prst="rect">
                            <a:avLst/>
                          </a:prstGeom>
                        </pic:spPr>
                      </pic:pic>
                    </a:graphicData>
                  </a:graphic>
                </wp:inline>
              </w:drawing>
            </w:r>
          </w:p>
        </w:tc>
      </w:tr>
      <w:tr w:rsidRPr="009669FF" w:rsidR="006E0EAB" w:rsidTr="009669FF" w14:paraId="324A2994"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719C592" w14:textId="77777777">
            <w:pPr>
              <w:spacing w:before="0" w:line="240" w:lineRule="auto"/>
              <w:jc w:val="left"/>
              <w:rPr>
                <w:rFonts w:eastAsia="Arial" w:cs="Arial"/>
                <w:sz w:val="18"/>
                <w:szCs w:val="18"/>
                <w:lang w:val="en-US"/>
              </w:rPr>
            </w:pPr>
            <w:r w:rsidRPr="009669FF">
              <w:rPr>
                <w:rFonts w:eastAsia="Arial" w:cs="Arial"/>
                <w:sz w:val="18"/>
                <w:szCs w:val="18"/>
                <w:lang w:val="en-US"/>
              </w:rPr>
              <w:t>Large Benchtop</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32BD71DE" w14:textId="77777777">
            <w:pPr>
              <w:spacing w:before="0" w:line="240" w:lineRule="auto"/>
              <w:jc w:val="left"/>
              <w:rPr>
                <w:rFonts w:eastAsia="Arial" w:cs="Arial"/>
                <w:sz w:val="18"/>
                <w:szCs w:val="18"/>
                <w:lang w:val="en-GB"/>
              </w:rPr>
            </w:pPr>
            <w:r w:rsidRPr="009669FF">
              <w:rPr>
                <w:rFonts w:eastAsia="Arial" w:cs="Arial"/>
                <w:sz w:val="18"/>
                <w:szCs w:val="18"/>
                <w:lang w:val="en-GB"/>
              </w:rPr>
              <w:t>2</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28C626FE" w14:textId="77777777">
            <w:pPr>
              <w:spacing w:before="0" w:line="240" w:lineRule="auto"/>
              <w:jc w:val="left"/>
              <w:rPr>
                <w:rFonts w:eastAsia="Arial" w:cs="Arial"/>
                <w:sz w:val="18"/>
                <w:szCs w:val="18"/>
                <w:lang w:val="en-GB"/>
              </w:rPr>
            </w:pPr>
            <w:r w:rsidRPr="009669FF">
              <w:rPr>
                <w:rFonts w:eastAsia="Arial" w:cs="Arial"/>
                <w:sz w:val="18"/>
                <w:szCs w:val="18"/>
                <w:lang w:val="en-GB"/>
              </w:rPr>
              <w:t>2.83 x 0.8 x 0.8</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54D2B3D7" w14:textId="77777777">
            <w:pPr>
              <w:spacing w:before="0" w:line="240" w:lineRule="auto"/>
              <w:jc w:val="left"/>
              <w:rPr>
                <w:rFonts w:cs="Arial"/>
                <w:noProof/>
                <w:sz w:val="18"/>
                <w:szCs w:val="18"/>
                <w:lang w:val="en-GB"/>
              </w:rPr>
            </w:pPr>
            <w:r w:rsidRPr="009669FF">
              <w:rPr>
                <w:rFonts w:cs="Arial"/>
                <w:noProof/>
                <w:sz w:val="18"/>
                <w:szCs w:val="18"/>
                <w:lang w:val="en-GB"/>
              </w:rPr>
              <w:drawing>
                <wp:inline distT="0" distB="0" distL="0" distR="0" wp14:anchorId="08300506" wp14:editId="353D675C">
                  <wp:extent cx="1286054" cy="1390844"/>
                  <wp:effectExtent l="0" t="0" r="9525" b="0"/>
                  <wp:docPr id="57" name="Picture 57" descr="A picture containing furniture, table, indoor, work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furniture, table, indoor, worktable&#10;&#10;Description automatically generated"/>
                          <pic:cNvPicPr/>
                        </pic:nvPicPr>
                        <pic:blipFill>
                          <a:blip r:embed="rId118"/>
                          <a:stretch>
                            <a:fillRect/>
                          </a:stretch>
                        </pic:blipFill>
                        <pic:spPr>
                          <a:xfrm>
                            <a:off x="0" y="0"/>
                            <a:ext cx="1286054" cy="1390844"/>
                          </a:xfrm>
                          <a:prstGeom prst="rect">
                            <a:avLst/>
                          </a:prstGeom>
                        </pic:spPr>
                      </pic:pic>
                    </a:graphicData>
                  </a:graphic>
                </wp:inline>
              </w:drawing>
            </w:r>
          </w:p>
        </w:tc>
      </w:tr>
      <w:tr w:rsidRPr="009669FF" w:rsidR="006E0EAB" w:rsidTr="009669FF" w14:paraId="05768A18" w14:textId="77777777">
        <w:trPr>
          <w:trHeight w:val="397"/>
        </w:trPr>
        <w:tc>
          <w:tcPr>
            <w:tcW w:w="1845"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6229F0E0" w14:textId="77777777">
            <w:pPr>
              <w:spacing w:before="0" w:line="240" w:lineRule="auto"/>
              <w:jc w:val="left"/>
              <w:rPr>
                <w:rFonts w:eastAsia="Arial" w:cs="Arial"/>
                <w:sz w:val="18"/>
                <w:szCs w:val="18"/>
                <w:lang w:val="en-US"/>
              </w:rPr>
            </w:pPr>
            <w:r w:rsidRPr="009669FF">
              <w:rPr>
                <w:rFonts w:eastAsia="Arial" w:cs="Arial"/>
                <w:sz w:val="18"/>
                <w:szCs w:val="18"/>
                <w:lang w:val="en-US"/>
              </w:rPr>
              <w:t>Small Benchtop</w:t>
            </w:r>
          </w:p>
        </w:tc>
        <w:tc>
          <w:tcPr>
            <w:tcW w:w="132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E0AA09B" w14:textId="77777777">
            <w:pPr>
              <w:spacing w:before="0" w:line="240" w:lineRule="auto"/>
              <w:jc w:val="left"/>
              <w:rPr>
                <w:rFonts w:eastAsia="Arial" w:cs="Arial"/>
                <w:sz w:val="18"/>
                <w:szCs w:val="18"/>
                <w:lang w:val="en-GB"/>
              </w:rPr>
            </w:pPr>
            <w:r w:rsidRPr="009669FF">
              <w:rPr>
                <w:rFonts w:eastAsia="Arial" w:cs="Arial"/>
                <w:sz w:val="18"/>
                <w:szCs w:val="18"/>
                <w:lang w:val="en-GB"/>
              </w:rPr>
              <w:t>2</w:t>
            </w:r>
          </w:p>
        </w:tc>
        <w:tc>
          <w:tcPr>
            <w:tcW w:w="204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78C05556" w14:textId="77777777">
            <w:pPr>
              <w:spacing w:before="0" w:line="240" w:lineRule="auto"/>
              <w:jc w:val="left"/>
              <w:rPr>
                <w:rFonts w:eastAsia="Arial" w:cs="Arial"/>
                <w:sz w:val="18"/>
                <w:szCs w:val="18"/>
                <w:lang w:val="en-GB"/>
              </w:rPr>
            </w:pPr>
            <w:r w:rsidRPr="009669FF">
              <w:rPr>
                <w:rFonts w:eastAsia="Arial" w:cs="Arial"/>
                <w:sz w:val="18"/>
                <w:szCs w:val="18"/>
                <w:lang w:val="en-GB"/>
              </w:rPr>
              <w:t>1.52 x 0.81 x 0.8</w:t>
            </w:r>
          </w:p>
        </w:tc>
        <w:tc>
          <w:tcPr>
            <w:tcW w:w="3810" w:type="dxa"/>
            <w:tcBorders>
              <w:top w:val="single" w:color="auto" w:sz="8" w:space="0"/>
              <w:left w:val="single" w:color="auto" w:sz="8" w:space="0"/>
              <w:bottom w:val="single" w:color="auto" w:sz="8" w:space="0"/>
              <w:right w:val="single" w:color="auto" w:sz="8" w:space="0"/>
            </w:tcBorders>
            <w:vAlign w:val="center"/>
          </w:tcPr>
          <w:p w:rsidRPr="009669FF" w:rsidR="006E0EAB" w:rsidP="009669FF" w:rsidRDefault="006E0EAB" w14:paraId="0596CE57" w14:textId="77777777">
            <w:pPr>
              <w:spacing w:before="0" w:line="240" w:lineRule="auto"/>
              <w:jc w:val="left"/>
              <w:rPr>
                <w:rFonts w:cs="Arial"/>
                <w:noProof/>
                <w:sz w:val="18"/>
                <w:szCs w:val="18"/>
                <w:lang w:val="en-GB"/>
              </w:rPr>
            </w:pPr>
            <w:r w:rsidRPr="009669FF">
              <w:rPr>
                <w:rFonts w:cs="Arial"/>
                <w:noProof/>
                <w:sz w:val="18"/>
                <w:szCs w:val="18"/>
                <w:lang w:val="en-GB"/>
              </w:rPr>
              <w:drawing>
                <wp:inline distT="0" distB="0" distL="0" distR="0" wp14:anchorId="0FB30666" wp14:editId="62091F97">
                  <wp:extent cx="1228896" cy="1276528"/>
                  <wp:effectExtent l="0" t="0" r="9525" b="0"/>
                  <wp:docPr id="1682005893" name="Picture 1682005893" descr="A picture containing furniture, table, indoor,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05893" name="Picture 1682005893" descr="A picture containing furniture, table, indoor, white&#10;&#10;Description automatically generated"/>
                          <pic:cNvPicPr/>
                        </pic:nvPicPr>
                        <pic:blipFill>
                          <a:blip r:embed="rId119"/>
                          <a:stretch>
                            <a:fillRect/>
                          </a:stretch>
                        </pic:blipFill>
                        <pic:spPr>
                          <a:xfrm>
                            <a:off x="0" y="0"/>
                            <a:ext cx="1228896" cy="1276528"/>
                          </a:xfrm>
                          <a:prstGeom prst="rect">
                            <a:avLst/>
                          </a:prstGeom>
                        </pic:spPr>
                      </pic:pic>
                    </a:graphicData>
                  </a:graphic>
                </wp:inline>
              </w:drawing>
            </w:r>
          </w:p>
        </w:tc>
      </w:tr>
    </w:tbl>
    <w:p w:rsidRPr="006E0EAB" w:rsidR="006E0EAB" w:rsidP="006E0EAB" w:rsidRDefault="006E0EAB" w14:paraId="68FAE285" w14:textId="77777777">
      <w:pPr>
        <w:rPr>
          <w:lang w:val="en-GB"/>
        </w:rPr>
      </w:pPr>
    </w:p>
    <w:p w:rsidRPr="005043C0" w:rsidR="00B22FDF" w:rsidP="006049C5" w:rsidRDefault="002F0A32" w14:paraId="74E407CD" w14:textId="4458935A">
      <w:pPr>
        <w:pStyle w:val="berschrift1"/>
      </w:pPr>
      <w:bookmarkStart w:name="_Toc94787055" w:id="329"/>
      <w:bookmarkStart w:name="_Toc95410096" w:id="330"/>
      <w:bookmarkStart w:name="_Toc96002277" w:id="331"/>
      <w:bookmarkStart w:name="_Toc96002664" w:id="332"/>
      <w:bookmarkStart w:name="_Toc96025252" w:id="333"/>
      <w:bookmarkStart w:name="_Toc96072223" w:id="334"/>
      <w:r w:rsidRPr="005043C0">
        <w:lastRenderedPageBreak/>
        <w:t>Clean facility util</w:t>
      </w:r>
      <w:r w:rsidRPr="005043C0" w:rsidR="00B22FDF">
        <w:t>ities</w:t>
      </w:r>
      <w:bookmarkEnd w:id="329"/>
      <w:bookmarkEnd w:id="330"/>
      <w:bookmarkEnd w:id="331"/>
      <w:bookmarkEnd w:id="332"/>
      <w:bookmarkEnd w:id="333"/>
      <w:bookmarkEnd w:id="334"/>
    </w:p>
    <w:p w:rsidR="00B22FDF" w:rsidP="006049C5" w:rsidRDefault="00806F41" w14:paraId="2CAB5DF3" w14:textId="780DEE51">
      <w:pPr>
        <w:pStyle w:val="berschrift2"/>
      </w:pPr>
      <w:bookmarkStart w:name="_Toc94787056" w:id="335"/>
      <w:bookmarkStart w:name="_Toc95410097" w:id="336"/>
      <w:bookmarkStart w:name="_Toc96002278" w:id="337"/>
      <w:bookmarkStart w:name="_Toc96002665" w:id="338"/>
      <w:bookmarkStart w:name="_Toc96025253" w:id="339"/>
      <w:bookmarkStart w:name="_Toc96072224" w:id="340"/>
      <w:r>
        <w:t xml:space="preserve">List of necessary clean </w:t>
      </w:r>
      <w:r w:rsidR="00D677C4">
        <w:t xml:space="preserve">and technical </w:t>
      </w:r>
      <w:r>
        <w:t>utilities</w:t>
      </w:r>
      <w:bookmarkEnd w:id="335"/>
      <w:bookmarkEnd w:id="336"/>
      <w:bookmarkEnd w:id="337"/>
      <w:bookmarkEnd w:id="338"/>
      <w:bookmarkEnd w:id="339"/>
      <w:bookmarkEnd w:id="340"/>
    </w:p>
    <w:p w:rsidR="001C7EF9" w:rsidP="001C7EF9" w:rsidRDefault="001C7EF9" w14:paraId="479DB2B6" w14:textId="25F24A33">
      <w:pPr>
        <w:rPr>
          <w:rFonts w:cs="Arial"/>
          <w:lang w:val="en-US"/>
        </w:rPr>
      </w:pPr>
      <w:r w:rsidRPr="000152B8">
        <w:rPr>
          <w:rFonts w:cs="Arial"/>
          <w:lang w:val="en-US"/>
        </w:rPr>
        <w:t>The biopharmaceutical manufacturing uses a multitude various, precise processes that require different resources and energies, for example water, electricity, and compressed air. Th</w:t>
      </w:r>
      <w:r>
        <w:rPr>
          <w:rFonts w:cs="Arial"/>
          <w:lang w:val="en-US"/>
        </w:rPr>
        <w:t>e</w:t>
      </w:r>
      <w:r w:rsidRPr="000152B8">
        <w:rPr>
          <w:rFonts w:cs="Arial"/>
          <w:lang w:val="en-US"/>
        </w:rPr>
        <w:t>s</w:t>
      </w:r>
      <w:r>
        <w:rPr>
          <w:rFonts w:cs="Arial"/>
          <w:lang w:val="en-US"/>
        </w:rPr>
        <w:t>e</w:t>
      </w:r>
      <w:r w:rsidRPr="000152B8">
        <w:rPr>
          <w:rFonts w:cs="Arial"/>
          <w:lang w:val="en-US"/>
        </w:rPr>
        <w:t xml:space="preserve"> can be classified into “Clean Utilities and Technical Utilities</w:t>
      </w:r>
      <w:r>
        <w:rPr>
          <w:rFonts w:cs="Arial"/>
          <w:lang w:val="en-US"/>
        </w:rPr>
        <w:t xml:space="preserve"> (also called Black Utilities)</w:t>
      </w:r>
      <w:r w:rsidRPr="000152B8">
        <w:rPr>
          <w:rFonts w:cs="Arial"/>
          <w:lang w:val="en-US"/>
        </w:rPr>
        <w:t>” categories (see</w:t>
      </w:r>
      <w:r w:rsidR="00434851">
        <w:rPr>
          <w:rFonts w:cs="Arial"/>
          <w:lang w:val="en-US"/>
        </w:rPr>
        <w:t xml:space="preserve"> </w:t>
      </w:r>
      <w:r w:rsidRPr="00311DEB" w:rsidR="00311DEB">
        <w:rPr>
          <w:rFonts w:cs="Arial"/>
          <w:szCs w:val="22"/>
          <w:lang w:val="en-US"/>
        </w:rPr>
        <w:fldChar w:fldCharType="begin"/>
      </w:r>
      <w:r w:rsidRPr="00311DEB" w:rsidR="00311DEB">
        <w:rPr>
          <w:rFonts w:cs="Arial"/>
          <w:szCs w:val="22"/>
          <w:lang w:val="en-US"/>
        </w:rPr>
        <w:instrText xml:space="preserve"> REF _Ref96000901 \h </w:instrText>
      </w:r>
      <w:r w:rsidR="00311DEB">
        <w:rPr>
          <w:rFonts w:cs="Arial"/>
          <w:szCs w:val="22"/>
          <w:lang w:val="en-US"/>
        </w:rPr>
        <w:instrText xml:space="preserve"> \* MERGEFORMAT </w:instrText>
      </w:r>
      <w:r w:rsidRPr="00311DEB" w:rsidR="00311DEB">
        <w:rPr>
          <w:rFonts w:cs="Arial"/>
          <w:szCs w:val="22"/>
          <w:lang w:val="en-US"/>
        </w:rPr>
      </w:r>
      <w:r w:rsidRPr="00311DEB" w:rsidR="00311DEB">
        <w:rPr>
          <w:rFonts w:cs="Arial"/>
          <w:szCs w:val="22"/>
          <w:lang w:val="en-US"/>
        </w:rPr>
        <w:fldChar w:fldCharType="separate"/>
      </w:r>
      <w:r w:rsidRPr="00B35361" w:rsidR="00B35361">
        <w:rPr>
          <w:szCs w:val="22"/>
          <w:lang w:val="en-US"/>
        </w:rPr>
        <w:t xml:space="preserve">Table </w:t>
      </w:r>
      <w:r w:rsidRPr="00B35361" w:rsidR="00B35361">
        <w:rPr>
          <w:noProof/>
          <w:szCs w:val="22"/>
          <w:lang w:val="en-US"/>
        </w:rPr>
        <w:t>17</w:t>
      </w:r>
      <w:r w:rsidRPr="00311DEB" w:rsidR="00311DEB">
        <w:rPr>
          <w:rFonts w:cs="Arial"/>
          <w:szCs w:val="22"/>
          <w:lang w:val="en-US"/>
        </w:rPr>
        <w:fldChar w:fldCharType="end"/>
      </w:r>
      <w:r w:rsidRPr="00311DEB">
        <w:rPr>
          <w:rFonts w:cs="Arial"/>
          <w:szCs w:val="22"/>
          <w:lang w:val="en-US"/>
        </w:rPr>
        <w:t>)</w:t>
      </w:r>
      <w:r w:rsidR="00EA0958">
        <w:rPr>
          <w:rFonts w:cs="Arial"/>
          <w:szCs w:val="22"/>
          <w:lang w:val="en-US"/>
        </w:rPr>
        <w:t xml:space="preserve"> </w:t>
      </w:r>
      <w:r w:rsidR="00EA0958">
        <w:rPr>
          <w:lang w:val="en-GB"/>
        </w:rPr>
        <w:fldChar w:fldCharType="begin"/>
      </w:r>
      <w:r w:rsidR="00757869">
        <w:rPr>
          <w:lang w:val="en-GB"/>
        </w:rPr>
        <w:instrText xml:space="preserve"> ADDIN ZOTERO_ITEM CSL_CITATION {"citationID":"Ain5Iub6","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EA0958">
        <w:rPr>
          <w:lang w:val="en-GB"/>
        </w:rPr>
        <w:fldChar w:fldCharType="separate"/>
      </w:r>
      <w:r w:rsidR="00EA0958">
        <w:rPr>
          <w:noProof/>
          <w:lang w:val="en-GB"/>
        </w:rPr>
        <w:t>(Joseph, 2018)</w:t>
      </w:r>
      <w:r w:rsidR="00EA0958">
        <w:rPr>
          <w:lang w:val="en-GB"/>
        </w:rPr>
        <w:fldChar w:fldCharType="end"/>
      </w:r>
      <w:r w:rsidRPr="00311DEB">
        <w:rPr>
          <w:rFonts w:cs="Arial"/>
          <w:szCs w:val="22"/>
          <w:lang w:val="en-US"/>
        </w:rPr>
        <w:t>.</w:t>
      </w:r>
      <w:r>
        <w:rPr>
          <w:rFonts w:cs="Arial"/>
          <w:lang w:val="en-US"/>
        </w:rPr>
        <w:t xml:space="preserve"> </w:t>
      </w:r>
    </w:p>
    <w:p w:rsidRPr="003B7BA1" w:rsidR="00434851" w:rsidP="003B7BA1" w:rsidRDefault="00434851" w14:paraId="7A53076A" w14:textId="16FEC8E6">
      <w:pPr>
        <w:rPr>
          <w:rFonts w:cs="Arial"/>
          <w:sz w:val="18"/>
          <w:szCs w:val="18"/>
          <w:lang w:val="en-US"/>
        </w:rPr>
      </w:pPr>
      <w:bookmarkStart w:name="_Ref96000901" w:id="341"/>
      <w:bookmarkStart w:name="_Toc96066732" w:id="342"/>
      <w:r w:rsidRPr="00434851">
        <w:rPr>
          <w:sz w:val="18"/>
          <w:szCs w:val="18"/>
          <w:lang w:val="en-US"/>
        </w:rPr>
        <w:t xml:space="preserve">Table </w:t>
      </w:r>
      <w:r w:rsidRPr="00434851">
        <w:rPr>
          <w:sz w:val="18"/>
          <w:szCs w:val="18"/>
        </w:rPr>
        <w:fldChar w:fldCharType="begin"/>
      </w:r>
      <w:r w:rsidRPr="00434851">
        <w:rPr>
          <w:sz w:val="18"/>
          <w:szCs w:val="18"/>
          <w:lang w:val="en-US"/>
        </w:rPr>
        <w:instrText xml:space="preserve"> SEQ Table \* ARABIC </w:instrText>
      </w:r>
      <w:r w:rsidRPr="00434851">
        <w:rPr>
          <w:sz w:val="18"/>
          <w:szCs w:val="18"/>
        </w:rPr>
        <w:fldChar w:fldCharType="separate"/>
      </w:r>
      <w:r w:rsidR="00B35361">
        <w:rPr>
          <w:noProof/>
          <w:sz w:val="18"/>
          <w:szCs w:val="18"/>
          <w:lang w:val="en-US"/>
        </w:rPr>
        <w:t>17</w:t>
      </w:r>
      <w:r w:rsidRPr="00434851">
        <w:rPr>
          <w:sz w:val="18"/>
          <w:szCs w:val="18"/>
        </w:rPr>
        <w:fldChar w:fldCharType="end"/>
      </w:r>
      <w:bookmarkEnd w:id="341"/>
      <w:r w:rsidRPr="00434851">
        <w:rPr>
          <w:sz w:val="18"/>
          <w:szCs w:val="18"/>
          <w:lang w:val="en-US"/>
        </w:rPr>
        <w:t xml:space="preserve">: </w:t>
      </w:r>
      <w:r w:rsidRPr="00434851">
        <w:rPr>
          <w:rFonts w:cs="Arial"/>
          <w:sz w:val="18"/>
          <w:szCs w:val="18"/>
          <w:lang w:val="en-US"/>
        </w:rPr>
        <w:t>List of clean and technical utilities.</w:t>
      </w:r>
      <w:bookmarkEnd w:id="342"/>
    </w:p>
    <w:tbl>
      <w:tblPr>
        <w:tblStyle w:val="TableGrid0"/>
        <w:tblW w:w="9448" w:type="dxa"/>
        <w:tblInd w:w="11" w:type="dxa"/>
        <w:tblBorders>
          <w:bottom w:val="single" w:color="auto" w:sz="4" w:space="0"/>
        </w:tblBorders>
        <w:tblLook w:val="04A0" w:firstRow="1" w:lastRow="0" w:firstColumn="1" w:lastColumn="0" w:noHBand="0" w:noVBand="1"/>
      </w:tblPr>
      <w:tblGrid>
        <w:gridCol w:w="3958"/>
        <w:gridCol w:w="5490"/>
      </w:tblGrid>
      <w:tr w:rsidRPr="00633168" w:rsidR="001C7EF9" w:rsidTr="009669FF" w14:paraId="57C09D8A" w14:textId="77777777">
        <w:trPr>
          <w:trHeight w:val="397"/>
        </w:trPr>
        <w:tc>
          <w:tcPr>
            <w:tcW w:w="3958" w:type="dxa"/>
            <w:tcBorders>
              <w:top w:val="nil"/>
              <w:bottom w:val="single" w:color="auto" w:sz="4" w:space="0"/>
            </w:tcBorders>
            <w:vAlign w:val="center"/>
          </w:tcPr>
          <w:p w:rsidRPr="00633168" w:rsidR="001C7EF9" w:rsidP="009669FF" w:rsidRDefault="001C7EF9" w14:paraId="07DDBAAD" w14:textId="77777777">
            <w:pPr>
              <w:spacing w:before="0" w:line="240" w:lineRule="auto"/>
              <w:ind w:left="107"/>
              <w:jc w:val="left"/>
              <w:rPr>
                <w:rFonts w:ascii="Arial" w:hAnsi="Arial" w:eastAsia="Arial" w:cs="Arial"/>
                <w:b/>
                <w:sz w:val="18"/>
                <w:szCs w:val="18"/>
                <w:lang w:val="en-GB"/>
              </w:rPr>
            </w:pPr>
            <w:r w:rsidRPr="00633168">
              <w:rPr>
                <w:rFonts w:ascii="Arial" w:hAnsi="Arial" w:eastAsia="Arial" w:cs="Arial"/>
                <w:b/>
                <w:sz w:val="18"/>
                <w:szCs w:val="18"/>
                <w:lang w:val="en-GB"/>
              </w:rPr>
              <w:t>Clean Utilities</w:t>
            </w:r>
          </w:p>
        </w:tc>
        <w:tc>
          <w:tcPr>
            <w:tcW w:w="5490" w:type="dxa"/>
            <w:tcBorders>
              <w:top w:val="nil"/>
              <w:bottom w:val="single" w:color="auto" w:sz="4" w:space="0"/>
            </w:tcBorders>
            <w:vAlign w:val="center"/>
          </w:tcPr>
          <w:p w:rsidRPr="00633168" w:rsidR="001C7EF9" w:rsidP="009669FF" w:rsidRDefault="001C7EF9" w14:paraId="604F280E" w14:textId="77777777">
            <w:pPr>
              <w:spacing w:before="0" w:line="240" w:lineRule="auto"/>
              <w:jc w:val="left"/>
              <w:rPr>
                <w:rFonts w:ascii="Arial" w:hAnsi="Arial" w:eastAsia="Arial" w:cs="Arial"/>
                <w:b/>
                <w:sz w:val="18"/>
                <w:szCs w:val="18"/>
                <w:lang w:val="en-GB"/>
              </w:rPr>
            </w:pPr>
            <w:r w:rsidRPr="00633168">
              <w:rPr>
                <w:rFonts w:ascii="Arial" w:hAnsi="Arial" w:eastAsia="Arial" w:cs="Arial"/>
                <w:b/>
                <w:sz w:val="18"/>
                <w:szCs w:val="18"/>
                <w:lang w:val="en-GB"/>
              </w:rPr>
              <w:t>Technical Utilities (Black Utilities)</w:t>
            </w:r>
          </w:p>
        </w:tc>
      </w:tr>
      <w:tr w:rsidRPr="009E3BB2" w:rsidR="001C7EF9" w:rsidTr="009669FF" w14:paraId="4E0887E8" w14:textId="77777777">
        <w:trPr>
          <w:trHeight w:val="397"/>
        </w:trPr>
        <w:tc>
          <w:tcPr>
            <w:tcW w:w="3958" w:type="dxa"/>
            <w:tcBorders>
              <w:top w:val="single" w:color="auto" w:sz="4" w:space="0"/>
            </w:tcBorders>
            <w:vAlign w:val="center"/>
          </w:tcPr>
          <w:p w:rsidRPr="00633168" w:rsidR="001C7EF9" w:rsidP="009669FF" w:rsidRDefault="001C7EF9" w14:paraId="1368AC06" w14:textId="77777777">
            <w:pPr>
              <w:spacing w:before="0" w:line="240" w:lineRule="auto"/>
              <w:ind w:left="107"/>
              <w:jc w:val="left"/>
              <w:rPr>
                <w:rFonts w:ascii="Arial" w:hAnsi="Arial" w:eastAsia="Arial" w:cs="Arial"/>
                <w:bCs/>
                <w:sz w:val="18"/>
                <w:szCs w:val="18"/>
                <w:lang w:val="en-GB"/>
              </w:rPr>
            </w:pPr>
            <w:r w:rsidRPr="00633168">
              <w:rPr>
                <w:rFonts w:ascii="Arial" w:hAnsi="Arial" w:eastAsia="Arial" w:cs="Arial"/>
                <w:bCs/>
                <w:sz w:val="18"/>
                <w:szCs w:val="18"/>
                <w:lang w:val="en-GB"/>
              </w:rPr>
              <w:t>Water for Injection (WFI)</w:t>
            </w:r>
          </w:p>
        </w:tc>
        <w:tc>
          <w:tcPr>
            <w:tcW w:w="5490" w:type="dxa"/>
            <w:tcBorders>
              <w:top w:val="single" w:color="auto" w:sz="4" w:space="0"/>
            </w:tcBorders>
            <w:vAlign w:val="center"/>
          </w:tcPr>
          <w:p w:rsidRPr="00633168" w:rsidR="001C7EF9" w:rsidP="009669FF" w:rsidRDefault="001C7EF9" w14:paraId="319C2372" w14:textId="77777777">
            <w:pPr>
              <w:spacing w:before="0" w:line="240" w:lineRule="auto"/>
              <w:jc w:val="left"/>
              <w:rPr>
                <w:rFonts w:ascii="Arial" w:hAnsi="Arial" w:cs="Arial"/>
                <w:sz w:val="18"/>
                <w:szCs w:val="18"/>
                <w:lang w:val="en-GB"/>
              </w:rPr>
            </w:pPr>
            <w:r w:rsidRPr="00633168">
              <w:rPr>
                <w:rFonts w:ascii="Arial" w:hAnsi="Arial" w:cs="Arial"/>
                <w:sz w:val="18"/>
                <w:szCs w:val="18"/>
                <w:lang w:val="en-GB"/>
              </w:rPr>
              <w:t>Wastewater Collection/ Inactivation (Bio / non-Bio)</w:t>
            </w:r>
          </w:p>
        </w:tc>
      </w:tr>
      <w:tr w:rsidRPr="000E6BAA" w:rsidR="001C7EF9" w:rsidTr="009669FF" w14:paraId="7A1360BF" w14:textId="77777777">
        <w:trPr>
          <w:trHeight w:val="397"/>
        </w:trPr>
        <w:tc>
          <w:tcPr>
            <w:tcW w:w="3958" w:type="dxa"/>
            <w:vAlign w:val="center"/>
          </w:tcPr>
          <w:p w:rsidRPr="00633168" w:rsidR="001C7EF9" w:rsidP="009669FF" w:rsidRDefault="001C7EF9" w14:paraId="3852B1AA" w14:textId="77777777">
            <w:pPr>
              <w:spacing w:before="0" w:line="240" w:lineRule="auto"/>
              <w:ind w:left="107"/>
              <w:jc w:val="left"/>
              <w:rPr>
                <w:rFonts w:ascii="Arial" w:hAnsi="Arial" w:eastAsia="Arial" w:cs="Arial"/>
                <w:bCs/>
                <w:sz w:val="18"/>
                <w:szCs w:val="18"/>
                <w:lang w:val="en-GB"/>
              </w:rPr>
            </w:pPr>
            <w:r w:rsidRPr="00633168">
              <w:rPr>
                <w:rFonts w:ascii="Arial" w:hAnsi="Arial" w:eastAsia="Arial" w:cs="Arial"/>
                <w:bCs/>
                <w:sz w:val="18"/>
                <w:szCs w:val="18"/>
                <w:lang w:val="en-GB"/>
              </w:rPr>
              <w:t>Purified Water (PW)</w:t>
            </w:r>
          </w:p>
        </w:tc>
        <w:tc>
          <w:tcPr>
            <w:tcW w:w="5490" w:type="dxa"/>
            <w:vAlign w:val="center"/>
          </w:tcPr>
          <w:p w:rsidRPr="00633168" w:rsidR="001C7EF9" w:rsidP="009669FF" w:rsidRDefault="001C7EF9" w14:paraId="57768D30" w14:textId="77777777">
            <w:pPr>
              <w:spacing w:before="0" w:line="240" w:lineRule="auto"/>
              <w:jc w:val="left"/>
              <w:rPr>
                <w:rFonts w:ascii="Arial" w:hAnsi="Arial" w:cs="Arial"/>
                <w:sz w:val="18"/>
                <w:szCs w:val="18"/>
                <w:lang w:val="en-GB"/>
              </w:rPr>
            </w:pPr>
            <w:r w:rsidRPr="00633168">
              <w:rPr>
                <w:rFonts w:ascii="Arial" w:hAnsi="Arial" w:cs="Arial"/>
                <w:sz w:val="18"/>
                <w:szCs w:val="18"/>
                <w:lang w:val="en-GB"/>
              </w:rPr>
              <w:t>Water (Portable, Cooling, Heating and Fire Water)</w:t>
            </w:r>
          </w:p>
        </w:tc>
      </w:tr>
      <w:tr w:rsidRPr="00633168" w:rsidR="001C7EF9" w:rsidTr="009669FF" w14:paraId="45B6D5C8" w14:textId="77777777">
        <w:trPr>
          <w:trHeight w:val="397"/>
        </w:trPr>
        <w:tc>
          <w:tcPr>
            <w:tcW w:w="3958" w:type="dxa"/>
            <w:vAlign w:val="center"/>
          </w:tcPr>
          <w:p w:rsidRPr="00633168" w:rsidR="001C7EF9" w:rsidP="009669FF" w:rsidRDefault="001C7EF9" w14:paraId="54737852" w14:textId="77777777">
            <w:pPr>
              <w:spacing w:before="0" w:line="240" w:lineRule="auto"/>
              <w:ind w:left="107"/>
              <w:jc w:val="left"/>
              <w:rPr>
                <w:rFonts w:ascii="Arial" w:hAnsi="Arial" w:eastAsia="Arial" w:cs="Arial"/>
                <w:bCs/>
                <w:sz w:val="18"/>
                <w:szCs w:val="18"/>
                <w:lang w:val="en-GB"/>
              </w:rPr>
            </w:pPr>
            <w:r w:rsidRPr="00633168">
              <w:rPr>
                <w:rFonts w:ascii="Arial" w:hAnsi="Arial" w:eastAsia="Arial" w:cs="Arial"/>
                <w:bCs/>
                <w:sz w:val="18"/>
                <w:szCs w:val="18"/>
                <w:lang w:val="en-GB"/>
              </w:rPr>
              <w:t>Clean Steam</w:t>
            </w:r>
          </w:p>
        </w:tc>
        <w:tc>
          <w:tcPr>
            <w:tcW w:w="5490" w:type="dxa"/>
            <w:vAlign w:val="center"/>
          </w:tcPr>
          <w:p w:rsidRPr="00633168" w:rsidR="001C7EF9" w:rsidP="009669FF" w:rsidRDefault="001C7EF9" w14:paraId="6CDBC238" w14:textId="77777777">
            <w:pPr>
              <w:spacing w:before="0" w:line="240" w:lineRule="auto"/>
              <w:jc w:val="left"/>
              <w:rPr>
                <w:rFonts w:ascii="Arial" w:hAnsi="Arial" w:cs="Arial"/>
                <w:sz w:val="18"/>
                <w:szCs w:val="18"/>
                <w:lang w:val="en-GB"/>
              </w:rPr>
            </w:pPr>
            <w:r w:rsidRPr="00633168">
              <w:rPr>
                <w:rFonts w:ascii="Arial" w:hAnsi="Arial" w:cs="Arial"/>
                <w:sz w:val="18"/>
                <w:szCs w:val="18"/>
                <w:lang w:val="en-GB"/>
              </w:rPr>
              <w:t>Compressed Air</w:t>
            </w:r>
          </w:p>
        </w:tc>
      </w:tr>
      <w:tr w:rsidRPr="00633168" w:rsidR="001C7EF9" w:rsidTr="009669FF" w14:paraId="68AD2064" w14:textId="77777777">
        <w:trPr>
          <w:trHeight w:val="397"/>
        </w:trPr>
        <w:tc>
          <w:tcPr>
            <w:tcW w:w="3958" w:type="dxa"/>
            <w:vAlign w:val="center"/>
          </w:tcPr>
          <w:p w:rsidRPr="00633168" w:rsidR="001C7EF9" w:rsidP="009669FF" w:rsidRDefault="001C7EF9" w14:paraId="123421D1" w14:textId="77777777">
            <w:pPr>
              <w:spacing w:before="0" w:line="240" w:lineRule="auto"/>
              <w:ind w:left="107"/>
              <w:jc w:val="left"/>
              <w:rPr>
                <w:rFonts w:ascii="Arial" w:hAnsi="Arial" w:eastAsia="Arial" w:cs="Arial"/>
                <w:bCs/>
                <w:sz w:val="18"/>
                <w:szCs w:val="18"/>
                <w:lang w:val="en-GB"/>
              </w:rPr>
            </w:pPr>
            <w:r w:rsidRPr="00633168">
              <w:rPr>
                <w:rFonts w:ascii="Arial" w:hAnsi="Arial" w:eastAsia="Arial" w:cs="Arial"/>
                <w:bCs/>
                <w:sz w:val="18"/>
                <w:szCs w:val="18"/>
                <w:lang w:val="en-GB"/>
              </w:rPr>
              <w:t>Clean Compressed air</w:t>
            </w:r>
          </w:p>
        </w:tc>
        <w:tc>
          <w:tcPr>
            <w:tcW w:w="5490" w:type="dxa"/>
            <w:vAlign w:val="center"/>
          </w:tcPr>
          <w:p w:rsidRPr="00633168" w:rsidR="001C7EF9" w:rsidP="009669FF" w:rsidRDefault="001C7EF9" w14:paraId="7501FF54" w14:textId="77777777">
            <w:pPr>
              <w:spacing w:before="0" w:line="240" w:lineRule="auto"/>
              <w:jc w:val="left"/>
              <w:rPr>
                <w:rFonts w:ascii="Arial" w:hAnsi="Arial" w:cs="Arial"/>
                <w:sz w:val="18"/>
                <w:szCs w:val="18"/>
                <w:lang w:val="en-GB"/>
              </w:rPr>
            </w:pPr>
            <w:r w:rsidRPr="00633168">
              <w:rPr>
                <w:rFonts w:ascii="Arial" w:hAnsi="Arial" w:cs="Arial"/>
                <w:sz w:val="18"/>
                <w:szCs w:val="18"/>
                <w:lang w:val="en-GB"/>
              </w:rPr>
              <w:t>HVAC</w:t>
            </w:r>
          </w:p>
        </w:tc>
      </w:tr>
      <w:tr w:rsidRPr="00633168" w:rsidR="001C7EF9" w:rsidTr="009669FF" w14:paraId="7CD3A18C" w14:textId="77777777">
        <w:trPr>
          <w:trHeight w:val="397"/>
        </w:trPr>
        <w:tc>
          <w:tcPr>
            <w:tcW w:w="3958" w:type="dxa"/>
            <w:vAlign w:val="center"/>
          </w:tcPr>
          <w:p w:rsidRPr="00633168" w:rsidR="001C7EF9" w:rsidP="009669FF" w:rsidRDefault="001C7EF9" w14:paraId="54C0854D" w14:textId="77777777">
            <w:pPr>
              <w:spacing w:before="0" w:line="240" w:lineRule="auto"/>
              <w:ind w:left="107"/>
              <w:jc w:val="left"/>
              <w:rPr>
                <w:rFonts w:ascii="Arial" w:hAnsi="Arial" w:eastAsia="Arial" w:cs="Arial"/>
                <w:bCs/>
                <w:sz w:val="18"/>
                <w:szCs w:val="18"/>
                <w:lang w:val="en-GB"/>
              </w:rPr>
            </w:pPr>
            <w:r w:rsidRPr="00633168">
              <w:rPr>
                <w:rFonts w:ascii="Arial" w:hAnsi="Arial" w:eastAsia="Arial" w:cs="Arial"/>
                <w:bCs/>
                <w:sz w:val="18"/>
                <w:szCs w:val="18"/>
                <w:lang w:val="en-GB"/>
              </w:rPr>
              <w:t>Process Air</w:t>
            </w:r>
          </w:p>
        </w:tc>
        <w:tc>
          <w:tcPr>
            <w:tcW w:w="5490" w:type="dxa"/>
            <w:vAlign w:val="center"/>
          </w:tcPr>
          <w:p w:rsidRPr="00633168" w:rsidR="001C7EF9" w:rsidP="009669FF" w:rsidRDefault="001C7EF9" w14:paraId="78C6C72A" w14:textId="77777777">
            <w:pPr>
              <w:spacing w:before="0" w:line="240" w:lineRule="auto"/>
              <w:jc w:val="left"/>
              <w:rPr>
                <w:rFonts w:ascii="Arial" w:hAnsi="Arial" w:cs="Arial"/>
                <w:sz w:val="18"/>
                <w:szCs w:val="18"/>
                <w:lang w:val="en-GB"/>
              </w:rPr>
            </w:pPr>
            <w:r w:rsidRPr="00633168">
              <w:rPr>
                <w:rFonts w:ascii="Arial" w:hAnsi="Arial" w:cs="Arial"/>
                <w:sz w:val="18"/>
                <w:szCs w:val="18"/>
                <w:lang w:val="en-GB"/>
              </w:rPr>
              <w:t>Electrical Power</w:t>
            </w:r>
          </w:p>
        </w:tc>
      </w:tr>
      <w:tr w:rsidRPr="000E6BAA" w:rsidR="001C7EF9" w:rsidTr="009669FF" w14:paraId="758503AC" w14:textId="77777777">
        <w:trPr>
          <w:trHeight w:val="397"/>
        </w:trPr>
        <w:tc>
          <w:tcPr>
            <w:tcW w:w="3958" w:type="dxa"/>
            <w:vAlign w:val="center"/>
          </w:tcPr>
          <w:p w:rsidRPr="00146C31" w:rsidR="001C7EF9" w:rsidP="009669FF" w:rsidRDefault="001C7EF9" w14:paraId="5DE96B79" w14:textId="77777777">
            <w:pPr>
              <w:spacing w:before="0" w:line="240" w:lineRule="auto"/>
              <w:ind w:left="107"/>
              <w:jc w:val="left"/>
              <w:rPr>
                <w:rFonts w:ascii="Arial" w:hAnsi="Arial" w:cs="Arial"/>
                <w:sz w:val="18"/>
                <w:szCs w:val="18"/>
                <w:lang w:val="pt-BR"/>
              </w:rPr>
            </w:pPr>
            <w:r w:rsidRPr="00146C31">
              <w:rPr>
                <w:rFonts w:ascii="Arial" w:hAnsi="Arial" w:eastAsia="Arial" w:cs="Arial"/>
                <w:sz w:val="18"/>
                <w:szCs w:val="18"/>
                <w:lang w:val="pt-BR"/>
              </w:rPr>
              <w:t>Process Gases (N</w:t>
            </w:r>
            <w:r w:rsidRPr="00146C31">
              <w:rPr>
                <w:rFonts w:ascii="Arial" w:hAnsi="Arial" w:eastAsia="Arial" w:cs="Arial"/>
                <w:sz w:val="18"/>
                <w:szCs w:val="18"/>
                <w:vertAlign w:val="subscript"/>
                <w:lang w:val="pt-BR"/>
              </w:rPr>
              <w:t>2</w:t>
            </w:r>
            <w:r w:rsidRPr="00146C31">
              <w:rPr>
                <w:rFonts w:ascii="Arial" w:hAnsi="Arial" w:eastAsia="Arial" w:cs="Arial"/>
                <w:sz w:val="18"/>
                <w:szCs w:val="18"/>
                <w:lang w:val="pt-BR"/>
              </w:rPr>
              <w:t>, O</w:t>
            </w:r>
            <w:r w:rsidRPr="00146C31">
              <w:rPr>
                <w:rFonts w:ascii="Arial" w:hAnsi="Arial" w:eastAsia="Arial" w:cs="Arial"/>
                <w:sz w:val="18"/>
                <w:szCs w:val="18"/>
                <w:vertAlign w:val="subscript"/>
                <w:lang w:val="pt-BR"/>
              </w:rPr>
              <w:t>2</w:t>
            </w:r>
            <w:r w:rsidRPr="00146C31">
              <w:rPr>
                <w:rFonts w:ascii="Arial" w:hAnsi="Arial" w:eastAsia="Arial" w:cs="Arial"/>
                <w:sz w:val="18"/>
                <w:szCs w:val="18"/>
                <w:lang w:val="pt-BR"/>
              </w:rPr>
              <w:t>, CO</w:t>
            </w:r>
            <w:r w:rsidRPr="00146C31">
              <w:rPr>
                <w:rFonts w:ascii="Arial" w:hAnsi="Arial" w:eastAsia="Arial" w:cs="Arial"/>
                <w:sz w:val="18"/>
                <w:szCs w:val="18"/>
                <w:vertAlign w:val="subscript"/>
                <w:lang w:val="pt-BR"/>
              </w:rPr>
              <w:t>2</w:t>
            </w:r>
            <w:r w:rsidRPr="00146C31">
              <w:rPr>
                <w:rFonts w:ascii="Arial" w:hAnsi="Arial" w:eastAsia="Arial" w:cs="Arial"/>
                <w:sz w:val="18"/>
                <w:szCs w:val="18"/>
                <w:lang w:val="pt-BR"/>
              </w:rPr>
              <w:t>)</w:t>
            </w:r>
          </w:p>
        </w:tc>
        <w:tc>
          <w:tcPr>
            <w:tcW w:w="5490" w:type="dxa"/>
            <w:vAlign w:val="center"/>
          </w:tcPr>
          <w:p w:rsidRPr="00633168" w:rsidR="001C7EF9" w:rsidP="009669FF" w:rsidRDefault="001C7EF9" w14:paraId="5ECCE549" w14:textId="77777777">
            <w:pPr>
              <w:spacing w:before="0" w:line="240" w:lineRule="auto"/>
              <w:jc w:val="left"/>
              <w:rPr>
                <w:rFonts w:ascii="Arial" w:hAnsi="Arial" w:cs="Arial"/>
                <w:sz w:val="18"/>
                <w:szCs w:val="18"/>
                <w:lang w:val="en-GB"/>
              </w:rPr>
            </w:pPr>
            <w:r w:rsidRPr="00633168">
              <w:rPr>
                <w:rFonts w:ascii="Arial" w:hAnsi="Arial" w:cs="Arial"/>
                <w:sz w:val="18"/>
                <w:szCs w:val="18"/>
                <w:lang w:val="en-GB"/>
              </w:rPr>
              <w:t>Technical Steam (Black Steam – Fresh / Used)</w:t>
            </w:r>
          </w:p>
        </w:tc>
      </w:tr>
      <w:tr w:rsidRPr="00633168" w:rsidR="001C7EF9" w:rsidTr="009669FF" w14:paraId="7113AAC6" w14:textId="77777777">
        <w:trPr>
          <w:trHeight w:val="397"/>
        </w:trPr>
        <w:tc>
          <w:tcPr>
            <w:tcW w:w="3958" w:type="dxa"/>
            <w:vAlign w:val="center"/>
          </w:tcPr>
          <w:p w:rsidRPr="00633168" w:rsidR="001C7EF9" w:rsidP="009669FF" w:rsidRDefault="001C7EF9" w14:paraId="0AEADBBE" w14:textId="77777777">
            <w:pPr>
              <w:spacing w:before="0" w:line="240" w:lineRule="auto"/>
              <w:jc w:val="left"/>
              <w:rPr>
                <w:rFonts w:ascii="Arial" w:hAnsi="Arial" w:eastAsia="Arial" w:cs="Arial"/>
                <w:sz w:val="18"/>
                <w:szCs w:val="18"/>
                <w:lang w:val="en-GB"/>
              </w:rPr>
            </w:pPr>
          </w:p>
        </w:tc>
        <w:tc>
          <w:tcPr>
            <w:tcW w:w="5490" w:type="dxa"/>
            <w:vAlign w:val="center"/>
          </w:tcPr>
          <w:p w:rsidRPr="00633168" w:rsidR="001C7EF9" w:rsidP="009669FF" w:rsidRDefault="001C7EF9" w14:paraId="6EFCBE0B" w14:textId="77777777">
            <w:pPr>
              <w:spacing w:before="0" w:line="240" w:lineRule="auto"/>
              <w:jc w:val="left"/>
              <w:rPr>
                <w:rFonts w:ascii="Arial" w:hAnsi="Arial" w:cs="Arial"/>
                <w:sz w:val="18"/>
                <w:szCs w:val="18"/>
                <w:lang w:val="en-GB"/>
              </w:rPr>
            </w:pPr>
            <w:r w:rsidRPr="00633168">
              <w:rPr>
                <w:rFonts w:ascii="Arial" w:hAnsi="Arial" w:cs="Arial"/>
                <w:sz w:val="18"/>
                <w:szCs w:val="18"/>
                <w:lang w:val="en-GB"/>
              </w:rPr>
              <w:t>Waste (Plastics / Paper / Other)</w:t>
            </w:r>
          </w:p>
        </w:tc>
      </w:tr>
      <w:tr w:rsidRPr="00633168" w:rsidR="001C7EF9" w:rsidTr="009669FF" w14:paraId="7D795C9C" w14:textId="77777777">
        <w:trPr>
          <w:trHeight w:val="397"/>
        </w:trPr>
        <w:tc>
          <w:tcPr>
            <w:tcW w:w="3958" w:type="dxa"/>
            <w:vAlign w:val="center"/>
          </w:tcPr>
          <w:p w:rsidRPr="00633168" w:rsidR="001C7EF9" w:rsidP="009669FF" w:rsidRDefault="001C7EF9" w14:paraId="1A8B54A9" w14:textId="77777777">
            <w:pPr>
              <w:spacing w:before="0" w:line="240" w:lineRule="auto"/>
              <w:jc w:val="left"/>
              <w:rPr>
                <w:rFonts w:ascii="Arial" w:hAnsi="Arial" w:eastAsia="Arial" w:cs="Arial"/>
                <w:sz w:val="18"/>
                <w:szCs w:val="18"/>
                <w:lang w:val="en-GB"/>
              </w:rPr>
            </w:pPr>
          </w:p>
        </w:tc>
        <w:tc>
          <w:tcPr>
            <w:tcW w:w="5490" w:type="dxa"/>
            <w:vAlign w:val="center"/>
          </w:tcPr>
          <w:p w:rsidRPr="00633168" w:rsidR="001C7EF9" w:rsidP="009669FF" w:rsidRDefault="001C7EF9" w14:paraId="6E3B8C11" w14:textId="77777777">
            <w:pPr>
              <w:spacing w:before="0" w:line="240" w:lineRule="auto"/>
              <w:jc w:val="left"/>
              <w:rPr>
                <w:rFonts w:ascii="Arial" w:hAnsi="Arial" w:cs="Arial"/>
                <w:sz w:val="18"/>
                <w:szCs w:val="18"/>
                <w:lang w:val="en-GB"/>
              </w:rPr>
            </w:pPr>
            <w:r w:rsidRPr="00633168">
              <w:rPr>
                <w:rFonts w:ascii="Arial" w:hAnsi="Arial" w:cs="Arial"/>
                <w:sz w:val="18"/>
                <w:szCs w:val="18"/>
                <w:lang w:val="en-GB"/>
              </w:rPr>
              <w:t>Gasoline</w:t>
            </w:r>
          </w:p>
        </w:tc>
      </w:tr>
      <w:tr w:rsidRPr="00633168" w:rsidR="001C7EF9" w:rsidTr="009669FF" w14:paraId="0DCD9151" w14:textId="77777777">
        <w:trPr>
          <w:trHeight w:val="397"/>
        </w:trPr>
        <w:tc>
          <w:tcPr>
            <w:tcW w:w="3958" w:type="dxa"/>
            <w:vAlign w:val="center"/>
          </w:tcPr>
          <w:p w:rsidRPr="00633168" w:rsidR="001C7EF9" w:rsidP="009669FF" w:rsidRDefault="001C7EF9" w14:paraId="33E2D75D" w14:textId="77777777">
            <w:pPr>
              <w:spacing w:before="0" w:line="240" w:lineRule="auto"/>
              <w:jc w:val="left"/>
              <w:rPr>
                <w:rFonts w:ascii="Arial" w:hAnsi="Arial" w:eastAsia="Arial" w:cs="Arial"/>
                <w:sz w:val="18"/>
                <w:szCs w:val="18"/>
                <w:lang w:val="en-GB"/>
              </w:rPr>
            </w:pPr>
          </w:p>
        </w:tc>
        <w:tc>
          <w:tcPr>
            <w:tcW w:w="5490" w:type="dxa"/>
            <w:vAlign w:val="center"/>
          </w:tcPr>
          <w:p w:rsidRPr="00633168" w:rsidR="001C7EF9" w:rsidP="009669FF" w:rsidRDefault="001C7EF9" w14:paraId="206CED05" w14:textId="77777777">
            <w:pPr>
              <w:spacing w:before="0" w:line="240" w:lineRule="auto"/>
              <w:jc w:val="left"/>
              <w:rPr>
                <w:rFonts w:ascii="Arial" w:hAnsi="Arial" w:cs="Arial"/>
                <w:sz w:val="18"/>
                <w:szCs w:val="18"/>
                <w:lang w:val="en-GB"/>
              </w:rPr>
            </w:pPr>
            <w:r w:rsidRPr="00633168">
              <w:rPr>
                <w:rFonts w:ascii="Arial" w:hAnsi="Arial" w:cs="Arial"/>
                <w:sz w:val="18"/>
                <w:szCs w:val="18"/>
                <w:lang w:val="en-GB"/>
              </w:rPr>
              <w:t>Nitrogen Liquid</w:t>
            </w:r>
          </w:p>
        </w:tc>
      </w:tr>
    </w:tbl>
    <w:p w:rsidR="00973C74" w:rsidP="006049C5" w:rsidRDefault="00973C74" w14:paraId="6E45B0A9" w14:textId="6005A401">
      <w:pPr>
        <w:pStyle w:val="berschrift2"/>
      </w:pPr>
      <w:bookmarkStart w:name="_Toc94787058" w:id="343"/>
      <w:bookmarkStart w:name="_Toc95410099" w:id="344"/>
      <w:bookmarkStart w:name="_Toc96002279" w:id="345"/>
      <w:bookmarkStart w:name="_Toc96002666" w:id="346"/>
      <w:bookmarkStart w:name="_Toc96025254" w:id="347"/>
      <w:bookmarkStart w:name="_Toc96072225" w:id="348"/>
      <w:r>
        <w:t>HVAC</w:t>
      </w:r>
      <w:bookmarkEnd w:id="343"/>
      <w:bookmarkEnd w:id="344"/>
      <w:bookmarkEnd w:id="345"/>
      <w:bookmarkEnd w:id="346"/>
      <w:bookmarkEnd w:id="347"/>
      <w:bookmarkEnd w:id="348"/>
    </w:p>
    <w:p w:rsidR="001C7EF9" w:rsidP="0011209D" w:rsidRDefault="001C7EF9" w14:paraId="5A09FEE5" w14:textId="058DF00E">
      <w:pPr>
        <w:rPr>
          <w:lang w:val="en-US"/>
        </w:rPr>
      </w:pPr>
      <w:r w:rsidRPr="00007D0F">
        <w:rPr>
          <w:lang w:val="en-US"/>
        </w:rPr>
        <w:t>The HVAC system should provide for the worker a well-appointed working environment as well as the provider of rooms and the manufacturing process with the required grade of cleanliness and pressurization to ease cGMP and BSL requirements for manufacturing. The basic four HVA</w:t>
      </w:r>
      <w:r>
        <w:rPr>
          <w:lang w:val="en-US"/>
        </w:rPr>
        <w:t>C</w:t>
      </w:r>
      <w:r w:rsidRPr="00007D0F">
        <w:rPr>
          <w:lang w:val="en-US"/>
        </w:rPr>
        <w:t xml:space="preserve"> system functions are</w:t>
      </w:r>
      <w:r w:rsidR="00082690">
        <w:rPr>
          <w:lang w:val="en-US"/>
        </w:rPr>
        <w:t xml:space="preserve"> depicted in</w:t>
      </w:r>
      <w:r w:rsidR="00AE6A02">
        <w:rPr>
          <w:lang w:val="en-US"/>
        </w:rPr>
        <w:t xml:space="preserve"> </w:t>
      </w:r>
      <w:r w:rsidR="00AE6A02">
        <w:rPr>
          <w:lang w:val="en-US"/>
        </w:rPr>
        <w:fldChar w:fldCharType="begin"/>
      </w:r>
      <w:r w:rsidR="00AE6A02">
        <w:rPr>
          <w:lang w:val="en-US"/>
        </w:rPr>
        <w:instrText xml:space="preserve"> REF _Ref96071529 \h </w:instrText>
      </w:r>
      <w:r w:rsidR="00AE6A02">
        <w:rPr>
          <w:lang w:val="en-US"/>
        </w:rPr>
      </w:r>
      <w:r w:rsidR="00AE6A02">
        <w:rPr>
          <w:lang w:val="en-US"/>
        </w:rPr>
        <w:fldChar w:fldCharType="separate"/>
      </w:r>
      <w:r w:rsidRPr="007408A0" w:rsidR="00B35361">
        <w:rPr>
          <w:lang w:val="en-US"/>
        </w:rPr>
        <w:t xml:space="preserve">Table </w:t>
      </w:r>
      <w:r w:rsidR="00B35361">
        <w:rPr>
          <w:noProof/>
          <w:lang w:val="en-US"/>
        </w:rPr>
        <w:t>18</w:t>
      </w:r>
      <w:r w:rsidR="00AE6A02">
        <w:rPr>
          <w:lang w:val="en-US"/>
        </w:rPr>
        <w:fldChar w:fldCharType="end"/>
      </w:r>
      <w:r w:rsidR="00EA0958">
        <w:rPr>
          <w:lang w:val="en-US"/>
        </w:rPr>
        <w:t xml:space="preserve"> </w:t>
      </w:r>
      <w:r w:rsidR="00EA0958">
        <w:rPr>
          <w:lang w:val="en-GB"/>
        </w:rPr>
        <w:fldChar w:fldCharType="begin"/>
      </w:r>
      <w:r w:rsidR="00757869">
        <w:rPr>
          <w:lang w:val="en-GB"/>
        </w:rPr>
        <w:instrText xml:space="preserve"> ADDIN ZOTERO_ITEM CSL_CITATION {"citationID":"QQ2IIydX","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EA0958">
        <w:rPr>
          <w:lang w:val="en-GB"/>
        </w:rPr>
        <w:fldChar w:fldCharType="separate"/>
      </w:r>
      <w:r w:rsidR="00EA0958">
        <w:rPr>
          <w:noProof/>
          <w:lang w:val="en-GB"/>
        </w:rPr>
        <w:t>(Joseph, 2018)</w:t>
      </w:r>
      <w:r w:rsidR="00EA0958">
        <w:rPr>
          <w:lang w:val="en-GB"/>
        </w:rPr>
        <w:fldChar w:fldCharType="end"/>
      </w:r>
      <w:r w:rsidR="00082690">
        <w:rPr>
          <w:lang w:val="en-US"/>
        </w:rPr>
        <w:t>.</w:t>
      </w:r>
    </w:p>
    <w:p w:rsidR="00326B88" w:rsidP="00BF38ED" w:rsidRDefault="009669FF" w14:paraId="0A0680BB" w14:textId="77777777">
      <w:pPr>
        <w:pStyle w:val="Beschriftung"/>
        <w:keepNext/>
        <w:rPr>
          <w:lang w:val="en-US"/>
        </w:rPr>
      </w:pPr>
      <w:bookmarkStart w:name="_Ref95990875" w:id="349"/>
      <w:r>
        <w:rPr>
          <w:lang w:val="en-US"/>
        </w:rPr>
        <w:br/>
      </w:r>
    </w:p>
    <w:p w:rsidR="00326B88" w:rsidRDefault="00326B88" w14:paraId="3322DE59" w14:textId="77777777">
      <w:pPr>
        <w:spacing w:before="0" w:after="160" w:line="259" w:lineRule="auto"/>
        <w:jc w:val="left"/>
        <w:rPr>
          <w:iCs/>
          <w:sz w:val="18"/>
          <w:szCs w:val="18"/>
          <w:lang w:val="en-US"/>
        </w:rPr>
      </w:pPr>
      <w:r>
        <w:rPr>
          <w:lang w:val="en-US"/>
        </w:rPr>
        <w:br w:type="page"/>
      </w:r>
    </w:p>
    <w:p w:rsidRPr="007408A0" w:rsidR="00BF38ED" w:rsidP="00BF38ED" w:rsidRDefault="00BF38ED" w14:paraId="71F3A5C3" w14:textId="295E170F">
      <w:pPr>
        <w:pStyle w:val="Beschriftung"/>
        <w:keepNext/>
        <w:rPr>
          <w:lang w:val="en-US"/>
        </w:rPr>
      </w:pPr>
      <w:bookmarkStart w:name="_Ref96071529" w:id="350"/>
      <w:bookmarkStart w:name="_Toc96066733" w:id="351"/>
      <w:r w:rsidRPr="007408A0">
        <w:rPr>
          <w:lang w:val="en-US"/>
        </w:rPr>
        <w:lastRenderedPageBreak/>
        <w:t xml:space="preserve">Table </w:t>
      </w:r>
      <w:r>
        <w:fldChar w:fldCharType="begin"/>
      </w:r>
      <w:r w:rsidRPr="000E73F9">
        <w:rPr>
          <w:lang w:val="en-US"/>
        </w:rPr>
        <w:instrText xml:space="preserve"> SEQ Table \* ARABIC </w:instrText>
      </w:r>
      <w:r>
        <w:fldChar w:fldCharType="separate"/>
      </w:r>
      <w:r w:rsidR="00B35361">
        <w:rPr>
          <w:noProof/>
          <w:lang w:val="en-US"/>
        </w:rPr>
        <w:t>18</w:t>
      </w:r>
      <w:r>
        <w:fldChar w:fldCharType="end"/>
      </w:r>
      <w:bookmarkEnd w:id="349"/>
      <w:bookmarkEnd w:id="350"/>
      <w:r w:rsidRPr="007408A0">
        <w:rPr>
          <w:lang w:val="en-US"/>
        </w:rPr>
        <w:t xml:space="preserve">: </w:t>
      </w:r>
      <w:r w:rsidRPr="00082690">
        <w:rPr>
          <w:lang w:val="en-US"/>
        </w:rPr>
        <w:t>HVAC system</w:t>
      </w:r>
      <w:r w:rsidR="007408A0">
        <w:rPr>
          <w:lang w:val="en-US"/>
        </w:rPr>
        <w:t xml:space="preserve"> and their respective</w:t>
      </w:r>
      <w:r w:rsidRPr="00082690">
        <w:rPr>
          <w:lang w:val="en-US"/>
        </w:rPr>
        <w:t xml:space="preserve"> functions</w:t>
      </w:r>
      <w:r w:rsidR="007408A0">
        <w:rPr>
          <w:lang w:val="en-US"/>
        </w:rPr>
        <w:t>.</w:t>
      </w:r>
      <w:bookmarkEnd w:id="351"/>
    </w:p>
    <w:tbl>
      <w:tblPr>
        <w:tblStyle w:val="Tabellenraster"/>
        <w:tblW w:w="0" w:type="auto"/>
        <w:tblBorders>
          <w:left w:val="none" w:color="auto" w:sz="0" w:space="0"/>
          <w:right w:val="none" w:color="auto" w:sz="0" w:space="0"/>
        </w:tblBorders>
        <w:tblLook w:val="04A0" w:firstRow="1" w:lastRow="0" w:firstColumn="1" w:lastColumn="0" w:noHBand="0" w:noVBand="1"/>
      </w:tblPr>
      <w:tblGrid>
        <w:gridCol w:w="2082"/>
        <w:gridCol w:w="7556"/>
      </w:tblGrid>
      <w:tr w:rsidRPr="00A3025C" w:rsidR="00D47387" w:rsidTr="0054519F" w14:paraId="4C591260" w14:textId="77777777">
        <w:trPr>
          <w:trHeight w:val="397"/>
        </w:trPr>
        <w:tc>
          <w:tcPr>
            <w:tcW w:w="2082" w:type="dxa"/>
            <w:vAlign w:val="center"/>
          </w:tcPr>
          <w:p w:rsidRPr="007408A0" w:rsidR="00D47387" w:rsidP="009669FF" w:rsidRDefault="00D47387" w14:paraId="5E7BB93E" w14:textId="39EC12A5">
            <w:pPr>
              <w:spacing w:before="0" w:line="240" w:lineRule="auto"/>
              <w:jc w:val="left"/>
              <w:rPr>
                <w:b/>
                <w:bCs/>
                <w:sz w:val="18"/>
                <w:szCs w:val="15"/>
                <w:lang w:val="en-US"/>
              </w:rPr>
            </w:pPr>
            <w:r w:rsidRPr="007408A0">
              <w:rPr>
                <w:b/>
                <w:bCs/>
                <w:sz w:val="18"/>
                <w:szCs w:val="15"/>
                <w:lang w:val="en-US"/>
              </w:rPr>
              <w:t>H</w:t>
            </w:r>
            <w:r w:rsidRPr="007408A0" w:rsidR="007408A0">
              <w:rPr>
                <w:b/>
                <w:bCs/>
                <w:sz w:val="18"/>
                <w:szCs w:val="15"/>
                <w:lang w:val="en-US"/>
              </w:rPr>
              <w:t>VAC system</w:t>
            </w:r>
          </w:p>
        </w:tc>
        <w:tc>
          <w:tcPr>
            <w:tcW w:w="7556" w:type="dxa"/>
            <w:vAlign w:val="center"/>
          </w:tcPr>
          <w:p w:rsidRPr="007408A0" w:rsidR="00D47387" w:rsidP="009669FF" w:rsidRDefault="007408A0" w14:paraId="4B7E6E44" w14:textId="692B8DBC">
            <w:pPr>
              <w:spacing w:before="0" w:line="240" w:lineRule="auto"/>
              <w:jc w:val="left"/>
              <w:rPr>
                <w:b/>
                <w:bCs/>
                <w:sz w:val="18"/>
                <w:szCs w:val="15"/>
                <w:lang w:val="en-US"/>
              </w:rPr>
            </w:pPr>
            <w:r w:rsidRPr="007408A0">
              <w:rPr>
                <w:b/>
                <w:bCs/>
                <w:sz w:val="18"/>
                <w:szCs w:val="15"/>
                <w:lang w:val="en-US"/>
              </w:rPr>
              <w:t>Functions</w:t>
            </w:r>
          </w:p>
        </w:tc>
      </w:tr>
      <w:tr w:rsidRPr="000E6BAA" w:rsidR="001C7EF9" w:rsidTr="0054519F" w14:paraId="7D47EB62" w14:textId="77777777">
        <w:trPr>
          <w:trHeight w:val="397"/>
        </w:trPr>
        <w:tc>
          <w:tcPr>
            <w:tcW w:w="2082" w:type="dxa"/>
            <w:vAlign w:val="center"/>
          </w:tcPr>
          <w:p w:rsidRPr="00090458" w:rsidR="001C7EF9" w:rsidP="009669FF" w:rsidRDefault="001C7EF9" w14:paraId="11FC3A0B" w14:textId="77777777">
            <w:pPr>
              <w:spacing w:before="0" w:line="240" w:lineRule="auto"/>
              <w:jc w:val="left"/>
              <w:rPr>
                <w:rFonts w:cs="Arial"/>
                <w:b/>
                <w:bCs/>
                <w:sz w:val="18"/>
                <w:szCs w:val="15"/>
                <w:lang w:val="en-US"/>
              </w:rPr>
            </w:pPr>
            <w:r w:rsidRPr="00090458">
              <w:rPr>
                <w:rFonts w:cs="Arial"/>
                <w:b/>
                <w:bCs/>
                <w:sz w:val="18"/>
                <w:szCs w:val="15"/>
                <w:lang w:val="en-US"/>
              </w:rPr>
              <w:t>Maintain room cleanliness</w:t>
            </w:r>
          </w:p>
        </w:tc>
        <w:tc>
          <w:tcPr>
            <w:tcW w:w="7556" w:type="dxa"/>
            <w:vAlign w:val="center"/>
          </w:tcPr>
          <w:p w:rsidRPr="00090458" w:rsidR="001C7EF9" w:rsidP="00767F8E" w:rsidRDefault="001C7EF9" w14:paraId="144B7C42" w14:textId="77777777">
            <w:pPr>
              <w:pStyle w:val="Listenabsatz"/>
              <w:numPr>
                <w:ilvl w:val="0"/>
                <w:numId w:val="49"/>
              </w:numPr>
              <w:spacing w:before="0"/>
              <w:ind w:hanging="357"/>
              <w:jc w:val="left"/>
              <w:rPr>
                <w:rFonts w:cs="Arial"/>
                <w:sz w:val="18"/>
                <w:szCs w:val="15"/>
                <w:lang w:val="en-US"/>
              </w:rPr>
            </w:pPr>
            <w:r w:rsidRPr="00090458">
              <w:rPr>
                <w:rFonts w:cs="Arial"/>
                <w:sz w:val="18"/>
                <w:szCs w:val="15"/>
                <w:lang w:val="en-US"/>
              </w:rPr>
              <w:t>Control of airborne particles, dust, and micro-organisms</w:t>
            </w:r>
          </w:p>
          <w:p w:rsidRPr="00090458" w:rsidR="001C7EF9" w:rsidP="00767F8E" w:rsidRDefault="001C7EF9" w14:paraId="2EEAB5A9" w14:textId="77777777">
            <w:pPr>
              <w:pStyle w:val="Listenabsatz"/>
              <w:numPr>
                <w:ilvl w:val="1"/>
                <w:numId w:val="49"/>
              </w:numPr>
              <w:spacing w:before="0"/>
              <w:ind w:hanging="357"/>
              <w:jc w:val="left"/>
              <w:rPr>
                <w:rFonts w:cs="Arial"/>
                <w:sz w:val="18"/>
                <w:szCs w:val="15"/>
                <w:lang w:val="en-US"/>
              </w:rPr>
            </w:pPr>
            <w:r w:rsidRPr="00090458">
              <w:rPr>
                <w:rFonts w:cs="Arial"/>
                <w:sz w:val="18"/>
                <w:szCs w:val="15"/>
                <w:lang w:val="en-US"/>
              </w:rPr>
              <w:t>Performed through air filtration using high-efficiency particulate air (HEPA) filters</w:t>
            </w:r>
          </w:p>
        </w:tc>
      </w:tr>
      <w:tr w:rsidRPr="000E6BAA" w:rsidR="001C7EF9" w:rsidTr="0054519F" w14:paraId="1581A41C" w14:textId="77777777">
        <w:trPr>
          <w:trHeight w:val="397"/>
        </w:trPr>
        <w:tc>
          <w:tcPr>
            <w:tcW w:w="2082" w:type="dxa"/>
            <w:vAlign w:val="center"/>
          </w:tcPr>
          <w:p w:rsidRPr="00090458" w:rsidR="001C7EF9" w:rsidP="009669FF" w:rsidRDefault="001C7EF9" w14:paraId="4B1E0A62" w14:textId="77777777">
            <w:pPr>
              <w:spacing w:before="0" w:line="240" w:lineRule="auto"/>
              <w:jc w:val="left"/>
              <w:rPr>
                <w:rFonts w:cs="Arial"/>
                <w:b/>
                <w:bCs/>
                <w:sz w:val="18"/>
                <w:szCs w:val="15"/>
                <w:lang w:val="en-US"/>
              </w:rPr>
            </w:pPr>
            <w:r w:rsidRPr="00090458">
              <w:rPr>
                <w:rFonts w:cs="Arial"/>
                <w:b/>
                <w:bCs/>
                <w:sz w:val="18"/>
                <w:szCs w:val="15"/>
                <w:lang w:val="en-US"/>
              </w:rPr>
              <w:t>Maintain room pressure</w:t>
            </w:r>
          </w:p>
        </w:tc>
        <w:tc>
          <w:tcPr>
            <w:tcW w:w="7556" w:type="dxa"/>
            <w:vAlign w:val="center"/>
          </w:tcPr>
          <w:p w:rsidRPr="00090458" w:rsidR="001C7EF9" w:rsidP="00767F8E" w:rsidRDefault="001C7EF9" w14:paraId="5A812E23" w14:textId="77777777">
            <w:pPr>
              <w:pStyle w:val="Listenabsatz"/>
              <w:numPr>
                <w:ilvl w:val="0"/>
                <w:numId w:val="49"/>
              </w:numPr>
              <w:spacing w:before="0"/>
              <w:ind w:hanging="357"/>
              <w:jc w:val="left"/>
              <w:rPr>
                <w:rFonts w:cs="Arial"/>
                <w:sz w:val="18"/>
                <w:szCs w:val="15"/>
                <w:lang w:val="en-US"/>
              </w:rPr>
            </w:pPr>
            <w:r w:rsidRPr="00090458">
              <w:rPr>
                <w:rFonts w:cs="Arial"/>
                <w:sz w:val="18"/>
                <w:szCs w:val="15"/>
                <w:lang w:val="en-US"/>
              </w:rPr>
              <w:t xml:space="preserve">Air flow must come from the cleaner area toward the adjoining space </w:t>
            </w:r>
          </w:p>
          <w:p w:rsidRPr="00090458" w:rsidR="001C7EF9" w:rsidP="00767F8E" w:rsidRDefault="001C7EF9" w14:paraId="28D3DB12" w14:textId="77777777">
            <w:pPr>
              <w:pStyle w:val="Listenabsatz"/>
              <w:numPr>
                <w:ilvl w:val="1"/>
                <w:numId w:val="49"/>
              </w:numPr>
              <w:spacing w:before="0"/>
              <w:ind w:hanging="357"/>
              <w:jc w:val="left"/>
              <w:rPr>
                <w:rFonts w:cs="Arial"/>
                <w:sz w:val="18"/>
                <w:szCs w:val="15"/>
                <w:lang w:val="en-US"/>
              </w:rPr>
            </w:pPr>
            <w:r w:rsidRPr="00090458">
              <w:rPr>
                <w:rFonts w:cs="Arial"/>
                <w:sz w:val="18"/>
                <w:szCs w:val="15"/>
                <w:lang w:val="en-US"/>
              </w:rPr>
              <w:t>To reduce the chance of airborne contamination</w:t>
            </w:r>
          </w:p>
          <w:p w:rsidRPr="00090458" w:rsidR="001C7EF9" w:rsidP="00767F8E" w:rsidRDefault="001C7EF9" w14:paraId="6287F9A9" w14:textId="77777777">
            <w:pPr>
              <w:pStyle w:val="Listenabsatz"/>
              <w:numPr>
                <w:ilvl w:val="1"/>
                <w:numId w:val="49"/>
              </w:numPr>
              <w:spacing w:before="0"/>
              <w:ind w:hanging="357"/>
              <w:jc w:val="left"/>
              <w:rPr>
                <w:rFonts w:cs="Arial"/>
                <w:sz w:val="18"/>
                <w:szCs w:val="15"/>
                <w:lang w:val="en-US"/>
              </w:rPr>
            </w:pPr>
            <w:r w:rsidRPr="00090458">
              <w:rPr>
                <w:rFonts w:cs="Arial"/>
                <w:sz w:val="18"/>
                <w:szCs w:val="15"/>
                <w:lang w:val="en-US"/>
              </w:rPr>
              <w:t>Achieved by more air into the cleaner space than is mechanically removed from that same space</w:t>
            </w:r>
          </w:p>
        </w:tc>
      </w:tr>
      <w:tr w:rsidRPr="000E6BAA" w:rsidR="001C7EF9" w:rsidTr="0054519F" w14:paraId="02A4EDE9" w14:textId="77777777">
        <w:trPr>
          <w:trHeight w:val="397"/>
        </w:trPr>
        <w:tc>
          <w:tcPr>
            <w:tcW w:w="2082" w:type="dxa"/>
            <w:vAlign w:val="center"/>
          </w:tcPr>
          <w:p w:rsidRPr="00090458" w:rsidR="001C7EF9" w:rsidP="009669FF" w:rsidRDefault="001C7EF9" w14:paraId="2981863D" w14:textId="77777777">
            <w:pPr>
              <w:spacing w:before="0" w:line="240" w:lineRule="auto"/>
              <w:jc w:val="left"/>
              <w:rPr>
                <w:rFonts w:cs="Arial"/>
                <w:b/>
                <w:bCs/>
                <w:sz w:val="18"/>
                <w:szCs w:val="15"/>
                <w:lang w:val="en-US"/>
              </w:rPr>
            </w:pPr>
            <w:r w:rsidRPr="00090458">
              <w:rPr>
                <w:rFonts w:cs="Arial"/>
                <w:b/>
                <w:bCs/>
                <w:sz w:val="18"/>
                <w:szCs w:val="15"/>
                <w:lang w:val="en-US"/>
              </w:rPr>
              <w:t>Maintain space moisture</w:t>
            </w:r>
          </w:p>
        </w:tc>
        <w:tc>
          <w:tcPr>
            <w:tcW w:w="7556" w:type="dxa"/>
            <w:vAlign w:val="center"/>
          </w:tcPr>
          <w:p w:rsidRPr="00090458" w:rsidR="001C7EF9" w:rsidP="00767F8E" w:rsidRDefault="001C7EF9" w14:paraId="6907913F" w14:textId="77777777">
            <w:pPr>
              <w:pStyle w:val="Listenabsatz"/>
              <w:numPr>
                <w:ilvl w:val="0"/>
                <w:numId w:val="49"/>
              </w:numPr>
              <w:spacing w:before="0"/>
              <w:ind w:hanging="357"/>
              <w:jc w:val="left"/>
              <w:rPr>
                <w:rFonts w:cs="Arial"/>
                <w:sz w:val="18"/>
                <w:szCs w:val="15"/>
                <w:lang w:val="en-US"/>
              </w:rPr>
            </w:pPr>
            <w:r w:rsidRPr="00090458">
              <w:rPr>
                <w:rFonts w:cs="Arial"/>
                <w:sz w:val="18"/>
                <w:szCs w:val="15"/>
                <w:lang w:val="en-US"/>
              </w:rPr>
              <w:t>Controlled by cooling air to dew point temperatures or by using desiccant humidifiers</w:t>
            </w:r>
          </w:p>
          <w:p w:rsidRPr="00090458" w:rsidR="001C7EF9" w:rsidP="00767F8E" w:rsidRDefault="001C7EF9" w14:paraId="625C1BD7" w14:textId="77777777">
            <w:pPr>
              <w:pStyle w:val="Listenabsatz"/>
              <w:numPr>
                <w:ilvl w:val="1"/>
                <w:numId w:val="49"/>
              </w:numPr>
              <w:spacing w:before="0"/>
              <w:ind w:hanging="357"/>
              <w:jc w:val="left"/>
              <w:rPr>
                <w:rFonts w:cs="Arial"/>
                <w:sz w:val="18"/>
                <w:szCs w:val="15"/>
                <w:lang w:val="en-US"/>
              </w:rPr>
            </w:pPr>
            <w:r w:rsidRPr="00090458">
              <w:rPr>
                <w:rFonts w:cs="Arial"/>
                <w:sz w:val="18"/>
                <w:szCs w:val="15"/>
                <w:lang w:val="en-US"/>
              </w:rPr>
              <w:t>Can affect the efficacy and stability of drugs</w:t>
            </w:r>
          </w:p>
        </w:tc>
      </w:tr>
      <w:tr w:rsidRPr="000E6BAA" w:rsidR="001C7EF9" w:rsidTr="0054519F" w14:paraId="59703F1A" w14:textId="77777777">
        <w:trPr>
          <w:trHeight w:val="397"/>
        </w:trPr>
        <w:tc>
          <w:tcPr>
            <w:tcW w:w="2082" w:type="dxa"/>
            <w:vAlign w:val="center"/>
          </w:tcPr>
          <w:p w:rsidRPr="00090458" w:rsidR="001C7EF9" w:rsidP="009669FF" w:rsidRDefault="001C7EF9" w14:paraId="0C47BF37" w14:textId="77777777">
            <w:pPr>
              <w:spacing w:before="0" w:line="240" w:lineRule="auto"/>
              <w:jc w:val="left"/>
              <w:rPr>
                <w:rFonts w:cs="Arial"/>
                <w:b/>
                <w:bCs/>
                <w:sz w:val="18"/>
                <w:szCs w:val="15"/>
                <w:lang w:val="en-US"/>
              </w:rPr>
            </w:pPr>
            <w:r w:rsidRPr="00090458">
              <w:rPr>
                <w:rFonts w:cs="Arial"/>
                <w:b/>
                <w:bCs/>
                <w:sz w:val="18"/>
                <w:szCs w:val="15"/>
                <w:lang w:val="en-US"/>
              </w:rPr>
              <w:t>Maintain space temperature</w:t>
            </w:r>
          </w:p>
        </w:tc>
        <w:tc>
          <w:tcPr>
            <w:tcW w:w="7556" w:type="dxa"/>
            <w:vAlign w:val="center"/>
          </w:tcPr>
          <w:p w:rsidRPr="00090458" w:rsidR="001C7EF9" w:rsidP="00767F8E" w:rsidRDefault="001C7EF9" w14:paraId="377F63F8" w14:textId="77777777">
            <w:pPr>
              <w:pStyle w:val="Listenabsatz"/>
              <w:numPr>
                <w:ilvl w:val="0"/>
                <w:numId w:val="49"/>
              </w:numPr>
              <w:spacing w:before="0"/>
              <w:ind w:hanging="357"/>
              <w:jc w:val="left"/>
              <w:rPr>
                <w:rFonts w:cs="Arial"/>
                <w:sz w:val="18"/>
                <w:szCs w:val="15"/>
                <w:lang w:val="en-US"/>
              </w:rPr>
            </w:pPr>
            <w:r w:rsidRPr="00090458">
              <w:rPr>
                <w:rFonts w:cs="Arial"/>
                <w:sz w:val="18"/>
                <w:szCs w:val="15"/>
                <w:lang w:val="en-US"/>
              </w:rPr>
              <w:t xml:space="preserve">Can affect production </w:t>
            </w:r>
          </w:p>
          <w:p w:rsidRPr="00090458" w:rsidR="001C7EF9" w:rsidP="00767F8E" w:rsidRDefault="001C7EF9" w14:paraId="2D2AFA66" w14:textId="77777777">
            <w:pPr>
              <w:pStyle w:val="Listenabsatz"/>
              <w:numPr>
                <w:ilvl w:val="1"/>
                <w:numId w:val="49"/>
              </w:numPr>
              <w:spacing w:before="0"/>
              <w:ind w:hanging="357"/>
              <w:jc w:val="left"/>
              <w:rPr>
                <w:rFonts w:cs="Arial"/>
                <w:sz w:val="18"/>
                <w:szCs w:val="15"/>
                <w:lang w:val="en-US"/>
              </w:rPr>
            </w:pPr>
            <w:r w:rsidRPr="00090458">
              <w:rPr>
                <w:rFonts w:cs="Arial"/>
                <w:sz w:val="18"/>
                <w:szCs w:val="15"/>
                <w:lang w:val="en-US"/>
              </w:rPr>
              <w:t>Directly by impacting chemical or biochemical reactions</w:t>
            </w:r>
          </w:p>
          <w:p w:rsidRPr="00090458" w:rsidR="001C7EF9" w:rsidP="00767F8E" w:rsidRDefault="001C7EF9" w14:paraId="64D4F963" w14:textId="77777777">
            <w:pPr>
              <w:pStyle w:val="Listenabsatz"/>
              <w:numPr>
                <w:ilvl w:val="1"/>
                <w:numId w:val="49"/>
              </w:numPr>
              <w:spacing w:before="0"/>
              <w:ind w:hanging="357"/>
              <w:jc w:val="left"/>
              <w:rPr>
                <w:rFonts w:cs="Arial"/>
                <w:sz w:val="18"/>
                <w:szCs w:val="15"/>
                <w:lang w:val="en-US"/>
              </w:rPr>
            </w:pPr>
            <w:r w:rsidRPr="00090458">
              <w:rPr>
                <w:rFonts w:cs="Arial"/>
                <w:sz w:val="18"/>
                <w:szCs w:val="15"/>
                <w:lang w:val="en-US"/>
              </w:rPr>
              <w:t>Indirectly by fostering growth of microbial contaminants in the process or on workers</w:t>
            </w:r>
          </w:p>
        </w:tc>
      </w:tr>
    </w:tbl>
    <w:p w:rsidR="00973C74" w:rsidP="006049C5" w:rsidRDefault="00973C74" w14:paraId="02F0AE00" w14:textId="7A469403">
      <w:pPr>
        <w:pStyle w:val="berschrift2"/>
      </w:pPr>
      <w:bookmarkStart w:name="_Toc94787059" w:id="352"/>
      <w:bookmarkStart w:name="_Toc95410100" w:id="353"/>
      <w:bookmarkStart w:name="_Toc96002280" w:id="354"/>
      <w:bookmarkStart w:name="_Toc96002667" w:id="355"/>
      <w:bookmarkStart w:name="_Toc96025255" w:id="356"/>
      <w:bookmarkStart w:name="_Toc96072226" w:id="357"/>
      <w:r>
        <w:t>Clean</w:t>
      </w:r>
      <w:r w:rsidR="001C7A4A">
        <w:t xml:space="preserve"> utilit</w:t>
      </w:r>
      <w:r w:rsidR="00F52532">
        <w:t>ies</w:t>
      </w:r>
      <w:bookmarkEnd w:id="352"/>
      <w:bookmarkEnd w:id="353"/>
      <w:bookmarkEnd w:id="354"/>
      <w:bookmarkEnd w:id="355"/>
      <w:bookmarkEnd w:id="356"/>
      <w:bookmarkEnd w:id="357"/>
    </w:p>
    <w:p w:rsidR="00082690" w:rsidP="005043C0" w:rsidRDefault="001C7EF9" w14:paraId="1B786B85" w14:textId="20A37DB1">
      <w:pPr>
        <w:rPr>
          <w:rStyle w:val="markedcontent"/>
          <w:rFonts w:cs="Arial"/>
          <w:lang w:val="en-US"/>
        </w:rPr>
      </w:pPr>
      <w:r w:rsidRPr="00304B34">
        <w:rPr>
          <w:rStyle w:val="markedcontent"/>
          <w:rFonts w:cs="Arial"/>
          <w:lang w:val="en-US"/>
        </w:rPr>
        <w:t xml:space="preserve">Clean utilities have a direct impact on the quality of the product; therefore, they are defined as the necessary requirements by the production process. The cleanliness of the utilities must be </w:t>
      </w:r>
      <w:r>
        <w:rPr>
          <w:rStyle w:val="markedcontent"/>
          <w:rFonts w:cs="Arial"/>
          <w:lang w:val="en-US"/>
        </w:rPr>
        <w:t>as</w:t>
      </w:r>
      <w:r w:rsidRPr="00304B34">
        <w:rPr>
          <w:rStyle w:val="markedcontent"/>
          <w:rFonts w:cs="Arial"/>
          <w:lang w:val="en-US"/>
        </w:rPr>
        <w:t xml:space="preserve"> pure as possible to make sure that no novel contaminant is introduced into the production process</w:t>
      </w:r>
      <w:r>
        <w:rPr>
          <w:rStyle w:val="markedcontent"/>
          <w:rFonts w:cs="Arial"/>
          <w:lang w:val="en-US"/>
        </w:rPr>
        <w:t>. Clean utilities comprise</w:t>
      </w:r>
      <w:r w:rsidR="00EA0958">
        <w:rPr>
          <w:rStyle w:val="markedcontent"/>
          <w:rFonts w:cs="Arial"/>
          <w:lang w:val="en-US"/>
        </w:rPr>
        <w:t xml:space="preserve"> </w:t>
      </w:r>
      <w:r w:rsidR="00EA0958">
        <w:rPr>
          <w:lang w:val="en-GB"/>
        </w:rPr>
        <w:fldChar w:fldCharType="begin"/>
      </w:r>
      <w:r w:rsidR="00757869">
        <w:rPr>
          <w:lang w:val="en-GB"/>
        </w:rPr>
        <w:instrText xml:space="preserve"> ADDIN ZOTERO_ITEM CSL_CITATION {"citationID":"dtWxFcpb","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EA0958">
        <w:rPr>
          <w:lang w:val="en-GB"/>
        </w:rPr>
        <w:fldChar w:fldCharType="separate"/>
      </w:r>
      <w:r w:rsidR="00EA0958">
        <w:rPr>
          <w:noProof/>
          <w:lang w:val="en-GB"/>
        </w:rPr>
        <w:t>(Joseph, 2018)</w:t>
      </w:r>
      <w:r w:rsidR="00EA0958">
        <w:rPr>
          <w:lang w:val="en-GB"/>
        </w:rPr>
        <w:fldChar w:fldCharType="end"/>
      </w:r>
      <w:r>
        <w:rPr>
          <w:rStyle w:val="markedcontent"/>
          <w:rFonts w:cs="Arial"/>
          <w:lang w:val="en-US"/>
        </w:rPr>
        <w:t>:</w:t>
      </w:r>
    </w:p>
    <w:p w:rsidRPr="00CA69BE" w:rsidR="00CA69BE" w:rsidP="00CA69BE" w:rsidRDefault="00EA0958" w14:paraId="4985E7A3" w14:textId="0D8F051B">
      <w:pPr>
        <w:pStyle w:val="Beschriftung"/>
        <w:keepNext/>
        <w:rPr>
          <w:lang w:val="en-US"/>
        </w:rPr>
      </w:pPr>
      <w:r>
        <w:rPr>
          <w:lang w:val="en-US"/>
        </w:rPr>
        <w:br/>
      </w:r>
      <w:bookmarkStart w:name="_Toc96066734" w:id="358"/>
      <w:r w:rsidRPr="00CA69BE" w:rsidR="00CA69BE">
        <w:rPr>
          <w:lang w:val="en-US"/>
        </w:rPr>
        <w:t xml:space="preserve">Table </w:t>
      </w:r>
      <w:r w:rsidR="00CA69BE">
        <w:fldChar w:fldCharType="begin"/>
      </w:r>
      <w:r w:rsidRPr="00CA69BE" w:rsidR="00CA69BE">
        <w:rPr>
          <w:lang w:val="en-US"/>
        </w:rPr>
        <w:instrText xml:space="preserve"> SEQ Table \* ARABIC </w:instrText>
      </w:r>
      <w:r w:rsidR="00CA69BE">
        <w:fldChar w:fldCharType="separate"/>
      </w:r>
      <w:r w:rsidR="00B35361">
        <w:rPr>
          <w:noProof/>
          <w:lang w:val="en-US"/>
        </w:rPr>
        <w:t>19</w:t>
      </w:r>
      <w:r w:rsidR="00CA69BE">
        <w:fldChar w:fldCharType="end"/>
      </w:r>
      <w:r w:rsidRPr="00CA69BE" w:rsidR="00CA69BE">
        <w:rPr>
          <w:lang w:val="en-US"/>
        </w:rPr>
        <w:t xml:space="preserve">: </w:t>
      </w:r>
      <w:r w:rsidR="00CA69BE">
        <w:rPr>
          <w:rStyle w:val="markedcontent"/>
          <w:rFonts w:cs="Arial"/>
          <w:lang w:val="en-US"/>
        </w:rPr>
        <w:t>Functions</w:t>
      </w:r>
      <w:r w:rsidRPr="00C05665" w:rsidR="00CA69BE">
        <w:rPr>
          <w:rStyle w:val="markedcontent"/>
          <w:rFonts w:cs="Arial"/>
          <w:lang w:val="en-US"/>
        </w:rPr>
        <w:t xml:space="preserve"> of clean utilities</w:t>
      </w:r>
      <w:bookmarkEnd w:id="358"/>
    </w:p>
    <w:tbl>
      <w:tblPr>
        <w:tblStyle w:val="Tabellenraster"/>
        <w:tblW w:w="0" w:type="auto"/>
        <w:tblBorders>
          <w:left w:val="none" w:color="auto" w:sz="0" w:space="0"/>
          <w:right w:val="none" w:color="auto" w:sz="0" w:space="0"/>
        </w:tblBorders>
        <w:tblLook w:val="04A0" w:firstRow="1" w:lastRow="0" w:firstColumn="1" w:lastColumn="0" w:noHBand="0" w:noVBand="1"/>
      </w:tblPr>
      <w:tblGrid>
        <w:gridCol w:w="2775"/>
        <w:gridCol w:w="6863"/>
      </w:tblGrid>
      <w:tr w:rsidR="001C7EF9" w:rsidTr="0054519F" w14:paraId="67A0BE51" w14:textId="77777777">
        <w:trPr>
          <w:trHeight w:val="397"/>
        </w:trPr>
        <w:tc>
          <w:tcPr>
            <w:tcW w:w="2775" w:type="dxa"/>
            <w:vAlign w:val="center"/>
          </w:tcPr>
          <w:p w:rsidRPr="00CA69BE" w:rsidR="001C7EF9" w:rsidP="00326B88" w:rsidRDefault="001C7EF9" w14:paraId="0765707E" w14:textId="77777777">
            <w:pPr>
              <w:spacing w:before="0" w:line="240" w:lineRule="auto"/>
              <w:jc w:val="left"/>
              <w:rPr>
                <w:rStyle w:val="markedcontent"/>
                <w:rFonts w:cs="Arial"/>
                <w:b/>
                <w:bCs/>
                <w:sz w:val="18"/>
                <w:szCs w:val="18"/>
                <w:lang w:val="en-US"/>
              </w:rPr>
            </w:pPr>
            <w:r w:rsidRPr="00CA69BE">
              <w:rPr>
                <w:rStyle w:val="markedcontent"/>
                <w:rFonts w:cs="Arial"/>
                <w:b/>
                <w:bCs/>
                <w:sz w:val="18"/>
                <w:szCs w:val="18"/>
                <w:lang w:val="en-US"/>
              </w:rPr>
              <w:t xml:space="preserve">Clean Utilities </w:t>
            </w:r>
          </w:p>
        </w:tc>
        <w:tc>
          <w:tcPr>
            <w:tcW w:w="6863" w:type="dxa"/>
            <w:vAlign w:val="center"/>
          </w:tcPr>
          <w:p w:rsidRPr="00CA69BE" w:rsidR="001C7EF9" w:rsidP="00326B88" w:rsidRDefault="001C7EF9" w14:paraId="599942B3" w14:textId="77777777">
            <w:pPr>
              <w:spacing w:before="0" w:line="240" w:lineRule="auto"/>
              <w:jc w:val="left"/>
              <w:rPr>
                <w:rStyle w:val="markedcontent"/>
                <w:rFonts w:cs="Arial"/>
                <w:b/>
                <w:bCs/>
                <w:sz w:val="18"/>
                <w:szCs w:val="18"/>
                <w:lang w:val="en-US"/>
              </w:rPr>
            </w:pPr>
            <w:r w:rsidRPr="00CA69BE">
              <w:rPr>
                <w:rStyle w:val="markedcontent"/>
                <w:rFonts w:cs="Arial"/>
                <w:sz w:val="18"/>
                <w:szCs w:val="18"/>
                <w:lang w:val="en-US"/>
              </w:rPr>
              <w:t xml:space="preserve">            </w:t>
            </w:r>
            <w:r w:rsidRPr="00CA69BE">
              <w:rPr>
                <w:rStyle w:val="markedcontent"/>
                <w:rFonts w:cs="Arial"/>
                <w:b/>
                <w:bCs/>
                <w:sz w:val="18"/>
                <w:szCs w:val="18"/>
                <w:lang w:val="en-US"/>
              </w:rPr>
              <w:t>Utilized for</w:t>
            </w:r>
          </w:p>
        </w:tc>
      </w:tr>
      <w:tr w:rsidR="001C7EF9" w:rsidTr="0054519F" w14:paraId="13072E83" w14:textId="77777777">
        <w:trPr>
          <w:trHeight w:val="397"/>
        </w:trPr>
        <w:tc>
          <w:tcPr>
            <w:tcW w:w="2775" w:type="dxa"/>
            <w:vAlign w:val="center"/>
          </w:tcPr>
          <w:p w:rsidRPr="00793991" w:rsidR="001C7EF9" w:rsidP="00326B88" w:rsidRDefault="001C7EF9" w14:paraId="1CB21BD8" w14:textId="77777777">
            <w:pPr>
              <w:spacing w:before="0" w:line="240" w:lineRule="auto"/>
              <w:jc w:val="left"/>
              <w:rPr>
                <w:rStyle w:val="markedcontent"/>
                <w:rFonts w:cs="Arial"/>
                <w:b/>
                <w:bCs/>
                <w:sz w:val="18"/>
                <w:szCs w:val="18"/>
                <w:lang w:val="en-US"/>
              </w:rPr>
            </w:pPr>
            <w:r w:rsidRPr="00793991">
              <w:rPr>
                <w:rStyle w:val="markedcontent"/>
                <w:rFonts w:cs="Arial"/>
                <w:b/>
                <w:bCs/>
                <w:sz w:val="18"/>
                <w:szCs w:val="18"/>
                <w:lang w:val="en-US"/>
              </w:rPr>
              <w:t>WFI and PW</w:t>
            </w:r>
          </w:p>
        </w:tc>
        <w:tc>
          <w:tcPr>
            <w:tcW w:w="6863" w:type="dxa"/>
            <w:vAlign w:val="center"/>
          </w:tcPr>
          <w:p w:rsidRPr="00CA69BE" w:rsidR="001C7EF9" w:rsidP="00326B88" w:rsidRDefault="001C7EF9" w14:paraId="77E2EEF4" w14:textId="77777777">
            <w:pPr>
              <w:pStyle w:val="Listenabsatz"/>
              <w:numPr>
                <w:ilvl w:val="0"/>
                <w:numId w:val="41"/>
              </w:numPr>
              <w:spacing w:before="0"/>
              <w:jc w:val="left"/>
              <w:rPr>
                <w:rStyle w:val="markedcontent"/>
                <w:rFonts w:cs="Arial"/>
                <w:sz w:val="18"/>
                <w:szCs w:val="18"/>
                <w:lang w:val="en-US"/>
              </w:rPr>
            </w:pPr>
            <w:r w:rsidRPr="00CA69BE">
              <w:rPr>
                <w:rStyle w:val="markedcontent"/>
                <w:rFonts w:cs="Arial"/>
                <w:sz w:val="18"/>
                <w:szCs w:val="18"/>
                <w:lang w:val="en-US"/>
              </w:rPr>
              <w:t>To produce buffers and cell culture media</w:t>
            </w:r>
          </w:p>
          <w:p w:rsidRPr="00326B88" w:rsidR="00800441" w:rsidP="00326B88" w:rsidRDefault="001C7EF9" w14:paraId="57F5FD67" w14:textId="2563D160">
            <w:pPr>
              <w:pStyle w:val="Listenabsatz"/>
              <w:numPr>
                <w:ilvl w:val="0"/>
                <w:numId w:val="41"/>
              </w:numPr>
              <w:spacing w:before="0"/>
              <w:jc w:val="left"/>
              <w:rPr>
                <w:rStyle w:val="markedcontent"/>
                <w:rFonts w:cs="Arial"/>
                <w:sz w:val="18"/>
                <w:szCs w:val="18"/>
                <w:lang w:val="en-US"/>
              </w:rPr>
            </w:pPr>
            <w:r w:rsidRPr="00CA69BE">
              <w:rPr>
                <w:rStyle w:val="markedcontent"/>
                <w:rFonts w:cs="Arial"/>
                <w:sz w:val="18"/>
                <w:szCs w:val="18"/>
                <w:lang w:val="en-US"/>
              </w:rPr>
              <w:t>For CIP operations</w:t>
            </w:r>
          </w:p>
        </w:tc>
      </w:tr>
      <w:tr w:rsidRPr="000E6BAA" w:rsidR="001C7EF9" w:rsidTr="0054519F" w14:paraId="34131CC0" w14:textId="77777777">
        <w:trPr>
          <w:trHeight w:val="397"/>
        </w:trPr>
        <w:tc>
          <w:tcPr>
            <w:tcW w:w="2775" w:type="dxa"/>
            <w:vAlign w:val="center"/>
          </w:tcPr>
          <w:p w:rsidRPr="00793991" w:rsidR="001C7EF9" w:rsidP="00326B88" w:rsidRDefault="001C7EF9" w14:paraId="1590261E" w14:textId="77777777">
            <w:pPr>
              <w:spacing w:before="0" w:line="240" w:lineRule="auto"/>
              <w:jc w:val="left"/>
              <w:rPr>
                <w:rStyle w:val="markedcontent"/>
                <w:rFonts w:cs="Arial"/>
                <w:b/>
                <w:bCs/>
                <w:sz w:val="18"/>
                <w:szCs w:val="18"/>
                <w:lang w:val="en-US"/>
              </w:rPr>
            </w:pPr>
            <w:r w:rsidRPr="00793991">
              <w:rPr>
                <w:rStyle w:val="markedcontent"/>
                <w:rFonts w:cs="Arial"/>
                <w:b/>
                <w:bCs/>
                <w:sz w:val="18"/>
                <w:szCs w:val="18"/>
                <w:lang w:val="en-US"/>
              </w:rPr>
              <w:t>Clean Steam</w:t>
            </w:r>
          </w:p>
        </w:tc>
        <w:tc>
          <w:tcPr>
            <w:tcW w:w="6863" w:type="dxa"/>
            <w:vAlign w:val="center"/>
          </w:tcPr>
          <w:p w:rsidRPr="00326B88" w:rsidR="00800441" w:rsidP="00326B88" w:rsidRDefault="001C7EF9" w14:paraId="56130E29" w14:textId="6D5E656E">
            <w:pPr>
              <w:pStyle w:val="Listenabsatz"/>
              <w:numPr>
                <w:ilvl w:val="0"/>
                <w:numId w:val="42"/>
              </w:numPr>
              <w:spacing w:before="0"/>
              <w:jc w:val="left"/>
              <w:rPr>
                <w:rStyle w:val="markedcontent"/>
                <w:rFonts w:cs="Arial"/>
                <w:sz w:val="18"/>
                <w:szCs w:val="18"/>
                <w:lang w:val="en-US"/>
              </w:rPr>
            </w:pPr>
            <w:r w:rsidRPr="00CA69BE">
              <w:rPr>
                <w:rStyle w:val="markedcontent"/>
                <w:rFonts w:cs="Arial"/>
                <w:sz w:val="18"/>
                <w:szCs w:val="18"/>
                <w:lang w:val="en-US"/>
              </w:rPr>
              <w:t>For sterilization of product contacting surface</w:t>
            </w:r>
          </w:p>
        </w:tc>
      </w:tr>
      <w:tr w:rsidRPr="000E6BAA" w:rsidR="001C7EF9" w:rsidTr="0054519F" w14:paraId="2BF9E4AB" w14:textId="77777777">
        <w:trPr>
          <w:trHeight w:val="397"/>
        </w:trPr>
        <w:tc>
          <w:tcPr>
            <w:tcW w:w="2775" w:type="dxa"/>
            <w:vAlign w:val="center"/>
          </w:tcPr>
          <w:p w:rsidRPr="00793991" w:rsidR="001C7EF9" w:rsidP="00326B88" w:rsidRDefault="001C7EF9" w14:paraId="5C42D421" w14:textId="77777777">
            <w:pPr>
              <w:spacing w:before="0" w:line="240" w:lineRule="auto"/>
              <w:jc w:val="left"/>
              <w:rPr>
                <w:rStyle w:val="markedcontent"/>
                <w:rFonts w:cs="Arial"/>
                <w:b/>
                <w:bCs/>
                <w:sz w:val="18"/>
                <w:szCs w:val="18"/>
                <w:lang w:val="en-US"/>
              </w:rPr>
            </w:pPr>
            <w:r w:rsidRPr="00793991">
              <w:rPr>
                <w:rStyle w:val="markedcontent"/>
                <w:rFonts w:cs="Arial"/>
                <w:b/>
                <w:bCs/>
                <w:sz w:val="18"/>
                <w:szCs w:val="18"/>
                <w:lang w:val="en-US"/>
              </w:rPr>
              <w:t>Clean Compressed Air</w:t>
            </w:r>
          </w:p>
        </w:tc>
        <w:tc>
          <w:tcPr>
            <w:tcW w:w="6863" w:type="dxa"/>
            <w:vAlign w:val="center"/>
          </w:tcPr>
          <w:p w:rsidRPr="00C74D8C" w:rsidR="00CA69BE" w:rsidP="00326B88" w:rsidRDefault="001C7EF9" w14:paraId="1D24889E" w14:textId="29CB789F">
            <w:pPr>
              <w:pStyle w:val="Listenabsatz"/>
              <w:numPr>
                <w:ilvl w:val="0"/>
                <w:numId w:val="42"/>
              </w:numPr>
              <w:spacing w:before="0"/>
              <w:jc w:val="left"/>
              <w:rPr>
                <w:rStyle w:val="markedcontent"/>
                <w:rFonts w:cs="Arial"/>
                <w:sz w:val="18"/>
                <w:szCs w:val="18"/>
                <w:lang w:val="en-US"/>
              </w:rPr>
            </w:pPr>
            <w:r w:rsidRPr="00CA69BE">
              <w:rPr>
                <w:rStyle w:val="markedcontent"/>
                <w:rFonts w:cs="Arial"/>
                <w:sz w:val="18"/>
                <w:szCs w:val="18"/>
                <w:lang w:val="en-US"/>
              </w:rPr>
              <w:t>For blow down of transfer pipes and drying of product contacting surface after cleaning and sterilizing</w:t>
            </w:r>
          </w:p>
          <w:p w:rsidRPr="00326B88" w:rsidR="00C74D8C" w:rsidP="00326B88" w:rsidRDefault="001C7EF9" w14:paraId="0A9908F9" w14:textId="5F69CEE6">
            <w:pPr>
              <w:pStyle w:val="Listenabsatz"/>
              <w:numPr>
                <w:ilvl w:val="0"/>
                <w:numId w:val="42"/>
              </w:numPr>
              <w:spacing w:before="0"/>
              <w:jc w:val="left"/>
              <w:rPr>
                <w:rStyle w:val="markedcontent"/>
                <w:rFonts w:cs="Arial"/>
                <w:sz w:val="18"/>
                <w:szCs w:val="18"/>
                <w:lang w:val="en-US"/>
              </w:rPr>
            </w:pPr>
            <w:r w:rsidRPr="00CA69BE">
              <w:rPr>
                <w:rStyle w:val="markedcontent"/>
                <w:rFonts w:cs="Arial"/>
                <w:sz w:val="18"/>
                <w:szCs w:val="18"/>
                <w:lang w:val="en-US"/>
              </w:rPr>
              <w:t>Pneumatic valves within the transfer pipe network and unit operations</w:t>
            </w:r>
          </w:p>
        </w:tc>
      </w:tr>
      <w:tr w:rsidRPr="000E6BAA" w:rsidR="001C7EF9" w:rsidTr="0054519F" w14:paraId="5C742B99" w14:textId="77777777">
        <w:trPr>
          <w:trHeight w:val="397"/>
        </w:trPr>
        <w:tc>
          <w:tcPr>
            <w:tcW w:w="2775" w:type="dxa"/>
            <w:vAlign w:val="center"/>
          </w:tcPr>
          <w:p w:rsidRPr="00793991" w:rsidR="001C7EF9" w:rsidP="00326B88" w:rsidRDefault="001C7EF9" w14:paraId="2CC62E0B" w14:textId="78705551">
            <w:pPr>
              <w:spacing w:before="0" w:line="240" w:lineRule="auto"/>
              <w:jc w:val="left"/>
              <w:rPr>
                <w:rStyle w:val="markedcontent"/>
                <w:rFonts w:cs="Arial"/>
                <w:b/>
                <w:bCs/>
                <w:sz w:val="18"/>
                <w:szCs w:val="18"/>
                <w:lang w:val="en-US"/>
              </w:rPr>
            </w:pPr>
            <w:r w:rsidRPr="00793991">
              <w:rPr>
                <w:rStyle w:val="markedcontent"/>
                <w:rFonts w:cs="Arial"/>
                <w:b/>
                <w:bCs/>
                <w:sz w:val="18"/>
                <w:szCs w:val="18"/>
                <w:lang w:val="en-US"/>
              </w:rPr>
              <w:t>Clean Process Gases</w:t>
            </w:r>
          </w:p>
        </w:tc>
        <w:tc>
          <w:tcPr>
            <w:tcW w:w="6863" w:type="dxa"/>
            <w:vAlign w:val="center"/>
          </w:tcPr>
          <w:p w:rsidRPr="00326B88" w:rsidR="00C74D8C" w:rsidP="00326B88" w:rsidRDefault="001C7EF9" w14:paraId="49E11F22" w14:textId="5D91CC63">
            <w:pPr>
              <w:pStyle w:val="Listenabsatz"/>
              <w:numPr>
                <w:ilvl w:val="0"/>
                <w:numId w:val="42"/>
              </w:numPr>
              <w:spacing w:before="0"/>
              <w:jc w:val="left"/>
              <w:rPr>
                <w:rStyle w:val="markedcontent"/>
                <w:rFonts w:cs="Arial"/>
                <w:sz w:val="18"/>
                <w:szCs w:val="18"/>
                <w:lang w:val="en-US"/>
              </w:rPr>
            </w:pPr>
            <w:r w:rsidRPr="00CA69BE">
              <w:rPr>
                <w:rStyle w:val="markedcontent"/>
                <w:rFonts w:cs="Arial"/>
                <w:sz w:val="18"/>
                <w:szCs w:val="18"/>
                <w:lang w:val="en-US"/>
              </w:rPr>
              <w:t>Within the cell culture processes</w:t>
            </w:r>
          </w:p>
        </w:tc>
      </w:tr>
    </w:tbl>
    <w:p w:rsidRPr="00CD25A2" w:rsidR="0037483C" w:rsidP="00172C91" w:rsidRDefault="001C7EF9" w14:paraId="4C6088E6" w14:textId="5610809F">
      <w:pPr>
        <w:pStyle w:val="berschrift3"/>
      </w:pPr>
      <w:bookmarkStart w:name="_Toc96002281" w:id="359"/>
      <w:bookmarkStart w:name="_Toc96002668" w:id="360"/>
      <w:bookmarkStart w:name="_Toc96025256" w:id="361"/>
      <w:r w:rsidRPr="003D42CA">
        <w:t xml:space="preserve">List </w:t>
      </w:r>
      <w:r w:rsidR="00C05665">
        <w:t>of</w:t>
      </w:r>
      <w:r w:rsidRPr="003D42CA">
        <w:t xml:space="preserve"> equipment used for clean utilities</w:t>
      </w:r>
      <w:bookmarkEnd w:id="359"/>
      <w:bookmarkEnd w:id="360"/>
      <w:bookmarkEnd w:id="361"/>
    </w:p>
    <w:p w:rsidRPr="00CD25A2" w:rsidR="00C05665" w:rsidP="00F52532" w:rsidRDefault="001C7EF9" w14:paraId="3E5C3701" w14:textId="1A442FBC">
      <w:pPr>
        <w:rPr>
          <w:rFonts w:cs="Arial"/>
          <w:lang w:val="en-US"/>
        </w:rPr>
      </w:pPr>
      <w:r w:rsidRPr="00385FEE">
        <w:rPr>
          <w:rFonts w:cs="Arial"/>
          <w:lang w:val="en-US"/>
        </w:rPr>
        <w:t>A list of the main equipment used for clean utilities is provided</w:t>
      </w:r>
      <w:r w:rsidR="0019490F">
        <w:rPr>
          <w:rFonts w:cs="Arial"/>
          <w:lang w:val="en-US"/>
        </w:rPr>
        <w:t xml:space="preserve"> in the </w:t>
      </w:r>
      <w:r w:rsidR="0019490F">
        <w:rPr>
          <w:rFonts w:cs="Arial"/>
          <w:lang w:val="en-US"/>
        </w:rPr>
        <w:fldChar w:fldCharType="begin"/>
      </w:r>
      <w:r w:rsidR="0019490F">
        <w:rPr>
          <w:rFonts w:cs="Arial"/>
          <w:lang w:val="en-US"/>
        </w:rPr>
        <w:instrText xml:space="preserve"> REF _Ref96003175 \h </w:instrText>
      </w:r>
      <w:r w:rsidR="0019490F">
        <w:rPr>
          <w:rFonts w:cs="Arial"/>
          <w:lang w:val="en-US"/>
        </w:rPr>
      </w:r>
      <w:r w:rsidR="0019490F">
        <w:rPr>
          <w:rFonts w:cs="Arial"/>
          <w:lang w:val="en-US"/>
        </w:rPr>
        <w:fldChar w:fldCharType="separate"/>
      </w:r>
      <w:r w:rsidRPr="00F917E7" w:rsidR="00B35361">
        <w:rPr>
          <w:lang w:val="en-US"/>
        </w:rPr>
        <w:t xml:space="preserve">Table </w:t>
      </w:r>
      <w:r w:rsidR="00B35361">
        <w:rPr>
          <w:noProof/>
          <w:lang w:val="en-US"/>
        </w:rPr>
        <w:t>20</w:t>
      </w:r>
      <w:r w:rsidR="0019490F">
        <w:rPr>
          <w:rFonts w:cs="Arial"/>
          <w:lang w:val="en-US"/>
        </w:rPr>
        <w:fldChar w:fldCharType="end"/>
      </w:r>
      <w:r w:rsidRPr="00385FEE">
        <w:rPr>
          <w:rFonts w:cs="Arial"/>
          <w:lang w:val="en-US"/>
        </w:rPr>
        <w:t xml:space="preserve">. </w:t>
      </w:r>
      <w:r w:rsidR="00DB6280">
        <w:rPr>
          <w:rFonts w:cs="Arial"/>
          <w:lang w:val="en-US"/>
        </w:rPr>
        <w:t>The</w:t>
      </w:r>
      <w:r w:rsidRPr="00385FEE">
        <w:rPr>
          <w:rFonts w:cs="Arial"/>
          <w:lang w:val="en-US"/>
        </w:rPr>
        <w:t xml:space="preserve"> table is intended to show a simplified summary of all the necessary equipment lists for clean utilities. The major components in a clean utility are shown, followed by where they can be found (stages). Then all equipment necessary for production / generation is listed</w:t>
      </w:r>
      <w:r w:rsidR="00C05665">
        <w:rPr>
          <w:rFonts w:cs="Arial"/>
          <w:lang w:val="en-US"/>
        </w:rPr>
        <w:t xml:space="preserve"> below</w:t>
      </w:r>
      <w:r w:rsidR="00EA0958">
        <w:rPr>
          <w:rFonts w:cs="Arial"/>
          <w:lang w:val="en-US"/>
        </w:rPr>
        <w:t xml:space="preserve"> </w:t>
      </w:r>
      <w:r w:rsidR="00EA0958">
        <w:rPr>
          <w:lang w:val="en-GB"/>
        </w:rPr>
        <w:fldChar w:fldCharType="begin"/>
      </w:r>
      <w:r w:rsidR="00757869">
        <w:rPr>
          <w:lang w:val="en-GB"/>
        </w:rPr>
        <w:instrText xml:space="preserve"> ADDIN ZOTERO_ITEM CSL_CITATION {"citationID":"Re42Xtpa","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EA0958">
        <w:rPr>
          <w:lang w:val="en-GB"/>
        </w:rPr>
        <w:fldChar w:fldCharType="separate"/>
      </w:r>
      <w:r w:rsidR="00EA0958">
        <w:rPr>
          <w:noProof/>
          <w:lang w:val="en-GB"/>
        </w:rPr>
        <w:t>(Joseph, 2018)</w:t>
      </w:r>
      <w:r w:rsidR="00EA0958">
        <w:rPr>
          <w:lang w:val="en-GB"/>
        </w:rPr>
        <w:fldChar w:fldCharType="end"/>
      </w:r>
      <w:r w:rsidRPr="00385FEE">
        <w:rPr>
          <w:rFonts w:cs="Arial"/>
          <w:lang w:val="en-US"/>
        </w:rPr>
        <w:t>.</w:t>
      </w:r>
    </w:p>
    <w:p w:rsidRPr="00F917E7" w:rsidR="00A3025C" w:rsidP="00A3025C" w:rsidRDefault="00A3025C" w14:paraId="0D6BF4DC" w14:textId="38C70B5E">
      <w:pPr>
        <w:pStyle w:val="Beschriftung"/>
        <w:keepNext/>
        <w:rPr>
          <w:lang w:val="en-US"/>
        </w:rPr>
      </w:pPr>
      <w:bookmarkStart w:name="_Ref96003175" w:id="362"/>
      <w:bookmarkStart w:name="_Toc96066735" w:id="363"/>
      <w:r w:rsidRPr="00F917E7">
        <w:rPr>
          <w:lang w:val="en-US"/>
        </w:rPr>
        <w:lastRenderedPageBreak/>
        <w:t xml:space="preserve">Table </w:t>
      </w:r>
      <w:r>
        <w:fldChar w:fldCharType="begin"/>
      </w:r>
      <w:r w:rsidRPr="00F917E7">
        <w:rPr>
          <w:lang w:val="en-US"/>
        </w:rPr>
        <w:instrText xml:space="preserve"> SEQ Table \* ARABIC </w:instrText>
      </w:r>
      <w:r>
        <w:fldChar w:fldCharType="separate"/>
      </w:r>
      <w:r w:rsidR="00B35361">
        <w:rPr>
          <w:noProof/>
          <w:lang w:val="en-US"/>
        </w:rPr>
        <w:t>20</w:t>
      </w:r>
      <w:r>
        <w:fldChar w:fldCharType="end"/>
      </w:r>
      <w:bookmarkEnd w:id="362"/>
      <w:r w:rsidRPr="00F917E7">
        <w:rPr>
          <w:lang w:val="en-US"/>
        </w:rPr>
        <w:t xml:space="preserve">: </w:t>
      </w:r>
      <w:r>
        <w:rPr>
          <w:rFonts w:cs="Arial"/>
          <w:lang w:val="en-US"/>
        </w:rPr>
        <w:t>L</w:t>
      </w:r>
      <w:r w:rsidRPr="002132D2">
        <w:rPr>
          <w:rFonts w:cs="Arial"/>
          <w:lang w:val="en-US"/>
        </w:rPr>
        <w:t>ist of equipment for clean utilities.</w:t>
      </w:r>
      <w:bookmarkEnd w:id="363"/>
    </w:p>
    <w:tbl>
      <w:tblPr>
        <w:tblStyle w:val="TableGrid0"/>
        <w:tblW w:w="9646" w:type="dxa"/>
        <w:jc w:val="center"/>
        <w:tblInd w:w="0" w:type="dxa"/>
        <w:tblBorders>
          <w:top w:val="single" w:color="auto" w:sz="4" w:space="0"/>
          <w:bottom w:val="single" w:color="auto" w:sz="4" w:space="0"/>
          <w:insideH w:val="single" w:color="auto" w:sz="4" w:space="0"/>
          <w:insideV w:val="single" w:color="auto" w:sz="4" w:space="0"/>
        </w:tblBorders>
        <w:tblLook w:val="0420" w:firstRow="1" w:lastRow="0" w:firstColumn="0" w:lastColumn="0" w:noHBand="0" w:noVBand="1"/>
      </w:tblPr>
      <w:tblGrid>
        <w:gridCol w:w="1078"/>
        <w:gridCol w:w="1362"/>
        <w:gridCol w:w="1511"/>
        <w:gridCol w:w="1649"/>
        <w:gridCol w:w="1487"/>
        <w:gridCol w:w="1276"/>
        <w:gridCol w:w="1283"/>
      </w:tblGrid>
      <w:tr w:rsidRPr="00326B88" w:rsidR="00D43C98" w:rsidTr="0054519F" w14:paraId="37F392C4" w14:textId="77777777">
        <w:trPr>
          <w:trHeight w:val="510"/>
          <w:jc w:val="center"/>
        </w:trPr>
        <w:tc>
          <w:tcPr>
            <w:tcW w:w="1078" w:type="dxa"/>
            <w:vAlign w:val="center"/>
            <w:hideMark/>
          </w:tcPr>
          <w:p w:rsidRPr="00326B88" w:rsidR="00D43C98" w:rsidP="00326B88" w:rsidRDefault="00D43C98" w14:paraId="52CAF8AE" w14:textId="77777777">
            <w:pPr>
              <w:spacing w:before="0" w:line="240" w:lineRule="auto"/>
              <w:jc w:val="center"/>
              <w:rPr>
                <w:rFonts w:ascii="Arial" w:hAnsi="Arial" w:cs="Arial"/>
                <w:sz w:val="18"/>
                <w:szCs w:val="18"/>
                <w:lang w:val="de-CH"/>
              </w:rPr>
            </w:pPr>
            <w:r w:rsidRPr="00326B88">
              <w:rPr>
                <w:rFonts w:ascii="Arial" w:hAnsi="Arial" w:cs="Arial"/>
                <w:b/>
                <w:sz w:val="18"/>
                <w:szCs w:val="18"/>
                <w:lang w:val="en-US"/>
              </w:rPr>
              <w:t>PW</w:t>
            </w:r>
          </w:p>
        </w:tc>
        <w:tc>
          <w:tcPr>
            <w:tcW w:w="1362" w:type="dxa"/>
            <w:vAlign w:val="center"/>
            <w:hideMark/>
          </w:tcPr>
          <w:p w:rsidRPr="00326B88" w:rsidR="00D43C98" w:rsidP="00326B88" w:rsidRDefault="00D43C98" w14:paraId="4FB318AE" w14:textId="77777777">
            <w:pPr>
              <w:spacing w:before="0" w:line="240" w:lineRule="auto"/>
              <w:jc w:val="center"/>
              <w:rPr>
                <w:rFonts w:ascii="Arial" w:hAnsi="Arial" w:cs="Arial"/>
                <w:sz w:val="18"/>
                <w:szCs w:val="18"/>
                <w:lang w:val="de-CH"/>
              </w:rPr>
            </w:pPr>
            <w:r w:rsidRPr="00326B88">
              <w:rPr>
                <w:rFonts w:ascii="Arial" w:hAnsi="Arial" w:cs="Arial"/>
                <w:b/>
                <w:sz w:val="18"/>
                <w:szCs w:val="18"/>
                <w:lang w:val="en-US"/>
              </w:rPr>
              <w:t>WFI</w:t>
            </w:r>
          </w:p>
        </w:tc>
        <w:tc>
          <w:tcPr>
            <w:tcW w:w="1511" w:type="dxa"/>
            <w:vAlign w:val="center"/>
            <w:hideMark/>
          </w:tcPr>
          <w:p w:rsidRPr="00326B88" w:rsidR="00D43C98" w:rsidP="00326B88" w:rsidRDefault="00D43C98" w14:paraId="24C6B383" w14:textId="77777777">
            <w:pPr>
              <w:spacing w:before="0" w:line="240" w:lineRule="auto"/>
              <w:jc w:val="center"/>
              <w:rPr>
                <w:rFonts w:ascii="Arial" w:hAnsi="Arial" w:cs="Arial"/>
                <w:sz w:val="18"/>
                <w:szCs w:val="18"/>
                <w:lang w:val="de-CH"/>
              </w:rPr>
            </w:pPr>
            <w:r w:rsidRPr="00326B88">
              <w:rPr>
                <w:rFonts w:ascii="Arial" w:hAnsi="Arial" w:cs="Arial"/>
                <w:b/>
                <w:sz w:val="18"/>
                <w:szCs w:val="18"/>
                <w:lang w:val="en-GB"/>
              </w:rPr>
              <w:t>Clean Steam</w:t>
            </w:r>
          </w:p>
        </w:tc>
        <w:tc>
          <w:tcPr>
            <w:tcW w:w="1649" w:type="dxa"/>
            <w:vAlign w:val="center"/>
            <w:hideMark/>
          </w:tcPr>
          <w:p w:rsidRPr="00326B88" w:rsidR="00D43C98" w:rsidP="00326B88" w:rsidRDefault="00D43C98" w14:paraId="75E17C6E" w14:textId="77777777">
            <w:pPr>
              <w:spacing w:before="0" w:line="240" w:lineRule="auto"/>
              <w:jc w:val="center"/>
              <w:rPr>
                <w:rFonts w:ascii="Arial" w:hAnsi="Arial" w:cs="Arial"/>
                <w:sz w:val="18"/>
                <w:szCs w:val="18"/>
                <w:lang w:val="de-CH"/>
              </w:rPr>
            </w:pPr>
            <w:r w:rsidRPr="00326B88">
              <w:rPr>
                <w:rFonts w:ascii="Arial" w:hAnsi="Arial" w:cs="Arial"/>
                <w:b/>
                <w:sz w:val="18"/>
                <w:szCs w:val="18"/>
                <w:lang w:val="en-GB"/>
              </w:rPr>
              <w:t>Clean Compressed air</w:t>
            </w:r>
          </w:p>
        </w:tc>
        <w:tc>
          <w:tcPr>
            <w:tcW w:w="1487" w:type="dxa"/>
            <w:vAlign w:val="center"/>
            <w:hideMark/>
          </w:tcPr>
          <w:p w:rsidRPr="00326B88" w:rsidR="00D43C98" w:rsidP="00326B88" w:rsidRDefault="00D43C98" w14:paraId="666F91FA" w14:textId="77777777">
            <w:pPr>
              <w:spacing w:before="0" w:line="240" w:lineRule="auto"/>
              <w:jc w:val="center"/>
              <w:rPr>
                <w:rFonts w:ascii="Arial" w:hAnsi="Arial" w:cs="Arial"/>
                <w:sz w:val="18"/>
                <w:szCs w:val="18"/>
                <w:lang w:val="de-CH"/>
              </w:rPr>
            </w:pPr>
            <w:r w:rsidRPr="00326B88">
              <w:rPr>
                <w:rFonts w:ascii="Arial" w:hAnsi="Arial" w:cs="Arial"/>
                <w:b/>
                <w:sz w:val="18"/>
                <w:szCs w:val="18"/>
                <w:lang w:val="en-GB"/>
              </w:rPr>
              <w:t>Process Air</w:t>
            </w:r>
          </w:p>
        </w:tc>
        <w:tc>
          <w:tcPr>
            <w:tcW w:w="1276" w:type="dxa"/>
            <w:vAlign w:val="center"/>
            <w:hideMark/>
          </w:tcPr>
          <w:p w:rsidRPr="00326B88" w:rsidR="00D43C98" w:rsidP="00326B88" w:rsidRDefault="00D43C98" w14:paraId="61401423" w14:textId="77777777">
            <w:pPr>
              <w:spacing w:before="0" w:line="240" w:lineRule="auto"/>
              <w:jc w:val="center"/>
              <w:rPr>
                <w:rFonts w:ascii="Arial" w:hAnsi="Arial" w:cs="Arial"/>
                <w:sz w:val="18"/>
                <w:szCs w:val="18"/>
                <w:lang w:val="en-US"/>
              </w:rPr>
            </w:pPr>
            <w:r w:rsidRPr="00326B88">
              <w:rPr>
                <w:rFonts w:ascii="Arial" w:hAnsi="Arial" w:cs="Arial"/>
                <w:b/>
                <w:sz w:val="18"/>
                <w:szCs w:val="18"/>
                <w:lang w:val="en-GB"/>
              </w:rPr>
              <w:t>Process Gases</w:t>
            </w:r>
          </w:p>
        </w:tc>
        <w:tc>
          <w:tcPr>
            <w:tcW w:w="1283" w:type="dxa"/>
            <w:vAlign w:val="center"/>
            <w:hideMark/>
          </w:tcPr>
          <w:p w:rsidRPr="00326B88" w:rsidR="00D43C98" w:rsidP="00326B88" w:rsidRDefault="00D43C98" w14:paraId="72516744" w14:textId="77777777">
            <w:pPr>
              <w:spacing w:before="0" w:line="240" w:lineRule="auto"/>
              <w:jc w:val="center"/>
              <w:rPr>
                <w:rFonts w:ascii="Arial" w:hAnsi="Arial" w:cs="Arial"/>
                <w:sz w:val="18"/>
                <w:szCs w:val="18"/>
                <w:lang w:val="de-CH"/>
              </w:rPr>
            </w:pPr>
            <w:r w:rsidRPr="00326B88">
              <w:rPr>
                <w:rFonts w:ascii="Arial" w:hAnsi="Arial" w:cs="Arial"/>
                <w:b/>
                <w:sz w:val="18"/>
                <w:szCs w:val="18"/>
                <w:lang w:val="en-US"/>
              </w:rPr>
              <w:t>Liquid Nitrogen</w:t>
            </w:r>
          </w:p>
        </w:tc>
      </w:tr>
      <w:tr w:rsidRPr="00326B88" w:rsidR="00D43C98" w:rsidTr="0054519F" w14:paraId="2ADC1B11" w14:textId="77777777">
        <w:trPr>
          <w:trHeight w:val="510"/>
          <w:jc w:val="center"/>
        </w:trPr>
        <w:tc>
          <w:tcPr>
            <w:tcW w:w="1078" w:type="dxa"/>
            <w:vAlign w:val="center"/>
            <w:hideMark/>
          </w:tcPr>
          <w:p w:rsidRPr="00326B88" w:rsidR="00D43C98" w:rsidP="00326B88" w:rsidRDefault="00D43C98" w14:paraId="165234CF" w14:textId="77777777">
            <w:pPr>
              <w:spacing w:before="0" w:line="240" w:lineRule="auto"/>
              <w:jc w:val="center"/>
              <w:rPr>
                <w:rFonts w:ascii="Arial" w:hAnsi="Arial" w:cs="Arial"/>
                <w:sz w:val="18"/>
                <w:szCs w:val="18"/>
                <w:lang w:val="de-CH"/>
              </w:rPr>
            </w:pPr>
            <w:r w:rsidRPr="00326B88">
              <w:rPr>
                <w:rFonts w:ascii="Arial" w:hAnsi="Arial" w:cs="Arial"/>
                <w:b/>
                <w:i/>
                <w:sz w:val="18"/>
                <w:szCs w:val="18"/>
                <w:lang w:val="en-US"/>
              </w:rPr>
              <w:t>Basement</w:t>
            </w:r>
          </w:p>
        </w:tc>
        <w:tc>
          <w:tcPr>
            <w:tcW w:w="1362" w:type="dxa"/>
            <w:vAlign w:val="center"/>
            <w:hideMark/>
          </w:tcPr>
          <w:p w:rsidRPr="00326B88" w:rsidR="00D43C98" w:rsidP="00326B88" w:rsidRDefault="00D43C98" w14:paraId="6AC0A73D" w14:textId="77777777">
            <w:pPr>
              <w:spacing w:before="0" w:line="240" w:lineRule="auto"/>
              <w:jc w:val="center"/>
              <w:rPr>
                <w:rFonts w:ascii="Arial" w:hAnsi="Arial" w:cs="Arial"/>
                <w:sz w:val="18"/>
                <w:szCs w:val="18"/>
                <w:lang w:val="de-CH"/>
              </w:rPr>
            </w:pPr>
            <w:r w:rsidRPr="00326B88">
              <w:rPr>
                <w:rFonts w:ascii="Arial" w:hAnsi="Arial" w:cs="Arial"/>
                <w:b/>
                <w:i/>
                <w:sz w:val="18"/>
                <w:szCs w:val="18"/>
                <w:lang w:val="en-US"/>
              </w:rPr>
              <w:t>Basement</w:t>
            </w:r>
          </w:p>
        </w:tc>
        <w:tc>
          <w:tcPr>
            <w:tcW w:w="1511" w:type="dxa"/>
            <w:vAlign w:val="center"/>
            <w:hideMark/>
          </w:tcPr>
          <w:p w:rsidRPr="00326B88" w:rsidR="00D43C98" w:rsidP="00326B88" w:rsidRDefault="00D43C98" w14:paraId="7BDCB848" w14:textId="77777777">
            <w:pPr>
              <w:spacing w:before="0" w:line="240" w:lineRule="auto"/>
              <w:jc w:val="center"/>
              <w:rPr>
                <w:rFonts w:ascii="Arial" w:hAnsi="Arial" w:cs="Arial"/>
                <w:sz w:val="18"/>
                <w:szCs w:val="18"/>
                <w:lang w:val="de-CH"/>
              </w:rPr>
            </w:pPr>
            <w:r w:rsidRPr="00326B88">
              <w:rPr>
                <w:rFonts w:ascii="Arial" w:hAnsi="Arial" w:cs="Arial"/>
                <w:b/>
                <w:i/>
                <w:sz w:val="18"/>
                <w:szCs w:val="18"/>
                <w:lang w:val="en-US"/>
              </w:rPr>
              <w:t>Basement</w:t>
            </w:r>
          </w:p>
        </w:tc>
        <w:tc>
          <w:tcPr>
            <w:tcW w:w="1649" w:type="dxa"/>
            <w:vAlign w:val="center"/>
            <w:hideMark/>
          </w:tcPr>
          <w:p w:rsidRPr="00326B88" w:rsidR="00D43C98" w:rsidP="00326B88" w:rsidRDefault="00D43C98" w14:paraId="5D969C4A" w14:textId="77777777">
            <w:pPr>
              <w:spacing w:before="0" w:line="240" w:lineRule="auto"/>
              <w:jc w:val="center"/>
              <w:rPr>
                <w:rFonts w:ascii="Arial" w:hAnsi="Arial" w:cs="Arial"/>
                <w:sz w:val="18"/>
                <w:szCs w:val="18"/>
                <w:lang w:val="de-CH"/>
              </w:rPr>
            </w:pPr>
            <w:r w:rsidRPr="00326B88">
              <w:rPr>
                <w:rFonts w:ascii="Arial" w:hAnsi="Arial" w:cs="Arial"/>
                <w:b/>
                <w:i/>
                <w:sz w:val="18"/>
                <w:szCs w:val="18"/>
                <w:lang w:val="en-US"/>
              </w:rPr>
              <w:t>Basement</w:t>
            </w:r>
          </w:p>
        </w:tc>
        <w:tc>
          <w:tcPr>
            <w:tcW w:w="1487" w:type="dxa"/>
            <w:vAlign w:val="center"/>
            <w:hideMark/>
          </w:tcPr>
          <w:p w:rsidRPr="00326B88" w:rsidR="00D43C98" w:rsidP="00326B88" w:rsidRDefault="00D43C98" w14:paraId="75F69FB7" w14:textId="77777777">
            <w:pPr>
              <w:spacing w:before="0" w:line="240" w:lineRule="auto"/>
              <w:jc w:val="center"/>
              <w:rPr>
                <w:rFonts w:ascii="Arial" w:hAnsi="Arial" w:cs="Arial"/>
                <w:sz w:val="18"/>
                <w:szCs w:val="18"/>
                <w:lang w:val="de-CH"/>
              </w:rPr>
            </w:pPr>
            <w:r w:rsidRPr="00326B88">
              <w:rPr>
                <w:rFonts w:ascii="Arial" w:hAnsi="Arial" w:cs="Arial"/>
                <w:b/>
                <w:i/>
                <w:sz w:val="18"/>
                <w:szCs w:val="18"/>
                <w:lang w:val="en-US"/>
              </w:rPr>
              <w:t>2nd Floor</w:t>
            </w:r>
          </w:p>
        </w:tc>
        <w:tc>
          <w:tcPr>
            <w:tcW w:w="1276" w:type="dxa"/>
            <w:vAlign w:val="center"/>
            <w:hideMark/>
          </w:tcPr>
          <w:p w:rsidRPr="00326B88" w:rsidR="00D43C98" w:rsidP="00326B88" w:rsidRDefault="00D43C98" w14:paraId="115A31B6" w14:textId="77777777">
            <w:pPr>
              <w:spacing w:before="0" w:line="240" w:lineRule="auto"/>
              <w:jc w:val="center"/>
              <w:rPr>
                <w:rFonts w:ascii="Arial" w:hAnsi="Arial" w:cs="Arial"/>
                <w:sz w:val="18"/>
                <w:szCs w:val="18"/>
                <w:lang w:val="de-CH"/>
              </w:rPr>
            </w:pPr>
            <w:r w:rsidRPr="00326B88">
              <w:rPr>
                <w:rFonts w:ascii="Arial" w:hAnsi="Arial" w:cs="Arial"/>
                <w:b/>
                <w:i/>
                <w:sz w:val="18"/>
                <w:szCs w:val="18"/>
                <w:lang w:val="en-US"/>
              </w:rPr>
              <w:t>Outside</w:t>
            </w:r>
          </w:p>
        </w:tc>
        <w:tc>
          <w:tcPr>
            <w:tcW w:w="1283" w:type="dxa"/>
            <w:vAlign w:val="center"/>
            <w:hideMark/>
          </w:tcPr>
          <w:p w:rsidRPr="00326B88" w:rsidR="00D43C98" w:rsidP="00326B88" w:rsidRDefault="00D43C98" w14:paraId="4C31BAE7" w14:textId="77777777">
            <w:pPr>
              <w:spacing w:before="0" w:line="240" w:lineRule="auto"/>
              <w:jc w:val="center"/>
              <w:rPr>
                <w:rFonts w:ascii="Arial" w:hAnsi="Arial" w:cs="Arial"/>
                <w:sz w:val="18"/>
                <w:szCs w:val="18"/>
                <w:lang w:val="de-CH"/>
              </w:rPr>
            </w:pPr>
            <w:r w:rsidRPr="00326B88">
              <w:rPr>
                <w:rFonts w:ascii="Arial" w:hAnsi="Arial" w:cs="Arial"/>
                <w:b/>
                <w:i/>
                <w:sz w:val="18"/>
                <w:szCs w:val="18"/>
                <w:lang w:val="en-US"/>
              </w:rPr>
              <w:t>Outside</w:t>
            </w:r>
          </w:p>
        </w:tc>
      </w:tr>
      <w:tr w:rsidRPr="00326B88" w:rsidR="00D43C98" w:rsidTr="0054519F" w14:paraId="5D7220FA" w14:textId="77777777">
        <w:trPr>
          <w:trHeight w:val="510"/>
          <w:jc w:val="center"/>
        </w:trPr>
        <w:tc>
          <w:tcPr>
            <w:tcW w:w="1078" w:type="dxa"/>
            <w:vAlign w:val="center"/>
            <w:hideMark/>
          </w:tcPr>
          <w:p w:rsidRPr="00326B88" w:rsidR="00D43C98" w:rsidP="00326B88" w:rsidRDefault="00D43C98" w14:paraId="59072B46"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Heat exchanger</w:t>
            </w:r>
          </w:p>
        </w:tc>
        <w:tc>
          <w:tcPr>
            <w:tcW w:w="1362" w:type="dxa"/>
            <w:vAlign w:val="center"/>
            <w:hideMark/>
          </w:tcPr>
          <w:p w:rsidRPr="00326B88" w:rsidR="00D43C98" w:rsidP="00326B88" w:rsidRDefault="00D43C98" w14:paraId="0313FCF1"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Heat exchanger</w:t>
            </w:r>
          </w:p>
        </w:tc>
        <w:tc>
          <w:tcPr>
            <w:tcW w:w="1511" w:type="dxa"/>
            <w:vAlign w:val="center"/>
            <w:hideMark/>
          </w:tcPr>
          <w:p w:rsidRPr="00326B88" w:rsidR="00D43C98" w:rsidP="00326B88" w:rsidRDefault="00D43C98" w14:paraId="30DB5B3B"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Distillation Column</w:t>
            </w:r>
          </w:p>
        </w:tc>
        <w:tc>
          <w:tcPr>
            <w:tcW w:w="1649" w:type="dxa"/>
            <w:vAlign w:val="center"/>
            <w:hideMark/>
          </w:tcPr>
          <w:p w:rsidRPr="00326B88" w:rsidR="00D43C98" w:rsidP="00326B88" w:rsidRDefault="00D43C98" w14:paraId="6A47AA52"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Filters</w:t>
            </w:r>
          </w:p>
        </w:tc>
        <w:tc>
          <w:tcPr>
            <w:tcW w:w="1487" w:type="dxa"/>
            <w:vAlign w:val="center"/>
            <w:hideMark/>
          </w:tcPr>
          <w:p w:rsidRPr="00326B88" w:rsidR="00D43C98" w:rsidP="00326B88" w:rsidRDefault="00D43C98" w14:paraId="5A5DEBFF"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Filters</w:t>
            </w:r>
          </w:p>
        </w:tc>
        <w:tc>
          <w:tcPr>
            <w:tcW w:w="1276" w:type="dxa"/>
            <w:vAlign w:val="center"/>
            <w:hideMark/>
          </w:tcPr>
          <w:p w:rsidRPr="00326B88" w:rsidR="00D43C98" w:rsidP="00326B88" w:rsidRDefault="00D43C98" w14:paraId="6033782A" w14:textId="77777777">
            <w:pPr>
              <w:spacing w:before="0" w:line="240" w:lineRule="auto"/>
              <w:jc w:val="center"/>
              <w:rPr>
                <w:rFonts w:ascii="Arial" w:hAnsi="Arial" w:cs="Arial"/>
                <w:sz w:val="18"/>
                <w:szCs w:val="18"/>
                <w:lang w:val="en-US"/>
              </w:rPr>
            </w:pPr>
            <w:r w:rsidRPr="00326B88">
              <w:rPr>
                <w:rFonts w:ascii="Arial" w:hAnsi="Arial" w:cs="Arial"/>
                <w:sz w:val="18"/>
                <w:szCs w:val="18"/>
                <w:lang w:val="en-US"/>
              </w:rPr>
              <w:t>Storage Tanks for all gases</w:t>
            </w:r>
          </w:p>
        </w:tc>
        <w:tc>
          <w:tcPr>
            <w:tcW w:w="1283" w:type="dxa"/>
            <w:vAlign w:val="center"/>
            <w:hideMark/>
          </w:tcPr>
          <w:p w:rsidRPr="00326B88" w:rsidR="00D43C98" w:rsidP="00326B88" w:rsidRDefault="00D43C98" w14:paraId="3195DDFE"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Storage Tank</w:t>
            </w:r>
          </w:p>
        </w:tc>
      </w:tr>
      <w:tr w:rsidRPr="00326B88" w:rsidR="00D43C98" w:rsidTr="0054519F" w14:paraId="1D4840DE" w14:textId="77777777">
        <w:trPr>
          <w:trHeight w:val="510"/>
          <w:jc w:val="center"/>
        </w:trPr>
        <w:tc>
          <w:tcPr>
            <w:tcW w:w="1078" w:type="dxa"/>
            <w:vAlign w:val="center"/>
            <w:hideMark/>
          </w:tcPr>
          <w:p w:rsidRPr="00326B88" w:rsidR="00D43C98" w:rsidP="00326B88" w:rsidRDefault="00D43C98" w14:paraId="7E681080"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Storage Tank</w:t>
            </w:r>
          </w:p>
        </w:tc>
        <w:tc>
          <w:tcPr>
            <w:tcW w:w="1362" w:type="dxa"/>
            <w:vAlign w:val="center"/>
            <w:hideMark/>
          </w:tcPr>
          <w:p w:rsidRPr="00326B88" w:rsidR="00D43C98" w:rsidP="00326B88" w:rsidRDefault="00D43C98" w14:paraId="794DFE1A"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Storage Tank</w:t>
            </w:r>
          </w:p>
        </w:tc>
        <w:tc>
          <w:tcPr>
            <w:tcW w:w="1511" w:type="dxa"/>
            <w:vAlign w:val="center"/>
            <w:hideMark/>
          </w:tcPr>
          <w:p w:rsidRPr="00326B88" w:rsidR="00D43C98" w:rsidP="00326B88" w:rsidRDefault="00D43C98" w14:paraId="401A122C"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Compressor</w:t>
            </w:r>
          </w:p>
        </w:tc>
        <w:tc>
          <w:tcPr>
            <w:tcW w:w="1649" w:type="dxa"/>
            <w:vAlign w:val="center"/>
            <w:hideMark/>
          </w:tcPr>
          <w:p w:rsidRPr="00326B88" w:rsidR="00D43C98" w:rsidP="00326B88" w:rsidRDefault="00D43C98" w14:paraId="4337FD06"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Pneumatic Valve</w:t>
            </w:r>
          </w:p>
        </w:tc>
        <w:tc>
          <w:tcPr>
            <w:tcW w:w="1487" w:type="dxa"/>
            <w:vAlign w:val="center"/>
            <w:hideMark/>
          </w:tcPr>
          <w:p w:rsidRPr="00326B88" w:rsidR="00D43C98" w:rsidP="00326B88" w:rsidRDefault="00D43C98" w14:paraId="55F29D41"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Cooler</w:t>
            </w:r>
          </w:p>
        </w:tc>
        <w:tc>
          <w:tcPr>
            <w:tcW w:w="1276" w:type="dxa"/>
            <w:vAlign w:val="center"/>
            <w:hideMark/>
          </w:tcPr>
          <w:p w:rsidRPr="00326B88" w:rsidR="00D43C98" w:rsidP="00326B88" w:rsidRDefault="00D43C98" w14:paraId="5787AACB"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Pneumatic Valve</w:t>
            </w:r>
          </w:p>
        </w:tc>
        <w:tc>
          <w:tcPr>
            <w:tcW w:w="1283" w:type="dxa"/>
            <w:vAlign w:val="center"/>
            <w:hideMark/>
          </w:tcPr>
          <w:p w:rsidRPr="00326B88" w:rsidR="00D43C98" w:rsidP="00326B88" w:rsidRDefault="00D43C98" w14:paraId="0AB001F8"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Pneumatic Valve</w:t>
            </w:r>
          </w:p>
        </w:tc>
      </w:tr>
      <w:tr w:rsidRPr="00326B88" w:rsidR="00D43C98" w:rsidTr="0054519F" w14:paraId="1B86742C" w14:textId="77777777">
        <w:trPr>
          <w:trHeight w:val="510"/>
          <w:jc w:val="center"/>
        </w:trPr>
        <w:tc>
          <w:tcPr>
            <w:tcW w:w="1078" w:type="dxa"/>
            <w:vAlign w:val="center"/>
            <w:hideMark/>
          </w:tcPr>
          <w:p w:rsidRPr="00326B88" w:rsidR="00D43C98" w:rsidP="00326B88" w:rsidRDefault="00D43C98" w14:paraId="77ED39D8"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Reverse Osmosis</w:t>
            </w:r>
          </w:p>
        </w:tc>
        <w:tc>
          <w:tcPr>
            <w:tcW w:w="1362" w:type="dxa"/>
            <w:vAlign w:val="center"/>
            <w:hideMark/>
          </w:tcPr>
          <w:p w:rsidRPr="00326B88" w:rsidR="00D43C98" w:rsidP="00326B88" w:rsidRDefault="00D43C98" w14:paraId="62D11252"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Distillation Column</w:t>
            </w:r>
          </w:p>
        </w:tc>
        <w:tc>
          <w:tcPr>
            <w:tcW w:w="1511" w:type="dxa"/>
            <w:vAlign w:val="center"/>
            <w:hideMark/>
          </w:tcPr>
          <w:p w:rsidRPr="00326B88" w:rsidR="00D43C98" w:rsidP="00326B88" w:rsidRDefault="00B97DBE" w14:paraId="09B8C190" w14:textId="3F21F0AB">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c>
          <w:tcPr>
            <w:tcW w:w="1649" w:type="dxa"/>
            <w:vAlign w:val="center"/>
            <w:hideMark/>
          </w:tcPr>
          <w:p w:rsidRPr="00326B88" w:rsidR="00D43C98" w:rsidP="00326B88" w:rsidRDefault="00D43C98" w14:paraId="0FE668C3"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Storage</w:t>
            </w:r>
          </w:p>
        </w:tc>
        <w:tc>
          <w:tcPr>
            <w:tcW w:w="1487" w:type="dxa"/>
            <w:vAlign w:val="center"/>
            <w:hideMark/>
          </w:tcPr>
          <w:p w:rsidRPr="00326B88" w:rsidR="00D43C98" w:rsidP="00326B88" w:rsidRDefault="00D43C98" w14:paraId="154DC434"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Heater + Reheaters</w:t>
            </w:r>
          </w:p>
        </w:tc>
        <w:tc>
          <w:tcPr>
            <w:tcW w:w="1276" w:type="dxa"/>
            <w:vAlign w:val="center"/>
            <w:hideMark/>
          </w:tcPr>
          <w:p w:rsidRPr="00326B88" w:rsidR="00D43C98" w:rsidP="00326B88" w:rsidRDefault="00B97DBE" w14:paraId="636CBDAE" w14:textId="182DBD01">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c>
          <w:tcPr>
            <w:tcW w:w="1283" w:type="dxa"/>
            <w:vAlign w:val="center"/>
            <w:hideMark/>
          </w:tcPr>
          <w:p w:rsidRPr="00326B88" w:rsidR="00D43C98" w:rsidP="00326B88" w:rsidRDefault="00B97DBE" w14:paraId="5DB59E4A" w14:textId="584F7266">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r>
      <w:tr w:rsidRPr="00326B88" w:rsidR="00D43C98" w:rsidTr="0054519F" w14:paraId="0AA12D66" w14:textId="77777777">
        <w:trPr>
          <w:trHeight w:val="510"/>
          <w:jc w:val="center"/>
        </w:trPr>
        <w:tc>
          <w:tcPr>
            <w:tcW w:w="1078" w:type="dxa"/>
            <w:vAlign w:val="center"/>
            <w:hideMark/>
          </w:tcPr>
          <w:p w:rsidRPr="00326B88" w:rsidR="00D43C98" w:rsidP="00326B88" w:rsidRDefault="00D43C98" w14:paraId="1023760F"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Nano Filtration</w:t>
            </w:r>
          </w:p>
        </w:tc>
        <w:tc>
          <w:tcPr>
            <w:tcW w:w="1362" w:type="dxa"/>
            <w:vAlign w:val="center"/>
            <w:hideMark/>
          </w:tcPr>
          <w:p w:rsidRPr="00326B88" w:rsidR="00D43C98" w:rsidP="00326B88" w:rsidRDefault="00B97DBE" w14:paraId="3B74C829" w14:textId="4B35BD82">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c>
          <w:tcPr>
            <w:tcW w:w="1511" w:type="dxa"/>
            <w:vAlign w:val="center"/>
            <w:hideMark/>
          </w:tcPr>
          <w:p w:rsidRPr="00326B88" w:rsidR="00D43C98" w:rsidP="00326B88" w:rsidRDefault="00B97DBE" w14:paraId="0A2F94E7" w14:textId="53819231">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c>
          <w:tcPr>
            <w:tcW w:w="1649" w:type="dxa"/>
            <w:vAlign w:val="center"/>
            <w:hideMark/>
          </w:tcPr>
          <w:p w:rsidRPr="00326B88" w:rsidR="00D43C98" w:rsidP="00326B88" w:rsidRDefault="00D43C98" w14:paraId="5E702ABF"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Compressor</w:t>
            </w:r>
          </w:p>
        </w:tc>
        <w:tc>
          <w:tcPr>
            <w:tcW w:w="1487" w:type="dxa"/>
            <w:vAlign w:val="center"/>
            <w:hideMark/>
          </w:tcPr>
          <w:p w:rsidRPr="00326B88" w:rsidR="00D43C98" w:rsidP="00326B88" w:rsidRDefault="00D43C98" w14:paraId="1024D082"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Humidifier</w:t>
            </w:r>
          </w:p>
        </w:tc>
        <w:tc>
          <w:tcPr>
            <w:tcW w:w="1276" w:type="dxa"/>
            <w:vAlign w:val="center"/>
            <w:hideMark/>
          </w:tcPr>
          <w:p w:rsidRPr="00326B88" w:rsidR="00D43C98" w:rsidP="00326B88" w:rsidRDefault="00B97DBE" w14:paraId="6F5FCD03" w14:textId="068FAFC6">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c>
          <w:tcPr>
            <w:tcW w:w="1283" w:type="dxa"/>
            <w:vAlign w:val="center"/>
            <w:hideMark/>
          </w:tcPr>
          <w:p w:rsidRPr="00326B88" w:rsidR="00D43C98" w:rsidP="00326B88" w:rsidRDefault="00B97DBE" w14:paraId="4948D85C" w14:textId="3B55F16F">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r>
      <w:tr w:rsidRPr="00326B88" w:rsidR="00D43C98" w:rsidTr="0054519F" w14:paraId="2B7C8C83" w14:textId="77777777">
        <w:trPr>
          <w:trHeight w:val="510"/>
          <w:jc w:val="center"/>
        </w:trPr>
        <w:tc>
          <w:tcPr>
            <w:tcW w:w="1078" w:type="dxa"/>
            <w:vAlign w:val="center"/>
            <w:hideMark/>
          </w:tcPr>
          <w:p w:rsidRPr="00326B88" w:rsidR="00D43C98" w:rsidP="00326B88" w:rsidRDefault="00D43C98" w14:paraId="64574BB7"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Water Treatment</w:t>
            </w:r>
          </w:p>
        </w:tc>
        <w:tc>
          <w:tcPr>
            <w:tcW w:w="1362" w:type="dxa"/>
            <w:vAlign w:val="center"/>
            <w:hideMark/>
          </w:tcPr>
          <w:p w:rsidRPr="00326B88" w:rsidR="00D43C98" w:rsidP="00326B88" w:rsidRDefault="00B97DBE" w14:paraId="04008506" w14:textId="6FE200A2">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c>
          <w:tcPr>
            <w:tcW w:w="1511" w:type="dxa"/>
            <w:vAlign w:val="center"/>
            <w:hideMark/>
          </w:tcPr>
          <w:p w:rsidRPr="00326B88" w:rsidR="00D43C98" w:rsidP="00326B88" w:rsidRDefault="00B97DBE" w14:paraId="22FBECFB" w14:textId="702E8020">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c>
          <w:tcPr>
            <w:tcW w:w="1649" w:type="dxa"/>
            <w:vAlign w:val="center"/>
            <w:hideMark/>
          </w:tcPr>
          <w:p w:rsidRPr="00326B88" w:rsidR="00D43C98" w:rsidP="00326B88" w:rsidRDefault="00A3025C" w14:paraId="35BF1CB2" w14:textId="26C51E64">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c>
          <w:tcPr>
            <w:tcW w:w="1487" w:type="dxa"/>
            <w:vAlign w:val="center"/>
            <w:hideMark/>
          </w:tcPr>
          <w:p w:rsidRPr="00326B88" w:rsidR="00D43C98" w:rsidP="00326B88" w:rsidRDefault="00D43C98" w14:paraId="7FBCA563" w14:textId="77777777">
            <w:pPr>
              <w:spacing w:before="0" w:line="240" w:lineRule="auto"/>
              <w:jc w:val="center"/>
              <w:rPr>
                <w:rFonts w:ascii="Arial" w:hAnsi="Arial" w:cs="Arial"/>
                <w:sz w:val="18"/>
                <w:szCs w:val="18"/>
                <w:lang w:val="de-CH"/>
              </w:rPr>
            </w:pPr>
            <w:r w:rsidRPr="00326B88">
              <w:rPr>
                <w:rFonts w:ascii="Arial" w:hAnsi="Arial" w:cs="Arial"/>
                <w:sz w:val="18"/>
                <w:szCs w:val="18"/>
                <w:lang w:val="en-US"/>
              </w:rPr>
              <w:t>Mixing Chambers</w:t>
            </w:r>
          </w:p>
        </w:tc>
        <w:tc>
          <w:tcPr>
            <w:tcW w:w="1276" w:type="dxa"/>
            <w:vAlign w:val="center"/>
            <w:hideMark/>
          </w:tcPr>
          <w:p w:rsidRPr="00326B88" w:rsidR="00D43C98" w:rsidP="00326B88" w:rsidRDefault="00B97DBE" w14:paraId="0321C72C" w14:textId="5743E303">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c>
          <w:tcPr>
            <w:tcW w:w="1283" w:type="dxa"/>
            <w:vAlign w:val="center"/>
            <w:hideMark/>
          </w:tcPr>
          <w:p w:rsidRPr="00326B88" w:rsidR="00D43C98" w:rsidP="00326B88" w:rsidRDefault="00B97DBE" w14:paraId="41E28E5E" w14:textId="3540B9AE">
            <w:pPr>
              <w:spacing w:before="0" w:line="240" w:lineRule="auto"/>
              <w:jc w:val="center"/>
              <w:rPr>
                <w:rFonts w:ascii="Arial" w:hAnsi="Arial" w:cs="Arial"/>
                <w:sz w:val="18"/>
                <w:szCs w:val="18"/>
                <w:lang w:val="de-CH"/>
              </w:rPr>
            </w:pPr>
            <w:r w:rsidRPr="00326B88">
              <w:rPr>
                <w:rFonts w:ascii="Arial" w:hAnsi="Arial" w:cs="Arial"/>
                <w:sz w:val="18"/>
                <w:szCs w:val="18"/>
                <w:lang w:val="de-CH"/>
              </w:rPr>
              <w:t>-</w:t>
            </w:r>
          </w:p>
        </w:tc>
      </w:tr>
    </w:tbl>
    <w:p w:rsidRPr="003D42CA" w:rsidR="00D43C98" w:rsidP="00172C91" w:rsidRDefault="00BF24D3" w14:paraId="5E26B370" w14:textId="7BFA0506">
      <w:pPr>
        <w:pStyle w:val="berschrift3"/>
      </w:pPr>
      <w:bookmarkStart w:name="_Toc96002282" w:id="364"/>
      <w:bookmarkStart w:name="_Toc96002669" w:id="365"/>
      <w:bookmarkStart w:name="_Toc96025257" w:id="366"/>
      <w:r>
        <w:t>Water r</w:t>
      </w:r>
      <w:r w:rsidRPr="003D42CA" w:rsidR="00D43C98">
        <w:t>equirement</w:t>
      </w:r>
      <w:r>
        <w:t>s</w:t>
      </w:r>
      <w:bookmarkEnd w:id="364"/>
      <w:bookmarkEnd w:id="365"/>
      <w:bookmarkEnd w:id="366"/>
    </w:p>
    <w:p w:rsidR="00F917E7" w:rsidP="00D43C98" w:rsidRDefault="00D43C98" w14:paraId="6150A5C5" w14:textId="2270044D">
      <w:pPr>
        <w:rPr>
          <w:rFonts w:cs="Arial"/>
          <w:lang w:val="en-US"/>
        </w:rPr>
      </w:pPr>
      <w:r w:rsidRPr="009959FB">
        <w:rPr>
          <w:rFonts w:cs="Arial"/>
          <w:lang w:val="en-US"/>
        </w:rPr>
        <w:t>I</w:t>
      </w:r>
      <w:r w:rsidR="002D51FF">
        <w:rPr>
          <w:rFonts w:cs="Arial"/>
          <w:lang w:val="en-US"/>
        </w:rPr>
        <w:t xml:space="preserve">n </w:t>
      </w:r>
      <w:r w:rsidR="004821D7">
        <w:rPr>
          <w:rFonts w:cs="Arial"/>
          <w:lang w:val="en-US"/>
        </w:rPr>
        <w:t>Table 21</w:t>
      </w:r>
      <w:r w:rsidRPr="009959FB">
        <w:rPr>
          <w:rFonts w:cs="Arial"/>
          <w:lang w:val="en-US"/>
        </w:rPr>
        <w:t xml:space="preserve"> the </w:t>
      </w:r>
      <w:r w:rsidR="00070767">
        <w:rPr>
          <w:rFonts w:cs="Arial"/>
          <w:lang w:val="en-US"/>
        </w:rPr>
        <w:t xml:space="preserve">total </w:t>
      </w:r>
      <w:r w:rsidRPr="009959FB">
        <w:rPr>
          <w:rFonts w:cs="Arial"/>
          <w:lang w:val="en-US"/>
        </w:rPr>
        <w:t xml:space="preserve">amount of </w:t>
      </w:r>
      <w:r w:rsidR="007B10A2">
        <w:rPr>
          <w:rFonts w:cs="Arial"/>
          <w:lang w:val="en-US"/>
        </w:rPr>
        <w:t>water (</w:t>
      </w:r>
      <w:r w:rsidR="008D7DBD">
        <w:rPr>
          <w:rFonts w:cs="Arial"/>
          <w:lang w:val="en-US"/>
        </w:rPr>
        <w:t>in liters, L</w:t>
      </w:r>
      <w:r w:rsidR="007B10A2">
        <w:rPr>
          <w:rFonts w:cs="Arial"/>
          <w:lang w:val="en-US"/>
        </w:rPr>
        <w:t>)</w:t>
      </w:r>
      <w:r w:rsidRPr="009959FB">
        <w:rPr>
          <w:rFonts w:cs="Arial"/>
          <w:lang w:val="en-US"/>
        </w:rPr>
        <w:t xml:space="preserve"> required for USP and DSP is shown.</w:t>
      </w:r>
      <w:r>
        <w:rPr>
          <w:rFonts w:cs="Arial"/>
          <w:lang w:val="en-US"/>
        </w:rPr>
        <w:t xml:space="preserve"> These numbers have been estimated from the numbers given by the DSP, USP block flow diagrams and the URS.</w:t>
      </w:r>
    </w:p>
    <w:p w:rsidRPr="000D44D3" w:rsidR="000D44D3" w:rsidP="000D44D3" w:rsidRDefault="00BE5CF4" w14:paraId="35BAC22D" w14:textId="10CCA63A">
      <w:pPr>
        <w:pStyle w:val="Beschriftung"/>
        <w:keepNext/>
        <w:rPr>
          <w:lang w:val="en-US"/>
        </w:rPr>
      </w:pPr>
      <w:bookmarkStart w:name="_Ref96003200" w:id="367"/>
      <w:r>
        <w:rPr>
          <w:lang w:val="en-US"/>
        </w:rPr>
        <w:br/>
      </w:r>
      <w:bookmarkStart w:name="_Toc96066736" w:id="368"/>
      <w:r w:rsidRPr="000D44D3" w:rsidR="000D44D3">
        <w:rPr>
          <w:lang w:val="en-US"/>
        </w:rPr>
        <w:t xml:space="preserve">Table </w:t>
      </w:r>
      <w:r w:rsidR="000D44D3">
        <w:fldChar w:fldCharType="begin"/>
      </w:r>
      <w:r w:rsidRPr="000D44D3" w:rsidR="000D44D3">
        <w:rPr>
          <w:lang w:val="en-US"/>
        </w:rPr>
        <w:instrText xml:space="preserve"> SEQ Table \* ARABIC </w:instrText>
      </w:r>
      <w:r w:rsidR="000D44D3">
        <w:fldChar w:fldCharType="separate"/>
      </w:r>
      <w:r w:rsidR="00B35361">
        <w:rPr>
          <w:noProof/>
          <w:lang w:val="en-US"/>
        </w:rPr>
        <w:t>21</w:t>
      </w:r>
      <w:r w:rsidR="000D44D3">
        <w:fldChar w:fldCharType="end"/>
      </w:r>
      <w:bookmarkEnd w:id="367"/>
      <w:r w:rsidRPr="000D44D3" w:rsidR="000D44D3">
        <w:rPr>
          <w:lang w:val="en-US"/>
        </w:rPr>
        <w:t xml:space="preserve">: </w:t>
      </w:r>
      <w:r w:rsidRPr="00734AF8" w:rsidR="000D44D3">
        <w:rPr>
          <w:rFonts w:cs="Arial"/>
          <w:lang w:val="en-US"/>
        </w:rPr>
        <w:t xml:space="preserve">Liters of water </w:t>
      </w:r>
      <w:r w:rsidR="000D44D3">
        <w:rPr>
          <w:rFonts w:cs="Arial"/>
          <w:lang w:val="en-US"/>
        </w:rPr>
        <w:t>required</w:t>
      </w:r>
      <w:r w:rsidRPr="00734AF8" w:rsidR="000D44D3">
        <w:rPr>
          <w:rFonts w:cs="Arial"/>
          <w:lang w:val="en-US"/>
        </w:rPr>
        <w:t xml:space="preserve"> for USP and DSP.</w:t>
      </w:r>
      <w:bookmarkEnd w:id="368"/>
    </w:p>
    <w:tbl>
      <w:tblPr>
        <w:tblStyle w:val="Tabellenraster"/>
        <w:tblW w:w="0" w:type="auto"/>
        <w:tblBorders>
          <w:top w:val="none" w:color="auto" w:sz="0" w:space="0"/>
          <w:left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78"/>
        <w:gridCol w:w="978"/>
        <w:gridCol w:w="1115"/>
        <w:gridCol w:w="1940"/>
        <w:gridCol w:w="2078"/>
        <w:gridCol w:w="2549"/>
      </w:tblGrid>
      <w:tr w:rsidRPr="00D54BF9" w:rsidR="00D43C98" w:rsidTr="000D44D3" w14:paraId="43F79E41" w14:textId="77777777">
        <w:tc>
          <w:tcPr>
            <w:tcW w:w="978" w:type="dxa"/>
            <w:tcBorders>
              <w:bottom w:val="single" w:color="auto" w:sz="4" w:space="0"/>
            </w:tcBorders>
          </w:tcPr>
          <w:p w:rsidRPr="00D54BF9" w:rsidR="00D43C98" w:rsidP="00D93389" w:rsidRDefault="00D43C98" w14:paraId="2E7157B2" w14:textId="77777777">
            <w:pPr>
              <w:rPr>
                <w:rStyle w:val="markedcontent"/>
                <w:rFonts w:cs="Arial"/>
                <w:sz w:val="18"/>
                <w:szCs w:val="18"/>
                <w:lang w:val="en-US"/>
              </w:rPr>
            </w:pPr>
          </w:p>
        </w:tc>
        <w:tc>
          <w:tcPr>
            <w:tcW w:w="978" w:type="dxa"/>
            <w:tcBorders>
              <w:bottom w:val="single" w:color="auto" w:sz="4" w:space="0"/>
            </w:tcBorders>
          </w:tcPr>
          <w:p w:rsidRPr="00D54BF9" w:rsidR="00D43C98" w:rsidP="00D93389" w:rsidRDefault="00D43C98" w14:paraId="4D3E20E7" w14:textId="77777777">
            <w:pPr>
              <w:jc w:val="center"/>
              <w:rPr>
                <w:rStyle w:val="markedcontent"/>
                <w:rFonts w:cs="Arial"/>
                <w:b/>
                <w:sz w:val="18"/>
                <w:szCs w:val="18"/>
                <w:lang w:val="en-US"/>
              </w:rPr>
            </w:pPr>
            <w:r w:rsidRPr="00D54BF9">
              <w:rPr>
                <w:rStyle w:val="markedcontent"/>
                <w:rFonts w:cs="Arial"/>
                <w:b/>
                <w:sz w:val="18"/>
                <w:szCs w:val="18"/>
                <w:lang w:val="en-US"/>
              </w:rPr>
              <w:t>WFI*</w:t>
            </w:r>
          </w:p>
        </w:tc>
        <w:tc>
          <w:tcPr>
            <w:tcW w:w="1115" w:type="dxa"/>
            <w:tcBorders>
              <w:bottom w:val="single" w:color="auto" w:sz="4" w:space="0"/>
            </w:tcBorders>
          </w:tcPr>
          <w:p w:rsidRPr="00D54BF9" w:rsidR="00D43C98" w:rsidP="00D93389" w:rsidRDefault="00D43C98" w14:paraId="63812491" w14:textId="77777777">
            <w:pPr>
              <w:jc w:val="center"/>
              <w:rPr>
                <w:rStyle w:val="markedcontent"/>
                <w:rFonts w:cs="Arial"/>
                <w:b/>
                <w:sz w:val="18"/>
                <w:szCs w:val="18"/>
                <w:lang w:val="en-US"/>
              </w:rPr>
            </w:pPr>
            <w:r w:rsidRPr="00D54BF9">
              <w:rPr>
                <w:rStyle w:val="markedcontent"/>
                <w:rFonts w:cs="Arial"/>
                <w:b/>
                <w:sz w:val="18"/>
                <w:szCs w:val="18"/>
                <w:lang w:val="en-US"/>
              </w:rPr>
              <w:t>PW*</w:t>
            </w:r>
          </w:p>
        </w:tc>
        <w:tc>
          <w:tcPr>
            <w:tcW w:w="1940" w:type="dxa"/>
            <w:tcBorders>
              <w:bottom w:val="single" w:color="auto" w:sz="4" w:space="0"/>
            </w:tcBorders>
          </w:tcPr>
          <w:p w:rsidRPr="00D54BF9" w:rsidR="00D43C98" w:rsidP="00D93389" w:rsidRDefault="00D43C98" w14:paraId="6C64C908" w14:textId="77777777">
            <w:pPr>
              <w:jc w:val="center"/>
              <w:rPr>
                <w:rStyle w:val="markedcontent"/>
                <w:rFonts w:cs="Arial"/>
                <w:b/>
                <w:sz w:val="18"/>
                <w:szCs w:val="18"/>
                <w:lang w:val="en-US"/>
              </w:rPr>
            </w:pPr>
            <w:r w:rsidRPr="00D54BF9">
              <w:rPr>
                <w:rStyle w:val="markedcontent"/>
                <w:rFonts w:cs="Arial"/>
                <w:b/>
                <w:sz w:val="18"/>
                <w:szCs w:val="18"/>
                <w:lang w:val="en-US"/>
              </w:rPr>
              <w:t>Solid Waste*</w:t>
            </w:r>
          </w:p>
        </w:tc>
        <w:tc>
          <w:tcPr>
            <w:tcW w:w="2078" w:type="dxa"/>
            <w:tcBorders>
              <w:bottom w:val="single" w:color="auto" w:sz="4" w:space="0"/>
            </w:tcBorders>
          </w:tcPr>
          <w:p w:rsidRPr="00D54BF9" w:rsidR="00D43C98" w:rsidP="00D93389" w:rsidRDefault="00D43C98" w14:paraId="7181297F" w14:textId="77777777">
            <w:pPr>
              <w:jc w:val="center"/>
              <w:rPr>
                <w:rStyle w:val="markedcontent"/>
                <w:rFonts w:cs="Arial"/>
                <w:b/>
                <w:sz w:val="18"/>
                <w:szCs w:val="18"/>
                <w:lang w:val="en-US"/>
              </w:rPr>
            </w:pPr>
            <w:r w:rsidRPr="00D54BF9">
              <w:rPr>
                <w:rStyle w:val="markedcontent"/>
                <w:rFonts w:cs="Arial"/>
                <w:b/>
                <w:sz w:val="18"/>
                <w:szCs w:val="18"/>
                <w:lang w:val="en-US"/>
              </w:rPr>
              <w:t>Liquid Waste*</w:t>
            </w:r>
          </w:p>
        </w:tc>
        <w:tc>
          <w:tcPr>
            <w:tcW w:w="2549" w:type="dxa"/>
            <w:tcBorders>
              <w:bottom w:val="single" w:color="auto" w:sz="4" w:space="0"/>
            </w:tcBorders>
          </w:tcPr>
          <w:p w:rsidRPr="00D54BF9" w:rsidR="00D43C98" w:rsidP="00D93389" w:rsidRDefault="00D43C98" w14:paraId="0321D511" w14:textId="77777777">
            <w:pPr>
              <w:jc w:val="center"/>
              <w:rPr>
                <w:rStyle w:val="markedcontent"/>
                <w:rFonts w:cs="Arial"/>
                <w:b/>
                <w:sz w:val="18"/>
                <w:szCs w:val="18"/>
                <w:lang w:val="en-US"/>
              </w:rPr>
            </w:pPr>
            <w:r w:rsidRPr="00D54BF9">
              <w:rPr>
                <w:rStyle w:val="markedcontent"/>
                <w:rFonts w:cs="Arial"/>
                <w:b/>
                <w:sz w:val="18"/>
                <w:szCs w:val="18"/>
                <w:lang w:val="en-US"/>
              </w:rPr>
              <w:t>Liquid Biological**</w:t>
            </w:r>
          </w:p>
        </w:tc>
      </w:tr>
      <w:tr w:rsidRPr="00D54BF9" w:rsidR="00D43C98" w:rsidTr="000D44D3" w14:paraId="378D56A0" w14:textId="77777777">
        <w:tc>
          <w:tcPr>
            <w:tcW w:w="978" w:type="dxa"/>
            <w:tcBorders>
              <w:top w:val="single" w:color="auto" w:sz="4" w:space="0"/>
              <w:bottom w:val="nil"/>
            </w:tcBorders>
          </w:tcPr>
          <w:p w:rsidRPr="00793991" w:rsidR="00D43C98" w:rsidP="00D93389" w:rsidRDefault="00D43C98" w14:paraId="0D7EFC7C" w14:textId="77777777">
            <w:pPr>
              <w:rPr>
                <w:rStyle w:val="markedcontent"/>
                <w:rFonts w:cs="Arial"/>
                <w:b/>
                <w:bCs/>
                <w:sz w:val="18"/>
                <w:szCs w:val="18"/>
                <w:lang w:val="en-US"/>
              </w:rPr>
            </w:pPr>
            <w:r w:rsidRPr="00793991">
              <w:rPr>
                <w:rStyle w:val="markedcontent"/>
                <w:rFonts w:cs="Arial"/>
                <w:b/>
                <w:bCs/>
                <w:sz w:val="18"/>
                <w:szCs w:val="18"/>
                <w:lang w:val="en-US"/>
              </w:rPr>
              <w:t>DSP</w:t>
            </w:r>
          </w:p>
        </w:tc>
        <w:tc>
          <w:tcPr>
            <w:tcW w:w="978" w:type="dxa"/>
            <w:tcBorders>
              <w:top w:val="single" w:color="auto" w:sz="4" w:space="0"/>
              <w:bottom w:val="nil"/>
            </w:tcBorders>
          </w:tcPr>
          <w:p w:rsidRPr="00D54BF9" w:rsidR="00D43C98" w:rsidP="00D93389" w:rsidRDefault="00D43C98" w14:paraId="5BA8D57F" w14:textId="77777777">
            <w:pPr>
              <w:jc w:val="center"/>
              <w:rPr>
                <w:rStyle w:val="markedcontent"/>
                <w:rFonts w:cs="Arial"/>
                <w:sz w:val="18"/>
                <w:szCs w:val="18"/>
                <w:lang w:val="en-US"/>
              </w:rPr>
            </w:pPr>
            <w:r w:rsidRPr="00D54BF9">
              <w:rPr>
                <w:rStyle w:val="markedcontent"/>
                <w:rFonts w:cs="Arial"/>
                <w:sz w:val="18"/>
                <w:szCs w:val="18"/>
                <w:lang w:val="en-US"/>
              </w:rPr>
              <w:t>3541</w:t>
            </w:r>
          </w:p>
        </w:tc>
        <w:tc>
          <w:tcPr>
            <w:tcW w:w="1115" w:type="dxa"/>
            <w:tcBorders>
              <w:top w:val="single" w:color="auto" w:sz="4" w:space="0"/>
              <w:bottom w:val="nil"/>
            </w:tcBorders>
          </w:tcPr>
          <w:p w:rsidRPr="00D54BF9" w:rsidR="00D43C98" w:rsidP="00D93389" w:rsidRDefault="00D43C98" w14:paraId="771348AB" w14:textId="77777777">
            <w:pPr>
              <w:jc w:val="center"/>
              <w:rPr>
                <w:rStyle w:val="markedcontent"/>
                <w:rFonts w:cs="Arial"/>
                <w:sz w:val="18"/>
                <w:szCs w:val="18"/>
                <w:lang w:val="en-US"/>
              </w:rPr>
            </w:pPr>
            <w:r w:rsidRPr="00D54BF9">
              <w:rPr>
                <w:rStyle w:val="markedcontent"/>
                <w:rFonts w:cs="Arial"/>
                <w:sz w:val="18"/>
                <w:szCs w:val="18"/>
                <w:lang w:val="en-US"/>
              </w:rPr>
              <w:t>-</w:t>
            </w:r>
          </w:p>
        </w:tc>
        <w:tc>
          <w:tcPr>
            <w:tcW w:w="1940" w:type="dxa"/>
            <w:tcBorders>
              <w:top w:val="single" w:color="auto" w:sz="4" w:space="0"/>
              <w:bottom w:val="nil"/>
            </w:tcBorders>
          </w:tcPr>
          <w:p w:rsidRPr="00D54BF9" w:rsidR="00D43C98" w:rsidP="00D93389" w:rsidRDefault="00D43C98" w14:paraId="39D7B8AA" w14:textId="77777777">
            <w:pPr>
              <w:jc w:val="center"/>
              <w:rPr>
                <w:rStyle w:val="markedcontent"/>
                <w:rFonts w:cs="Arial"/>
                <w:sz w:val="18"/>
                <w:szCs w:val="18"/>
                <w:lang w:val="en-US"/>
              </w:rPr>
            </w:pPr>
            <w:r w:rsidRPr="00D54BF9">
              <w:rPr>
                <w:rStyle w:val="markedcontent"/>
                <w:rFonts w:cs="Arial"/>
                <w:sz w:val="18"/>
                <w:szCs w:val="18"/>
                <w:lang w:val="en-US"/>
              </w:rPr>
              <w:t>625</w:t>
            </w:r>
          </w:p>
        </w:tc>
        <w:tc>
          <w:tcPr>
            <w:tcW w:w="2078" w:type="dxa"/>
            <w:tcBorders>
              <w:top w:val="single" w:color="auto" w:sz="4" w:space="0"/>
              <w:bottom w:val="nil"/>
            </w:tcBorders>
          </w:tcPr>
          <w:p w:rsidRPr="00D54BF9" w:rsidR="00D43C98" w:rsidP="00D93389" w:rsidRDefault="00D43C98" w14:paraId="23D42501" w14:textId="77777777">
            <w:pPr>
              <w:jc w:val="center"/>
              <w:rPr>
                <w:rStyle w:val="markedcontent"/>
                <w:rFonts w:cs="Arial"/>
                <w:sz w:val="18"/>
                <w:szCs w:val="18"/>
                <w:lang w:val="en-US"/>
              </w:rPr>
            </w:pPr>
            <w:r w:rsidRPr="00D54BF9">
              <w:rPr>
                <w:rStyle w:val="markedcontent"/>
                <w:rFonts w:cs="Arial"/>
                <w:sz w:val="18"/>
                <w:szCs w:val="18"/>
                <w:lang w:val="en-US"/>
              </w:rPr>
              <w:t>42000</w:t>
            </w:r>
          </w:p>
        </w:tc>
        <w:tc>
          <w:tcPr>
            <w:tcW w:w="2549" w:type="dxa"/>
            <w:tcBorders>
              <w:top w:val="single" w:color="auto" w:sz="4" w:space="0"/>
              <w:bottom w:val="nil"/>
            </w:tcBorders>
          </w:tcPr>
          <w:p w:rsidRPr="00D54BF9" w:rsidR="00D43C98" w:rsidP="00D93389" w:rsidRDefault="00D43C98" w14:paraId="1C9C69A3" w14:textId="77777777">
            <w:pPr>
              <w:jc w:val="center"/>
              <w:rPr>
                <w:rStyle w:val="markedcontent"/>
                <w:rFonts w:cs="Arial"/>
                <w:sz w:val="18"/>
                <w:szCs w:val="18"/>
                <w:lang w:val="en-US"/>
              </w:rPr>
            </w:pPr>
            <w:r w:rsidRPr="00D54BF9">
              <w:rPr>
                <w:rStyle w:val="markedcontent"/>
                <w:rFonts w:cs="Arial"/>
                <w:sz w:val="18"/>
                <w:szCs w:val="18"/>
                <w:lang w:val="en-US"/>
              </w:rPr>
              <w:t>-</w:t>
            </w:r>
          </w:p>
        </w:tc>
      </w:tr>
      <w:tr w:rsidRPr="00D54BF9" w:rsidR="00D43C98" w:rsidTr="000D44D3" w14:paraId="64A5966F" w14:textId="77777777">
        <w:tc>
          <w:tcPr>
            <w:tcW w:w="978" w:type="dxa"/>
            <w:tcBorders>
              <w:bottom w:val="single" w:color="auto" w:sz="4" w:space="0"/>
            </w:tcBorders>
          </w:tcPr>
          <w:p w:rsidRPr="00793991" w:rsidR="00D43C98" w:rsidP="00D93389" w:rsidRDefault="00D43C98" w14:paraId="44410BBF" w14:textId="77777777">
            <w:pPr>
              <w:rPr>
                <w:rStyle w:val="markedcontent"/>
                <w:rFonts w:cs="Arial"/>
                <w:b/>
                <w:bCs/>
                <w:sz w:val="18"/>
                <w:szCs w:val="18"/>
                <w:lang w:val="en-US"/>
              </w:rPr>
            </w:pPr>
            <w:r w:rsidRPr="00793991">
              <w:rPr>
                <w:rStyle w:val="markedcontent"/>
                <w:rFonts w:cs="Arial"/>
                <w:b/>
                <w:bCs/>
                <w:sz w:val="18"/>
                <w:szCs w:val="18"/>
                <w:lang w:val="en-US"/>
              </w:rPr>
              <w:t>USP</w:t>
            </w:r>
          </w:p>
        </w:tc>
        <w:tc>
          <w:tcPr>
            <w:tcW w:w="978" w:type="dxa"/>
            <w:tcBorders>
              <w:bottom w:val="single" w:color="auto" w:sz="4" w:space="0"/>
            </w:tcBorders>
          </w:tcPr>
          <w:p w:rsidRPr="00D54BF9" w:rsidR="00D43C98" w:rsidP="00D93389" w:rsidRDefault="00D43C98" w14:paraId="0E6C6D24" w14:textId="77777777">
            <w:pPr>
              <w:jc w:val="center"/>
              <w:rPr>
                <w:rStyle w:val="markedcontent"/>
                <w:rFonts w:cs="Arial"/>
                <w:sz w:val="18"/>
                <w:szCs w:val="18"/>
                <w:lang w:val="en-US"/>
              </w:rPr>
            </w:pPr>
            <w:r w:rsidRPr="00D54BF9">
              <w:rPr>
                <w:rStyle w:val="markedcontent"/>
                <w:rFonts w:cs="Arial"/>
                <w:sz w:val="18"/>
                <w:szCs w:val="18"/>
                <w:lang w:val="en-US"/>
              </w:rPr>
              <w:t>-</w:t>
            </w:r>
          </w:p>
        </w:tc>
        <w:tc>
          <w:tcPr>
            <w:tcW w:w="1115" w:type="dxa"/>
            <w:tcBorders>
              <w:bottom w:val="single" w:color="auto" w:sz="4" w:space="0"/>
            </w:tcBorders>
          </w:tcPr>
          <w:p w:rsidRPr="00D54BF9" w:rsidR="00D43C98" w:rsidP="00D93389" w:rsidRDefault="00D43C98" w14:paraId="70A3ADE1" w14:textId="77777777">
            <w:pPr>
              <w:jc w:val="center"/>
              <w:rPr>
                <w:rStyle w:val="markedcontent"/>
                <w:rFonts w:cs="Arial"/>
                <w:sz w:val="18"/>
                <w:szCs w:val="18"/>
                <w:lang w:val="en-US"/>
              </w:rPr>
            </w:pPr>
            <w:r w:rsidRPr="00D54BF9">
              <w:rPr>
                <w:rStyle w:val="markedcontent"/>
                <w:rFonts w:cs="Arial"/>
                <w:sz w:val="18"/>
                <w:szCs w:val="18"/>
                <w:lang w:val="en-US"/>
              </w:rPr>
              <w:t>2500</w:t>
            </w:r>
          </w:p>
        </w:tc>
        <w:tc>
          <w:tcPr>
            <w:tcW w:w="1940" w:type="dxa"/>
            <w:tcBorders>
              <w:bottom w:val="single" w:color="auto" w:sz="4" w:space="0"/>
            </w:tcBorders>
          </w:tcPr>
          <w:p w:rsidRPr="00D54BF9" w:rsidR="00D43C98" w:rsidP="00D93389" w:rsidRDefault="00D43C98" w14:paraId="52528C98" w14:textId="77777777">
            <w:pPr>
              <w:jc w:val="center"/>
              <w:rPr>
                <w:rStyle w:val="markedcontent"/>
                <w:rFonts w:cs="Arial"/>
                <w:sz w:val="18"/>
                <w:szCs w:val="18"/>
                <w:lang w:val="en-US"/>
              </w:rPr>
            </w:pPr>
            <w:r w:rsidRPr="00D54BF9">
              <w:rPr>
                <w:rStyle w:val="markedcontent"/>
                <w:rFonts w:cs="Arial"/>
                <w:sz w:val="18"/>
                <w:szCs w:val="18"/>
                <w:lang w:val="en-US"/>
              </w:rPr>
              <w:t>-</w:t>
            </w:r>
          </w:p>
        </w:tc>
        <w:tc>
          <w:tcPr>
            <w:tcW w:w="2078" w:type="dxa"/>
            <w:tcBorders>
              <w:bottom w:val="single" w:color="auto" w:sz="4" w:space="0"/>
            </w:tcBorders>
          </w:tcPr>
          <w:p w:rsidRPr="00D54BF9" w:rsidR="00D43C98" w:rsidP="00D93389" w:rsidRDefault="00D43C98" w14:paraId="43E886CC" w14:textId="77777777">
            <w:pPr>
              <w:jc w:val="center"/>
              <w:rPr>
                <w:rStyle w:val="markedcontent"/>
                <w:rFonts w:cs="Arial"/>
                <w:sz w:val="18"/>
                <w:szCs w:val="18"/>
                <w:lang w:val="en-US"/>
              </w:rPr>
            </w:pPr>
            <w:r w:rsidRPr="00D54BF9">
              <w:rPr>
                <w:rStyle w:val="markedcontent"/>
                <w:rFonts w:cs="Arial"/>
                <w:sz w:val="18"/>
                <w:szCs w:val="18"/>
                <w:lang w:val="en-US"/>
              </w:rPr>
              <w:t>-</w:t>
            </w:r>
          </w:p>
        </w:tc>
        <w:tc>
          <w:tcPr>
            <w:tcW w:w="2549" w:type="dxa"/>
            <w:tcBorders>
              <w:bottom w:val="single" w:color="auto" w:sz="4" w:space="0"/>
            </w:tcBorders>
          </w:tcPr>
          <w:p w:rsidRPr="00D54BF9" w:rsidR="00D43C98" w:rsidP="00D93389" w:rsidRDefault="00D43C98" w14:paraId="4A88294F" w14:textId="77777777">
            <w:pPr>
              <w:jc w:val="center"/>
              <w:rPr>
                <w:rStyle w:val="markedcontent"/>
                <w:rFonts w:cs="Arial"/>
                <w:sz w:val="18"/>
                <w:szCs w:val="18"/>
                <w:lang w:val="en-US"/>
              </w:rPr>
            </w:pPr>
            <w:r w:rsidRPr="00D54BF9">
              <w:rPr>
                <w:rStyle w:val="markedcontent"/>
                <w:rFonts w:cs="Arial"/>
                <w:sz w:val="18"/>
                <w:szCs w:val="18"/>
                <w:lang w:val="en-US"/>
              </w:rPr>
              <w:t>2500</w:t>
            </w:r>
          </w:p>
        </w:tc>
      </w:tr>
    </w:tbl>
    <w:p w:rsidR="00F52532" w:rsidP="006049C5" w:rsidRDefault="00F52532" w14:paraId="54862E9E" w14:textId="5B77C615">
      <w:pPr>
        <w:pStyle w:val="berschrift2"/>
      </w:pPr>
      <w:bookmarkStart w:name="_Toc94787060" w:id="369"/>
      <w:bookmarkStart w:name="_Toc95410101" w:id="370"/>
      <w:bookmarkStart w:name="_Toc96002283" w:id="371"/>
      <w:bookmarkStart w:name="_Toc96002670" w:id="372"/>
      <w:bookmarkStart w:name="_Toc96025258" w:id="373"/>
      <w:bookmarkStart w:name="_Toc96072227" w:id="374"/>
      <w:r>
        <w:t>WFI</w:t>
      </w:r>
      <w:r w:rsidR="00130EDE">
        <w:t>, PW</w:t>
      </w:r>
      <w:r>
        <w:t xml:space="preserve"> and </w:t>
      </w:r>
      <w:r w:rsidR="00CE2A7F">
        <w:t xml:space="preserve">clean </w:t>
      </w:r>
      <w:r>
        <w:t>steam</w:t>
      </w:r>
      <w:bookmarkEnd w:id="369"/>
      <w:bookmarkEnd w:id="370"/>
      <w:bookmarkEnd w:id="371"/>
      <w:bookmarkEnd w:id="372"/>
      <w:bookmarkEnd w:id="373"/>
      <w:bookmarkEnd w:id="374"/>
      <w:r>
        <w:t xml:space="preserve"> </w:t>
      </w:r>
    </w:p>
    <w:p w:rsidR="001C7EF9" w:rsidP="001C7EF9" w:rsidRDefault="001C7EF9" w14:paraId="77735D21" w14:textId="182929A8">
      <w:pPr>
        <w:rPr>
          <w:rFonts w:cs="Arial"/>
          <w:lang w:val="en-US"/>
        </w:rPr>
      </w:pPr>
      <w:r w:rsidRPr="003041ED">
        <w:rPr>
          <w:rFonts w:cs="Arial"/>
          <w:lang w:val="en-US"/>
        </w:rPr>
        <w:t xml:space="preserve">The biopharmaceutical manufacturing uses water, which </w:t>
      </w:r>
      <w:r>
        <w:rPr>
          <w:rFonts w:cs="Arial"/>
          <w:lang w:val="en-US"/>
        </w:rPr>
        <w:t>needs to</w:t>
      </w:r>
      <w:r w:rsidRPr="003041ED">
        <w:rPr>
          <w:rFonts w:cs="Arial"/>
          <w:lang w:val="en-US"/>
        </w:rPr>
        <w:t xml:space="preserve"> be suitable for the process steps</w:t>
      </w:r>
      <w:r>
        <w:rPr>
          <w:rFonts w:cs="Arial"/>
          <w:lang w:val="en-US"/>
        </w:rPr>
        <w:t>. This generally</w:t>
      </w:r>
      <w:r w:rsidRPr="003041ED">
        <w:rPr>
          <w:rFonts w:cs="Arial"/>
          <w:lang w:val="en-US"/>
        </w:rPr>
        <w:t xml:space="preserve"> means it must be </w:t>
      </w:r>
      <w:r>
        <w:rPr>
          <w:rFonts w:cs="Arial"/>
          <w:lang w:val="en-US"/>
        </w:rPr>
        <w:t xml:space="preserve">as </w:t>
      </w:r>
      <w:r w:rsidRPr="003041ED">
        <w:rPr>
          <w:rFonts w:cs="Arial"/>
          <w:lang w:val="en-US"/>
        </w:rPr>
        <w:t xml:space="preserve">clean as </w:t>
      </w:r>
      <w:r>
        <w:rPr>
          <w:rFonts w:cs="Arial"/>
          <w:lang w:val="en-US"/>
        </w:rPr>
        <w:t xml:space="preserve">necessary </w:t>
      </w:r>
      <w:r w:rsidR="005043C0">
        <w:rPr>
          <w:rFonts w:cs="Arial"/>
          <w:lang w:val="en-US"/>
        </w:rPr>
        <w:t>regarding</w:t>
      </w:r>
      <w:r>
        <w:rPr>
          <w:rFonts w:cs="Arial"/>
          <w:lang w:val="en-US"/>
        </w:rPr>
        <w:t xml:space="preserve"> bioburden, particles and soluble</w:t>
      </w:r>
      <w:r w:rsidRPr="003041ED">
        <w:rPr>
          <w:rFonts w:cs="Arial"/>
          <w:lang w:val="en-US"/>
        </w:rPr>
        <w:t xml:space="preserve">. The kind of clean water which is necessary for each step is determined by the </w:t>
      </w:r>
      <w:r>
        <w:rPr>
          <w:rFonts w:cs="Arial"/>
          <w:lang w:val="en-US"/>
        </w:rPr>
        <w:t>process step</w:t>
      </w:r>
      <w:r w:rsidRPr="003041ED">
        <w:rPr>
          <w:rFonts w:cs="Arial"/>
          <w:lang w:val="en-US"/>
        </w:rPr>
        <w:t>. The purity is measured by conductivity, pH, total organic carbon, and endotoxin content. The designer must consider the different grade</w:t>
      </w:r>
      <w:r>
        <w:rPr>
          <w:rFonts w:cs="Arial"/>
          <w:lang w:val="en-US"/>
        </w:rPr>
        <w:t>s</w:t>
      </w:r>
      <w:r w:rsidRPr="003041ED">
        <w:rPr>
          <w:rFonts w:cs="Arial"/>
          <w:lang w:val="en-US"/>
        </w:rPr>
        <w:t xml:space="preserve"> of water production depending to the United States </w:t>
      </w:r>
      <w:r>
        <w:rPr>
          <w:rFonts w:cs="Arial"/>
          <w:lang w:val="en-US"/>
        </w:rPr>
        <w:t>P</w:t>
      </w:r>
      <w:r w:rsidRPr="003041ED">
        <w:rPr>
          <w:rFonts w:cs="Arial"/>
          <w:lang w:val="en-US"/>
        </w:rPr>
        <w:t xml:space="preserve">harmacopeia (USP), WHO, or European </w:t>
      </w:r>
      <w:r>
        <w:rPr>
          <w:rFonts w:cs="Arial"/>
          <w:lang w:val="en-US"/>
        </w:rPr>
        <w:t>P</w:t>
      </w:r>
      <w:r w:rsidRPr="003041ED">
        <w:rPr>
          <w:rFonts w:cs="Arial"/>
          <w:lang w:val="en-US"/>
        </w:rPr>
        <w:t>harmacopoeia (EUPH) or other region-specific guidelines</w:t>
      </w:r>
      <w:r>
        <w:rPr>
          <w:rFonts w:cs="Arial"/>
          <w:lang w:val="en-US"/>
        </w:rPr>
        <w:t xml:space="preserve"> which are portable water, purified water (PW) and</w:t>
      </w:r>
      <w:r w:rsidRPr="003041ED">
        <w:rPr>
          <w:rFonts w:cs="Arial"/>
          <w:lang w:val="en-US"/>
        </w:rPr>
        <w:t xml:space="preserve"> water for </w:t>
      </w:r>
      <w:r>
        <w:rPr>
          <w:rFonts w:cs="Arial"/>
          <w:lang w:val="en-US"/>
        </w:rPr>
        <w:t>injection (WFI)</w:t>
      </w:r>
      <w:r w:rsidRPr="003041ED">
        <w:rPr>
          <w:rFonts w:cs="Arial"/>
          <w:lang w:val="en-US"/>
        </w:rPr>
        <w:t xml:space="preserve">. </w:t>
      </w:r>
      <w:r>
        <w:rPr>
          <w:rFonts w:cs="Arial"/>
          <w:lang w:val="en-US"/>
        </w:rPr>
        <w:t>Each kind of water is “cleaner” as the type before</w:t>
      </w:r>
      <w:r w:rsidR="001D42E6">
        <w:rPr>
          <w:rFonts w:cs="Arial"/>
          <w:lang w:val="en-US"/>
        </w:rPr>
        <w:t xml:space="preserve"> </w:t>
      </w:r>
      <w:r w:rsidR="001D42E6">
        <w:rPr>
          <w:lang w:val="en-GB"/>
        </w:rPr>
        <w:fldChar w:fldCharType="begin"/>
      </w:r>
      <w:r w:rsidR="007456D2">
        <w:rPr>
          <w:lang w:val="en-GB"/>
        </w:rPr>
        <w:instrText xml:space="preserve"> ADDIN ZOTERO_ITEM CSL_CITATION {"citationID":"D0e45XKo","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1D42E6">
        <w:rPr>
          <w:lang w:val="en-GB"/>
        </w:rPr>
        <w:fldChar w:fldCharType="separate"/>
      </w:r>
      <w:r w:rsidR="001D42E6">
        <w:rPr>
          <w:noProof/>
          <w:lang w:val="en-GB"/>
        </w:rPr>
        <w:t>(Joseph, 2018)</w:t>
      </w:r>
      <w:r w:rsidR="001D42E6">
        <w:rPr>
          <w:lang w:val="en-GB"/>
        </w:rPr>
        <w:fldChar w:fldCharType="end"/>
      </w:r>
      <w:r w:rsidRPr="003041ED">
        <w:rPr>
          <w:rFonts w:cs="Arial"/>
          <w:lang w:val="en-US"/>
        </w:rPr>
        <w:t>.</w:t>
      </w:r>
    </w:p>
    <w:p w:rsidR="00A065BA" w:rsidP="001C7EF9" w:rsidRDefault="001C7EF9" w14:paraId="1FAE04D6" w14:textId="66CAA7D2">
      <w:pPr>
        <w:rPr>
          <w:rFonts w:cs="Arial"/>
          <w:noProof/>
          <w:lang w:val="en-US"/>
        </w:rPr>
        <w:sectPr w:rsidR="00A065BA" w:rsidSect="000634EE">
          <w:pgSz w:w="11906" w:h="16838"/>
          <w:pgMar w:top="1418" w:right="1134" w:bottom="1134" w:left="1134" w:header="709" w:footer="709" w:gutter="0"/>
          <w:cols w:space="708"/>
          <w:titlePg/>
          <w:docGrid w:linePitch="360"/>
        </w:sectPr>
      </w:pPr>
      <w:r>
        <w:rPr>
          <w:rFonts w:cs="Arial"/>
          <w:lang w:val="en-US"/>
        </w:rPr>
        <w:t>Portable</w:t>
      </w:r>
      <w:r w:rsidRPr="00600F97">
        <w:rPr>
          <w:rFonts w:cs="Arial"/>
          <w:lang w:val="en-US"/>
        </w:rPr>
        <w:t xml:space="preserve"> water is </w:t>
      </w:r>
      <w:r>
        <w:rPr>
          <w:rFonts w:cs="Arial"/>
          <w:lang w:val="en-US"/>
        </w:rPr>
        <w:t xml:space="preserve">basically tab water while PW and WFI are </w:t>
      </w:r>
      <w:r w:rsidRPr="00600F97">
        <w:rPr>
          <w:rFonts w:cs="Arial"/>
          <w:lang w:val="en-US"/>
        </w:rPr>
        <w:t xml:space="preserve">generated in a </w:t>
      </w:r>
      <w:r>
        <w:rPr>
          <w:rFonts w:cs="Arial"/>
          <w:lang w:val="en-US"/>
        </w:rPr>
        <w:t xml:space="preserve">cascade in a </w:t>
      </w:r>
      <w:r w:rsidRPr="00600F97">
        <w:rPr>
          <w:rFonts w:cs="Arial"/>
          <w:lang w:val="en-US"/>
        </w:rPr>
        <w:t xml:space="preserve">continuous </w:t>
      </w:r>
      <w:r>
        <w:rPr>
          <w:rFonts w:cs="Arial"/>
          <w:lang w:val="en-US"/>
        </w:rPr>
        <w:t>manne</w:t>
      </w:r>
      <w:r w:rsidR="0040210B">
        <w:rPr>
          <w:rFonts w:cs="Arial"/>
          <w:lang w:val="en-US"/>
        </w:rPr>
        <w:t>r (see</w:t>
      </w:r>
      <w:r w:rsidR="0040210B">
        <w:rPr>
          <w:rFonts w:cs="Arial"/>
          <w:szCs w:val="22"/>
          <w:lang w:val="en-US"/>
        </w:rPr>
        <w:t xml:space="preserve"> </w:t>
      </w:r>
      <w:r w:rsidRPr="00B95081" w:rsidR="00B95081">
        <w:rPr>
          <w:rFonts w:cs="Arial"/>
          <w:szCs w:val="22"/>
          <w:lang w:val="en-US"/>
        </w:rPr>
        <w:fldChar w:fldCharType="begin"/>
      </w:r>
      <w:r w:rsidRPr="00B95081" w:rsidR="00B95081">
        <w:rPr>
          <w:rFonts w:cs="Arial"/>
          <w:szCs w:val="22"/>
          <w:lang w:val="en-US"/>
        </w:rPr>
        <w:instrText xml:space="preserve"> REF _Ref96030920 \h </w:instrText>
      </w:r>
      <w:r w:rsidR="00B95081">
        <w:rPr>
          <w:rFonts w:cs="Arial"/>
          <w:szCs w:val="22"/>
          <w:lang w:val="en-US"/>
        </w:rPr>
        <w:instrText xml:space="preserve"> \* MERGEFORMAT </w:instrText>
      </w:r>
      <w:r w:rsidRPr="00B95081" w:rsidR="00B95081">
        <w:rPr>
          <w:rFonts w:cs="Arial"/>
          <w:szCs w:val="22"/>
          <w:lang w:val="en-US"/>
        </w:rPr>
      </w:r>
      <w:r w:rsidRPr="00B95081" w:rsidR="00B95081">
        <w:rPr>
          <w:rFonts w:cs="Arial"/>
          <w:szCs w:val="22"/>
          <w:lang w:val="en-US"/>
        </w:rPr>
        <w:fldChar w:fldCharType="separate"/>
      </w:r>
      <w:r w:rsidRPr="00B35361" w:rsidR="00B35361">
        <w:rPr>
          <w:szCs w:val="22"/>
          <w:lang w:val="en-US"/>
        </w:rPr>
        <w:t xml:space="preserve">Figure </w:t>
      </w:r>
      <w:r w:rsidRPr="00B35361" w:rsidR="00B35361">
        <w:rPr>
          <w:noProof/>
          <w:szCs w:val="22"/>
          <w:lang w:val="en-US"/>
        </w:rPr>
        <w:t>23</w:t>
      </w:r>
      <w:r w:rsidRPr="00B95081" w:rsidR="00B95081">
        <w:rPr>
          <w:rFonts w:cs="Arial"/>
          <w:szCs w:val="22"/>
          <w:lang w:val="en-US"/>
        </w:rPr>
        <w:fldChar w:fldCharType="end"/>
      </w:r>
      <w:r w:rsidRPr="0040210B" w:rsidR="0040210B">
        <w:rPr>
          <w:rFonts w:cs="Arial"/>
          <w:szCs w:val="22"/>
          <w:lang w:val="en-US"/>
        </w:rPr>
        <w:t>)</w:t>
      </w:r>
      <w:r w:rsidRPr="0040210B">
        <w:rPr>
          <w:rFonts w:cs="Arial"/>
          <w:szCs w:val="22"/>
          <w:lang w:val="en-US"/>
        </w:rPr>
        <w:t>.</w:t>
      </w:r>
      <w:r w:rsidRPr="00600F97">
        <w:rPr>
          <w:rFonts w:cs="Arial"/>
          <w:lang w:val="en-US"/>
        </w:rPr>
        <w:t xml:space="preserve"> The process </w:t>
      </w:r>
      <w:r>
        <w:rPr>
          <w:rFonts w:cs="Arial"/>
          <w:lang w:val="en-US"/>
        </w:rPr>
        <w:t xml:space="preserve">is guided under GMP and </w:t>
      </w:r>
      <w:r w:rsidRPr="00600F97">
        <w:rPr>
          <w:rFonts w:cs="Arial"/>
          <w:lang w:val="en-US"/>
        </w:rPr>
        <w:t xml:space="preserve">starts with drinkable water of the </w:t>
      </w:r>
      <w:r>
        <w:rPr>
          <w:rFonts w:cs="Arial"/>
          <w:lang w:val="en-US"/>
        </w:rPr>
        <w:t>local provider</w:t>
      </w:r>
      <w:r w:rsidRPr="00600F97">
        <w:rPr>
          <w:rFonts w:cs="Arial"/>
          <w:lang w:val="en-US"/>
        </w:rPr>
        <w:t xml:space="preserve">, also </w:t>
      </w:r>
      <w:r>
        <w:rPr>
          <w:rFonts w:cs="Arial"/>
          <w:lang w:val="en-US"/>
        </w:rPr>
        <w:t>defined, or described</w:t>
      </w:r>
      <w:r w:rsidRPr="00600F97">
        <w:rPr>
          <w:rFonts w:cs="Arial"/>
          <w:lang w:val="en-US"/>
        </w:rPr>
        <w:t xml:space="preserve"> as potable water. The potable water is filtered by Nanofiltration and followed by UV sterilization. Then it will be transferred to the reverse osmosis</w:t>
      </w:r>
      <w:r>
        <w:rPr>
          <w:rFonts w:cs="Arial"/>
          <w:lang w:val="en-US"/>
        </w:rPr>
        <w:t xml:space="preserve"> system</w:t>
      </w:r>
      <w:r w:rsidRPr="00600F97">
        <w:rPr>
          <w:rFonts w:cs="Arial"/>
          <w:lang w:val="en-US"/>
        </w:rPr>
        <w:t xml:space="preserve">. </w:t>
      </w:r>
      <w:r w:rsidRPr="00600F97">
        <w:rPr>
          <w:rFonts w:cs="Arial"/>
          <w:lang w:val="en-US"/>
        </w:rPr>
        <w:lastRenderedPageBreak/>
        <w:t xml:space="preserve">Reverse osmosis is used to produce </w:t>
      </w:r>
      <w:r>
        <w:rPr>
          <w:rFonts w:cs="Arial"/>
          <w:lang w:val="en-US"/>
        </w:rPr>
        <w:t>WFI</w:t>
      </w:r>
      <w:r w:rsidRPr="00600F97">
        <w:rPr>
          <w:rFonts w:cs="Arial"/>
          <w:lang w:val="en-US"/>
        </w:rPr>
        <w:t xml:space="preserve">. </w:t>
      </w:r>
      <w:r>
        <w:rPr>
          <w:rFonts w:cs="Arial"/>
          <w:lang w:val="en-US"/>
        </w:rPr>
        <w:t xml:space="preserve">In order to have a continuous flow even if filters </w:t>
      </w:r>
      <w:r w:rsidR="00CA47CE">
        <w:rPr>
          <w:rFonts w:cs="Arial"/>
          <w:lang w:val="en-US"/>
        </w:rPr>
        <w:t>must</w:t>
      </w:r>
      <w:r>
        <w:rPr>
          <w:rFonts w:cs="Arial"/>
          <w:lang w:val="en-US"/>
        </w:rPr>
        <w:t xml:space="preserve"> be exchanged 2</w:t>
      </w:r>
      <w:r w:rsidRPr="00600F97">
        <w:rPr>
          <w:rFonts w:cs="Arial"/>
          <w:lang w:val="en-US"/>
        </w:rPr>
        <w:t xml:space="preserve"> reverse osmosis </w:t>
      </w:r>
      <w:r>
        <w:rPr>
          <w:rFonts w:cs="Arial"/>
          <w:lang w:val="en-US"/>
        </w:rPr>
        <w:t>system are installed as well as 2 nanofiltration systems</w:t>
      </w:r>
      <w:r w:rsidRPr="00600F97">
        <w:rPr>
          <w:rFonts w:cs="Arial"/>
          <w:lang w:val="en-US"/>
        </w:rPr>
        <w:t>. The PW can be used for USP, DSP, MP and BP</w:t>
      </w:r>
      <w:r>
        <w:rPr>
          <w:rFonts w:cs="Arial"/>
          <w:lang w:val="en-US"/>
        </w:rPr>
        <w:t>. Clean steam is also generated from</w:t>
      </w:r>
      <w:r w:rsidRPr="00600F97">
        <w:rPr>
          <w:rFonts w:cs="Arial"/>
          <w:lang w:val="en-US"/>
        </w:rPr>
        <w:t xml:space="preserve"> PW </w:t>
      </w:r>
      <w:r>
        <w:rPr>
          <w:rFonts w:cs="Arial"/>
          <w:lang w:val="en-US"/>
        </w:rPr>
        <w:t>via</w:t>
      </w:r>
      <w:r w:rsidRPr="00600F97">
        <w:rPr>
          <w:rFonts w:cs="Arial"/>
          <w:lang w:val="en-US"/>
        </w:rPr>
        <w:t xml:space="preserve"> distillation </w:t>
      </w:r>
      <w:r>
        <w:rPr>
          <w:rFonts w:cs="Arial"/>
          <w:lang w:val="en-US"/>
        </w:rPr>
        <w:t>and is predominantly used for cleaning</w:t>
      </w:r>
      <w:r w:rsidRPr="00600F97">
        <w:rPr>
          <w:rFonts w:cs="Arial"/>
          <w:lang w:val="en-US"/>
        </w:rPr>
        <w:t>. For the WFI generation, the PW goes through a multi</w:t>
      </w:r>
      <w:r>
        <w:rPr>
          <w:rFonts w:cs="Arial"/>
          <w:lang w:val="en-US"/>
        </w:rPr>
        <w:t>-</w:t>
      </w:r>
      <w:r w:rsidRPr="00600F97">
        <w:rPr>
          <w:rFonts w:cs="Arial"/>
          <w:lang w:val="en-US"/>
        </w:rPr>
        <w:t xml:space="preserve">distillation </w:t>
      </w:r>
      <w:r>
        <w:rPr>
          <w:rFonts w:cs="Arial"/>
          <w:lang w:val="en-US"/>
        </w:rPr>
        <w:t>column which saves energy</w:t>
      </w:r>
      <w:r w:rsidRPr="00600F97">
        <w:rPr>
          <w:rFonts w:cs="Arial"/>
          <w:lang w:val="en-US"/>
        </w:rPr>
        <w:t xml:space="preserve">. WFI </w:t>
      </w:r>
      <w:r>
        <w:rPr>
          <w:rFonts w:cs="Arial"/>
          <w:lang w:val="en-US"/>
        </w:rPr>
        <w:t>is</w:t>
      </w:r>
      <w:r w:rsidRPr="00600F97">
        <w:rPr>
          <w:rFonts w:cs="Arial"/>
          <w:lang w:val="en-US"/>
        </w:rPr>
        <w:t xml:space="preserve"> also used </w:t>
      </w:r>
      <w:r>
        <w:rPr>
          <w:rFonts w:cs="Arial"/>
          <w:lang w:val="en-US"/>
        </w:rPr>
        <w:t>in</w:t>
      </w:r>
      <w:r w:rsidRPr="00600F97">
        <w:rPr>
          <w:rFonts w:cs="Arial"/>
          <w:lang w:val="en-US"/>
        </w:rPr>
        <w:t xml:space="preserve"> USP, DSP, MP and BP</w:t>
      </w:r>
      <w:r w:rsidR="001D42E6">
        <w:rPr>
          <w:rFonts w:cs="Arial"/>
          <w:lang w:val="en-US"/>
        </w:rPr>
        <w:t xml:space="preserve"> </w:t>
      </w:r>
      <w:r w:rsidR="001D42E6">
        <w:rPr>
          <w:lang w:val="en-GB"/>
        </w:rPr>
        <w:fldChar w:fldCharType="begin"/>
      </w:r>
      <w:r w:rsidR="007456D2">
        <w:rPr>
          <w:lang w:val="en-GB"/>
        </w:rPr>
        <w:instrText xml:space="preserve"> ADDIN ZOTERO_ITEM CSL_CITATION {"citationID":"YfiRfVfe","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1D42E6">
        <w:rPr>
          <w:lang w:val="en-GB"/>
        </w:rPr>
        <w:fldChar w:fldCharType="separate"/>
      </w:r>
      <w:r w:rsidR="001D42E6">
        <w:rPr>
          <w:noProof/>
          <w:lang w:val="en-GB"/>
        </w:rPr>
        <w:t>(Joseph, 2018)</w:t>
      </w:r>
      <w:r w:rsidR="001D42E6">
        <w:rPr>
          <w:lang w:val="en-GB"/>
        </w:rPr>
        <w:fldChar w:fldCharType="end"/>
      </w:r>
      <w:r w:rsidRPr="00600F97">
        <w:rPr>
          <w:rFonts w:cs="Arial"/>
          <w:lang w:val="en-US"/>
        </w:rPr>
        <w:t>.</w:t>
      </w:r>
      <w:r>
        <w:rPr>
          <w:rFonts w:cs="Arial"/>
          <w:lang w:val="en-US"/>
        </w:rPr>
        <w:t xml:space="preserve"> </w:t>
      </w:r>
    </w:p>
    <w:p w:rsidR="00267596" w:rsidP="00E40179" w:rsidRDefault="00267596" w14:paraId="42B8EE98" w14:textId="77777777">
      <w:pPr>
        <w:jc w:val="center"/>
        <w:rPr>
          <w:rFonts w:cs="Arial"/>
          <w:sz w:val="18"/>
          <w:szCs w:val="18"/>
          <w:lang w:val="en-US"/>
        </w:rPr>
      </w:pPr>
    </w:p>
    <w:p w:rsidRPr="00BE5CF4" w:rsidR="00FF4B0F" w:rsidP="00BE5CF4" w:rsidRDefault="00503211" w14:paraId="2D113CE2" w14:textId="466CD769">
      <w:pPr>
        <w:jc w:val="center"/>
        <w:rPr>
          <w:rFonts w:cs="Arial"/>
          <w:sz w:val="18"/>
          <w:szCs w:val="18"/>
          <w:lang w:val="en-US"/>
        </w:rPr>
        <w:sectPr w:rsidRPr="00BE5CF4" w:rsidR="00FF4B0F" w:rsidSect="000634EE">
          <w:pgSz w:w="16838" w:h="11906" w:orient="landscape"/>
          <w:pgMar w:top="1134" w:right="1134" w:bottom="1134" w:left="1418" w:header="709" w:footer="709" w:gutter="0"/>
          <w:cols w:space="708"/>
          <w:titlePg/>
          <w:docGrid w:linePitch="360"/>
        </w:sectPr>
      </w:pPr>
      <w:r>
        <w:rPr>
          <w:noProof/>
        </w:rPr>
        <mc:AlternateContent>
          <mc:Choice Requires="wps">
            <w:drawing>
              <wp:anchor distT="0" distB="0" distL="114300" distR="114300" simplePos="0" relativeHeight="251658246" behindDoc="0" locked="0" layoutInCell="1" allowOverlap="1" wp14:anchorId="5901104B" wp14:editId="527DBD34">
                <wp:simplePos x="0" y="0"/>
                <wp:positionH relativeFrom="column">
                  <wp:posOffset>-349885</wp:posOffset>
                </wp:positionH>
                <wp:positionV relativeFrom="paragraph">
                  <wp:posOffset>3968750</wp:posOffset>
                </wp:positionV>
                <wp:extent cx="9299575" cy="635"/>
                <wp:effectExtent l="0" t="0" r="0" b="0"/>
                <wp:wrapTopAndBottom/>
                <wp:docPr id="1682005898" name="Textfeld 1682005898"/>
                <wp:cNvGraphicFramePr/>
                <a:graphic xmlns:a="http://schemas.openxmlformats.org/drawingml/2006/main">
                  <a:graphicData uri="http://schemas.microsoft.com/office/word/2010/wordprocessingShape">
                    <wps:wsp>
                      <wps:cNvSpPr txBox="1"/>
                      <wps:spPr>
                        <a:xfrm>
                          <a:off x="0" y="0"/>
                          <a:ext cx="9299575" cy="635"/>
                        </a:xfrm>
                        <a:prstGeom prst="rect">
                          <a:avLst/>
                        </a:prstGeom>
                        <a:solidFill>
                          <a:prstClr val="white"/>
                        </a:solidFill>
                        <a:ln>
                          <a:noFill/>
                        </a:ln>
                      </wps:spPr>
                      <wps:txbx>
                        <w:txbxContent>
                          <w:p w:rsidRPr="00E40179" w:rsidR="000870C0" w:rsidP="000870C0" w:rsidRDefault="000870C0" w14:paraId="3BE78C73" w14:textId="2830AECF">
                            <w:pPr>
                              <w:jc w:val="left"/>
                              <w:rPr>
                                <w:sz w:val="18"/>
                                <w:szCs w:val="18"/>
                                <w:lang w:val="en-US"/>
                              </w:rPr>
                            </w:pPr>
                            <w:bookmarkStart w:name="_Ref96030920" w:id="375"/>
                            <w:bookmarkStart w:name="_Toc96025288" w:id="376"/>
                            <w:bookmarkStart w:name="_Toc96072188" w:id="377"/>
                            <w:r w:rsidRPr="000870C0">
                              <w:rPr>
                                <w:sz w:val="18"/>
                                <w:szCs w:val="18"/>
                                <w:lang w:val="en-US"/>
                              </w:rPr>
                              <w:t>Figure</w:t>
                            </w:r>
                            <w:r w:rsidR="00D62128">
                              <w:rPr>
                                <w:sz w:val="18"/>
                                <w:szCs w:val="18"/>
                                <w:lang w:val="en-US"/>
                              </w:rPr>
                              <w:t xml:space="preserve"> </w:t>
                            </w:r>
                            <w:r w:rsidRPr="000870C0">
                              <w:rPr>
                                <w:sz w:val="18"/>
                                <w:szCs w:val="18"/>
                              </w:rPr>
                              <w:fldChar w:fldCharType="begin"/>
                            </w:r>
                            <w:r w:rsidRPr="000870C0">
                              <w:rPr>
                                <w:sz w:val="18"/>
                                <w:szCs w:val="18"/>
                                <w:lang w:val="en-US"/>
                              </w:rPr>
                              <w:instrText xml:space="preserve"> SEQ Figure \* ARABIC </w:instrText>
                            </w:r>
                            <w:r w:rsidRPr="000870C0">
                              <w:rPr>
                                <w:sz w:val="18"/>
                                <w:szCs w:val="18"/>
                              </w:rPr>
                              <w:fldChar w:fldCharType="separate"/>
                            </w:r>
                            <w:r w:rsidR="00B35361">
                              <w:rPr>
                                <w:noProof/>
                                <w:sz w:val="18"/>
                                <w:szCs w:val="18"/>
                                <w:lang w:val="en-US"/>
                              </w:rPr>
                              <w:t>23</w:t>
                            </w:r>
                            <w:r w:rsidRPr="000870C0">
                              <w:rPr>
                                <w:sz w:val="18"/>
                                <w:szCs w:val="18"/>
                              </w:rPr>
                              <w:fldChar w:fldCharType="end"/>
                            </w:r>
                            <w:bookmarkEnd w:id="375"/>
                            <w:r w:rsidRPr="000870C0">
                              <w:rPr>
                                <w:sz w:val="18"/>
                                <w:szCs w:val="18"/>
                                <w:lang w:val="en-US"/>
                              </w:rPr>
                              <w:t xml:space="preserve">: </w:t>
                            </w:r>
                            <w:r w:rsidRPr="000870C0">
                              <w:rPr>
                                <w:rFonts w:cs="Arial"/>
                                <w:sz w:val="18"/>
                                <w:szCs w:val="18"/>
                                <w:lang w:val="en-US"/>
                              </w:rPr>
                              <w:t xml:space="preserve">Plant on a page of PW, WFI and clean steam systems. Designed </w:t>
                            </w:r>
                            <w:r w:rsidRPr="000870C0">
                              <w:rPr>
                                <w:rFonts w:eastAsia="Arial" w:cs="Arial"/>
                                <w:sz w:val="18"/>
                                <w:szCs w:val="18"/>
                                <w:lang w:val="en-GB"/>
                              </w:rPr>
                              <w:t>with Visio</w:t>
                            </w:r>
                            <w:r w:rsidRPr="00E40179">
                              <w:rPr>
                                <w:rFonts w:eastAsia="Arial" w:cs="Arial"/>
                                <w:sz w:val="18"/>
                                <w:szCs w:val="18"/>
                                <w:vertAlign w:val="superscript"/>
                                <w:lang w:val="en-GB"/>
                              </w:rPr>
                              <w:t>®</w:t>
                            </w:r>
                            <w:r w:rsidRPr="00E40179">
                              <w:rPr>
                                <w:rFonts w:eastAsia="Arial" w:cs="Arial"/>
                                <w:sz w:val="18"/>
                                <w:szCs w:val="18"/>
                                <w:lang w:val="en-GB"/>
                              </w:rPr>
                              <w:t>.</w:t>
                            </w:r>
                            <w:r w:rsidR="00503211">
                              <w:rPr>
                                <w:rFonts w:eastAsia="Arial" w:cs="Arial"/>
                                <w:sz w:val="18"/>
                                <w:szCs w:val="18"/>
                                <w:lang w:val="en-GB"/>
                              </w:rPr>
                              <w:t xml:space="preserve"> The right figure zooms in the production part of the WFI-plant.</w:t>
                            </w:r>
                            <w:bookmarkEnd w:id="376"/>
                            <w:bookmarkEnd w:id="377"/>
                          </w:p>
                          <w:p w:rsidRPr="007529A0" w:rsidR="000870C0" w:rsidP="000870C0" w:rsidRDefault="000870C0" w14:paraId="5F946903" w14:textId="3D03EBC6">
                            <w:pPr>
                              <w:pStyle w:val="Beschriftung"/>
                              <w:rPr>
                                <w:rFonts w:cs="Arial"/>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6F18214D">
              <v:shape id="Textfeld 1682005898" style="position:absolute;left:0;text-align:left;margin-left:-27.55pt;margin-top:312.5pt;width:732.25pt;height:.05pt;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3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YLXGwIAAD8EAAAOAAAAZHJzL2Uyb0RvYy54bWysU8Fu2zAMvQ/YPwi6L04ypF2M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" w14:anchorId="5901104B">
                <v:textbox style="mso-fit-shape-to-text:t" inset="0,0,0,0">
                  <w:txbxContent>
                    <w:p w:rsidRPr="00E40179" w:rsidR="000870C0" w:rsidP="000870C0" w:rsidRDefault="000870C0" w14:paraId="03924BA0" w14:textId="2830AECF">
                      <w:pPr>
                        <w:jc w:val="left"/>
                        <w:rPr>
                          <w:sz w:val="18"/>
                          <w:szCs w:val="18"/>
                          <w:lang w:val="en-US"/>
                        </w:rPr>
                      </w:pPr>
                      <w:r w:rsidRPr="000870C0">
                        <w:rPr>
                          <w:sz w:val="18"/>
                          <w:szCs w:val="18"/>
                          <w:lang w:val="en-US"/>
                        </w:rPr>
                        <w:t>Figure</w:t>
                      </w:r>
                      <w:r w:rsidR="00D62128">
                        <w:rPr>
                          <w:sz w:val="18"/>
                          <w:szCs w:val="18"/>
                          <w:lang w:val="en-US"/>
                        </w:rPr>
                        <w:t xml:space="preserve"> </w:t>
                      </w:r>
                      <w:r w:rsidRPr="000870C0">
                        <w:rPr>
                          <w:sz w:val="18"/>
                          <w:szCs w:val="18"/>
                        </w:rPr>
                        <w:fldChar w:fldCharType="begin"/>
                      </w:r>
                      <w:r w:rsidRPr="000870C0">
                        <w:rPr>
                          <w:sz w:val="18"/>
                          <w:szCs w:val="18"/>
                          <w:lang w:val="en-US"/>
                        </w:rPr>
                        <w:instrText xml:space="preserve"> SEQ Figure \* ARABIC </w:instrText>
                      </w:r>
                      <w:r w:rsidRPr="000870C0">
                        <w:rPr>
                          <w:sz w:val="18"/>
                          <w:szCs w:val="18"/>
                        </w:rPr>
                        <w:fldChar w:fldCharType="separate"/>
                      </w:r>
                      <w:r w:rsidR="00B35361">
                        <w:rPr>
                          <w:noProof/>
                          <w:sz w:val="18"/>
                          <w:szCs w:val="18"/>
                          <w:lang w:val="en-US"/>
                        </w:rPr>
                        <w:t>23</w:t>
                      </w:r>
                      <w:r w:rsidRPr="000870C0">
                        <w:rPr>
                          <w:sz w:val="18"/>
                          <w:szCs w:val="18"/>
                        </w:rPr>
                        <w:fldChar w:fldCharType="end"/>
                      </w:r>
                      <w:r w:rsidRPr="000870C0">
                        <w:rPr>
                          <w:sz w:val="18"/>
                          <w:szCs w:val="18"/>
                          <w:lang w:val="en-US"/>
                        </w:rPr>
                        <w:t xml:space="preserve">: </w:t>
                      </w:r>
                      <w:r w:rsidRPr="000870C0">
                        <w:rPr>
                          <w:rFonts w:cs="Arial"/>
                          <w:sz w:val="18"/>
                          <w:szCs w:val="18"/>
                          <w:lang w:val="en-US"/>
                        </w:rPr>
                        <w:t xml:space="preserve">Plant on a page of PW, WFI and clean steam systems. Designed </w:t>
                      </w:r>
                      <w:r w:rsidRPr="000870C0">
                        <w:rPr>
                          <w:rFonts w:eastAsia="Arial" w:cs="Arial"/>
                          <w:sz w:val="18"/>
                          <w:szCs w:val="18"/>
                          <w:lang w:val="en-GB"/>
                        </w:rPr>
                        <w:t>with Visio</w:t>
                      </w:r>
                      <w:r w:rsidRPr="00E40179">
                        <w:rPr>
                          <w:rFonts w:eastAsia="Arial" w:cs="Arial"/>
                          <w:sz w:val="18"/>
                          <w:szCs w:val="18"/>
                          <w:vertAlign w:val="superscript"/>
                          <w:lang w:val="en-GB"/>
                        </w:rPr>
                        <w:t>®</w:t>
                      </w:r>
                      <w:r w:rsidRPr="00E40179">
                        <w:rPr>
                          <w:rFonts w:eastAsia="Arial" w:cs="Arial"/>
                          <w:sz w:val="18"/>
                          <w:szCs w:val="18"/>
                          <w:lang w:val="en-GB"/>
                        </w:rPr>
                        <w:t>.</w:t>
                      </w:r>
                      <w:r w:rsidR="00503211">
                        <w:rPr>
                          <w:rFonts w:eastAsia="Arial" w:cs="Arial"/>
                          <w:sz w:val="18"/>
                          <w:szCs w:val="18"/>
                          <w:lang w:val="en-GB"/>
                        </w:rPr>
                        <w:t xml:space="preserve"> The right figure zooms in the production part of the WFI-plant.</w:t>
                      </w:r>
                    </w:p>
                    <w:p w:rsidRPr="007529A0" w:rsidR="000870C0" w:rsidP="000870C0" w:rsidRDefault="000870C0" w14:paraId="672A6659" w14:textId="3D03EBC6">
                      <w:pPr>
                        <w:pStyle w:val="Beschriftung"/>
                        <w:rPr>
                          <w:rFonts w:cs="Arial"/>
                          <w:noProof/>
                          <w:lang w:val="en-US"/>
                        </w:rPr>
                      </w:pPr>
                    </w:p>
                  </w:txbxContent>
                </v:textbox>
                <w10:wrap type="topAndBottom"/>
              </v:shape>
            </w:pict>
          </mc:Fallback>
        </mc:AlternateContent>
      </w:r>
      <w:r w:rsidR="006E6113">
        <w:rPr>
          <w:rFonts w:cs="Arial"/>
          <w:noProof/>
          <w:sz w:val="18"/>
          <w:szCs w:val="18"/>
          <w:lang w:val="en-US"/>
        </w:rPr>
        <mc:AlternateContent>
          <mc:Choice Requires="wps">
            <w:drawing>
              <wp:anchor distT="0" distB="0" distL="114300" distR="114300" simplePos="0" relativeHeight="251658244" behindDoc="0" locked="0" layoutInCell="1" allowOverlap="1" wp14:anchorId="6FEE1C66" wp14:editId="5D83E140">
                <wp:simplePos x="0" y="0"/>
                <wp:positionH relativeFrom="column">
                  <wp:posOffset>4799392</wp:posOffset>
                </wp:positionH>
                <wp:positionV relativeFrom="paragraph">
                  <wp:posOffset>533028</wp:posOffset>
                </wp:positionV>
                <wp:extent cx="4425315" cy="3055140"/>
                <wp:effectExtent l="12700" t="12700" r="6985" b="18415"/>
                <wp:wrapNone/>
                <wp:docPr id="1682005896" name="Rectangle 1682005896"/>
                <wp:cNvGraphicFramePr/>
                <a:graphic xmlns:a="http://schemas.openxmlformats.org/drawingml/2006/main">
                  <a:graphicData uri="http://schemas.microsoft.com/office/word/2010/wordprocessingShape">
                    <wps:wsp>
                      <wps:cNvSpPr/>
                      <wps:spPr>
                        <a:xfrm>
                          <a:off x="0" y="0"/>
                          <a:ext cx="4425315" cy="3055140"/>
                        </a:xfrm>
                        <a:prstGeom prst="rect">
                          <a:avLst/>
                        </a:prstGeom>
                        <a:noFill/>
                        <a:ln w="19050">
                          <a:solidFill>
                            <a:schemeClr val="accent1"/>
                          </a:solidFill>
                          <a:prstDash val="dash"/>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w14:anchorId="03ACA7A5">
              <v:rect id="Rectangle 1682005896" style="position:absolute;margin-left:377.9pt;margin-top:41.95pt;width:348.45pt;height:240.5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4472c4 [3204]" strokeweight="1.5pt" w14:anchorId="6D5CD9F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">
                <v:stroke dashstyle="dash"/>
              </v:rect>
            </w:pict>
          </mc:Fallback>
        </mc:AlternateContent>
      </w:r>
      <w:r w:rsidRPr="00E40179" w:rsidR="006E6113">
        <w:rPr>
          <w:rFonts w:cs="Arial"/>
          <w:noProof/>
          <w:sz w:val="18"/>
          <w:szCs w:val="18"/>
        </w:rPr>
        <mc:AlternateContent>
          <mc:Choice Requires="wps">
            <w:drawing>
              <wp:anchor distT="0" distB="0" distL="114300" distR="114300" simplePos="0" relativeHeight="251658242" behindDoc="0" locked="0" layoutInCell="1" allowOverlap="1" wp14:anchorId="5AEB1B8A" wp14:editId="75AD97C4">
                <wp:simplePos x="0" y="0"/>
                <wp:positionH relativeFrom="column">
                  <wp:posOffset>4397654</wp:posOffset>
                </wp:positionH>
                <wp:positionV relativeFrom="paragraph">
                  <wp:posOffset>1748155</wp:posOffset>
                </wp:positionV>
                <wp:extent cx="260985" cy="243205"/>
                <wp:effectExtent l="0" t="12700" r="31115" b="23495"/>
                <wp:wrapTopAndBottom/>
                <wp:docPr id="56" name="Pfeil nach rechts 56"/>
                <wp:cNvGraphicFramePr/>
                <a:graphic xmlns:a="http://schemas.openxmlformats.org/drawingml/2006/main">
                  <a:graphicData uri="http://schemas.microsoft.com/office/word/2010/wordprocessingShape">
                    <wps:wsp>
                      <wps:cNvSpPr/>
                      <wps:spPr>
                        <a:xfrm>
                          <a:off x="0" y="0"/>
                          <a:ext cx="260985" cy="243205"/>
                        </a:xfrm>
                        <a:prstGeom prst="rightArrow">
                          <a:avLst/>
                        </a:prstGeom>
                        <a:ln>
                          <a:solidFill>
                            <a:schemeClr val="accent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w14:anchorId="1EAB8644">
              <v:shapetype id="_x0000_t13" coordsize="21600,21600" o:spt="13" adj="16200,5400" path="m@0,l@0@1,0@1,0@2@0@2@0,21600,21600,10800xe" w14:anchorId="2D91DD17">
                <v:stroke joinstyle="miter"/>
                <v:formulas>
                  <v:f eqn="val #0"/>
                  <v:f eqn="val #1"/>
                  <v:f eqn="sum height 0 #1"/>
                  <v:f eqn="sum 10800 0 #1"/>
                  <v:f eqn="sum width 0 #0"/>
                  <v:f eqn="prod @4 @3 10800"/>
                  <v:f eqn="sum width 0 @5"/>
                </v:formulas>
                <v:path textboxrect="0,@1,@6,@2" o:connecttype="custom" o:connectlocs="@0,0;0,10800;@0,21600;21600,10800" o:connectangles="270,180,90,0"/>
                <v:handles>
                  <v:h position="#0,#1" xrange="0,21600" yrange="0,10800"/>
                </v:handles>
              </v:shapetype>
              <v:shape id="Pfeil nach rechts 56" style="position:absolute;margin-left:346.25pt;margin-top:137.65pt;width:20.55pt;height:19.1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4472c4 [3204]" strokeweight="1pt" type="#_x0000_t13" adj="1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">
                <w10:wrap type="topAndBottom"/>
              </v:shape>
            </w:pict>
          </mc:Fallback>
        </mc:AlternateContent>
      </w:r>
      <w:r w:rsidR="00383EDE">
        <w:rPr>
          <w:rFonts w:cs="Arial"/>
          <w:noProof/>
          <w:sz w:val="18"/>
          <w:szCs w:val="18"/>
          <w:lang w:val="en-US"/>
        </w:rPr>
        <mc:AlternateContent>
          <mc:Choice Requires="wps">
            <w:drawing>
              <wp:anchor distT="0" distB="0" distL="114300" distR="114300" simplePos="0" relativeHeight="251658243" behindDoc="0" locked="0" layoutInCell="1" allowOverlap="1" wp14:anchorId="727401D5" wp14:editId="66FDD3DE">
                <wp:simplePos x="0" y="0"/>
                <wp:positionH relativeFrom="column">
                  <wp:posOffset>-353060</wp:posOffset>
                </wp:positionH>
                <wp:positionV relativeFrom="paragraph">
                  <wp:posOffset>1591589</wp:posOffset>
                </wp:positionV>
                <wp:extent cx="3456769" cy="2206393"/>
                <wp:effectExtent l="12700" t="12700" r="10795" b="16510"/>
                <wp:wrapNone/>
                <wp:docPr id="1682005895" name="Rectangle 1682005895"/>
                <wp:cNvGraphicFramePr/>
                <a:graphic xmlns:a="http://schemas.openxmlformats.org/drawingml/2006/main">
                  <a:graphicData uri="http://schemas.microsoft.com/office/word/2010/wordprocessingShape">
                    <wps:wsp>
                      <wps:cNvSpPr/>
                      <wps:spPr>
                        <a:xfrm>
                          <a:off x="0" y="0"/>
                          <a:ext cx="3456769" cy="2206393"/>
                        </a:xfrm>
                        <a:prstGeom prst="rect">
                          <a:avLst/>
                        </a:prstGeom>
                        <a:noFill/>
                        <a:ln w="19050">
                          <a:solidFill>
                            <a:schemeClr val="accent1"/>
                          </a:solidFill>
                          <a:prstDash val="dash"/>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w14:anchorId="565393BB">
              <v:rect id="Rectangle 1682005895" style="position:absolute;margin-left:-27.8pt;margin-top:125.3pt;width:272.2pt;height:173.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4472c4 [3204]" strokeweight="1.5pt" w14:anchorId="7F6C39F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">
                <v:stroke dashstyle="dash"/>
              </v:rect>
            </w:pict>
          </mc:Fallback>
        </mc:AlternateContent>
      </w:r>
      <w:r w:rsidRPr="00E40179" w:rsidR="00383EDE">
        <w:rPr>
          <w:rFonts w:cs="Arial"/>
          <w:noProof/>
          <w:sz w:val="18"/>
          <w:szCs w:val="18"/>
          <w:lang w:val="en-US"/>
        </w:rPr>
        <w:drawing>
          <wp:anchor distT="0" distB="0" distL="114300" distR="114300" simplePos="0" relativeHeight="251658240" behindDoc="0" locked="0" layoutInCell="1" allowOverlap="1" wp14:anchorId="57663F34" wp14:editId="3DE34AD3">
            <wp:simplePos x="0" y="0"/>
            <wp:positionH relativeFrom="column">
              <wp:posOffset>-354330</wp:posOffset>
            </wp:positionH>
            <wp:positionV relativeFrom="paragraph">
              <wp:posOffset>330200</wp:posOffset>
            </wp:positionV>
            <wp:extent cx="4663440" cy="3578860"/>
            <wp:effectExtent l="0" t="0" r="0" b="254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20" cstate="print">
                      <a:extLst>
                        <a:ext uri="{28A0092B-C50C-407E-A947-70E740481C1C}">
                          <a14:useLocalDpi xmlns:a14="http://schemas.microsoft.com/office/drawing/2010/main" val="0"/>
                        </a:ext>
                      </a:extLst>
                    </a:blip>
                    <a:srcRect l="2604"/>
                    <a:stretch/>
                  </pic:blipFill>
                  <pic:spPr bwMode="auto">
                    <a:xfrm>
                      <a:off x="0" y="0"/>
                      <a:ext cx="4663440" cy="3578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40179" w:rsidR="00267596">
        <w:rPr>
          <w:rFonts w:cs="Arial"/>
          <w:noProof/>
          <w:sz w:val="18"/>
          <w:szCs w:val="18"/>
        </w:rPr>
        <w:drawing>
          <wp:anchor distT="0" distB="0" distL="114300" distR="114300" simplePos="0" relativeHeight="251658241" behindDoc="0" locked="0" layoutInCell="1" allowOverlap="1" wp14:anchorId="180824BF" wp14:editId="137709B1">
            <wp:simplePos x="0" y="0"/>
            <wp:positionH relativeFrom="column">
              <wp:posOffset>4879433</wp:posOffset>
            </wp:positionH>
            <wp:positionV relativeFrom="paragraph">
              <wp:posOffset>605139</wp:posOffset>
            </wp:positionV>
            <wp:extent cx="4286250" cy="2740025"/>
            <wp:effectExtent l="0" t="0" r="6350" b="3175"/>
            <wp:wrapTopAndBottom/>
            <wp:docPr id="51" name="Picture 2">
              <a:extLst xmlns:a="http://schemas.openxmlformats.org/drawingml/2006/main">
                <a:ext uri="{FF2B5EF4-FFF2-40B4-BE49-F238E27FC236}">
                  <a16:creationId xmlns:a16="http://schemas.microsoft.com/office/drawing/2014/main" id="{291FB73E-FB26-4EC9-8917-157AE31C67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91FB73E-FB26-4EC9-8917-157AE31C67BE}"/>
                        </a:ext>
                      </a:extLst>
                    </pic:cNvPr>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4286250" cy="2740025"/>
                    </a:xfrm>
                    <a:prstGeom prst="rect">
                      <a:avLst/>
                    </a:prstGeom>
                  </pic:spPr>
                </pic:pic>
              </a:graphicData>
            </a:graphic>
            <wp14:sizeRelH relativeFrom="page">
              <wp14:pctWidth>0</wp14:pctWidth>
            </wp14:sizeRelH>
            <wp14:sizeRelV relativeFrom="page">
              <wp14:pctHeight>0</wp14:pctHeight>
            </wp14:sizeRelV>
          </wp:anchor>
        </w:drawing>
      </w:r>
    </w:p>
    <w:p w:rsidRPr="003D42CA" w:rsidR="001C7EF9" w:rsidP="00115601" w:rsidRDefault="001C7EF9" w14:paraId="7F0271F2" w14:textId="6C9D44B4">
      <w:pPr>
        <w:pStyle w:val="berschrift3"/>
        <w:spacing w:before="0"/>
      </w:pPr>
      <w:bookmarkStart w:name="_Toc96002284" w:id="381"/>
      <w:bookmarkStart w:name="_Toc96002671" w:id="382"/>
      <w:bookmarkStart w:name="_Toc96025259" w:id="383"/>
      <w:r w:rsidRPr="003D42CA">
        <w:lastRenderedPageBreak/>
        <w:t>Characteristic</w:t>
      </w:r>
      <w:r w:rsidRPr="003D42CA" w:rsidR="0011449E">
        <w:t>s</w:t>
      </w:r>
      <w:r w:rsidRPr="003D42CA">
        <w:t xml:space="preserve"> of the </w:t>
      </w:r>
      <w:r w:rsidRPr="003D42CA" w:rsidR="0011449E">
        <w:t>s</w:t>
      </w:r>
      <w:r w:rsidRPr="003D42CA">
        <w:t>ystem</w:t>
      </w:r>
      <w:bookmarkEnd w:id="381"/>
      <w:bookmarkEnd w:id="382"/>
      <w:bookmarkEnd w:id="383"/>
    </w:p>
    <w:p w:rsidR="001C7EF9" w:rsidP="001C7EF9" w:rsidRDefault="001C7EF9" w14:paraId="5A038FBB" w14:textId="01A82420">
      <w:pPr>
        <w:rPr>
          <w:rFonts w:cs="Arial"/>
          <w:lang w:val="en-GB"/>
        </w:rPr>
      </w:pPr>
      <w:r>
        <w:rPr>
          <w:rFonts w:cs="Arial"/>
          <w:lang w:val="en-US"/>
        </w:rPr>
        <w:t>Dead legs need to</w:t>
      </w:r>
      <w:r w:rsidR="00A120CD">
        <w:rPr>
          <w:rFonts w:cs="Arial"/>
          <w:lang w:val="en-US"/>
        </w:rPr>
        <w:t xml:space="preserve"> be</w:t>
      </w:r>
      <w:r>
        <w:rPr>
          <w:rFonts w:cs="Arial"/>
          <w:lang w:val="en-US"/>
        </w:rPr>
        <w:t xml:space="preserve"> minimized to avoid stagnant water (bioburden)</w:t>
      </w:r>
      <w:r>
        <w:rPr>
          <w:rFonts w:cs="Arial"/>
          <w:lang w:val="en-GB"/>
        </w:rPr>
        <w:t xml:space="preserve">, </w:t>
      </w:r>
      <w:r>
        <w:rPr>
          <w:rFonts w:cs="Arial"/>
          <w:lang w:val="en-US"/>
        </w:rPr>
        <w:t>m</w:t>
      </w:r>
      <w:r w:rsidRPr="00555C31">
        <w:rPr>
          <w:rFonts w:cs="Arial"/>
          <w:lang w:val="en-US"/>
        </w:rPr>
        <w:t>aterial = Stainless Steel 316L</w:t>
      </w:r>
      <w:r>
        <w:rPr>
          <w:rFonts w:cs="Arial"/>
          <w:lang w:val="en-US"/>
        </w:rPr>
        <w:t>, c</w:t>
      </w:r>
      <w:r w:rsidRPr="00555C31">
        <w:rPr>
          <w:rFonts w:cs="Arial"/>
          <w:lang w:val="en-US"/>
        </w:rPr>
        <w:t>onstant turbulent flow </w:t>
      </w:r>
      <w:r>
        <w:rPr>
          <w:rFonts w:cs="Arial"/>
          <w:lang w:val="en-US"/>
        </w:rPr>
        <w:t>needs to be achieved through the pumps to reduce bacterial growth, a p</w:t>
      </w:r>
      <w:r w:rsidRPr="00555C31">
        <w:rPr>
          <w:rFonts w:cs="Arial"/>
          <w:lang w:val="en-US"/>
        </w:rPr>
        <w:t>ositive pressure between the loop and Points of use (POUs)</w:t>
      </w:r>
      <w:r>
        <w:rPr>
          <w:rFonts w:cs="Arial"/>
          <w:lang w:val="en-US"/>
        </w:rPr>
        <w:t xml:space="preserve"> needs to be guaranteed to avoid contamination, a</w:t>
      </w:r>
      <w:r w:rsidRPr="00555C31">
        <w:rPr>
          <w:rFonts w:cs="Arial"/>
          <w:lang w:val="en-US"/>
        </w:rPr>
        <w:t>dequate slope of piping toward the drains </w:t>
      </w:r>
      <w:r>
        <w:rPr>
          <w:rFonts w:cs="Arial"/>
          <w:lang w:val="en-US"/>
        </w:rPr>
        <w:t>needs to be achieved to allow complete drainage, a</w:t>
      </w:r>
      <w:r w:rsidRPr="00555C31">
        <w:rPr>
          <w:rFonts w:cs="Arial"/>
          <w:lang w:val="en-US"/>
        </w:rPr>
        <w:t>ir breaks to wastewater </w:t>
      </w:r>
      <w:r>
        <w:rPr>
          <w:rFonts w:cs="Arial"/>
          <w:lang w:val="en-US"/>
        </w:rPr>
        <w:t>need to be installed to eliminate backwash, t</w:t>
      </w:r>
      <w:r w:rsidRPr="00555C31">
        <w:rPr>
          <w:rFonts w:cs="Arial"/>
          <w:lang w:val="en-US"/>
        </w:rPr>
        <w:t>wo pumps</w:t>
      </w:r>
      <w:r>
        <w:rPr>
          <w:rFonts w:cs="Arial"/>
          <w:lang w:val="en-US"/>
        </w:rPr>
        <w:t xml:space="preserve"> are used</w:t>
      </w:r>
      <w:r w:rsidRPr="00555C31">
        <w:rPr>
          <w:rFonts w:cs="Arial"/>
          <w:lang w:val="en-US"/>
        </w:rPr>
        <w:t xml:space="preserve"> for redundancy</w:t>
      </w:r>
      <w:r>
        <w:rPr>
          <w:rFonts w:cs="Arial"/>
          <w:lang w:val="en-GB"/>
        </w:rPr>
        <w:t>.</w:t>
      </w:r>
    </w:p>
    <w:p w:rsidR="004404C1" w:rsidP="001C7EF9" w:rsidRDefault="001C7EF9" w14:paraId="605A7876" w14:textId="6B7467C2">
      <w:pPr>
        <w:spacing w:after="160"/>
        <w:rPr>
          <w:rFonts w:cs="Arial"/>
          <w:lang w:val="en-US"/>
        </w:rPr>
      </w:pPr>
      <w:r>
        <w:rPr>
          <w:rFonts w:cs="Arial"/>
          <w:lang w:val="en-GB"/>
        </w:rPr>
        <w:t>T</w:t>
      </w:r>
      <w:r w:rsidRPr="00F44852">
        <w:rPr>
          <w:rFonts w:cs="Arial"/>
          <w:lang w:val="en-US"/>
        </w:rPr>
        <w:t>here are two types of steams which are required within the biopharmaceutical facility</w:t>
      </w:r>
      <w:r w:rsidR="005F570F">
        <w:rPr>
          <w:rFonts w:cs="Arial"/>
          <w:lang w:val="en-US"/>
        </w:rPr>
        <w:t xml:space="preserve"> </w:t>
      </w:r>
      <w:r w:rsidR="005F570F">
        <w:rPr>
          <w:lang w:val="en-GB"/>
        </w:rPr>
        <w:fldChar w:fldCharType="begin"/>
      </w:r>
      <w:r w:rsidR="007456D2">
        <w:rPr>
          <w:lang w:val="en-GB"/>
        </w:rPr>
        <w:instrText xml:space="preserve"> ADDIN ZOTERO_ITEM CSL_CITATION {"citationID":"uhEH4tnw","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5F570F">
        <w:rPr>
          <w:lang w:val="en-GB"/>
        </w:rPr>
        <w:fldChar w:fldCharType="separate"/>
      </w:r>
      <w:r w:rsidR="005F570F">
        <w:rPr>
          <w:noProof/>
          <w:lang w:val="en-GB"/>
        </w:rPr>
        <w:t>(Joseph, 2018)</w:t>
      </w:r>
      <w:r w:rsidR="005F570F">
        <w:rPr>
          <w:lang w:val="en-GB"/>
        </w:rPr>
        <w:fldChar w:fldCharType="end"/>
      </w:r>
      <w:r w:rsidR="00283185">
        <w:rPr>
          <w:rFonts w:cs="Arial"/>
          <w:lang w:val="en-US"/>
        </w:rPr>
        <w:t xml:space="preserve">. The difference is seen in </w:t>
      </w:r>
      <w:r w:rsidR="004E0628">
        <w:rPr>
          <w:rFonts w:cs="Arial"/>
          <w:lang w:val="en-US"/>
        </w:rPr>
        <w:t>Table 22</w:t>
      </w:r>
      <w:r w:rsidR="007C26A5">
        <w:rPr>
          <w:rFonts w:cs="Arial"/>
          <w:lang w:val="en-US"/>
        </w:rPr>
        <w:t>.</w:t>
      </w:r>
    </w:p>
    <w:p w:rsidRPr="007C26A5" w:rsidR="007C26A5" w:rsidP="007C26A5" w:rsidRDefault="00621035" w14:paraId="56EFD8B8" w14:textId="07100321">
      <w:pPr>
        <w:pStyle w:val="Beschriftung"/>
        <w:keepNext/>
        <w:rPr>
          <w:lang w:val="en-US"/>
        </w:rPr>
      </w:pPr>
      <w:bookmarkStart w:name="_Ref95993394" w:id="384"/>
      <w:bookmarkStart w:name="_Ref96002798" w:id="385"/>
      <w:bookmarkStart w:name="_Toc96066737" w:id="386"/>
      <w:r>
        <w:rPr>
          <w:lang w:val="en-US"/>
        </w:rPr>
        <w:br/>
      </w:r>
      <w:r w:rsidRPr="007C26A5" w:rsidR="007C26A5">
        <w:rPr>
          <w:lang w:val="en-US"/>
        </w:rPr>
        <w:t xml:space="preserve">Table </w:t>
      </w:r>
      <w:r w:rsidR="007C26A5">
        <w:fldChar w:fldCharType="begin"/>
      </w:r>
      <w:r w:rsidRPr="007C26A5" w:rsidR="007C26A5">
        <w:rPr>
          <w:lang w:val="en-US"/>
        </w:rPr>
        <w:instrText xml:space="preserve"> SEQ Table \* ARABIC </w:instrText>
      </w:r>
      <w:r w:rsidR="007C26A5">
        <w:fldChar w:fldCharType="separate"/>
      </w:r>
      <w:r w:rsidR="00B35361">
        <w:rPr>
          <w:noProof/>
          <w:lang w:val="en-US"/>
        </w:rPr>
        <w:t>22</w:t>
      </w:r>
      <w:r w:rsidR="007C26A5">
        <w:fldChar w:fldCharType="end"/>
      </w:r>
      <w:bookmarkEnd w:id="384"/>
      <w:r w:rsidRPr="007C26A5" w:rsidR="007C26A5">
        <w:rPr>
          <w:lang w:val="en-US"/>
        </w:rPr>
        <w:t xml:space="preserve">: </w:t>
      </w:r>
      <w:r w:rsidRPr="007D392C" w:rsidR="007C26A5">
        <w:rPr>
          <w:rFonts w:cs="Arial"/>
          <w:lang w:val="en-US"/>
        </w:rPr>
        <w:t>Types of steam and their function.</w:t>
      </w:r>
      <w:bookmarkEnd w:id="385"/>
      <w:bookmarkEnd w:id="386"/>
    </w:p>
    <w:tbl>
      <w:tblPr>
        <w:tblStyle w:val="Tabellenraster"/>
        <w:tblW w:w="0" w:type="auto"/>
        <w:tblBorders>
          <w:top w:val="none" w:color="auto" w:sz="0" w:space="0"/>
          <w:left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985"/>
        <w:gridCol w:w="3260"/>
        <w:gridCol w:w="4393"/>
      </w:tblGrid>
      <w:tr w:rsidRPr="004404C1" w:rsidR="001C7EF9" w:rsidTr="00115601" w14:paraId="48A4CCD7" w14:textId="77777777">
        <w:trPr>
          <w:trHeight w:val="397"/>
        </w:trPr>
        <w:tc>
          <w:tcPr>
            <w:tcW w:w="1985" w:type="dxa"/>
            <w:tcBorders>
              <w:bottom w:val="single" w:color="auto" w:sz="4" w:space="0"/>
            </w:tcBorders>
            <w:vAlign w:val="center"/>
          </w:tcPr>
          <w:p w:rsidRPr="004404C1" w:rsidR="001C7EF9" w:rsidP="00E563BD" w:rsidRDefault="001C7EF9" w14:paraId="370549CA" w14:textId="77777777">
            <w:pPr>
              <w:spacing w:before="0" w:line="240" w:lineRule="auto"/>
              <w:jc w:val="left"/>
              <w:rPr>
                <w:rFonts w:cs="Arial"/>
                <w:b/>
                <w:bCs/>
                <w:sz w:val="18"/>
                <w:szCs w:val="15"/>
                <w:lang w:val="en-US"/>
              </w:rPr>
            </w:pPr>
            <w:r w:rsidRPr="004404C1">
              <w:rPr>
                <w:rFonts w:cs="Arial"/>
                <w:b/>
                <w:bCs/>
                <w:sz w:val="18"/>
                <w:szCs w:val="15"/>
                <w:lang w:val="en-US"/>
              </w:rPr>
              <w:t>Kind of steam</w:t>
            </w:r>
          </w:p>
        </w:tc>
        <w:tc>
          <w:tcPr>
            <w:tcW w:w="3260" w:type="dxa"/>
            <w:tcBorders>
              <w:bottom w:val="single" w:color="auto" w:sz="4" w:space="0"/>
            </w:tcBorders>
            <w:vAlign w:val="center"/>
          </w:tcPr>
          <w:p w:rsidRPr="004404C1" w:rsidR="001C7EF9" w:rsidP="00E563BD" w:rsidRDefault="001C7EF9" w14:paraId="60EC9A7B" w14:textId="77777777">
            <w:pPr>
              <w:spacing w:before="0" w:line="240" w:lineRule="auto"/>
              <w:jc w:val="left"/>
              <w:rPr>
                <w:rFonts w:cs="Arial"/>
                <w:b/>
                <w:bCs/>
                <w:sz w:val="18"/>
                <w:szCs w:val="15"/>
                <w:lang w:val="en-US"/>
              </w:rPr>
            </w:pPr>
            <w:r w:rsidRPr="004404C1">
              <w:rPr>
                <w:rFonts w:cs="Arial"/>
                <w:b/>
                <w:bCs/>
                <w:sz w:val="18"/>
                <w:szCs w:val="15"/>
                <w:lang w:val="en-US"/>
              </w:rPr>
              <w:t>Production</w:t>
            </w:r>
          </w:p>
        </w:tc>
        <w:tc>
          <w:tcPr>
            <w:tcW w:w="4393" w:type="dxa"/>
            <w:tcBorders>
              <w:bottom w:val="single" w:color="auto" w:sz="4" w:space="0"/>
            </w:tcBorders>
            <w:vAlign w:val="center"/>
          </w:tcPr>
          <w:p w:rsidRPr="004404C1" w:rsidR="001C7EF9" w:rsidP="00E563BD" w:rsidRDefault="001C7EF9" w14:paraId="6FEF4130" w14:textId="77777777">
            <w:pPr>
              <w:spacing w:before="0" w:line="240" w:lineRule="auto"/>
              <w:jc w:val="left"/>
              <w:rPr>
                <w:rFonts w:cs="Arial"/>
                <w:b/>
                <w:bCs/>
                <w:sz w:val="18"/>
                <w:szCs w:val="15"/>
                <w:lang w:val="en-US"/>
              </w:rPr>
            </w:pPr>
            <w:r w:rsidRPr="004404C1">
              <w:rPr>
                <w:rFonts w:cs="Arial"/>
                <w:b/>
                <w:bCs/>
                <w:sz w:val="18"/>
                <w:szCs w:val="15"/>
                <w:lang w:val="en-US"/>
              </w:rPr>
              <w:t>Used for</w:t>
            </w:r>
          </w:p>
        </w:tc>
      </w:tr>
      <w:tr w:rsidRPr="000E6BAA" w:rsidR="001C7EF9" w:rsidTr="00115601" w14:paraId="56BF183A" w14:textId="77777777">
        <w:trPr>
          <w:trHeight w:val="510"/>
        </w:trPr>
        <w:tc>
          <w:tcPr>
            <w:tcW w:w="1985" w:type="dxa"/>
            <w:tcBorders>
              <w:top w:val="single" w:color="auto" w:sz="4" w:space="0"/>
              <w:left w:val="nil"/>
              <w:bottom w:val="single" w:color="auto" w:sz="4" w:space="0"/>
              <w:right w:val="single" w:color="auto" w:sz="4" w:space="0"/>
            </w:tcBorders>
            <w:vAlign w:val="center"/>
          </w:tcPr>
          <w:p w:rsidRPr="00793991" w:rsidR="001C7EF9" w:rsidP="00E563BD" w:rsidRDefault="001C7EF9" w14:paraId="75533E6D" w14:textId="5E2C26F0">
            <w:pPr>
              <w:spacing w:before="0" w:line="240" w:lineRule="auto"/>
              <w:jc w:val="left"/>
              <w:rPr>
                <w:rFonts w:cs="Arial"/>
                <w:b/>
                <w:bCs/>
                <w:sz w:val="18"/>
                <w:szCs w:val="15"/>
                <w:lang w:val="en-US"/>
              </w:rPr>
            </w:pPr>
            <w:r w:rsidRPr="00793991">
              <w:rPr>
                <w:rFonts w:cs="Arial"/>
                <w:b/>
                <w:bCs/>
                <w:sz w:val="18"/>
                <w:szCs w:val="15"/>
                <w:lang w:val="en-US"/>
              </w:rPr>
              <w:t>Technical</w:t>
            </w:r>
            <w:r w:rsidRPr="00793991" w:rsidR="00A42811">
              <w:rPr>
                <w:rFonts w:cs="Arial"/>
                <w:b/>
                <w:bCs/>
                <w:sz w:val="18"/>
                <w:szCs w:val="15"/>
                <w:lang w:val="en-US"/>
              </w:rPr>
              <w:t>/</w:t>
            </w:r>
            <w:r w:rsidRPr="00793991">
              <w:rPr>
                <w:rFonts w:cs="Arial"/>
                <w:b/>
                <w:bCs/>
                <w:sz w:val="18"/>
                <w:szCs w:val="15"/>
                <w:lang w:val="en-US"/>
              </w:rPr>
              <w:t xml:space="preserve"> </w:t>
            </w:r>
          </w:p>
          <w:p w:rsidRPr="00793991" w:rsidR="00F36745" w:rsidP="00115601" w:rsidRDefault="00A42811" w14:paraId="158ED223" w14:textId="2A50F513">
            <w:pPr>
              <w:spacing w:before="0" w:line="240" w:lineRule="auto"/>
              <w:jc w:val="left"/>
              <w:rPr>
                <w:rFonts w:cs="Arial"/>
                <w:b/>
                <w:bCs/>
                <w:sz w:val="18"/>
                <w:szCs w:val="15"/>
                <w:lang w:val="en-US"/>
              </w:rPr>
            </w:pPr>
            <w:r w:rsidRPr="00793991">
              <w:rPr>
                <w:rFonts w:cs="Arial"/>
                <w:b/>
                <w:bCs/>
                <w:sz w:val="18"/>
                <w:szCs w:val="15"/>
                <w:lang w:val="en-US"/>
              </w:rPr>
              <w:t>B</w:t>
            </w:r>
            <w:r w:rsidRPr="00793991" w:rsidR="001C7EF9">
              <w:rPr>
                <w:rFonts w:cs="Arial"/>
                <w:b/>
                <w:bCs/>
                <w:sz w:val="18"/>
                <w:szCs w:val="15"/>
                <w:lang w:val="en-US"/>
              </w:rPr>
              <w:t>lack steam</w:t>
            </w:r>
          </w:p>
        </w:tc>
        <w:tc>
          <w:tcPr>
            <w:tcW w:w="3260" w:type="dxa"/>
            <w:tcBorders>
              <w:top w:val="single" w:color="auto" w:sz="4" w:space="0"/>
              <w:left w:val="single" w:color="auto" w:sz="4" w:space="0"/>
              <w:bottom w:val="single" w:color="auto" w:sz="4" w:space="0"/>
              <w:right w:val="single" w:color="auto" w:sz="4" w:space="0"/>
            </w:tcBorders>
            <w:vAlign w:val="center"/>
          </w:tcPr>
          <w:p w:rsidRPr="004404C1" w:rsidR="001C7EF9" w:rsidP="00E563BD" w:rsidRDefault="001C7EF9" w14:paraId="232049FB" w14:textId="77777777">
            <w:pPr>
              <w:spacing w:before="0" w:line="240" w:lineRule="auto"/>
              <w:jc w:val="left"/>
              <w:rPr>
                <w:rFonts w:cs="Arial"/>
                <w:sz w:val="18"/>
                <w:szCs w:val="15"/>
                <w:lang w:val="en-US"/>
              </w:rPr>
            </w:pPr>
            <w:r w:rsidRPr="004404C1">
              <w:rPr>
                <w:rFonts w:cs="Arial"/>
                <w:sz w:val="18"/>
                <w:szCs w:val="15"/>
                <w:lang w:val="en-US"/>
              </w:rPr>
              <w:t>Produced from a boiler</w:t>
            </w:r>
          </w:p>
        </w:tc>
        <w:tc>
          <w:tcPr>
            <w:tcW w:w="4393" w:type="dxa"/>
            <w:tcBorders>
              <w:top w:val="single" w:color="auto" w:sz="4" w:space="0"/>
              <w:left w:val="single" w:color="auto" w:sz="4" w:space="0"/>
              <w:bottom w:val="single" w:color="auto" w:sz="4" w:space="0"/>
              <w:right w:val="nil"/>
            </w:tcBorders>
            <w:vAlign w:val="center"/>
          </w:tcPr>
          <w:p w:rsidRPr="004404C1" w:rsidR="001C7EF9" w:rsidP="00E563BD" w:rsidRDefault="001C7EF9" w14:paraId="28C2DDAE" w14:textId="77777777">
            <w:pPr>
              <w:spacing w:before="0" w:line="240" w:lineRule="auto"/>
              <w:jc w:val="left"/>
              <w:rPr>
                <w:rFonts w:cs="Arial"/>
                <w:sz w:val="18"/>
                <w:szCs w:val="15"/>
                <w:lang w:val="en-US"/>
              </w:rPr>
            </w:pPr>
            <w:r w:rsidRPr="004404C1">
              <w:rPr>
                <w:rFonts w:cs="Arial"/>
                <w:sz w:val="18"/>
                <w:szCs w:val="15"/>
                <w:lang w:val="en-US"/>
              </w:rPr>
              <w:t>Heating of non-product contacting surfaces and systems</w:t>
            </w:r>
          </w:p>
        </w:tc>
      </w:tr>
      <w:tr w:rsidRPr="000E6BAA" w:rsidR="001C7EF9" w:rsidTr="00115601" w14:paraId="0132F052" w14:textId="77777777">
        <w:trPr>
          <w:trHeight w:val="510"/>
        </w:trPr>
        <w:tc>
          <w:tcPr>
            <w:tcW w:w="1985" w:type="dxa"/>
            <w:tcBorders>
              <w:top w:val="single" w:color="auto" w:sz="4" w:space="0"/>
              <w:left w:val="nil"/>
              <w:bottom w:val="single" w:color="auto" w:sz="4" w:space="0"/>
              <w:right w:val="single" w:color="auto" w:sz="4" w:space="0"/>
            </w:tcBorders>
            <w:vAlign w:val="center"/>
          </w:tcPr>
          <w:p w:rsidRPr="00793991" w:rsidR="001C7EF9" w:rsidP="00E563BD" w:rsidRDefault="001C7EF9" w14:paraId="7C1155DD" w14:textId="77777777">
            <w:pPr>
              <w:spacing w:before="0" w:line="240" w:lineRule="auto"/>
              <w:jc w:val="left"/>
              <w:rPr>
                <w:rFonts w:cs="Arial"/>
                <w:b/>
                <w:bCs/>
                <w:sz w:val="18"/>
                <w:szCs w:val="15"/>
                <w:lang w:val="en-US"/>
              </w:rPr>
            </w:pPr>
            <w:r w:rsidRPr="00793991">
              <w:rPr>
                <w:rFonts w:cs="Arial"/>
                <w:b/>
                <w:bCs/>
                <w:sz w:val="18"/>
                <w:szCs w:val="15"/>
                <w:lang w:val="en-US"/>
              </w:rPr>
              <w:t>Clean steam</w:t>
            </w:r>
          </w:p>
        </w:tc>
        <w:tc>
          <w:tcPr>
            <w:tcW w:w="3260" w:type="dxa"/>
            <w:tcBorders>
              <w:top w:val="single" w:color="auto" w:sz="4" w:space="0"/>
              <w:left w:val="single" w:color="auto" w:sz="4" w:space="0"/>
              <w:bottom w:val="single" w:color="auto" w:sz="4" w:space="0"/>
              <w:right w:val="single" w:color="auto" w:sz="4" w:space="0"/>
            </w:tcBorders>
            <w:vAlign w:val="center"/>
          </w:tcPr>
          <w:p w:rsidRPr="004404C1" w:rsidR="001C7EF9" w:rsidP="00E563BD" w:rsidRDefault="001C7EF9" w14:paraId="4017F599" w14:textId="77777777">
            <w:pPr>
              <w:spacing w:before="0" w:line="240" w:lineRule="auto"/>
              <w:jc w:val="left"/>
              <w:rPr>
                <w:rFonts w:cs="Arial"/>
                <w:sz w:val="18"/>
                <w:szCs w:val="15"/>
                <w:lang w:val="en-US"/>
              </w:rPr>
            </w:pPr>
            <w:r w:rsidRPr="004404C1">
              <w:rPr>
                <w:rFonts w:cs="Arial"/>
                <w:sz w:val="18"/>
                <w:szCs w:val="15"/>
                <w:lang w:val="en-US"/>
              </w:rPr>
              <w:t>Generated from treated water free of volatile additives</w:t>
            </w:r>
          </w:p>
        </w:tc>
        <w:tc>
          <w:tcPr>
            <w:tcW w:w="4393" w:type="dxa"/>
            <w:tcBorders>
              <w:top w:val="single" w:color="auto" w:sz="4" w:space="0"/>
              <w:left w:val="single" w:color="auto" w:sz="4" w:space="0"/>
              <w:bottom w:val="single" w:color="auto" w:sz="4" w:space="0"/>
              <w:right w:val="nil"/>
            </w:tcBorders>
            <w:vAlign w:val="center"/>
          </w:tcPr>
          <w:p w:rsidRPr="004404C1" w:rsidR="001C7EF9" w:rsidP="00E563BD" w:rsidRDefault="001C7EF9" w14:paraId="7235C13A" w14:textId="77777777">
            <w:pPr>
              <w:spacing w:before="0" w:line="240" w:lineRule="auto"/>
              <w:jc w:val="left"/>
              <w:rPr>
                <w:rFonts w:cs="Arial"/>
                <w:sz w:val="18"/>
                <w:szCs w:val="15"/>
                <w:lang w:val="en-US"/>
              </w:rPr>
            </w:pPr>
            <w:r w:rsidRPr="004404C1">
              <w:rPr>
                <w:rFonts w:cs="Arial"/>
                <w:sz w:val="18"/>
                <w:szCs w:val="15"/>
                <w:lang w:val="en-US"/>
              </w:rPr>
              <w:t>Thermal disinfection or sterilization processes</w:t>
            </w:r>
          </w:p>
          <w:p w:rsidRPr="004404C1" w:rsidR="001C7EF9" w:rsidP="00E563BD" w:rsidRDefault="001C7EF9" w14:paraId="1342B553" w14:textId="77777777">
            <w:pPr>
              <w:spacing w:before="0" w:line="240" w:lineRule="auto"/>
              <w:jc w:val="left"/>
              <w:rPr>
                <w:rFonts w:cs="Arial"/>
                <w:sz w:val="18"/>
                <w:szCs w:val="15"/>
                <w:lang w:val="en-US"/>
              </w:rPr>
            </w:pPr>
            <w:r w:rsidRPr="004404C1">
              <w:rPr>
                <w:rFonts w:cs="Arial"/>
                <w:sz w:val="18"/>
                <w:szCs w:val="15"/>
                <w:lang w:val="en-US"/>
              </w:rPr>
              <w:t>For sterilization of products, and more typically equipment</w:t>
            </w:r>
          </w:p>
        </w:tc>
      </w:tr>
    </w:tbl>
    <w:p w:rsidRPr="005043C0" w:rsidR="001C7EF9" w:rsidP="00EF1952" w:rsidRDefault="00115601" w14:paraId="0650511F" w14:textId="09AFBABB">
      <w:pPr>
        <w:rPr>
          <w:rFonts w:cs="Arial"/>
          <w:lang w:val="en-US"/>
        </w:rPr>
      </w:pPr>
      <w:r>
        <w:rPr>
          <w:rFonts w:cs="Arial"/>
          <w:lang w:val="en-US"/>
        </w:rPr>
        <w:br/>
      </w:r>
      <w:r w:rsidR="001C7EF9">
        <w:rPr>
          <w:rFonts w:cs="Arial"/>
          <w:lang w:val="en-US"/>
        </w:rPr>
        <w:t xml:space="preserve">A steam produced by </w:t>
      </w:r>
      <w:r w:rsidR="007C26A5">
        <w:rPr>
          <w:rFonts w:cs="Arial"/>
          <w:lang w:val="en-US"/>
        </w:rPr>
        <w:t>a</w:t>
      </w:r>
      <w:r w:rsidR="001C7EF9">
        <w:rPr>
          <w:rFonts w:cs="Arial"/>
          <w:lang w:val="en-US"/>
        </w:rPr>
        <w:t xml:space="preserve"> boiler is pressurized and used to produce the clean steam of the clean steam distillation column. </w:t>
      </w:r>
    </w:p>
    <w:p w:rsidR="00EF1952" w:rsidP="006049C5" w:rsidRDefault="00EF1952" w14:paraId="1D8940B8" w14:textId="5E0B7A81">
      <w:pPr>
        <w:pStyle w:val="berschrift2"/>
      </w:pPr>
      <w:bookmarkStart w:name="_Toc94787061" w:id="387"/>
      <w:bookmarkStart w:name="_Toc95410102" w:id="388"/>
      <w:bookmarkStart w:name="_Toc96002285" w:id="389"/>
      <w:bookmarkStart w:name="_Toc96002672" w:id="390"/>
      <w:bookmarkStart w:name="_Toc96025260" w:id="391"/>
      <w:bookmarkStart w:name="_Toc96072228" w:id="392"/>
      <w:r>
        <w:t>Technical utilities</w:t>
      </w:r>
      <w:bookmarkEnd w:id="387"/>
      <w:bookmarkEnd w:id="388"/>
      <w:bookmarkEnd w:id="389"/>
      <w:bookmarkEnd w:id="390"/>
      <w:bookmarkEnd w:id="391"/>
      <w:bookmarkEnd w:id="392"/>
    </w:p>
    <w:p w:rsidR="001C7EF9" w:rsidP="001C7EF9" w:rsidRDefault="001C7EF9" w14:paraId="7D1479A3" w14:textId="72132748">
      <w:pPr>
        <w:rPr>
          <w:rStyle w:val="markedcontent"/>
          <w:rFonts w:cs="Arial"/>
          <w:lang w:val="en-US"/>
        </w:rPr>
      </w:pPr>
      <w:r w:rsidRPr="003D4894">
        <w:rPr>
          <w:rStyle w:val="markedcontent"/>
          <w:rFonts w:cs="Arial"/>
          <w:lang w:val="en-US"/>
        </w:rPr>
        <w:t>Technical utilities, also known as black utilities, are used for the direct support of the process operation, while it does not have a direct contact with the product.</w:t>
      </w:r>
      <w:r>
        <w:rPr>
          <w:rStyle w:val="markedcontent"/>
          <w:rFonts w:cs="Arial"/>
          <w:lang w:val="en-US"/>
        </w:rPr>
        <w:t xml:space="preserve"> </w:t>
      </w:r>
      <w:r w:rsidRPr="009B68FE">
        <w:rPr>
          <w:rStyle w:val="markedcontent"/>
          <w:rFonts w:cs="Arial"/>
          <w:lang w:val="en-US"/>
        </w:rPr>
        <w:t>Technical utilities may comprise</w:t>
      </w:r>
      <w:r w:rsidR="00681DE7">
        <w:rPr>
          <w:rStyle w:val="markedcontent"/>
          <w:rFonts w:cs="Arial"/>
          <w:lang w:val="en-US"/>
        </w:rPr>
        <w:t xml:space="preserve"> the elements listed in </w:t>
      </w:r>
      <w:r w:rsidR="004E0628">
        <w:rPr>
          <w:rStyle w:val="markedcontent"/>
          <w:rFonts w:cs="Arial"/>
          <w:lang w:val="en-US"/>
        </w:rPr>
        <w:t xml:space="preserve">Table 23 </w:t>
      </w:r>
      <w:r w:rsidR="005F570F">
        <w:rPr>
          <w:rStyle w:val="markedcontent"/>
          <w:rFonts w:cs="Arial"/>
          <w:lang w:val="en-US"/>
        </w:rPr>
        <w:t xml:space="preserve"> </w:t>
      </w:r>
      <w:r w:rsidR="005F570F">
        <w:rPr>
          <w:lang w:val="en-GB"/>
        </w:rPr>
        <w:fldChar w:fldCharType="begin"/>
      </w:r>
      <w:r w:rsidR="007456D2">
        <w:rPr>
          <w:lang w:val="en-GB"/>
        </w:rPr>
        <w:instrText xml:space="preserve"> ADDIN ZOTERO_ITEM CSL_CITATION {"citationID":"aIX4PnvS","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5F570F">
        <w:rPr>
          <w:lang w:val="en-GB"/>
        </w:rPr>
        <w:fldChar w:fldCharType="separate"/>
      </w:r>
      <w:r w:rsidR="005F570F">
        <w:rPr>
          <w:noProof/>
          <w:lang w:val="en-GB"/>
        </w:rPr>
        <w:t>(Joseph, 2018)</w:t>
      </w:r>
      <w:r w:rsidR="005F570F">
        <w:rPr>
          <w:lang w:val="en-GB"/>
        </w:rPr>
        <w:fldChar w:fldCharType="end"/>
      </w:r>
      <w:r w:rsidR="005F570F">
        <w:rPr>
          <w:lang w:val="en-GB"/>
        </w:rPr>
        <w:t>.</w:t>
      </w:r>
    </w:p>
    <w:p w:rsidRPr="00115601" w:rsidR="007C26A5" w:rsidP="008C21A2" w:rsidRDefault="00115601" w14:paraId="769C28D5" w14:textId="0E1FDF83">
      <w:pPr>
        <w:pStyle w:val="Beschriftung"/>
        <w:keepNext/>
      </w:pPr>
      <w:bookmarkStart w:name="_Ref95993444" w:id="393"/>
      <w:r w:rsidRPr="000E6BAA">
        <w:rPr>
          <w:lang w:val="en-GB"/>
        </w:rPr>
        <w:br/>
      </w:r>
      <w:bookmarkStart w:name="_Toc96066738" w:id="394"/>
      <w:r w:rsidR="007C26A5">
        <w:t xml:space="preserve">Table </w:t>
      </w:r>
      <w:r w:rsidR="00C3732D">
        <w:fldChar w:fldCharType="begin"/>
      </w:r>
      <w:r w:rsidR="00C3732D">
        <w:instrText xml:space="preserve"> SEQ Table \* ARABIC </w:instrText>
      </w:r>
      <w:r w:rsidR="00C3732D">
        <w:fldChar w:fldCharType="separate"/>
      </w:r>
      <w:r w:rsidR="00B35361">
        <w:rPr>
          <w:noProof/>
        </w:rPr>
        <w:t>23</w:t>
      </w:r>
      <w:r w:rsidR="00C3732D">
        <w:rPr>
          <w:noProof/>
        </w:rPr>
        <w:fldChar w:fldCharType="end"/>
      </w:r>
      <w:bookmarkEnd w:id="393"/>
      <w:r w:rsidR="007C26A5">
        <w:t xml:space="preserve">: </w:t>
      </w:r>
      <w:r w:rsidRPr="00AE5FA5" w:rsidR="007C26A5">
        <w:rPr>
          <w:rStyle w:val="markedcontent"/>
          <w:lang w:val="en-US"/>
        </w:rPr>
        <w:t>Technical utilities functions</w:t>
      </w:r>
      <w:bookmarkEnd w:id="394"/>
    </w:p>
    <w:tbl>
      <w:tblPr>
        <w:tblStyle w:val="Tabellenraster"/>
        <w:tblW w:w="0" w:type="auto"/>
        <w:tblBorders>
          <w:left w:val="none" w:color="auto" w:sz="0" w:space="0"/>
          <w:right w:val="none" w:color="auto" w:sz="0" w:space="0"/>
        </w:tblBorders>
        <w:tblLook w:val="04A0" w:firstRow="1" w:lastRow="0" w:firstColumn="1" w:lastColumn="0" w:noHBand="0" w:noVBand="1"/>
      </w:tblPr>
      <w:tblGrid>
        <w:gridCol w:w="3884"/>
        <w:gridCol w:w="5754"/>
      </w:tblGrid>
      <w:tr w:rsidRPr="004404C1" w:rsidR="001C7EF9" w:rsidTr="006611B0" w14:paraId="72419A8E" w14:textId="77777777">
        <w:trPr>
          <w:trHeight w:val="397"/>
        </w:trPr>
        <w:tc>
          <w:tcPr>
            <w:tcW w:w="3884" w:type="dxa"/>
            <w:vAlign w:val="center"/>
          </w:tcPr>
          <w:p w:rsidRPr="004404C1" w:rsidR="001C7EF9" w:rsidP="00115601" w:rsidRDefault="001C7EF9" w14:paraId="158B4BF1" w14:textId="77777777">
            <w:pPr>
              <w:spacing w:before="0" w:line="240" w:lineRule="auto"/>
              <w:jc w:val="left"/>
              <w:rPr>
                <w:rStyle w:val="markedcontent"/>
                <w:rFonts w:cs="Arial"/>
                <w:b/>
                <w:bCs/>
                <w:sz w:val="18"/>
                <w:szCs w:val="15"/>
                <w:lang w:val="en-US"/>
              </w:rPr>
            </w:pPr>
            <w:r w:rsidRPr="004404C1">
              <w:rPr>
                <w:rStyle w:val="markedcontent"/>
                <w:rFonts w:cs="Arial"/>
                <w:b/>
                <w:bCs/>
                <w:sz w:val="18"/>
                <w:szCs w:val="15"/>
                <w:lang w:val="en-US"/>
              </w:rPr>
              <w:t xml:space="preserve">Technical Utilities </w:t>
            </w:r>
          </w:p>
        </w:tc>
        <w:tc>
          <w:tcPr>
            <w:tcW w:w="5754" w:type="dxa"/>
            <w:vAlign w:val="center"/>
          </w:tcPr>
          <w:p w:rsidRPr="004404C1" w:rsidR="001C7EF9" w:rsidP="00115601" w:rsidRDefault="001C7EF9" w14:paraId="1BED1B6B" w14:textId="77777777">
            <w:pPr>
              <w:spacing w:before="0" w:line="240" w:lineRule="auto"/>
              <w:jc w:val="left"/>
              <w:rPr>
                <w:rStyle w:val="markedcontent"/>
                <w:rFonts w:cs="Arial"/>
                <w:b/>
                <w:bCs/>
                <w:sz w:val="18"/>
                <w:szCs w:val="15"/>
                <w:lang w:val="en-US"/>
              </w:rPr>
            </w:pPr>
            <w:r w:rsidRPr="004404C1">
              <w:rPr>
                <w:rStyle w:val="markedcontent"/>
                <w:rFonts w:cs="Arial"/>
                <w:sz w:val="18"/>
                <w:szCs w:val="15"/>
                <w:lang w:val="en-US"/>
              </w:rPr>
              <w:t xml:space="preserve">            </w:t>
            </w:r>
            <w:r w:rsidRPr="004404C1">
              <w:rPr>
                <w:rStyle w:val="markedcontent"/>
                <w:rFonts w:cs="Arial"/>
                <w:b/>
                <w:bCs/>
                <w:sz w:val="18"/>
                <w:szCs w:val="15"/>
                <w:lang w:val="en-US"/>
              </w:rPr>
              <w:t>Utilized for</w:t>
            </w:r>
          </w:p>
        </w:tc>
      </w:tr>
      <w:tr w:rsidRPr="000E6BAA" w:rsidR="001C7EF9" w:rsidTr="006611B0" w14:paraId="66591327" w14:textId="77777777">
        <w:trPr>
          <w:trHeight w:val="397"/>
        </w:trPr>
        <w:tc>
          <w:tcPr>
            <w:tcW w:w="3884" w:type="dxa"/>
            <w:vAlign w:val="center"/>
          </w:tcPr>
          <w:p w:rsidRPr="004404C1" w:rsidR="001C7EF9" w:rsidP="00115601" w:rsidRDefault="001C7EF9" w14:paraId="59D32CC0" w14:textId="77777777">
            <w:pPr>
              <w:spacing w:before="0" w:line="240" w:lineRule="auto"/>
              <w:jc w:val="left"/>
              <w:rPr>
                <w:rStyle w:val="markedcontent"/>
                <w:rFonts w:cs="Arial"/>
                <w:sz w:val="18"/>
                <w:szCs w:val="15"/>
                <w:lang w:val="en-US"/>
              </w:rPr>
            </w:pPr>
            <w:r w:rsidRPr="004404C1">
              <w:rPr>
                <w:rStyle w:val="markedcontent"/>
                <w:rFonts w:cs="Arial"/>
                <w:sz w:val="18"/>
                <w:szCs w:val="15"/>
                <w:lang w:val="en-US"/>
              </w:rPr>
              <w:t>Potable water</w:t>
            </w:r>
          </w:p>
        </w:tc>
        <w:tc>
          <w:tcPr>
            <w:tcW w:w="5754" w:type="dxa"/>
            <w:vAlign w:val="center"/>
          </w:tcPr>
          <w:p w:rsidRPr="004404C1" w:rsidR="001C7EF9" w:rsidP="00115601" w:rsidRDefault="001C7EF9" w14:paraId="1568A2A3" w14:textId="77777777">
            <w:pPr>
              <w:pStyle w:val="Listenabsatz"/>
              <w:numPr>
                <w:ilvl w:val="0"/>
                <w:numId w:val="41"/>
              </w:numPr>
              <w:spacing w:before="0" w:line="240" w:lineRule="auto"/>
              <w:jc w:val="left"/>
              <w:rPr>
                <w:rFonts w:cs="Arial"/>
                <w:sz w:val="18"/>
                <w:szCs w:val="15"/>
                <w:lang w:val="en-US"/>
              </w:rPr>
            </w:pPr>
            <w:r w:rsidRPr="004404C1">
              <w:rPr>
                <w:rFonts w:cs="Arial"/>
                <w:sz w:val="18"/>
                <w:szCs w:val="15"/>
                <w:lang w:val="en-US"/>
              </w:rPr>
              <w:t xml:space="preserve">To higher grades of water </w:t>
            </w:r>
          </w:p>
          <w:p w:rsidRPr="004404C1" w:rsidR="001C7EF9" w:rsidP="00115601" w:rsidRDefault="001C7EF9" w14:paraId="6A33F55E" w14:textId="77777777">
            <w:pPr>
              <w:pStyle w:val="Listenabsatz"/>
              <w:numPr>
                <w:ilvl w:val="0"/>
                <w:numId w:val="41"/>
              </w:numPr>
              <w:spacing w:before="0" w:line="240" w:lineRule="auto"/>
              <w:jc w:val="left"/>
              <w:rPr>
                <w:rStyle w:val="markedcontent"/>
                <w:rFonts w:cs="Arial"/>
                <w:sz w:val="18"/>
                <w:szCs w:val="15"/>
                <w:lang w:val="en-US"/>
              </w:rPr>
            </w:pPr>
            <w:r w:rsidRPr="004404C1">
              <w:rPr>
                <w:rStyle w:val="markedcontent"/>
                <w:rFonts w:cs="Arial"/>
                <w:sz w:val="18"/>
                <w:szCs w:val="15"/>
                <w:lang w:val="en-US"/>
              </w:rPr>
              <w:t>To use within the domestic systems of a facility</w:t>
            </w:r>
          </w:p>
        </w:tc>
      </w:tr>
      <w:tr w:rsidRPr="004404C1" w:rsidR="001C7EF9" w:rsidTr="006611B0" w14:paraId="2EA57502" w14:textId="77777777">
        <w:trPr>
          <w:trHeight w:val="397"/>
        </w:trPr>
        <w:tc>
          <w:tcPr>
            <w:tcW w:w="3884" w:type="dxa"/>
            <w:vAlign w:val="center"/>
          </w:tcPr>
          <w:p w:rsidRPr="004404C1" w:rsidR="001C7EF9" w:rsidP="00115601" w:rsidRDefault="001C7EF9" w14:paraId="0240B09D" w14:textId="77777777">
            <w:pPr>
              <w:spacing w:before="0" w:line="240" w:lineRule="auto"/>
              <w:jc w:val="left"/>
              <w:rPr>
                <w:rStyle w:val="markedcontent"/>
                <w:rFonts w:cs="Arial"/>
                <w:sz w:val="18"/>
                <w:szCs w:val="15"/>
                <w:lang w:val="en-US"/>
              </w:rPr>
            </w:pPr>
            <w:r w:rsidRPr="004404C1">
              <w:rPr>
                <w:rStyle w:val="markedcontent"/>
                <w:rFonts w:cs="Arial"/>
                <w:sz w:val="18"/>
                <w:szCs w:val="15"/>
                <w:lang w:val="en-US"/>
              </w:rPr>
              <w:t>Fire Water</w:t>
            </w:r>
          </w:p>
        </w:tc>
        <w:tc>
          <w:tcPr>
            <w:tcW w:w="5754" w:type="dxa"/>
            <w:vAlign w:val="center"/>
          </w:tcPr>
          <w:p w:rsidRPr="004404C1" w:rsidR="001C7EF9" w:rsidP="00115601" w:rsidRDefault="001C7EF9" w14:paraId="06C42AAA" w14:textId="77777777">
            <w:pPr>
              <w:pStyle w:val="Listenabsatz"/>
              <w:numPr>
                <w:ilvl w:val="0"/>
                <w:numId w:val="42"/>
              </w:numPr>
              <w:spacing w:before="0" w:line="240" w:lineRule="auto"/>
              <w:jc w:val="left"/>
              <w:rPr>
                <w:rStyle w:val="markedcontent"/>
                <w:rFonts w:cs="Arial"/>
                <w:sz w:val="18"/>
                <w:szCs w:val="15"/>
                <w:lang w:val="en-US"/>
              </w:rPr>
            </w:pPr>
            <w:r w:rsidRPr="004404C1">
              <w:rPr>
                <w:rStyle w:val="markedcontent"/>
                <w:rFonts w:cs="Arial"/>
                <w:sz w:val="18"/>
                <w:szCs w:val="15"/>
                <w:lang w:val="en-US"/>
              </w:rPr>
              <w:t>For the safety</w:t>
            </w:r>
          </w:p>
        </w:tc>
      </w:tr>
      <w:tr w:rsidRPr="000E6BAA" w:rsidR="001C7EF9" w:rsidTr="006611B0" w14:paraId="2B5FF291" w14:textId="77777777">
        <w:trPr>
          <w:trHeight w:val="397"/>
        </w:trPr>
        <w:tc>
          <w:tcPr>
            <w:tcW w:w="3884" w:type="dxa"/>
            <w:vAlign w:val="center"/>
          </w:tcPr>
          <w:p w:rsidRPr="004404C1" w:rsidR="001C7EF9" w:rsidP="00115601" w:rsidRDefault="001C7EF9" w14:paraId="1C868F82" w14:textId="77777777">
            <w:pPr>
              <w:spacing w:before="0" w:line="240" w:lineRule="auto"/>
              <w:jc w:val="left"/>
              <w:rPr>
                <w:rStyle w:val="markedcontent"/>
                <w:rFonts w:cs="Arial"/>
                <w:sz w:val="18"/>
                <w:szCs w:val="15"/>
                <w:lang w:val="en-US"/>
              </w:rPr>
            </w:pPr>
            <w:r w:rsidRPr="004404C1">
              <w:rPr>
                <w:rFonts w:cs="Arial"/>
                <w:sz w:val="18"/>
                <w:szCs w:val="15"/>
                <w:lang w:val="en-US"/>
              </w:rPr>
              <w:t>Cooling/chilled water/glycol</w:t>
            </w:r>
          </w:p>
        </w:tc>
        <w:tc>
          <w:tcPr>
            <w:tcW w:w="5754" w:type="dxa"/>
            <w:vAlign w:val="center"/>
          </w:tcPr>
          <w:p w:rsidRPr="004404C1" w:rsidR="001C7EF9" w:rsidP="00115601" w:rsidRDefault="001C7EF9" w14:paraId="713C24E2" w14:textId="77777777">
            <w:pPr>
              <w:pStyle w:val="Listenabsatz"/>
              <w:numPr>
                <w:ilvl w:val="0"/>
                <w:numId w:val="42"/>
              </w:numPr>
              <w:spacing w:before="0" w:line="240" w:lineRule="auto"/>
              <w:jc w:val="left"/>
              <w:rPr>
                <w:rStyle w:val="markedcontent"/>
                <w:rFonts w:cs="Arial"/>
                <w:sz w:val="18"/>
                <w:szCs w:val="15"/>
                <w:lang w:val="en-US"/>
              </w:rPr>
            </w:pPr>
            <w:r w:rsidRPr="004404C1">
              <w:rPr>
                <w:rFonts w:cs="Arial"/>
                <w:sz w:val="18"/>
                <w:szCs w:val="15"/>
                <w:lang w:val="en-US"/>
              </w:rPr>
              <w:t>For non-product contact cooling applications</w:t>
            </w:r>
          </w:p>
        </w:tc>
      </w:tr>
      <w:tr w:rsidRPr="000E6BAA" w:rsidR="001C7EF9" w:rsidTr="006611B0" w14:paraId="73989EAB" w14:textId="77777777">
        <w:trPr>
          <w:trHeight w:val="397"/>
        </w:trPr>
        <w:tc>
          <w:tcPr>
            <w:tcW w:w="3884" w:type="dxa"/>
            <w:vAlign w:val="center"/>
          </w:tcPr>
          <w:p w:rsidRPr="004404C1" w:rsidR="001C7EF9" w:rsidP="00115601" w:rsidRDefault="001C7EF9" w14:paraId="1AE97BAC" w14:textId="77777777">
            <w:pPr>
              <w:spacing w:before="0" w:line="240" w:lineRule="auto"/>
              <w:jc w:val="left"/>
              <w:rPr>
                <w:rStyle w:val="markedcontent"/>
                <w:rFonts w:cs="Arial"/>
                <w:sz w:val="18"/>
                <w:szCs w:val="15"/>
                <w:lang w:val="en-US"/>
              </w:rPr>
            </w:pPr>
            <w:r w:rsidRPr="004404C1">
              <w:rPr>
                <w:rFonts w:cs="Arial"/>
                <w:sz w:val="18"/>
                <w:szCs w:val="15"/>
                <w:lang w:val="en-US"/>
              </w:rPr>
              <w:t>Hot water/technical steam</w:t>
            </w:r>
          </w:p>
        </w:tc>
        <w:tc>
          <w:tcPr>
            <w:tcW w:w="5754" w:type="dxa"/>
            <w:vAlign w:val="center"/>
          </w:tcPr>
          <w:p w:rsidRPr="004404C1" w:rsidR="001C7EF9" w:rsidP="00115601" w:rsidRDefault="001C7EF9" w14:paraId="0A3A248B" w14:textId="77777777">
            <w:pPr>
              <w:pStyle w:val="Listenabsatz"/>
              <w:numPr>
                <w:ilvl w:val="0"/>
                <w:numId w:val="42"/>
              </w:numPr>
              <w:spacing w:before="0" w:line="240" w:lineRule="auto"/>
              <w:jc w:val="left"/>
              <w:rPr>
                <w:rStyle w:val="markedcontent"/>
                <w:rFonts w:cs="Arial"/>
                <w:sz w:val="18"/>
                <w:szCs w:val="15"/>
                <w:lang w:val="en-US"/>
              </w:rPr>
            </w:pPr>
            <w:r w:rsidRPr="004404C1">
              <w:rPr>
                <w:rFonts w:cs="Arial"/>
                <w:sz w:val="18"/>
                <w:szCs w:val="15"/>
                <w:lang w:val="en-US"/>
              </w:rPr>
              <w:t>Required for non-product contact heating applications</w:t>
            </w:r>
          </w:p>
        </w:tc>
      </w:tr>
      <w:tr w:rsidRPr="004404C1" w:rsidR="001C7EF9" w:rsidTr="006611B0" w14:paraId="02FED682" w14:textId="77777777">
        <w:trPr>
          <w:trHeight w:val="397"/>
        </w:trPr>
        <w:tc>
          <w:tcPr>
            <w:tcW w:w="3884" w:type="dxa"/>
            <w:vAlign w:val="center"/>
          </w:tcPr>
          <w:p w:rsidRPr="004404C1" w:rsidR="001C7EF9" w:rsidP="00115601" w:rsidRDefault="001C7EF9" w14:paraId="410BEC79" w14:textId="77777777">
            <w:pPr>
              <w:spacing w:before="0" w:line="240" w:lineRule="auto"/>
              <w:jc w:val="left"/>
              <w:rPr>
                <w:rFonts w:cs="Arial"/>
                <w:sz w:val="18"/>
                <w:szCs w:val="15"/>
                <w:lang w:val="en-US"/>
              </w:rPr>
            </w:pPr>
            <w:r w:rsidRPr="004404C1">
              <w:rPr>
                <w:rFonts w:cs="Arial"/>
                <w:sz w:val="18"/>
                <w:szCs w:val="15"/>
                <w:lang w:val="en-US"/>
              </w:rPr>
              <w:t>Electrical power</w:t>
            </w:r>
          </w:p>
        </w:tc>
        <w:tc>
          <w:tcPr>
            <w:tcW w:w="5754" w:type="dxa"/>
            <w:vAlign w:val="center"/>
          </w:tcPr>
          <w:p w:rsidRPr="004404C1" w:rsidR="001C7EF9" w:rsidP="00115601" w:rsidRDefault="001C7EF9" w14:paraId="017BBC98" w14:textId="77777777">
            <w:pPr>
              <w:pStyle w:val="Listenabsatz"/>
              <w:spacing w:before="0" w:line="240" w:lineRule="auto"/>
              <w:jc w:val="left"/>
              <w:rPr>
                <w:rFonts w:cs="Arial"/>
                <w:sz w:val="18"/>
                <w:szCs w:val="15"/>
                <w:lang w:val="en-US"/>
              </w:rPr>
            </w:pPr>
            <w:r w:rsidRPr="004404C1">
              <w:rPr>
                <w:rFonts w:cs="Arial"/>
                <w:sz w:val="18"/>
                <w:szCs w:val="15"/>
                <w:lang w:val="en-US"/>
              </w:rPr>
              <w:t>-</w:t>
            </w:r>
          </w:p>
        </w:tc>
      </w:tr>
      <w:tr w:rsidRPr="000E6BAA" w:rsidR="001C7EF9" w:rsidTr="006611B0" w14:paraId="46B76D04" w14:textId="77777777">
        <w:trPr>
          <w:trHeight w:val="397"/>
        </w:trPr>
        <w:tc>
          <w:tcPr>
            <w:tcW w:w="3884" w:type="dxa"/>
            <w:vAlign w:val="center"/>
          </w:tcPr>
          <w:p w:rsidRPr="004404C1" w:rsidR="001C7EF9" w:rsidP="00115601" w:rsidRDefault="001C7EF9" w14:paraId="0577F10E" w14:textId="77777777">
            <w:pPr>
              <w:spacing w:before="0" w:line="240" w:lineRule="auto"/>
              <w:jc w:val="left"/>
              <w:rPr>
                <w:rFonts w:cs="Arial"/>
                <w:sz w:val="18"/>
                <w:szCs w:val="15"/>
                <w:lang w:val="en-US"/>
              </w:rPr>
            </w:pPr>
            <w:r w:rsidRPr="004404C1">
              <w:rPr>
                <w:rFonts w:cs="Arial"/>
                <w:sz w:val="18"/>
                <w:szCs w:val="15"/>
                <w:lang w:val="en-US"/>
              </w:rPr>
              <w:t>Natural or liquefied gas</w:t>
            </w:r>
          </w:p>
        </w:tc>
        <w:tc>
          <w:tcPr>
            <w:tcW w:w="5754" w:type="dxa"/>
            <w:vAlign w:val="center"/>
          </w:tcPr>
          <w:p w:rsidRPr="004404C1" w:rsidR="001C7EF9" w:rsidP="00115601" w:rsidRDefault="001C7EF9" w14:paraId="65674B0F" w14:textId="77777777">
            <w:pPr>
              <w:pStyle w:val="Listenabsatz"/>
              <w:numPr>
                <w:ilvl w:val="0"/>
                <w:numId w:val="42"/>
              </w:numPr>
              <w:spacing w:before="0" w:line="240" w:lineRule="auto"/>
              <w:jc w:val="left"/>
              <w:rPr>
                <w:rFonts w:cs="Arial"/>
                <w:sz w:val="18"/>
                <w:szCs w:val="15"/>
                <w:lang w:val="en-US"/>
              </w:rPr>
            </w:pPr>
            <w:r w:rsidRPr="004404C1">
              <w:rPr>
                <w:rFonts w:cs="Arial"/>
                <w:sz w:val="18"/>
                <w:szCs w:val="15"/>
                <w:lang w:val="en-US"/>
              </w:rPr>
              <w:t>Needed for firing gas boilers</w:t>
            </w:r>
          </w:p>
        </w:tc>
      </w:tr>
      <w:tr w:rsidRPr="004404C1" w:rsidR="001C7EF9" w:rsidTr="006611B0" w14:paraId="444721E6" w14:textId="77777777">
        <w:trPr>
          <w:trHeight w:val="397"/>
        </w:trPr>
        <w:tc>
          <w:tcPr>
            <w:tcW w:w="3884" w:type="dxa"/>
            <w:vAlign w:val="center"/>
          </w:tcPr>
          <w:p w:rsidRPr="004404C1" w:rsidR="001C7EF9" w:rsidP="00115601" w:rsidRDefault="001C7EF9" w14:paraId="05DE08C6" w14:textId="77777777">
            <w:pPr>
              <w:spacing w:before="0" w:line="240" w:lineRule="auto"/>
              <w:jc w:val="left"/>
              <w:rPr>
                <w:rFonts w:cs="Arial"/>
                <w:sz w:val="18"/>
                <w:szCs w:val="15"/>
                <w:lang w:val="en-US"/>
              </w:rPr>
            </w:pPr>
            <w:r w:rsidRPr="004404C1">
              <w:rPr>
                <w:rFonts w:cs="Arial"/>
                <w:sz w:val="18"/>
                <w:szCs w:val="15"/>
                <w:lang w:val="en-US"/>
              </w:rPr>
              <w:t>Wastewater collection/inactivation</w:t>
            </w:r>
          </w:p>
        </w:tc>
        <w:tc>
          <w:tcPr>
            <w:tcW w:w="5754" w:type="dxa"/>
            <w:vAlign w:val="center"/>
          </w:tcPr>
          <w:p w:rsidRPr="004404C1" w:rsidR="001C7EF9" w:rsidP="00115601" w:rsidRDefault="001C7EF9" w14:paraId="320350FF" w14:textId="77777777">
            <w:pPr>
              <w:pStyle w:val="Listenabsatz"/>
              <w:spacing w:before="0" w:line="240" w:lineRule="auto"/>
              <w:jc w:val="left"/>
              <w:rPr>
                <w:rFonts w:cs="Arial"/>
                <w:sz w:val="18"/>
                <w:szCs w:val="15"/>
                <w:lang w:val="en-US"/>
              </w:rPr>
            </w:pPr>
            <w:r w:rsidRPr="004404C1">
              <w:rPr>
                <w:rFonts w:cs="Arial"/>
                <w:sz w:val="18"/>
                <w:szCs w:val="15"/>
                <w:lang w:val="en-US"/>
              </w:rPr>
              <w:t>-</w:t>
            </w:r>
          </w:p>
        </w:tc>
      </w:tr>
    </w:tbl>
    <w:p w:rsidR="00EF1952" w:rsidP="006049C5" w:rsidRDefault="00EF1952" w14:paraId="21F7F289" w14:textId="239E7415">
      <w:pPr>
        <w:pStyle w:val="berschrift2"/>
      </w:pPr>
      <w:bookmarkStart w:name="_Toc94787062" w:id="395"/>
      <w:bookmarkStart w:name="_Toc95410103" w:id="396"/>
      <w:bookmarkStart w:name="_Toc96002286" w:id="397"/>
      <w:bookmarkStart w:name="_Toc96002673" w:id="398"/>
      <w:bookmarkStart w:name="_Toc96025261" w:id="399"/>
      <w:bookmarkStart w:name="_Toc96072229" w:id="400"/>
      <w:r>
        <w:lastRenderedPageBreak/>
        <w:t>Waste</w:t>
      </w:r>
      <w:bookmarkEnd w:id="395"/>
      <w:bookmarkEnd w:id="396"/>
      <w:bookmarkEnd w:id="397"/>
      <w:bookmarkEnd w:id="398"/>
      <w:bookmarkEnd w:id="399"/>
      <w:bookmarkEnd w:id="400"/>
    </w:p>
    <w:p w:rsidR="001C7EF9" w:rsidP="001C7EF9" w:rsidRDefault="001C7EF9" w14:paraId="2B24911B" w14:textId="6A088AB0">
      <w:pPr>
        <w:rPr>
          <w:rFonts w:cs="Arial"/>
          <w:lang w:val="en-US"/>
        </w:rPr>
      </w:pPr>
      <w:r w:rsidRPr="00287246">
        <w:rPr>
          <w:rFonts w:cs="Arial"/>
          <w:lang w:val="en-US"/>
        </w:rPr>
        <w:t>During biopharmaceutical process</w:t>
      </w:r>
      <w:r>
        <w:rPr>
          <w:rFonts w:cs="Arial"/>
          <w:lang w:val="en-US"/>
        </w:rPr>
        <w:t>es</w:t>
      </w:r>
      <w:r w:rsidRPr="00287246">
        <w:rPr>
          <w:rFonts w:cs="Arial"/>
          <w:lang w:val="en-US"/>
        </w:rPr>
        <w:t xml:space="preserve"> </w:t>
      </w:r>
      <w:r>
        <w:rPr>
          <w:rFonts w:cs="Arial"/>
          <w:lang w:val="en-US"/>
        </w:rPr>
        <w:t>waste</w:t>
      </w:r>
      <w:r w:rsidRPr="00287246">
        <w:rPr>
          <w:rFonts w:cs="Arial"/>
          <w:lang w:val="en-US"/>
        </w:rPr>
        <w:t xml:space="preserve"> is always </w:t>
      </w:r>
      <w:r>
        <w:rPr>
          <w:rFonts w:cs="Arial"/>
          <w:lang w:val="en-US"/>
        </w:rPr>
        <w:t>generated</w:t>
      </w:r>
      <w:r w:rsidRPr="00287246">
        <w:rPr>
          <w:rFonts w:cs="Arial"/>
          <w:lang w:val="en-US"/>
        </w:rPr>
        <w:t>. The majority of the waste is from the production process step</w:t>
      </w:r>
      <w:r>
        <w:rPr>
          <w:rFonts w:cs="Arial"/>
          <w:lang w:val="en-US"/>
        </w:rPr>
        <w:t>s and can be classified in biological waste and non-biological waste</w:t>
      </w:r>
      <w:r w:rsidRPr="00287246">
        <w:rPr>
          <w:rFonts w:cs="Arial"/>
          <w:lang w:val="en-US"/>
        </w:rPr>
        <w:t>.</w:t>
      </w:r>
      <w:r>
        <w:rPr>
          <w:rFonts w:cs="Arial"/>
          <w:lang w:val="en-US"/>
        </w:rPr>
        <w:t xml:space="preserve"> For instance, the kind of waste in an upstream process can be generated during the cell growth media, bioreactor, media culture hold bags, filters, and tubing or during the steam in place process a steam waste can be generated. </w:t>
      </w:r>
      <w:r w:rsidRPr="00862303">
        <w:rPr>
          <w:rFonts w:cs="Arial"/>
          <w:lang w:val="en-US"/>
        </w:rPr>
        <w:t xml:space="preserve">Waste can </w:t>
      </w:r>
      <w:r>
        <w:rPr>
          <w:rFonts w:cs="Arial"/>
          <w:lang w:val="en-US"/>
        </w:rPr>
        <w:t>be differentiated to</w:t>
      </w:r>
      <w:r w:rsidRPr="00862303">
        <w:rPr>
          <w:rFonts w:cs="Arial"/>
          <w:lang w:val="en-US"/>
        </w:rPr>
        <w:t xml:space="preserve"> solids, liquids, and gases. The kind of waste is summarized in the following</w:t>
      </w:r>
      <w:r w:rsidR="00156DAB">
        <w:rPr>
          <w:rFonts w:cs="Arial"/>
          <w:lang w:val="en-US"/>
        </w:rPr>
        <w:t xml:space="preserve"> Table 24 </w:t>
      </w:r>
      <w:r w:rsidRPr="00862303">
        <w:rPr>
          <w:rFonts w:cs="Arial"/>
          <w:lang w:val="en-US"/>
        </w:rPr>
        <w:t>with their impact</w:t>
      </w:r>
      <w:r w:rsidR="005F570F">
        <w:rPr>
          <w:rFonts w:cs="Arial"/>
          <w:lang w:val="en-US"/>
        </w:rPr>
        <w:t xml:space="preserve"> </w:t>
      </w:r>
      <w:r w:rsidR="005F570F">
        <w:rPr>
          <w:lang w:val="en-GB"/>
        </w:rPr>
        <w:fldChar w:fldCharType="begin"/>
      </w:r>
      <w:r w:rsidR="007456D2">
        <w:rPr>
          <w:lang w:val="en-GB"/>
        </w:rPr>
        <w:instrText xml:space="preserve"> ADDIN ZOTERO_ITEM CSL_CITATION {"citationID":"8t1GXw1J","properties":{"formattedCitation":"(Joseph, 2018)","plainCitation":"(Joseph, 2018)","noteIndex":0},"citationItems":[{"id":157,"uris":["http://zotero.org/groups/4577095/items/EER5ETWL"],"itemData":{"id":157,"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2,17]]},"issued":{"date-parts":[["2018"]]}}}],"schema":"https://github.com/citation-style-language/schema/raw/master/csl-citation.json"} </w:instrText>
      </w:r>
      <w:r w:rsidR="005F570F">
        <w:rPr>
          <w:lang w:val="en-GB"/>
        </w:rPr>
        <w:fldChar w:fldCharType="separate"/>
      </w:r>
      <w:r w:rsidR="005F570F">
        <w:rPr>
          <w:noProof/>
          <w:lang w:val="en-GB"/>
        </w:rPr>
        <w:t>(Joseph, 2018)</w:t>
      </w:r>
      <w:r w:rsidR="005F570F">
        <w:rPr>
          <w:lang w:val="en-GB"/>
        </w:rPr>
        <w:fldChar w:fldCharType="end"/>
      </w:r>
      <w:r w:rsidRPr="00862303">
        <w:rPr>
          <w:rFonts w:cs="Arial"/>
          <w:lang w:val="en-US"/>
        </w:rPr>
        <w:t>.</w:t>
      </w:r>
    </w:p>
    <w:p w:rsidRPr="00997292" w:rsidR="00997292" w:rsidP="00BA64AB" w:rsidRDefault="00BA64AB" w14:paraId="27683A9E" w14:textId="72A97DE2">
      <w:pPr>
        <w:pStyle w:val="Beschriftung"/>
        <w:rPr>
          <w:lang w:val="en-US"/>
        </w:rPr>
      </w:pPr>
      <w:bookmarkStart w:name="_Toc96066739" w:id="401"/>
      <w:r>
        <w:br/>
      </w:r>
      <w:r>
        <w:t xml:space="preserve">Table </w:t>
      </w:r>
      <w:r w:rsidR="00C3732D">
        <w:fldChar w:fldCharType="begin"/>
      </w:r>
      <w:r w:rsidR="00C3732D">
        <w:instrText xml:space="preserve"> SEQ Table \* ARABIC </w:instrText>
      </w:r>
      <w:r w:rsidR="00C3732D">
        <w:fldChar w:fldCharType="separate"/>
      </w:r>
      <w:r w:rsidR="00B35361">
        <w:rPr>
          <w:noProof/>
        </w:rPr>
        <w:t>24</w:t>
      </w:r>
      <w:r w:rsidR="00C3732D">
        <w:rPr>
          <w:noProof/>
        </w:rPr>
        <w:fldChar w:fldCharType="end"/>
      </w:r>
      <w:r>
        <w:t>:</w:t>
      </w:r>
      <w:r w:rsidRPr="00997292" w:rsidR="00997292">
        <w:rPr>
          <w:lang w:val="en-US"/>
        </w:rPr>
        <w:t xml:space="preserve"> </w:t>
      </w:r>
      <w:r w:rsidRPr="007808E9" w:rsidR="00997292">
        <w:rPr>
          <w:lang w:val="en-GB"/>
        </w:rPr>
        <w:t>Types of waste and their impact.</w:t>
      </w:r>
      <w:bookmarkEnd w:id="401"/>
    </w:p>
    <w:tbl>
      <w:tblPr>
        <w:tblStyle w:val="Tabellenraster"/>
        <w:tblW w:w="9214" w:type="dxa"/>
        <w:tblBorders>
          <w:left w:val="none" w:color="auto" w:sz="0" w:space="0"/>
          <w:right w:val="none" w:color="auto" w:sz="0" w:space="0"/>
        </w:tblBorders>
        <w:tblLook w:val="04A0" w:firstRow="1" w:lastRow="0" w:firstColumn="1" w:lastColumn="0" w:noHBand="0" w:noVBand="1"/>
      </w:tblPr>
      <w:tblGrid>
        <w:gridCol w:w="2141"/>
        <w:gridCol w:w="7073"/>
      </w:tblGrid>
      <w:tr w:rsidRPr="003D7646" w:rsidR="00862F4C" w:rsidTr="00B02947" w14:paraId="12C879F6" w14:textId="77777777">
        <w:trPr>
          <w:trHeight w:val="397"/>
        </w:trPr>
        <w:tc>
          <w:tcPr>
            <w:tcW w:w="2141" w:type="dxa"/>
            <w:vAlign w:val="center"/>
          </w:tcPr>
          <w:p w:rsidRPr="00111B97" w:rsidR="00862F4C" w:rsidP="00BE5CF4" w:rsidRDefault="00862F4C" w14:paraId="05D09571" w14:textId="4DC0FF82">
            <w:pPr>
              <w:spacing w:before="0" w:line="240" w:lineRule="auto"/>
              <w:jc w:val="left"/>
              <w:rPr>
                <w:rFonts w:cs="Arial"/>
                <w:b/>
                <w:bCs/>
                <w:sz w:val="21"/>
                <w:szCs w:val="18"/>
                <w:lang w:val="en-US"/>
              </w:rPr>
            </w:pPr>
            <w:r w:rsidRPr="00111B97">
              <w:rPr>
                <w:rFonts w:cs="Arial"/>
                <w:b/>
                <w:bCs/>
                <w:sz w:val="21"/>
                <w:szCs w:val="18"/>
                <w:lang w:val="en-US"/>
              </w:rPr>
              <w:t>W</w:t>
            </w:r>
            <w:r w:rsidRPr="00111B97">
              <w:rPr>
                <w:b/>
                <w:bCs/>
                <w:sz w:val="21"/>
                <w:szCs w:val="18"/>
              </w:rPr>
              <w:t>aste type</w:t>
            </w:r>
          </w:p>
        </w:tc>
        <w:tc>
          <w:tcPr>
            <w:tcW w:w="7073" w:type="dxa"/>
            <w:vAlign w:val="center"/>
          </w:tcPr>
          <w:p w:rsidRPr="00111B97" w:rsidR="00862F4C" w:rsidP="00BE5CF4" w:rsidRDefault="00111B97" w14:paraId="2E01B6A4" w14:textId="5373F408">
            <w:pPr>
              <w:spacing w:before="0" w:line="240" w:lineRule="auto"/>
              <w:jc w:val="left"/>
              <w:rPr>
                <w:b/>
                <w:bCs/>
                <w:sz w:val="21"/>
                <w:szCs w:val="18"/>
                <w:lang w:val="en-US"/>
              </w:rPr>
            </w:pPr>
            <w:r w:rsidRPr="00111B97">
              <w:rPr>
                <w:b/>
                <w:bCs/>
                <w:sz w:val="21"/>
                <w:szCs w:val="18"/>
                <w:lang w:val="en-US"/>
              </w:rPr>
              <w:t>Impact of waste</w:t>
            </w:r>
          </w:p>
        </w:tc>
      </w:tr>
      <w:tr w:rsidRPr="000E6BAA" w:rsidR="001C7EF9" w:rsidTr="00B02947" w14:paraId="3E8AE5B6" w14:textId="77777777">
        <w:trPr>
          <w:trHeight w:val="397"/>
        </w:trPr>
        <w:tc>
          <w:tcPr>
            <w:tcW w:w="2141" w:type="dxa"/>
            <w:vAlign w:val="center"/>
          </w:tcPr>
          <w:p w:rsidRPr="004404C1" w:rsidR="001C7EF9" w:rsidP="00BE5CF4" w:rsidRDefault="001C7EF9" w14:paraId="34DF7427" w14:textId="77777777">
            <w:pPr>
              <w:spacing w:before="0" w:line="240" w:lineRule="auto"/>
              <w:jc w:val="left"/>
              <w:rPr>
                <w:rFonts w:cs="Arial"/>
                <w:b/>
                <w:bCs/>
                <w:sz w:val="18"/>
                <w:szCs w:val="15"/>
                <w:lang w:val="en-US"/>
              </w:rPr>
            </w:pPr>
            <w:r w:rsidRPr="004404C1">
              <w:rPr>
                <w:rFonts w:cs="Arial"/>
                <w:b/>
                <w:bCs/>
                <w:sz w:val="18"/>
                <w:szCs w:val="15"/>
                <w:lang w:val="en-US"/>
              </w:rPr>
              <w:t>Non-Bioactive Waste</w:t>
            </w:r>
          </w:p>
        </w:tc>
        <w:tc>
          <w:tcPr>
            <w:tcW w:w="7073" w:type="dxa"/>
            <w:vAlign w:val="center"/>
          </w:tcPr>
          <w:p w:rsidRPr="004404C1" w:rsidR="001C7EF9" w:rsidP="00BE5CF4" w:rsidRDefault="001C7EF9" w14:paraId="7B77D09C" w14:textId="77777777">
            <w:pPr>
              <w:pStyle w:val="Listenabsatz"/>
              <w:numPr>
                <w:ilvl w:val="0"/>
                <w:numId w:val="48"/>
              </w:numPr>
              <w:spacing w:before="0"/>
              <w:ind w:hanging="357"/>
              <w:jc w:val="left"/>
              <w:rPr>
                <w:rFonts w:cs="Arial"/>
                <w:sz w:val="18"/>
                <w:szCs w:val="15"/>
                <w:lang w:val="en-US"/>
              </w:rPr>
            </w:pPr>
            <w:r w:rsidRPr="004404C1">
              <w:rPr>
                <w:rFonts w:cs="Arial"/>
                <w:sz w:val="18"/>
                <w:szCs w:val="15"/>
                <w:lang w:val="en-US"/>
              </w:rPr>
              <w:t>Directly discarded or slightly treated to diminish the environmental impact</w:t>
            </w:r>
          </w:p>
        </w:tc>
      </w:tr>
      <w:tr w:rsidRPr="000E6BAA" w:rsidR="001C7EF9" w:rsidTr="00B02947" w14:paraId="32124737" w14:textId="77777777">
        <w:trPr>
          <w:trHeight w:val="397"/>
        </w:trPr>
        <w:tc>
          <w:tcPr>
            <w:tcW w:w="2141" w:type="dxa"/>
            <w:vAlign w:val="center"/>
          </w:tcPr>
          <w:p w:rsidRPr="004404C1" w:rsidR="001C7EF9" w:rsidP="00BE5CF4" w:rsidRDefault="001C7EF9" w14:paraId="719B4677" w14:textId="77777777">
            <w:pPr>
              <w:spacing w:before="0" w:line="240" w:lineRule="auto"/>
              <w:jc w:val="left"/>
              <w:rPr>
                <w:rFonts w:cs="Arial"/>
                <w:b/>
                <w:bCs/>
                <w:sz w:val="18"/>
                <w:szCs w:val="15"/>
                <w:lang w:val="en-US"/>
              </w:rPr>
            </w:pPr>
            <w:r w:rsidRPr="004404C1">
              <w:rPr>
                <w:rFonts w:cs="Arial"/>
                <w:b/>
                <w:bCs/>
                <w:sz w:val="18"/>
                <w:szCs w:val="15"/>
                <w:lang w:val="en-US"/>
              </w:rPr>
              <w:t>Liquids</w:t>
            </w:r>
          </w:p>
        </w:tc>
        <w:tc>
          <w:tcPr>
            <w:tcW w:w="7073" w:type="dxa"/>
            <w:vAlign w:val="center"/>
          </w:tcPr>
          <w:p w:rsidRPr="004404C1" w:rsidR="001C7EF9" w:rsidP="00BE5CF4" w:rsidRDefault="001C7EF9" w14:paraId="6CEB2AC7" w14:textId="77777777">
            <w:pPr>
              <w:pStyle w:val="Listenabsatz"/>
              <w:numPr>
                <w:ilvl w:val="0"/>
                <w:numId w:val="43"/>
              </w:numPr>
              <w:spacing w:before="0"/>
              <w:ind w:hanging="357"/>
              <w:jc w:val="left"/>
              <w:rPr>
                <w:rFonts w:cs="Arial"/>
                <w:sz w:val="18"/>
                <w:szCs w:val="15"/>
                <w:lang w:val="en-US"/>
              </w:rPr>
            </w:pPr>
            <w:r w:rsidRPr="004404C1">
              <w:rPr>
                <w:rFonts w:cs="Arial"/>
                <w:sz w:val="18"/>
                <w:szCs w:val="15"/>
                <w:lang w:val="en-US"/>
              </w:rPr>
              <w:t>Non-biological liquids waste</w:t>
            </w:r>
          </w:p>
          <w:p w:rsidRPr="004404C1" w:rsidR="001C7EF9" w:rsidP="00BE5CF4" w:rsidRDefault="001C7EF9" w14:paraId="14D515B2" w14:textId="77777777">
            <w:pPr>
              <w:pStyle w:val="Listenabsatz"/>
              <w:numPr>
                <w:ilvl w:val="0"/>
                <w:numId w:val="44"/>
              </w:numPr>
              <w:spacing w:before="0"/>
              <w:ind w:hanging="357"/>
              <w:jc w:val="left"/>
              <w:rPr>
                <w:rFonts w:cs="Arial"/>
                <w:sz w:val="18"/>
                <w:szCs w:val="15"/>
                <w:lang w:val="en-US"/>
              </w:rPr>
            </w:pPr>
            <w:r w:rsidRPr="004404C1">
              <w:rPr>
                <w:rFonts w:cs="Arial"/>
                <w:sz w:val="18"/>
                <w:szCs w:val="15"/>
                <w:lang w:val="en-US"/>
              </w:rPr>
              <w:t>Collection within a waste tank followed by chemical treatments</w:t>
            </w:r>
          </w:p>
          <w:p w:rsidRPr="004404C1" w:rsidR="001C7EF9" w:rsidP="00BE5CF4" w:rsidRDefault="001C7EF9" w14:paraId="4DAE1BD0" w14:textId="77777777">
            <w:pPr>
              <w:pStyle w:val="Listenabsatz"/>
              <w:numPr>
                <w:ilvl w:val="0"/>
                <w:numId w:val="43"/>
              </w:numPr>
              <w:spacing w:before="0"/>
              <w:ind w:hanging="357"/>
              <w:jc w:val="left"/>
              <w:rPr>
                <w:rFonts w:cs="Arial"/>
                <w:sz w:val="18"/>
                <w:szCs w:val="15"/>
                <w:lang w:val="en-US"/>
              </w:rPr>
            </w:pPr>
            <w:r w:rsidRPr="004404C1">
              <w:rPr>
                <w:rFonts w:cs="Arial"/>
                <w:sz w:val="18"/>
                <w:szCs w:val="15"/>
                <w:lang w:val="en-US"/>
              </w:rPr>
              <w:t>Harmful waste</w:t>
            </w:r>
          </w:p>
          <w:p w:rsidRPr="004404C1" w:rsidR="001C7EF9" w:rsidP="00BE5CF4" w:rsidRDefault="001C7EF9" w14:paraId="2B6DE5B6" w14:textId="77777777">
            <w:pPr>
              <w:pStyle w:val="Listenabsatz"/>
              <w:numPr>
                <w:ilvl w:val="1"/>
                <w:numId w:val="45"/>
              </w:numPr>
              <w:spacing w:before="0"/>
              <w:ind w:hanging="357"/>
              <w:jc w:val="left"/>
              <w:rPr>
                <w:rFonts w:cs="Arial"/>
                <w:sz w:val="18"/>
                <w:szCs w:val="15"/>
                <w:lang w:val="en-US"/>
              </w:rPr>
            </w:pPr>
            <w:r w:rsidRPr="004404C1">
              <w:rPr>
                <w:rFonts w:cs="Arial"/>
                <w:sz w:val="18"/>
                <w:szCs w:val="15"/>
                <w:lang w:val="en-US"/>
              </w:rPr>
              <w:t>Further purification processing ma required</w:t>
            </w:r>
          </w:p>
        </w:tc>
      </w:tr>
      <w:tr w:rsidRPr="000E6BAA" w:rsidR="001C7EF9" w:rsidTr="00B02947" w14:paraId="2A7ACAC0" w14:textId="77777777">
        <w:trPr>
          <w:trHeight w:val="397"/>
        </w:trPr>
        <w:tc>
          <w:tcPr>
            <w:tcW w:w="2141" w:type="dxa"/>
            <w:vAlign w:val="center"/>
          </w:tcPr>
          <w:p w:rsidRPr="004404C1" w:rsidR="001C7EF9" w:rsidP="00BE5CF4" w:rsidRDefault="001C7EF9" w14:paraId="0242E97E" w14:textId="77777777">
            <w:pPr>
              <w:spacing w:before="0" w:line="240" w:lineRule="auto"/>
              <w:jc w:val="left"/>
              <w:rPr>
                <w:rFonts w:cs="Arial"/>
                <w:b/>
                <w:bCs/>
                <w:sz w:val="18"/>
                <w:szCs w:val="15"/>
                <w:lang w:val="en-US"/>
              </w:rPr>
            </w:pPr>
            <w:r w:rsidRPr="004404C1">
              <w:rPr>
                <w:rFonts w:cs="Arial"/>
                <w:b/>
                <w:bCs/>
                <w:sz w:val="18"/>
                <w:szCs w:val="15"/>
                <w:lang w:val="en-US"/>
              </w:rPr>
              <w:t>Solids</w:t>
            </w:r>
          </w:p>
        </w:tc>
        <w:tc>
          <w:tcPr>
            <w:tcW w:w="7073" w:type="dxa"/>
            <w:vAlign w:val="center"/>
          </w:tcPr>
          <w:p w:rsidRPr="004404C1" w:rsidR="001C7EF9" w:rsidP="00BE5CF4" w:rsidRDefault="001C7EF9" w14:paraId="5C043873" w14:textId="77777777">
            <w:pPr>
              <w:pStyle w:val="Listenabsatz"/>
              <w:numPr>
                <w:ilvl w:val="0"/>
                <w:numId w:val="45"/>
              </w:numPr>
              <w:spacing w:before="0"/>
              <w:ind w:hanging="357"/>
              <w:jc w:val="left"/>
              <w:rPr>
                <w:rFonts w:cs="Arial"/>
                <w:sz w:val="18"/>
                <w:szCs w:val="15"/>
                <w:lang w:val="en-US"/>
              </w:rPr>
            </w:pPr>
            <w:r w:rsidRPr="004404C1">
              <w:rPr>
                <w:rFonts w:cs="Arial"/>
                <w:sz w:val="18"/>
                <w:szCs w:val="15"/>
                <w:lang w:val="en-US"/>
              </w:rPr>
              <w:t>Biologically exposed solid waste</w:t>
            </w:r>
          </w:p>
          <w:p w:rsidRPr="004404C1" w:rsidR="001C7EF9" w:rsidP="00BE5CF4" w:rsidRDefault="001C7EF9" w14:paraId="28F67E08" w14:textId="77777777">
            <w:pPr>
              <w:pStyle w:val="Listenabsatz"/>
              <w:numPr>
                <w:ilvl w:val="1"/>
                <w:numId w:val="45"/>
              </w:numPr>
              <w:spacing w:before="0"/>
              <w:ind w:hanging="357"/>
              <w:jc w:val="left"/>
              <w:rPr>
                <w:rFonts w:cs="Arial"/>
                <w:sz w:val="18"/>
                <w:szCs w:val="15"/>
                <w:lang w:val="en-US"/>
              </w:rPr>
            </w:pPr>
            <w:r w:rsidRPr="004404C1">
              <w:rPr>
                <w:rFonts w:cs="Arial"/>
                <w:sz w:val="18"/>
                <w:szCs w:val="15"/>
                <w:lang w:val="en-US"/>
              </w:rPr>
              <w:t>Sanitized either via an autoclave or chemically</w:t>
            </w:r>
          </w:p>
          <w:p w:rsidRPr="004404C1" w:rsidR="001C7EF9" w:rsidP="00BE5CF4" w:rsidRDefault="001C7EF9" w14:paraId="134DB2C1" w14:textId="77777777">
            <w:pPr>
              <w:pStyle w:val="Listenabsatz"/>
              <w:numPr>
                <w:ilvl w:val="0"/>
                <w:numId w:val="45"/>
              </w:numPr>
              <w:spacing w:before="0"/>
              <w:ind w:hanging="357"/>
              <w:jc w:val="left"/>
              <w:rPr>
                <w:rFonts w:cs="Arial"/>
                <w:sz w:val="18"/>
                <w:szCs w:val="15"/>
                <w:lang w:val="en-US"/>
              </w:rPr>
            </w:pPr>
            <w:r w:rsidRPr="004404C1">
              <w:rPr>
                <w:rFonts w:cs="Arial"/>
                <w:sz w:val="18"/>
                <w:szCs w:val="15"/>
                <w:lang w:val="en-US"/>
              </w:rPr>
              <w:t>Non-active solid waste</w:t>
            </w:r>
          </w:p>
          <w:p w:rsidRPr="004404C1" w:rsidR="001C7EF9" w:rsidP="00BE5CF4" w:rsidRDefault="001C7EF9" w14:paraId="26CF5248" w14:textId="77777777">
            <w:pPr>
              <w:pStyle w:val="Listenabsatz"/>
              <w:numPr>
                <w:ilvl w:val="1"/>
                <w:numId w:val="45"/>
              </w:numPr>
              <w:spacing w:before="0"/>
              <w:ind w:hanging="357"/>
              <w:jc w:val="left"/>
              <w:rPr>
                <w:rFonts w:cs="Arial"/>
                <w:sz w:val="18"/>
                <w:szCs w:val="15"/>
                <w:lang w:val="en-US"/>
              </w:rPr>
            </w:pPr>
            <w:r w:rsidRPr="004404C1">
              <w:rPr>
                <w:rFonts w:cs="Arial"/>
                <w:sz w:val="18"/>
                <w:szCs w:val="15"/>
                <w:lang w:val="en-US"/>
              </w:rPr>
              <w:t>Can be double-bagged and taken out of the facility to landfill or incineration sites, depending on local practices</w:t>
            </w:r>
          </w:p>
          <w:p w:rsidRPr="004404C1" w:rsidR="001C7EF9" w:rsidP="00BE5CF4" w:rsidRDefault="001C7EF9" w14:paraId="7A946886" w14:textId="77777777">
            <w:pPr>
              <w:pStyle w:val="Listenabsatz"/>
              <w:numPr>
                <w:ilvl w:val="0"/>
                <w:numId w:val="45"/>
              </w:numPr>
              <w:spacing w:before="0"/>
              <w:ind w:hanging="357"/>
              <w:jc w:val="left"/>
              <w:rPr>
                <w:rFonts w:cs="Arial"/>
                <w:sz w:val="18"/>
                <w:szCs w:val="15"/>
                <w:lang w:val="en-US"/>
              </w:rPr>
            </w:pPr>
            <w:r w:rsidRPr="004404C1">
              <w:rPr>
                <w:rFonts w:cs="Arial"/>
                <w:sz w:val="18"/>
                <w:szCs w:val="15"/>
                <w:lang w:val="en-US"/>
              </w:rPr>
              <w:t>Like non-biological liquid waste: some deactivation may require by some means prior to exiting the facility.</w:t>
            </w:r>
          </w:p>
        </w:tc>
      </w:tr>
      <w:tr w:rsidRPr="000E6BAA" w:rsidR="001C7EF9" w:rsidTr="00B02947" w14:paraId="6D7CD7D7" w14:textId="77777777">
        <w:trPr>
          <w:trHeight w:val="397"/>
        </w:trPr>
        <w:tc>
          <w:tcPr>
            <w:tcW w:w="2141" w:type="dxa"/>
            <w:vAlign w:val="center"/>
          </w:tcPr>
          <w:p w:rsidRPr="004404C1" w:rsidR="001C7EF9" w:rsidP="00BE5CF4" w:rsidRDefault="001C7EF9" w14:paraId="43C0FB25" w14:textId="77777777">
            <w:pPr>
              <w:spacing w:before="0" w:line="240" w:lineRule="auto"/>
              <w:jc w:val="left"/>
              <w:rPr>
                <w:rFonts w:cs="Arial"/>
                <w:b/>
                <w:bCs/>
                <w:sz w:val="18"/>
                <w:szCs w:val="15"/>
                <w:lang w:val="en-US"/>
              </w:rPr>
            </w:pPr>
            <w:r w:rsidRPr="004404C1">
              <w:rPr>
                <w:rFonts w:cs="Arial"/>
                <w:b/>
                <w:bCs/>
                <w:sz w:val="18"/>
                <w:szCs w:val="15"/>
                <w:lang w:val="en-US"/>
              </w:rPr>
              <w:t>Exhausted Air</w:t>
            </w:r>
          </w:p>
        </w:tc>
        <w:tc>
          <w:tcPr>
            <w:tcW w:w="7073" w:type="dxa"/>
            <w:vAlign w:val="center"/>
          </w:tcPr>
          <w:p w:rsidRPr="004404C1" w:rsidR="001C7EF9" w:rsidP="00BE5CF4" w:rsidRDefault="001C7EF9" w14:paraId="5D6F9AA6" w14:textId="77777777">
            <w:pPr>
              <w:pStyle w:val="Listenabsatz"/>
              <w:numPr>
                <w:ilvl w:val="0"/>
                <w:numId w:val="46"/>
              </w:numPr>
              <w:spacing w:before="0"/>
              <w:ind w:hanging="357"/>
              <w:jc w:val="left"/>
              <w:rPr>
                <w:rFonts w:cs="Arial"/>
                <w:sz w:val="18"/>
                <w:szCs w:val="15"/>
                <w:lang w:val="en-US"/>
              </w:rPr>
            </w:pPr>
            <w:r w:rsidRPr="004404C1">
              <w:rPr>
                <w:rFonts w:cs="Arial"/>
                <w:sz w:val="18"/>
                <w:szCs w:val="15"/>
                <w:lang w:val="en-US"/>
              </w:rPr>
              <w:t>Non-hazardous exhausted air</w:t>
            </w:r>
          </w:p>
          <w:p w:rsidRPr="004404C1" w:rsidR="001C7EF9" w:rsidP="00BE5CF4" w:rsidRDefault="001C7EF9" w14:paraId="1D8CB4D6" w14:textId="77777777">
            <w:pPr>
              <w:pStyle w:val="Listenabsatz"/>
              <w:numPr>
                <w:ilvl w:val="1"/>
                <w:numId w:val="46"/>
              </w:numPr>
              <w:spacing w:before="0"/>
              <w:ind w:hanging="357"/>
              <w:jc w:val="left"/>
              <w:rPr>
                <w:rFonts w:cs="Arial"/>
                <w:sz w:val="18"/>
                <w:szCs w:val="15"/>
                <w:lang w:val="en-US"/>
              </w:rPr>
            </w:pPr>
            <w:r w:rsidRPr="004404C1">
              <w:rPr>
                <w:rFonts w:cs="Arial"/>
                <w:sz w:val="18"/>
                <w:szCs w:val="15"/>
                <w:lang w:val="en-US"/>
              </w:rPr>
              <w:t>From vent filters not hazardous to health or environment</w:t>
            </w:r>
          </w:p>
          <w:p w:rsidRPr="004404C1" w:rsidR="001C7EF9" w:rsidP="00BE5CF4" w:rsidRDefault="001C7EF9" w14:paraId="3A024A1D" w14:textId="77777777">
            <w:pPr>
              <w:pStyle w:val="Listenabsatz"/>
              <w:numPr>
                <w:ilvl w:val="0"/>
                <w:numId w:val="46"/>
              </w:numPr>
              <w:spacing w:before="0"/>
              <w:ind w:hanging="357"/>
              <w:jc w:val="left"/>
              <w:rPr>
                <w:rFonts w:cs="Arial"/>
                <w:sz w:val="18"/>
                <w:szCs w:val="15"/>
                <w:lang w:val="en-US"/>
              </w:rPr>
            </w:pPr>
            <w:r w:rsidRPr="004404C1">
              <w:rPr>
                <w:rFonts w:cs="Arial"/>
                <w:sz w:val="18"/>
                <w:szCs w:val="15"/>
                <w:lang w:val="en-US"/>
              </w:rPr>
              <w:t>Odorous or solvent vapors</w:t>
            </w:r>
          </w:p>
          <w:p w:rsidRPr="004404C1" w:rsidR="001C7EF9" w:rsidP="00BE5CF4" w:rsidRDefault="001C7EF9" w14:paraId="04E2023F" w14:textId="77777777">
            <w:pPr>
              <w:pStyle w:val="Listenabsatz"/>
              <w:numPr>
                <w:ilvl w:val="1"/>
                <w:numId w:val="46"/>
              </w:numPr>
              <w:spacing w:before="0"/>
              <w:ind w:hanging="357"/>
              <w:jc w:val="left"/>
              <w:rPr>
                <w:rFonts w:cs="Arial"/>
                <w:sz w:val="18"/>
                <w:szCs w:val="15"/>
                <w:lang w:val="en-US"/>
              </w:rPr>
            </w:pPr>
            <w:r w:rsidRPr="004404C1">
              <w:rPr>
                <w:rFonts w:cs="Arial"/>
                <w:sz w:val="18"/>
                <w:szCs w:val="15"/>
                <w:lang w:val="en-US"/>
              </w:rPr>
              <w:t>Deodorization or organic solvent emission reduction</w:t>
            </w:r>
          </w:p>
        </w:tc>
      </w:tr>
      <w:tr w:rsidRPr="000E6BAA" w:rsidR="001C7EF9" w:rsidTr="00B02947" w14:paraId="2694D943" w14:textId="77777777">
        <w:trPr>
          <w:trHeight w:val="397"/>
        </w:trPr>
        <w:tc>
          <w:tcPr>
            <w:tcW w:w="2141" w:type="dxa"/>
            <w:vAlign w:val="center"/>
          </w:tcPr>
          <w:p w:rsidRPr="004404C1" w:rsidR="001C7EF9" w:rsidP="00BE5CF4" w:rsidRDefault="001C7EF9" w14:paraId="697152B5" w14:textId="77777777">
            <w:pPr>
              <w:spacing w:before="0" w:line="240" w:lineRule="auto"/>
              <w:jc w:val="left"/>
              <w:rPr>
                <w:rFonts w:cs="Arial"/>
                <w:b/>
                <w:bCs/>
                <w:sz w:val="18"/>
                <w:szCs w:val="15"/>
                <w:lang w:val="en-US"/>
              </w:rPr>
            </w:pPr>
            <w:r w:rsidRPr="004404C1">
              <w:rPr>
                <w:rFonts w:cs="Arial"/>
                <w:b/>
                <w:bCs/>
                <w:sz w:val="18"/>
                <w:szCs w:val="15"/>
                <w:lang w:val="en-US"/>
              </w:rPr>
              <w:t>Hazardous Waste Decontamination</w:t>
            </w:r>
          </w:p>
        </w:tc>
        <w:tc>
          <w:tcPr>
            <w:tcW w:w="7073" w:type="dxa"/>
            <w:vAlign w:val="center"/>
          </w:tcPr>
          <w:p w:rsidRPr="004404C1" w:rsidR="001C7EF9" w:rsidP="00BE5CF4" w:rsidRDefault="001C7EF9" w14:paraId="3B7ED07B" w14:textId="77777777">
            <w:pPr>
              <w:pStyle w:val="Listenabsatz"/>
              <w:numPr>
                <w:ilvl w:val="0"/>
                <w:numId w:val="47"/>
              </w:numPr>
              <w:spacing w:before="0"/>
              <w:ind w:hanging="357"/>
              <w:jc w:val="left"/>
              <w:rPr>
                <w:rFonts w:cs="Arial"/>
                <w:sz w:val="18"/>
                <w:szCs w:val="15"/>
                <w:lang w:val="en-US"/>
              </w:rPr>
            </w:pPr>
            <w:r w:rsidRPr="004404C1">
              <w:rPr>
                <w:rFonts w:cs="Arial"/>
                <w:sz w:val="18"/>
                <w:szCs w:val="15"/>
                <w:lang w:val="en-US"/>
              </w:rPr>
              <w:t>Can be solid and liquid waste</w:t>
            </w:r>
          </w:p>
          <w:p w:rsidRPr="004404C1" w:rsidR="001C7EF9" w:rsidP="00BE5CF4" w:rsidRDefault="001C7EF9" w14:paraId="0B10D9A6" w14:textId="77777777">
            <w:pPr>
              <w:pStyle w:val="Listenabsatz"/>
              <w:numPr>
                <w:ilvl w:val="0"/>
                <w:numId w:val="47"/>
              </w:numPr>
              <w:spacing w:before="0"/>
              <w:ind w:hanging="357"/>
              <w:jc w:val="left"/>
              <w:rPr>
                <w:rFonts w:cs="Arial"/>
                <w:sz w:val="18"/>
                <w:szCs w:val="15"/>
                <w:lang w:val="en-US"/>
              </w:rPr>
            </w:pPr>
            <w:r w:rsidRPr="004404C1">
              <w:rPr>
                <w:rFonts w:cs="Arial"/>
                <w:sz w:val="18"/>
                <w:szCs w:val="15"/>
                <w:lang w:val="en-US"/>
              </w:rPr>
              <w:t>Decontamination systems</w:t>
            </w:r>
          </w:p>
          <w:p w:rsidRPr="004404C1" w:rsidR="001C7EF9" w:rsidP="00BE5CF4" w:rsidRDefault="001C7EF9" w14:paraId="207A7C6A" w14:textId="77777777">
            <w:pPr>
              <w:pStyle w:val="Listenabsatz"/>
              <w:numPr>
                <w:ilvl w:val="1"/>
                <w:numId w:val="47"/>
              </w:numPr>
              <w:spacing w:before="0"/>
              <w:ind w:hanging="357"/>
              <w:jc w:val="left"/>
              <w:rPr>
                <w:rFonts w:cs="Arial"/>
                <w:sz w:val="18"/>
                <w:szCs w:val="15"/>
                <w:lang w:val="en-US"/>
              </w:rPr>
            </w:pPr>
            <w:r w:rsidRPr="004404C1">
              <w:rPr>
                <w:rFonts w:cs="Arial"/>
                <w:sz w:val="18"/>
                <w:szCs w:val="15"/>
                <w:lang w:val="en-US"/>
              </w:rPr>
              <w:t>Must ensure inactivation of all microorganisms, including survival structures</w:t>
            </w:r>
          </w:p>
          <w:p w:rsidRPr="004404C1" w:rsidR="001C7EF9" w:rsidP="00BE5CF4" w:rsidRDefault="001C7EF9" w14:paraId="1603B073" w14:textId="77777777">
            <w:pPr>
              <w:pStyle w:val="Listenabsatz"/>
              <w:numPr>
                <w:ilvl w:val="1"/>
                <w:numId w:val="47"/>
              </w:numPr>
              <w:spacing w:before="0"/>
              <w:ind w:hanging="357"/>
              <w:jc w:val="left"/>
              <w:rPr>
                <w:rFonts w:cs="Arial"/>
                <w:sz w:val="18"/>
                <w:szCs w:val="15"/>
                <w:lang w:val="en-US"/>
              </w:rPr>
            </w:pPr>
            <w:r w:rsidRPr="004404C1">
              <w:rPr>
                <w:rFonts w:cs="Arial"/>
                <w:sz w:val="18"/>
                <w:szCs w:val="15"/>
                <w:lang w:val="en-US"/>
              </w:rPr>
              <w:t>Processes must be validated by microbial challenge testing</w:t>
            </w:r>
          </w:p>
        </w:tc>
      </w:tr>
    </w:tbl>
    <w:p w:rsidRPr="00705FE8" w:rsidR="00D43C98" w:rsidP="006049C5" w:rsidRDefault="00D43C98" w14:paraId="7F332A0B" w14:textId="27E9DC70">
      <w:pPr>
        <w:pStyle w:val="berschrift2"/>
      </w:pPr>
      <w:bookmarkStart w:name="_Toc96002287" w:id="402"/>
      <w:bookmarkStart w:name="_Toc96002674" w:id="403"/>
      <w:bookmarkStart w:name="_Toc96025262" w:id="404"/>
      <w:bookmarkStart w:name="_Toc96072230" w:id="405"/>
      <w:r w:rsidRPr="00705FE8">
        <w:t>Zone Concept Basement</w:t>
      </w:r>
      <w:bookmarkEnd w:id="402"/>
      <w:bookmarkEnd w:id="403"/>
      <w:bookmarkEnd w:id="404"/>
      <w:bookmarkEnd w:id="405"/>
    </w:p>
    <w:p w:rsidRPr="00BB31DB" w:rsidR="00D43C98" w:rsidP="00D43C98" w:rsidRDefault="00D43C98" w14:paraId="12B48E60" w14:textId="4D30545A">
      <w:pPr>
        <w:rPr>
          <w:lang w:val="en-US"/>
        </w:rPr>
      </w:pPr>
      <w:bookmarkStart w:name="_Ref95996078" w:id="406"/>
      <w:r w:rsidRPr="00BB31DB">
        <w:rPr>
          <w:lang w:val="en-US"/>
        </w:rPr>
        <w:t xml:space="preserve">The </w:t>
      </w:r>
      <w:r>
        <w:rPr>
          <w:lang w:val="en-US"/>
        </w:rPr>
        <w:t>zone</w:t>
      </w:r>
      <w:r w:rsidRPr="00BB31DB">
        <w:rPr>
          <w:lang w:val="en-US"/>
        </w:rPr>
        <w:t xml:space="preserve"> concept </w:t>
      </w:r>
      <w:r>
        <w:rPr>
          <w:lang w:val="en-US"/>
        </w:rPr>
        <w:t>of the basement</w:t>
      </w:r>
      <w:r w:rsidRPr="00BB31DB">
        <w:rPr>
          <w:lang w:val="en-US"/>
        </w:rPr>
        <w:t xml:space="preserve"> </w:t>
      </w:r>
      <w:r>
        <w:rPr>
          <w:lang w:val="en-US"/>
        </w:rPr>
        <w:t>is shown below</w:t>
      </w:r>
      <w:r w:rsidRPr="00BB31DB">
        <w:rPr>
          <w:lang w:val="en-US"/>
        </w:rPr>
        <w:t xml:space="preserve"> in</w:t>
      </w:r>
      <w:r w:rsidR="00D47570">
        <w:rPr>
          <w:lang w:val="en-US"/>
        </w:rPr>
        <w:t xml:space="preserve"> </w:t>
      </w:r>
      <w:r w:rsidR="00D47570">
        <w:rPr>
          <w:lang w:val="en-US"/>
        </w:rPr>
        <w:fldChar w:fldCharType="begin"/>
      </w:r>
      <w:r w:rsidR="00D47570">
        <w:rPr>
          <w:lang w:val="en-US"/>
        </w:rPr>
        <w:instrText xml:space="preserve"> REF _Ref95996169 \h </w:instrText>
      </w:r>
      <w:r w:rsidR="00D47570">
        <w:rPr>
          <w:lang w:val="en-US"/>
        </w:rPr>
      </w:r>
      <w:r w:rsidR="00D47570">
        <w:rPr>
          <w:lang w:val="en-US"/>
        </w:rPr>
        <w:fldChar w:fldCharType="separate"/>
      </w:r>
      <w:r w:rsidRPr="007927E1" w:rsidR="00B35361">
        <w:rPr>
          <w:lang w:val="en-US"/>
        </w:rPr>
        <w:t xml:space="preserve">Figure </w:t>
      </w:r>
      <w:r w:rsidR="00B35361">
        <w:rPr>
          <w:noProof/>
          <w:lang w:val="en-US"/>
        </w:rPr>
        <w:t>24</w:t>
      </w:r>
      <w:r w:rsidR="00D47570">
        <w:rPr>
          <w:lang w:val="en-US"/>
        </w:rPr>
        <w:fldChar w:fldCharType="end"/>
      </w:r>
      <w:r w:rsidRPr="00BB31DB">
        <w:rPr>
          <w:lang w:val="en-US"/>
        </w:rPr>
        <w:t xml:space="preserve">. </w:t>
      </w:r>
      <w:r>
        <w:rPr>
          <w:lang w:val="en-US"/>
        </w:rPr>
        <w:t>In here, the rooms corresponding to clean and technical utilities can be found. Both the room design and selection of equipment were performed in</w:t>
      </w:r>
      <w:r w:rsidRPr="00BB31DB">
        <w:rPr>
          <w:lang w:val="en-US"/>
        </w:rPr>
        <w:t xml:space="preserve"> Hako</w:t>
      </w:r>
      <w:r>
        <w:rPr>
          <w:lang w:val="en-US"/>
        </w:rPr>
        <w:t>B</w:t>
      </w:r>
      <w:r w:rsidRPr="00BB31DB">
        <w:rPr>
          <w:lang w:val="en-US"/>
        </w:rPr>
        <w:t>io</w:t>
      </w:r>
      <w:r>
        <w:rPr>
          <w:lang w:val="en-US"/>
        </w:rPr>
        <w:t>’s</w:t>
      </w:r>
      <w:r w:rsidRPr="00BB31DB">
        <w:rPr>
          <w:lang w:val="en-US"/>
        </w:rPr>
        <w:t xml:space="preserve"> </w:t>
      </w:r>
      <w:r>
        <w:rPr>
          <w:lang w:val="en-US"/>
        </w:rPr>
        <w:t>platform. Due to lack of availability of the actual equipment described in the previous section, the equipment portrayed was selected as an alternative. The electricity room was left empty for the previously mentioned reason.</w:t>
      </w:r>
    </w:p>
    <w:p w:rsidR="00D43C98" w:rsidP="00BE5CF4" w:rsidRDefault="00D43C98" w14:paraId="63C4F897" w14:textId="77777777">
      <w:pPr>
        <w:jc w:val="left"/>
        <w:rPr>
          <w:lang w:val="en-US"/>
        </w:rPr>
      </w:pPr>
      <w:r w:rsidRPr="001C4613">
        <w:rPr>
          <w:noProof/>
        </w:rPr>
        <w:lastRenderedPageBreak/>
        <w:drawing>
          <wp:inline distT="0" distB="0" distL="0" distR="0" wp14:anchorId="28E41746" wp14:editId="07DB2ED8">
            <wp:extent cx="3583065" cy="3986784"/>
            <wp:effectExtent l="0" t="0" r="0" b="1270"/>
            <wp:docPr id="5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2"/>
                    <a:stretch>
                      <a:fillRect/>
                    </a:stretch>
                  </pic:blipFill>
                  <pic:spPr>
                    <a:xfrm>
                      <a:off x="0" y="0"/>
                      <a:ext cx="3632678" cy="4041988"/>
                    </a:xfrm>
                    <a:prstGeom prst="rect">
                      <a:avLst/>
                    </a:prstGeom>
                  </pic:spPr>
                </pic:pic>
              </a:graphicData>
            </a:graphic>
          </wp:inline>
        </w:drawing>
      </w:r>
    </w:p>
    <w:p w:rsidR="00D43C98" w:rsidP="00D43C98" w:rsidRDefault="00D43C98" w14:paraId="168197F1" w14:textId="77777777">
      <w:pPr>
        <w:rPr>
          <w:lang w:val="en-US"/>
        </w:rPr>
      </w:pPr>
    </w:p>
    <w:p w:rsidR="00997292" w:rsidP="00BE5CF4" w:rsidRDefault="00D43C98" w14:paraId="16604351" w14:textId="77777777">
      <w:pPr>
        <w:keepNext/>
        <w:jc w:val="left"/>
      </w:pPr>
      <w:r w:rsidRPr="001C4613">
        <w:rPr>
          <w:noProof/>
        </w:rPr>
        <w:drawing>
          <wp:inline distT="0" distB="0" distL="0" distR="0" wp14:anchorId="0DFDC73F" wp14:editId="12E7B5B2">
            <wp:extent cx="4457827" cy="3113960"/>
            <wp:effectExtent l="0" t="0" r="0" b="0"/>
            <wp:docPr id="53" name="Picture 13"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oy&#10;&#10;Description automatically generated"/>
                    <pic:cNvPicPr/>
                  </pic:nvPicPr>
                  <pic:blipFill>
                    <a:blip r:embed="rId123"/>
                    <a:stretch>
                      <a:fillRect/>
                    </a:stretch>
                  </pic:blipFill>
                  <pic:spPr>
                    <a:xfrm>
                      <a:off x="0" y="0"/>
                      <a:ext cx="4520009" cy="3157397"/>
                    </a:xfrm>
                    <a:prstGeom prst="rect">
                      <a:avLst/>
                    </a:prstGeom>
                  </pic:spPr>
                </pic:pic>
              </a:graphicData>
            </a:graphic>
          </wp:inline>
        </w:drawing>
      </w:r>
    </w:p>
    <w:p w:rsidR="00D43C98" w:rsidP="00997292" w:rsidRDefault="00997292" w14:paraId="04AEBF49" w14:textId="3F5A0A7A">
      <w:pPr>
        <w:pStyle w:val="Beschriftung"/>
        <w:jc w:val="left"/>
        <w:rPr>
          <w:lang w:val="en-US"/>
        </w:rPr>
      </w:pPr>
      <w:bookmarkStart w:name="_Ref95996169" w:id="407"/>
      <w:bookmarkStart w:name="_Toc96025289" w:id="408"/>
      <w:bookmarkStart w:name="_Toc96072189" w:id="409"/>
      <w:r w:rsidRPr="007927E1">
        <w:rPr>
          <w:lang w:val="en-US"/>
        </w:rPr>
        <w:t xml:space="preserve">Figure </w:t>
      </w:r>
      <w:r w:rsidRPr="007927E1">
        <w:fldChar w:fldCharType="begin"/>
      </w:r>
      <w:r w:rsidRPr="00997292">
        <w:rPr>
          <w:lang w:val="en-US"/>
        </w:rPr>
        <w:instrText xml:space="preserve"> SEQ Figure \* ARABIC </w:instrText>
      </w:r>
      <w:r w:rsidRPr="007927E1">
        <w:fldChar w:fldCharType="separate"/>
      </w:r>
      <w:r w:rsidR="00B35361">
        <w:rPr>
          <w:noProof/>
          <w:lang w:val="en-US"/>
        </w:rPr>
        <w:t>24</w:t>
      </w:r>
      <w:r w:rsidRPr="007927E1">
        <w:fldChar w:fldCharType="end"/>
      </w:r>
      <w:bookmarkEnd w:id="406"/>
      <w:bookmarkEnd w:id="407"/>
      <w:r w:rsidRPr="007927E1">
        <w:rPr>
          <w:lang w:val="en-US"/>
        </w:rPr>
        <w:t>:</w:t>
      </w:r>
      <w:r w:rsidRPr="00997292">
        <w:rPr>
          <w:lang w:val="en-US"/>
        </w:rPr>
        <w:t xml:space="preserve"> </w:t>
      </w:r>
      <w:r>
        <w:rPr>
          <w:lang w:val="en-US"/>
        </w:rPr>
        <w:t>Room concept</w:t>
      </w:r>
      <w:r w:rsidR="00D47570">
        <w:rPr>
          <w:lang w:val="en-US"/>
        </w:rPr>
        <w:t xml:space="preserve"> of the</w:t>
      </w:r>
      <w:r>
        <w:rPr>
          <w:lang w:val="en-US"/>
        </w:rPr>
        <w:t xml:space="preserve"> basement</w:t>
      </w:r>
      <w:r w:rsidR="00D47570">
        <w:rPr>
          <w:lang w:val="en-US"/>
        </w:rPr>
        <w:t xml:space="preserve"> d</w:t>
      </w:r>
      <w:r>
        <w:rPr>
          <w:lang w:val="en-US"/>
        </w:rPr>
        <w:t>esigned with HakoBio.</w:t>
      </w:r>
      <w:r w:rsidR="00D47570">
        <w:rPr>
          <w:lang w:val="en-US"/>
        </w:rPr>
        <w:t xml:space="preserve"> The basement is depicted in 2D (upper image) and 3D (lower image).</w:t>
      </w:r>
      <w:bookmarkEnd w:id="408"/>
      <w:bookmarkEnd w:id="409"/>
    </w:p>
    <w:p w:rsidR="00D43C98" w:rsidP="00997292" w:rsidRDefault="00D43C98" w14:paraId="3EED18FA" w14:textId="4EDB7F3E">
      <w:pPr>
        <w:rPr>
          <w:lang w:val="en-US"/>
        </w:rPr>
      </w:pPr>
    </w:p>
    <w:p w:rsidRPr="003D42CA" w:rsidR="00D43C98" w:rsidP="00172C91" w:rsidRDefault="00D43C98" w14:paraId="5A2DC239" w14:textId="2BE1D597">
      <w:pPr>
        <w:pStyle w:val="berschrift3"/>
      </w:pPr>
      <w:bookmarkStart w:name="_Toc96002288" w:id="410"/>
      <w:bookmarkStart w:name="_Toc96002675" w:id="411"/>
      <w:bookmarkStart w:name="_Toc96025263" w:id="412"/>
      <w:r w:rsidRPr="003D42CA">
        <w:lastRenderedPageBreak/>
        <w:t>Points of use</w:t>
      </w:r>
      <w:bookmarkEnd w:id="410"/>
      <w:bookmarkEnd w:id="411"/>
      <w:bookmarkEnd w:id="412"/>
    </w:p>
    <w:p w:rsidRPr="004A374B" w:rsidR="00CE7547" w:rsidP="0056665F" w:rsidRDefault="00985EA0" w14:paraId="003E1E2A" w14:textId="3EDEEAD7">
      <w:pPr>
        <w:rPr>
          <w:i/>
          <w:iCs/>
          <w:lang w:val="en-GB"/>
        </w:rPr>
      </w:pPr>
      <w:r w:rsidRPr="058F187F">
        <w:rPr>
          <w:lang w:val="en-GB"/>
        </w:rPr>
        <w:t xml:space="preserve">The points of use are </w:t>
      </w:r>
      <w:r w:rsidRPr="000F6AE7">
        <w:rPr>
          <w:lang w:val="en-GB"/>
        </w:rPr>
        <w:t xml:space="preserve">depicted in </w:t>
      </w:r>
      <w:r w:rsidR="007540EA">
        <w:rPr>
          <w:lang w:val="en-GB"/>
        </w:rPr>
        <w:fldChar w:fldCharType="begin"/>
      </w:r>
      <w:r w:rsidR="007540EA">
        <w:rPr>
          <w:lang w:val="en-GB"/>
        </w:rPr>
        <w:instrText xml:space="preserve"> REF _Ref96073309 \h </w:instrText>
      </w:r>
      <w:r w:rsidR="007540EA">
        <w:rPr>
          <w:lang w:val="en-GB"/>
        </w:rPr>
      </w:r>
      <w:r w:rsidR="007540EA">
        <w:rPr>
          <w:lang w:val="en-GB"/>
        </w:rPr>
        <w:fldChar w:fldCharType="separate"/>
      </w:r>
      <w:r w:rsidRPr="000E6BAA" w:rsidR="00B35361">
        <w:rPr>
          <w:lang w:val="en-GB"/>
        </w:rPr>
        <w:t xml:space="preserve">Figure </w:t>
      </w:r>
      <w:r w:rsidR="00B35361">
        <w:rPr>
          <w:noProof/>
          <w:lang w:val="en-US"/>
        </w:rPr>
        <w:t>25</w:t>
      </w:r>
      <w:r w:rsidR="007540EA">
        <w:rPr>
          <w:lang w:val="en-GB"/>
        </w:rPr>
        <w:fldChar w:fldCharType="end"/>
      </w:r>
      <w:r w:rsidR="007540EA">
        <w:rPr>
          <w:lang w:val="en-GB"/>
        </w:rPr>
        <w:t xml:space="preserve"> </w:t>
      </w:r>
      <w:r w:rsidRPr="000F6AE7">
        <w:rPr>
          <w:lang w:val="en-GB"/>
        </w:rPr>
        <w:t>and</w:t>
      </w:r>
      <w:r>
        <w:rPr>
          <w:lang w:val="en-GB"/>
        </w:rPr>
        <w:t xml:space="preserve"> indicated per process in </w:t>
      </w:r>
      <w:r w:rsidR="009D13E3">
        <w:rPr>
          <w:lang w:val="en-GB"/>
        </w:rPr>
        <w:fldChar w:fldCharType="begin"/>
      </w:r>
      <w:r w:rsidR="009D13E3">
        <w:rPr>
          <w:lang w:val="en-GB"/>
        </w:rPr>
        <w:instrText xml:space="preserve"> REF _Ref96004562 \h </w:instrText>
      </w:r>
      <w:r w:rsidR="009D13E3">
        <w:rPr>
          <w:lang w:val="en-GB"/>
        </w:rPr>
      </w:r>
      <w:r w:rsidR="009D13E3">
        <w:rPr>
          <w:lang w:val="en-GB"/>
        </w:rPr>
        <w:fldChar w:fldCharType="separate"/>
      </w:r>
      <w:r w:rsidRPr="00A866F1" w:rsidR="00B35361">
        <w:rPr>
          <w:lang w:val="en-US"/>
        </w:rPr>
        <w:t xml:space="preserve">Table </w:t>
      </w:r>
      <w:r w:rsidR="00B35361">
        <w:rPr>
          <w:noProof/>
          <w:lang w:val="en-US"/>
        </w:rPr>
        <w:t>25</w:t>
      </w:r>
      <w:r w:rsidR="009D13E3">
        <w:rPr>
          <w:lang w:val="en-GB"/>
        </w:rPr>
        <w:fldChar w:fldCharType="end"/>
      </w:r>
      <w:r w:rsidRPr="0645D10E">
        <w:rPr>
          <w:i/>
          <w:iCs/>
          <w:lang w:val="en-GB"/>
        </w:rPr>
        <w:t>.</w:t>
      </w:r>
      <w:r w:rsidRPr="0A6289A2">
        <w:rPr>
          <w:i/>
          <w:iCs/>
          <w:lang w:val="en-GB"/>
        </w:rPr>
        <w:t xml:space="preserve"> </w:t>
      </w:r>
      <w:r w:rsidRPr="000A0809" w:rsidR="004A374B">
        <w:rPr>
          <w:lang w:val="en-US"/>
        </w:rPr>
        <w:t xml:space="preserve">The first step to design the points of use zone concept, was to determine which utilities were required for the different processes and their respective rooms. For the clean utilities, rooms such as media preparation, buffer preparation &amp; storage, Inoculum, USP production, USP harvest and DSP V+ have points of use for both Water </w:t>
      </w:r>
      <w:r w:rsidRPr="000A0809" w:rsidR="00663E4E">
        <w:rPr>
          <w:lang w:val="en-US"/>
        </w:rPr>
        <w:t>for</w:t>
      </w:r>
      <w:r w:rsidRPr="000A0809" w:rsidR="004A374B">
        <w:rPr>
          <w:lang w:val="en-US"/>
        </w:rPr>
        <w:t xml:space="preserve"> Injection (WFI) and Potable Water (PW). For the quality room, only PW has been supplied. Points of use for Clean compressed air are present in the USP production and USP harvest for cell cultivation and fermentation processes</w:t>
      </w:r>
      <w:r w:rsidR="004A374B">
        <w:rPr>
          <w:lang w:val="en-US"/>
        </w:rPr>
        <w:t xml:space="preserve">. This clean utility is also present </w:t>
      </w:r>
      <w:r w:rsidRPr="000A0809" w:rsidR="004A374B">
        <w:rPr>
          <w:lang w:val="en-US"/>
        </w:rPr>
        <w:t>in buffer preparation &amp; storage, and DSP V+</w:t>
      </w:r>
      <w:r w:rsidR="004A374B">
        <w:rPr>
          <w:lang w:val="en-US"/>
        </w:rPr>
        <w:t>, with the</w:t>
      </w:r>
      <w:r w:rsidRPr="000A0809" w:rsidR="004A374B">
        <w:rPr>
          <w:lang w:val="en-US"/>
        </w:rPr>
        <w:t xml:space="preserve"> last one requiring two points of use. For the process air, a point of use in the USP production room was included. In addition to this, a supply for process gases (N2, O2, CO2) are present in the USP production, USP harvest and inoculum rooms. A single point of use for clean steam is set in buffer preparation &amp; storage. The technical facilities such as biological, liquid, and solid waste are </w:t>
      </w:r>
      <w:r w:rsidR="004A374B">
        <w:rPr>
          <w:lang w:val="en-US"/>
        </w:rPr>
        <w:t xml:space="preserve">distributed across </w:t>
      </w:r>
      <w:r w:rsidRPr="000A0809" w:rsidR="004A374B">
        <w:rPr>
          <w:lang w:val="en-US"/>
        </w:rPr>
        <w:t xml:space="preserve">the main rooms of buffer and media preparation, USP and DSP. Since biological active waste must be inactivated prior to disposal, a waste management room was design to carry out the </w:t>
      </w:r>
      <w:r w:rsidRPr="000A0809" w:rsidR="00A866F1">
        <w:rPr>
          <w:lang w:val="en-US"/>
        </w:rPr>
        <w:t>inactivation</w:t>
      </w:r>
      <w:r w:rsidR="00A866F1">
        <w:rPr>
          <w:lang w:val="en-US"/>
        </w:rPr>
        <w:t>.</w:t>
      </w:r>
    </w:p>
    <w:p w:rsidR="00414940" w:rsidP="00414940" w:rsidRDefault="00414940" w14:paraId="3669D2AA" w14:textId="77777777">
      <w:pPr>
        <w:keepNext/>
      </w:pPr>
      <w:r>
        <w:rPr>
          <w:noProof/>
        </w:rPr>
        <w:drawing>
          <wp:inline distT="0" distB="0" distL="0" distR="0" wp14:anchorId="54EA7384" wp14:editId="06A11E1B">
            <wp:extent cx="6016336" cy="4367742"/>
            <wp:effectExtent l="0" t="0" r="3810" b="1270"/>
            <wp:docPr id="1682005914" name="Grafik 1682005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05914" name="Grafik 1682005914"/>
                    <pic:cNvPicPr/>
                  </pic:nvPicPr>
                  <pic:blipFill>
                    <a:blip r:embed="rId124">
                      <a:extLst>
                        <a:ext uri="{28A0092B-C50C-407E-A947-70E740481C1C}">
                          <a14:useLocalDpi xmlns:a14="http://schemas.microsoft.com/office/drawing/2010/main" val="0"/>
                        </a:ext>
                      </a:extLst>
                    </a:blip>
                    <a:stretch>
                      <a:fillRect/>
                    </a:stretch>
                  </pic:blipFill>
                  <pic:spPr>
                    <a:xfrm>
                      <a:off x="0" y="0"/>
                      <a:ext cx="6027455" cy="4375814"/>
                    </a:xfrm>
                    <a:prstGeom prst="rect">
                      <a:avLst/>
                    </a:prstGeom>
                  </pic:spPr>
                </pic:pic>
              </a:graphicData>
            </a:graphic>
          </wp:inline>
        </w:drawing>
      </w:r>
    </w:p>
    <w:p w:rsidRPr="00414940" w:rsidR="002C125C" w:rsidP="004E2036" w:rsidRDefault="004E2036" w14:paraId="51DA9C33" w14:textId="7EE3C5D7">
      <w:pPr>
        <w:pStyle w:val="Beschriftung"/>
        <w:rPr>
          <w:lang w:val="en-US"/>
        </w:rPr>
      </w:pPr>
      <w:bookmarkStart w:name="_Ref96073309" w:id="413"/>
      <w:bookmarkStart w:name="_Toc96025290" w:id="414"/>
      <w:bookmarkStart w:name="_Toc96072190" w:id="415"/>
      <w:bookmarkStart w:name="_Ref96073291" w:id="416"/>
      <w:r w:rsidRPr="000E6BAA">
        <w:rPr>
          <w:lang w:val="en-GB"/>
        </w:rPr>
        <w:t xml:space="preserve">Figure </w:t>
      </w:r>
      <w:r>
        <w:fldChar w:fldCharType="begin"/>
      </w:r>
      <w:r w:rsidRPr="00414940">
        <w:rPr>
          <w:lang w:val="en-US"/>
        </w:rPr>
        <w:instrText xml:space="preserve"> SEQ Figure \* ARABIC </w:instrText>
      </w:r>
      <w:r>
        <w:fldChar w:fldCharType="separate"/>
      </w:r>
      <w:r w:rsidR="00B35361">
        <w:rPr>
          <w:noProof/>
          <w:lang w:val="en-US"/>
        </w:rPr>
        <w:t>25</w:t>
      </w:r>
      <w:r>
        <w:fldChar w:fldCharType="end"/>
      </w:r>
      <w:bookmarkEnd w:id="413"/>
      <w:r w:rsidRPr="000E6BAA">
        <w:rPr>
          <w:lang w:val="en-GB"/>
        </w:rPr>
        <w:t>:</w:t>
      </w:r>
      <w:r>
        <w:rPr>
          <w:lang w:val="en-US"/>
        </w:rPr>
        <w:t xml:space="preserve"> </w:t>
      </w:r>
      <w:r w:rsidRPr="00DA25E0" w:rsidR="00414940">
        <w:rPr>
          <w:lang w:val="en-GB"/>
        </w:rPr>
        <w:t>HVAC and points of use</w:t>
      </w:r>
      <w:r w:rsidR="00414940">
        <w:rPr>
          <w:lang w:val="en-GB"/>
        </w:rPr>
        <w:t xml:space="preserve"> in the</w:t>
      </w:r>
      <w:r w:rsidRPr="00DA25E0" w:rsidR="00414940">
        <w:rPr>
          <w:lang w:val="en-GB"/>
        </w:rPr>
        <w:t xml:space="preserve"> zone concept</w:t>
      </w:r>
      <w:r w:rsidR="00414940">
        <w:rPr>
          <w:lang w:val="en-GB"/>
        </w:rPr>
        <w:t xml:space="preserve"> of the production area of the ground floor.</w:t>
      </w:r>
      <w:bookmarkEnd w:id="414"/>
      <w:bookmarkEnd w:id="415"/>
      <w:bookmarkEnd w:id="416"/>
    </w:p>
    <w:p w:rsidRPr="005043C0" w:rsidR="005043C0" w:rsidP="00D43C98" w:rsidRDefault="005043C0" w14:paraId="1FF32C5C" w14:textId="77777777">
      <w:pPr>
        <w:rPr>
          <w:lang w:val="en-US"/>
        </w:rPr>
      </w:pPr>
    </w:p>
    <w:p w:rsidRPr="00A866F1" w:rsidR="00A866F1" w:rsidP="00A866F1" w:rsidRDefault="00A866F1" w14:paraId="0CC6FD11" w14:textId="6240FCF7">
      <w:pPr>
        <w:pStyle w:val="Beschriftung"/>
        <w:keepNext/>
        <w:rPr>
          <w:lang w:val="en-US"/>
        </w:rPr>
      </w:pPr>
      <w:bookmarkStart w:name="_Ref96004562" w:id="417"/>
      <w:bookmarkStart w:name="_Toc96066740" w:id="418"/>
      <w:r w:rsidRPr="00A866F1">
        <w:rPr>
          <w:lang w:val="en-US"/>
        </w:rPr>
        <w:lastRenderedPageBreak/>
        <w:t xml:space="preserve">Table </w:t>
      </w:r>
      <w:r>
        <w:fldChar w:fldCharType="begin"/>
      </w:r>
      <w:r w:rsidRPr="00A866F1">
        <w:rPr>
          <w:lang w:val="en-US"/>
        </w:rPr>
        <w:instrText xml:space="preserve"> SEQ Table \* ARABIC </w:instrText>
      </w:r>
      <w:r>
        <w:fldChar w:fldCharType="separate"/>
      </w:r>
      <w:r w:rsidR="00B35361">
        <w:rPr>
          <w:noProof/>
          <w:lang w:val="en-US"/>
        </w:rPr>
        <w:t>25</w:t>
      </w:r>
      <w:r>
        <w:fldChar w:fldCharType="end"/>
      </w:r>
      <w:bookmarkEnd w:id="417"/>
      <w:r w:rsidRPr="00A866F1">
        <w:rPr>
          <w:lang w:val="en-US"/>
        </w:rPr>
        <w:t xml:space="preserve">: </w:t>
      </w:r>
      <w:r>
        <w:rPr>
          <w:lang w:val="en-US"/>
        </w:rPr>
        <w:t>Points of use of clean and technical utilities per</w:t>
      </w:r>
      <w:r w:rsidRPr="007F4C44">
        <w:rPr>
          <w:lang w:val="en-US"/>
        </w:rPr>
        <w:t xml:space="preserve"> process</w:t>
      </w:r>
      <w:bookmarkEnd w:id="418"/>
    </w:p>
    <w:p w:rsidR="00D43C98" w:rsidP="0056665F" w:rsidRDefault="00D43C98" w14:paraId="6F5904FE" w14:textId="35F7D9F4">
      <w:pPr>
        <w:rPr>
          <w:lang w:val="en-US"/>
        </w:rPr>
      </w:pPr>
      <w:r w:rsidRPr="00467E9F">
        <w:rPr>
          <w:noProof/>
          <w:lang w:val="en-US"/>
        </w:rPr>
        <w:drawing>
          <wp:inline distT="0" distB="0" distL="0" distR="0" wp14:anchorId="4C33E4AA" wp14:editId="079B6EA7">
            <wp:extent cx="6377940" cy="2872105"/>
            <wp:effectExtent l="0" t="0" r="0" b="0"/>
            <wp:docPr id="5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6377940" cy="2872105"/>
                    </a:xfrm>
                    <a:prstGeom prst="rect">
                      <a:avLst/>
                    </a:prstGeom>
                  </pic:spPr>
                </pic:pic>
              </a:graphicData>
            </a:graphic>
          </wp:inline>
        </w:drawing>
      </w:r>
    </w:p>
    <w:p w:rsidRPr="005043C0" w:rsidR="000E73F9" w:rsidP="0056665F" w:rsidRDefault="000E73F9" w14:paraId="6BC5676F" w14:textId="77777777">
      <w:pPr>
        <w:rPr>
          <w:lang w:val="en-US"/>
        </w:rPr>
      </w:pPr>
    </w:p>
    <w:p w:rsidR="00762A41" w:rsidP="006049C5" w:rsidRDefault="001347B2" w14:paraId="08FEE903" w14:textId="21512121">
      <w:pPr>
        <w:pStyle w:val="berschrift1"/>
      </w:pPr>
      <w:bookmarkStart w:name="_Toc94787065" w:id="419"/>
      <w:bookmarkStart w:name="_Toc95410104" w:id="420"/>
      <w:bookmarkStart w:name="_Toc96002289" w:id="421"/>
      <w:bookmarkStart w:name="_Toc96002676" w:id="422"/>
      <w:bookmarkStart w:name="_Toc96025264" w:id="423"/>
      <w:bookmarkStart w:name="_Toc96072231" w:id="424"/>
      <w:r w:rsidRPr="0027210F">
        <w:lastRenderedPageBreak/>
        <w:t>References</w:t>
      </w:r>
      <w:bookmarkEnd w:id="419"/>
      <w:bookmarkEnd w:id="420"/>
      <w:bookmarkEnd w:id="421"/>
      <w:bookmarkEnd w:id="422"/>
      <w:bookmarkEnd w:id="423"/>
      <w:bookmarkEnd w:id="424"/>
    </w:p>
    <w:p w:rsidRPr="009E3BB2" w:rsidR="00E560AE" w:rsidP="00E560AE" w:rsidRDefault="00E560AE" w14:paraId="60EDE129" w14:textId="77777777">
      <w:pPr>
        <w:widowControl w:val="0"/>
        <w:autoSpaceDE w:val="0"/>
        <w:autoSpaceDN w:val="0"/>
        <w:adjustRightInd w:val="0"/>
        <w:ind w:left="567" w:hanging="567"/>
        <w:rPr>
          <w:rFonts w:cs="Arial"/>
          <w:lang w:val="en-US"/>
        </w:rPr>
      </w:pPr>
      <w:r>
        <w:fldChar w:fldCharType="begin"/>
      </w:r>
      <w:r w:rsidRPr="009E3BB2">
        <w:rPr>
          <w:lang w:val="en-US"/>
        </w:rPr>
        <w:instrText xml:space="preserve"> ADDIN ZOTERO_BIBL {"uncited":[],"omitted":[],"custom":[]} CSL_BIBLIOGRAPHY </w:instrText>
      </w:r>
      <w:r>
        <w:fldChar w:fldCharType="separate"/>
      </w:r>
      <w:r w:rsidRPr="009E3BB2">
        <w:rPr>
          <w:rFonts w:cs="Arial"/>
          <w:lang w:val="en-US"/>
        </w:rPr>
        <w:t xml:space="preserve">Appendix B – Large Scale Biosafety Guidelines. (2010). In </w:t>
      </w:r>
      <w:r w:rsidRPr="009E3BB2">
        <w:rPr>
          <w:rFonts w:cs="Arial"/>
          <w:i/>
          <w:lang w:val="en-US"/>
        </w:rPr>
        <w:t>Guidelines for Process Safety in Bioprocess Manufacturing Facilities</w:t>
      </w:r>
      <w:r w:rsidRPr="009E3BB2">
        <w:rPr>
          <w:rFonts w:cs="Arial"/>
          <w:lang w:val="en-US"/>
        </w:rPr>
        <w:t xml:space="preserve"> (S. 161–176). John Wiley &amp; Sons, Ltd. https://doi.org/10.1002/9780470949146.app2</w:t>
      </w:r>
    </w:p>
    <w:p w:rsidRPr="009E3BB2" w:rsidR="00E560AE" w:rsidP="00E560AE" w:rsidRDefault="00E560AE" w14:paraId="20E3CB3F" w14:textId="77777777">
      <w:pPr>
        <w:widowControl w:val="0"/>
        <w:autoSpaceDE w:val="0"/>
        <w:autoSpaceDN w:val="0"/>
        <w:adjustRightInd w:val="0"/>
        <w:ind w:left="567" w:hanging="567"/>
        <w:rPr>
          <w:rFonts w:cs="Arial"/>
          <w:lang w:val="en-US"/>
        </w:rPr>
      </w:pPr>
      <w:r w:rsidRPr="009E3BB2">
        <w:rPr>
          <w:rFonts w:cs="Arial"/>
          <w:lang w:val="en-US"/>
        </w:rPr>
        <w:t>Council Directive 90/679/EEC, CONSIL, 374 OJ L (1990). http://data.europa.eu/eli/dir/1990/679/oj/eng</w:t>
      </w:r>
    </w:p>
    <w:p w:rsidRPr="009E3BB2" w:rsidR="00E560AE" w:rsidP="00E560AE" w:rsidRDefault="00E560AE" w14:paraId="5DF8F232" w14:textId="77777777">
      <w:pPr>
        <w:widowControl w:val="0"/>
        <w:autoSpaceDE w:val="0"/>
        <w:autoSpaceDN w:val="0"/>
        <w:adjustRightInd w:val="0"/>
        <w:ind w:left="567" w:hanging="567"/>
        <w:rPr>
          <w:rFonts w:cs="Arial"/>
          <w:lang w:val="en-US"/>
        </w:rPr>
      </w:pPr>
      <w:r w:rsidRPr="009E3BB2">
        <w:rPr>
          <w:rFonts w:cs="Arial"/>
          <w:lang w:val="en-US"/>
        </w:rPr>
        <w:t xml:space="preserve">David J. Pollard, Alain Pralong. (2018). </w:t>
      </w:r>
      <w:r w:rsidRPr="009E3BB2">
        <w:rPr>
          <w:rFonts w:cs="Arial"/>
          <w:i/>
          <w:lang w:val="en-US"/>
        </w:rPr>
        <w:t>Single-Use Technology Implementation For Biologics and Vaccines Production</w:t>
      </w:r>
      <w:r w:rsidRPr="009E3BB2">
        <w:rPr>
          <w:rFonts w:cs="Arial"/>
          <w:lang w:val="en-US"/>
        </w:rPr>
        <w:t>.</w:t>
      </w:r>
    </w:p>
    <w:p w:rsidRPr="000E6BAA" w:rsidR="00E560AE" w:rsidP="00E560AE" w:rsidRDefault="00E560AE" w14:paraId="32705EDA" w14:textId="77777777">
      <w:pPr>
        <w:widowControl w:val="0"/>
        <w:autoSpaceDE w:val="0"/>
        <w:autoSpaceDN w:val="0"/>
        <w:adjustRightInd w:val="0"/>
        <w:ind w:left="567" w:hanging="567"/>
        <w:rPr>
          <w:rFonts w:cs="Arial"/>
          <w:lang w:val="en-GB"/>
        </w:rPr>
      </w:pPr>
      <w:r w:rsidRPr="00E560AE">
        <w:rPr>
          <w:rFonts w:cs="Arial"/>
          <w:lang w:val="de-DE"/>
        </w:rPr>
        <w:t xml:space="preserve">Eibl, R., &amp; Eibl, D. (Hrsg.). </w:t>
      </w:r>
      <w:r w:rsidRPr="000E6BAA">
        <w:rPr>
          <w:rFonts w:cs="Arial"/>
          <w:lang w:val="en-GB"/>
        </w:rPr>
        <w:t xml:space="preserve">(2019). </w:t>
      </w:r>
      <w:r w:rsidRPr="000E6BAA">
        <w:rPr>
          <w:rFonts w:cs="Arial"/>
          <w:i/>
          <w:lang w:val="en-GB"/>
        </w:rPr>
        <w:t>Single-use technology in biopharmaceutical manufacture</w:t>
      </w:r>
      <w:r w:rsidRPr="000E6BAA">
        <w:rPr>
          <w:rFonts w:cs="Arial"/>
          <w:lang w:val="en-GB"/>
        </w:rPr>
        <w:t xml:space="preserve"> (Second edition). Wiley.</w:t>
      </w:r>
    </w:p>
    <w:p w:rsidRPr="000E6BAA" w:rsidR="00E560AE" w:rsidP="00E560AE" w:rsidRDefault="00E560AE" w14:paraId="1BF3A03F" w14:textId="77777777">
      <w:pPr>
        <w:widowControl w:val="0"/>
        <w:autoSpaceDE w:val="0"/>
        <w:autoSpaceDN w:val="0"/>
        <w:adjustRightInd w:val="0"/>
        <w:ind w:left="567" w:hanging="567"/>
        <w:rPr>
          <w:rFonts w:cs="Arial"/>
          <w:lang w:val="en-GB"/>
        </w:rPr>
      </w:pPr>
      <w:r w:rsidRPr="000E6BAA">
        <w:rPr>
          <w:rFonts w:cs="Arial"/>
          <w:lang w:val="en-GB"/>
        </w:rPr>
        <w:t xml:space="preserve">Gareth John Macdonald. (2020). </w:t>
      </w:r>
      <w:r w:rsidRPr="000E6BAA">
        <w:rPr>
          <w:rFonts w:cs="Arial"/>
          <w:i/>
          <w:lang w:val="en-GB"/>
        </w:rPr>
        <w:t>Single-Use Tech Key for Capacity Hike Required for COVID-19</w:t>
      </w:r>
      <w:r w:rsidRPr="000E6BAA">
        <w:rPr>
          <w:rFonts w:cs="Arial"/>
          <w:lang w:val="en-GB"/>
        </w:rPr>
        <w:t>. https://www.genengnews.com/topics/bioprocessing/single-use-tech-key-for-capacity-hike-required-for-covid-19/</w:t>
      </w:r>
    </w:p>
    <w:p w:rsidRPr="000E6BAA" w:rsidR="00E560AE" w:rsidP="00E560AE" w:rsidRDefault="00E560AE" w14:paraId="6C575C90" w14:textId="77777777">
      <w:pPr>
        <w:widowControl w:val="0"/>
        <w:autoSpaceDE w:val="0"/>
        <w:autoSpaceDN w:val="0"/>
        <w:adjustRightInd w:val="0"/>
        <w:ind w:left="567" w:hanging="567"/>
        <w:rPr>
          <w:rFonts w:cs="Arial"/>
          <w:lang w:val="en-GB"/>
        </w:rPr>
      </w:pPr>
      <w:r w:rsidRPr="000E6BAA">
        <w:rPr>
          <w:rFonts w:cs="Arial"/>
          <w:lang w:val="en-GB"/>
        </w:rPr>
        <w:t xml:space="preserve">Gareth Macdonald. (2020). </w:t>
      </w:r>
      <w:r w:rsidRPr="000E6BAA">
        <w:rPr>
          <w:rFonts w:cs="Arial"/>
          <w:i/>
          <w:lang w:val="en-GB"/>
        </w:rPr>
        <w:t>Single-use tech unstoppable if suppliers meet demand—Bioprocess InsiderBioProcess International</w:t>
      </w:r>
      <w:r w:rsidRPr="000E6BAA">
        <w:rPr>
          <w:rFonts w:cs="Arial"/>
          <w:lang w:val="en-GB"/>
        </w:rPr>
        <w:t>. https://bioprocessintl.com/bioprocess-insider/upstream-downstream-processing/single-use-tech-unstoppable-if-suppliers-can-meet-soaring-demand-says-gsk/</w:t>
      </w:r>
    </w:p>
    <w:p w:rsidRPr="000E6BAA" w:rsidR="00E560AE" w:rsidP="00E560AE" w:rsidRDefault="00E560AE" w14:paraId="6E86EBAF" w14:textId="77777777">
      <w:pPr>
        <w:widowControl w:val="0"/>
        <w:autoSpaceDE w:val="0"/>
        <w:autoSpaceDN w:val="0"/>
        <w:adjustRightInd w:val="0"/>
        <w:ind w:left="567" w:hanging="567"/>
        <w:rPr>
          <w:rFonts w:cs="Arial"/>
          <w:lang w:val="en-GB"/>
        </w:rPr>
      </w:pPr>
      <w:r w:rsidRPr="000E6BAA">
        <w:rPr>
          <w:rFonts w:cs="Arial"/>
          <w:lang w:val="en-GB"/>
        </w:rPr>
        <w:t xml:space="preserve">ispe.org. (2019). </w:t>
      </w:r>
      <w:r w:rsidRPr="000E6BAA">
        <w:rPr>
          <w:rFonts w:cs="Arial"/>
          <w:i/>
          <w:lang w:val="en-GB"/>
        </w:rPr>
        <w:t>Inline Dilution: An Agile Capability for Downstream Manufacturing</w:t>
      </w:r>
      <w:r w:rsidRPr="000E6BAA">
        <w:rPr>
          <w:rFonts w:cs="Arial"/>
          <w:lang w:val="en-GB"/>
        </w:rPr>
        <w:t>. ISPE | International Society for Pharmaceutical Engineering. https://ispe.org/pharmaceutical-engineering/may-june-2019/inline-dilution-agile-capability-downstream-manufacturing</w:t>
      </w:r>
    </w:p>
    <w:p w:rsidRPr="000E6BAA" w:rsidR="00E560AE" w:rsidP="00E560AE" w:rsidRDefault="00E560AE" w14:paraId="490C7DA7" w14:textId="77777777">
      <w:pPr>
        <w:widowControl w:val="0"/>
        <w:autoSpaceDE w:val="0"/>
        <w:autoSpaceDN w:val="0"/>
        <w:adjustRightInd w:val="0"/>
        <w:ind w:left="567" w:hanging="567"/>
        <w:rPr>
          <w:rFonts w:cs="Arial"/>
          <w:lang w:val="en-GB"/>
        </w:rPr>
      </w:pPr>
      <w:r w:rsidRPr="000E6BAA">
        <w:rPr>
          <w:rFonts w:cs="Arial"/>
          <w:lang w:val="en-GB"/>
        </w:rPr>
        <w:t xml:space="preserve">Joseph, J. (2018). Facility Design and Process Utilities. In </w:t>
      </w:r>
      <w:r w:rsidRPr="000E6BAA">
        <w:rPr>
          <w:rFonts w:cs="Arial"/>
          <w:i/>
          <w:lang w:val="en-GB"/>
        </w:rPr>
        <w:t>Biopharmaceutical Processing</w:t>
      </w:r>
      <w:r w:rsidRPr="000E6BAA">
        <w:rPr>
          <w:rFonts w:cs="Arial"/>
          <w:lang w:val="en-GB"/>
        </w:rPr>
        <w:t xml:space="preserve"> (S. 933–986). Elsevier. https://doi.org/10.1016/B978-0-08-100623-8.00045-1</w:t>
      </w:r>
    </w:p>
    <w:p w:rsidRPr="000E6BAA" w:rsidR="00E560AE" w:rsidP="00E560AE" w:rsidRDefault="00E560AE" w14:paraId="7F3D4ADA" w14:textId="77777777">
      <w:pPr>
        <w:widowControl w:val="0"/>
        <w:autoSpaceDE w:val="0"/>
        <w:autoSpaceDN w:val="0"/>
        <w:adjustRightInd w:val="0"/>
        <w:ind w:left="567" w:hanging="567"/>
        <w:rPr>
          <w:rFonts w:cs="Arial"/>
          <w:lang w:val="en-GB"/>
        </w:rPr>
      </w:pPr>
      <w:r w:rsidRPr="000E6BAA">
        <w:rPr>
          <w:rFonts w:cs="Arial"/>
          <w:lang w:val="en-GB"/>
        </w:rPr>
        <w:t xml:space="preserve">Lopes, A. G. (2015). Single-use in the biopharmaceutical industry: A review of current technology impact, challenges and limitations. </w:t>
      </w:r>
      <w:r w:rsidRPr="000E6BAA">
        <w:rPr>
          <w:rFonts w:cs="Arial"/>
          <w:i/>
          <w:lang w:val="en-GB"/>
        </w:rPr>
        <w:t>Food and Bioproducts Processing</w:t>
      </w:r>
      <w:r w:rsidRPr="000E6BAA">
        <w:rPr>
          <w:rFonts w:cs="Arial"/>
          <w:lang w:val="en-GB"/>
        </w:rPr>
        <w:t>. https://10.1016/j.fbp.2013.12.002</w:t>
      </w:r>
    </w:p>
    <w:p w:rsidRPr="000E6BAA" w:rsidR="00E560AE" w:rsidP="00E560AE" w:rsidRDefault="00E560AE" w14:paraId="6D6D8F91" w14:textId="77777777">
      <w:pPr>
        <w:widowControl w:val="0"/>
        <w:autoSpaceDE w:val="0"/>
        <w:autoSpaceDN w:val="0"/>
        <w:adjustRightInd w:val="0"/>
        <w:ind w:left="567" w:hanging="567"/>
        <w:rPr>
          <w:rFonts w:cs="Arial"/>
          <w:lang w:val="en-GB"/>
        </w:rPr>
      </w:pPr>
      <w:r w:rsidRPr="000E6BAA">
        <w:rPr>
          <w:rFonts w:cs="Arial"/>
          <w:lang w:val="en-GB"/>
        </w:rPr>
        <w:t xml:space="preserve">Miller, S. R., &amp; Bergmann, D. (1993). Biocontainment design considerations for biopharmaceutical facilities. </w:t>
      </w:r>
      <w:r w:rsidRPr="000E6BAA">
        <w:rPr>
          <w:rFonts w:cs="Arial"/>
          <w:i/>
          <w:lang w:val="en-GB"/>
        </w:rPr>
        <w:t>Journal of Industrial Microbiology</w:t>
      </w:r>
      <w:r w:rsidRPr="000E6BAA">
        <w:rPr>
          <w:rFonts w:cs="Arial"/>
          <w:lang w:val="en-GB"/>
        </w:rPr>
        <w:t xml:space="preserve">, </w:t>
      </w:r>
      <w:r w:rsidRPr="000E6BAA">
        <w:rPr>
          <w:rFonts w:cs="Arial"/>
          <w:i/>
          <w:lang w:val="en-GB"/>
        </w:rPr>
        <w:t>11</w:t>
      </w:r>
      <w:r w:rsidRPr="000E6BAA">
        <w:rPr>
          <w:rFonts w:cs="Arial"/>
          <w:lang w:val="en-GB"/>
        </w:rPr>
        <w:t>(4), 223–234. https://doi.org/10.1007/BF01569595</w:t>
      </w:r>
    </w:p>
    <w:p w:rsidRPr="000E6BAA" w:rsidR="00E560AE" w:rsidP="00E560AE" w:rsidRDefault="00E560AE" w14:paraId="1F29AFFA" w14:textId="77777777">
      <w:pPr>
        <w:widowControl w:val="0"/>
        <w:autoSpaceDE w:val="0"/>
        <w:autoSpaceDN w:val="0"/>
        <w:adjustRightInd w:val="0"/>
        <w:ind w:left="567" w:hanging="567"/>
        <w:rPr>
          <w:rFonts w:cs="Arial"/>
          <w:lang w:val="en-GB"/>
        </w:rPr>
      </w:pPr>
      <w:r w:rsidRPr="000E6BAA">
        <w:rPr>
          <w:rFonts w:cs="Arial"/>
          <w:lang w:val="en-GB"/>
        </w:rPr>
        <w:t xml:space="preserve">Parrish M. Galliher. (2018). </w:t>
      </w:r>
      <w:r w:rsidRPr="000E6BAA">
        <w:rPr>
          <w:rFonts w:cs="Arial"/>
          <w:i/>
          <w:lang w:val="en-GB"/>
        </w:rPr>
        <w:t>Single Use Technology and Equipment</w:t>
      </w:r>
      <w:r w:rsidRPr="000E6BAA">
        <w:rPr>
          <w:rFonts w:cs="Arial"/>
          <w:lang w:val="en-GB"/>
        </w:rPr>
        <w:t>.</w:t>
      </w:r>
    </w:p>
    <w:p w:rsidRPr="0027210F" w:rsidR="008C0028" w:rsidP="00E560AE" w:rsidRDefault="00E560AE" w14:paraId="37A36BE7" w14:textId="2D9DA5E4">
      <w:pPr>
        <w:widowControl w:val="0"/>
        <w:autoSpaceDE w:val="0"/>
        <w:autoSpaceDN w:val="0"/>
        <w:adjustRightInd w:val="0"/>
        <w:ind w:left="567" w:hanging="567"/>
        <w:rPr>
          <w:lang w:val="en-GB"/>
        </w:rPr>
      </w:pPr>
      <w:r w:rsidRPr="00E560AE">
        <w:rPr>
          <w:rFonts w:cs="Arial"/>
          <w:lang w:val="de-DE"/>
        </w:rPr>
        <w:t xml:space="preserve">Schirmer, C., Maschke, R. W., Pörtner, R., &amp; Eibl, D. (2021). </w:t>
      </w:r>
      <w:r w:rsidRPr="000E6BAA">
        <w:rPr>
          <w:rFonts w:cs="Arial"/>
          <w:lang w:val="en-GB"/>
        </w:rPr>
        <w:t xml:space="preserve">An overview of drive systems and sealing types in stirred bioreactors used in biotechnological processes. </w:t>
      </w:r>
      <w:r w:rsidRPr="000E6BAA">
        <w:rPr>
          <w:rFonts w:cs="Arial"/>
          <w:i/>
          <w:lang w:val="en-GB"/>
        </w:rPr>
        <w:t>Applied Microbiology and Biotechnology</w:t>
      </w:r>
      <w:r w:rsidRPr="000E6BAA">
        <w:rPr>
          <w:rFonts w:cs="Arial"/>
          <w:lang w:val="en-GB"/>
        </w:rPr>
        <w:t xml:space="preserve">, </w:t>
      </w:r>
      <w:r w:rsidRPr="000E6BAA">
        <w:rPr>
          <w:rFonts w:cs="Arial"/>
          <w:i/>
          <w:lang w:val="en-GB"/>
        </w:rPr>
        <w:t>105</w:t>
      </w:r>
      <w:r w:rsidRPr="000E6BAA">
        <w:rPr>
          <w:rFonts w:cs="Arial"/>
          <w:lang w:val="en-GB"/>
        </w:rPr>
        <w:t>(6), 2225–2242. https://doi.org/10.1007/s00253-021-11180-7</w:t>
      </w:r>
      <w:r>
        <w:fldChar w:fldCharType="end"/>
      </w:r>
    </w:p>
    <w:p w:rsidRPr="00C03A4F" w:rsidR="008C0028" w:rsidP="006049C5" w:rsidRDefault="008C0028" w14:paraId="297CEB7F" w14:textId="32D5D05B">
      <w:pPr>
        <w:pStyle w:val="KapiteldienichtimInhaltverzeichnisgehren"/>
        <w:rPr>
          <w:rFonts w:cs="Arial"/>
        </w:rPr>
      </w:pPr>
      <w:bookmarkStart w:name="_Toc95410105" w:id="425"/>
      <w:bookmarkStart w:name="_Toc96002290" w:id="426"/>
      <w:bookmarkStart w:name="_Toc96072232" w:id="427"/>
      <w:r w:rsidRPr="0027210F">
        <w:lastRenderedPageBreak/>
        <w:t>List of</w:t>
      </w:r>
      <w:bookmarkEnd w:id="425"/>
      <w:bookmarkEnd w:id="426"/>
      <w:r w:rsidR="00A42811">
        <w:t xml:space="preserve"> figures</w:t>
      </w:r>
      <w:bookmarkEnd w:id="427"/>
    </w:p>
    <w:p w:rsidRPr="00C03A4F" w:rsidR="00331462" w:rsidRDefault="007F0C02" w14:paraId="101FC5C0" w14:textId="2FFDC6AD">
      <w:pPr>
        <w:pStyle w:val="Abbildungsverzeichnis"/>
        <w:tabs>
          <w:tab w:val="right" w:leader="dot" w:pos="9628"/>
        </w:tabs>
        <w:rPr>
          <w:rFonts w:ascii="Arial" w:hAnsi="Arial" w:cs="Arial" w:eastAsiaTheme="minorEastAsia"/>
          <w:noProof/>
          <w:sz w:val="24"/>
          <w:szCs w:val="24"/>
          <w:lang w:eastAsia="de-DE"/>
        </w:rPr>
      </w:pPr>
      <w:r w:rsidRPr="00C03A4F">
        <w:rPr>
          <w:rFonts w:ascii="Arial" w:hAnsi="Arial" w:cs="Arial"/>
        </w:rPr>
        <w:fldChar w:fldCharType="begin"/>
      </w:r>
      <w:r w:rsidRPr="00C03A4F">
        <w:rPr>
          <w:rFonts w:ascii="Arial" w:hAnsi="Arial" w:cs="Arial"/>
        </w:rPr>
        <w:instrText xml:space="preserve"> TOC \h \z \c "Figure" </w:instrText>
      </w:r>
      <w:r w:rsidRPr="00C03A4F">
        <w:rPr>
          <w:rFonts w:ascii="Arial" w:hAnsi="Arial" w:cs="Arial"/>
        </w:rPr>
        <w:fldChar w:fldCharType="separate"/>
      </w:r>
      <w:hyperlink w:history="1" w:anchor="_Toc96072166">
        <w:r w:rsidRPr="00C03A4F" w:rsidR="00331462">
          <w:rPr>
            <w:rStyle w:val="Hyperlink"/>
            <w:rFonts w:ascii="Arial" w:hAnsi="Arial" w:cs="Arial"/>
            <w:noProof/>
            <w:lang w:val="en-US"/>
          </w:rPr>
          <w:t>Figure 1: Organigram of group 3. The member of each subgroup are inside of each subgroup fields and their affiliated schools, from the MSLS-alliance, are written next to the respective names. The group supervisor is Fruhar Mozaffari.</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66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3</w:t>
        </w:r>
        <w:r w:rsidRPr="00C03A4F" w:rsidR="00331462">
          <w:rPr>
            <w:rFonts w:ascii="Arial" w:hAnsi="Arial" w:cs="Arial"/>
            <w:noProof/>
            <w:webHidden/>
          </w:rPr>
          <w:fldChar w:fldCharType="end"/>
        </w:r>
      </w:hyperlink>
    </w:p>
    <w:p w:rsidRPr="00C03A4F" w:rsidR="00331462" w:rsidRDefault="00C3732D" w14:paraId="2DF21B9C" w14:textId="796C3F82">
      <w:pPr>
        <w:pStyle w:val="Abbildungsverzeichnis"/>
        <w:tabs>
          <w:tab w:val="right" w:leader="dot" w:pos="9628"/>
        </w:tabs>
        <w:rPr>
          <w:rFonts w:ascii="Arial" w:hAnsi="Arial" w:cs="Arial" w:eastAsiaTheme="minorEastAsia"/>
          <w:noProof/>
          <w:sz w:val="24"/>
          <w:szCs w:val="24"/>
          <w:lang w:eastAsia="de-DE"/>
        </w:rPr>
      </w:pPr>
      <w:hyperlink w:history="1" w:anchor="_Toc96072167">
        <w:r w:rsidRPr="00C03A4F" w:rsidR="00331462">
          <w:rPr>
            <w:rStyle w:val="Hyperlink"/>
            <w:rFonts w:ascii="Arial" w:hAnsi="Arial" w:cs="Arial"/>
            <w:noProof/>
            <w:lang w:val="en-US"/>
          </w:rPr>
          <w:t>Figure 2: Occupany list of USP, DSP with media and buffer flow.</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67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7</w:t>
        </w:r>
        <w:r w:rsidRPr="00C03A4F" w:rsidR="00331462">
          <w:rPr>
            <w:rFonts w:ascii="Arial" w:hAnsi="Arial" w:cs="Arial"/>
            <w:noProof/>
            <w:webHidden/>
          </w:rPr>
          <w:fldChar w:fldCharType="end"/>
        </w:r>
      </w:hyperlink>
    </w:p>
    <w:p w:rsidRPr="00C03A4F" w:rsidR="00331462" w:rsidRDefault="00C3732D" w14:paraId="3C1A06BD" w14:textId="087BC16C">
      <w:pPr>
        <w:pStyle w:val="Abbildungsverzeichnis"/>
        <w:tabs>
          <w:tab w:val="right" w:leader="dot" w:pos="9628"/>
        </w:tabs>
        <w:rPr>
          <w:rFonts w:ascii="Arial" w:hAnsi="Arial" w:cs="Arial" w:eastAsiaTheme="minorEastAsia"/>
          <w:noProof/>
          <w:sz w:val="24"/>
          <w:szCs w:val="24"/>
          <w:lang w:eastAsia="de-DE"/>
        </w:rPr>
      </w:pPr>
      <w:hyperlink w:history="1" w:anchor="_Toc96072168">
        <w:r w:rsidRPr="00C03A4F" w:rsidR="00331462">
          <w:rPr>
            <w:rStyle w:val="Hyperlink"/>
            <w:rFonts w:ascii="Arial" w:hAnsi="Arial" w:cs="Arial"/>
            <w:noProof/>
            <w:lang w:val="en-US"/>
          </w:rPr>
          <w:t>Figure 3: Occupancy list specific for DSP. Every step, which will be conducted is listed, with the estimated time in hours to perform the downstream steps.</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68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7</w:t>
        </w:r>
        <w:r w:rsidRPr="00C03A4F" w:rsidR="00331462">
          <w:rPr>
            <w:rFonts w:ascii="Arial" w:hAnsi="Arial" w:cs="Arial"/>
            <w:noProof/>
            <w:webHidden/>
          </w:rPr>
          <w:fldChar w:fldCharType="end"/>
        </w:r>
      </w:hyperlink>
    </w:p>
    <w:p w:rsidRPr="00C03A4F" w:rsidR="00331462" w:rsidRDefault="00C3732D" w14:paraId="4D815D0C" w14:textId="414D3825">
      <w:pPr>
        <w:pStyle w:val="Abbildungsverzeichnis"/>
        <w:tabs>
          <w:tab w:val="right" w:leader="dot" w:pos="9628"/>
        </w:tabs>
        <w:rPr>
          <w:rFonts w:ascii="Arial" w:hAnsi="Arial" w:cs="Arial" w:eastAsiaTheme="minorEastAsia"/>
          <w:noProof/>
          <w:sz w:val="24"/>
          <w:szCs w:val="24"/>
          <w:lang w:eastAsia="de-DE"/>
        </w:rPr>
      </w:pPr>
      <w:hyperlink w:history="1" w:anchor="_Toc96072169">
        <w:r w:rsidRPr="00C03A4F" w:rsidR="00331462">
          <w:rPr>
            <w:rStyle w:val="Hyperlink"/>
            <w:rFonts w:ascii="Arial" w:hAnsi="Arial" w:cs="Arial"/>
            <w:noProof/>
            <w:lang w:val="en-US"/>
          </w:rPr>
          <w:t>Figure 4: Block flow diagram of product A.</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69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10</w:t>
        </w:r>
        <w:r w:rsidRPr="00C03A4F" w:rsidR="00331462">
          <w:rPr>
            <w:rFonts w:ascii="Arial" w:hAnsi="Arial" w:cs="Arial"/>
            <w:noProof/>
            <w:webHidden/>
          </w:rPr>
          <w:fldChar w:fldCharType="end"/>
        </w:r>
      </w:hyperlink>
    </w:p>
    <w:p w:rsidRPr="00C03A4F" w:rsidR="00331462" w:rsidRDefault="00C3732D" w14:paraId="76DB6DC6" w14:textId="3DE24C21">
      <w:pPr>
        <w:pStyle w:val="Abbildungsverzeichnis"/>
        <w:tabs>
          <w:tab w:val="right" w:leader="dot" w:pos="9628"/>
        </w:tabs>
        <w:rPr>
          <w:rFonts w:ascii="Arial" w:hAnsi="Arial" w:cs="Arial" w:eastAsiaTheme="minorEastAsia"/>
          <w:noProof/>
          <w:sz w:val="24"/>
          <w:szCs w:val="24"/>
          <w:lang w:eastAsia="de-DE"/>
        </w:rPr>
      </w:pPr>
      <w:hyperlink w:history="1" w:anchor="_Toc96072170">
        <w:r w:rsidRPr="00C03A4F" w:rsidR="00331462">
          <w:rPr>
            <w:rStyle w:val="Hyperlink"/>
            <w:rFonts w:ascii="Arial" w:hAnsi="Arial" w:cs="Arial"/>
            <w:noProof/>
            <w:lang w:val="en-US"/>
          </w:rPr>
          <w:t>Figure 5: Block flow diagram of product B.</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0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11</w:t>
        </w:r>
        <w:r w:rsidRPr="00C03A4F" w:rsidR="00331462">
          <w:rPr>
            <w:rFonts w:ascii="Arial" w:hAnsi="Arial" w:cs="Arial"/>
            <w:noProof/>
            <w:webHidden/>
          </w:rPr>
          <w:fldChar w:fldCharType="end"/>
        </w:r>
      </w:hyperlink>
    </w:p>
    <w:p w:rsidRPr="00C03A4F" w:rsidR="00331462" w:rsidRDefault="00C3732D" w14:paraId="5B0F2BA8" w14:textId="6E8404BB">
      <w:pPr>
        <w:pStyle w:val="Abbildungsverzeichnis"/>
        <w:tabs>
          <w:tab w:val="right" w:leader="dot" w:pos="9628"/>
        </w:tabs>
        <w:rPr>
          <w:rFonts w:ascii="Arial" w:hAnsi="Arial" w:cs="Arial" w:eastAsiaTheme="minorEastAsia"/>
          <w:noProof/>
          <w:sz w:val="24"/>
          <w:szCs w:val="24"/>
          <w:lang w:eastAsia="de-DE"/>
        </w:rPr>
      </w:pPr>
      <w:hyperlink w:history="1" w:anchor="_Toc96072171">
        <w:r w:rsidRPr="00C03A4F" w:rsidR="00331462">
          <w:rPr>
            <w:rStyle w:val="Hyperlink"/>
            <w:rFonts w:ascii="Arial" w:hAnsi="Arial" w:cs="Arial"/>
            <w:noProof/>
            <w:lang w:val="en-US"/>
          </w:rPr>
          <w:t>Figure 6: Block flow diagram of product C.</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1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12</w:t>
        </w:r>
        <w:r w:rsidRPr="00C03A4F" w:rsidR="00331462">
          <w:rPr>
            <w:rFonts w:ascii="Arial" w:hAnsi="Arial" w:cs="Arial"/>
            <w:noProof/>
            <w:webHidden/>
          </w:rPr>
          <w:fldChar w:fldCharType="end"/>
        </w:r>
      </w:hyperlink>
    </w:p>
    <w:p w:rsidRPr="00C03A4F" w:rsidR="00331462" w:rsidRDefault="00C3732D" w14:paraId="700AA711" w14:textId="490AFBF1">
      <w:pPr>
        <w:pStyle w:val="Abbildungsverzeichnis"/>
        <w:tabs>
          <w:tab w:val="right" w:leader="dot" w:pos="9628"/>
        </w:tabs>
        <w:rPr>
          <w:rFonts w:ascii="Arial" w:hAnsi="Arial" w:cs="Arial" w:eastAsiaTheme="minorEastAsia"/>
          <w:noProof/>
          <w:sz w:val="24"/>
          <w:szCs w:val="24"/>
          <w:lang w:eastAsia="de-DE"/>
        </w:rPr>
      </w:pPr>
      <w:hyperlink w:history="1" w:anchor="_Toc96072172">
        <w:r w:rsidRPr="00C03A4F" w:rsidR="00331462">
          <w:rPr>
            <w:rStyle w:val="Hyperlink"/>
            <w:rFonts w:ascii="Arial" w:hAnsi="Arial" w:cs="Arial"/>
            <w:noProof/>
            <w:lang w:val="en-US"/>
          </w:rPr>
          <w:t>Figure 7: Block flow diagram of product D.</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2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13</w:t>
        </w:r>
        <w:r w:rsidRPr="00C03A4F" w:rsidR="00331462">
          <w:rPr>
            <w:rFonts w:ascii="Arial" w:hAnsi="Arial" w:cs="Arial"/>
            <w:noProof/>
            <w:webHidden/>
          </w:rPr>
          <w:fldChar w:fldCharType="end"/>
        </w:r>
      </w:hyperlink>
    </w:p>
    <w:p w:rsidRPr="00C03A4F" w:rsidR="00331462" w:rsidRDefault="00C3732D" w14:paraId="63B82B9D" w14:textId="79C2C467">
      <w:pPr>
        <w:pStyle w:val="Abbildungsverzeichnis"/>
        <w:tabs>
          <w:tab w:val="right" w:leader="dot" w:pos="9628"/>
        </w:tabs>
        <w:rPr>
          <w:rFonts w:ascii="Arial" w:hAnsi="Arial" w:cs="Arial" w:eastAsiaTheme="minorEastAsia"/>
          <w:noProof/>
          <w:sz w:val="24"/>
          <w:szCs w:val="24"/>
          <w:lang w:eastAsia="de-DE"/>
        </w:rPr>
      </w:pPr>
      <w:hyperlink w:history="1" w:anchor="_Toc96072173">
        <w:r w:rsidRPr="00C03A4F" w:rsidR="00331462">
          <w:rPr>
            <w:rStyle w:val="Hyperlink"/>
            <w:rFonts w:ascii="Arial" w:hAnsi="Arial" w:cs="Arial"/>
            <w:noProof/>
            <w:lang w:val="en-US"/>
          </w:rPr>
          <w:t xml:space="preserve">Figure 8: </w:t>
        </w:r>
        <w:r w:rsidRPr="00C03A4F" w:rsidR="00331462">
          <w:rPr>
            <w:rStyle w:val="Hyperlink"/>
            <w:rFonts w:ascii="Arial" w:hAnsi="Arial" w:cs="Arial"/>
            <w:noProof/>
            <w:lang w:val="en-GB"/>
          </w:rPr>
          <w:t>Zone concept of the biopharmaceutical production facility regarding the ground floor.</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3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17</w:t>
        </w:r>
        <w:r w:rsidRPr="00C03A4F" w:rsidR="00331462">
          <w:rPr>
            <w:rFonts w:ascii="Arial" w:hAnsi="Arial" w:cs="Arial"/>
            <w:noProof/>
            <w:webHidden/>
          </w:rPr>
          <w:fldChar w:fldCharType="end"/>
        </w:r>
      </w:hyperlink>
    </w:p>
    <w:p w:rsidRPr="00C03A4F" w:rsidR="00331462" w:rsidRDefault="00C3732D" w14:paraId="2B6E0A5E" w14:textId="4D67BE5F">
      <w:pPr>
        <w:pStyle w:val="Abbildungsverzeichnis"/>
        <w:tabs>
          <w:tab w:val="right" w:leader="dot" w:pos="9628"/>
        </w:tabs>
        <w:rPr>
          <w:rFonts w:ascii="Arial" w:hAnsi="Arial" w:cs="Arial" w:eastAsiaTheme="minorEastAsia"/>
          <w:noProof/>
          <w:sz w:val="24"/>
          <w:szCs w:val="24"/>
          <w:lang w:eastAsia="de-DE"/>
        </w:rPr>
      </w:pPr>
      <w:hyperlink w:history="1" w:anchor="_Toc96072174">
        <w:r w:rsidRPr="00C03A4F" w:rsidR="00331462">
          <w:rPr>
            <w:rStyle w:val="Hyperlink"/>
            <w:rFonts w:ascii="Arial" w:hAnsi="Arial" w:cs="Arial"/>
            <w:noProof/>
            <w:lang w:val="en-US"/>
          </w:rPr>
          <w:t xml:space="preserve">Figure 9: Zone concept of the </w:t>
        </w:r>
        <w:r w:rsidRPr="00C03A4F" w:rsidR="00331462">
          <w:rPr>
            <w:rStyle w:val="Hyperlink"/>
            <w:rFonts w:ascii="Arial" w:hAnsi="Arial" w:cs="Arial"/>
            <w:noProof/>
            <w:lang w:val="en-GB"/>
          </w:rPr>
          <w:t>1</w:t>
        </w:r>
        <w:r w:rsidRPr="00C03A4F" w:rsidR="00331462">
          <w:rPr>
            <w:rStyle w:val="Hyperlink"/>
            <w:rFonts w:ascii="Arial" w:hAnsi="Arial" w:cs="Arial"/>
            <w:noProof/>
            <w:vertAlign w:val="superscript"/>
            <w:lang w:val="en-GB"/>
          </w:rPr>
          <w:t>st</w:t>
        </w:r>
        <w:r w:rsidRPr="00C03A4F" w:rsidR="00331462">
          <w:rPr>
            <w:rStyle w:val="Hyperlink"/>
            <w:rFonts w:ascii="Arial" w:hAnsi="Arial" w:cs="Arial"/>
            <w:noProof/>
            <w:lang w:val="en-GB"/>
          </w:rPr>
          <w:t xml:space="preserve"> floor. Mostly offices and conference rooms are located on this floor.</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4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18</w:t>
        </w:r>
        <w:r w:rsidRPr="00C03A4F" w:rsidR="00331462">
          <w:rPr>
            <w:rFonts w:ascii="Arial" w:hAnsi="Arial" w:cs="Arial"/>
            <w:noProof/>
            <w:webHidden/>
          </w:rPr>
          <w:fldChar w:fldCharType="end"/>
        </w:r>
      </w:hyperlink>
    </w:p>
    <w:p w:rsidRPr="00C03A4F" w:rsidR="00331462" w:rsidRDefault="00C3732D" w14:paraId="379073F1" w14:textId="1C61F2AB">
      <w:pPr>
        <w:pStyle w:val="Abbildungsverzeichnis"/>
        <w:tabs>
          <w:tab w:val="right" w:leader="dot" w:pos="9628"/>
        </w:tabs>
        <w:rPr>
          <w:rFonts w:ascii="Arial" w:hAnsi="Arial" w:cs="Arial" w:eastAsiaTheme="minorEastAsia"/>
          <w:noProof/>
          <w:sz w:val="24"/>
          <w:szCs w:val="24"/>
          <w:lang w:eastAsia="de-DE"/>
        </w:rPr>
      </w:pPr>
      <w:hyperlink w:history="1" w:anchor="_Toc96072175">
        <w:r w:rsidRPr="00C03A4F" w:rsidR="00331462">
          <w:rPr>
            <w:rStyle w:val="Hyperlink"/>
            <w:rFonts w:ascii="Arial" w:hAnsi="Arial" w:cs="Arial"/>
            <w:noProof/>
            <w:lang w:val="en-US"/>
          </w:rPr>
          <w:t xml:space="preserve">Figure 10: </w:t>
        </w:r>
        <w:r w:rsidRPr="00C03A4F" w:rsidR="00331462">
          <w:rPr>
            <w:rStyle w:val="Hyperlink"/>
            <w:rFonts w:ascii="Arial" w:hAnsi="Arial" w:cs="Arial"/>
            <w:noProof/>
            <w:lang w:val="en-GB"/>
          </w:rPr>
          <w:t>Zone concept of the 2</w:t>
        </w:r>
        <w:r w:rsidRPr="00C03A4F" w:rsidR="00331462">
          <w:rPr>
            <w:rStyle w:val="Hyperlink"/>
            <w:rFonts w:ascii="Arial" w:hAnsi="Arial" w:cs="Arial"/>
            <w:noProof/>
            <w:vertAlign w:val="superscript"/>
            <w:lang w:val="en-GB"/>
          </w:rPr>
          <w:t>nd</w:t>
        </w:r>
        <w:r w:rsidRPr="00C03A4F" w:rsidR="00331462">
          <w:rPr>
            <w:rStyle w:val="Hyperlink"/>
            <w:rFonts w:ascii="Arial" w:hAnsi="Arial" w:cs="Arial"/>
            <w:noProof/>
            <w:lang w:val="en-GB"/>
          </w:rPr>
          <w:t xml:space="preserve"> floor. This level contains the HVAC system.</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5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19</w:t>
        </w:r>
        <w:r w:rsidRPr="00C03A4F" w:rsidR="00331462">
          <w:rPr>
            <w:rFonts w:ascii="Arial" w:hAnsi="Arial" w:cs="Arial"/>
            <w:noProof/>
            <w:webHidden/>
          </w:rPr>
          <w:fldChar w:fldCharType="end"/>
        </w:r>
      </w:hyperlink>
    </w:p>
    <w:p w:rsidRPr="00C03A4F" w:rsidR="00331462" w:rsidRDefault="00C3732D" w14:paraId="3BBCBC71" w14:textId="4F01479B">
      <w:pPr>
        <w:pStyle w:val="Abbildungsverzeichnis"/>
        <w:tabs>
          <w:tab w:val="right" w:leader="dot" w:pos="9628"/>
        </w:tabs>
        <w:rPr>
          <w:rFonts w:ascii="Arial" w:hAnsi="Arial" w:cs="Arial" w:eastAsiaTheme="minorEastAsia"/>
          <w:noProof/>
          <w:sz w:val="24"/>
          <w:szCs w:val="24"/>
          <w:lang w:eastAsia="de-DE"/>
        </w:rPr>
      </w:pPr>
      <w:hyperlink w:history="1" w:anchor="_Toc96072176">
        <w:r w:rsidRPr="00C03A4F" w:rsidR="00331462">
          <w:rPr>
            <w:rStyle w:val="Hyperlink"/>
            <w:rFonts w:ascii="Arial" w:hAnsi="Arial" w:cs="Arial"/>
            <w:noProof/>
            <w:lang w:val="en-US"/>
          </w:rPr>
          <w:t>Figure 11: Height concept of the designed production facility for mAb production. The different floors, with their respective heights can be seen, as well as the heights of the attached buildings e.g., warehouse.</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6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20</w:t>
        </w:r>
        <w:r w:rsidRPr="00C03A4F" w:rsidR="00331462">
          <w:rPr>
            <w:rFonts w:ascii="Arial" w:hAnsi="Arial" w:cs="Arial"/>
            <w:noProof/>
            <w:webHidden/>
          </w:rPr>
          <w:fldChar w:fldCharType="end"/>
        </w:r>
      </w:hyperlink>
    </w:p>
    <w:p w:rsidRPr="00C03A4F" w:rsidR="00331462" w:rsidRDefault="00C3732D" w14:paraId="5296175D" w14:textId="472C6879">
      <w:pPr>
        <w:pStyle w:val="Abbildungsverzeichnis"/>
        <w:tabs>
          <w:tab w:val="right" w:leader="dot" w:pos="9628"/>
        </w:tabs>
        <w:rPr>
          <w:rFonts w:ascii="Arial" w:hAnsi="Arial" w:cs="Arial" w:eastAsiaTheme="minorEastAsia"/>
          <w:noProof/>
          <w:sz w:val="24"/>
          <w:szCs w:val="24"/>
          <w:lang w:eastAsia="de-DE"/>
        </w:rPr>
      </w:pPr>
      <w:hyperlink w:history="1" w:anchor="_Toc96072177">
        <w:r w:rsidRPr="00C03A4F" w:rsidR="00331462">
          <w:rPr>
            <w:rStyle w:val="Hyperlink"/>
            <w:rFonts w:ascii="Arial" w:hAnsi="Arial" w:cs="Arial"/>
            <w:noProof/>
            <w:lang w:val="en-US"/>
          </w:rPr>
          <w:t>Figure 12: 3D layout of the production area made using the program HakoBio. The different room names are written in the respective blocks, pointing with an orange arrow to the location.</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7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22</w:t>
        </w:r>
        <w:r w:rsidRPr="00C03A4F" w:rsidR="00331462">
          <w:rPr>
            <w:rFonts w:ascii="Arial" w:hAnsi="Arial" w:cs="Arial"/>
            <w:noProof/>
            <w:webHidden/>
          </w:rPr>
          <w:fldChar w:fldCharType="end"/>
        </w:r>
      </w:hyperlink>
    </w:p>
    <w:p w:rsidRPr="00C03A4F" w:rsidR="00331462" w:rsidRDefault="00C3732D" w14:paraId="630B1C3B" w14:textId="51BBB620">
      <w:pPr>
        <w:pStyle w:val="Abbildungsverzeichnis"/>
        <w:tabs>
          <w:tab w:val="right" w:leader="dot" w:pos="9628"/>
        </w:tabs>
        <w:rPr>
          <w:rFonts w:ascii="Arial" w:hAnsi="Arial" w:cs="Arial" w:eastAsiaTheme="minorEastAsia"/>
          <w:noProof/>
          <w:sz w:val="24"/>
          <w:szCs w:val="24"/>
          <w:lang w:eastAsia="de-DE"/>
        </w:rPr>
      </w:pPr>
      <w:hyperlink w:history="1" w:anchor="_Toc96072178">
        <w:r w:rsidRPr="00C03A4F" w:rsidR="00331462">
          <w:rPr>
            <w:rStyle w:val="Hyperlink"/>
            <w:rFonts w:ascii="Arial" w:hAnsi="Arial" w:cs="Arial"/>
            <w:noProof/>
            <w:lang w:val="en-US"/>
          </w:rPr>
          <w:t>Figure 13: 2D layout of the production area made with the program HakoBio. The orange arrows indicate the product flow and the number in the blocks indicates the steps taken during the production.</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8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23</w:t>
        </w:r>
        <w:r w:rsidRPr="00C03A4F" w:rsidR="00331462">
          <w:rPr>
            <w:rFonts w:ascii="Arial" w:hAnsi="Arial" w:cs="Arial"/>
            <w:noProof/>
            <w:webHidden/>
          </w:rPr>
          <w:fldChar w:fldCharType="end"/>
        </w:r>
      </w:hyperlink>
    </w:p>
    <w:p w:rsidRPr="00C03A4F" w:rsidR="00331462" w:rsidRDefault="00C3732D" w14:paraId="3C46EE48" w14:textId="1B77B5E3">
      <w:pPr>
        <w:pStyle w:val="Abbildungsverzeichnis"/>
        <w:tabs>
          <w:tab w:val="right" w:leader="dot" w:pos="9628"/>
        </w:tabs>
        <w:rPr>
          <w:rFonts w:ascii="Arial" w:hAnsi="Arial" w:cs="Arial" w:eastAsiaTheme="minorEastAsia"/>
          <w:noProof/>
          <w:sz w:val="24"/>
          <w:szCs w:val="24"/>
          <w:lang w:eastAsia="de-DE"/>
        </w:rPr>
      </w:pPr>
      <w:hyperlink w:history="1" w:anchor="_Toc96072179">
        <w:r w:rsidRPr="00C03A4F" w:rsidR="00331462">
          <w:rPr>
            <w:rStyle w:val="Hyperlink"/>
            <w:rFonts w:ascii="Arial" w:hAnsi="Arial" w:cs="Arial"/>
            <w:noProof/>
            <w:lang w:val="en-US"/>
          </w:rPr>
          <w:t xml:space="preserve">Figure 14: </w:t>
        </w:r>
        <w:r w:rsidRPr="00C03A4F" w:rsidR="00331462">
          <w:rPr>
            <w:rStyle w:val="Hyperlink"/>
            <w:rFonts w:ascii="Arial" w:hAnsi="Arial" w:cs="Arial"/>
            <w:noProof/>
            <w:lang w:val="en-GB"/>
          </w:rPr>
          <w:t>USP Plant on a page</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79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27</w:t>
        </w:r>
        <w:r w:rsidRPr="00C03A4F" w:rsidR="00331462">
          <w:rPr>
            <w:rFonts w:ascii="Arial" w:hAnsi="Arial" w:cs="Arial"/>
            <w:noProof/>
            <w:webHidden/>
          </w:rPr>
          <w:fldChar w:fldCharType="end"/>
        </w:r>
      </w:hyperlink>
    </w:p>
    <w:p w:rsidRPr="00C03A4F" w:rsidR="00331462" w:rsidRDefault="00C3732D" w14:paraId="08301AC0" w14:textId="68D4717E">
      <w:pPr>
        <w:pStyle w:val="Abbildungsverzeichnis"/>
        <w:tabs>
          <w:tab w:val="right" w:leader="dot" w:pos="9628"/>
        </w:tabs>
        <w:rPr>
          <w:rFonts w:ascii="Arial" w:hAnsi="Arial" w:cs="Arial" w:eastAsiaTheme="minorEastAsia"/>
          <w:noProof/>
          <w:sz w:val="24"/>
          <w:szCs w:val="24"/>
          <w:lang w:eastAsia="de-DE"/>
        </w:rPr>
      </w:pPr>
      <w:hyperlink w:history="1" w:anchor="_Toc96072180">
        <w:r w:rsidRPr="00C03A4F" w:rsidR="00331462">
          <w:rPr>
            <w:rStyle w:val="Hyperlink"/>
            <w:rFonts w:ascii="Arial" w:hAnsi="Arial" w:cs="Arial"/>
            <w:noProof/>
            <w:lang w:val="en-US"/>
          </w:rPr>
          <w:t xml:space="preserve">Figure 15: </w:t>
        </w:r>
        <w:r w:rsidRPr="00C03A4F" w:rsidR="00331462">
          <w:rPr>
            <w:rStyle w:val="Hyperlink"/>
            <w:rFonts w:ascii="Arial" w:hAnsi="Arial" w:cs="Arial"/>
            <w:noProof/>
            <w:lang w:val="en-GB"/>
          </w:rPr>
          <w:t>3D layout of the USP process (created with HakoBio), The process flow is shown with the red process line, starting in the inoculum room (1), seeding (2) and production (3) room, followed by the transfer (4) to the harvest room (5), where the depth filtration is performed. Lastly transferring the production further to the DSP (6).</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0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28</w:t>
        </w:r>
        <w:r w:rsidRPr="00C03A4F" w:rsidR="00331462">
          <w:rPr>
            <w:rFonts w:ascii="Arial" w:hAnsi="Arial" w:cs="Arial"/>
            <w:noProof/>
            <w:webHidden/>
          </w:rPr>
          <w:fldChar w:fldCharType="end"/>
        </w:r>
      </w:hyperlink>
    </w:p>
    <w:p w:rsidRPr="00C03A4F" w:rsidR="00331462" w:rsidRDefault="00C3732D" w14:paraId="387EDC04" w14:textId="26108260">
      <w:pPr>
        <w:pStyle w:val="Abbildungsverzeichnis"/>
        <w:tabs>
          <w:tab w:val="right" w:leader="dot" w:pos="9628"/>
        </w:tabs>
        <w:rPr>
          <w:rFonts w:ascii="Arial" w:hAnsi="Arial" w:cs="Arial" w:eastAsiaTheme="minorEastAsia"/>
          <w:noProof/>
          <w:sz w:val="24"/>
          <w:szCs w:val="24"/>
          <w:lang w:eastAsia="de-DE"/>
        </w:rPr>
      </w:pPr>
      <w:hyperlink w:history="1" w:anchor="_Toc96072181">
        <w:r w:rsidRPr="00C03A4F" w:rsidR="00331462">
          <w:rPr>
            <w:rStyle w:val="Hyperlink"/>
            <w:rFonts w:ascii="Arial" w:hAnsi="Arial" w:cs="Arial"/>
            <w:noProof/>
            <w:lang w:val="en-US"/>
          </w:rPr>
          <w:t>Figure 16: DSP Plant on a page.</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1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35</w:t>
        </w:r>
        <w:r w:rsidRPr="00C03A4F" w:rsidR="00331462">
          <w:rPr>
            <w:rFonts w:ascii="Arial" w:hAnsi="Arial" w:cs="Arial"/>
            <w:noProof/>
            <w:webHidden/>
          </w:rPr>
          <w:fldChar w:fldCharType="end"/>
        </w:r>
      </w:hyperlink>
    </w:p>
    <w:p w:rsidRPr="00C03A4F" w:rsidR="00331462" w:rsidRDefault="00C3732D" w14:paraId="75CB5BFE" w14:textId="0B5BD067">
      <w:pPr>
        <w:pStyle w:val="Abbildungsverzeichnis"/>
        <w:tabs>
          <w:tab w:val="right" w:leader="dot" w:pos="9628"/>
        </w:tabs>
        <w:rPr>
          <w:rFonts w:ascii="Arial" w:hAnsi="Arial" w:cs="Arial" w:eastAsiaTheme="minorEastAsia"/>
          <w:noProof/>
          <w:sz w:val="24"/>
          <w:szCs w:val="24"/>
          <w:lang w:eastAsia="de-DE"/>
        </w:rPr>
      </w:pPr>
      <w:hyperlink w:history="1" w:anchor="_Toc96072182">
        <w:r w:rsidRPr="00C03A4F" w:rsidR="00331462">
          <w:rPr>
            <w:rStyle w:val="Hyperlink"/>
            <w:rFonts w:ascii="Arial" w:hAnsi="Arial" w:cs="Arial"/>
            <w:noProof/>
            <w:lang w:val="en-US"/>
          </w:rPr>
          <w:t>Figure 17: 3D layout of the DSP process (created with HakoBio), The process flow is shown with the green process line and subdivided in 18 process steps.</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2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36</w:t>
        </w:r>
        <w:r w:rsidRPr="00C03A4F" w:rsidR="00331462">
          <w:rPr>
            <w:rFonts w:ascii="Arial" w:hAnsi="Arial" w:cs="Arial"/>
            <w:noProof/>
            <w:webHidden/>
          </w:rPr>
          <w:fldChar w:fldCharType="end"/>
        </w:r>
      </w:hyperlink>
    </w:p>
    <w:p w:rsidRPr="00C03A4F" w:rsidR="00331462" w:rsidRDefault="00C3732D" w14:paraId="1595179C" w14:textId="0752F343">
      <w:pPr>
        <w:pStyle w:val="Abbildungsverzeichnis"/>
        <w:tabs>
          <w:tab w:val="right" w:leader="dot" w:pos="9628"/>
        </w:tabs>
        <w:rPr>
          <w:rFonts w:ascii="Arial" w:hAnsi="Arial" w:cs="Arial" w:eastAsiaTheme="minorEastAsia"/>
          <w:noProof/>
          <w:sz w:val="24"/>
          <w:szCs w:val="24"/>
          <w:lang w:eastAsia="de-DE"/>
        </w:rPr>
      </w:pPr>
      <w:hyperlink w:history="1" w:anchor="_Toc96072183" r:id="rId126">
        <w:r w:rsidRPr="00C03A4F" w:rsidR="00331462">
          <w:rPr>
            <w:rStyle w:val="Hyperlink"/>
            <w:rFonts w:ascii="Arial" w:hAnsi="Arial" w:cs="Arial"/>
            <w:noProof/>
            <w:lang w:val="en-GB"/>
          </w:rPr>
          <w:t>Figure 18: Plant on a page of media and feed preparation for the USP. Image created with Visio</w:t>
        </w:r>
        <w:r w:rsidRPr="00C03A4F" w:rsidR="00331462">
          <w:rPr>
            <w:rStyle w:val="Hyperlink"/>
            <w:rFonts w:ascii="Arial" w:hAnsi="Arial" w:cs="Arial"/>
            <w:noProof/>
            <w:vertAlign w:val="superscript"/>
            <w:lang w:val="en-GB"/>
          </w:rPr>
          <w:t>®</w:t>
        </w:r>
        <w:r w:rsidRPr="00C03A4F" w:rsidR="00331462">
          <w:rPr>
            <w:rStyle w:val="Hyperlink"/>
            <w:rFonts w:ascii="Arial" w:hAnsi="Arial" w:cs="Arial"/>
            <w:noProof/>
            <w:lang w:val="en-GB"/>
          </w:rPr>
          <w:t>.</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3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44</w:t>
        </w:r>
        <w:r w:rsidRPr="00C03A4F" w:rsidR="00331462">
          <w:rPr>
            <w:rFonts w:ascii="Arial" w:hAnsi="Arial" w:cs="Arial"/>
            <w:noProof/>
            <w:webHidden/>
          </w:rPr>
          <w:fldChar w:fldCharType="end"/>
        </w:r>
      </w:hyperlink>
    </w:p>
    <w:p w:rsidRPr="00C03A4F" w:rsidR="00331462" w:rsidRDefault="00C3732D" w14:paraId="13B78AB9" w14:textId="1B66AA39">
      <w:pPr>
        <w:pStyle w:val="Abbildungsverzeichnis"/>
        <w:tabs>
          <w:tab w:val="right" w:leader="dot" w:pos="9628"/>
        </w:tabs>
        <w:rPr>
          <w:rFonts w:ascii="Arial" w:hAnsi="Arial" w:cs="Arial" w:eastAsiaTheme="minorEastAsia"/>
          <w:noProof/>
          <w:sz w:val="24"/>
          <w:szCs w:val="24"/>
          <w:lang w:eastAsia="de-DE"/>
        </w:rPr>
      </w:pPr>
      <w:hyperlink w:history="1" w:anchor="_Toc96072184" r:id="rId127">
        <w:r w:rsidRPr="00C03A4F" w:rsidR="00331462">
          <w:rPr>
            <w:rStyle w:val="Hyperlink"/>
            <w:rFonts w:ascii="Arial" w:hAnsi="Arial" w:cs="Arial"/>
            <w:noProof/>
            <w:lang w:val="en-GB"/>
          </w:rPr>
          <w:t>Figure 19: Plant on a page of buffer preparation for the DSP. Image was created with Visio®.</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4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45</w:t>
        </w:r>
        <w:r w:rsidRPr="00C03A4F" w:rsidR="00331462">
          <w:rPr>
            <w:rFonts w:ascii="Arial" w:hAnsi="Arial" w:cs="Arial"/>
            <w:noProof/>
            <w:webHidden/>
          </w:rPr>
          <w:fldChar w:fldCharType="end"/>
        </w:r>
      </w:hyperlink>
    </w:p>
    <w:p w:rsidRPr="00C03A4F" w:rsidR="00331462" w:rsidRDefault="00C3732D" w14:paraId="0351A6E3" w14:textId="40BD7E7C">
      <w:pPr>
        <w:pStyle w:val="Abbildungsverzeichnis"/>
        <w:tabs>
          <w:tab w:val="right" w:leader="dot" w:pos="9628"/>
        </w:tabs>
        <w:rPr>
          <w:rFonts w:ascii="Arial" w:hAnsi="Arial" w:cs="Arial" w:eastAsiaTheme="minorEastAsia"/>
          <w:noProof/>
          <w:sz w:val="24"/>
          <w:szCs w:val="24"/>
          <w:lang w:eastAsia="de-DE"/>
        </w:rPr>
      </w:pPr>
      <w:hyperlink w:history="1" w:anchor="_Toc96072185">
        <w:r w:rsidRPr="00C03A4F" w:rsidR="00331462">
          <w:rPr>
            <w:rStyle w:val="Hyperlink"/>
            <w:rFonts w:ascii="Arial" w:hAnsi="Arial" w:cs="Arial"/>
            <w:noProof/>
            <w:lang w:val="en-US"/>
          </w:rPr>
          <w:t xml:space="preserve">Figure 20: </w:t>
        </w:r>
        <w:r w:rsidRPr="00C03A4F" w:rsidR="00331462">
          <w:rPr>
            <w:rStyle w:val="Hyperlink"/>
            <w:rFonts w:ascii="Arial" w:hAnsi="Arial" w:eastAsia="Arial" w:cs="Arial"/>
            <w:noProof/>
            <w:lang w:val="en-GB"/>
          </w:rPr>
          <w:t>Media &amp; feed preparation &amp; storage room. Image created with HakoBio.</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5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46</w:t>
        </w:r>
        <w:r w:rsidRPr="00C03A4F" w:rsidR="00331462">
          <w:rPr>
            <w:rFonts w:ascii="Arial" w:hAnsi="Arial" w:cs="Arial"/>
            <w:noProof/>
            <w:webHidden/>
          </w:rPr>
          <w:fldChar w:fldCharType="end"/>
        </w:r>
      </w:hyperlink>
    </w:p>
    <w:p w:rsidRPr="00C03A4F" w:rsidR="00331462" w:rsidRDefault="00C3732D" w14:paraId="6E7C1779" w14:textId="5BE143F7">
      <w:pPr>
        <w:pStyle w:val="Abbildungsverzeichnis"/>
        <w:tabs>
          <w:tab w:val="right" w:leader="dot" w:pos="9628"/>
        </w:tabs>
        <w:rPr>
          <w:rFonts w:ascii="Arial" w:hAnsi="Arial" w:cs="Arial" w:eastAsiaTheme="minorEastAsia"/>
          <w:noProof/>
          <w:sz w:val="24"/>
          <w:szCs w:val="24"/>
          <w:lang w:eastAsia="de-DE"/>
        </w:rPr>
      </w:pPr>
      <w:hyperlink w:history="1" w:anchor="_Toc96072186">
        <w:r w:rsidRPr="00C03A4F" w:rsidR="00331462">
          <w:rPr>
            <w:rStyle w:val="Hyperlink"/>
            <w:rFonts w:ascii="Arial" w:hAnsi="Arial" w:eastAsia="Arial" w:cs="Arial"/>
            <w:noProof/>
            <w:lang w:val="en-US"/>
          </w:rPr>
          <w:t xml:space="preserve">Figure </w:t>
        </w:r>
        <w:r w:rsidRPr="00C03A4F" w:rsidR="00331462">
          <w:rPr>
            <w:rStyle w:val="Hyperlink"/>
            <w:rFonts w:ascii="Arial" w:hAnsi="Arial" w:cs="Arial"/>
            <w:noProof/>
            <w:lang w:val="en-US"/>
          </w:rPr>
          <w:t>21:</w:t>
        </w:r>
        <w:r w:rsidRPr="00C03A4F" w:rsidR="00331462">
          <w:rPr>
            <w:rStyle w:val="Hyperlink"/>
            <w:rFonts w:ascii="Arial" w:hAnsi="Arial" w:eastAsia="Arial" w:cs="Arial"/>
            <w:noProof/>
            <w:lang w:val="en-US"/>
          </w:rPr>
          <w:t xml:space="preserve"> </w:t>
        </w:r>
        <w:r w:rsidRPr="00C03A4F" w:rsidR="00331462">
          <w:rPr>
            <w:rStyle w:val="Hyperlink"/>
            <w:rFonts w:ascii="Arial" w:hAnsi="Arial" w:eastAsia="Arial" w:cs="Arial"/>
            <w:noProof/>
            <w:lang w:val="en-GB"/>
          </w:rPr>
          <w:t>Buffer preparation &amp; storage room</w:t>
        </w:r>
        <w:r w:rsidRPr="00C03A4F" w:rsidR="00331462">
          <w:rPr>
            <w:rStyle w:val="Hyperlink"/>
            <w:rFonts w:ascii="Arial" w:hAnsi="Arial" w:eastAsia="Arial" w:cs="Arial"/>
            <w:bCs/>
            <w:noProof/>
            <w:lang w:val="en-GB"/>
          </w:rPr>
          <w:t xml:space="preserve">. </w:t>
        </w:r>
        <w:r w:rsidRPr="00C03A4F" w:rsidR="00331462">
          <w:rPr>
            <w:rStyle w:val="Hyperlink"/>
            <w:rFonts w:ascii="Arial" w:hAnsi="Arial" w:eastAsia="Arial" w:cs="Arial"/>
            <w:noProof/>
            <w:lang w:val="en-GB"/>
          </w:rPr>
          <w:t>Image created with HakoBio.</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6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47</w:t>
        </w:r>
        <w:r w:rsidRPr="00C03A4F" w:rsidR="00331462">
          <w:rPr>
            <w:rFonts w:ascii="Arial" w:hAnsi="Arial" w:cs="Arial"/>
            <w:noProof/>
            <w:webHidden/>
          </w:rPr>
          <w:fldChar w:fldCharType="end"/>
        </w:r>
      </w:hyperlink>
    </w:p>
    <w:p w:rsidRPr="00C03A4F" w:rsidR="00331462" w:rsidRDefault="00C3732D" w14:paraId="299D61F7" w14:textId="5342CC9F">
      <w:pPr>
        <w:pStyle w:val="Abbildungsverzeichnis"/>
        <w:tabs>
          <w:tab w:val="right" w:leader="dot" w:pos="9628"/>
        </w:tabs>
        <w:rPr>
          <w:rFonts w:ascii="Arial" w:hAnsi="Arial" w:cs="Arial" w:eastAsiaTheme="minorEastAsia"/>
          <w:noProof/>
          <w:sz w:val="24"/>
          <w:szCs w:val="24"/>
          <w:lang w:eastAsia="de-DE"/>
        </w:rPr>
      </w:pPr>
      <w:hyperlink w:history="1" w:anchor="_Toc96072187">
        <w:r w:rsidRPr="00C03A4F" w:rsidR="00331462">
          <w:rPr>
            <w:rStyle w:val="Hyperlink"/>
            <w:rFonts w:ascii="Arial" w:hAnsi="Arial" w:cs="Arial"/>
            <w:noProof/>
            <w:lang w:val="en-US"/>
          </w:rPr>
          <w:t xml:space="preserve">Figure 22: </w:t>
        </w:r>
        <w:r w:rsidRPr="00C03A4F" w:rsidR="00331462">
          <w:rPr>
            <w:rStyle w:val="Hyperlink"/>
            <w:rFonts w:ascii="Arial" w:hAnsi="Arial" w:cs="Arial"/>
            <w:noProof/>
            <w:lang w:val="en-GB"/>
          </w:rPr>
          <w:t>HakoBio 3D Drawing of the QC Lab</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7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51</w:t>
        </w:r>
        <w:r w:rsidRPr="00C03A4F" w:rsidR="00331462">
          <w:rPr>
            <w:rFonts w:ascii="Arial" w:hAnsi="Arial" w:cs="Arial"/>
            <w:noProof/>
            <w:webHidden/>
          </w:rPr>
          <w:fldChar w:fldCharType="end"/>
        </w:r>
      </w:hyperlink>
    </w:p>
    <w:p w:rsidRPr="00C03A4F" w:rsidR="00331462" w:rsidRDefault="00C3732D" w14:paraId="15C40598" w14:textId="50B3C244">
      <w:pPr>
        <w:pStyle w:val="Abbildungsverzeichnis"/>
        <w:tabs>
          <w:tab w:val="right" w:leader="dot" w:pos="9628"/>
        </w:tabs>
        <w:rPr>
          <w:rFonts w:ascii="Arial" w:hAnsi="Arial" w:cs="Arial" w:eastAsiaTheme="minorEastAsia"/>
          <w:noProof/>
          <w:sz w:val="24"/>
          <w:szCs w:val="24"/>
          <w:lang w:eastAsia="de-DE"/>
        </w:rPr>
      </w:pPr>
      <w:hyperlink w:history="1" w:anchor="_Toc96072188" r:id="rId128">
        <w:r w:rsidRPr="00C03A4F" w:rsidR="00331462">
          <w:rPr>
            <w:rStyle w:val="Hyperlink"/>
            <w:rFonts w:ascii="Arial" w:hAnsi="Arial" w:cs="Arial"/>
            <w:noProof/>
            <w:lang w:val="en-US"/>
          </w:rPr>
          <w:t xml:space="preserve">Figure 23: Plant on a page of PW, WFI and clean steam systems. Designed </w:t>
        </w:r>
        <w:r w:rsidRPr="00C03A4F" w:rsidR="00331462">
          <w:rPr>
            <w:rStyle w:val="Hyperlink"/>
            <w:rFonts w:ascii="Arial" w:hAnsi="Arial" w:eastAsia="Arial" w:cs="Arial"/>
            <w:noProof/>
            <w:lang w:val="en-GB"/>
          </w:rPr>
          <w:t>with Visio</w:t>
        </w:r>
        <w:r w:rsidRPr="00C03A4F" w:rsidR="00331462">
          <w:rPr>
            <w:rStyle w:val="Hyperlink"/>
            <w:rFonts w:ascii="Arial" w:hAnsi="Arial" w:eastAsia="Arial" w:cs="Arial"/>
            <w:noProof/>
            <w:vertAlign w:val="superscript"/>
            <w:lang w:val="en-GB"/>
          </w:rPr>
          <w:t>®</w:t>
        </w:r>
        <w:r w:rsidRPr="00C03A4F" w:rsidR="00331462">
          <w:rPr>
            <w:rStyle w:val="Hyperlink"/>
            <w:rFonts w:ascii="Arial" w:hAnsi="Arial" w:eastAsia="Arial" w:cs="Arial"/>
            <w:noProof/>
            <w:lang w:val="en-GB"/>
          </w:rPr>
          <w:t>. The right figure zooms in the production part of the WFI-plant.</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8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59</w:t>
        </w:r>
        <w:r w:rsidRPr="00C03A4F" w:rsidR="00331462">
          <w:rPr>
            <w:rFonts w:ascii="Arial" w:hAnsi="Arial" w:cs="Arial"/>
            <w:noProof/>
            <w:webHidden/>
          </w:rPr>
          <w:fldChar w:fldCharType="end"/>
        </w:r>
      </w:hyperlink>
    </w:p>
    <w:p w:rsidRPr="00C03A4F" w:rsidR="00331462" w:rsidRDefault="00C3732D" w14:paraId="1C1748ED" w14:textId="32113ADF">
      <w:pPr>
        <w:pStyle w:val="Abbildungsverzeichnis"/>
        <w:tabs>
          <w:tab w:val="right" w:leader="dot" w:pos="9628"/>
        </w:tabs>
        <w:rPr>
          <w:rFonts w:ascii="Arial" w:hAnsi="Arial" w:cs="Arial" w:eastAsiaTheme="minorEastAsia"/>
          <w:noProof/>
          <w:sz w:val="24"/>
          <w:szCs w:val="24"/>
          <w:lang w:eastAsia="de-DE"/>
        </w:rPr>
      </w:pPr>
      <w:hyperlink w:history="1" w:anchor="_Toc96072189">
        <w:r w:rsidRPr="00C03A4F" w:rsidR="00331462">
          <w:rPr>
            <w:rStyle w:val="Hyperlink"/>
            <w:rFonts w:ascii="Arial" w:hAnsi="Arial" w:cs="Arial"/>
            <w:noProof/>
            <w:lang w:val="en-US"/>
          </w:rPr>
          <w:t>Figure 24: Room concept of the basement designed with HakoBio. The basement is depicted in 2D (upper image) and 3D (lower image).</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89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62</w:t>
        </w:r>
        <w:r w:rsidRPr="00C03A4F" w:rsidR="00331462">
          <w:rPr>
            <w:rFonts w:ascii="Arial" w:hAnsi="Arial" w:cs="Arial"/>
            <w:noProof/>
            <w:webHidden/>
          </w:rPr>
          <w:fldChar w:fldCharType="end"/>
        </w:r>
      </w:hyperlink>
    </w:p>
    <w:p w:rsidRPr="00C03A4F" w:rsidR="00331462" w:rsidRDefault="00C3732D" w14:paraId="4455621F" w14:textId="26613B63">
      <w:pPr>
        <w:pStyle w:val="Abbildungsverzeichnis"/>
        <w:tabs>
          <w:tab w:val="right" w:leader="dot" w:pos="9628"/>
        </w:tabs>
        <w:rPr>
          <w:rFonts w:ascii="Arial" w:hAnsi="Arial" w:cs="Arial" w:eastAsiaTheme="minorEastAsia"/>
          <w:noProof/>
          <w:sz w:val="24"/>
          <w:szCs w:val="24"/>
          <w:lang w:eastAsia="de-DE"/>
        </w:rPr>
      </w:pPr>
      <w:hyperlink w:history="1" w:anchor="_Toc96072190">
        <w:r w:rsidRPr="00C03A4F" w:rsidR="00331462">
          <w:rPr>
            <w:rStyle w:val="Hyperlink"/>
            <w:rFonts w:ascii="Arial" w:hAnsi="Arial" w:cs="Arial"/>
            <w:noProof/>
            <w:lang w:val="en-GB"/>
          </w:rPr>
          <w:t xml:space="preserve">Figure </w:t>
        </w:r>
        <w:r w:rsidRPr="00C03A4F" w:rsidR="00331462">
          <w:rPr>
            <w:rStyle w:val="Hyperlink"/>
            <w:rFonts w:ascii="Arial" w:hAnsi="Arial" w:cs="Arial"/>
            <w:noProof/>
            <w:lang w:val="en-US"/>
          </w:rPr>
          <w:t>25</w:t>
        </w:r>
        <w:r w:rsidRPr="00C03A4F" w:rsidR="00331462">
          <w:rPr>
            <w:rStyle w:val="Hyperlink"/>
            <w:rFonts w:ascii="Arial" w:hAnsi="Arial" w:cs="Arial"/>
            <w:noProof/>
            <w:lang w:val="en-GB"/>
          </w:rPr>
          <w:t>:</w:t>
        </w:r>
        <w:r w:rsidRPr="00C03A4F" w:rsidR="00331462">
          <w:rPr>
            <w:rStyle w:val="Hyperlink"/>
            <w:rFonts w:ascii="Arial" w:hAnsi="Arial" w:cs="Arial"/>
            <w:noProof/>
            <w:lang w:val="en-US"/>
          </w:rPr>
          <w:t xml:space="preserve"> </w:t>
        </w:r>
        <w:r w:rsidRPr="00C03A4F" w:rsidR="00331462">
          <w:rPr>
            <w:rStyle w:val="Hyperlink"/>
            <w:rFonts w:ascii="Arial" w:hAnsi="Arial" w:cs="Arial"/>
            <w:noProof/>
            <w:lang w:val="en-GB"/>
          </w:rPr>
          <w:t>HVAC and points of use in the zone concept of the production area of the ground floor.</w:t>
        </w:r>
        <w:r w:rsidRPr="00C03A4F" w:rsidR="00331462">
          <w:rPr>
            <w:rFonts w:ascii="Arial" w:hAnsi="Arial" w:cs="Arial"/>
            <w:noProof/>
            <w:webHidden/>
          </w:rPr>
          <w:tab/>
        </w:r>
        <w:r w:rsidRPr="00C03A4F" w:rsidR="00331462">
          <w:rPr>
            <w:rFonts w:ascii="Arial" w:hAnsi="Arial" w:cs="Arial"/>
            <w:noProof/>
            <w:webHidden/>
          </w:rPr>
          <w:fldChar w:fldCharType="begin"/>
        </w:r>
        <w:r w:rsidRPr="00C03A4F" w:rsidR="00331462">
          <w:rPr>
            <w:rFonts w:ascii="Arial" w:hAnsi="Arial" w:cs="Arial"/>
            <w:noProof/>
            <w:webHidden/>
          </w:rPr>
          <w:instrText xml:space="preserve"> PAGEREF _Toc96072190 \h </w:instrText>
        </w:r>
        <w:r w:rsidRPr="00C03A4F" w:rsidR="00331462">
          <w:rPr>
            <w:rFonts w:ascii="Arial" w:hAnsi="Arial" w:cs="Arial"/>
            <w:noProof/>
            <w:webHidden/>
          </w:rPr>
        </w:r>
        <w:r w:rsidRPr="00C03A4F" w:rsidR="00331462">
          <w:rPr>
            <w:rFonts w:ascii="Arial" w:hAnsi="Arial" w:cs="Arial"/>
            <w:noProof/>
            <w:webHidden/>
          </w:rPr>
          <w:fldChar w:fldCharType="separate"/>
        </w:r>
        <w:r w:rsidR="00B35361">
          <w:rPr>
            <w:rFonts w:ascii="Arial" w:hAnsi="Arial" w:cs="Arial"/>
            <w:noProof/>
            <w:webHidden/>
          </w:rPr>
          <w:t>63</w:t>
        </w:r>
        <w:r w:rsidRPr="00C03A4F" w:rsidR="00331462">
          <w:rPr>
            <w:rFonts w:ascii="Arial" w:hAnsi="Arial" w:cs="Arial"/>
            <w:noProof/>
            <w:webHidden/>
          </w:rPr>
          <w:fldChar w:fldCharType="end"/>
        </w:r>
      </w:hyperlink>
    </w:p>
    <w:p w:rsidRPr="004D7BF7" w:rsidR="00AE4305" w:rsidP="001929FC" w:rsidRDefault="007F0C02" w14:paraId="443FD6A2" w14:textId="1AA217AE">
      <w:pPr>
        <w:spacing w:line="480" w:lineRule="auto"/>
      </w:pPr>
      <w:r w:rsidRPr="00C03A4F">
        <w:rPr>
          <w:rFonts w:cs="Arial"/>
          <w:sz w:val="20"/>
        </w:rPr>
        <w:fldChar w:fldCharType="end"/>
      </w:r>
    </w:p>
    <w:p w:rsidRPr="00C03A4F" w:rsidR="00263C33" w:rsidP="006049C5" w:rsidRDefault="00AE4305" w14:paraId="3AC2C185" w14:textId="3C3B845B">
      <w:pPr>
        <w:pStyle w:val="KapiteldienichtimInhaltverzeichnisgehren"/>
        <w:rPr>
          <w:rFonts w:cs="Arial"/>
        </w:rPr>
      </w:pPr>
      <w:bookmarkStart w:name="_Toc95410106" w:id="428"/>
      <w:bookmarkStart w:name="_Toc96002291" w:id="429"/>
      <w:bookmarkStart w:name="_Toc96072233" w:id="430"/>
      <w:r w:rsidRPr="004D7BF7">
        <w:lastRenderedPageBreak/>
        <w:t>List of tables</w:t>
      </w:r>
      <w:bookmarkEnd w:id="428"/>
      <w:bookmarkEnd w:id="429"/>
      <w:bookmarkEnd w:id="430"/>
    </w:p>
    <w:p w:rsidRPr="00C03A4F" w:rsidR="007F0C02" w:rsidRDefault="00A42811" w14:paraId="25EAE5EC" w14:textId="7CC1FD0B">
      <w:pPr>
        <w:pStyle w:val="Abbildungsverzeichnis"/>
        <w:tabs>
          <w:tab w:val="right" w:leader="dot" w:pos="9628"/>
        </w:tabs>
        <w:rPr>
          <w:rFonts w:ascii="Arial" w:hAnsi="Arial" w:cs="Arial" w:eastAsiaTheme="minorEastAsia"/>
          <w:noProof/>
          <w:lang w:eastAsia="de-DE"/>
        </w:rPr>
      </w:pPr>
      <w:r w:rsidRPr="00C03A4F">
        <w:rPr>
          <w:rFonts w:ascii="Arial" w:hAnsi="Arial" w:cs="Arial"/>
        </w:rPr>
        <w:fldChar w:fldCharType="begin"/>
      </w:r>
      <w:r w:rsidRPr="00C03A4F">
        <w:rPr>
          <w:rFonts w:ascii="Arial" w:hAnsi="Arial" w:cs="Arial"/>
        </w:rPr>
        <w:instrText xml:space="preserve"> TOC \h \z \c "Table" </w:instrText>
      </w:r>
      <w:r w:rsidRPr="00C03A4F">
        <w:rPr>
          <w:rFonts w:ascii="Arial" w:hAnsi="Arial" w:cs="Arial"/>
        </w:rPr>
        <w:fldChar w:fldCharType="separate"/>
      </w:r>
      <w:hyperlink w:history="1" w:anchor="_Toc96066716">
        <w:r w:rsidRPr="00C03A4F" w:rsidR="007F0C02">
          <w:rPr>
            <w:rStyle w:val="Hyperlink"/>
            <w:rFonts w:ascii="Arial" w:hAnsi="Arial" w:cs="Arial"/>
            <w:noProof/>
            <w:lang w:val="en-US"/>
          </w:rPr>
          <w:t>Table 1: Advantages and disadvantages of single-use technology (SUT) in production processes of biologics and other pharmaceutical products. (</w:t>
        </w:r>
        <w:r w:rsidRPr="00C03A4F" w:rsidR="007F0C02">
          <w:rPr>
            <w:rStyle w:val="Hyperlink"/>
            <w:rFonts w:ascii="Arial" w:hAnsi="Arial" w:cs="Arial"/>
            <w:noProof/>
            <w:lang w:val="en-GB"/>
          </w:rPr>
          <w:t>Eibl &amp; Eibl, 2019</w:t>
        </w:r>
        <w:r w:rsidRPr="00C03A4F" w:rsidR="007F0C02">
          <w:rPr>
            <w:rStyle w:val="Hyperlink"/>
            <w:rFonts w:ascii="Arial" w:hAnsi="Arial" w:cs="Arial"/>
            <w:noProof/>
            <w:lang w:val="en-US"/>
          </w:rPr>
          <w:t>)</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16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2</w:t>
        </w:r>
        <w:r w:rsidRPr="00C03A4F" w:rsidR="007F0C02">
          <w:rPr>
            <w:rFonts w:ascii="Arial" w:hAnsi="Arial" w:cs="Arial"/>
            <w:noProof/>
            <w:webHidden/>
          </w:rPr>
          <w:fldChar w:fldCharType="end"/>
        </w:r>
      </w:hyperlink>
    </w:p>
    <w:p w:rsidRPr="00C03A4F" w:rsidR="007F0C02" w:rsidRDefault="00C3732D" w14:paraId="3F835637" w14:textId="0B236947">
      <w:pPr>
        <w:pStyle w:val="Abbildungsverzeichnis"/>
        <w:tabs>
          <w:tab w:val="right" w:leader="dot" w:pos="9628"/>
        </w:tabs>
        <w:rPr>
          <w:rFonts w:ascii="Arial" w:hAnsi="Arial" w:cs="Arial" w:eastAsiaTheme="minorEastAsia"/>
          <w:noProof/>
          <w:lang w:eastAsia="de-DE"/>
        </w:rPr>
      </w:pPr>
      <w:hyperlink w:history="1" w:anchor="_Toc96066717">
        <w:r w:rsidRPr="00C03A4F" w:rsidR="007F0C02">
          <w:rPr>
            <w:rStyle w:val="Hyperlink"/>
            <w:rFonts w:ascii="Arial" w:hAnsi="Arial" w:cs="Arial"/>
            <w:noProof/>
            <w:lang w:val="en-US"/>
          </w:rPr>
          <w:t>Table 2: Requirements from the URS and calculations for the required batches regarding the four mAb products (A to D).</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17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4</w:t>
        </w:r>
        <w:r w:rsidRPr="00C03A4F" w:rsidR="007F0C02">
          <w:rPr>
            <w:rFonts w:ascii="Arial" w:hAnsi="Arial" w:cs="Arial"/>
            <w:noProof/>
            <w:webHidden/>
          </w:rPr>
          <w:fldChar w:fldCharType="end"/>
        </w:r>
      </w:hyperlink>
    </w:p>
    <w:p w:rsidRPr="00C03A4F" w:rsidR="007F0C02" w:rsidRDefault="00C3732D" w14:paraId="2C8F60C3" w14:textId="24C8497D">
      <w:pPr>
        <w:pStyle w:val="Abbildungsverzeichnis"/>
        <w:tabs>
          <w:tab w:val="right" w:leader="dot" w:pos="9628"/>
        </w:tabs>
        <w:rPr>
          <w:rFonts w:ascii="Arial" w:hAnsi="Arial" w:cs="Arial" w:eastAsiaTheme="minorEastAsia"/>
          <w:noProof/>
          <w:lang w:eastAsia="de-DE"/>
        </w:rPr>
      </w:pPr>
      <w:hyperlink w:history="1" w:anchor="_Toc96066718">
        <w:r w:rsidRPr="00C03A4F" w:rsidR="007F0C02">
          <w:rPr>
            <w:rStyle w:val="Hyperlink"/>
            <w:rFonts w:ascii="Arial" w:hAnsi="Arial" w:cs="Arial"/>
            <w:noProof/>
            <w:lang w:val="en-US"/>
          </w:rPr>
          <w:t>Table 3: Required production lines and estimated operational time of the production facility within a year.</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18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5</w:t>
        </w:r>
        <w:r w:rsidRPr="00C03A4F" w:rsidR="007F0C02">
          <w:rPr>
            <w:rFonts w:ascii="Arial" w:hAnsi="Arial" w:cs="Arial"/>
            <w:noProof/>
            <w:webHidden/>
          </w:rPr>
          <w:fldChar w:fldCharType="end"/>
        </w:r>
      </w:hyperlink>
    </w:p>
    <w:p w:rsidRPr="00C03A4F" w:rsidR="007F0C02" w:rsidRDefault="00C3732D" w14:paraId="137FD815" w14:textId="59C5D296">
      <w:pPr>
        <w:pStyle w:val="Abbildungsverzeichnis"/>
        <w:tabs>
          <w:tab w:val="right" w:leader="dot" w:pos="9628"/>
        </w:tabs>
        <w:rPr>
          <w:rFonts w:ascii="Arial" w:hAnsi="Arial" w:cs="Arial" w:eastAsiaTheme="minorEastAsia"/>
          <w:noProof/>
          <w:lang w:eastAsia="de-DE"/>
        </w:rPr>
      </w:pPr>
      <w:hyperlink w:history="1" w:anchor="_Toc96066719">
        <w:r w:rsidRPr="00C03A4F" w:rsidR="007F0C02">
          <w:rPr>
            <w:rStyle w:val="Hyperlink"/>
            <w:rFonts w:ascii="Arial" w:hAnsi="Arial" w:cs="Arial"/>
            <w:noProof/>
            <w:lang w:val="en-US"/>
          </w:rPr>
          <w:t>Table 4: Area schedule and room list</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19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14</w:t>
        </w:r>
        <w:r w:rsidRPr="00C03A4F" w:rsidR="007F0C02">
          <w:rPr>
            <w:rFonts w:ascii="Arial" w:hAnsi="Arial" w:cs="Arial"/>
            <w:noProof/>
            <w:webHidden/>
          </w:rPr>
          <w:fldChar w:fldCharType="end"/>
        </w:r>
      </w:hyperlink>
    </w:p>
    <w:p w:rsidRPr="00C03A4F" w:rsidR="007F0C02" w:rsidRDefault="00C3732D" w14:paraId="2A915CCC" w14:textId="6F7A69BE">
      <w:pPr>
        <w:pStyle w:val="Abbildungsverzeichnis"/>
        <w:tabs>
          <w:tab w:val="right" w:leader="dot" w:pos="9628"/>
        </w:tabs>
        <w:rPr>
          <w:rFonts w:ascii="Arial" w:hAnsi="Arial" w:cs="Arial" w:eastAsiaTheme="minorEastAsia"/>
          <w:noProof/>
          <w:lang w:eastAsia="de-DE"/>
        </w:rPr>
      </w:pPr>
      <w:hyperlink w:history="1" w:anchor="_Toc96066720">
        <w:r w:rsidRPr="00C03A4F" w:rsidR="007F0C02">
          <w:rPr>
            <w:rStyle w:val="Hyperlink"/>
            <w:rFonts w:ascii="Arial" w:hAnsi="Arial" w:cs="Arial"/>
            <w:noProof/>
            <w:lang w:val="en-US"/>
          </w:rPr>
          <w:t>Table 5: Heights of the different rooms based on the height concept, in meter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0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21</w:t>
        </w:r>
        <w:r w:rsidRPr="00C03A4F" w:rsidR="007F0C02">
          <w:rPr>
            <w:rFonts w:ascii="Arial" w:hAnsi="Arial" w:cs="Arial"/>
            <w:noProof/>
            <w:webHidden/>
          </w:rPr>
          <w:fldChar w:fldCharType="end"/>
        </w:r>
      </w:hyperlink>
    </w:p>
    <w:p w:rsidRPr="00C03A4F" w:rsidR="007F0C02" w:rsidRDefault="00C3732D" w14:paraId="25A1B64F" w14:textId="5B796E60">
      <w:pPr>
        <w:pStyle w:val="Abbildungsverzeichnis"/>
        <w:tabs>
          <w:tab w:val="right" w:leader="dot" w:pos="9628"/>
        </w:tabs>
        <w:rPr>
          <w:rFonts w:ascii="Arial" w:hAnsi="Arial" w:cs="Arial" w:eastAsiaTheme="minorEastAsia"/>
          <w:noProof/>
          <w:lang w:eastAsia="de-DE"/>
        </w:rPr>
      </w:pPr>
      <w:hyperlink w:history="1" w:anchor="_Toc96066721">
        <w:r w:rsidRPr="00C03A4F" w:rsidR="007F0C02">
          <w:rPr>
            <w:rStyle w:val="Hyperlink"/>
            <w:rFonts w:ascii="Arial" w:hAnsi="Arial" w:cs="Arial"/>
            <w:noProof/>
            <w:lang w:val="en-US"/>
          </w:rPr>
          <w:t>Table 6: FTE estimation in different areas of occupations, in the designed facility.</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1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24</w:t>
        </w:r>
        <w:r w:rsidRPr="00C03A4F" w:rsidR="007F0C02">
          <w:rPr>
            <w:rFonts w:ascii="Arial" w:hAnsi="Arial" w:cs="Arial"/>
            <w:noProof/>
            <w:webHidden/>
          </w:rPr>
          <w:fldChar w:fldCharType="end"/>
        </w:r>
      </w:hyperlink>
    </w:p>
    <w:p w:rsidRPr="00C03A4F" w:rsidR="007F0C02" w:rsidRDefault="00C3732D" w14:paraId="47DBB104" w14:textId="0AEF77BB">
      <w:pPr>
        <w:pStyle w:val="Abbildungsverzeichnis"/>
        <w:tabs>
          <w:tab w:val="right" w:leader="dot" w:pos="9628"/>
        </w:tabs>
        <w:rPr>
          <w:rFonts w:ascii="Arial" w:hAnsi="Arial" w:cs="Arial" w:eastAsiaTheme="minorEastAsia"/>
          <w:noProof/>
          <w:lang w:eastAsia="de-DE"/>
        </w:rPr>
      </w:pPr>
      <w:hyperlink w:history="1" w:anchor="_Toc96066722">
        <w:r w:rsidRPr="00C03A4F" w:rsidR="007F0C02">
          <w:rPr>
            <w:rStyle w:val="Hyperlink"/>
            <w:rFonts w:ascii="Arial" w:hAnsi="Arial" w:cs="Arial"/>
            <w:noProof/>
            <w:lang w:val="en-US"/>
          </w:rPr>
          <w:t>Table 7: Equipment for USP in mAb production</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2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29</w:t>
        </w:r>
        <w:r w:rsidRPr="00C03A4F" w:rsidR="007F0C02">
          <w:rPr>
            <w:rFonts w:ascii="Arial" w:hAnsi="Arial" w:cs="Arial"/>
            <w:noProof/>
            <w:webHidden/>
          </w:rPr>
          <w:fldChar w:fldCharType="end"/>
        </w:r>
      </w:hyperlink>
    </w:p>
    <w:p w:rsidRPr="00C03A4F" w:rsidR="007F0C02" w:rsidRDefault="00C3732D" w14:paraId="5222C8C2" w14:textId="3039FAED">
      <w:pPr>
        <w:pStyle w:val="Abbildungsverzeichnis"/>
        <w:tabs>
          <w:tab w:val="right" w:leader="dot" w:pos="9628"/>
        </w:tabs>
        <w:rPr>
          <w:rFonts w:ascii="Arial" w:hAnsi="Arial" w:cs="Arial" w:eastAsiaTheme="minorEastAsia"/>
          <w:noProof/>
          <w:lang w:eastAsia="de-DE"/>
        </w:rPr>
      </w:pPr>
      <w:hyperlink w:history="1" w:anchor="_Toc96066723">
        <w:r w:rsidRPr="00C03A4F" w:rsidR="007F0C02">
          <w:rPr>
            <w:rStyle w:val="Hyperlink"/>
            <w:rFonts w:ascii="Arial" w:hAnsi="Arial" w:cs="Arial"/>
            <w:noProof/>
            <w:lang w:val="en-US"/>
          </w:rPr>
          <w:t>Table 8: Required equipment for the DSP V+ area.</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3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37</w:t>
        </w:r>
        <w:r w:rsidRPr="00C03A4F" w:rsidR="007F0C02">
          <w:rPr>
            <w:rFonts w:ascii="Arial" w:hAnsi="Arial" w:cs="Arial"/>
            <w:noProof/>
            <w:webHidden/>
          </w:rPr>
          <w:fldChar w:fldCharType="end"/>
        </w:r>
      </w:hyperlink>
    </w:p>
    <w:p w:rsidRPr="00C03A4F" w:rsidR="007F0C02" w:rsidRDefault="00C3732D" w14:paraId="1B7CA04F" w14:textId="5A827D8A">
      <w:pPr>
        <w:pStyle w:val="Abbildungsverzeichnis"/>
        <w:tabs>
          <w:tab w:val="right" w:leader="dot" w:pos="9628"/>
        </w:tabs>
        <w:rPr>
          <w:rFonts w:ascii="Arial" w:hAnsi="Arial" w:cs="Arial" w:eastAsiaTheme="minorEastAsia"/>
          <w:noProof/>
          <w:lang w:eastAsia="de-DE"/>
        </w:rPr>
      </w:pPr>
      <w:hyperlink w:history="1" w:anchor="_Toc96066724">
        <w:r w:rsidRPr="00C03A4F" w:rsidR="007F0C02">
          <w:rPr>
            <w:rStyle w:val="Hyperlink"/>
            <w:rFonts w:ascii="Arial" w:hAnsi="Arial" w:cs="Arial"/>
            <w:noProof/>
            <w:lang w:val="en-US"/>
          </w:rPr>
          <w:t>Table 9: Required equipment for the DSP V- area.</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4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39</w:t>
        </w:r>
        <w:r w:rsidRPr="00C03A4F" w:rsidR="007F0C02">
          <w:rPr>
            <w:rFonts w:ascii="Arial" w:hAnsi="Arial" w:cs="Arial"/>
            <w:noProof/>
            <w:webHidden/>
          </w:rPr>
          <w:fldChar w:fldCharType="end"/>
        </w:r>
      </w:hyperlink>
    </w:p>
    <w:p w:rsidRPr="00C03A4F" w:rsidR="007F0C02" w:rsidRDefault="00C3732D" w14:paraId="171EA469" w14:textId="1C5D98A7">
      <w:pPr>
        <w:pStyle w:val="Abbildungsverzeichnis"/>
        <w:tabs>
          <w:tab w:val="right" w:leader="dot" w:pos="9628"/>
        </w:tabs>
        <w:rPr>
          <w:rFonts w:ascii="Arial" w:hAnsi="Arial" w:cs="Arial" w:eastAsiaTheme="minorEastAsia"/>
          <w:noProof/>
          <w:lang w:eastAsia="de-DE"/>
        </w:rPr>
      </w:pPr>
      <w:hyperlink w:history="1" w:anchor="_Toc96066725">
        <w:r w:rsidRPr="00C03A4F" w:rsidR="007F0C02">
          <w:rPr>
            <w:rStyle w:val="Hyperlink"/>
            <w:rFonts w:ascii="Arial" w:hAnsi="Arial" w:cs="Arial"/>
            <w:noProof/>
            <w:lang w:val="en-US"/>
          </w:rPr>
          <w:t>Table 10: Required equipment for the DSP Freezing area.</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5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41</w:t>
        </w:r>
        <w:r w:rsidRPr="00C03A4F" w:rsidR="007F0C02">
          <w:rPr>
            <w:rFonts w:ascii="Arial" w:hAnsi="Arial" w:cs="Arial"/>
            <w:noProof/>
            <w:webHidden/>
          </w:rPr>
          <w:fldChar w:fldCharType="end"/>
        </w:r>
      </w:hyperlink>
    </w:p>
    <w:p w:rsidRPr="00C03A4F" w:rsidR="007F0C02" w:rsidRDefault="00C3732D" w14:paraId="0D95FBFB" w14:textId="5CD73068">
      <w:pPr>
        <w:pStyle w:val="Abbildungsverzeichnis"/>
        <w:tabs>
          <w:tab w:val="right" w:leader="dot" w:pos="9628"/>
        </w:tabs>
        <w:rPr>
          <w:rFonts w:ascii="Arial" w:hAnsi="Arial" w:cs="Arial" w:eastAsiaTheme="minorEastAsia"/>
          <w:noProof/>
          <w:lang w:eastAsia="de-DE"/>
        </w:rPr>
      </w:pPr>
      <w:hyperlink w:history="1" w:anchor="_Toc96066726">
        <w:r w:rsidRPr="00C03A4F" w:rsidR="007F0C02">
          <w:rPr>
            <w:rStyle w:val="Hyperlink"/>
            <w:rFonts w:ascii="Arial" w:hAnsi="Arial" w:cs="Arial"/>
            <w:noProof/>
            <w:lang w:val="en-US"/>
          </w:rPr>
          <w:t>Table 11: Required equipment for the DSP Cleaning area.</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6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41</w:t>
        </w:r>
        <w:r w:rsidRPr="00C03A4F" w:rsidR="007F0C02">
          <w:rPr>
            <w:rFonts w:ascii="Arial" w:hAnsi="Arial" w:cs="Arial"/>
            <w:noProof/>
            <w:webHidden/>
          </w:rPr>
          <w:fldChar w:fldCharType="end"/>
        </w:r>
      </w:hyperlink>
    </w:p>
    <w:p w:rsidRPr="00C03A4F" w:rsidR="007F0C02" w:rsidRDefault="00C3732D" w14:paraId="4DF089A0" w14:textId="437F6418">
      <w:pPr>
        <w:pStyle w:val="Abbildungsverzeichnis"/>
        <w:tabs>
          <w:tab w:val="right" w:leader="dot" w:pos="9628"/>
        </w:tabs>
        <w:rPr>
          <w:rFonts w:ascii="Arial" w:hAnsi="Arial" w:cs="Arial" w:eastAsiaTheme="minorEastAsia"/>
          <w:noProof/>
          <w:lang w:eastAsia="de-DE"/>
        </w:rPr>
      </w:pPr>
      <w:hyperlink w:history="1" w:anchor="_Toc96066727">
        <w:r w:rsidRPr="00C03A4F" w:rsidR="007F0C02">
          <w:rPr>
            <w:rStyle w:val="Hyperlink"/>
            <w:rFonts w:ascii="Arial" w:hAnsi="Arial" w:cs="Arial"/>
            <w:noProof/>
            <w:lang w:val="en-GB"/>
          </w:rPr>
          <w:t>Table 12: Calculations of the required volumes of the different buffers per batch.</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7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43</w:t>
        </w:r>
        <w:r w:rsidRPr="00C03A4F" w:rsidR="007F0C02">
          <w:rPr>
            <w:rFonts w:ascii="Arial" w:hAnsi="Arial" w:cs="Arial"/>
            <w:noProof/>
            <w:webHidden/>
          </w:rPr>
          <w:fldChar w:fldCharType="end"/>
        </w:r>
      </w:hyperlink>
    </w:p>
    <w:p w:rsidRPr="00C03A4F" w:rsidR="007F0C02" w:rsidRDefault="00C3732D" w14:paraId="1FDC96DE" w14:textId="07BEDAB0">
      <w:pPr>
        <w:pStyle w:val="Abbildungsverzeichnis"/>
        <w:tabs>
          <w:tab w:val="right" w:leader="dot" w:pos="9628"/>
        </w:tabs>
        <w:rPr>
          <w:rFonts w:ascii="Arial" w:hAnsi="Arial" w:cs="Arial" w:eastAsiaTheme="minorEastAsia"/>
          <w:noProof/>
          <w:lang w:eastAsia="de-DE"/>
        </w:rPr>
      </w:pPr>
      <w:hyperlink w:history="1" w:anchor="_Toc96066728">
        <w:r w:rsidRPr="00C03A4F" w:rsidR="007F0C02">
          <w:rPr>
            <w:rStyle w:val="Hyperlink"/>
            <w:rFonts w:ascii="Arial" w:hAnsi="Arial" w:cs="Arial"/>
            <w:noProof/>
            <w:lang w:val="en-US"/>
          </w:rPr>
          <w:t xml:space="preserve">Table 13: </w:t>
        </w:r>
        <w:r w:rsidRPr="00C03A4F" w:rsidR="007F0C02">
          <w:rPr>
            <w:rStyle w:val="Hyperlink"/>
            <w:rFonts w:ascii="Arial" w:hAnsi="Arial" w:eastAsia="Arial" w:cs="Arial"/>
            <w:noProof/>
            <w:lang w:val="en-GB"/>
          </w:rPr>
          <w:t>Volume data for medium and feed for the entire proces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8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44</w:t>
        </w:r>
        <w:r w:rsidRPr="00C03A4F" w:rsidR="007F0C02">
          <w:rPr>
            <w:rFonts w:ascii="Arial" w:hAnsi="Arial" w:cs="Arial"/>
            <w:noProof/>
            <w:webHidden/>
          </w:rPr>
          <w:fldChar w:fldCharType="end"/>
        </w:r>
      </w:hyperlink>
    </w:p>
    <w:p w:rsidRPr="00C03A4F" w:rsidR="007F0C02" w:rsidRDefault="00C3732D" w14:paraId="6C949105" w14:textId="65FD2FE9">
      <w:pPr>
        <w:pStyle w:val="Abbildungsverzeichnis"/>
        <w:tabs>
          <w:tab w:val="right" w:leader="dot" w:pos="9628"/>
        </w:tabs>
        <w:rPr>
          <w:rFonts w:ascii="Arial" w:hAnsi="Arial" w:cs="Arial" w:eastAsiaTheme="minorEastAsia"/>
          <w:noProof/>
          <w:lang w:eastAsia="de-DE"/>
        </w:rPr>
      </w:pPr>
      <w:hyperlink w:history="1" w:anchor="_Toc96066729">
        <w:r w:rsidRPr="00C03A4F" w:rsidR="007F0C02">
          <w:rPr>
            <w:rStyle w:val="Hyperlink"/>
            <w:rFonts w:ascii="Arial" w:hAnsi="Arial" w:cs="Arial"/>
            <w:noProof/>
            <w:lang w:val="en-US"/>
          </w:rPr>
          <w:t>Table 14:</w:t>
        </w:r>
        <w:r w:rsidRPr="00C03A4F" w:rsidR="007F0C02">
          <w:rPr>
            <w:rStyle w:val="Hyperlink"/>
            <w:rFonts w:ascii="Arial" w:hAnsi="Arial" w:eastAsia="Arial" w:cs="Arial"/>
            <w:noProof/>
            <w:lang w:val="en-US"/>
          </w:rPr>
          <w:t xml:space="preserve"> </w:t>
        </w:r>
        <w:r w:rsidRPr="00C03A4F" w:rsidR="007F0C02">
          <w:rPr>
            <w:rStyle w:val="Hyperlink"/>
            <w:rFonts w:ascii="Arial" w:hAnsi="Arial" w:eastAsia="Arial" w:cs="Arial"/>
            <w:noProof/>
            <w:lang w:val="en-GB"/>
          </w:rPr>
          <w:t>Size and Function of Media System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29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48</w:t>
        </w:r>
        <w:r w:rsidRPr="00C03A4F" w:rsidR="007F0C02">
          <w:rPr>
            <w:rFonts w:ascii="Arial" w:hAnsi="Arial" w:cs="Arial"/>
            <w:noProof/>
            <w:webHidden/>
          </w:rPr>
          <w:fldChar w:fldCharType="end"/>
        </w:r>
      </w:hyperlink>
    </w:p>
    <w:p w:rsidRPr="00C03A4F" w:rsidR="007F0C02" w:rsidRDefault="00C3732D" w14:paraId="1A8C6CDF" w14:textId="284165D8">
      <w:pPr>
        <w:pStyle w:val="Abbildungsverzeichnis"/>
        <w:tabs>
          <w:tab w:val="right" w:leader="dot" w:pos="9628"/>
        </w:tabs>
        <w:rPr>
          <w:rFonts w:ascii="Arial" w:hAnsi="Arial" w:cs="Arial" w:eastAsiaTheme="minorEastAsia"/>
          <w:noProof/>
          <w:lang w:eastAsia="de-DE"/>
        </w:rPr>
      </w:pPr>
      <w:hyperlink w:history="1" w:anchor="_Toc96066730">
        <w:r w:rsidRPr="00C03A4F" w:rsidR="007F0C02">
          <w:rPr>
            <w:rStyle w:val="Hyperlink"/>
            <w:rFonts w:ascii="Arial" w:hAnsi="Arial" w:cs="Arial"/>
            <w:noProof/>
            <w:lang w:val="en-US"/>
          </w:rPr>
          <w:t xml:space="preserve">Table 15: </w:t>
        </w:r>
        <w:r w:rsidRPr="00C03A4F" w:rsidR="007F0C02">
          <w:rPr>
            <w:rStyle w:val="Hyperlink"/>
            <w:rFonts w:ascii="Arial" w:hAnsi="Arial" w:cs="Arial"/>
            <w:noProof/>
            <w:lang w:val="en-GB"/>
          </w:rPr>
          <w:t>Size and Function of Buffer System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0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49</w:t>
        </w:r>
        <w:r w:rsidRPr="00C03A4F" w:rsidR="007F0C02">
          <w:rPr>
            <w:rFonts w:ascii="Arial" w:hAnsi="Arial" w:cs="Arial"/>
            <w:noProof/>
            <w:webHidden/>
          </w:rPr>
          <w:fldChar w:fldCharType="end"/>
        </w:r>
      </w:hyperlink>
    </w:p>
    <w:p w:rsidRPr="00C03A4F" w:rsidR="007F0C02" w:rsidRDefault="00C3732D" w14:paraId="18396AD3" w14:textId="6A725EE7">
      <w:pPr>
        <w:pStyle w:val="Abbildungsverzeichnis"/>
        <w:tabs>
          <w:tab w:val="right" w:leader="dot" w:pos="9628"/>
        </w:tabs>
        <w:rPr>
          <w:rFonts w:ascii="Arial" w:hAnsi="Arial" w:cs="Arial" w:eastAsiaTheme="minorEastAsia"/>
          <w:noProof/>
          <w:lang w:eastAsia="de-DE"/>
        </w:rPr>
      </w:pPr>
      <w:hyperlink w:history="1" w:anchor="_Toc96066731">
        <w:r w:rsidRPr="00C03A4F" w:rsidR="007F0C02">
          <w:rPr>
            <w:rStyle w:val="Hyperlink"/>
            <w:rFonts w:ascii="Arial" w:hAnsi="Arial" w:cs="Arial"/>
            <w:noProof/>
            <w:lang w:val="en-US"/>
          </w:rPr>
          <w:t xml:space="preserve">Table 16: </w:t>
        </w:r>
        <w:r w:rsidRPr="00C03A4F" w:rsidR="007F0C02">
          <w:rPr>
            <w:rStyle w:val="Hyperlink"/>
            <w:rFonts w:ascii="Arial" w:hAnsi="Arial" w:cs="Arial"/>
            <w:noProof/>
            <w:lang w:val="en-GB"/>
          </w:rPr>
          <w:t>Size and Function of the QC Lab</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1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52</w:t>
        </w:r>
        <w:r w:rsidRPr="00C03A4F" w:rsidR="007F0C02">
          <w:rPr>
            <w:rFonts w:ascii="Arial" w:hAnsi="Arial" w:cs="Arial"/>
            <w:noProof/>
            <w:webHidden/>
          </w:rPr>
          <w:fldChar w:fldCharType="end"/>
        </w:r>
      </w:hyperlink>
    </w:p>
    <w:p w:rsidRPr="00C03A4F" w:rsidR="007F0C02" w:rsidRDefault="00C3732D" w14:paraId="6DC3E2E3" w14:textId="2D07645B">
      <w:pPr>
        <w:pStyle w:val="Abbildungsverzeichnis"/>
        <w:tabs>
          <w:tab w:val="right" w:leader="dot" w:pos="9628"/>
        </w:tabs>
        <w:rPr>
          <w:rFonts w:ascii="Arial" w:hAnsi="Arial" w:cs="Arial" w:eastAsiaTheme="minorEastAsia"/>
          <w:noProof/>
          <w:lang w:eastAsia="de-DE"/>
        </w:rPr>
      </w:pPr>
      <w:hyperlink w:history="1" w:anchor="_Toc96066732">
        <w:r w:rsidRPr="00C03A4F" w:rsidR="007F0C02">
          <w:rPr>
            <w:rStyle w:val="Hyperlink"/>
            <w:rFonts w:ascii="Arial" w:hAnsi="Arial" w:cs="Arial"/>
            <w:noProof/>
            <w:lang w:val="en-US"/>
          </w:rPr>
          <w:t>Table 17: List of clean and technical utilitie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2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55</w:t>
        </w:r>
        <w:r w:rsidRPr="00C03A4F" w:rsidR="007F0C02">
          <w:rPr>
            <w:rFonts w:ascii="Arial" w:hAnsi="Arial" w:cs="Arial"/>
            <w:noProof/>
            <w:webHidden/>
          </w:rPr>
          <w:fldChar w:fldCharType="end"/>
        </w:r>
      </w:hyperlink>
    </w:p>
    <w:p w:rsidRPr="00C03A4F" w:rsidR="007F0C02" w:rsidRDefault="00C3732D" w14:paraId="0EE40E30" w14:textId="4C062E2D">
      <w:pPr>
        <w:pStyle w:val="Abbildungsverzeichnis"/>
        <w:tabs>
          <w:tab w:val="right" w:leader="dot" w:pos="9628"/>
        </w:tabs>
        <w:rPr>
          <w:rFonts w:ascii="Arial" w:hAnsi="Arial" w:cs="Arial" w:eastAsiaTheme="minorEastAsia"/>
          <w:noProof/>
          <w:lang w:eastAsia="de-DE"/>
        </w:rPr>
      </w:pPr>
      <w:hyperlink w:history="1" w:anchor="_Toc96066733">
        <w:r w:rsidRPr="00C03A4F" w:rsidR="007F0C02">
          <w:rPr>
            <w:rStyle w:val="Hyperlink"/>
            <w:rFonts w:ascii="Arial" w:hAnsi="Arial" w:cs="Arial"/>
            <w:noProof/>
            <w:lang w:val="en-US"/>
          </w:rPr>
          <w:t>Table 18: HVAC system and their respective function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3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56</w:t>
        </w:r>
        <w:r w:rsidRPr="00C03A4F" w:rsidR="007F0C02">
          <w:rPr>
            <w:rFonts w:ascii="Arial" w:hAnsi="Arial" w:cs="Arial"/>
            <w:noProof/>
            <w:webHidden/>
          </w:rPr>
          <w:fldChar w:fldCharType="end"/>
        </w:r>
      </w:hyperlink>
    </w:p>
    <w:p w:rsidRPr="00C03A4F" w:rsidR="007F0C02" w:rsidRDefault="00C3732D" w14:paraId="5E00F451" w14:textId="6ED13F3E">
      <w:pPr>
        <w:pStyle w:val="Abbildungsverzeichnis"/>
        <w:tabs>
          <w:tab w:val="right" w:leader="dot" w:pos="9628"/>
        </w:tabs>
        <w:rPr>
          <w:rFonts w:ascii="Arial" w:hAnsi="Arial" w:cs="Arial" w:eastAsiaTheme="minorEastAsia"/>
          <w:noProof/>
          <w:lang w:eastAsia="de-DE"/>
        </w:rPr>
      </w:pPr>
      <w:hyperlink w:history="1" w:anchor="_Toc96066734">
        <w:r w:rsidRPr="00C03A4F" w:rsidR="007F0C02">
          <w:rPr>
            <w:rStyle w:val="Hyperlink"/>
            <w:rFonts w:ascii="Arial" w:hAnsi="Arial" w:cs="Arial"/>
            <w:noProof/>
            <w:lang w:val="en-US"/>
          </w:rPr>
          <w:t>Table 19: Functions of clean utilitie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4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56</w:t>
        </w:r>
        <w:r w:rsidRPr="00C03A4F" w:rsidR="007F0C02">
          <w:rPr>
            <w:rFonts w:ascii="Arial" w:hAnsi="Arial" w:cs="Arial"/>
            <w:noProof/>
            <w:webHidden/>
          </w:rPr>
          <w:fldChar w:fldCharType="end"/>
        </w:r>
      </w:hyperlink>
    </w:p>
    <w:p w:rsidRPr="00C03A4F" w:rsidR="007F0C02" w:rsidRDefault="00C3732D" w14:paraId="65A9C00F" w14:textId="3D30EB2B">
      <w:pPr>
        <w:pStyle w:val="Abbildungsverzeichnis"/>
        <w:tabs>
          <w:tab w:val="right" w:leader="dot" w:pos="9628"/>
        </w:tabs>
        <w:rPr>
          <w:rFonts w:ascii="Arial" w:hAnsi="Arial" w:cs="Arial" w:eastAsiaTheme="minorEastAsia"/>
          <w:noProof/>
          <w:lang w:eastAsia="de-DE"/>
        </w:rPr>
      </w:pPr>
      <w:hyperlink w:history="1" w:anchor="_Toc96066735">
        <w:r w:rsidRPr="00C03A4F" w:rsidR="007F0C02">
          <w:rPr>
            <w:rStyle w:val="Hyperlink"/>
            <w:rFonts w:ascii="Arial" w:hAnsi="Arial" w:cs="Arial"/>
            <w:noProof/>
            <w:lang w:val="en-US"/>
          </w:rPr>
          <w:t>Table 20: List of equipment for clean utilitie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5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57</w:t>
        </w:r>
        <w:r w:rsidRPr="00C03A4F" w:rsidR="007F0C02">
          <w:rPr>
            <w:rFonts w:ascii="Arial" w:hAnsi="Arial" w:cs="Arial"/>
            <w:noProof/>
            <w:webHidden/>
          </w:rPr>
          <w:fldChar w:fldCharType="end"/>
        </w:r>
      </w:hyperlink>
    </w:p>
    <w:p w:rsidRPr="00C03A4F" w:rsidR="007F0C02" w:rsidRDefault="00C3732D" w14:paraId="3C39EA39" w14:textId="490B267E">
      <w:pPr>
        <w:pStyle w:val="Abbildungsverzeichnis"/>
        <w:tabs>
          <w:tab w:val="right" w:leader="dot" w:pos="9628"/>
        </w:tabs>
        <w:rPr>
          <w:rFonts w:ascii="Arial" w:hAnsi="Arial" w:cs="Arial" w:eastAsiaTheme="minorEastAsia"/>
          <w:noProof/>
          <w:lang w:eastAsia="de-DE"/>
        </w:rPr>
      </w:pPr>
      <w:hyperlink w:history="1" w:anchor="_Toc96066736">
        <w:r w:rsidRPr="00C03A4F" w:rsidR="007F0C02">
          <w:rPr>
            <w:rStyle w:val="Hyperlink"/>
            <w:rFonts w:ascii="Arial" w:hAnsi="Arial" w:cs="Arial"/>
            <w:noProof/>
            <w:lang w:val="en-US"/>
          </w:rPr>
          <w:t>Table 21: Liters of water required for USP and DSP.</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6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57</w:t>
        </w:r>
        <w:r w:rsidRPr="00C03A4F" w:rsidR="007F0C02">
          <w:rPr>
            <w:rFonts w:ascii="Arial" w:hAnsi="Arial" w:cs="Arial"/>
            <w:noProof/>
            <w:webHidden/>
          </w:rPr>
          <w:fldChar w:fldCharType="end"/>
        </w:r>
      </w:hyperlink>
    </w:p>
    <w:p w:rsidRPr="00C03A4F" w:rsidR="007F0C02" w:rsidRDefault="00C3732D" w14:paraId="14DB6054" w14:textId="1961A78A">
      <w:pPr>
        <w:pStyle w:val="Abbildungsverzeichnis"/>
        <w:tabs>
          <w:tab w:val="right" w:leader="dot" w:pos="9628"/>
        </w:tabs>
        <w:rPr>
          <w:rFonts w:ascii="Arial" w:hAnsi="Arial" w:cs="Arial" w:eastAsiaTheme="minorEastAsia"/>
          <w:noProof/>
          <w:lang w:eastAsia="de-DE"/>
        </w:rPr>
      </w:pPr>
      <w:hyperlink w:history="1" w:anchor="_Toc96066737">
        <w:r w:rsidRPr="00C03A4F" w:rsidR="007F0C02">
          <w:rPr>
            <w:rStyle w:val="Hyperlink"/>
            <w:rFonts w:ascii="Arial" w:hAnsi="Arial" w:cs="Arial"/>
            <w:noProof/>
            <w:lang w:val="en-US"/>
          </w:rPr>
          <w:t>Table 22: Types of steam and their function.</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7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60</w:t>
        </w:r>
        <w:r w:rsidRPr="00C03A4F" w:rsidR="007F0C02">
          <w:rPr>
            <w:rFonts w:ascii="Arial" w:hAnsi="Arial" w:cs="Arial"/>
            <w:noProof/>
            <w:webHidden/>
          </w:rPr>
          <w:fldChar w:fldCharType="end"/>
        </w:r>
      </w:hyperlink>
    </w:p>
    <w:p w:rsidRPr="00C03A4F" w:rsidR="007F0C02" w:rsidRDefault="00C3732D" w14:paraId="3F0B4544" w14:textId="0A81C443">
      <w:pPr>
        <w:pStyle w:val="Abbildungsverzeichnis"/>
        <w:tabs>
          <w:tab w:val="right" w:leader="dot" w:pos="9628"/>
        </w:tabs>
        <w:rPr>
          <w:rFonts w:ascii="Arial" w:hAnsi="Arial" w:cs="Arial" w:eastAsiaTheme="minorEastAsia"/>
          <w:noProof/>
          <w:lang w:eastAsia="de-DE"/>
        </w:rPr>
      </w:pPr>
      <w:hyperlink w:history="1" w:anchor="_Toc96066738">
        <w:r w:rsidRPr="00C03A4F" w:rsidR="007F0C02">
          <w:rPr>
            <w:rStyle w:val="Hyperlink"/>
            <w:rFonts w:ascii="Arial" w:hAnsi="Arial" w:cs="Arial"/>
            <w:noProof/>
          </w:rPr>
          <w:t xml:space="preserve">Table 23: </w:t>
        </w:r>
        <w:r w:rsidRPr="00C03A4F" w:rsidR="007F0C02">
          <w:rPr>
            <w:rStyle w:val="Hyperlink"/>
            <w:rFonts w:ascii="Arial" w:hAnsi="Arial" w:cs="Arial"/>
            <w:noProof/>
            <w:lang w:val="en-US"/>
          </w:rPr>
          <w:t>Technical utilities function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8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60</w:t>
        </w:r>
        <w:r w:rsidRPr="00C03A4F" w:rsidR="007F0C02">
          <w:rPr>
            <w:rFonts w:ascii="Arial" w:hAnsi="Arial" w:cs="Arial"/>
            <w:noProof/>
            <w:webHidden/>
          </w:rPr>
          <w:fldChar w:fldCharType="end"/>
        </w:r>
      </w:hyperlink>
    </w:p>
    <w:p w:rsidRPr="00C03A4F" w:rsidR="007F0C02" w:rsidRDefault="00C3732D" w14:paraId="2E6D17DF" w14:textId="19D4CA77">
      <w:pPr>
        <w:pStyle w:val="Abbildungsverzeichnis"/>
        <w:tabs>
          <w:tab w:val="right" w:leader="dot" w:pos="9628"/>
        </w:tabs>
        <w:rPr>
          <w:rFonts w:ascii="Arial" w:hAnsi="Arial" w:cs="Arial" w:eastAsiaTheme="minorEastAsia"/>
          <w:noProof/>
          <w:lang w:eastAsia="de-DE"/>
        </w:rPr>
      </w:pPr>
      <w:hyperlink w:history="1" w:anchor="_Toc96066739">
        <w:r w:rsidRPr="00C03A4F" w:rsidR="007F0C02">
          <w:rPr>
            <w:rStyle w:val="Hyperlink"/>
            <w:rFonts w:ascii="Arial" w:hAnsi="Arial" w:cs="Arial"/>
            <w:noProof/>
            <w:lang w:val="en-US"/>
          </w:rPr>
          <w:t>Table</w:t>
        </w:r>
        <w:r w:rsidR="00621035">
          <w:rPr>
            <w:rStyle w:val="Hyperlink"/>
            <w:rFonts w:ascii="Arial" w:hAnsi="Arial" w:cs="Arial"/>
            <w:noProof/>
            <w:lang w:val="en-US"/>
          </w:rPr>
          <w:t xml:space="preserve"> 24</w:t>
        </w:r>
        <w:r w:rsidRPr="00C03A4F" w:rsidR="007F0C02">
          <w:rPr>
            <w:rStyle w:val="Hyperlink"/>
            <w:rFonts w:ascii="Arial" w:hAnsi="Arial" w:cs="Arial"/>
            <w:noProof/>
            <w:lang w:val="en-US"/>
          </w:rPr>
          <w:t xml:space="preserve">: </w:t>
        </w:r>
        <w:r w:rsidRPr="00C03A4F" w:rsidR="007F0C02">
          <w:rPr>
            <w:rStyle w:val="Hyperlink"/>
            <w:rFonts w:ascii="Arial" w:hAnsi="Arial" w:cs="Arial"/>
            <w:noProof/>
            <w:lang w:val="en-GB"/>
          </w:rPr>
          <w:t>Types of waste and their impact.</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39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61</w:t>
        </w:r>
        <w:r w:rsidRPr="00C03A4F" w:rsidR="007F0C02">
          <w:rPr>
            <w:rFonts w:ascii="Arial" w:hAnsi="Arial" w:cs="Arial"/>
            <w:noProof/>
            <w:webHidden/>
          </w:rPr>
          <w:fldChar w:fldCharType="end"/>
        </w:r>
      </w:hyperlink>
    </w:p>
    <w:p w:rsidRPr="00C03A4F" w:rsidR="007F0C02" w:rsidRDefault="00C3732D" w14:paraId="2A399B82" w14:textId="175B9422">
      <w:pPr>
        <w:pStyle w:val="Abbildungsverzeichnis"/>
        <w:tabs>
          <w:tab w:val="right" w:leader="dot" w:pos="9628"/>
        </w:tabs>
        <w:rPr>
          <w:rFonts w:ascii="Arial" w:hAnsi="Arial" w:cs="Arial" w:eastAsiaTheme="minorEastAsia"/>
          <w:noProof/>
          <w:lang w:eastAsia="de-DE"/>
        </w:rPr>
      </w:pPr>
      <w:hyperlink w:history="1" w:anchor="_Toc96066740">
        <w:r w:rsidRPr="00C03A4F" w:rsidR="007F0C02">
          <w:rPr>
            <w:rStyle w:val="Hyperlink"/>
            <w:rFonts w:ascii="Arial" w:hAnsi="Arial" w:cs="Arial"/>
            <w:noProof/>
            <w:lang w:val="en-US"/>
          </w:rPr>
          <w:t>Table 25: Points of use of clean and technical utilities per process</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40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64</w:t>
        </w:r>
        <w:r w:rsidRPr="00C03A4F" w:rsidR="007F0C02">
          <w:rPr>
            <w:rFonts w:ascii="Arial" w:hAnsi="Arial" w:cs="Arial"/>
            <w:noProof/>
            <w:webHidden/>
          </w:rPr>
          <w:fldChar w:fldCharType="end"/>
        </w:r>
      </w:hyperlink>
    </w:p>
    <w:p w:rsidRPr="00C03A4F" w:rsidR="007F0C02" w:rsidRDefault="00C3732D" w14:paraId="7F0F875D" w14:textId="73E50A34">
      <w:pPr>
        <w:pStyle w:val="Abbildungsverzeichnis"/>
        <w:tabs>
          <w:tab w:val="right" w:leader="dot" w:pos="9628"/>
        </w:tabs>
        <w:rPr>
          <w:rFonts w:ascii="Arial" w:hAnsi="Arial" w:cs="Arial" w:eastAsiaTheme="minorEastAsia"/>
          <w:noProof/>
          <w:lang w:eastAsia="de-DE"/>
        </w:rPr>
      </w:pPr>
      <w:hyperlink w:history="1" w:anchor="_Toc96066741">
        <w:r w:rsidRPr="00C03A4F" w:rsidR="007F0C02">
          <w:rPr>
            <w:rStyle w:val="Hyperlink"/>
            <w:rFonts w:ascii="Arial" w:hAnsi="Arial" w:cs="Arial"/>
            <w:noProof/>
            <w:lang w:val="en-GB"/>
          </w:rPr>
          <w:t>Table 26 Calculations of the required volumes of the different buffers per batch.</w:t>
        </w:r>
        <w:r w:rsidRPr="00C03A4F" w:rsidR="007F0C02">
          <w:rPr>
            <w:rFonts w:ascii="Arial" w:hAnsi="Arial" w:cs="Arial"/>
            <w:noProof/>
            <w:webHidden/>
          </w:rPr>
          <w:tab/>
        </w:r>
        <w:r w:rsidRPr="00C03A4F" w:rsidR="007F0C02">
          <w:rPr>
            <w:rFonts w:ascii="Arial" w:hAnsi="Arial" w:cs="Arial"/>
            <w:noProof/>
            <w:webHidden/>
          </w:rPr>
          <w:fldChar w:fldCharType="begin"/>
        </w:r>
        <w:r w:rsidRPr="00C03A4F" w:rsidR="007F0C02">
          <w:rPr>
            <w:rFonts w:ascii="Arial" w:hAnsi="Arial" w:cs="Arial"/>
            <w:noProof/>
            <w:webHidden/>
          </w:rPr>
          <w:instrText xml:space="preserve"> PAGEREF _Toc96066741 \h </w:instrText>
        </w:r>
        <w:r w:rsidRPr="00C03A4F" w:rsidR="007F0C02">
          <w:rPr>
            <w:rFonts w:ascii="Arial" w:hAnsi="Arial" w:cs="Arial"/>
            <w:noProof/>
            <w:webHidden/>
          </w:rPr>
        </w:r>
        <w:r w:rsidRPr="00C03A4F" w:rsidR="007F0C02">
          <w:rPr>
            <w:rFonts w:ascii="Arial" w:hAnsi="Arial" w:cs="Arial"/>
            <w:noProof/>
            <w:webHidden/>
          </w:rPr>
          <w:fldChar w:fldCharType="separate"/>
        </w:r>
        <w:r w:rsidR="00B35361">
          <w:rPr>
            <w:rFonts w:ascii="Arial" w:hAnsi="Arial" w:cs="Arial"/>
            <w:noProof/>
            <w:webHidden/>
          </w:rPr>
          <w:t>I</w:t>
        </w:r>
        <w:r w:rsidRPr="00C03A4F" w:rsidR="007F0C02">
          <w:rPr>
            <w:rFonts w:ascii="Arial" w:hAnsi="Arial" w:cs="Arial"/>
            <w:noProof/>
            <w:webHidden/>
          </w:rPr>
          <w:fldChar w:fldCharType="end"/>
        </w:r>
      </w:hyperlink>
    </w:p>
    <w:p w:rsidR="00A120CD" w:rsidP="006049C5" w:rsidRDefault="00A42811" w14:paraId="407B9C6F" w14:textId="11C90362">
      <w:pPr>
        <w:pStyle w:val="KapiteldienichtimInhaltverzeichnisgehren"/>
        <w:rPr>
          <w:noProof/>
        </w:rPr>
      </w:pPr>
      <w:r w:rsidRPr="00C03A4F">
        <w:rPr>
          <w:rFonts w:cs="Arial"/>
          <w:sz w:val="20"/>
          <w:szCs w:val="20"/>
        </w:rPr>
        <w:lastRenderedPageBreak/>
        <w:fldChar w:fldCharType="end"/>
      </w:r>
      <w:r w:rsidRPr="007F0C02" w:rsidR="007F0C02">
        <w:t xml:space="preserve"> </w:t>
      </w:r>
      <w:bookmarkStart w:name="_Toc96072234" w:id="431"/>
      <w:r w:rsidRPr="004D7BF7" w:rsidR="007F0C02">
        <w:t xml:space="preserve">List of </w:t>
      </w:r>
      <w:r w:rsidR="007F0C02">
        <w:t>equations</w:t>
      </w:r>
      <w:bookmarkEnd w:id="431"/>
      <w:r w:rsidR="00A120CD">
        <w:fldChar w:fldCharType="begin"/>
      </w:r>
      <w:r w:rsidR="00A120CD">
        <w:instrText xml:space="preserve"> TOC \h \z \c "Equation" </w:instrText>
      </w:r>
      <w:r w:rsidR="00A120CD">
        <w:fldChar w:fldCharType="separate"/>
      </w:r>
    </w:p>
    <w:p w:rsidRPr="007F0C02" w:rsidR="00A120CD" w:rsidP="00A120CD" w:rsidRDefault="00C3732D" w14:paraId="612D26AA" w14:textId="119E6A02">
      <w:pPr>
        <w:pStyle w:val="Abbildungsverzeichnis"/>
        <w:tabs>
          <w:tab w:val="right" w:leader="dot" w:pos="9628"/>
        </w:tabs>
        <w:spacing w:line="480" w:lineRule="auto"/>
        <w:rPr>
          <w:rFonts w:ascii="Arial" w:hAnsi="Arial" w:cs="Arial" w:eastAsiaTheme="minorEastAsia"/>
          <w:noProof/>
          <w:lang w:eastAsia="de-DE"/>
        </w:rPr>
      </w:pPr>
      <w:hyperlink w:history="1" w:anchor="_Toc96004903">
        <w:r w:rsidRPr="007F0C02" w:rsidR="00A120CD">
          <w:rPr>
            <w:rStyle w:val="Hyperlink"/>
            <w:rFonts w:ascii="Arial" w:hAnsi="Arial" w:cs="Arial"/>
            <w:noProof/>
            <w:lang w:val="en-US"/>
          </w:rPr>
          <w:t>Equation 1: Formula to calculate the required staff, dependent on the workdays, number of shifts and employees in an area.</w:t>
        </w:r>
        <w:r w:rsidRPr="007F0C02" w:rsidR="00A120CD">
          <w:rPr>
            <w:rFonts w:ascii="Arial" w:hAnsi="Arial" w:cs="Arial"/>
            <w:noProof/>
            <w:webHidden/>
          </w:rPr>
          <w:tab/>
        </w:r>
        <w:r w:rsidRPr="007F0C02" w:rsidR="00A120CD">
          <w:rPr>
            <w:rFonts w:ascii="Arial" w:hAnsi="Arial" w:cs="Arial"/>
            <w:noProof/>
            <w:webHidden/>
          </w:rPr>
          <w:fldChar w:fldCharType="begin"/>
        </w:r>
        <w:r w:rsidRPr="007F0C02" w:rsidR="00A120CD">
          <w:rPr>
            <w:rFonts w:ascii="Arial" w:hAnsi="Arial" w:cs="Arial"/>
            <w:noProof/>
            <w:webHidden/>
          </w:rPr>
          <w:instrText xml:space="preserve"> PAGEREF _Toc96004903 \h </w:instrText>
        </w:r>
        <w:r w:rsidRPr="007F0C02" w:rsidR="00A120CD">
          <w:rPr>
            <w:rFonts w:ascii="Arial" w:hAnsi="Arial" w:cs="Arial"/>
            <w:noProof/>
            <w:webHidden/>
          </w:rPr>
        </w:r>
        <w:r w:rsidRPr="007F0C02" w:rsidR="00A120CD">
          <w:rPr>
            <w:rFonts w:ascii="Arial" w:hAnsi="Arial" w:cs="Arial"/>
            <w:noProof/>
            <w:webHidden/>
          </w:rPr>
          <w:fldChar w:fldCharType="separate"/>
        </w:r>
        <w:r w:rsidR="00B35361">
          <w:rPr>
            <w:rFonts w:ascii="Arial" w:hAnsi="Arial" w:cs="Arial"/>
            <w:noProof/>
            <w:webHidden/>
          </w:rPr>
          <w:t>24</w:t>
        </w:r>
        <w:r w:rsidRPr="007F0C02" w:rsidR="00A120CD">
          <w:rPr>
            <w:rFonts w:ascii="Arial" w:hAnsi="Arial" w:cs="Arial"/>
            <w:noProof/>
            <w:webHidden/>
          </w:rPr>
          <w:fldChar w:fldCharType="end"/>
        </w:r>
      </w:hyperlink>
    </w:p>
    <w:p w:rsidRPr="007F0C02" w:rsidR="00A120CD" w:rsidP="00A120CD" w:rsidRDefault="00C3732D" w14:paraId="1C312785" w14:textId="3D7C2A89">
      <w:pPr>
        <w:pStyle w:val="Abbildungsverzeichnis"/>
        <w:tabs>
          <w:tab w:val="right" w:leader="dot" w:pos="9628"/>
        </w:tabs>
        <w:spacing w:line="480" w:lineRule="auto"/>
        <w:rPr>
          <w:rFonts w:ascii="Arial" w:hAnsi="Arial" w:cs="Arial" w:eastAsiaTheme="minorEastAsia"/>
          <w:noProof/>
          <w:lang w:eastAsia="de-DE"/>
        </w:rPr>
      </w:pPr>
      <w:hyperlink w:history="1" w:anchor="_Toc96004904">
        <w:r w:rsidRPr="007F0C02" w:rsidR="00A120CD">
          <w:rPr>
            <w:rStyle w:val="Hyperlink"/>
            <w:rFonts w:ascii="Arial" w:hAnsi="Arial" w:cs="Arial"/>
            <w:noProof/>
            <w:lang w:val="en-US"/>
          </w:rPr>
          <w:t>Equation 2: Total amount of batches per year needed, of all the four mAb products (A to D), to fulfill the URS of the production facility.</w:t>
        </w:r>
        <w:r w:rsidRPr="007F0C02" w:rsidR="00A120CD">
          <w:rPr>
            <w:rFonts w:ascii="Arial" w:hAnsi="Arial" w:cs="Arial"/>
            <w:noProof/>
            <w:webHidden/>
          </w:rPr>
          <w:tab/>
        </w:r>
        <w:r w:rsidRPr="007F0C02" w:rsidR="00A120CD">
          <w:rPr>
            <w:rFonts w:ascii="Arial" w:hAnsi="Arial" w:cs="Arial"/>
            <w:noProof/>
            <w:webHidden/>
          </w:rPr>
          <w:fldChar w:fldCharType="begin"/>
        </w:r>
        <w:r w:rsidRPr="007F0C02" w:rsidR="00A120CD">
          <w:rPr>
            <w:rFonts w:ascii="Arial" w:hAnsi="Arial" w:cs="Arial"/>
            <w:noProof/>
            <w:webHidden/>
          </w:rPr>
          <w:instrText xml:space="preserve"> PAGEREF _Toc96004904 \h </w:instrText>
        </w:r>
        <w:r w:rsidRPr="007F0C02" w:rsidR="00A120CD">
          <w:rPr>
            <w:rFonts w:ascii="Arial" w:hAnsi="Arial" w:cs="Arial"/>
            <w:noProof/>
            <w:webHidden/>
          </w:rPr>
        </w:r>
        <w:r w:rsidRPr="007F0C02" w:rsidR="00A120CD">
          <w:rPr>
            <w:rFonts w:ascii="Arial" w:hAnsi="Arial" w:cs="Arial"/>
            <w:noProof/>
            <w:webHidden/>
          </w:rPr>
          <w:fldChar w:fldCharType="separate"/>
        </w:r>
        <w:r w:rsidR="00B35361">
          <w:rPr>
            <w:rFonts w:ascii="Arial" w:hAnsi="Arial" w:cs="Arial"/>
            <w:noProof/>
            <w:webHidden/>
          </w:rPr>
          <w:t>25</w:t>
        </w:r>
        <w:r w:rsidRPr="007F0C02" w:rsidR="00A120CD">
          <w:rPr>
            <w:rFonts w:ascii="Arial" w:hAnsi="Arial" w:cs="Arial"/>
            <w:noProof/>
            <w:webHidden/>
          </w:rPr>
          <w:fldChar w:fldCharType="end"/>
        </w:r>
      </w:hyperlink>
    </w:p>
    <w:p w:rsidRPr="007F0C02" w:rsidR="00A120CD" w:rsidP="00A120CD" w:rsidRDefault="00C3732D" w14:paraId="24C5D20A" w14:textId="32268979">
      <w:pPr>
        <w:pStyle w:val="Abbildungsverzeichnis"/>
        <w:tabs>
          <w:tab w:val="right" w:leader="dot" w:pos="9628"/>
        </w:tabs>
        <w:spacing w:line="480" w:lineRule="auto"/>
        <w:rPr>
          <w:rFonts w:ascii="Arial" w:hAnsi="Arial" w:cs="Arial" w:eastAsiaTheme="minorEastAsia"/>
          <w:noProof/>
          <w:lang w:eastAsia="de-DE"/>
        </w:rPr>
      </w:pPr>
      <w:hyperlink w:history="1" w:anchor="_Toc96004905">
        <w:r w:rsidRPr="007F0C02" w:rsidR="00A120CD">
          <w:rPr>
            <w:rStyle w:val="Hyperlink"/>
            <w:rFonts w:ascii="Arial" w:hAnsi="Arial" w:cs="Arial"/>
            <w:noProof/>
            <w:lang w:val="en-US"/>
          </w:rPr>
          <w:t>Equation 3: Calculation for number of batches needed to produce the defined amount of mAb product A according to the USR, for a year.</w:t>
        </w:r>
        <w:r w:rsidRPr="007F0C02" w:rsidR="00A120CD">
          <w:rPr>
            <w:rFonts w:ascii="Arial" w:hAnsi="Arial" w:cs="Arial"/>
            <w:noProof/>
            <w:webHidden/>
          </w:rPr>
          <w:tab/>
        </w:r>
        <w:r w:rsidRPr="007F0C02" w:rsidR="00A120CD">
          <w:rPr>
            <w:rFonts w:ascii="Arial" w:hAnsi="Arial" w:cs="Arial"/>
            <w:noProof/>
            <w:webHidden/>
          </w:rPr>
          <w:fldChar w:fldCharType="begin"/>
        </w:r>
        <w:r w:rsidRPr="007F0C02" w:rsidR="00A120CD">
          <w:rPr>
            <w:rFonts w:ascii="Arial" w:hAnsi="Arial" w:cs="Arial"/>
            <w:noProof/>
            <w:webHidden/>
          </w:rPr>
          <w:instrText xml:space="preserve"> PAGEREF _Toc96004905 \h </w:instrText>
        </w:r>
        <w:r w:rsidRPr="007F0C02" w:rsidR="00A120CD">
          <w:rPr>
            <w:rFonts w:ascii="Arial" w:hAnsi="Arial" w:cs="Arial"/>
            <w:noProof/>
            <w:webHidden/>
          </w:rPr>
        </w:r>
        <w:r w:rsidRPr="007F0C02" w:rsidR="00A120CD">
          <w:rPr>
            <w:rFonts w:ascii="Arial" w:hAnsi="Arial" w:cs="Arial"/>
            <w:noProof/>
            <w:webHidden/>
          </w:rPr>
          <w:fldChar w:fldCharType="separate"/>
        </w:r>
        <w:r w:rsidR="00B35361">
          <w:rPr>
            <w:rFonts w:ascii="Arial" w:hAnsi="Arial" w:cs="Arial"/>
            <w:noProof/>
            <w:webHidden/>
          </w:rPr>
          <w:t>26</w:t>
        </w:r>
        <w:r w:rsidRPr="007F0C02" w:rsidR="00A120CD">
          <w:rPr>
            <w:rFonts w:ascii="Arial" w:hAnsi="Arial" w:cs="Arial"/>
            <w:noProof/>
            <w:webHidden/>
          </w:rPr>
          <w:fldChar w:fldCharType="end"/>
        </w:r>
      </w:hyperlink>
    </w:p>
    <w:p w:rsidRPr="007F0C02" w:rsidR="00A120CD" w:rsidP="00A120CD" w:rsidRDefault="00C3732D" w14:paraId="5417905D" w14:textId="19A1FD72">
      <w:pPr>
        <w:pStyle w:val="Abbildungsverzeichnis"/>
        <w:tabs>
          <w:tab w:val="right" w:leader="dot" w:pos="9628"/>
        </w:tabs>
        <w:spacing w:line="480" w:lineRule="auto"/>
        <w:rPr>
          <w:rFonts w:ascii="Arial" w:hAnsi="Arial" w:cs="Arial" w:eastAsiaTheme="minorEastAsia"/>
          <w:noProof/>
          <w:lang w:eastAsia="de-DE"/>
        </w:rPr>
      </w:pPr>
      <w:hyperlink w:history="1" w:anchor="_Toc96004906">
        <w:r w:rsidRPr="007F0C02" w:rsidR="00A120CD">
          <w:rPr>
            <w:rStyle w:val="Hyperlink"/>
            <w:rFonts w:ascii="Arial" w:hAnsi="Arial" w:cs="Arial"/>
            <w:noProof/>
            <w:lang w:val="en-US"/>
          </w:rPr>
          <w:t>Equation 4: Calculation for the number of required production bioreactors.</w:t>
        </w:r>
        <w:r w:rsidRPr="007F0C02" w:rsidR="00A120CD">
          <w:rPr>
            <w:rFonts w:ascii="Arial" w:hAnsi="Arial" w:cs="Arial"/>
            <w:noProof/>
            <w:webHidden/>
          </w:rPr>
          <w:tab/>
        </w:r>
        <w:r w:rsidRPr="007F0C02" w:rsidR="00A120CD">
          <w:rPr>
            <w:rFonts w:ascii="Arial" w:hAnsi="Arial" w:cs="Arial"/>
            <w:noProof/>
            <w:webHidden/>
          </w:rPr>
          <w:fldChar w:fldCharType="begin"/>
        </w:r>
        <w:r w:rsidRPr="007F0C02" w:rsidR="00A120CD">
          <w:rPr>
            <w:rFonts w:ascii="Arial" w:hAnsi="Arial" w:cs="Arial"/>
            <w:noProof/>
            <w:webHidden/>
          </w:rPr>
          <w:instrText xml:space="preserve"> PAGEREF _Toc96004906 \h </w:instrText>
        </w:r>
        <w:r w:rsidRPr="007F0C02" w:rsidR="00A120CD">
          <w:rPr>
            <w:rFonts w:ascii="Arial" w:hAnsi="Arial" w:cs="Arial"/>
            <w:noProof/>
            <w:webHidden/>
          </w:rPr>
        </w:r>
        <w:r w:rsidRPr="007F0C02" w:rsidR="00A120CD">
          <w:rPr>
            <w:rFonts w:ascii="Arial" w:hAnsi="Arial" w:cs="Arial"/>
            <w:noProof/>
            <w:webHidden/>
          </w:rPr>
          <w:fldChar w:fldCharType="separate"/>
        </w:r>
        <w:r w:rsidR="00B35361">
          <w:rPr>
            <w:rFonts w:ascii="Arial" w:hAnsi="Arial" w:cs="Arial"/>
            <w:noProof/>
            <w:webHidden/>
          </w:rPr>
          <w:t>26</w:t>
        </w:r>
        <w:r w:rsidRPr="007F0C02" w:rsidR="00A120CD">
          <w:rPr>
            <w:rFonts w:ascii="Arial" w:hAnsi="Arial" w:cs="Arial"/>
            <w:noProof/>
            <w:webHidden/>
          </w:rPr>
          <w:fldChar w:fldCharType="end"/>
        </w:r>
      </w:hyperlink>
    </w:p>
    <w:p w:rsidRPr="007F0C02" w:rsidR="00A120CD" w:rsidP="00A120CD" w:rsidRDefault="00C3732D" w14:paraId="270A2B9C" w14:textId="5FD3B985">
      <w:pPr>
        <w:pStyle w:val="Abbildungsverzeichnis"/>
        <w:tabs>
          <w:tab w:val="right" w:leader="dot" w:pos="9628"/>
        </w:tabs>
        <w:spacing w:line="480" w:lineRule="auto"/>
        <w:rPr>
          <w:rFonts w:ascii="Arial" w:hAnsi="Arial" w:cs="Arial" w:eastAsiaTheme="minorEastAsia"/>
          <w:noProof/>
          <w:lang w:eastAsia="de-DE"/>
        </w:rPr>
      </w:pPr>
      <w:hyperlink w:history="1" w:anchor="_Toc96004907">
        <w:r w:rsidRPr="007F0C02" w:rsidR="00A120CD">
          <w:rPr>
            <w:rStyle w:val="Hyperlink"/>
            <w:rFonts w:ascii="Arial" w:hAnsi="Arial" w:cs="Arial"/>
            <w:noProof/>
            <w:lang w:val="en-US"/>
          </w:rPr>
          <w:t>Equation 5: Calculation for the number of required seed lines.</w:t>
        </w:r>
        <w:r w:rsidRPr="007F0C02" w:rsidR="00A120CD">
          <w:rPr>
            <w:rFonts w:ascii="Arial" w:hAnsi="Arial" w:cs="Arial"/>
            <w:noProof/>
            <w:webHidden/>
          </w:rPr>
          <w:tab/>
        </w:r>
        <w:r w:rsidRPr="007F0C02" w:rsidR="00A120CD">
          <w:rPr>
            <w:rFonts w:ascii="Arial" w:hAnsi="Arial" w:cs="Arial"/>
            <w:noProof/>
            <w:webHidden/>
          </w:rPr>
          <w:fldChar w:fldCharType="begin"/>
        </w:r>
        <w:r w:rsidRPr="007F0C02" w:rsidR="00A120CD">
          <w:rPr>
            <w:rFonts w:ascii="Arial" w:hAnsi="Arial" w:cs="Arial"/>
            <w:noProof/>
            <w:webHidden/>
          </w:rPr>
          <w:instrText xml:space="preserve"> PAGEREF _Toc96004907 \h </w:instrText>
        </w:r>
        <w:r w:rsidRPr="007F0C02" w:rsidR="00A120CD">
          <w:rPr>
            <w:rFonts w:ascii="Arial" w:hAnsi="Arial" w:cs="Arial"/>
            <w:noProof/>
            <w:webHidden/>
          </w:rPr>
        </w:r>
        <w:r w:rsidRPr="007F0C02" w:rsidR="00A120CD">
          <w:rPr>
            <w:rFonts w:ascii="Arial" w:hAnsi="Arial" w:cs="Arial"/>
            <w:noProof/>
            <w:webHidden/>
          </w:rPr>
          <w:fldChar w:fldCharType="separate"/>
        </w:r>
        <w:r w:rsidR="00B35361">
          <w:rPr>
            <w:rFonts w:ascii="Arial" w:hAnsi="Arial" w:cs="Arial"/>
            <w:noProof/>
            <w:webHidden/>
          </w:rPr>
          <w:t>26</w:t>
        </w:r>
        <w:r w:rsidRPr="007F0C02" w:rsidR="00A120CD">
          <w:rPr>
            <w:rFonts w:ascii="Arial" w:hAnsi="Arial" w:cs="Arial"/>
            <w:noProof/>
            <w:webHidden/>
          </w:rPr>
          <w:fldChar w:fldCharType="end"/>
        </w:r>
      </w:hyperlink>
    </w:p>
    <w:p w:rsidRPr="007F0C02" w:rsidR="00A120CD" w:rsidP="00A120CD" w:rsidRDefault="00C3732D" w14:paraId="4C37C1C2" w14:textId="6845F026">
      <w:pPr>
        <w:pStyle w:val="Abbildungsverzeichnis"/>
        <w:tabs>
          <w:tab w:val="right" w:leader="dot" w:pos="9628"/>
        </w:tabs>
        <w:spacing w:line="480" w:lineRule="auto"/>
        <w:rPr>
          <w:rFonts w:ascii="Arial" w:hAnsi="Arial" w:cs="Arial" w:eastAsiaTheme="minorEastAsia"/>
          <w:noProof/>
          <w:lang w:eastAsia="de-DE"/>
        </w:rPr>
      </w:pPr>
      <w:hyperlink w:history="1" w:anchor="_Toc96004908">
        <w:r w:rsidRPr="007F0C02" w:rsidR="00A120CD">
          <w:rPr>
            <w:rStyle w:val="Hyperlink"/>
            <w:rFonts w:ascii="Arial" w:hAnsi="Arial" w:cs="Arial"/>
            <w:noProof/>
            <w:lang w:val="en-US"/>
          </w:rPr>
          <w:t>Equation 6: Calculation for the number of required inoculum lines.</w:t>
        </w:r>
        <w:r w:rsidRPr="007F0C02" w:rsidR="00A120CD">
          <w:rPr>
            <w:rFonts w:ascii="Arial" w:hAnsi="Arial" w:cs="Arial"/>
            <w:noProof/>
            <w:webHidden/>
          </w:rPr>
          <w:tab/>
        </w:r>
        <w:r w:rsidRPr="007F0C02" w:rsidR="00A120CD">
          <w:rPr>
            <w:rFonts w:ascii="Arial" w:hAnsi="Arial" w:cs="Arial"/>
            <w:noProof/>
            <w:webHidden/>
          </w:rPr>
          <w:fldChar w:fldCharType="begin"/>
        </w:r>
        <w:r w:rsidRPr="007F0C02" w:rsidR="00A120CD">
          <w:rPr>
            <w:rFonts w:ascii="Arial" w:hAnsi="Arial" w:cs="Arial"/>
            <w:noProof/>
            <w:webHidden/>
          </w:rPr>
          <w:instrText xml:space="preserve"> PAGEREF _Toc96004908 \h </w:instrText>
        </w:r>
        <w:r w:rsidRPr="007F0C02" w:rsidR="00A120CD">
          <w:rPr>
            <w:rFonts w:ascii="Arial" w:hAnsi="Arial" w:cs="Arial"/>
            <w:noProof/>
            <w:webHidden/>
          </w:rPr>
        </w:r>
        <w:r w:rsidRPr="007F0C02" w:rsidR="00A120CD">
          <w:rPr>
            <w:rFonts w:ascii="Arial" w:hAnsi="Arial" w:cs="Arial"/>
            <w:noProof/>
            <w:webHidden/>
          </w:rPr>
          <w:fldChar w:fldCharType="separate"/>
        </w:r>
        <w:r w:rsidR="00B35361">
          <w:rPr>
            <w:rFonts w:ascii="Arial" w:hAnsi="Arial" w:cs="Arial"/>
            <w:noProof/>
            <w:webHidden/>
          </w:rPr>
          <w:t>26</w:t>
        </w:r>
        <w:r w:rsidRPr="007F0C02" w:rsidR="00A120CD">
          <w:rPr>
            <w:rFonts w:ascii="Arial" w:hAnsi="Arial" w:cs="Arial"/>
            <w:noProof/>
            <w:webHidden/>
          </w:rPr>
          <w:fldChar w:fldCharType="end"/>
        </w:r>
      </w:hyperlink>
    </w:p>
    <w:p w:rsidRPr="004D7BF7" w:rsidR="00AE4305" w:rsidP="00C31ACD" w:rsidRDefault="00A120CD" w14:paraId="75B179B5" w14:textId="7A2A368C">
      <w:r>
        <w:fldChar w:fldCharType="end"/>
      </w:r>
    </w:p>
    <w:p w:rsidRPr="004D7BF7" w:rsidR="001347B2" w:rsidP="00C31ACD" w:rsidRDefault="001347B2" w14:paraId="5ABB6C53" w14:textId="77777777"/>
    <w:p w:rsidRPr="004D7BF7" w:rsidR="00C5637B" w:rsidP="00C31ACD" w:rsidRDefault="00C5637B" w14:paraId="70CA9D8F" w14:textId="77777777">
      <w:pPr>
        <w:sectPr w:rsidRPr="004D7BF7" w:rsidR="00C5637B" w:rsidSect="000634EE">
          <w:pgSz w:w="11906" w:h="16838"/>
          <w:pgMar w:top="1418" w:right="1134" w:bottom="1134" w:left="1134" w:header="709" w:footer="709" w:gutter="0"/>
          <w:cols w:space="708"/>
          <w:titlePg/>
          <w:docGrid w:linePitch="360"/>
        </w:sectPr>
      </w:pPr>
    </w:p>
    <w:p w:rsidR="00F87D0E" w:rsidP="006049C5" w:rsidRDefault="0013337F" w14:paraId="061E9747" w14:textId="08EC4EF7">
      <w:pPr>
        <w:pStyle w:val="berschrift1"/>
        <w:numPr>
          <w:ilvl w:val="0"/>
          <w:numId w:val="0"/>
        </w:numPr>
      </w:pPr>
      <w:bookmarkStart w:name="_Toc94787066" w:id="432"/>
      <w:bookmarkStart w:name="_Toc95410107" w:id="433"/>
      <w:bookmarkStart w:name="_Toc96002292" w:id="434"/>
      <w:bookmarkStart w:name="_Toc96002677" w:id="435"/>
      <w:bookmarkStart w:name="_Toc96025265" w:id="436"/>
      <w:bookmarkStart w:name="_Toc96072235" w:id="437"/>
      <w:r w:rsidRPr="0027210F">
        <w:lastRenderedPageBreak/>
        <w:t>A</w:t>
      </w:r>
      <w:r w:rsidRPr="0027210F" w:rsidR="00F87D0E">
        <w:t>ppendix</w:t>
      </w:r>
      <w:bookmarkEnd w:id="432"/>
      <w:bookmarkEnd w:id="433"/>
      <w:bookmarkEnd w:id="434"/>
      <w:bookmarkEnd w:id="435"/>
      <w:bookmarkEnd w:id="436"/>
      <w:bookmarkEnd w:id="437"/>
    </w:p>
    <w:p w:rsidRPr="001929FC" w:rsidR="001929FC" w:rsidP="001929FC" w:rsidRDefault="001929FC" w14:paraId="4C2E9137" w14:textId="77777777">
      <w:pPr>
        <w:rPr>
          <w:lang w:val="en-GB"/>
        </w:rPr>
      </w:pPr>
    </w:p>
    <w:p w:rsidRPr="00E13411" w:rsidR="00E13411" w:rsidP="00E13411" w:rsidRDefault="00E13411" w14:paraId="0D443E91" w14:textId="1A4962BE">
      <w:pPr>
        <w:pStyle w:val="Beschriftung"/>
        <w:keepNext/>
        <w:rPr>
          <w:lang w:val="en-GB"/>
        </w:rPr>
      </w:pPr>
      <w:bookmarkStart w:name="_Ref96020698" w:id="438"/>
      <w:bookmarkStart w:name="_Toc96066741" w:id="439"/>
      <w:r w:rsidRPr="00E13411">
        <w:rPr>
          <w:lang w:val="en-GB"/>
        </w:rPr>
        <w:t xml:space="preserve">Table </w:t>
      </w:r>
      <w:r>
        <w:fldChar w:fldCharType="begin"/>
      </w:r>
      <w:r w:rsidRPr="00E13411">
        <w:rPr>
          <w:lang w:val="en-GB"/>
        </w:rPr>
        <w:instrText xml:space="preserve"> SEQ Table \* ARABIC </w:instrText>
      </w:r>
      <w:r>
        <w:fldChar w:fldCharType="separate"/>
      </w:r>
      <w:r w:rsidR="00B35361">
        <w:rPr>
          <w:noProof/>
          <w:lang w:val="en-GB"/>
        </w:rPr>
        <w:t>26</w:t>
      </w:r>
      <w:r>
        <w:fldChar w:fldCharType="end"/>
      </w:r>
      <w:bookmarkEnd w:id="438"/>
      <w:r w:rsidRPr="00E13411">
        <w:rPr>
          <w:lang w:val="en-GB"/>
        </w:rPr>
        <w:t xml:space="preserve"> Calculations of the required volumes of the different buffers per batch.</w:t>
      </w:r>
      <w:bookmarkEnd w:id="439"/>
    </w:p>
    <w:tbl>
      <w:tblPr>
        <w:tblStyle w:val="Tabellenraster"/>
        <w:tblW w:w="0" w:type="auto"/>
        <w:tblBorders>
          <w:top w:val="single" w:color="auto" w:sz="8" w:space="0"/>
          <w:left w:val="none" w:color="auto" w:sz="0" w:space="0"/>
          <w:bottom w:val="single" w:color="auto" w:sz="8" w:space="0"/>
          <w:right w:val="none" w:color="auto" w:sz="0" w:space="0"/>
          <w:insideH w:val="single" w:color="auto" w:sz="8" w:space="0"/>
          <w:insideV w:val="single" w:color="auto" w:sz="8" w:space="0"/>
        </w:tblBorders>
        <w:tblLayout w:type="fixed"/>
        <w:tblLook w:val="04A0" w:firstRow="1" w:lastRow="0" w:firstColumn="1" w:lastColumn="0" w:noHBand="0" w:noVBand="1"/>
      </w:tblPr>
      <w:tblGrid>
        <w:gridCol w:w="1275"/>
        <w:gridCol w:w="2415"/>
        <w:gridCol w:w="1275"/>
        <w:gridCol w:w="1410"/>
        <w:gridCol w:w="1425"/>
        <w:gridCol w:w="1410"/>
      </w:tblGrid>
      <w:tr w:rsidRPr="0011209D" w:rsidR="4B2B6C52" w:rsidTr="00B02947" w14:paraId="4767CAE4" w14:textId="77777777">
        <w:trPr>
          <w:trHeight w:val="397"/>
        </w:trPr>
        <w:tc>
          <w:tcPr>
            <w:tcW w:w="1275" w:type="dxa"/>
            <w:vAlign w:val="center"/>
          </w:tcPr>
          <w:p w:rsidRPr="0011209D" w:rsidR="4B2B6C52" w:rsidP="0010799B" w:rsidRDefault="4B2B6C52" w14:paraId="6DFF5866" w14:textId="5D52B8BC">
            <w:pPr>
              <w:spacing w:before="0" w:line="240" w:lineRule="auto"/>
              <w:jc w:val="left"/>
              <w:rPr>
                <w:rFonts w:cs="Arial"/>
                <w:sz w:val="18"/>
                <w:szCs w:val="18"/>
              </w:rPr>
            </w:pPr>
            <w:r w:rsidRPr="0011209D">
              <w:rPr>
                <w:rFonts w:eastAsia="Arial" w:cs="Arial"/>
                <w:b/>
                <w:bCs/>
                <w:sz w:val="18"/>
                <w:szCs w:val="18"/>
                <w:lang w:val="en-GB"/>
              </w:rPr>
              <w:t>Number</w:t>
            </w:r>
          </w:p>
        </w:tc>
        <w:tc>
          <w:tcPr>
            <w:tcW w:w="2415" w:type="dxa"/>
            <w:vAlign w:val="center"/>
          </w:tcPr>
          <w:p w:rsidRPr="0011209D" w:rsidR="4B2B6C52" w:rsidP="0010799B" w:rsidRDefault="4B2B6C52" w14:paraId="389BE730" w14:textId="7BAF3970">
            <w:pPr>
              <w:spacing w:before="0" w:line="240" w:lineRule="auto"/>
              <w:jc w:val="left"/>
              <w:rPr>
                <w:rFonts w:cs="Arial"/>
                <w:sz w:val="18"/>
                <w:szCs w:val="18"/>
              </w:rPr>
            </w:pPr>
            <w:r w:rsidRPr="0011209D">
              <w:rPr>
                <w:rFonts w:eastAsia="Arial" w:cs="Arial"/>
                <w:b/>
                <w:bCs/>
                <w:sz w:val="18"/>
                <w:szCs w:val="18"/>
                <w:lang w:val="en-GB"/>
              </w:rPr>
              <w:t>Buffer</w:t>
            </w:r>
          </w:p>
        </w:tc>
        <w:tc>
          <w:tcPr>
            <w:tcW w:w="1275" w:type="dxa"/>
            <w:vAlign w:val="center"/>
          </w:tcPr>
          <w:p w:rsidRPr="0011209D" w:rsidR="4B2B6C52" w:rsidP="0010799B" w:rsidRDefault="4B2B6C52" w14:paraId="1BC38CB8" w14:textId="33CB9830">
            <w:pPr>
              <w:spacing w:before="0" w:line="240" w:lineRule="auto"/>
              <w:jc w:val="left"/>
              <w:rPr>
                <w:rFonts w:cs="Arial"/>
                <w:sz w:val="18"/>
                <w:szCs w:val="18"/>
                <w:lang w:val="en-US"/>
              </w:rPr>
            </w:pPr>
            <w:r w:rsidRPr="0011209D">
              <w:rPr>
                <w:rFonts w:eastAsia="Arial" w:cs="Arial"/>
                <w:b/>
                <w:bCs/>
                <w:sz w:val="18"/>
                <w:szCs w:val="18"/>
                <w:lang w:val="en-GB"/>
              </w:rPr>
              <w:t>Product A</w:t>
            </w:r>
          </w:p>
          <w:p w:rsidRPr="0011209D" w:rsidR="4B2B6C52" w:rsidP="0010799B" w:rsidRDefault="4B2B6C52" w14:paraId="3E994E75" w14:textId="14B41E76">
            <w:pPr>
              <w:spacing w:before="0" w:line="240" w:lineRule="auto"/>
              <w:jc w:val="left"/>
              <w:rPr>
                <w:rFonts w:cs="Arial"/>
                <w:sz w:val="18"/>
                <w:szCs w:val="18"/>
                <w:lang w:val="en-US"/>
              </w:rPr>
            </w:pPr>
            <w:r w:rsidRPr="0011209D">
              <w:rPr>
                <w:rFonts w:eastAsia="Arial" w:cs="Arial"/>
                <w:sz w:val="18"/>
                <w:szCs w:val="18"/>
                <w:lang w:val="en-GB"/>
              </w:rPr>
              <w:t>Volume/batch [L]</w:t>
            </w:r>
          </w:p>
        </w:tc>
        <w:tc>
          <w:tcPr>
            <w:tcW w:w="1410" w:type="dxa"/>
            <w:vAlign w:val="center"/>
          </w:tcPr>
          <w:p w:rsidRPr="0011209D" w:rsidR="4B2B6C52" w:rsidP="0010799B" w:rsidRDefault="4B2B6C52" w14:paraId="74851E3E" w14:textId="30B3C12F">
            <w:pPr>
              <w:spacing w:before="0" w:line="240" w:lineRule="auto"/>
              <w:jc w:val="left"/>
              <w:rPr>
                <w:rFonts w:cs="Arial"/>
                <w:sz w:val="18"/>
                <w:szCs w:val="18"/>
                <w:lang w:val="en-US"/>
              </w:rPr>
            </w:pPr>
            <w:r w:rsidRPr="0011209D">
              <w:rPr>
                <w:rFonts w:eastAsia="Arial" w:cs="Arial"/>
                <w:b/>
                <w:bCs/>
                <w:sz w:val="18"/>
                <w:szCs w:val="18"/>
                <w:lang w:val="en-GB"/>
              </w:rPr>
              <w:t>Product B</w:t>
            </w:r>
          </w:p>
          <w:p w:rsidRPr="0011209D" w:rsidR="4B2B6C52" w:rsidP="0010799B" w:rsidRDefault="4B2B6C52" w14:paraId="6CD60F15" w14:textId="659CAD43">
            <w:pPr>
              <w:spacing w:before="0" w:line="240" w:lineRule="auto"/>
              <w:jc w:val="left"/>
              <w:rPr>
                <w:rFonts w:cs="Arial"/>
                <w:sz w:val="18"/>
                <w:szCs w:val="18"/>
                <w:lang w:val="en-US"/>
              </w:rPr>
            </w:pPr>
            <w:r w:rsidRPr="0011209D">
              <w:rPr>
                <w:rFonts w:eastAsia="Arial" w:cs="Arial"/>
                <w:sz w:val="18"/>
                <w:szCs w:val="18"/>
                <w:lang w:val="en-GB"/>
              </w:rPr>
              <w:t>Volume/batch [L]</w:t>
            </w:r>
          </w:p>
        </w:tc>
        <w:tc>
          <w:tcPr>
            <w:tcW w:w="1425" w:type="dxa"/>
            <w:vAlign w:val="center"/>
          </w:tcPr>
          <w:p w:rsidRPr="0011209D" w:rsidR="4B2B6C52" w:rsidP="0010799B" w:rsidRDefault="4B2B6C52" w14:paraId="74F211A0" w14:textId="01A3D959">
            <w:pPr>
              <w:spacing w:before="0" w:line="240" w:lineRule="auto"/>
              <w:jc w:val="left"/>
              <w:rPr>
                <w:rFonts w:cs="Arial"/>
                <w:sz w:val="18"/>
                <w:szCs w:val="18"/>
                <w:lang w:val="en-US"/>
              </w:rPr>
            </w:pPr>
            <w:r w:rsidRPr="0011209D">
              <w:rPr>
                <w:rFonts w:eastAsia="Arial" w:cs="Arial"/>
                <w:b/>
                <w:bCs/>
                <w:sz w:val="18"/>
                <w:szCs w:val="18"/>
                <w:lang w:val="en-GB"/>
              </w:rPr>
              <w:t>Product C</w:t>
            </w:r>
          </w:p>
          <w:p w:rsidRPr="0011209D" w:rsidR="4B2B6C52" w:rsidP="0010799B" w:rsidRDefault="4B2B6C52" w14:paraId="64D689FB" w14:textId="013C3BE0">
            <w:pPr>
              <w:spacing w:before="0" w:line="240" w:lineRule="auto"/>
              <w:jc w:val="left"/>
              <w:rPr>
                <w:rFonts w:cs="Arial"/>
                <w:sz w:val="18"/>
                <w:szCs w:val="18"/>
                <w:lang w:val="en-US"/>
              </w:rPr>
            </w:pPr>
            <w:r w:rsidRPr="0011209D">
              <w:rPr>
                <w:rFonts w:eastAsia="Arial" w:cs="Arial"/>
                <w:sz w:val="18"/>
                <w:szCs w:val="18"/>
                <w:lang w:val="en-GB"/>
              </w:rPr>
              <w:t>Volume/batch [L]</w:t>
            </w:r>
          </w:p>
        </w:tc>
        <w:tc>
          <w:tcPr>
            <w:tcW w:w="1410" w:type="dxa"/>
            <w:vAlign w:val="center"/>
          </w:tcPr>
          <w:p w:rsidRPr="0011209D" w:rsidR="4B2B6C52" w:rsidP="0010799B" w:rsidRDefault="4B2B6C52" w14:paraId="45BCD150" w14:textId="63F317C4">
            <w:pPr>
              <w:spacing w:before="0" w:line="240" w:lineRule="auto"/>
              <w:jc w:val="left"/>
              <w:rPr>
                <w:rFonts w:cs="Arial"/>
                <w:sz w:val="18"/>
                <w:szCs w:val="18"/>
                <w:lang w:val="en-US"/>
              </w:rPr>
            </w:pPr>
            <w:r w:rsidRPr="0011209D">
              <w:rPr>
                <w:rFonts w:eastAsia="Arial" w:cs="Arial"/>
                <w:b/>
                <w:bCs/>
                <w:sz w:val="18"/>
                <w:szCs w:val="18"/>
                <w:lang w:val="en-GB"/>
              </w:rPr>
              <w:t>Product D</w:t>
            </w:r>
          </w:p>
          <w:p w:rsidRPr="0011209D" w:rsidR="4B2B6C52" w:rsidP="0010799B" w:rsidRDefault="4B2B6C52" w14:paraId="3DAC805B" w14:textId="36F2F211">
            <w:pPr>
              <w:spacing w:before="0" w:line="240" w:lineRule="auto"/>
              <w:jc w:val="left"/>
              <w:rPr>
                <w:rFonts w:cs="Arial"/>
                <w:sz w:val="18"/>
                <w:szCs w:val="18"/>
                <w:lang w:val="en-US"/>
              </w:rPr>
            </w:pPr>
            <w:r w:rsidRPr="0011209D">
              <w:rPr>
                <w:rFonts w:eastAsia="Arial" w:cs="Arial"/>
                <w:sz w:val="18"/>
                <w:szCs w:val="18"/>
                <w:lang w:val="en-GB"/>
              </w:rPr>
              <w:t>Volume/batch [L]</w:t>
            </w:r>
          </w:p>
        </w:tc>
      </w:tr>
      <w:tr w:rsidRPr="0011209D" w:rsidR="4B2B6C52" w:rsidTr="00B02947" w14:paraId="1F68541E" w14:textId="77777777">
        <w:trPr>
          <w:trHeight w:val="397"/>
        </w:trPr>
        <w:tc>
          <w:tcPr>
            <w:tcW w:w="1275" w:type="dxa"/>
            <w:vAlign w:val="center"/>
          </w:tcPr>
          <w:p w:rsidRPr="0011209D" w:rsidR="4B2B6C52" w:rsidP="0010799B" w:rsidRDefault="4B2B6C52" w14:paraId="7A0E7DDC" w14:textId="62CB683F">
            <w:pPr>
              <w:spacing w:before="0" w:line="240" w:lineRule="auto"/>
              <w:jc w:val="left"/>
              <w:rPr>
                <w:rFonts w:cs="Arial"/>
                <w:sz w:val="18"/>
                <w:szCs w:val="18"/>
              </w:rPr>
            </w:pPr>
            <w:r w:rsidRPr="0011209D">
              <w:rPr>
                <w:rFonts w:eastAsia="Arial" w:cs="Arial"/>
                <w:sz w:val="18"/>
                <w:szCs w:val="18"/>
                <w:lang w:val="en-GB"/>
              </w:rPr>
              <w:t>D1</w:t>
            </w:r>
          </w:p>
        </w:tc>
        <w:tc>
          <w:tcPr>
            <w:tcW w:w="2415" w:type="dxa"/>
            <w:vAlign w:val="center"/>
          </w:tcPr>
          <w:p w:rsidRPr="0011209D" w:rsidR="4B2B6C52" w:rsidP="0010799B" w:rsidRDefault="4B2B6C52" w14:paraId="58746117" w14:textId="0E75085E">
            <w:pPr>
              <w:spacing w:before="0" w:line="240" w:lineRule="auto"/>
              <w:jc w:val="left"/>
              <w:rPr>
                <w:rFonts w:cs="Arial"/>
                <w:sz w:val="18"/>
                <w:szCs w:val="18"/>
              </w:rPr>
            </w:pPr>
            <w:r w:rsidRPr="0011209D">
              <w:rPr>
                <w:rFonts w:eastAsia="Arial" w:cs="Arial"/>
                <w:sz w:val="18"/>
                <w:szCs w:val="18"/>
                <w:lang w:val="en-GB"/>
              </w:rPr>
              <w:t>Wash 1 Buffer Chroma I</w:t>
            </w:r>
          </w:p>
        </w:tc>
        <w:tc>
          <w:tcPr>
            <w:tcW w:w="1275" w:type="dxa"/>
            <w:vAlign w:val="center"/>
          </w:tcPr>
          <w:p w:rsidRPr="0011209D" w:rsidR="4B2B6C52" w:rsidP="0010799B" w:rsidRDefault="4B2B6C52" w14:paraId="332C0436" w14:textId="092DA505">
            <w:pPr>
              <w:spacing w:before="0" w:line="240" w:lineRule="auto"/>
              <w:jc w:val="left"/>
              <w:rPr>
                <w:rFonts w:cs="Arial"/>
                <w:sz w:val="18"/>
                <w:szCs w:val="18"/>
              </w:rPr>
            </w:pPr>
            <w:r w:rsidRPr="0011209D">
              <w:rPr>
                <w:rFonts w:eastAsia="Calibri" w:cs="Arial"/>
                <w:color w:val="000000" w:themeColor="text1"/>
                <w:sz w:val="18"/>
                <w:szCs w:val="18"/>
              </w:rPr>
              <w:t>6776</w:t>
            </w:r>
          </w:p>
        </w:tc>
        <w:tc>
          <w:tcPr>
            <w:tcW w:w="1410" w:type="dxa"/>
            <w:vAlign w:val="center"/>
          </w:tcPr>
          <w:p w:rsidRPr="0011209D" w:rsidR="4B2B6C52" w:rsidP="0010799B" w:rsidRDefault="4B2B6C52" w14:paraId="62A6730D" w14:textId="10A2BCD9">
            <w:pPr>
              <w:spacing w:before="0" w:line="240" w:lineRule="auto"/>
              <w:jc w:val="left"/>
              <w:rPr>
                <w:rFonts w:cs="Arial"/>
                <w:sz w:val="18"/>
                <w:szCs w:val="18"/>
              </w:rPr>
            </w:pPr>
            <w:r w:rsidRPr="0011209D">
              <w:rPr>
                <w:rFonts w:eastAsia="Calibri" w:cs="Arial"/>
                <w:color w:val="000000" w:themeColor="text1"/>
                <w:sz w:val="18"/>
                <w:szCs w:val="18"/>
              </w:rPr>
              <w:t>6776</w:t>
            </w:r>
          </w:p>
        </w:tc>
        <w:tc>
          <w:tcPr>
            <w:tcW w:w="1425" w:type="dxa"/>
            <w:vAlign w:val="center"/>
          </w:tcPr>
          <w:p w:rsidRPr="0011209D" w:rsidR="4B2B6C52" w:rsidP="0010799B" w:rsidRDefault="4B2B6C52" w14:paraId="3F2FD2F6" w14:textId="0C3FAA5F">
            <w:pPr>
              <w:spacing w:before="0" w:line="240" w:lineRule="auto"/>
              <w:jc w:val="left"/>
              <w:rPr>
                <w:rFonts w:cs="Arial"/>
                <w:sz w:val="18"/>
                <w:szCs w:val="18"/>
              </w:rPr>
            </w:pPr>
            <w:r w:rsidRPr="0011209D">
              <w:rPr>
                <w:rFonts w:eastAsia="Calibri" w:cs="Arial"/>
                <w:color w:val="000000" w:themeColor="text1"/>
                <w:sz w:val="18"/>
                <w:szCs w:val="18"/>
              </w:rPr>
              <w:t>6776</w:t>
            </w:r>
          </w:p>
        </w:tc>
        <w:tc>
          <w:tcPr>
            <w:tcW w:w="1410" w:type="dxa"/>
            <w:vAlign w:val="center"/>
          </w:tcPr>
          <w:p w:rsidRPr="0011209D" w:rsidR="4B2B6C52" w:rsidP="0010799B" w:rsidRDefault="4B2B6C52" w14:paraId="20C00F02" w14:textId="0B54B278">
            <w:pPr>
              <w:spacing w:before="0" w:line="240" w:lineRule="auto"/>
              <w:jc w:val="left"/>
              <w:rPr>
                <w:rFonts w:cs="Arial"/>
                <w:sz w:val="18"/>
                <w:szCs w:val="18"/>
              </w:rPr>
            </w:pPr>
            <w:r w:rsidRPr="0011209D">
              <w:rPr>
                <w:rFonts w:eastAsia="Calibri" w:cs="Arial"/>
                <w:color w:val="000000" w:themeColor="text1"/>
                <w:sz w:val="18"/>
                <w:szCs w:val="18"/>
              </w:rPr>
              <w:t>6776</w:t>
            </w:r>
          </w:p>
        </w:tc>
      </w:tr>
      <w:tr w:rsidRPr="0011209D" w:rsidR="4B2B6C52" w:rsidTr="00B02947" w14:paraId="79274342" w14:textId="77777777">
        <w:trPr>
          <w:trHeight w:val="397"/>
        </w:trPr>
        <w:tc>
          <w:tcPr>
            <w:tcW w:w="1275" w:type="dxa"/>
            <w:vAlign w:val="center"/>
          </w:tcPr>
          <w:p w:rsidRPr="0011209D" w:rsidR="4B2B6C52" w:rsidP="0010799B" w:rsidRDefault="4B2B6C52" w14:paraId="5ACDEC9E" w14:textId="363A2140">
            <w:pPr>
              <w:spacing w:before="0" w:line="240" w:lineRule="auto"/>
              <w:jc w:val="left"/>
              <w:rPr>
                <w:rFonts w:cs="Arial"/>
                <w:sz w:val="18"/>
                <w:szCs w:val="18"/>
              </w:rPr>
            </w:pPr>
            <w:r w:rsidRPr="0011209D">
              <w:rPr>
                <w:rFonts w:eastAsia="Arial" w:cs="Arial"/>
                <w:sz w:val="18"/>
                <w:szCs w:val="18"/>
                <w:lang w:val="en-GB"/>
              </w:rPr>
              <w:t>D2</w:t>
            </w:r>
          </w:p>
        </w:tc>
        <w:tc>
          <w:tcPr>
            <w:tcW w:w="2415" w:type="dxa"/>
            <w:vAlign w:val="center"/>
          </w:tcPr>
          <w:p w:rsidRPr="0011209D" w:rsidR="4B2B6C52" w:rsidP="0010799B" w:rsidRDefault="4B2B6C52" w14:paraId="0B5B51FB" w14:textId="75BDC1A8">
            <w:pPr>
              <w:spacing w:before="0" w:line="240" w:lineRule="auto"/>
              <w:jc w:val="left"/>
              <w:rPr>
                <w:rFonts w:cs="Arial"/>
                <w:sz w:val="18"/>
                <w:szCs w:val="18"/>
              </w:rPr>
            </w:pPr>
            <w:r w:rsidRPr="0011209D">
              <w:rPr>
                <w:rFonts w:eastAsia="Arial" w:cs="Arial"/>
                <w:sz w:val="18"/>
                <w:szCs w:val="18"/>
                <w:lang w:val="en-GB"/>
              </w:rPr>
              <w:t>Wash 2 Buffer Chroma I</w:t>
            </w:r>
          </w:p>
        </w:tc>
        <w:tc>
          <w:tcPr>
            <w:tcW w:w="1275" w:type="dxa"/>
            <w:vAlign w:val="center"/>
          </w:tcPr>
          <w:p w:rsidRPr="0011209D" w:rsidR="4B2B6C52" w:rsidP="0010799B" w:rsidRDefault="4B2B6C52" w14:paraId="7B08CBD3" w14:textId="04353C1E">
            <w:pPr>
              <w:spacing w:before="0" w:line="240" w:lineRule="auto"/>
              <w:jc w:val="left"/>
              <w:rPr>
                <w:rFonts w:cs="Arial"/>
                <w:sz w:val="18"/>
                <w:szCs w:val="18"/>
              </w:rPr>
            </w:pPr>
            <w:r w:rsidRPr="0011209D">
              <w:rPr>
                <w:rFonts w:eastAsia="Calibri" w:cs="Arial"/>
                <w:color w:val="000000" w:themeColor="text1"/>
                <w:sz w:val="18"/>
                <w:szCs w:val="18"/>
              </w:rPr>
              <w:t>3080</w:t>
            </w:r>
          </w:p>
        </w:tc>
        <w:tc>
          <w:tcPr>
            <w:tcW w:w="1410" w:type="dxa"/>
            <w:vAlign w:val="center"/>
          </w:tcPr>
          <w:p w:rsidRPr="0011209D" w:rsidR="4B2B6C52" w:rsidP="0010799B" w:rsidRDefault="4B2B6C52" w14:paraId="498BA7BD" w14:textId="5D5BF1C9">
            <w:pPr>
              <w:spacing w:before="0" w:line="240" w:lineRule="auto"/>
              <w:jc w:val="left"/>
              <w:rPr>
                <w:rFonts w:cs="Arial"/>
                <w:sz w:val="18"/>
                <w:szCs w:val="18"/>
              </w:rPr>
            </w:pPr>
            <w:r w:rsidRPr="0011209D">
              <w:rPr>
                <w:rFonts w:eastAsia="Calibri" w:cs="Arial"/>
                <w:color w:val="000000" w:themeColor="text1"/>
                <w:sz w:val="18"/>
                <w:szCs w:val="18"/>
              </w:rPr>
              <w:t>3080</w:t>
            </w:r>
          </w:p>
        </w:tc>
        <w:tc>
          <w:tcPr>
            <w:tcW w:w="1425" w:type="dxa"/>
            <w:vAlign w:val="center"/>
          </w:tcPr>
          <w:p w:rsidRPr="0011209D" w:rsidR="4B2B6C52" w:rsidP="0010799B" w:rsidRDefault="4B2B6C52" w14:paraId="34DF15A7" w14:textId="37EF6C9F">
            <w:pPr>
              <w:spacing w:before="0" w:line="240" w:lineRule="auto"/>
              <w:jc w:val="left"/>
              <w:rPr>
                <w:rFonts w:cs="Arial"/>
                <w:sz w:val="18"/>
                <w:szCs w:val="18"/>
              </w:rPr>
            </w:pPr>
            <w:r w:rsidRPr="0011209D">
              <w:rPr>
                <w:rFonts w:eastAsia="Calibri" w:cs="Arial"/>
                <w:color w:val="000000" w:themeColor="text1"/>
                <w:sz w:val="18"/>
                <w:szCs w:val="18"/>
              </w:rPr>
              <w:t>3080</w:t>
            </w:r>
          </w:p>
        </w:tc>
        <w:tc>
          <w:tcPr>
            <w:tcW w:w="1410" w:type="dxa"/>
            <w:vAlign w:val="center"/>
          </w:tcPr>
          <w:p w:rsidRPr="0011209D" w:rsidR="4B2B6C52" w:rsidP="0010799B" w:rsidRDefault="4B2B6C52" w14:paraId="1A405D16" w14:textId="0DAB14DE">
            <w:pPr>
              <w:spacing w:before="0" w:line="240" w:lineRule="auto"/>
              <w:jc w:val="left"/>
              <w:rPr>
                <w:rFonts w:cs="Arial"/>
                <w:sz w:val="18"/>
                <w:szCs w:val="18"/>
              </w:rPr>
            </w:pPr>
            <w:r w:rsidRPr="0011209D">
              <w:rPr>
                <w:rFonts w:eastAsia="Calibri" w:cs="Arial"/>
                <w:color w:val="000000" w:themeColor="text1"/>
                <w:sz w:val="18"/>
                <w:szCs w:val="18"/>
              </w:rPr>
              <w:t>3080</w:t>
            </w:r>
          </w:p>
        </w:tc>
      </w:tr>
      <w:tr w:rsidRPr="0011209D" w:rsidR="4B2B6C52" w:rsidTr="00B02947" w14:paraId="1FF4B5F4" w14:textId="77777777">
        <w:trPr>
          <w:trHeight w:val="397"/>
        </w:trPr>
        <w:tc>
          <w:tcPr>
            <w:tcW w:w="1275" w:type="dxa"/>
            <w:vAlign w:val="center"/>
          </w:tcPr>
          <w:p w:rsidRPr="0011209D" w:rsidR="4B2B6C52" w:rsidP="0010799B" w:rsidRDefault="4B2B6C52" w14:paraId="04CC136B" w14:textId="1B30A01E">
            <w:pPr>
              <w:spacing w:before="0" w:line="240" w:lineRule="auto"/>
              <w:jc w:val="left"/>
              <w:rPr>
                <w:rFonts w:cs="Arial"/>
                <w:sz w:val="18"/>
                <w:szCs w:val="18"/>
              </w:rPr>
            </w:pPr>
            <w:r w:rsidRPr="0011209D">
              <w:rPr>
                <w:rFonts w:eastAsia="Arial" w:cs="Arial"/>
                <w:sz w:val="18"/>
                <w:szCs w:val="18"/>
                <w:lang w:val="en-GB"/>
              </w:rPr>
              <w:t>D3</w:t>
            </w:r>
          </w:p>
        </w:tc>
        <w:tc>
          <w:tcPr>
            <w:tcW w:w="2415" w:type="dxa"/>
            <w:vAlign w:val="center"/>
          </w:tcPr>
          <w:p w:rsidRPr="0011209D" w:rsidR="4B2B6C52" w:rsidP="0010799B" w:rsidRDefault="4B2B6C52" w14:paraId="425D0A80" w14:textId="43126C5A">
            <w:pPr>
              <w:spacing w:before="0" w:line="240" w:lineRule="auto"/>
              <w:jc w:val="left"/>
              <w:rPr>
                <w:rFonts w:cs="Arial"/>
                <w:sz w:val="18"/>
                <w:szCs w:val="18"/>
              </w:rPr>
            </w:pPr>
            <w:r w:rsidRPr="0011209D">
              <w:rPr>
                <w:rFonts w:eastAsia="Arial" w:cs="Arial"/>
                <w:sz w:val="18"/>
                <w:szCs w:val="18"/>
                <w:lang w:val="en-GB"/>
              </w:rPr>
              <w:t>Wash 3 Buffer Chroma I</w:t>
            </w:r>
          </w:p>
        </w:tc>
        <w:tc>
          <w:tcPr>
            <w:tcW w:w="1275" w:type="dxa"/>
            <w:vAlign w:val="center"/>
          </w:tcPr>
          <w:p w:rsidRPr="0011209D" w:rsidR="4B2B6C52" w:rsidP="0010799B" w:rsidRDefault="4B2B6C52" w14:paraId="18690BE5" w14:textId="7132EBF6">
            <w:pPr>
              <w:spacing w:before="0" w:line="240" w:lineRule="auto"/>
              <w:jc w:val="left"/>
              <w:rPr>
                <w:rFonts w:cs="Arial"/>
                <w:sz w:val="18"/>
                <w:szCs w:val="18"/>
              </w:rPr>
            </w:pPr>
            <w:r w:rsidRPr="0011209D">
              <w:rPr>
                <w:rFonts w:eastAsia="Calibri" w:cs="Arial"/>
                <w:color w:val="000000" w:themeColor="text1"/>
                <w:sz w:val="18"/>
                <w:szCs w:val="18"/>
              </w:rPr>
              <w:t>3080</w:t>
            </w:r>
          </w:p>
        </w:tc>
        <w:tc>
          <w:tcPr>
            <w:tcW w:w="1410" w:type="dxa"/>
            <w:vAlign w:val="center"/>
          </w:tcPr>
          <w:p w:rsidRPr="0011209D" w:rsidR="4B2B6C52" w:rsidP="0010799B" w:rsidRDefault="4B2B6C52" w14:paraId="0C0351B2" w14:textId="19C4DE5D">
            <w:pPr>
              <w:spacing w:before="0" w:line="240" w:lineRule="auto"/>
              <w:jc w:val="left"/>
              <w:rPr>
                <w:rFonts w:cs="Arial"/>
                <w:sz w:val="18"/>
                <w:szCs w:val="18"/>
              </w:rPr>
            </w:pPr>
            <w:r w:rsidRPr="0011209D">
              <w:rPr>
                <w:rFonts w:eastAsia="Calibri" w:cs="Arial"/>
                <w:color w:val="000000" w:themeColor="text1"/>
                <w:sz w:val="18"/>
                <w:szCs w:val="18"/>
              </w:rPr>
              <w:t>3080</w:t>
            </w:r>
          </w:p>
        </w:tc>
        <w:tc>
          <w:tcPr>
            <w:tcW w:w="1425" w:type="dxa"/>
            <w:vAlign w:val="center"/>
          </w:tcPr>
          <w:p w:rsidRPr="0011209D" w:rsidR="4B2B6C52" w:rsidP="0010799B" w:rsidRDefault="4B2B6C52" w14:paraId="4EB367F5" w14:textId="49038F37">
            <w:pPr>
              <w:spacing w:before="0" w:line="240" w:lineRule="auto"/>
              <w:jc w:val="left"/>
              <w:rPr>
                <w:rFonts w:cs="Arial"/>
                <w:sz w:val="18"/>
                <w:szCs w:val="18"/>
              </w:rPr>
            </w:pPr>
            <w:r w:rsidRPr="0011209D">
              <w:rPr>
                <w:rFonts w:eastAsia="Calibri" w:cs="Arial"/>
                <w:color w:val="000000" w:themeColor="text1"/>
                <w:sz w:val="18"/>
                <w:szCs w:val="18"/>
              </w:rPr>
              <w:t>3080</w:t>
            </w:r>
          </w:p>
        </w:tc>
        <w:tc>
          <w:tcPr>
            <w:tcW w:w="1410" w:type="dxa"/>
            <w:vAlign w:val="center"/>
          </w:tcPr>
          <w:p w:rsidRPr="0011209D" w:rsidR="4B2B6C52" w:rsidP="0010799B" w:rsidRDefault="4B2B6C52" w14:paraId="57DD8F5D" w14:textId="6500BD3C">
            <w:pPr>
              <w:spacing w:before="0" w:line="240" w:lineRule="auto"/>
              <w:jc w:val="left"/>
              <w:rPr>
                <w:rFonts w:cs="Arial"/>
                <w:sz w:val="18"/>
                <w:szCs w:val="18"/>
              </w:rPr>
            </w:pPr>
            <w:r w:rsidRPr="0011209D">
              <w:rPr>
                <w:rFonts w:eastAsia="Calibri" w:cs="Arial"/>
                <w:color w:val="000000" w:themeColor="text1"/>
                <w:sz w:val="18"/>
                <w:szCs w:val="18"/>
              </w:rPr>
              <w:t>3080</w:t>
            </w:r>
          </w:p>
        </w:tc>
      </w:tr>
      <w:tr w:rsidRPr="0011209D" w:rsidR="4B2B6C52" w:rsidTr="00B02947" w14:paraId="26368482" w14:textId="77777777">
        <w:trPr>
          <w:trHeight w:val="397"/>
        </w:trPr>
        <w:tc>
          <w:tcPr>
            <w:tcW w:w="1275" w:type="dxa"/>
            <w:vAlign w:val="center"/>
          </w:tcPr>
          <w:p w:rsidRPr="0011209D" w:rsidR="4B2B6C52" w:rsidP="0010799B" w:rsidRDefault="4B2B6C52" w14:paraId="68D052D1" w14:textId="1A62167A">
            <w:pPr>
              <w:spacing w:before="0" w:line="240" w:lineRule="auto"/>
              <w:jc w:val="left"/>
              <w:rPr>
                <w:rFonts w:cs="Arial"/>
                <w:sz w:val="18"/>
                <w:szCs w:val="18"/>
              </w:rPr>
            </w:pPr>
            <w:r w:rsidRPr="0011209D">
              <w:rPr>
                <w:rFonts w:eastAsia="Arial" w:cs="Arial"/>
                <w:sz w:val="18"/>
                <w:szCs w:val="18"/>
                <w:lang w:val="en-GB"/>
              </w:rPr>
              <w:t>D4</w:t>
            </w:r>
          </w:p>
        </w:tc>
        <w:tc>
          <w:tcPr>
            <w:tcW w:w="2415" w:type="dxa"/>
            <w:vAlign w:val="center"/>
          </w:tcPr>
          <w:p w:rsidRPr="0011209D" w:rsidR="4B2B6C52" w:rsidP="0010799B" w:rsidRDefault="4B2B6C52" w14:paraId="5F72DF30" w14:textId="647D6716">
            <w:pPr>
              <w:spacing w:before="0" w:line="240" w:lineRule="auto"/>
              <w:jc w:val="left"/>
              <w:rPr>
                <w:rFonts w:cs="Arial"/>
                <w:sz w:val="18"/>
                <w:szCs w:val="18"/>
              </w:rPr>
            </w:pPr>
            <w:r w:rsidRPr="0011209D">
              <w:rPr>
                <w:rFonts w:eastAsia="Arial" w:cs="Arial"/>
                <w:sz w:val="18"/>
                <w:szCs w:val="18"/>
                <w:lang w:val="en-GB"/>
              </w:rPr>
              <w:t>Elution Buffer Chroma I</w:t>
            </w:r>
          </w:p>
        </w:tc>
        <w:tc>
          <w:tcPr>
            <w:tcW w:w="1275" w:type="dxa"/>
            <w:vAlign w:val="center"/>
          </w:tcPr>
          <w:p w:rsidRPr="0011209D" w:rsidR="4B2B6C52" w:rsidP="0010799B" w:rsidRDefault="4B2B6C52" w14:paraId="65AE78C8" w14:textId="4D36ED0E">
            <w:pPr>
              <w:spacing w:before="0" w:line="240" w:lineRule="auto"/>
              <w:jc w:val="left"/>
              <w:rPr>
                <w:rFonts w:cs="Arial"/>
                <w:sz w:val="18"/>
                <w:szCs w:val="18"/>
              </w:rPr>
            </w:pPr>
            <w:r w:rsidRPr="0011209D">
              <w:rPr>
                <w:rFonts w:eastAsia="Calibri" w:cs="Arial"/>
                <w:color w:val="000000" w:themeColor="text1"/>
                <w:sz w:val="18"/>
                <w:szCs w:val="18"/>
              </w:rPr>
              <w:t>4312</w:t>
            </w:r>
          </w:p>
        </w:tc>
        <w:tc>
          <w:tcPr>
            <w:tcW w:w="1410" w:type="dxa"/>
            <w:vAlign w:val="center"/>
          </w:tcPr>
          <w:p w:rsidRPr="0011209D" w:rsidR="4B2B6C52" w:rsidP="0010799B" w:rsidRDefault="4B2B6C52" w14:paraId="1445EE97" w14:textId="5AA31C09">
            <w:pPr>
              <w:spacing w:before="0" w:line="240" w:lineRule="auto"/>
              <w:jc w:val="left"/>
              <w:rPr>
                <w:rFonts w:cs="Arial"/>
                <w:sz w:val="18"/>
                <w:szCs w:val="18"/>
              </w:rPr>
            </w:pPr>
            <w:r w:rsidRPr="0011209D">
              <w:rPr>
                <w:rFonts w:eastAsia="Calibri" w:cs="Arial"/>
                <w:color w:val="000000" w:themeColor="text1"/>
                <w:sz w:val="18"/>
                <w:szCs w:val="18"/>
              </w:rPr>
              <w:t>4312</w:t>
            </w:r>
          </w:p>
        </w:tc>
        <w:tc>
          <w:tcPr>
            <w:tcW w:w="1425" w:type="dxa"/>
            <w:vAlign w:val="center"/>
          </w:tcPr>
          <w:p w:rsidRPr="0011209D" w:rsidR="4B2B6C52" w:rsidP="0010799B" w:rsidRDefault="4B2B6C52" w14:paraId="6A97EB32" w14:textId="6AE691EB">
            <w:pPr>
              <w:spacing w:before="0" w:line="240" w:lineRule="auto"/>
              <w:jc w:val="left"/>
              <w:rPr>
                <w:rFonts w:cs="Arial"/>
                <w:sz w:val="18"/>
                <w:szCs w:val="18"/>
              </w:rPr>
            </w:pPr>
            <w:r w:rsidRPr="0011209D">
              <w:rPr>
                <w:rFonts w:eastAsia="Calibri" w:cs="Arial"/>
                <w:color w:val="000000" w:themeColor="text1"/>
                <w:sz w:val="18"/>
                <w:szCs w:val="18"/>
              </w:rPr>
              <w:t>4312</w:t>
            </w:r>
          </w:p>
        </w:tc>
        <w:tc>
          <w:tcPr>
            <w:tcW w:w="1410" w:type="dxa"/>
            <w:vAlign w:val="center"/>
          </w:tcPr>
          <w:p w:rsidRPr="0011209D" w:rsidR="4B2B6C52" w:rsidP="0010799B" w:rsidRDefault="4B2B6C52" w14:paraId="15AE5AA2" w14:textId="12F65149">
            <w:pPr>
              <w:spacing w:before="0" w:line="240" w:lineRule="auto"/>
              <w:jc w:val="left"/>
              <w:rPr>
                <w:rFonts w:cs="Arial"/>
                <w:sz w:val="18"/>
                <w:szCs w:val="18"/>
              </w:rPr>
            </w:pPr>
            <w:r w:rsidRPr="0011209D">
              <w:rPr>
                <w:rFonts w:eastAsia="Calibri" w:cs="Arial"/>
                <w:color w:val="000000" w:themeColor="text1"/>
                <w:sz w:val="18"/>
                <w:szCs w:val="18"/>
              </w:rPr>
              <w:t>4312</w:t>
            </w:r>
          </w:p>
        </w:tc>
      </w:tr>
      <w:tr w:rsidRPr="0011209D" w:rsidR="4B2B6C52" w:rsidTr="00B02947" w14:paraId="1DD5AB48" w14:textId="77777777">
        <w:trPr>
          <w:trHeight w:val="397"/>
        </w:trPr>
        <w:tc>
          <w:tcPr>
            <w:tcW w:w="1275" w:type="dxa"/>
            <w:vAlign w:val="center"/>
          </w:tcPr>
          <w:p w:rsidRPr="0011209D" w:rsidR="4B2B6C52" w:rsidP="0010799B" w:rsidRDefault="4B2B6C52" w14:paraId="7C6F97A0" w14:textId="7BF4F197">
            <w:pPr>
              <w:spacing w:before="0" w:line="240" w:lineRule="auto"/>
              <w:jc w:val="left"/>
              <w:rPr>
                <w:rFonts w:cs="Arial"/>
                <w:sz w:val="18"/>
                <w:szCs w:val="18"/>
              </w:rPr>
            </w:pPr>
            <w:r w:rsidRPr="0011209D">
              <w:rPr>
                <w:rFonts w:eastAsia="Arial" w:cs="Arial"/>
                <w:sz w:val="18"/>
                <w:szCs w:val="18"/>
                <w:lang w:val="en-GB"/>
              </w:rPr>
              <w:t>D5</w:t>
            </w:r>
          </w:p>
        </w:tc>
        <w:tc>
          <w:tcPr>
            <w:tcW w:w="2415" w:type="dxa"/>
            <w:vAlign w:val="center"/>
          </w:tcPr>
          <w:p w:rsidRPr="0011209D" w:rsidR="4B2B6C52" w:rsidP="0010799B" w:rsidRDefault="4B2B6C52" w14:paraId="42A7D271" w14:textId="795ADAD0">
            <w:pPr>
              <w:spacing w:before="0" w:line="240" w:lineRule="auto"/>
              <w:jc w:val="left"/>
              <w:rPr>
                <w:rFonts w:cs="Arial"/>
                <w:sz w:val="18"/>
                <w:szCs w:val="18"/>
              </w:rPr>
            </w:pPr>
            <w:r w:rsidRPr="0011209D">
              <w:rPr>
                <w:rFonts w:eastAsia="Arial" w:cs="Arial"/>
                <w:sz w:val="18"/>
                <w:szCs w:val="18"/>
                <w:lang w:val="en-GB"/>
              </w:rPr>
              <w:t>NaOH 1M</w:t>
            </w:r>
          </w:p>
        </w:tc>
        <w:tc>
          <w:tcPr>
            <w:tcW w:w="1275" w:type="dxa"/>
            <w:vAlign w:val="center"/>
          </w:tcPr>
          <w:p w:rsidRPr="0011209D" w:rsidR="4B2B6C52" w:rsidP="0010799B" w:rsidRDefault="4B2B6C52" w14:paraId="0EBC769C" w14:textId="14E26279">
            <w:pPr>
              <w:spacing w:before="0" w:line="240" w:lineRule="auto"/>
              <w:jc w:val="left"/>
              <w:rPr>
                <w:rFonts w:cs="Arial"/>
                <w:sz w:val="18"/>
                <w:szCs w:val="18"/>
              </w:rPr>
            </w:pPr>
            <w:r w:rsidRPr="0011209D">
              <w:rPr>
                <w:rFonts w:eastAsia="Calibri" w:cs="Arial"/>
                <w:color w:val="000000" w:themeColor="text1"/>
                <w:sz w:val="18"/>
                <w:szCs w:val="18"/>
              </w:rPr>
              <w:t>960</w:t>
            </w:r>
          </w:p>
        </w:tc>
        <w:tc>
          <w:tcPr>
            <w:tcW w:w="1410" w:type="dxa"/>
            <w:vAlign w:val="center"/>
          </w:tcPr>
          <w:p w:rsidRPr="0011209D" w:rsidR="4B2B6C52" w:rsidP="0010799B" w:rsidRDefault="4B2B6C52" w14:paraId="34EA1FDC" w14:textId="1CE6B448">
            <w:pPr>
              <w:spacing w:before="0" w:line="240" w:lineRule="auto"/>
              <w:jc w:val="left"/>
              <w:rPr>
                <w:rFonts w:cs="Arial"/>
                <w:sz w:val="18"/>
                <w:szCs w:val="18"/>
              </w:rPr>
            </w:pPr>
            <w:r w:rsidRPr="0011209D">
              <w:rPr>
                <w:rFonts w:eastAsia="Calibri" w:cs="Arial"/>
                <w:color w:val="000000" w:themeColor="text1"/>
                <w:sz w:val="18"/>
                <w:szCs w:val="18"/>
              </w:rPr>
              <w:t>960</w:t>
            </w:r>
          </w:p>
        </w:tc>
        <w:tc>
          <w:tcPr>
            <w:tcW w:w="1425" w:type="dxa"/>
            <w:vAlign w:val="center"/>
          </w:tcPr>
          <w:p w:rsidRPr="0011209D" w:rsidR="4B2B6C52" w:rsidP="0010799B" w:rsidRDefault="4B2B6C52" w14:paraId="42727864" w14:textId="698A374D">
            <w:pPr>
              <w:spacing w:before="0" w:line="240" w:lineRule="auto"/>
              <w:jc w:val="left"/>
              <w:rPr>
                <w:rFonts w:cs="Arial"/>
                <w:sz w:val="18"/>
                <w:szCs w:val="18"/>
              </w:rPr>
            </w:pPr>
            <w:r w:rsidRPr="0011209D">
              <w:rPr>
                <w:rFonts w:eastAsia="Calibri" w:cs="Arial"/>
                <w:color w:val="000000" w:themeColor="text1"/>
                <w:sz w:val="18"/>
                <w:szCs w:val="18"/>
              </w:rPr>
              <w:t>960</w:t>
            </w:r>
          </w:p>
        </w:tc>
        <w:tc>
          <w:tcPr>
            <w:tcW w:w="1410" w:type="dxa"/>
            <w:vAlign w:val="center"/>
          </w:tcPr>
          <w:p w:rsidRPr="0011209D" w:rsidR="4B2B6C52" w:rsidP="0010799B" w:rsidRDefault="4B2B6C52" w14:paraId="36F35382" w14:textId="07CF82BC">
            <w:pPr>
              <w:spacing w:before="0" w:line="240" w:lineRule="auto"/>
              <w:jc w:val="left"/>
              <w:rPr>
                <w:rFonts w:cs="Arial"/>
                <w:sz w:val="18"/>
                <w:szCs w:val="18"/>
              </w:rPr>
            </w:pPr>
            <w:r w:rsidRPr="0011209D">
              <w:rPr>
                <w:rFonts w:eastAsia="Calibri" w:cs="Arial"/>
                <w:color w:val="000000" w:themeColor="text1"/>
                <w:sz w:val="18"/>
                <w:szCs w:val="18"/>
              </w:rPr>
              <w:t>960</w:t>
            </w:r>
          </w:p>
        </w:tc>
      </w:tr>
      <w:tr w:rsidRPr="0011209D" w:rsidR="4B2B6C52" w:rsidTr="00B02947" w14:paraId="37A74F19" w14:textId="77777777">
        <w:trPr>
          <w:trHeight w:val="397"/>
        </w:trPr>
        <w:tc>
          <w:tcPr>
            <w:tcW w:w="1275" w:type="dxa"/>
            <w:vAlign w:val="center"/>
          </w:tcPr>
          <w:p w:rsidRPr="0011209D" w:rsidR="4B2B6C52" w:rsidP="0010799B" w:rsidRDefault="4B2B6C52" w14:paraId="05237379" w14:textId="142110E0">
            <w:pPr>
              <w:spacing w:before="0" w:line="240" w:lineRule="auto"/>
              <w:jc w:val="left"/>
              <w:rPr>
                <w:rFonts w:cs="Arial"/>
                <w:sz w:val="18"/>
                <w:szCs w:val="18"/>
              </w:rPr>
            </w:pPr>
            <w:r w:rsidRPr="0011209D">
              <w:rPr>
                <w:rFonts w:eastAsia="Arial" w:cs="Arial"/>
                <w:sz w:val="18"/>
                <w:szCs w:val="18"/>
                <w:lang w:val="en-GB"/>
              </w:rPr>
              <w:t>D6</w:t>
            </w:r>
          </w:p>
        </w:tc>
        <w:tc>
          <w:tcPr>
            <w:tcW w:w="2415" w:type="dxa"/>
            <w:vAlign w:val="center"/>
          </w:tcPr>
          <w:p w:rsidRPr="0011209D" w:rsidR="4B2B6C52" w:rsidP="0010799B" w:rsidRDefault="4B2B6C52" w14:paraId="3BCD39CE" w14:textId="0CD80FE5">
            <w:pPr>
              <w:spacing w:before="0" w:line="240" w:lineRule="auto"/>
              <w:jc w:val="left"/>
              <w:rPr>
                <w:rFonts w:cs="Arial"/>
                <w:sz w:val="18"/>
                <w:szCs w:val="18"/>
              </w:rPr>
            </w:pPr>
            <w:r w:rsidRPr="0011209D">
              <w:rPr>
                <w:rFonts w:eastAsia="Arial" w:cs="Arial"/>
                <w:sz w:val="18"/>
                <w:szCs w:val="18"/>
                <w:lang w:val="en-GB"/>
              </w:rPr>
              <w:t>Regeneration Buffer Chroma III</w:t>
            </w:r>
          </w:p>
        </w:tc>
        <w:tc>
          <w:tcPr>
            <w:tcW w:w="1275" w:type="dxa"/>
            <w:vAlign w:val="center"/>
          </w:tcPr>
          <w:p w:rsidRPr="0011209D" w:rsidR="4B2B6C52" w:rsidP="0010799B" w:rsidRDefault="4B2B6C52" w14:paraId="3DE0B165" w14:textId="0E3B6631">
            <w:pPr>
              <w:spacing w:before="0" w:line="240" w:lineRule="auto"/>
              <w:jc w:val="left"/>
              <w:rPr>
                <w:rFonts w:cs="Arial"/>
                <w:sz w:val="18"/>
                <w:szCs w:val="18"/>
              </w:rPr>
            </w:pPr>
            <w:r w:rsidRPr="0011209D">
              <w:rPr>
                <w:rFonts w:eastAsia="Calibri" w:cs="Arial"/>
                <w:color w:val="000000" w:themeColor="text1"/>
                <w:sz w:val="18"/>
                <w:szCs w:val="18"/>
              </w:rPr>
              <w:t>2304</w:t>
            </w:r>
          </w:p>
        </w:tc>
        <w:tc>
          <w:tcPr>
            <w:tcW w:w="1410" w:type="dxa"/>
            <w:vAlign w:val="center"/>
          </w:tcPr>
          <w:p w:rsidRPr="0011209D" w:rsidR="4B2B6C52" w:rsidP="0010799B" w:rsidRDefault="4B2B6C52" w14:paraId="683D6828" w14:textId="67B64CC1">
            <w:pPr>
              <w:spacing w:before="0" w:line="240" w:lineRule="auto"/>
              <w:jc w:val="left"/>
              <w:rPr>
                <w:rFonts w:cs="Arial"/>
                <w:sz w:val="18"/>
                <w:szCs w:val="18"/>
              </w:rPr>
            </w:pPr>
            <w:r w:rsidRPr="0011209D">
              <w:rPr>
                <w:rFonts w:eastAsia="Calibri" w:cs="Arial"/>
                <w:color w:val="000000" w:themeColor="text1"/>
                <w:sz w:val="18"/>
                <w:szCs w:val="18"/>
              </w:rPr>
              <w:t>2304</w:t>
            </w:r>
          </w:p>
        </w:tc>
        <w:tc>
          <w:tcPr>
            <w:tcW w:w="1425" w:type="dxa"/>
            <w:vAlign w:val="center"/>
          </w:tcPr>
          <w:p w:rsidRPr="0011209D" w:rsidR="4B2B6C52" w:rsidP="0010799B" w:rsidRDefault="4B2B6C52" w14:paraId="22CFFD97" w14:textId="4BE9713F">
            <w:pPr>
              <w:spacing w:before="0" w:line="240" w:lineRule="auto"/>
              <w:jc w:val="left"/>
              <w:rPr>
                <w:rFonts w:cs="Arial"/>
                <w:sz w:val="18"/>
                <w:szCs w:val="18"/>
              </w:rPr>
            </w:pPr>
            <w:r w:rsidRPr="0011209D">
              <w:rPr>
                <w:rFonts w:eastAsia="Calibri" w:cs="Arial"/>
                <w:color w:val="000000" w:themeColor="text1"/>
                <w:sz w:val="18"/>
                <w:szCs w:val="18"/>
              </w:rPr>
              <w:t>2304</w:t>
            </w:r>
          </w:p>
        </w:tc>
        <w:tc>
          <w:tcPr>
            <w:tcW w:w="1410" w:type="dxa"/>
            <w:vAlign w:val="center"/>
          </w:tcPr>
          <w:p w:rsidRPr="0011209D" w:rsidR="4B2B6C52" w:rsidP="0010799B" w:rsidRDefault="4B2B6C52" w14:paraId="3A0C3F61" w14:textId="634AE4ED">
            <w:pPr>
              <w:spacing w:before="0" w:line="240" w:lineRule="auto"/>
              <w:jc w:val="left"/>
              <w:rPr>
                <w:rFonts w:cs="Arial"/>
                <w:sz w:val="18"/>
                <w:szCs w:val="18"/>
              </w:rPr>
            </w:pPr>
            <w:r w:rsidRPr="0011209D">
              <w:rPr>
                <w:rFonts w:eastAsia="Calibri" w:cs="Arial"/>
                <w:color w:val="000000" w:themeColor="text1"/>
                <w:sz w:val="18"/>
                <w:szCs w:val="18"/>
              </w:rPr>
              <w:t>2304</w:t>
            </w:r>
          </w:p>
        </w:tc>
      </w:tr>
      <w:tr w:rsidRPr="0011209D" w:rsidR="4B2B6C52" w:rsidTr="00B02947" w14:paraId="15F79A7F" w14:textId="77777777">
        <w:trPr>
          <w:trHeight w:val="397"/>
        </w:trPr>
        <w:tc>
          <w:tcPr>
            <w:tcW w:w="1275" w:type="dxa"/>
            <w:vAlign w:val="center"/>
          </w:tcPr>
          <w:p w:rsidRPr="0011209D" w:rsidR="4B2B6C52" w:rsidP="0010799B" w:rsidRDefault="4B2B6C52" w14:paraId="3136B91E" w14:textId="76AFB977">
            <w:pPr>
              <w:spacing w:before="0" w:line="240" w:lineRule="auto"/>
              <w:jc w:val="left"/>
              <w:rPr>
                <w:rFonts w:cs="Arial"/>
                <w:sz w:val="18"/>
                <w:szCs w:val="18"/>
              </w:rPr>
            </w:pPr>
            <w:r w:rsidRPr="0011209D">
              <w:rPr>
                <w:rFonts w:eastAsia="Arial" w:cs="Arial"/>
                <w:sz w:val="18"/>
                <w:szCs w:val="18"/>
                <w:lang w:val="en-GB"/>
              </w:rPr>
              <w:t>D7</w:t>
            </w:r>
          </w:p>
        </w:tc>
        <w:tc>
          <w:tcPr>
            <w:tcW w:w="2415" w:type="dxa"/>
            <w:vAlign w:val="center"/>
          </w:tcPr>
          <w:p w:rsidRPr="0011209D" w:rsidR="4B2B6C52" w:rsidP="0010799B" w:rsidRDefault="4B2B6C52" w14:paraId="1665CDDE" w14:textId="41F48A14">
            <w:pPr>
              <w:spacing w:before="0" w:line="240" w:lineRule="auto"/>
              <w:jc w:val="left"/>
              <w:rPr>
                <w:rFonts w:cs="Arial"/>
                <w:sz w:val="18"/>
                <w:szCs w:val="18"/>
              </w:rPr>
            </w:pPr>
            <w:r w:rsidRPr="0011209D">
              <w:rPr>
                <w:rFonts w:eastAsia="Arial" w:cs="Arial"/>
                <w:sz w:val="18"/>
                <w:szCs w:val="18"/>
                <w:lang w:val="en-GB"/>
              </w:rPr>
              <w:t>Equilibration Buffer Chroma III</w:t>
            </w:r>
          </w:p>
        </w:tc>
        <w:tc>
          <w:tcPr>
            <w:tcW w:w="1275" w:type="dxa"/>
            <w:vAlign w:val="center"/>
          </w:tcPr>
          <w:p w:rsidRPr="0011209D" w:rsidR="4B2B6C52" w:rsidP="0010799B" w:rsidRDefault="4B2B6C52" w14:paraId="6E7967D6" w14:textId="43B0692F">
            <w:pPr>
              <w:spacing w:before="0" w:line="240" w:lineRule="auto"/>
              <w:jc w:val="left"/>
              <w:rPr>
                <w:rFonts w:cs="Arial"/>
                <w:sz w:val="18"/>
                <w:szCs w:val="18"/>
              </w:rPr>
            </w:pPr>
            <w:r w:rsidRPr="0011209D">
              <w:rPr>
                <w:rFonts w:eastAsia="Calibri" w:cs="Arial"/>
                <w:color w:val="000000" w:themeColor="text1"/>
                <w:sz w:val="18"/>
                <w:szCs w:val="18"/>
              </w:rPr>
              <w:t>3006</w:t>
            </w:r>
          </w:p>
        </w:tc>
        <w:tc>
          <w:tcPr>
            <w:tcW w:w="1410" w:type="dxa"/>
            <w:vAlign w:val="center"/>
          </w:tcPr>
          <w:p w:rsidRPr="0011209D" w:rsidR="4B2B6C52" w:rsidP="0010799B" w:rsidRDefault="4B2B6C52" w14:paraId="15803329" w14:textId="27FE80D8">
            <w:pPr>
              <w:spacing w:before="0" w:line="240" w:lineRule="auto"/>
              <w:jc w:val="left"/>
              <w:rPr>
                <w:rFonts w:cs="Arial"/>
                <w:sz w:val="18"/>
                <w:szCs w:val="18"/>
              </w:rPr>
            </w:pPr>
            <w:r w:rsidRPr="0011209D">
              <w:rPr>
                <w:rFonts w:eastAsia="Calibri" w:cs="Arial"/>
                <w:color w:val="000000" w:themeColor="text1"/>
                <w:sz w:val="18"/>
                <w:szCs w:val="18"/>
              </w:rPr>
              <w:t>3006</w:t>
            </w:r>
          </w:p>
        </w:tc>
        <w:tc>
          <w:tcPr>
            <w:tcW w:w="1425" w:type="dxa"/>
            <w:vAlign w:val="center"/>
          </w:tcPr>
          <w:p w:rsidRPr="0011209D" w:rsidR="4B2B6C52" w:rsidP="0010799B" w:rsidRDefault="4B2B6C52" w14:paraId="7F8EA5EE" w14:textId="58F22798">
            <w:pPr>
              <w:spacing w:before="0" w:line="240" w:lineRule="auto"/>
              <w:jc w:val="left"/>
              <w:rPr>
                <w:rFonts w:cs="Arial"/>
                <w:sz w:val="18"/>
                <w:szCs w:val="18"/>
              </w:rPr>
            </w:pPr>
            <w:r w:rsidRPr="0011209D">
              <w:rPr>
                <w:rFonts w:eastAsia="Calibri" w:cs="Arial"/>
                <w:color w:val="000000" w:themeColor="text1"/>
                <w:sz w:val="18"/>
                <w:szCs w:val="18"/>
              </w:rPr>
              <w:t>3006</w:t>
            </w:r>
          </w:p>
        </w:tc>
        <w:tc>
          <w:tcPr>
            <w:tcW w:w="1410" w:type="dxa"/>
            <w:vAlign w:val="center"/>
          </w:tcPr>
          <w:p w:rsidRPr="0011209D" w:rsidR="4B2B6C52" w:rsidP="0010799B" w:rsidRDefault="4B2B6C52" w14:paraId="5166546E" w14:textId="3F95F5C7">
            <w:pPr>
              <w:spacing w:before="0" w:line="240" w:lineRule="auto"/>
              <w:jc w:val="left"/>
              <w:rPr>
                <w:rFonts w:cs="Arial"/>
                <w:sz w:val="18"/>
                <w:szCs w:val="18"/>
              </w:rPr>
            </w:pPr>
            <w:r w:rsidRPr="0011209D">
              <w:rPr>
                <w:rFonts w:eastAsia="Calibri" w:cs="Arial"/>
                <w:color w:val="000000" w:themeColor="text1"/>
                <w:sz w:val="18"/>
                <w:szCs w:val="18"/>
              </w:rPr>
              <w:t>3006</w:t>
            </w:r>
          </w:p>
        </w:tc>
      </w:tr>
      <w:tr w:rsidRPr="0011209D" w:rsidR="4B2B6C52" w:rsidTr="00B02947" w14:paraId="6D0DD39E" w14:textId="77777777">
        <w:trPr>
          <w:trHeight w:val="397"/>
        </w:trPr>
        <w:tc>
          <w:tcPr>
            <w:tcW w:w="1275" w:type="dxa"/>
            <w:vAlign w:val="center"/>
          </w:tcPr>
          <w:p w:rsidRPr="0011209D" w:rsidR="4B2B6C52" w:rsidP="0010799B" w:rsidRDefault="4B2B6C52" w14:paraId="2DDDD7EB" w14:textId="73EB485D">
            <w:pPr>
              <w:spacing w:before="0" w:line="240" w:lineRule="auto"/>
              <w:jc w:val="left"/>
              <w:rPr>
                <w:rFonts w:cs="Arial"/>
                <w:sz w:val="18"/>
                <w:szCs w:val="18"/>
              </w:rPr>
            </w:pPr>
            <w:r w:rsidRPr="0011209D">
              <w:rPr>
                <w:rFonts w:eastAsia="Arial" w:cs="Arial"/>
                <w:sz w:val="18"/>
                <w:szCs w:val="18"/>
                <w:lang w:val="en-GB"/>
              </w:rPr>
              <w:t>D8</w:t>
            </w:r>
          </w:p>
        </w:tc>
        <w:tc>
          <w:tcPr>
            <w:tcW w:w="2415" w:type="dxa"/>
            <w:vAlign w:val="center"/>
          </w:tcPr>
          <w:p w:rsidRPr="0011209D" w:rsidR="4B2B6C52" w:rsidP="0010799B" w:rsidRDefault="4B2B6C52" w14:paraId="236B09AD" w14:textId="2E7C656D">
            <w:pPr>
              <w:spacing w:before="0" w:line="240" w:lineRule="auto"/>
              <w:jc w:val="left"/>
              <w:rPr>
                <w:rFonts w:cs="Arial"/>
                <w:sz w:val="18"/>
                <w:szCs w:val="18"/>
              </w:rPr>
            </w:pPr>
            <w:r w:rsidRPr="0011209D">
              <w:rPr>
                <w:rFonts w:eastAsia="Arial" w:cs="Arial"/>
                <w:sz w:val="18"/>
                <w:szCs w:val="18"/>
                <w:lang w:val="en-GB"/>
              </w:rPr>
              <w:t>Pre-/ Sanitization Buffer ChromaIII</w:t>
            </w:r>
          </w:p>
        </w:tc>
        <w:tc>
          <w:tcPr>
            <w:tcW w:w="1275" w:type="dxa"/>
            <w:vAlign w:val="center"/>
          </w:tcPr>
          <w:p w:rsidRPr="0011209D" w:rsidR="4B2B6C52" w:rsidP="0010799B" w:rsidRDefault="4B2B6C52" w14:paraId="48123AB5" w14:textId="5C63F49A">
            <w:pPr>
              <w:spacing w:before="0" w:line="240" w:lineRule="auto"/>
              <w:jc w:val="left"/>
              <w:rPr>
                <w:rFonts w:cs="Arial"/>
                <w:sz w:val="18"/>
                <w:szCs w:val="18"/>
              </w:rPr>
            </w:pPr>
            <w:r w:rsidRPr="0011209D">
              <w:rPr>
                <w:rFonts w:eastAsia="Calibri" w:cs="Arial"/>
                <w:color w:val="000000" w:themeColor="text1"/>
                <w:sz w:val="18"/>
                <w:szCs w:val="18"/>
              </w:rPr>
              <w:t>1816</w:t>
            </w:r>
          </w:p>
        </w:tc>
        <w:tc>
          <w:tcPr>
            <w:tcW w:w="1410" w:type="dxa"/>
            <w:vAlign w:val="center"/>
          </w:tcPr>
          <w:p w:rsidRPr="0011209D" w:rsidR="4B2B6C52" w:rsidP="0010799B" w:rsidRDefault="4B2B6C52" w14:paraId="0FF662C2" w14:textId="26B12517">
            <w:pPr>
              <w:spacing w:before="0" w:line="240" w:lineRule="auto"/>
              <w:jc w:val="left"/>
              <w:rPr>
                <w:rFonts w:cs="Arial"/>
                <w:sz w:val="18"/>
                <w:szCs w:val="18"/>
              </w:rPr>
            </w:pPr>
            <w:r w:rsidRPr="0011209D">
              <w:rPr>
                <w:rFonts w:eastAsia="Calibri" w:cs="Arial"/>
                <w:color w:val="000000" w:themeColor="text1"/>
                <w:sz w:val="18"/>
                <w:szCs w:val="18"/>
              </w:rPr>
              <w:t>1816</w:t>
            </w:r>
          </w:p>
        </w:tc>
        <w:tc>
          <w:tcPr>
            <w:tcW w:w="1425" w:type="dxa"/>
            <w:vAlign w:val="center"/>
          </w:tcPr>
          <w:p w:rsidRPr="0011209D" w:rsidR="4B2B6C52" w:rsidP="0010799B" w:rsidRDefault="4B2B6C52" w14:paraId="4FF4BC36" w14:textId="203059F5">
            <w:pPr>
              <w:spacing w:before="0" w:line="240" w:lineRule="auto"/>
              <w:jc w:val="left"/>
              <w:rPr>
                <w:rFonts w:cs="Arial"/>
                <w:sz w:val="18"/>
                <w:szCs w:val="18"/>
              </w:rPr>
            </w:pPr>
            <w:r w:rsidRPr="0011209D">
              <w:rPr>
                <w:rFonts w:eastAsia="Calibri" w:cs="Arial"/>
                <w:color w:val="000000" w:themeColor="text1"/>
                <w:sz w:val="18"/>
                <w:szCs w:val="18"/>
              </w:rPr>
              <w:t>1816</w:t>
            </w:r>
          </w:p>
        </w:tc>
        <w:tc>
          <w:tcPr>
            <w:tcW w:w="1410" w:type="dxa"/>
            <w:vAlign w:val="center"/>
          </w:tcPr>
          <w:p w:rsidRPr="0011209D" w:rsidR="4B2B6C52" w:rsidP="0010799B" w:rsidRDefault="4B2B6C52" w14:paraId="1CC4CAD9" w14:textId="2F5DED2A">
            <w:pPr>
              <w:spacing w:before="0" w:line="240" w:lineRule="auto"/>
              <w:jc w:val="left"/>
              <w:rPr>
                <w:rFonts w:cs="Arial"/>
                <w:sz w:val="18"/>
                <w:szCs w:val="18"/>
              </w:rPr>
            </w:pPr>
            <w:r w:rsidRPr="0011209D">
              <w:rPr>
                <w:rFonts w:eastAsia="Calibri" w:cs="Arial"/>
                <w:color w:val="000000" w:themeColor="text1"/>
                <w:sz w:val="18"/>
                <w:szCs w:val="18"/>
              </w:rPr>
              <w:t>1816</w:t>
            </w:r>
          </w:p>
        </w:tc>
      </w:tr>
      <w:tr w:rsidRPr="0011209D" w:rsidR="4B2B6C52" w:rsidTr="00B02947" w14:paraId="1C5172CA" w14:textId="77777777">
        <w:trPr>
          <w:trHeight w:val="397"/>
        </w:trPr>
        <w:tc>
          <w:tcPr>
            <w:tcW w:w="1275" w:type="dxa"/>
            <w:vAlign w:val="center"/>
          </w:tcPr>
          <w:p w:rsidRPr="0011209D" w:rsidR="4B2B6C52" w:rsidP="0010799B" w:rsidRDefault="4B2B6C52" w14:paraId="3830530E" w14:textId="0D3A23E1">
            <w:pPr>
              <w:spacing w:before="0" w:line="240" w:lineRule="auto"/>
              <w:jc w:val="left"/>
              <w:rPr>
                <w:rFonts w:cs="Arial"/>
                <w:sz w:val="18"/>
                <w:szCs w:val="18"/>
              </w:rPr>
            </w:pPr>
            <w:r w:rsidRPr="0011209D">
              <w:rPr>
                <w:rFonts w:eastAsia="Arial" w:cs="Arial"/>
                <w:sz w:val="18"/>
                <w:szCs w:val="18"/>
                <w:lang w:val="en-GB"/>
              </w:rPr>
              <w:t>D9</w:t>
            </w:r>
          </w:p>
        </w:tc>
        <w:tc>
          <w:tcPr>
            <w:tcW w:w="2415" w:type="dxa"/>
            <w:vAlign w:val="center"/>
          </w:tcPr>
          <w:p w:rsidRPr="0011209D" w:rsidR="4B2B6C52" w:rsidP="0010799B" w:rsidRDefault="4B2B6C52" w14:paraId="43E94119" w14:textId="1CB6FD1A">
            <w:pPr>
              <w:spacing w:before="0" w:line="240" w:lineRule="auto"/>
              <w:jc w:val="left"/>
              <w:rPr>
                <w:rFonts w:cs="Arial"/>
                <w:sz w:val="18"/>
                <w:szCs w:val="18"/>
              </w:rPr>
            </w:pPr>
            <w:r w:rsidRPr="0011209D">
              <w:rPr>
                <w:rFonts w:eastAsia="Arial" w:cs="Arial"/>
                <w:sz w:val="18"/>
                <w:szCs w:val="18"/>
                <w:lang w:val="en-GB"/>
              </w:rPr>
              <w:t>Wash Buffer 2 Chroma II</w:t>
            </w:r>
          </w:p>
        </w:tc>
        <w:tc>
          <w:tcPr>
            <w:tcW w:w="1275" w:type="dxa"/>
            <w:vAlign w:val="center"/>
          </w:tcPr>
          <w:p w:rsidRPr="0011209D" w:rsidR="4B2B6C52" w:rsidP="0010799B" w:rsidRDefault="4B2B6C52" w14:paraId="7415F0AB" w14:textId="3086CDEA">
            <w:pPr>
              <w:spacing w:before="0" w:line="240" w:lineRule="auto"/>
              <w:jc w:val="left"/>
              <w:rPr>
                <w:rFonts w:cs="Arial"/>
                <w:sz w:val="18"/>
                <w:szCs w:val="18"/>
              </w:rPr>
            </w:pPr>
            <w:r w:rsidRPr="0011209D">
              <w:rPr>
                <w:rFonts w:eastAsia="Calibri" w:cs="Arial"/>
                <w:color w:val="000000" w:themeColor="text1"/>
                <w:sz w:val="18"/>
                <w:szCs w:val="18"/>
              </w:rPr>
              <w:t>1135</w:t>
            </w:r>
          </w:p>
        </w:tc>
        <w:tc>
          <w:tcPr>
            <w:tcW w:w="1410" w:type="dxa"/>
            <w:vAlign w:val="center"/>
          </w:tcPr>
          <w:p w:rsidRPr="0011209D" w:rsidR="4B2B6C52" w:rsidP="0010799B" w:rsidRDefault="4B2B6C52" w14:paraId="40BB6942" w14:textId="75A1E35C">
            <w:pPr>
              <w:spacing w:before="0" w:line="240" w:lineRule="auto"/>
              <w:jc w:val="left"/>
              <w:rPr>
                <w:rFonts w:cs="Arial"/>
                <w:sz w:val="18"/>
                <w:szCs w:val="18"/>
              </w:rPr>
            </w:pPr>
            <w:r w:rsidRPr="0011209D">
              <w:rPr>
                <w:rFonts w:eastAsia="Calibri" w:cs="Arial"/>
                <w:color w:val="000000" w:themeColor="text1"/>
                <w:sz w:val="18"/>
                <w:szCs w:val="18"/>
              </w:rPr>
              <w:t>1135</w:t>
            </w:r>
          </w:p>
        </w:tc>
        <w:tc>
          <w:tcPr>
            <w:tcW w:w="1425" w:type="dxa"/>
            <w:vAlign w:val="center"/>
          </w:tcPr>
          <w:p w:rsidRPr="0011209D" w:rsidR="4B2B6C52" w:rsidP="0010799B" w:rsidRDefault="4B2B6C52" w14:paraId="2D2D7470" w14:textId="5381F60C">
            <w:pPr>
              <w:spacing w:before="0" w:line="240" w:lineRule="auto"/>
              <w:jc w:val="left"/>
              <w:rPr>
                <w:rFonts w:cs="Arial"/>
                <w:sz w:val="18"/>
                <w:szCs w:val="18"/>
              </w:rPr>
            </w:pPr>
            <w:r w:rsidRPr="0011209D">
              <w:rPr>
                <w:rFonts w:eastAsia="Calibri" w:cs="Arial"/>
                <w:color w:val="000000" w:themeColor="text1"/>
                <w:sz w:val="18"/>
                <w:szCs w:val="18"/>
              </w:rPr>
              <w:t>1135</w:t>
            </w:r>
          </w:p>
        </w:tc>
        <w:tc>
          <w:tcPr>
            <w:tcW w:w="1410" w:type="dxa"/>
            <w:vAlign w:val="center"/>
          </w:tcPr>
          <w:p w:rsidRPr="0011209D" w:rsidR="4B2B6C52" w:rsidP="0010799B" w:rsidRDefault="4B2B6C52" w14:paraId="57684A04" w14:textId="4D43932D">
            <w:pPr>
              <w:spacing w:before="0" w:line="240" w:lineRule="auto"/>
              <w:jc w:val="left"/>
              <w:rPr>
                <w:rFonts w:cs="Arial"/>
                <w:sz w:val="18"/>
                <w:szCs w:val="18"/>
              </w:rPr>
            </w:pPr>
            <w:r w:rsidRPr="0011209D">
              <w:rPr>
                <w:rFonts w:eastAsia="Calibri" w:cs="Arial"/>
                <w:color w:val="000000" w:themeColor="text1"/>
                <w:sz w:val="18"/>
                <w:szCs w:val="18"/>
              </w:rPr>
              <w:t>1135</w:t>
            </w:r>
          </w:p>
        </w:tc>
      </w:tr>
      <w:tr w:rsidRPr="0011209D" w:rsidR="4B2B6C52" w:rsidTr="00B02947" w14:paraId="395FB890" w14:textId="77777777">
        <w:trPr>
          <w:trHeight w:val="397"/>
        </w:trPr>
        <w:tc>
          <w:tcPr>
            <w:tcW w:w="1275" w:type="dxa"/>
            <w:vAlign w:val="center"/>
          </w:tcPr>
          <w:p w:rsidRPr="0011209D" w:rsidR="4B2B6C52" w:rsidP="0010799B" w:rsidRDefault="4B2B6C52" w14:paraId="53D93E9E" w14:textId="228675E2">
            <w:pPr>
              <w:spacing w:before="0" w:line="240" w:lineRule="auto"/>
              <w:jc w:val="left"/>
              <w:rPr>
                <w:rFonts w:cs="Arial"/>
                <w:sz w:val="18"/>
                <w:szCs w:val="18"/>
              </w:rPr>
            </w:pPr>
            <w:r w:rsidRPr="0011209D">
              <w:rPr>
                <w:rFonts w:eastAsia="Arial" w:cs="Arial"/>
                <w:sz w:val="18"/>
                <w:szCs w:val="18"/>
                <w:lang w:val="en-GB"/>
              </w:rPr>
              <w:t>D10</w:t>
            </w:r>
          </w:p>
        </w:tc>
        <w:tc>
          <w:tcPr>
            <w:tcW w:w="2415" w:type="dxa"/>
            <w:vAlign w:val="center"/>
          </w:tcPr>
          <w:p w:rsidRPr="0011209D" w:rsidR="4B2B6C52" w:rsidP="0010799B" w:rsidRDefault="4B2B6C52" w14:paraId="751C76AF" w14:textId="7100BA28">
            <w:pPr>
              <w:spacing w:before="0" w:line="240" w:lineRule="auto"/>
              <w:jc w:val="left"/>
              <w:rPr>
                <w:rFonts w:cs="Arial"/>
                <w:sz w:val="18"/>
                <w:szCs w:val="18"/>
              </w:rPr>
            </w:pPr>
            <w:r w:rsidRPr="0011209D">
              <w:rPr>
                <w:rFonts w:eastAsia="Arial" w:cs="Arial"/>
                <w:sz w:val="18"/>
                <w:szCs w:val="18"/>
                <w:lang w:val="en-GB"/>
              </w:rPr>
              <w:t>Elution Buffer Chroma II</w:t>
            </w:r>
          </w:p>
        </w:tc>
        <w:tc>
          <w:tcPr>
            <w:tcW w:w="1275" w:type="dxa"/>
            <w:vAlign w:val="center"/>
          </w:tcPr>
          <w:p w:rsidRPr="0011209D" w:rsidR="4B2B6C52" w:rsidP="0010799B" w:rsidRDefault="4B2B6C52" w14:paraId="491A72B9" w14:textId="189EDCBC">
            <w:pPr>
              <w:spacing w:before="0" w:line="240" w:lineRule="auto"/>
              <w:jc w:val="left"/>
              <w:rPr>
                <w:rFonts w:cs="Arial"/>
                <w:sz w:val="18"/>
                <w:szCs w:val="18"/>
              </w:rPr>
            </w:pPr>
            <w:r w:rsidRPr="0011209D">
              <w:rPr>
                <w:rFonts w:eastAsia="Calibri" w:cs="Arial"/>
                <w:color w:val="000000" w:themeColor="text1"/>
                <w:sz w:val="18"/>
                <w:szCs w:val="18"/>
              </w:rPr>
              <w:t>1589</w:t>
            </w:r>
          </w:p>
        </w:tc>
        <w:tc>
          <w:tcPr>
            <w:tcW w:w="1410" w:type="dxa"/>
            <w:vAlign w:val="center"/>
          </w:tcPr>
          <w:p w:rsidRPr="0011209D" w:rsidR="4B2B6C52" w:rsidP="0010799B" w:rsidRDefault="4B2B6C52" w14:paraId="69F33B17" w14:textId="68E23D9C">
            <w:pPr>
              <w:spacing w:before="0" w:line="240" w:lineRule="auto"/>
              <w:jc w:val="left"/>
              <w:rPr>
                <w:rFonts w:cs="Arial"/>
                <w:sz w:val="18"/>
                <w:szCs w:val="18"/>
              </w:rPr>
            </w:pPr>
            <w:r w:rsidRPr="0011209D">
              <w:rPr>
                <w:rFonts w:eastAsia="Calibri" w:cs="Arial"/>
                <w:color w:val="000000" w:themeColor="text1"/>
                <w:sz w:val="18"/>
                <w:szCs w:val="18"/>
              </w:rPr>
              <w:t>1589</w:t>
            </w:r>
          </w:p>
        </w:tc>
        <w:tc>
          <w:tcPr>
            <w:tcW w:w="1425" w:type="dxa"/>
            <w:vAlign w:val="center"/>
          </w:tcPr>
          <w:p w:rsidRPr="0011209D" w:rsidR="4B2B6C52" w:rsidP="0010799B" w:rsidRDefault="4B2B6C52" w14:paraId="10638BAF" w14:textId="765E8704">
            <w:pPr>
              <w:spacing w:before="0" w:line="240" w:lineRule="auto"/>
              <w:jc w:val="left"/>
              <w:rPr>
                <w:rFonts w:cs="Arial"/>
                <w:sz w:val="18"/>
                <w:szCs w:val="18"/>
              </w:rPr>
            </w:pPr>
            <w:r w:rsidRPr="0011209D">
              <w:rPr>
                <w:rFonts w:eastAsia="Calibri" w:cs="Arial"/>
                <w:color w:val="000000" w:themeColor="text1"/>
                <w:sz w:val="18"/>
                <w:szCs w:val="18"/>
              </w:rPr>
              <w:t>1589</w:t>
            </w:r>
          </w:p>
        </w:tc>
        <w:tc>
          <w:tcPr>
            <w:tcW w:w="1410" w:type="dxa"/>
            <w:vAlign w:val="center"/>
          </w:tcPr>
          <w:p w:rsidRPr="0011209D" w:rsidR="4B2B6C52" w:rsidP="0010799B" w:rsidRDefault="4B2B6C52" w14:paraId="2E597205" w14:textId="034EFC81">
            <w:pPr>
              <w:spacing w:before="0" w:line="240" w:lineRule="auto"/>
              <w:jc w:val="left"/>
              <w:rPr>
                <w:rFonts w:cs="Arial"/>
                <w:sz w:val="18"/>
                <w:szCs w:val="18"/>
              </w:rPr>
            </w:pPr>
            <w:r w:rsidRPr="0011209D">
              <w:rPr>
                <w:rFonts w:eastAsia="Calibri" w:cs="Arial"/>
                <w:color w:val="000000" w:themeColor="text1"/>
                <w:sz w:val="18"/>
                <w:szCs w:val="18"/>
              </w:rPr>
              <w:t>1589</w:t>
            </w:r>
          </w:p>
        </w:tc>
      </w:tr>
      <w:tr w:rsidRPr="0011209D" w:rsidR="4B2B6C52" w:rsidTr="00B02947" w14:paraId="5954DDF9" w14:textId="77777777">
        <w:trPr>
          <w:trHeight w:val="397"/>
        </w:trPr>
        <w:tc>
          <w:tcPr>
            <w:tcW w:w="1275" w:type="dxa"/>
            <w:vAlign w:val="center"/>
          </w:tcPr>
          <w:p w:rsidRPr="0011209D" w:rsidR="4B2B6C52" w:rsidP="0010799B" w:rsidRDefault="4B2B6C52" w14:paraId="0B983A73" w14:textId="07A0B72B">
            <w:pPr>
              <w:spacing w:before="0" w:line="240" w:lineRule="auto"/>
              <w:jc w:val="left"/>
              <w:rPr>
                <w:rFonts w:cs="Arial"/>
                <w:sz w:val="18"/>
                <w:szCs w:val="18"/>
              </w:rPr>
            </w:pPr>
            <w:r w:rsidRPr="0011209D">
              <w:rPr>
                <w:rFonts w:eastAsia="Arial" w:cs="Arial"/>
                <w:sz w:val="18"/>
                <w:szCs w:val="18"/>
                <w:lang w:val="en-GB"/>
              </w:rPr>
              <w:t>D11</w:t>
            </w:r>
          </w:p>
        </w:tc>
        <w:tc>
          <w:tcPr>
            <w:tcW w:w="2415" w:type="dxa"/>
            <w:vAlign w:val="center"/>
          </w:tcPr>
          <w:p w:rsidRPr="0011209D" w:rsidR="4B2B6C52" w:rsidP="0010799B" w:rsidRDefault="4B2B6C52" w14:paraId="760FDE23" w14:textId="25F22CC8">
            <w:pPr>
              <w:spacing w:before="0" w:line="240" w:lineRule="auto"/>
              <w:jc w:val="left"/>
              <w:rPr>
                <w:rFonts w:cs="Arial"/>
                <w:sz w:val="18"/>
                <w:szCs w:val="18"/>
              </w:rPr>
            </w:pPr>
            <w:r w:rsidRPr="0011209D">
              <w:rPr>
                <w:rFonts w:eastAsia="Arial" w:cs="Arial"/>
                <w:sz w:val="18"/>
                <w:szCs w:val="18"/>
                <w:lang w:val="en-GB"/>
              </w:rPr>
              <w:t>Strip Buffer Chroma II</w:t>
            </w:r>
          </w:p>
        </w:tc>
        <w:tc>
          <w:tcPr>
            <w:tcW w:w="1275" w:type="dxa"/>
            <w:vAlign w:val="center"/>
          </w:tcPr>
          <w:p w:rsidRPr="0011209D" w:rsidR="4B2B6C52" w:rsidP="0010799B" w:rsidRDefault="4B2B6C52" w14:paraId="0DB52EAC" w14:textId="002A6DCE">
            <w:pPr>
              <w:spacing w:before="0" w:line="240" w:lineRule="auto"/>
              <w:jc w:val="left"/>
              <w:rPr>
                <w:rFonts w:cs="Arial"/>
                <w:sz w:val="18"/>
                <w:szCs w:val="18"/>
              </w:rPr>
            </w:pPr>
            <w:r w:rsidRPr="0011209D">
              <w:rPr>
                <w:rFonts w:eastAsia="Calibri" w:cs="Arial"/>
                <w:color w:val="000000" w:themeColor="text1"/>
                <w:sz w:val="18"/>
                <w:szCs w:val="18"/>
              </w:rPr>
              <w:t>681</w:t>
            </w:r>
          </w:p>
        </w:tc>
        <w:tc>
          <w:tcPr>
            <w:tcW w:w="1410" w:type="dxa"/>
            <w:vAlign w:val="center"/>
          </w:tcPr>
          <w:p w:rsidRPr="0011209D" w:rsidR="4B2B6C52" w:rsidP="0010799B" w:rsidRDefault="4B2B6C52" w14:paraId="0A153F24" w14:textId="1CDF175F">
            <w:pPr>
              <w:spacing w:before="0" w:line="240" w:lineRule="auto"/>
              <w:jc w:val="left"/>
              <w:rPr>
                <w:rFonts w:cs="Arial"/>
                <w:sz w:val="18"/>
                <w:szCs w:val="18"/>
              </w:rPr>
            </w:pPr>
            <w:r w:rsidRPr="0011209D">
              <w:rPr>
                <w:rFonts w:eastAsia="Calibri" w:cs="Arial"/>
                <w:color w:val="000000" w:themeColor="text1"/>
                <w:sz w:val="18"/>
                <w:szCs w:val="18"/>
              </w:rPr>
              <w:t>681</w:t>
            </w:r>
          </w:p>
        </w:tc>
        <w:tc>
          <w:tcPr>
            <w:tcW w:w="1425" w:type="dxa"/>
            <w:vAlign w:val="center"/>
          </w:tcPr>
          <w:p w:rsidRPr="0011209D" w:rsidR="4B2B6C52" w:rsidP="0010799B" w:rsidRDefault="4B2B6C52" w14:paraId="6FDB8B5A" w14:textId="78BE1C5C">
            <w:pPr>
              <w:spacing w:before="0" w:line="240" w:lineRule="auto"/>
              <w:jc w:val="left"/>
              <w:rPr>
                <w:rFonts w:cs="Arial"/>
                <w:sz w:val="18"/>
                <w:szCs w:val="18"/>
              </w:rPr>
            </w:pPr>
            <w:r w:rsidRPr="0011209D">
              <w:rPr>
                <w:rFonts w:eastAsia="Calibri" w:cs="Arial"/>
                <w:color w:val="000000" w:themeColor="text1"/>
                <w:sz w:val="18"/>
                <w:szCs w:val="18"/>
              </w:rPr>
              <w:t>681</w:t>
            </w:r>
          </w:p>
        </w:tc>
        <w:tc>
          <w:tcPr>
            <w:tcW w:w="1410" w:type="dxa"/>
            <w:vAlign w:val="center"/>
          </w:tcPr>
          <w:p w:rsidRPr="0011209D" w:rsidR="4B2B6C52" w:rsidP="0010799B" w:rsidRDefault="4B2B6C52" w14:paraId="0EC9813C" w14:textId="6EA58E16">
            <w:pPr>
              <w:spacing w:before="0" w:line="240" w:lineRule="auto"/>
              <w:jc w:val="left"/>
              <w:rPr>
                <w:rFonts w:cs="Arial"/>
                <w:sz w:val="18"/>
                <w:szCs w:val="18"/>
              </w:rPr>
            </w:pPr>
            <w:r w:rsidRPr="0011209D">
              <w:rPr>
                <w:rFonts w:eastAsia="Calibri" w:cs="Arial"/>
                <w:color w:val="000000" w:themeColor="text1"/>
                <w:sz w:val="18"/>
                <w:szCs w:val="18"/>
              </w:rPr>
              <w:t>681</w:t>
            </w:r>
          </w:p>
        </w:tc>
      </w:tr>
      <w:tr w:rsidRPr="0011209D" w:rsidR="4B2B6C52" w:rsidTr="00B02947" w14:paraId="48A83451" w14:textId="77777777">
        <w:trPr>
          <w:trHeight w:val="397"/>
        </w:trPr>
        <w:tc>
          <w:tcPr>
            <w:tcW w:w="1275" w:type="dxa"/>
            <w:vAlign w:val="center"/>
          </w:tcPr>
          <w:p w:rsidRPr="0011209D" w:rsidR="4B2B6C52" w:rsidP="0010799B" w:rsidRDefault="4B2B6C52" w14:paraId="18F68035" w14:textId="55C7C1EC">
            <w:pPr>
              <w:spacing w:before="0" w:line="240" w:lineRule="auto"/>
              <w:jc w:val="left"/>
              <w:rPr>
                <w:rFonts w:cs="Arial"/>
                <w:sz w:val="18"/>
                <w:szCs w:val="18"/>
              </w:rPr>
            </w:pPr>
            <w:r w:rsidRPr="0011209D">
              <w:rPr>
                <w:rFonts w:eastAsia="Arial" w:cs="Arial"/>
                <w:sz w:val="18"/>
                <w:szCs w:val="18"/>
                <w:lang w:val="en-GB"/>
              </w:rPr>
              <w:t>D12</w:t>
            </w:r>
          </w:p>
        </w:tc>
        <w:tc>
          <w:tcPr>
            <w:tcW w:w="2415" w:type="dxa"/>
            <w:vAlign w:val="center"/>
          </w:tcPr>
          <w:p w:rsidRPr="0011209D" w:rsidR="4B2B6C52" w:rsidP="0010799B" w:rsidRDefault="4B2B6C52" w14:paraId="727D02E4" w14:textId="383EEC99">
            <w:pPr>
              <w:spacing w:before="0" w:line="240" w:lineRule="auto"/>
              <w:jc w:val="left"/>
              <w:rPr>
                <w:rFonts w:cs="Arial"/>
                <w:sz w:val="18"/>
                <w:szCs w:val="18"/>
              </w:rPr>
            </w:pPr>
            <w:r w:rsidRPr="0011209D">
              <w:rPr>
                <w:rFonts w:eastAsia="Arial" w:cs="Arial"/>
                <w:sz w:val="18"/>
                <w:szCs w:val="18"/>
                <w:lang w:val="en-GB"/>
              </w:rPr>
              <w:t>Equilibration Buffer Chroma III</w:t>
            </w:r>
          </w:p>
        </w:tc>
        <w:tc>
          <w:tcPr>
            <w:tcW w:w="1275" w:type="dxa"/>
            <w:vAlign w:val="center"/>
          </w:tcPr>
          <w:p w:rsidRPr="0011209D" w:rsidR="4B2B6C52" w:rsidP="0010799B" w:rsidRDefault="4B2B6C52" w14:paraId="03F6FE01" w14:textId="4A015D76">
            <w:pPr>
              <w:spacing w:before="0" w:line="240" w:lineRule="auto"/>
              <w:jc w:val="left"/>
              <w:rPr>
                <w:rFonts w:cs="Arial"/>
                <w:sz w:val="18"/>
                <w:szCs w:val="18"/>
              </w:rPr>
            </w:pPr>
            <w:r w:rsidRPr="0011209D">
              <w:rPr>
                <w:rFonts w:eastAsia="Calibri" w:cs="Arial"/>
                <w:color w:val="000000" w:themeColor="text1"/>
                <w:sz w:val="18"/>
                <w:szCs w:val="18"/>
              </w:rPr>
              <w:t>833</w:t>
            </w:r>
          </w:p>
        </w:tc>
        <w:tc>
          <w:tcPr>
            <w:tcW w:w="1410" w:type="dxa"/>
            <w:vAlign w:val="center"/>
          </w:tcPr>
          <w:p w:rsidRPr="0011209D" w:rsidR="4B2B6C52" w:rsidP="0010799B" w:rsidRDefault="4B2B6C52" w14:paraId="53D1DD10" w14:textId="23913D00">
            <w:pPr>
              <w:spacing w:before="0" w:line="240" w:lineRule="auto"/>
              <w:jc w:val="left"/>
              <w:rPr>
                <w:rFonts w:cs="Arial"/>
                <w:sz w:val="18"/>
                <w:szCs w:val="18"/>
              </w:rPr>
            </w:pPr>
            <w:r w:rsidRPr="0011209D">
              <w:rPr>
                <w:rFonts w:eastAsia="Calibri" w:cs="Arial"/>
                <w:color w:val="000000" w:themeColor="text1"/>
                <w:sz w:val="18"/>
                <w:szCs w:val="18"/>
              </w:rPr>
              <w:t>833</w:t>
            </w:r>
          </w:p>
        </w:tc>
        <w:tc>
          <w:tcPr>
            <w:tcW w:w="1425" w:type="dxa"/>
            <w:vAlign w:val="center"/>
          </w:tcPr>
          <w:p w:rsidRPr="0011209D" w:rsidR="4B2B6C52" w:rsidP="0010799B" w:rsidRDefault="4B2B6C52" w14:paraId="42035704" w14:textId="62DD1DD1">
            <w:pPr>
              <w:spacing w:before="0" w:line="240" w:lineRule="auto"/>
              <w:jc w:val="left"/>
              <w:rPr>
                <w:rFonts w:cs="Arial"/>
                <w:sz w:val="18"/>
                <w:szCs w:val="18"/>
              </w:rPr>
            </w:pPr>
            <w:r w:rsidRPr="0011209D">
              <w:rPr>
                <w:rFonts w:eastAsia="Calibri" w:cs="Arial"/>
                <w:color w:val="000000" w:themeColor="text1"/>
                <w:sz w:val="18"/>
                <w:szCs w:val="18"/>
              </w:rPr>
              <w:t>833</w:t>
            </w:r>
          </w:p>
        </w:tc>
        <w:tc>
          <w:tcPr>
            <w:tcW w:w="1410" w:type="dxa"/>
            <w:vAlign w:val="center"/>
          </w:tcPr>
          <w:p w:rsidRPr="0011209D" w:rsidR="4B2B6C52" w:rsidP="0010799B" w:rsidRDefault="4B2B6C52" w14:paraId="016F6129" w14:textId="2C05E3BD">
            <w:pPr>
              <w:spacing w:before="0" w:line="240" w:lineRule="auto"/>
              <w:jc w:val="left"/>
              <w:rPr>
                <w:rFonts w:cs="Arial"/>
                <w:sz w:val="18"/>
                <w:szCs w:val="18"/>
              </w:rPr>
            </w:pPr>
            <w:r w:rsidRPr="0011209D">
              <w:rPr>
                <w:rFonts w:eastAsia="Calibri" w:cs="Arial"/>
                <w:color w:val="000000" w:themeColor="text1"/>
                <w:sz w:val="18"/>
                <w:szCs w:val="18"/>
              </w:rPr>
              <w:t>833</w:t>
            </w:r>
          </w:p>
        </w:tc>
      </w:tr>
      <w:tr w:rsidRPr="0011209D" w:rsidR="4B2B6C52" w:rsidTr="00B02947" w14:paraId="425A32A7" w14:textId="77777777">
        <w:trPr>
          <w:trHeight w:val="397"/>
        </w:trPr>
        <w:tc>
          <w:tcPr>
            <w:tcW w:w="1275" w:type="dxa"/>
            <w:vAlign w:val="center"/>
          </w:tcPr>
          <w:p w:rsidRPr="0011209D" w:rsidR="4B2B6C52" w:rsidP="0010799B" w:rsidRDefault="4B2B6C52" w14:paraId="5900BE5F" w14:textId="086C0E3D">
            <w:pPr>
              <w:spacing w:before="0" w:line="240" w:lineRule="auto"/>
              <w:jc w:val="left"/>
              <w:rPr>
                <w:rFonts w:cs="Arial"/>
                <w:sz w:val="18"/>
                <w:szCs w:val="18"/>
              </w:rPr>
            </w:pPr>
            <w:r w:rsidRPr="0011209D">
              <w:rPr>
                <w:rFonts w:eastAsia="Arial" w:cs="Arial"/>
                <w:sz w:val="18"/>
                <w:szCs w:val="18"/>
                <w:lang w:val="en-GB"/>
              </w:rPr>
              <w:t>D13</w:t>
            </w:r>
          </w:p>
        </w:tc>
        <w:tc>
          <w:tcPr>
            <w:tcW w:w="2415" w:type="dxa"/>
            <w:vAlign w:val="center"/>
          </w:tcPr>
          <w:p w:rsidRPr="0011209D" w:rsidR="4B2B6C52" w:rsidP="0010799B" w:rsidRDefault="4B2B6C52" w14:paraId="224C6D45" w14:textId="33C89393">
            <w:pPr>
              <w:spacing w:before="0" w:line="240" w:lineRule="auto"/>
              <w:jc w:val="left"/>
              <w:rPr>
                <w:rFonts w:cs="Arial"/>
                <w:sz w:val="18"/>
                <w:szCs w:val="18"/>
                <w:lang w:val="en-US"/>
              </w:rPr>
            </w:pPr>
            <w:r w:rsidRPr="0011209D">
              <w:rPr>
                <w:rFonts w:eastAsia="Arial" w:cs="Arial"/>
                <w:sz w:val="18"/>
                <w:szCs w:val="18"/>
                <w:lang w:val="en-GB"/>
              </w:rPr>
              <w:t>Equilibration / Flush Buffer Nano Filtration</w:t>
            </w:r>
          </w:p>
        </w:tc>
        <w:tc>
          <w:tcPr>
            <w:tcW w:w="1275" w:type="dxa"/>
            <w:vAlign w:val="center"/>
          </w:tcPr>
          <w:p w:rsidRPr="0011209D" w:rsidR="4B2B6C52" w:rsidP="0010799B" w:rsidRDefault="4B2B6C52" w14:paraId="3F6AC7D8" w14:textId="761F23F0">
            <w:pPr>
              <w:spacing w:before="0" w:line="240" w:lineRule="auto"/>
              <w:jc w:val="left"/>
              <w:rPr>
                <w:rFonts w:cs="Arial"/>
                <w:sz w:val="18"/>
                <w:szCs w:val="18"/>
              </w:rPr>
            </w:pPr>
            <w:r w:rsidRPr="0011209D">
              <w:rPr>
                <w:rFonts w:eastAsia="Calibri" w:cs="Arial"/>
                <w:color w:val="000000" w:themeColor="text1"/>
                <w:sz w:val="18"/>
                <w:szCs w:val="18"/>
              </w:rPr>
              <w:t>251</w:t>
            </w:r>
          </w:p>
        </w:tc>
        <w:tc>
          <w:tcPr>
            <w:tcW w:w="1410" w:type="dxa"/>
            <w:vAlign w:val="center"/>
          </w:tcPr>
          <w:p w:rsidRPr="0011209D" w:rsidR="4B2B6C52" w:rsidP="0010799B" w:rsidRDefault="4B2B6C52" w14:paraId="7AF337D3" w14:textId="3284A915">
            <w:pPr>
              <w:spacing w:before="0" w:line="240" w:lineRule="auto"/>
              <w:jc w:val="left"/>
              <w:rPr>
                <w:rFonts w:cs="Arial"/>
                <w:sz w:val="18"/>
                <w:szCs w:val="18"/>
              </w:rPr>
            </w:pPr>
            <w:r w:rsidRPr="0011209D">
              <w:rPr>
                <w:rFonts w:eastAsia="Calibri" w:cs="Arial"/>
                <w:color w:val="000000" w:themeColor="text1"/>
                <w:sz w:val="18"/>
                <w:szCs w:val="18"/>
              </w:rPr>
              <w:t>251</w:t>
            </w:r>
          </w:p>
        </w:tc>
        <w:tc>
          <w:tcPr>
            <w:tcW w:w="1425" w:type="dxa"/>
            <w:vAlign w:val="center"/>
          </w:tcPr>
          <w:p w:rsidRPr="0011209D" w:rsidR="4B2B6C52" w:rsidP="0010799B" w:rsidRDefault="4B2B6C52" w14:paraId="575ED6E5" w14:textId="70AFF5FF">
            <w:pPr>
              <w:spacing w:before="0" w:line="240" w:lineRule="auto"/>
              <w:jc w:val="left"/>
              <w:rPr>
                <w:rFonts w:cs="Arial"/>
                <w:sz w:val="18"/>
                <w:szCs w:val="18"/>
              </w:rPr>
            </w:pPr>
            <w:r w:rsidRPr="0011209D">
              <w:rPr>
                <w:rFonts w:eastAsia="Calibri" w:cs="Arial"/>
                <w:color w:val="000000" w:themeColor="text1"/>
                <w:sz w:val="18"/>
                <w:szCs w:val="18"/>
              </w:rPr>
              <w:t>251</w:t>
            </w:r>
          </w:p>
        </w:tc>
        <w:tc>
          <w:tcPr>
            <w:tcW w:w="1410" w:type="dxa"/>
            <w:vAlign w:val="center"/>
          </w:tcPr>
          <w:p w:rsidRPr="0011209D" w:rsidR="4B2B6C52" w:rsidP="0010799B" w:rsidRDefault="4B2B6C52" w14:paraId="157C95B2" w14:textId="237F2467">
            <w:pPr>
              <w:spacing w:before="0" w:line="240" w:lineRule="auto"/>
              <w:jc w:val="left"/>
              <w:rPr>
                <w:rFonts w:cs="Arial"/>
                <w:sz w:val="18"/>
                <w:szCs w:val="18"/>
              </w:rPr>
            </w:pPr>
            <w:r w:rsidRPr="0011209D">
              <w:rPr>
                <w:rFonts w:eastAsia="Calibri" w:cs="Arial"/>
                <w:color w:val="000000" w:themeColor="text1"/>
                <w:sz w:val="18"/>
                <w:szCs w:val="18"/>
              </w:rPr>
              <w:t>251</w:t>
            </w:r>
          </w:p>
        </w:tc>
      </w:tr>
      <w:tr w:rsidRPr="0011209D" w:rsidR="4B2B6C52" w:rsidTr="00B02947" w14:paraId="78BB70E4" w14:textId="77777777">
        <w:trPr>
          <w:trHeight w:val="397"/>
        </w:trPr>
        <w:tc>
          <w:tcPr>
            <w:tcW w:w="1275" w:type="dxa"/>
            <w:vAlign w:val="center"/>
          </w:tcPr>
          <w:p w:rsidRPr="0011209D" w:rsidR="4B2B6C52" w:rsidP="0010799B" w:rsidRDefault="4B2B6C52" w14:paraId="24CBDD28" w14:textId="491EA5FB">
            <w:pPr>
              <w:spacing w:before="0" w:line="240" w:lineRule="auto"/>
              <w:jc w:val="left"/>
              <w:rPr>
                <w:rFonts w:cs="Arial"/>
                <w:sz w:val="18"/>
                <w:szCs w:val="18"/>
              </w:rPr>
            </w:pPr>
            <w:r w:rsidRPr="0011209D">
              <w:rPr>
                <w:rFonts w:eastAsia="Arial" w:cs="Arial"/>
                <w:sz w:val="18"/>
                <w:szCs w:val="18"/>
                <w:lang w:val="en-GB"/>
              </w:rPr>
              <w:t>D14</w:t>
            </w:r>
          </w:p>
        </w:tc>
        <w:tc>
          <w:tcPr>
            <w:tcW w:w="2415" w:type="dxa"/>
            <w:vAlign w:val="center"/>
          </w:tcPr>
          <w:p w:rsidRPr="0011209D" w:rsidR="4B2B6C52" w:rsidP="0010799B" w:rsidRDefault="4B2B6C52" w14:paraId="49F321BE" w14:textId="468CB8AF">
            <w:pPr>
              <w:spacing w:before="0" w:line="240" w:lineRule="auto"/>
              <w:jc w:val="left"/>
              <w:rPr>
                <w:rFonts w:cs="Arial"/>
                <w:sz w:val="18"/>
                <w:szCs w:val="18"/>
              </w:rPr>
            </w:pPr>
            <w:r w:rsidRPr="0011209D">
              <w:rPr>
                <w:rFonts w:eastAsia="Arial" w:cs="Arial"/>
                <w:sz w:val="18"/>
                <w:szCs w:val="18"/>
                <w:lang w:val="en-GB"/>
              </w:rPr>
              <w:t>Diafiltration Buffer UF/DF2</w:t>
            </w:r>
          </w:p>
        </w:tc>
        <w:tc>
          <w:tcPr>
            <w:tcW w:w="1275" w:type="dxa"/>
            <w:vAlign w:val="center"/>
          </w:tcPr>
          <w:p w:rsidRPr="0011209D" w:rsidR="4B2B6C52" w:rsidP="0010799B" w:rsidRDefault="4B2B6C52" w14:paraId="497CC711" w14:textId="1DFF3988">
            <w:pPr>
              <w:spacing w:before="0" w:line="240" w:lineRule="auto"/>
              <w:jc w:val="left"/>
              <w:rPr>
                <w:rFonts w:cs="Arial"/>
                <w:sz w:val="18"/>
                <w:szCs w:val="18"/>
              </w:rPr>
            </w:pPr>
            <w:r w:rsidRPr="0011209D">
              <w:rPr>
                <w:rFonts w:eastAsia="Calibri" w:cs="Arial"/>
                <w:color w:val="000000" w:themeColor="text1"/>
                <w:sz w:val="18"/>
                <w:szCs w:val="18"/>
              </w:rPr>
              <w:t>4099</w:t>
            </w:r>
          </w:p>
        </w:tc>
        <w:tc>
          <w:tcPr>
            <w:tcW w:w="1410" w:type="dxa"/>
            <w:vAlign w:val="center"/>
          </w:tcPr>
          <w:p w:rsidRPr="0011209D" w:rsidR="4B2B6C52" w:rsidP="0010799B" w:rsidRDefault="4B2B6C52" w14:paraId="73FFA385" w14:textId="418D46FE">
            <w:pPr>
              <w:spacing w:before="0" w:line="240" w:lineRule="auto"/>
              <w:jc w:val="left"/>
              <w:rPr>
                <w:rFonts w:cs="Arial"/>
                <w:sz w:val="18"/>
                <w:szCs w:val="18"/>
              </w:rPr>
            </w:pPr>
            <w:r w:rsidRPr="0011209D">
              <w:rPr>
                <w:rFonts w:eastAsia="Calibri" w:cs="Arial"/>
                <w:color w:val="000000" w:themeColor="text1"/>
                <w:sz w:val="18"/>
                <w:szCs w:val="18"/>
              </w:rPr>
              <w:t>4099</w:t>
            </w:r>
          </w:p>
        </w:tc>
        <w:tc>
          <w:tcPr>
            <w:tcW w:w="1425" w:type="dxa"/>
            <w:vAlign w:val="center"/>
          </w:tcPr>
          <w:p w:rsidRPr="0011209D" w:rsidR="4B2B6C52" w:rsidP="0010799B" w:rsidRDefault="4B2B6C52" w14:paraId="1CE5462D" w14:textId="431783CC">
            <w:pPr>
              <w:spacing w:before="0" w:line="240" w:lineRule="auto"/>
              <w:jc w:val="left"/>
              <w:rPr>
                <w:rFonts w:cs="Arial"/>
                <w:sz w:val="18"/>
                <w:szCs w:val="18"/>
              </w:rPr>
            </w:pPr>
            <w:r w:rsidRPr="0011209D">
              <w:rPr>
                <w:rFonts w:eastAsia="Calibri" w:cs="Arial"/>
                <w:color w:val="000000" w:themeColor="text1"/>
                <w:sz w:val="18"/>
                <w:szCs w:val="18"/>
              </w:rPr>
              <w:t>4099</w:t>
            </w:r>
          </w:p>
        </w:tc>
        <w:tc>
          <w:tcPr>
            <w:tcW w:w="1410" w:type="dxa"/>
            <w:vAlign w:val="center"/>
          </w:tcPr>
          <w:p w:rsidRPr="0011209D" w:rsidR="4B2B6C52" w:rsidP="0010799B" w:rsidRDefault="4B2B6C52" w14:paraId="4F3B662E" w14:textId="4C897E8D">
            <w:pPr>
              <w:spacing w:before="0" w:line="240" w:lineRule="auto"/>
              <w:jc w:val="left"/>
              <w:rPr>
                <w:rFonts w:cs="Arial"/>
                <w:sz w:val="18"/>
                <w:szCs w:val="18"/>
              </w:rPr>
            </w:pPr>
            <w:r w:rsidRPr="0011209D">
              <w:rPr>
                <w:rFonts w:eastAsia="Calibri" w:cs="Arial"/>
                <w:color w:val="000000" w:themeColor="text1"/>
                <w:sz w:val="18"/>
                <w:szCs w:val="18"/>
              </w:rPr>
              <w:t>4099</w:t>
            </w:r>
          </w:p>
        </w:tc>
      </w:tr>
      <w:tr w:rsidRPr="0011209D" w:rsidR="4B2B6C52" w:rsidTr="00B02947" w14:paraId="45339B00" w14:textId="77777777">
        <w:trPr>
          <w:trHeight w:val="397"/>
        </w:trPr>
        <w:tc>
          <w:tcPr>
            <w:tcW w:w="1275" w:type="dxa"/>
            <w:vAlign w:val="center"/>
          </w:tcPr>
          <w:p w:rsidRPr="0011209D" w:rsidR="4B2B6C52" w:rsidP="0010799B" w:rsidRDefault="4B2B6C52" w14:paraId="578E5A9D" w14:textId="2EF28A40">
            <w:pPr>
              <w:spacing w:before="0" w:line="240" w:lineRule="auto"/>
              <w:jc w:val="left"/>
              <w:rPr>
                <w:rFonts w:cs="Arial"/>
                <w:sz w:val="18"/>
                <w:szCs w:val="18"/>
              </w:rPr>
            </w:pPr>
            <w:r w:rsidRPr="0011209D">
              <w:rPr>
                <w:rFonts w:eastAsia="Arial" w:cs="Arial"/>
                <w:sz w:val="18"/>
                <w:szCs w:val="18"/>
                <w:lang w:val="en-GB"/>
              </w:rPr>
              <w:t>D15</w:t>
            </w:r>
          </w:p>
        </w:tc>
        <w:tc>
          <w:tcPr>
            <w:tcW w:w="2415" w:type="dxa"/>
            <w:vAlign w:val="center"/>
          </w:tcPr>
          <w:p w:rsidRPr="0011209D" w:rsidR="4B2B6C52" w:rsidP="0010799B" w:rsidRDefault="4B2B6C52" w14:paraId="38FAC08E" w14:textId="2D9FB736">
            <w:pPr>
              <w:spacing w:before="0" w:line="240" w:lineRule="auto"/>
              <w:jc w:val="left"/>
              <w:rPr>
                <w:rFonts w:cs="Arial"/>
                <w:sz w:val="18"/>
                <w:szCs w:val="18"/>
              </w:rPr>
            </w:pPr>
            <w:r w:rsidRPr="0011209D">
              <w:rPr>
                <w:rFonts w:eastAsia="Arial" w:cs="Arial"/>
                <w:sz w:val="18"/>
                <w:szCs w:val="18"/>
                <w:lang w:val="en-GB"/>
              </w:rPr>
              <w:t>Acid Buffer Viral Inactivation</w:t>
            </w:r>
          </w:p>
        </w:tc>
        <w:tc>
          <w:tcPr>
            <w:tcW w:w="1275" w:type="dxa"/>
            <w:vAlign w:val="center"/>
          </w:tcPr>
          <w:p w:rsidRPr="0011209D" w:rsidR="4B2B6C52" w:rsidP="0010799B" w:rsidRDefault="4B2B6C52" w14:paraId="3E1BB62C" w14:textId="67593A62">
            <w:pPr>
              <w:spacing w:before="0" w:line="240" w:lineRule="auto"/>
              <w:jc w:val="left"/>
              <w:rPr>
                <w:rFonts w:cs="Arial"/>
                <w:sz w:val="18"/>
                <w:szCs w:val="18"/>
              </w:rPr>
            </w:pPr>
            <w:r w:rsidRPr="0011209D">
              <w:rPr>
                <w:rFonts w:eastAsia="Calibri" w:cs="Arial"/>
                <w:color w:val="000000" w:themeColor="text1"/>
                <w:sz w:val="18"/>
                <w:szCs w:val="18"/>
              </w:rPr>
              <w:t>154</w:t>
            </w:r>
          </w:p>
        </w:tc>
        <w:tc>
          <w:tcPr>
            <w:tcW w:w="1410" w:type="dxa"/>
            <w:vAlign w:val="center"/>
          </w:tcPr>
          <w:p w:rsidRPr="0011209D" w:rsidR="4B2B6C52" w:rsidP="0010799B" w:rsidRDefault="4B2B6C52" w14:paraId="4647A012" w14:textId="1FD65F82">
            <w:pPr>
              <w:spacing w:before="0" w:line="240" w:lineRule="auto"/>
              <w:jc w:val="left"/>
              <w:rPr>
                <w:rFonts w:cs="Arial"/>
                <w:sz w:val="18"/>
                <w:szCs w:val="18"/>
              </w:rPr>
            </w:pPr>
            <w:r w:rsidRPr="0011209D">
              <w:rPr>
                <w:rFonts w:eastAsia="Calibri" w:cs="Arial"/>
                <w:color w:val="000000" w:themeColor="text1"/>
                <w:sz w:val="18"/>
                <w:szCs w:val="18"/>
              </w:rPr>
              <w:t>154</w:t>
            </w:r>
          </w:p>
        </w:tc>
        <w:tc>
          <w:tcPr>
            <w:tcW w:w="1425" w:type="dxa"/>
            <w:vAlign w:val="center"/>
          </w:tcPr>
          <w:p w:rsidRPr="0011209D" w:rsidR="4B2B6C52" w:rsidP="0010799B" w:rsidRDefault="4B2B6C52" w14:paraId="2312F389" w14:textId="01A33369">
            <w:pPr>
              <w:spacing w:before="0" w:line="240" w:lineRule="auto"/>
              <w:jc w:val="left"/>
              <w:rPr>
                <w:rFonts w:cs="Arial"/>
                <w:sz w:val="18"/>
                <w:szCs w:val="18"/>
              </w:rPr>
            </w:pPr>
            <w:r w:rsidRPr="0011209D">
              <w:rPr>
                <w:rFonts w:eastAsia="Calibri" w:cs="Arial"/>
                <w:color w:val="000000" w:themeColor="text1"/>
                <w:sz w:val="18"/>
                <w:szCs w:val="18"/>
              </w:rPr>
              <w:t>154</w:t>
            </w:r>
          </w:p>
        </w:tc>
        <w:tc>
          <w:tcPr>
            <w:tcW w:w="1410" w:type="dxa"/>
            <w:vAlign w:val="center"/>
          </w:tcPr>
          <w:p w:rsidRPr="0011209D" w:rsidR="4B2B6C52" w:rsidP="0010799B" w:rsidRDefault="4B2B6C52" w14:paraId="5B8B55EC" w14:textId="57905B55">
            <w:pPr>
              <w:spacing w:before="0" w:line="240" w:lineRule="auto"/>
              <w:jc w:val="left"/>
              <w:rPr>
                <w:rFonts w:cs="Arial"/>
                <w:sz w:val="18"/>
                <w:szCs w:val="18"/>
              </w:rPr>
            </w:pPr>
            <w:r w:rsidRPr="0011209D">
              <w:rPr>
                <w:rFonts w:eastAsia="Calibri" w:cs="Arial"/>
                <w:color w:val="000000" w:themeColor="text1"/>
                <w:sz w:val="18"/>
                <w:szCs w:val="18"/>
              </w:rPr>
              <w:t>154</w:t>
            </w:r>
          </w:p>
        </w:tc>
      </w:tr>
      <w:tr w:rsidRPr="0011209D" w:rsidR="4B2B6C52" w:rsidTr="00B02947" w14:paraId="61B562B8" w14:textId="77777777">
        <w:trPr>
          <w:trHeight w:val="397"/>
        </w:trPr>
        <w:tc>
          <w:tcPr>
            <w:tcW w:w="1275" w:type="dxa"/>
            <w:vAlign w:val="center"/>
          </w:tcPr>
          <w:p w:rsidRPr="0011209D" w:rsidR="4B2B6C52" w:rsidP="0010799B" w:rsidRDefault="4B2B6C52" w14:paraId="7E100C2E" w14:textId="47597571">
            <w:pPr>
              <w:spacing w:before="0" w:line="240" w:lineRule="auto"/>
              <w:jc w:val="left"/>
              <w:rPr>
                <w:rFonts w:cs="Arial"/>
                <w:sz w:val="18"/>
                <w:szCs w:val="18"/>
              </w:rPr>
            </w:pPr>
            <w:r w:rsidRPr="0011209D">
              <w:rPr>
                <w:rFonts w:eastAsia="Arial" w:cs="Arial"/>
                <w:sz w:val="18"/>
                <w:szCs w:val="18"/>
                <w:lang w:val="en-GB"/>
              </w:rPr>
              <w:t>D16</w:t>
            </w:r>
          </w:p>
        </w:tc>
        <w:tc>
          <w:tcPr>
            <w:tcW w:w="2415" w:type="dxa"/>
            <w:vAlign w:val="center"/>
          </w:tcPr>
          <w:p w:rsidRPr="0011209D" w:rsidR="4B2B6C52" w:rsidP="0010799B" w:rsidRDefault="4B2B6C52" w14:paraId="3E9104B3" w14:textId="3D43460B">
            <w:pPr>
              <w:spacing w:before="0" w:line="240" w:lineRule="auto"/>
              <w:jc w:val="left"/>
              <w:rPr>
                <w:rFonts w:cs="Arial"/>
                <w:sz w:val="18"/>
                <w:szCs w:val="18"/>
              </w:rPr>
            </w:pPr>
            <w:r w:rsidRPr="0011209D">
              <w:rPr>
                <w:rFonts w:eastAsia="Arial" w:cs="Arial"/>
                <w:sz w:val="18"/>
                <w:szCs w:val="18"/>
                <w:lang w:val="en-GB"/>
              </w:rPr>
              <w:t>Base Buffer Viral Inactivation</w:t>
            </w:r>
          </w:p>
        </w:tc>
        <w:tc>
          <w:tcPr>
            <w:tcW w:w="1275" w:type="dxa"/>
            <w:vAlign w:val="center"/>
          </w:tcPr>
          <w:p w:rsidRPr="0011209D" w:rsidR="4B2B6C52" w:rsidP="0010799B" w:rsidRDefault="4B2B6C52" w14:paraId="38238C5A" w14:textId="29BEF65D">
            <w:pPr>
              <w:spacing w:before="0" w:line="240" w:lineRule="auto"/>
              <w:jc w:val="left"/>
              <w:rPr>
                <w:rFonts w:cs="Arial"/>
                <w:sz w:val="18"/>
                <w:szCs w:val="18"/>
              </w:rPr>
            </w:pPr>
            <w:r w:rsidRPr="0011209D">
              <w:rPr>
                <w:rFonts w:eastAsia="Calibri" w:cs="Arial"/>
                <w:color w:val="000000" w:themeColor="text1"/>
                <w:sz w:val="18"/>
                <w:szCs w:val="18"/>
              </w:rPr>
              <w:t>161</w:t>
            </w:r>
          </w:p>
        </w:tc>
        <w:tc>
          <w:tcPr>
            <w:tcW w:w="1410" w:type="dxa"/>
            <w:vAlign w:val="center"/>
          </w:tcPr>
          <w:p w:rsidRPr="0011209D" w:rsidR="4B2B6C52" w:rsidP="0010799B" w:rsidRDefault="4B2B6C52" w14:paraId="10C7C7B7" w14:textId="7693A11B">
            <w:pPr>
              <w:spacing w:before="0" w:line="240" w:lineRule="auto"/>
              <w:jc w:val="left"/>
              <w:rPr>
                <w:rFonts w:cs="Arial"/>
                <w:sz w:val="18"/>
                <w:szCs w:val="18"/>
              </w:rPr>
            </w:pPr>
            <w:r w:rsidRPr="0011209D">
              <w:rPr>
                <w:rFonts w:eastAsia="Calibri" w:cs="Arial"/>
                <w:color w:val="000000" w:themeColor="text1"/>
                <w:sz w:val="18"/>
                <w:szCs w:val="18"/>
              </w:rPr>
              <w:t>161</w:t>
            </w:r>
          </w:p>
        </w:tc>
        <w:tc>
          <w:tcPr>
            <w:tcW w:w="1425" w:type="dxa"/>
            <w:vAlign w:val="center"/>
          </w:tcPr>
          <w:p w:rsidRPr="0011209D" w:rsidR="4B2B6C52" w:rsidP="0010799B" w:rsidRDefault="4B2B6C52" w14:paraId="5000629D" w14:textId="5F674DD9">
            <w:pPr>
              <w:spacing w:before="0" w:line="240" w:lineRule="auto"/>
              <w:jc w:val="left"/>
              <w:rPr>
                <w:rFonts w:cs="Arial"/>
                <w:sz w:val="18"/>
                <w:szCs w:val="18"/>
              </w:rPr>
            </w:pPr>
            <w:r w:rsidRPr="0011209D">
              <w:rPr>
                <w:rFonts w:eastAsia="Calibri" w:cs="Arial"/>
                <w:color w:val="000000" w:themeColor="text1"/>
                <w:sz w:val="18"/>
                <w:szCs w:val="18"/>
              </w:rPr>
              <w:t>161</w:t>
            </w:r>
          </w:p>
        </w:tc>
        <w:tc>
          <w:tcPr>
            <w:tcW w:w="1410" w:type="dxa"/>
            <w:vAlign w:val="center"/>
          </w:tcPr>
          <w:p w:rsidRPr="0011209D" w:rsidR="4B2B6C52" w:rsidP="0010799B" w:rsidRDefault="4B2B6C52" w14:paraId="7162C102" w14:textId="1454CF62">
            <w:pPr>
              <w:spacing w:before="0" w:line="240" w:lineRule="auto"/>
              <w:jc w:val="left"/>
              <w:rPr>
                <w:rFonts w:cs="Arial"/>
                <w:sz w:val="18"/>
                <w:szCs w:val="18"/>
              </w:rPr>
            </w:pPr>
            <w:r w:rsidRPr="0011209D">
              <w:rPr>
                <w:rFonts w:eastAsia="Calibri" w:cs="Arial"/>
                <w:color w:val="000000" w:themeColor="text1"/>
                <w:sz w:val="18"/>
                <w:szCs w:val="18"/>
              </w:rPr>
              <w:t>161</w:t>
            </w:r>
          </w:p>
        </w:tc>
      </w:tr>
      <w:tr w:rsidRPr="0011209D" w:rsidR="4B2B6C52" w:rsidTr="00B02947" w14:paraId="4BFCB2DF" w14:textId="77777777">
        <w:trPr>
          <w:trHeight w:val="397"/>
        </w:trPr>
        <w:tc>
          <w:tcPr>
            <w:tcW w:w="1275" w:type="dxa"/>
            <w:vAlign w:val="center"/>
          </w:tcPr>
          <w:p w:rsidRPr="0011209D" w:rsidR="4B2B6C52" w:rsidP="0010799B" w:rsidRDefault="4B2B6C52" w14:paraId="35315280" w14:textId="142BA2F1">
            <w:pPr>
              <w:spacing w:before="0" w:line="240" w:lineRule="auto"/>
              <w:jc w:val="left"/>
              <w:rPr>
                <w:rFonts w:cs="Arial"/>
                <w:sz w:val="18"/>
                <w:szCs w:val="18"/>
              </w:rPr>
            </w:pPr>
            <w:r w:rsidRPr="0011209D">
              <w:rPr>
                <w:rFonts w:eastAsia="Arial" w:cs="Arial"/>
                <w:sz w:val="18"/>
                <w:szCs w:val="18"/>
                <w:lang w:val="en-GB"/>
              </w:rPr>
              <w:t>D17</w:t>
            </w:r>
          </w:p>
        </w:tc>
        <w:tc>
          <w:tcPr>
            <w:tcW w:w="2415" w:type="dxa"/>
            <w:vAlign w:val="center"/>
          </w:tcPr>
          <w:p w:rsidRPr="0011209D" w:rsidR="4B2B6C52" w:rsidP="0010799B" w:rsidRDefault="4B2B6C52" w14:paraId="59A60AEA" w14:textId="73A38F1F">
            <w:pPr>
              <w:spacing w:before="0" w:line="240" w:lineRule="auto"/>
              <w:jc w:val="left"/>
              <w:rPr>
                <w:rFonts w:cs="Arial"/>
                <w:sz w:val="18"/>
                <w:szCs w:val="18"/>
                <w:lang w:val="en-US"/>
              </w:rPr>
            </w:pPr>
            <w:r w:rsidRPr="0011209D">
              <w:rPr>
                <w:rFonts w:eastAsia="Arial" w:cs="Arial"/>
                <w:sz w:val="18"/>
                <w:szCs w:val="18"/>
                <w:lang w:val="en-GB"/>
              </w:rPr>
              <w:t>Chroma I Storage Buffer 20% EtOH</w:t>
            </w:r>
          </w:p>
        </w:tc>
        <w:tc>
          <w:tcPr>
            <w:tcW w:w="1275" w:type="dxa"/>
            <w:vAlign w:val="center"/>
          </w:tcPr>
          <w:p w:rsidRPr="0011209D" w:rsidR="4B2B6C52" w:rsidP="0010799B" w:rsidRDefault="4B2B6C52" w14:paraId="0919C5E7" w14:textId="33E875CE">
            <w:pPr>
              <w:spacing w:before="0" w:line="240" w:lineRule="auto"/>
              <w:jc w:val="left"/>
              <w:rPr>
                <w:rFonts w:cs="Arial"/>
                <w:sz w:val="18"/>
                <w:szCs w:val="18"/>
              </w:rPr>
            </w:pPr>
            <w:r w:rsidRPr="0011209D">
              <w:rPr>
                <w:rFonts w:eastAsia="Calibri" w:cs="Arial"/>
                <w:color w:val="000000" w:themeColor="text1"/>
                <w:sz w:val="18"/>
                <w:szCs w:val="18"/>
              </w:rPr>
              <w:t>924</w:t>
            </w:r>
          </w:p>
        </w:tc>
        <w:tc>
          <w:tcPr>
            <w:tcW w:w="1410" w:type="dxa"/>
            <w:vAlign w:val="center"/>
          </w:tcPr>
          <w:p w:rsidRPr="0011209D" w:rsidR="4B2B6C52" w:rsidP="0010799B" w:rsidRDefault="4B2B6C52" w14:paraId="334FD64E" w14:textId="184EDCFF">
            <w:pPr>
              <w:spacing w:before="0" w:line="240" w:lineRule="auto"/>
              <w:jc w:val="left"/>
              <w:rPr>
                <w:rFonts w:cs="Arial"/>
                <w:sz w:val="18"/>
                <w:szCs w:val="18"/>
              </w:rPr>
            </w:pPr>
            <w:r w:rsidRPr="0011209D">
              <w:rPr>
                <w:rFonts w:eastAsia="Calibri" w:cs="Arial"/>
                <w:color w:val="000000" w:themeColor="text1"/>
                <w:sz w:val="18"/>
                <w:szCs w:val="18"/>
              </w:rPr>
              <w:t>924</w:t>
            </w:r>
          </w:p>
        </w:tc>
        <w:tc>
          <w:tcPr>
            <w:tcW w:w="1425" w:type="dxa"/>
            <w:vAlign w:val="center"/>
          </w:tcPr>
          <w:p w:rsidRPr="0011209D" w:rsidR="4B2B6C52" w:rsidP="0010799B" w:rsidRDefault="4B2B6C52" w14:paraId="22172566" w14:textId="7E24CE00">
            <w:pPr>
              <w:spacing w:before="0" w:line="240" w:lineRule="auto"/>
              <w:jc w:val="left"/>
              <w:rPr>
                <w:rFonts w:cs="Arial"/>
                <w:sz w:val="18"/>
                <w:szCs w:val="18"/>
              </w:rPr>
            </w:pPr>
            <w:r w:rsidRPr="0011209D">
              <w:rPr>
                <w:rFonts w:eastAsia="Calibri" w:cs="Arial"/>
                <w:color w:val="000000" w:themeColor="text1"/>
                <w:sz w:val="18"/>
                <w:szCs w:val="18"/>
              </w:rPr>
              <w:t>924</w:t>
            </w:r>
          </w:p>
        </w:tc>
        <w:tc>
          <w:tcPr>
            <w:tcW w:w="1410" w:type="dxa"/>
            <w:vAlign w:val="center"/>
          </w:tcPr>
          <w:p w:rsidRPr="0011209D" w:rsidR="4B2B6C52" w:rsidP="0010799B" w:rsidRDefault="4B2B6C52" w14:paraId="4F591877" w14:textId="0218AE6C">
            <w:pPr>
              <w:spacing w:before="0" w:line="240" w:lineRule="auto"/>
              <w:jc w:val="left"/>
              <w:rPr>
                <w:rFonts w:cs="Arial"/>
                <w:sz w:val="18"/>
                <w:szCs w:val="18"/>
              </w:rPr>
            </w:pPr>
            <w:r w:rsidRPr="0011209D">
              <w:rPr>
                <w:rFonts w:eastAsia="Calibri" w:cs="Arial"/>
                <w:color w:val="000000" w:themeColor="text1"/>
                <w:sz w:val="18"/>
                <w:szCs w:val="18"/>
              </w:rPr>
              <w:t>924</w:t>
            </w:r>
          </w:p>
        </w:tc>
      </w:tr>
      <w:tr w:rsidRPr="0011209D" w:rsidR="4B2B6C52" w:rsidTr="00B02947" w14:paraId="6788E99B" w14:textId="77777777">
        <w:trPr>
          <w:trHeight w:val="397"/>
        </w:trPr>
        <w:tc>
          <w:tcPr>
            <w:tcW w:w="1275" w:type="dxa"/>
            <w:vAlign w:val="center"/>
          </w:tcPr>
          <w:p w:rsidRPr="0011209D" w:rsidR="4B2B6C52" w:rsidP="0010799B" w:rsidRDefault="4B2B6C52" w14:paraId="495F3B4B" w14:textId="03CA85A3">
            <w:pPr>
              <w:spacing w:before="0" w:line="240" w:lineRule="auto"/>
              <w:jc w:val="left"/>
              <w:rPr>
                <w:rFonts w:cs="Arial"/>
                <w:sz w:val="18"/>
                <w:szCs w:val="18"/>
              </w:rPr>
            </w:pPr>
            <w:r w:rsidRPr="0011209D">
              <w:rPr>
                <w:rFonts w:eastAsia="Arial" w:cs="Arial"/>
                <w:sz w:val="18"/>
                <w:szCs w:val="18"/>
                <w:lang w:val="en-GB"/>
              </w:rPr>
              <w:t>D18</w:t>
            </w:r>
          </w:p>
        </w:tc>
        <w:tc>
          <w:tcPr>
            <w:tcW w:w="2415" w:type="dxa"/>
            <w:vAlign w:val="center"/>
          </w:tcPr>
          <w:p w:rsidRPr="0011209D" w:rsidR="4B2B6C52" w:rsidP="0010799B" w:rsidRDefault="4B2B6C52" w14:paraId="44D83605" w14:textId="6AADA1CA">
            <w:pPr>
              <w:spacing w:before="0" w:line="240" w:lineRule="auto"/>
              <w:jc w:val="left"/>
              <w:rPr>
                <w:rFonts w:cs="Arial"/>
                <w:sz w:val="18"/>
                <w:szCs w:val="18"/>
              </w:rPr>
            </w:pPr>
            <w:r w:rsidRPr="0011209D">
              <w:rPr>
                <w:rFonts w:eastAsia="Arial" w:cs="Arial"/>
                <w:sz w:val="18"/>
                <w:szCs w:val="18"/>
                <w:lang w:val="en-GB"/>
              </w:rPr>
              <w:t>pH Adjustment Buffer</w:t>
            </w:r>
          </w:p>
        </w:tc>
        <w:tc>
          <w:tcPr>
            <w:tcW w:w="1275" w:type="dxa"/>
            <w:vAlign w:val="center"/>
          </w:tcPr>
          <w:p w:rsidRPr="0011209D" w:rsidR="4B2B6C52" w:rsidP="0010799B" w:rsidRDefault="4B2B6C52" w14:paraId="5F01DA3E" w14:textId="0B05BFCC">
            <w:pPr>
              <w:spacing w:before="0" w:line="240" w:lineRule="auto"/>
              <w:jc w:val="left"/>
              <w:rPr>
                <w:rFonts w:cs="Arial"/>
                <w:sz w:val="18"/>
                <w:szCs w:val="18"/>
              </w:rPr>
            </w:pPr>
            <w:r w:rsidRPr="0011209D">
              <w:rPr>
                <w:rFonts w:eastAsia="Calibri" w:cs="Arial"/>
                <w:color w:val="000000" w:themeColor="text1"/>
                <w:sz w:val="18"/>
                <w:szCs w:val="18"/>
              </w:rPr>
              <w:t>226</w:t>
            </w:r>
          </w:p>
        </w:tc>
        <w:tc>
          <w:tcPr>
            <w:tcW w:w="1410" w:type="dxa"/>
            <w:vAlign w:val="center"/>
          </w:tcPr>
          <w:p w:rsidRPr="0011209D" w:rsidR="4B2B6C52" w:rsidP="0010799B" w:rsidRDefault="4B2B6C52" w14:paraId="72942F77" w14:textId="025E8259">
            <w:pPr>
              <w:spacing w:before="0" w:line="240" w:lineRule="auto"/>
              <w:jc w:val="left"/>
              <w:rPr>
                <w:rFonts w:cs="Arial"/>
                <w:sz w:val="18"/>
                <w:szCs w:val="18"/>
              </w:rPr>
            </w:pPr>
            <w:r w:rsidRPr="0011209D">
              <w:rPr>
                <w:rFonts w:eastAsia="Calibri" w:cs="Arial"/>
                <w:color w:val="000000" w:themeColor="text1"/>
                <w:sz w:val="18"/>
                <w:szCs w:val="18"/>
              </w:rPr>
              <w:t>226</w:t>
            </w:r>
          </w:p>
        </w:tc>
        <w:tc>
          <w:tcPr>
            <w:tcW w:w="1425" w:type="dxa"/>
            <w:vAlign w:val="center"/>
          </w:tcPr>
          <w:p w:rsidRPr="0011209D" w:rsidR="4B2B6C52" w:rsidP="0010799B" w:rsidRDefault="4B2B6C52" w14:paraId="54D3F607" w14:textId="2E57C45C">
            <w:pPr>
              <w:spacing w:before="0" w:line="240" w:lineRule="auto"/>
              <w:jc w:val="left"/>
              <w:rPr>
                <w:rFonts w:cs="Arial"/>
                <w:sz w:val="18"/>
                <w:szCs w:val="18"/>
              </w:rPr>
            </w:pPr>
            <w:r w:rsidRPr="0011209D">
              <w:rPr>
                <w:rFonts w:eastAsia="Calibri" w:cs="Arial"/>
                <w:color w:val="000000" w:themeColor="text1"/>
                <w:sz w:val="18"/>
                <w:szCs w:val="18"/>
              </w:rPr>
              <w:t>226</w:t>
            </w:r>
          </w:p>
        </w:tc>
        <w:tc>
          <w:tcPr>
            <w:tcW w:w="1410" w:type="dxa"/>
            <w:vAlign w:val="center"/>
          </w:tcPr>
          <w:p w:rsidRPr="0011209D" w:rsidR="4B2B6C52" w:rsidP="0010799B" w:rsidRDefault="4B2B6C52" w14:paraId="396556A1" w14:textId="0C98EC98">
            <w:pPr>
              <w:spacing w:before="0" w:line="240" w:lineRule="auto"/>
              <w:jc w:val="left"/>
              <w:rPr>
                <w:rFonts w:cs="Arial"/>
                <w:sz w:val="18"/>
                <w:szCs w:val="18"/>
              </w:rPr>
            </w:pPr>
            <w:r w:rsidRPr="0011209D">
              <w:rPr>
                <w:rFonts w:eastAsia="Calibri" w:cs="Arial"/>
                <w:color w:val="000000" w:themeColor="text1"/>
                <w:sz w:val="18"/>
                <w:szCs w:val="18"/>
              </w:rPr>
              <w:t>226</w:t>
            </w:r>
          </w:p>
        </w:tc>
      </w:tr>
      <w:tr w:rsidRPr="0011209D" w:rsidR="4B2B6C52" w:rsidTr="00B02947" w14:paraId="54487DF0" w14:textId="77777777">
        <w:trPr>
          <w:trHeight w:val="397"/>
        </w:trPr>
        <w:tc>
          <w:tcPr>
            <w:tcW w:w="1275" w:type="dxa"/>
            <w:vAlign w:val="center"/>
          </w:tcPr>
          <w:p w:rsidRPr="0011209D" w:rsidR="4B2B6C52" w:rsidP="0010799B" w:rsidRDefault="4B2B6C52" w14:paraId="72777F4E" w14:textId="3031CF47">
            <w:pPr>
              <w:spacing w:before="0" w:line="240" w:lineRule="auto"/>
              <w:jc w:val="left"/>
              <w:rPr>
                <w:rFonts w:cs="Arial"/>
                <w:sz w:val="18"/>
                <w:szCs w:val="18"/>
              </w:rPr>
            </w:pPr>
            <w:r w:rsidRPr="0011209D">
              <w:rPr>
                <w:rFonts w:eastAsia="Arial" w:cs="Arial"/>
                <w:sz w:val="18"/>
                <w:szCs w:val="18"/>
                <w:lang w:val="en-GB"/>
              </w:rPr>
              <w:t>D50</w:t>
            </w:r>
          </w:p>
        </w:tc>
        <w:tc>
          <w:tcPr>
            <w:tcW w:w="2415" w:type="dxa"/>
            <w:vAlign w:val="center"/>
          </w:tcPr>
          <w:p w:rsidRPr="0011209D" w:rsidR="4B2B6C52" w:rsidP="0010799B" w:rsidRDefault="4B2B6C52" w14:paraId="3F49FC72" w14:textId="07BD3D70">
            <w:pPr>
              <w:spacing w:before="0" w:line="240" w:lineRule="auto"/>
              <w:jc w:val="left"/>
              <w:rPr>
                <w:rFonts w:cs="Arial"/>
                <w:sz w:val="18"/>
                <w:szCs w:val="18"/>
              </w:rPr>
            </w:pPr>
            <w:r w:rsidRPr="0011209D">
              <w:rPr>
                <w:rFonts w:eastAsia="Arial" w:cs="Arial"/>
                <w:sz w:val="18"/>
                <w:szCs w:val="18"/>
                <w:lang w:val="en-GB"/>
              </w:rPr>
              <w:t>NaOH 0.01 M Storage Buffer</w:t>
            </w:r>
          </w:p>
        </w:tc>
        <w:tc>
          <w:tcPr>
            <w:tcW w:w="1275" w:type="dxa"/>
            <w:vAlign w:val="center"/>
          </w:tcPr>
          <w:p w:rsidRPr="0011209D" w:rsidR="4B2B6C52" w:rsidP="0010799B" w:rsidRDefault="4B2B6C52" w14:paraId="3D28518B" w14:textId="0419C031">
            <w:pPr>
              <w:spacing w:before="0" w:line="240" w:lineRule="auto"/>
              <w:jc w:val="left"/>
              <w:rPr>
                <w:rFonts w:cs="Arial"/>
                <w:sz w:val="18"/>
                <w:szCs w:val="18"/>
              </w:rPr>
            </w:pPr>
            <w:r w:rsidRPr="0011209D">
              <w:rPr>
                <w:rFonts w:eastAsia="Calibri" w:cs="Arial"/>
                <w:color w:val="000000" w:themeColor="text1"/>
                <w:sz w:val="18"/>
                <w:szCs w:val="18"/>
              </w:rPr>
              <w:t>852</w:t>
            </w:r>
          </w:p>
        </w:tc>
        <w:tc>
          <w:tcPr>
            <w:tcW w:w="1410" w:type="dxa"/>
            <w:vAlign w:val="center"/>
          </w:tcPr>
          <w:p w:rsidRPr="0011209D" w:rsidR="4B2B6C52" w:rsidP="0010799B" w:rsidRDefault="4B2B6C52" w14:paraId="6AC58C23" w14:textId="1D18CAA6">
            <w:pPr>
              <w:spacing w:before="0" w:line="240" w:lineRule="auto"/>
              <w:jc w:val="left"/>
              <w:rPr>
                <w:rFonts w:cs="Arial"/>
                <w:sz w:val="18"/>
                <w:szCs w:val="18"/>
              </w:rPr>
            </w:pPr>
            <w:r w:rsidRPr="0011209D">
              <w:rPr>
                <w:rFonts w:eastAsia="Calibri" w:cs="Arial"/>
                <w:color w:val="000000" w:themeColor="text1"/>
                <w:sz w:val="18"/>
                <w:szCs w:val="18"/>
              </w:rPr>
              <w:t>852</w:t>
            </w:r>
          </w:p>
        </w:tc>
        <w:tc>
          <w:tcPr>
            <w:tcW w:w="1425" w:type="dxa"/>
            <w:vAlign w:val="center"/>
          </w:tcPr>
          <w:p w:rsidRPr="0011209D" w:rsidR="4B2B6C52" w:rsidP="0010799B" w:rsidRDefault="4B2B6C52" w14:paraId="2855750B" w14:textId="606B741A">
            <w:pPr>
              <w:spacing w:before="0" w:line="240" w:lineRule="auto"/>
              <w:jc w:val="left"/>
              <w:rPr>
                <w:rFonts w:cs="Arial"/>
                <w:sz w:val="18"/>
                <w:szCs w:val="18"/>
              </w:rPr>
            </w:pPr>
            <w:r w:rsidRPr="0011209D">
              <w:rPr>
                <w:rFonts w:eastAsia="Calibri" w:cs="Arial"/>
                <w:color w:val="000000" w:themeColor="text1"/>
                <w:sz w:val="18"/>
                <w:szCs w:val="18"/>
              </w:rPr>
              <w:t>852</w:t>
            </w:r>
          </w:p>
        </w:tc>
        <w:tc>
          <w:tcPr>
            <w:tcW w:w="1410" w:type="dxa"/>
            <w:vAlign w:val="center"/>
          </w:tcPr>
          <w:p w:rsidRPr="0011209D" w:rsidR="4B2B6C52" w:rsidP="0010799B" w:rsidRDefault="4B2B6C52" w14:paraId="295E1336" w14:textId="72615C1E">
            <w:pPr>
              <w:spacing w:before="0" w:line="240" w:lineRule="auto"/>
              <w:jc w:val="left"/>
              <w:rPr>
                <w:rFonts w:cs="Arial"/>
                <w:sz w:val="18"/>
                <w:szCs w:val="18"/>
              </w:rPr>
            </w:pPr>
            <w:r w:rsidRPr="0011209D">
              <w:rPr>
                <w:rFonts w:eastAsia="Calibri" w:cs="Arial"/>
                <w:color w:val="000000" w:themeColor="text1"/>
                <w:sz w:val="18"/>
                <w:szCs w:val="18"/>
              </w:rPr>
              <w:t>852</w:t>
            </w:r>
          </w:p>
        </w:tc>
      </w:tr>
      <w:tr w:rsidRPr="0011209D" w:rsidR="4B2B6C52" w:rsidTr="00B02947" w14:paraId="58A059D7" w14:textId="77777777">
        <w:trPr>
          <w:trHeight w:val="397"/>
        </w:trPr>
        <w:tc>
          <w:tcPr>
            <w:tcW w:w="1275" w:type="dxa"/>
            <w:vAlign w:val="center"/>
          </w:tcPr>
          <w:p w:rsidRPr="0011209D" w:rsidR="4B2B6C52" w:rsidP="0010799B" w:rsidRDefault="4B2B6C52" w14:paraId="5D255766" w14:textId="00795316">
            <w:pPr>
              <w:spacing w:before="0" w:line="240" w:lineRule="auto"/>
              <w:jc w:val="left"/>
              <w:rPr>
                <w:rFonts w:cs="Arial"/>
                <w:sz w:val="18"/>
                <w:szCs w:val="18"/>
              </w:rPr>
            </w:pPr>
            <w:r w:rsidRPr="0011209D">
              <w:rPr>
                <w:rFonts w:eastAsia="Arial" w:cs="Arial"/>
                <w:sz w:val="18"/>
                <w:szCs w:val="18"/>
                <w:lang w:val="en-GB"/>
              </w:rPr>
              <w:t>D51</w:t>
            </w:r>
          </w:p>
        </w:tc>
        <w:tc>
          <w:tcPr>
            <w:tcW w:w="2415" w:type="dxa"/>
            <w:vAlign w:val="center"/>
          </w:tcPr>
          <w:p w:rsidRPr="0011209D" w:rsidR="4B2B6C52" w:rsidP="0010799B" w:rsidRDefault="4B2B6C52" w14:paraId="3242D9D0" w14:textId="66E6653B">
            <w:pPr>
              <w:spacing w:before="0" w:line="240" w:lineRule="auto"/>
              <w:jc w:val="left"/>
              <w:rPr>
                <w:rFonts w:cs="Arial"/>
                <w:sz w:val="18"/>
                <w:szCs w:val="18"/>
              </w:rPr>
            </w:pPr>
            <w:r w:rsidRPr="0011209D">
              <w:rPr>
                <w:rFonts w:eastAsia="Arial" w:cs="Arial"/>
                <w:sz w:val="18"/>
                <w:szCs w:val="18"/>
                <w:lang w:val="en-GB"/>
              </w:rPr>
              <w:t>NaOH 0.5 M</w:t>
            </w:r>
          </w:p>
        </w:tc>
        <w:tc>
          <w:tcPr>
            <w:tcW w:w="1275" w:type="dxa"/>
            <w:vAlign w:val="center"/>
          </w:tcPr>
          <w:p w:rsidRPr="0011209D" w:rsidR="4B2B6C52" w:rsidP="0010799B" w:rsidRDefault="4B2B6C52" w14:paraId="2A4DCD98" w14:textId="1C36E8AA">
            <w:pPr>
              <w:spacing w:before="0" w:line="240" w:lineRule="auto"/>
              <w:jc w:val="left"/>
              <w:rPr>
                <w:rFonts w:cs="Arial"/>
                <w:sz w:val="18"/>
                <w:szCs w:val="18"/>
              </w:rPr>
            </w:pPr>
            <w:r w:rsidRPr="0011209D">
              <w:rPr>
                <w:rFonts w:eastAsia="Calibri" w:cs="Arial"/>
                <w:color w:val="000000" w:themeColor="text1"/>
                <w:sz w:val="18"/>
                <w:szCs w:val="18"/>
              </w:rPr>
              <w:t>431</w:t>
            </w:r>
          </w:p>
        </w:tc>
        <w:tc>
          <w:tcPr>
            <w:tcW w:w="1410" w:type="dxa"/>
            <w:vAlign w:val="center"/>
          </w:tcPr>
          <w:p w:rsidRPr="0011209D" w:rsidR="4B2B6C52" w:rsidP="0010799B" w:rsidRDefault="4B2B6C52" w14:paraId="23243DA7" w14:textId="0D7A3BD4">
            <w:pPr>
              <w:spacing w:before="0" w:line="240" w:lineRule="auto"/>
              <w:jc w:val="left"/>
              <w:rPr>
                <w:rFonts w:cs="Arial"/>
                <w:sz w:val="18"/>
                <w:szCs w:val="18"/>
              </w:rPr>
            </w:pPr>
            <w:r w:rsidRPr="0011209D">
              <w:rPr>
                <w:rFonts w:eastAsia="Calibri" w:cs="Arial"/>
                <w:color w:val="000000" w:themeColor="text1"/>
                <w:sz w:val="18"/>
                <w:szCs w:val="18"/>
              </w:rPr>
              <w:t>431</w:t>
            </w:r>
          </w:p>
        </w:tc>
        <w:tc>
          <w:tcPr>
            <w:tcW w:w="1425" w:type="dxa"/>
            <w:vAlign w:val="center"/>
          </w:tcPr>
          <w:p w:rsidRPr="0011209D" w:rsidR="4B2B6C52" w:rsidP="0010799B" w:rsidRDefault="4B2B6C52" w14:paraId="765203F2" w14:textId="7897F9D6">
            <w:pPr>
              <w:spacing w:before="0" w:line="240" w:lineRule="auto"/>
              <w:jc w:val="left"/>
              <w:rPr>
                <w:rFonts w:cs="Arial"/>
                <w:sz w:val="18"/>
                <w:szCs w:val="18"/>
              </w:rPr>
            </w:pPr>
            <w:r w:rsidRPr="0011209D">
              <w:rPr>
                <w:rFonts w:eastAsia="Calibri" w:cs="Arial"/>
                <w:color w:val="000000" w:themeColor="text1"/>
                <w:sz w:val="18"/>
                <w:szCs w:val="18"/>
              </w:rPr>
              <w:t>431</w:t>
            </w:r>
          </w:p>
        </w:tc>
        <w:tc>
          <w:tcPr>
            <w:tcW w:w="1410" w:type="dxa"/>
            <w:vAlign w:val="center"/>
          </w:tcPr>
          <w:p w:rsidRPr="0011209D" w:rsidR="4B2B6C52" w:rsidP="0010799B" w:rsidRDefault="4B2B6C52" w14:paraId="60044286" w14:textId="1023D984">
            <w:pPr>
              <w:spacing w:before="0" w:line="240" w:lineRule="auto"/>
              <w:jc w:val="left"/>
              <w:rPr>
                <w:rFonts w:cs="Arial"/>
                <w:sz w:val="18"/>
                <w:szCs w:val="18"/>
              </w:rPr>
            </w:pPr>
            <w:r w:rsidRPr="0011209D">
              <w:rPr>
                <w:rFonts w:eastAsia="Calibri" w:cs="Arial"/>
                <w:color w:val="000000" w:themeColor="text1"/>
                <w:sz w:val="18"/>
                <w:szCs w:val="18"/>
              </w:rPr>
              <w:t>431</w:t>
            </w:r>
          </w:p>
        </w:tc>
      </w:tr>
      <w:tr w:rsidRPr="0011209D" w:rsidR="4B2B6C52" w:rsidTr="00B02947" w14:paraId="4C895C81" w14:textId="77777777">
        <w:trPr>
          <w:trHeight w:val="397"/>
        </w:trPr>
        <w:tc>
          <w:tcPr>
            <w:tcW w:w="1275" w:type="dxa"/>
            <w:vAlign w:val="center"/>
          </w:tcPr>
          <w:p w:rsidRPr="0011209D" w:rsidR="4B2B6C52" w:rsidP="0010799B" w:rsidRDefault="4B2B6C52" w14:paraId="02C44633" w14:textId="2F4AF572">
            <w:pPr>
              <w:spacing w:before="0" w:line="240" w:lineRule="auto"/>
              <w:jc w:val="left"/>
              <w:rPr>
                <w:rFonts w:cs="Arial"/>
                <w:sz w:val="18"/>
                <w:szCs w:val="18"/>
              </w:rPr>
            </w:pPr>
            <w:r w:rsidRPr="0011209D">
              <w:rPr>
                <w:rFonts w:eastAsia="Arial" w:cs="Arial"/>
                <w:sz w:val="18"/>
                <w:szCs w:val="18"/>
                <w:lang w:val="en-GB"/>
              </w:rPr>
              <w:t>D53</w:t>
            </w:r>
          </w:p>
        </w:tc>
        <w:tc>
          <w:tcPr>
            <w:tcW w:w="2415" w:type="dxa"/>
            <w:vAlign w:val="center"/>
          </w:tcPr>
          <w:p w:rsidRPr="0011209D" w:rsidR="4B2B6C52" w:rsidP="0010799B" w:rsidRDefault="4B2B6C52" w14:paraId="71DA9AAC" w14:textId="66A31B80">
            <w:pPr>
              <w:spacing w:before="0" w:line="240" w:lineRule="auto"/>
              <w:jc w:val="left"/>
              <w:rPr>
                <w:rFonts w:cs="Arial"/>
                <w:sz w:val="18"/>
                <w:szCs w:val="18"/>
              </w:rPr>
            </w:pPr>
            <w:r w:rsidRPr="0011209D">
              <w:rPr>
                <w:rFonts w:eastAsia="Arial" w:cs="Arial"/>
                <w:sz w:val="18"/>
                <w:szCs w:val="18"/>
                <w:lang w:val="en-GB"/>
              </w:rPr>
              <w:t>NaOH 0.1 M</w:t>
            </w:r>
          </w:p>
        </w:tc>
        <w:tc>
          <w:tcPr>
            <w:tcW w:w="1275" w:type="dxa"/>
            <w:vAlign w:val="center"/>
          </w:tcPr>
          <w:p w:rsidRPr="0011209D" w:rsidR="4B2B6C52" w:rsidP="0010799B" w:rsidRDefault="4B2B6C52" w14:paraId="596145B0" w14:textId="2BBB6DE5">
            <w:pPr>
              <w:spacing w:before="0" w:line="240" w:lineRule="auto"/>
              <w:jc w:val="left"/>
              <w:rPr>
                <w:rFonts w:cs="Arial"/>
                <w:sz w:val="18"/>
                <w:szCs w:val="18"/>
              </w:rPr>
            </w:pPr>
            <w:r w:rsidRPr="0011209D">
              <w:rPr>
                <w:rFonts w:eastAsia="Calibri" w:cs="Arial"/>
                <w:color w:val="000000" w:themeColor="text1"/>
                <w:sz w:val="18"/>
                <w:szCs w:val="18"/>
              </w:rPr>
              <w:t>340</w:t>
            </w:r>
          </w:p>
        </w:tc>
        <w:tc>
          <w:tcPr>
            <w:tcW w:w="1410" w:type="dxa"/>
            <w:vAlign w:val="center"/>
          </w:tcPr>
          <w:p w:rsidRPr="0011209D" w:rsidR="4B2B6C52" w:rsidP="0010799B" w:rsidRDefault="4B2B6C52" w14:paraId="0733C1C3" w14:textId="75736E94">
            <w:pPr>
              <w:spacing w:before="0" w:line="240" w:lineRule="auto"/>
              <w:jc w:val="left"/>
              <w:rPr>
                <w:rFonts w:cs="Arial"/>
                <w:sz w:val="18"/>
                <w:szCs w:val="18"/>
              </w:rPr>
            </w:pPr>
            <w:r w:rsidRPr="0011209D">
              <w:rPr>
                <w:rFonts w:eastAsia="Calibri" w:cs="Arial"/>
                <w:color w:val="000000" w:themeColor="text1"/>
                <w:sz w:val="18"/>
                <w:szCs w:val="18"/>
              </w:rPr>
              <w:t>340</w:t>
            </w:r>
          </w:p>
        </w:tc>
        <w:tc>
          <w:tcPr>
            <w:tcW w:w="1425" w:type="dxa"/>
            <w:vAlign w:val="center"/>
          </w:tcPr>
          <w:p w:rsidRPr="0011209D" w:rsidR="4B2B6C52" w:rsidP="0010799B" w:rsidRDefault="4B2B6C52" w14:paraId="12059C64" w14:textId="12F2AFDE">
            <w:pPr>
              <w:spacing w:before="0" w:line="240" w:lineRule="auto"/>
              <w:jc w:val="left"/>
              <w:rPr>
                <w:rFonts w:cs="Arial"/>
                <w:sz w:val="18"/>
                <w:szCs w:val="18"/>
              </w:rPr>
            </w:pPr>
            <w:r w:rsidRPr="0011209D">
              <w:rPr>
                <w:rFonts w:eastAsia="Calibri" w:cs="Arial"/>
                <w:color w:val="000000" w:themeColor="text1"/>
                <w:sz w:val="18"/>
                <w:szCs w:val="18"/>
              </w:rPr>
              <w:t>340</w:t>
            </w:r>
          </w:p>
        </w:tc>
        <w:tc>
          <w:tcPr>
            <w:tcW w:w="1410" w:type="dxa"/>
            <w:vAlign w:val="center"/>
          </w:tcPr>
          <w:p w:rsidRPr="0011209D" w:rsidR="4B2B6C52" w:rsidP="0010799B" w:rsidRDefault="4B2B6C52" w14:paraId="215C1D37" w14:textId="3976FE0F">
            <w:pPr>
              <w:spacing w:before="0" w:line="240" w:lineRule="auto"/>
              <w:jc w:val="left"/>
              <w:rPr>
                <w:rFonts w:cs="Arial"/>
                <w:sz w:val="18"/>
                <w:szCs w:val="18"/>
              </w:rPr>
            </w:pPr>
            <w:r w:rsidRPr="0011209D">
              <w:rPr>
                <w:rFonts w:eastAsia="Calibri" w:cs="Arial"/>
                <w:color w:val="000000" w:themeColor="text1"/>
                <w:sz w:val="18"/>
                <w:szCs w:val="18"/>
              </w:rPr>
              <w:t>340</w:t>
            </w:r>
          </w:p>
        </w:tc>
      </w:tr>
    </w:tbl>
    <w:p w:rsidRPr="0027210F" w:rsidR="00F87D0E" w:rsidP="00F87D0E" w:rsidRDefault="00F87D0E" w14:paraId="61E57427" w14:textId="5B08C93C">
      <w:pPr>
        <w:rPr>
          <w:lang w:val="en-GB"/>
        </w:rPr>
      </w:pPr>
    </w:p>
    <w:p w:rsidRPr="0027210F" w:rsidR="00F87D0E" w:rsidP="00F87D0E" w:rsidRDefault="00F87D0E" w14:paraId="02CCE902" w14:textId="603F2EEE">
      <w:pPr>
        <w:rPr>
          <w:lang w:val="en-GB"/>
        </w:rPr>
      </w:pPr>
    </w:p>
    <w:p w:rsidRPr="0027210F" w:rsidR="00AE32AB" w:rsidP="00F87D0E" w:rsidRDefault="00AE32AB" w14:paraId="1D5870A7" w14:textId="1E8FB1B4">
      <w:pPr>
        <w:rPr>
          <w:lang w:val="en-GB"/>
        </w:rPr>
        <w:sectPr w:rsidRPr="0027210F" w:rsidR="00AE32AB" w:rsidSect="000634EE">
          <w:headerReference w:type="first" r:id="rId129"/>
          <w:footerReference w:type="first" r:id="rId130"/>
          <w:pgSz w:w="11906" w:h="16838"/>
          <w:pgMar w:top="1418" w:right="1134" w:bottom="1134" w:left="1134" w:header="709" w:footer="709" w:gutter="0"/>
          <w:pgNumType w:fmt="upperRoman" w:start="1"/>
          <w:cols w:space="708"/>
          <w:titlePg/>
          <w:docGrid w:linePitch="360"/>
        </w:sectPr>
      </w:pPr>
    </w:p>
    <w:p w:rsidRPr="0027210F" w:rsidR="00F87D0E" w:rsidP="00F87D0E" w:rsidRDefault="00F87D0E" w14:paraId="4184ADE7" w14:textId="64E0C919">
      <w:pPr>
        <w:rPr>
          <w:lang w:val="en-GB"/>
        </w:rPr>
      </w:pPr>
    </w:p>
    <w:sectPr w:rsidRPr="0027210F" w:rsidR="00F87D0E" w:rsidSect="000634EE">
      <w:headerReference w:type="first" r:id="rId131"/>
      <w:footerReference w:type="first" r:id="rId132"/>
      <w:pgSz w:w="16838" w:h="11906" w:orient="landscape"/>
      <w:pgMar w:top="1134" w:right="1418" w:bottom="1134" w:left="1134" w:header="709" w:footer="709" w:gutter="0"/>
      <w:pgNumType w:fmt="upperRoma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3732D" w:rsidP="005D2115" w:rsidRDefault="00C3732D" w14:paraId="3451BB9C" w14:textId="77777777">
      <w:pPr>
        <w:spacing w:before="0" w:line="240" w:lineRule="auto"/>
      </w:pPr>
      <w:r>
        <w:separator/>
      </w:r>
    </w:p>
  </w:endnote>
  <w:endnote w:type="continuationSeparator" w:id="0">
    <w:p w:rsidR="00C3732D" w:rsidP="005D2115" w:rsidRDefault="00C3732D" w14:paraId="4665AC2E" w14:textId="77777777">
      <w:pPr>
        <w:spacing w:before="0" w:line="240" w:lineRule="auto"/>
      </w:pPr>
      <w:r>
        <w:continuationSeparator/>
      </w:r>
    </w:p>
  </w:endnote>
  <w:endnote w:type="continuationNotice" w:id="1">
    <w:p w:rsidR="00C3732D" w:rsidRDefault="00C3732D" w14:paraId="06A023F0" w14:textId="7777777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C4504" w:rsidP="00CC7C03" w:rsidRDefault="00CC4504" w14:paraId="4F9BCF8E" w14:textId="77777777">
    <w:pPr>
      <w:pStyle w:val="Fuzeile"/>
      <w:tabs>
        <w:tab w:val="clear" w:pos="9072"/>
        <w:tab w:val="right" w:pos="14175"/>
      </w:tabs>
      <w:ind w:right="-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E6BAA" w:rsidP="00CC7C03" w:rsidRDefault="000E6BAA" w14:paraId="23BC79A8" w14:textId="30CF5A8B">
    <w:pPr>
      <w:pStyle w:val="Fuzeile"/>
      <w:tabs>
        <w:tab w:val="clear" w:pos="9072"/>
        <w:tab w:val="right" w:pos="14175"/>
      </w:tabs>
      <w:ind w:right="-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C4504" w:rsidP="00184DF0" w:rsidRDefault="00CC7C03" w14:paraId="462182BF" w14:textId="5BA7DD35">
    <w:pPr>
      <w:pStyle w:val="Fuzeile"/>
      <w:pBdr>
        <w:top w:val="single" w:color="auto" w:sz="4" w:space="1"/>
      </w:pBdr>
      <w:tabs>
        <w:tab w:val="clear" w:pos="9072"/>
        <w:tab w:val="right" w:pos="14175"/>
      </w:tabs>
      <w:ind w:right="-1"/>
    </w:pPr>
    <w:r w:rsidRPr="00AA51E6">
      <w:t>Group 3</w:t>
    </w:r>
    <w:r w:rsidRPr="00AA51E6">
      <w:tab/>
    </w:r>
    <w:r>
      <w:t xml:space="preserve"> </w:t>
    </w:r>
    <w:r>
      <w:tab/>
    </w:r>
    <w:r>
      <w:fldChar w:fldCharType="begin"/>
    </w:r>
    <w:r>
      <w:instrText>PAGE   \* MERGEFORMAT</w:instrText>
    </w:r>
    <w:r>
      <w:fldChar w:fldCharType="separate"/>
    </w:r>
    <w:r>
      <w:rPr>
        <w:lang w:val="de-DE"/>
      </w:rP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85D99" w:rsidP="000E6BAA" w:rsidRDefault="000E6BAA" w14:paraId="05204EB6" w14:textId="12E219DC">
    <w:pPr>
      <w:pStyle w:val="Fuzeile"/>
      <w:pBdr>
        <w:top w:val="single" w:color="auto" w:sz="4" w:space="1"/>
      </w:pBdr>
      <w:tabs>
        <w:tab w:val="clear" w:pos="9072"/>
        <w:tab w:val="right" w:pos="14175"/>
      </w:tabs>
      <w:ind w:right="-1"/>
    </w:pPr>
    <w:r w:rsidRPr="00AA51E6">
      <w:t>Group</w:t>
    </w:r>
    <w:r w:rsidR="00FA1E70">
      <w:t xml:space="preserve"> 3</w:t>
    </w:r>
    <w:r w:rsidRPr="00AA51E6">
      <w:t xml:space="preserve"> </w:t>
    </w:r>
    <w:r w:rsidR="00235F1E">
      <w:tab/>
    </w:r>
    <w:r w:rsidR="00235F1E">
      <w:tab/>
    </w:r>
    <w:r w:rsidR="00CC7C03">
      <w:fldChar w:fldCharType="begin"/>
    </w:r>
    <w:r w:rsidR="00CC7C03">
      <w:instrText>PAGE   \* MERGEFORMAT</w:instrText>
    </w:r>
    <w:r w:rsidR="00CC7C03">
      <w:fldChar w:fldCharType="separate"/>
    </w:r>
    <w:r w:rsidR="00CC7C03">
      <w:rPr>
        <w:lang w:val="de-DE"/>
      </w:rPr>
      <w:t>1</w:t>
    </w:r>
    <w:r w:rsidR="00CC7C03">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134A" w:rsidP="001665D1" w:rsidRDefault="009D228A" w14:paraId="6CFDFEC2" w14:textId="04BED05A">
    <w:pPr>
      <w:pStyle w:val="Fuzeile"/>
      <w:pBdr>
        <w:top w:val="single" w:color="auto" w:sz="4" w:space="1"/>
      </w:pBdr>
      <w:tabs>
        <w:tab w:val="clear" w:pos="9072"/>
        <w:tab w:val="right" w:pos="9498"/>
      </w:tabs>
    </w:pPr>
    <w:r>
      <w:t>Gr</w:t>
    </w:r>
    <w:r w:rsidR="001E6EF6">
      <w:t>oup</w:t>
    </w:r>
    <w:r>
      <w:t xml:space="preserve"> 3</w:t>
    </w:r>
    <w:r w:rsidR="00AE134A">
      <w:tab/>
    </w:r>
    <w:r w:rsidR="00AE134A">
      <w:tab/>
    </w:r>
    <w:r w:rsidR="00AE134A">
      <w:fldChar w:fldCharType="begin"/>
    </w:r>
    <w:r w:rsidR="00AE134A">
      <w:instrText>PAGE   \* MERGEFORMAT</w:instrText>
    </w:r>
    <w:r w:rsidR="00AE134A">
      <w:fldChar w:fldCharType="separate"/>
    </w:r>
    <w:r w:rsidR="00AE134A">
      <w:rPr>
        <w:lang w:val="de-DE"/>
      </w:rPr>
      <w:t>1</w:t>
    </w:r>
    <w:r w:rsidR="00AE134A">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32AB" w:rsidP="00AE32AB" w:rsidRDefault="001E6EF6" w14:paraId="1339B397" w14:textId="5BF183F7">
    <w:pPr>
      <w:pStyle w:val="Fuzeile"/>
      <w:pBdr>
        <w:top w:val="single" w:color="auto" w:sz="4" w:space="1"/>
      </w:pBdr>
      <w:tabs>
        <w:tab w:val="clear" w:pos="9072"/>
        <w:tab w:val="right" w:pos="14175"/>
      </w:tabs>
    </w:pPr>
    <w:r>
      <w:t>Group</w:t>
    </w:r>
    <w:r w:rsidR="009D228A">
      <w:t xml:space="preserve"> 3</w:t>
    </w:r>
    <w:r w:rsidR="00AE32AB">
      <w:tab/>
    </w:r>
    <w:r w:rsidR="00AE32AB">
      <w:tab/>
    </w:r>
    <w:r w:rsidR="00AE32AB">
      <w:fldChar w:fldCharType="begin"/>
    </w:r>
    <w:r w:rsidR="00AE32AB">
      <w:instrText>PAGE   \* MERGEFORMAT</w:instrText>
    </w:r>
    <w:r w:rsidR="00AE32AB">
      <w:fldChar w:fldCharType="separate"/>
    </w:r>
    <w:r w:rsidR="00AE32AB">
      <w:rPr>
        <w:lang w:val="de-DE"/>
      </w:rPr>
      <w:t>1</w:t>
    </w:r>
    <w:r w:rsidR="00AE32AB">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3732D" w:rsidP="005D2115" w:rsidRDefault="00C3732D" w14:paraId="68FEC92C" w14:textId="77777777">
      <w:pPr>
        <w:spacing w:before="0" w:line="240" w:lineRule="auto"/>
      </w:pPr>
      <w:r>
        <w:separator/>
      </w:r>
    </w:p>
  </w:footnote>
  <w:footnote w:type="continuationSeparator" w:id="0">
    <w:p w:rsidR="00C3732D" w:rsidP="005D2115" w:rsidRDefault="00C3732D" w14:paraId="56424503" w14:textId="77777777">
      <w:pPr>
        <w:spacing w:before="0" w:line="240" w:lineRule="auto"/>
      </w:pPr>
      <w:r>
        <w:continuationSeparator/>
      </w:r>
    </w:p>
  </w:footnote>
  <w:footnote w:type="continuationNotice" w:id="1">
    <w:p w:rsidR="00C3732D" w:rsidRDefault="00C3732D" w14:paraId="0BBBF453" w14:textId="77777777">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7D0E" w:rsidP="000E6BAA" w:rsidRDefault="00F87D0E" w14:paraId="5A4E7BD3" w14:textId="1F3C543A">
    <w:pPr>
      <w:pStyle w:val="Kopfzeile"/>
      <w:tabs>
        <w:tab w:val="clear" w:pos="4536"/>
        <w:tab w:val="clear" w:pos="9072"/>
        <w:tab w:val="center" w:pos="9638"/>
        <w:tab w:val="right" w:pos="14286"/>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E6BAA" w:rsidP="00CC7C03" w:rsidRDefault="000E6BAA" w14:paraId="128CC45D" w14:textId="796ED636">
    <w:pPr>
      <w:pStyle w:val="Kopfzeile"/>
      <w:tabs>
        <w:tab w:val="clear" w:pos="4536"/>
        <w:tab w:val="clear" w:pos="9072"/>
        <w:tab w:val="center" w:pos="9638"/>
        <w:tab w:val="right" w:pos="1428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7D0E" w:rsidP="00263C33" w:rsidRDefault="00F87D0E" w14:paraId="0B8D184C" w14:textId="7234AEA4">
    <w:pPr>
      <w:pStyle w:val="Kopfzeile"/>
      <w:pBdr>
        <w:bottom w:val="single" w:color="auto" w:sz="4" w:space="1"/>
      </w:pBdr>
      <w:tabs>
        <w:tab w:val="clear" w:pos="4536"/>
        <w:tab w:val="clear" w:pos="9072"/>
        <w:tab w:val="center" w:pos="9638"/>
        <w:tab w:val="right" w:pos="14286"/>
      </w:tabs>
    </w:pPr>
    <w:r>
      <w:t>BP3</w:t>
    </w:r>
    <w:r>
      <w:tab/>
    </w:r>
    <w:r w:rsidR="00C3732D">
      <w:fldChar w:fldCharType="begin"/>
    </w:r>
    <w:r w:rsidR="00C3732D">
      <w:instrText>STYLEREF  "Überschrift 1"  \* MERGEFORMAT</w:instrText>
    </w:r>
    <w:r w:rsidR="00C3732D">
      <w:fldChar w:fldCharType="separate"/>
    </w:r>
    <w:r w:rsidR="00B35361">
      <w:rPr>
        <w:noProof/>
      </w:rPr>
      <w:t>Introduction</w:t>
    </w:r>
    <w:r w:rsidR="00C3732D">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85D99" w:rsidP="00331462" w:rsidRDefault="000E6BAA" w14:paraId="6422C9F0" w14:textId="554CEB86">
    <w:pPr>
      <w:pStyle w:val="Kopfzeile"/>
      <w:pBdr>
        <w:bottom w:val="single" w:color="auto" w:sz="4" w:space="1"/>
      </w:pBdr>
      <w:tabs>
        <w:tab w:val="clear" w:pos="4536"/>
        <w:tab w:val="clear" w:pos="9072"/>
        <w:tab w:val="center" w:pos="9638"/>
        <w:tab w:val="right" w:pos="14286"/>
      </w:tabs>
      <w:jc w:val="left"/>
    </w:pPr>
    <w:r>
      <w:t>BP3</w:t>
    </w:r>
    <w:r w:rsidR="00331462">
      <w:tab/>
    </w:r>
    <w:r w:rsidR="00C3732D">
      <w:fldChar w:fldCharType="begin"/>
    </w:r>
    <w:r w:rsidR="00C3732D">
      <w:instrText>STYLEREF  "Überschrift 1"  \* MERGEFORMAT</w:instrText>
    </w:r>
    <w:r w:rsidR="00C3732D">
      <w:fldChar w:fldCharType="separate"/>
    </w:r>
    <w:r w:rsidR="00B35361">
      <w:rPr>
        <w:noProof/>
      </w:rPr>
      <w:t>Introduction</w:t>
    </w:r>
    <w:r w:rsidR="00C3732D">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517C8F" w:rsidR="00AE134A" w:rsidP="001347B2" w:rsidRDefault="001347B2" w14:paraId="22B3A219" w14:textId="512746C8">
    <w:pPr>
      <w:pStyle w:val="Kopfzeile"/>
      <w:pBdr>
        <w:bottom w:val="single" w:color="auto" w:sz="4" w:space="1"/>
      </w:pBdr>
      <w:tabs>
        <w:tab w:val="clear" w:pos="4536"/>
        <w:tab w:val="clear" w:pos="9072"/>
        <w:tab w:val="center" w:pos="9638"/>
        <w:tab w:val="right" w:pos="14286"/>
      </w:tabs>
      <w:rPr>
        <w:lang w:val="en-US"/>
      </w:rPr>
    </w:pPr>
    <w:r w:rsidRPr="00517C8F">
      <w:rPr>
        <w:lang w:val="en-US"/>
      </w:rPr>
      <w:t>BP3</w:t>
    </w:r>
    <w:r w:rsidRPr="00517C8F">
      <w:rPr>
        <w:lang w:val="en-US"/>
      </w:rPr>
      <w:tab/>
    </w:r>
    <w:r w:rsidR="00E04BDD">
      <w:fldChar w:fldCharType="begin"/>
    </w:r>
    <w:r w:rsidRPr="00517C8F" w:rsidR="00E04BDD">
      <w:rPr>
        <w:lang w:val="en-US"/>
      </w:rPr>
      <w:instrText>STYLEREF  "Überschrift 1"  \* MERGEFORMAT</w:instrText>
    </w:r>
    <w:r w:rsidR="00E04BDD">
      <w:fldChar w:fldCharType="separate"/>
    </w:r>
    <w:r w:rsidRPr="00B35361" w:rsidR="00B35361">
      <w:rPr>
        <w:b/>
        <w:bCs/>
        <w:noProof/>
        <w:lang w:val="en-US"/>
      </w:rPr>
      <w:t>Appendix</w:t>
    </w:r>
    <w:r w:rsidR="00E04BDD">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517C8F" w:rsidR="00AE32AB" w:rsidP="00AE32AB" w:rsidRDefault="00AE32AB" w14:paraId="25DA38B4" w14:textId="41649FFF">
    <w:pPr>
      <w:pStyle w:val="Kopfzeile"/>
      <w:pBdr>
        <w:bottom w:val="single" w:color="auto" w:sz="4" w:space="1"/>
      </w:pBdr>
      <w:tabs>
        <w:tab w:val="clear" w:pos="4536"/>
        <w:tab w:val="clear" w:pos="9072"/>
        <w:tab w:val="center" w:pos="14286"/>
      </w:tabs>
      <w:rPr>
        <w:lang w:val="en-US"/>
      </w:rPr>
    </w:pPr>
    <w:r w:rsidRPr="00517C8F">
      <w:rPr>
        <w:lang w:val="en-US"/>
      </w:rPr>
      <w:t>BP3</w:t>
    </w:r>
    <w:r w:rsidRPr="00517C8F">
      <w:rPr>
        <w:lang w:val="en-US"/>
      </w:rPr>
      <w:tab/>
    </w:r>
    <w:r w:rsidR="00E04BDD">
      <w:fldChar w:fldCharType="begin"/>
    </w:r>
    <w:r w:rsidRPr="00517C8F" w:rsidR="00E04BDD">
      <w:rPr>
        <w:lang w:val="en-US"/>
      </w:rPr>
      <w:instrText>STYLEREF  "Überschrift 1"  \* MERGEFORMAT</w:instrText>
    </w:r>
    <w:r w:rsidR="00E04BDD">
      <w:fldChar w:fldCharType="separate"/>
    </w:r>
    <w:r w:rsidRPr="00B35361" w:rsidR="00B35361">
      <w:rPr>
        <w:b/>
        <w:bCs/>
        <w:noProof/>
        <w:lang w:val="en-US"/>
      </w:rPr>
      <w:t>Appendix</w:t>
    </w:r>
    <w:r w:rsidR="00E04BDD">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0181E"/>
    <w:multiLevelType w:val="hybridMultilevel"/>
    <w:tmpl w:val="F080F774"/>
    <w:lvl w:ilvl="0" w:tplc="04070001">
      <w:start w:val="1"/>
      <w:numFmt w:val="bullet"/>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 w15:restartNumberingAfterBreak="0">
    <w:nsid w:val="06982F9C"/>
    <w:multiLevelType w:val="hybridMultilevel"/>
    <w:tmpl w:val="5F5A769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0A4E7648"/>
    <w:multiLevelType w:val="hybridMultilevel"/>
    <w:tmpl w:val="E7C0304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 w15:restartNumberingAfterBreak="0">
    <w:nsid w:val="0CA254BD"/>
    <w:multiLevelType w:val="hybridMultilevel"/>
    <w:tmpl w:val="2FA6630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0F4D2EFD"/>
    <w:multiLevelType w:val="hybridMultilevel"/>
    <w:tmpl w:val="A170DA7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5" w15:restartNumberingAfterBreak="0">
    <w:nsid w:val="168E7C7C"/>
    <w:multiLevelType w:val="hybridMultilevel"/>
    <w:tmpl w:val="0DF49C6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6" w15:restartNumberingAfterBreak="0">
    <w:nsid w:val="16934A44"/>
    <w:multiLevelType w:val="hybridMultilevel"/>
    <w:tmpl w:val="5590DBF6"/>
    <w:lvl w:ilvl="0" w:tplc="04070001">
      <w:start w:val="1"/>
      <w:numFmt w:val="bullet"/>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7" w15:restartNumberingAfterBreak="0">
    <w:nsid w:val="17415EEB"/>
    <w:multiLevelType w:val="hybridMultilevel"/>
    <w:tmpl w:val="3B2A1B4C"/>
    <w:lvl w:ilvl="0" w:tplc="BE147872">
      <w:numFmt w:val="bullet"/>
      <w:lvlText w:val="-"/>
      <w:lvlJc w:val="left"/>
      <w:pPr>
        <w:ind w:left="720" w:hanging="360"/>
      </w:pPr>
      <w:rPr>
        <w:rFonts w:hint="default" w:ascii="Arial" w:hAnsi="Arial" w:eastAsia="Times New Roman" w:cs="Aria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8" w15:restartNumberingAfterBreak="0">
    <w:nsid w:val="182920F3"/>
    <w:multiLevelType w:val="hybridMultilevel"/>
    <w:tmpl w:val="9D38EED4"/>
    <w:lvl w:ilvl="0" w:tplc="04070001">
      <w:start w:val="1"/>
      <w:numFmt w:val="bullet"/>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9" w15:restartNumberingAfterBreak="0">
    <w:nsid w:val="192D0C16"/>
    <w:multiLevelType w:val="hybridMultilevel"/>
    <w:tmpl w:val="DC88CBF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1A86411F"/>
    <w:multiLevelType w:val="multilevel"/>
    <w:tmpl w:val="CACA2004"/>
    <w:lvl w:ilvl="0">
      <w:start w:val="1"/>
      <w:numFmt w:val="decimal"/>
      <w:pStyle w:val="berschrift1"/>
      <w:lvlText w:val="%1"/>
      <w:lvlJc w:val="left"/>
      <w:pPr>
        <w:ind w:left="432" w:hanging="432"/>
      </w:pPr>
      <w:rPr>
        <w:rFonts w:hint="default"/>
        <w:color w:val="auto"/>
      </w:rPr>
    </w:lvl>
    <w:lvl w:ilvl="1">
      <w:start w:val="1"/>
      <w:numFmt w:val="decimal"/>
      <w:pStyle w:val="berschrift2"/>
      <w:lvlText w:val="%1.%2"/>
      <w:lvlJc w:val="left"/>
      <w:pPr>
        <w:ind w:left="576" w:hanging="576"/>
      </w:pPr>
      <w:rPr>
        <w:i w:val="0"/>
      </w:rPr>
    </w:lvl>
    <w:lvl w:ilvl="2">
      <w:start w:val="1"/>
      <w:numFmt w:val="decimal"/>
      <w:pStyle w:val="berschrift3"/>
      <w:lvlText w:val="%1.%2.%3"/>
      <w:lvlJc w:val="left"/>
      <w:pPr>
        <w:ind w:left="720" w:hanging="720"/>
      </w:pPr>
      <w:rPr>
        <w:b/>
        <w:bCs w:val="0"/>
      </w:r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1" w15:restartNumberingAfterBreak="0">
    <w:nsid w:val="1D9F18A8"/>
    <w:multiLevelType w:val="hybridMultilevel"/>
    <w:tmpl w:val="11A8AEB4"/>
    <w:lvl w:ilvl="0" w:tplc="DEFE587C">
      <w:numFmt w:val="bullet"/>
      <w:lvlText w:val=""/>
      <w:lvlJc w:val="left"/>
      <w:pPr>
        <w:ind w:left="720" w:hanging="360"/>
      </w:pPr>
      <w:rPr>
        <w:rFonts w:hint="default" w:ascii="Wingdings" w:hAnsi="Wingdings" w:eastAsia="Times New Roman" w:cstheme="minorHAnsi"/>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2" w15:restartNumberingAfterBreak="0">
    <w:nsid w:val="206B6340"/>
    <w:multiLevelType w:val="hybridMultilevel"/>
    <w:tmpl w:val="C108F11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15:restartNumberingAfterBreak="0">
    <w:nsid w:val="22D874F3"/>
    <w:multiLevelType w:val="hybridMultilevel"/>
    <w:tmpl w:val="D2CECB44"/>
    <w:lvl w:ilvl="0" w:tplc="04070003">
      <w:start w:val="1"/>
      <w:numFmt w:val="bullet"/>
      <w:lvlText w:val="o"/>
      <w:lvlJc w:val="left"/>
      <w:pPr>
        <w:ind w:left="1068" w:hanging="360"/>
      </w:pPr>
      <w:rPr>
        <w:rFonts w:hint="default" w:ascii="Courier New" w:hAnsi="Courier New" w:cs="Courier New"/>
      </w:rPr>
    </w:lvl>
    <w:lvl w:ilvl="1" w:tplc="FFFFFFFF" w:tentative="1">
      <w:start w:val="1"/>
      <w:numFmt w:val="bullet"/>
      <w:lvlText w:val="o"/>
      <w:lvlJc w:val="left"/>
      <w:pPr>
        <w:ind w:left="1788" w:hanging="360"/>
      </w:pPr>
      <w:rPr>
        <w:rFonts w:hint="default" w:ascii="Courier New" w:hAnsi="Courier New" w:cs="Courier New"/>
      </w:rPr>
    </w:lvl>
    <w:lvl w:ilvl="2" w:tplc="FFFFFFFF" w:tentative="1">
      <w:start w:val="1"/>
      <w:numFmt w:val="bullet"/>
      <w:lvlText w:val=""/>
      <w:lvlJc w:val="left"/>
      <w:pPr>
        <w:ind w:left="2508" w:hanging="360"/>
      </w:pPr>
      <w:rPr>
        <w:rFonts w:hint="default" w:ascii="Wingdings" w:hAnsi="Wingdings"/>
      </w:rPr>
    </w:lvl>
    <w:lvl w:ilvl="3" w:tplc="FFFFFFFF" w:tentative="1">
      <w:start w:val="1"/>
      <w:numFmt w:val="bullet"/>
      <w:lvlText w:val=""/>
      <w:lvlJc w:val="left"/>
      <w:pPr>
        <w:ind w:left="3228" w:hanging="360"/>
      </w:pPr>
      <w:rPr>
        <w:rFonts w:hint="default" w:ascii="Symbol" w:hAnsi="Symbol"/>
      </w:rPr>
    </w:lvl>
    <w:lvl w:ilvl="4" w:tplc="FFFFFFFF" w:tentative="1">
      <w:start w:val="1"/>
      <w:numFmt w:val="bullet"/>
      <w:lvlText w:val="o"/>
      <w:lvlJc w:val="left"/>
      <w:pPr>
        <w:ind w:left="3948" w:hanging="360"/>
      </w:pPr>
      <w:rPr>
        <w:rFonts w:hint="default" w:ascii="Courier New" w:hAnsi="Courier New" w:cs="Courier New"/>
      </w:rPr>
    </w:lvl>
    <w:lvl w:ilvl="5" w:tplc="FFFFFFFF" w:tentative="1">
      <w:start w:val="1"/>
      <w:numFmt w:val="bullet"/>
      <w:lvlText w:val=""/>
      <w:lvlJc w:val="left"/>
      <w:pPr>
        <w:ind w:left="4668" w:hanging="360"/>
      </w:pPr>
      <w:rPr>
        <w:rFonts w:hint="default" w:ascii="Wingdings" w:hAnsi="Wingdings"/>
      </w:rPr>
    </w:lvl>
    <w:lvl w:ilvl="6" w:tplc="FFFFFFFF" w:tentative="1">
      <w:start w:val="1"/>
      <w:numFmt w:val="bullet"/>
      <w:lvlText w:val=""/>
      <w:lvlJc w:val="left"/>
      <w:pPr>
        <w:ind w:left="5388" w:hanging="360"/>
      </w:pPr>
      <w:rPr>
        <w:rFonts w:hint="default" w:ascii="Symbol" w:hAnsi="Symbol"/>
      </w:rPr>
    </w:lvl>
    <w:lvl w:ilvl="7" w:tplc="FFFFFFFF" w:tentative="1">
      <w:start w:val="1"/>
      <w:numFmt w:val="bullet"/>
      <w:lvlText w:val="o"/>
      <w:lvlJc w:val="left"/>
      <w:pPr>
        <w:ind w:left="6108" w:hanging="360"/>
      </w:pPr>
      <w:rPr>
        <w:rFonts w:hint="default" w:ascii="Courier New" w:hAnsi="Courier New" w:cs="Courier New"/>
      </w:rPr>
    </w:lvl>
    <w:lvl w:ilvl="8" w:tplc="FFFFFFFF" w:tentative="1">
      <w:start w:val="1"/>
      <w:numFmt w:val="bullet"/>
      <w:lvlText w:val=""/>
      <w:lvlJc w:val="left"/>
      <w:pPr>
        <w:ind w:left="6828" w:hanging="360"/>
      </w:pPr>
      <w:rPr>
        <w:rFonts w:hint="default" w:ascii="Wingdings" w:hAnsi="Wingdings"/>
      </w:rPr>
    </w:lvl>
  </w:abstractNum>
  <w:abstractNum w:abstractNumId="14" w15:restartNumberingAfterBreak="0">
    <w:nsid w:val="22DB58C6"/>
    <w:multiLevelType w:val="hybridMultilevel"/>
    <w:tmpl w:val="F190A4D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5" w15:restartNumberingAfterBreak="0">
    <w:nsid w:val="28447852"/>
    <w:multiLevelType w:val="hybridMultilevel"/>
    <w:tmpl w:val="A24E006C"/>
    <w:lvl w:ilvl="0" w:tplc="04070001">
      <w:start w:val="1"/>
      <w:numFmt w:val="bullet"/>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6" w15:restartNumberingAfterBreak="0">
    <w:nsid w:val="28BD01EB"/>
    <w:multiLevelType w:val="hybridMultilevel"/>
    <w:tmpl w:val="6E705BF8"/>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7" w15:restartNumberingAfterBreak="0">
    <w:nsid w:val="2CA578D2"/>
    <w:multiLevelType w:val="hybridMultilevel"/>
    <w:tmpl w:val="C696F2C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8" w15:restartNumberingAfterBreak="0">
    <w:nsid w:val="306E263D"/>
    <w:multiLevelType w:val="hybridMultilevel"/>
    <w:tmpl w:val="C204B0A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30863F30"/>
    <w:multiLevelType w:val="hybridMultilevel"/>
    <w:tmpl w:val="37ECEC0A"/>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0" w15:restartNumberingAfterBreak="0">
    <w:nsid w:val="326F1069"/>
    <w:multiLevelType w:val="hybridMultilevel"/>
    <w:tmpl w:val="DDAA4D5C"/>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1" w15:restartNumberingAfterBreak="0">
    <w:nsid w:val="362E3851"/>
    <w:multiLevelType w:val="hybridMultilevel"/>
    <w:tmpl w:val="5AF4966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2" w15:restartNumberingAfterBreak="0">
    <w:nsid w:val="36675537"/>
    <w:multiLevelType w:val="hybridMultilevel"/>
    <w:tmpl w:val="422C0CB6"/>
    <w:lvl w:ilvl="0" w:tplc="08070001">
      <w:start w:val="1"/>
      <w:numFmt w:val="bullet"/>
      <w:lvlText w:val=""/>
      <w:lvlJc w:val="left"/>
      <w:pPr>
        <w:ind w:left="720" w:hanging="360"/>
      </w:pPr>
      <w:rPr>
        <w:rFonts w:hint="default" w:ascii="Symbol" w:hAnsi="Symbol"/>
      </w:rPr>
    </w:lvl>
    <w:lvl w:ilvl="1" w:tplc="E77C162A">
      <w:numFmt w:val="bullet"/>
      <w:lvlText w:val=""/>
      <w:lvlJc w:val="left"/>
      <w:pPr>
        <w:ind w:left="1440" w:hanging="360"/>
      </w:pPr>
      <w:rPr>
        <w:rFonts w:hint="default" w:ascii="Wingdings" w:hAnsi="Wingdings" w:eastAsia="Times New Roman" w:cstheme="minorHAnsi"/>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3" w15:restartNumberingAfterBreak="0">
    <w:nsid w:val="37CB1681"/>
    <w:multiLevelType w:val="hybridMultilevel"/>
    <w:tmpl w:val="168E8718"/>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4" w15:restartNumberingAfterBreak="0">
    <w:nsid w:val="3B2B149C"/>
    <w:multiLevelType w:val="hybridMultilevel"/>
    <w:tmpl w:val="ACB2A7EA"/>
    <w:lvl w:ilvl="0" w:tplc="FFFFFFFF">
      <w:start w:val="1"/>
      <w:numFmt w:val="bullet"/>
      <w:lvlText w:val=""/>
      <w:lvlJc w:val="left"/>
      <w:pPr>
        <w:ind w:left="720" w:hanging="360"/>
      </w:pPr>
      <w:rPr>
        <w:rFonts w:hint="default" w:ascii="Symbol" w:hAnsi="Symbol"/>
      </w:rPr>
    </w:lvl>
    <w:lvl w:ilvl="1" w:tplc="04070003">
      <w:start w:val="1"/>
      <w:numFmt w:val="bullet"/>
      <w:lvlText w:val="o"/>
      <w:lvlJc w:val="left"/>
      <w:pPr>
        <w:ind w:left="1068"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25" w15:restartNumberingAfterBreak="0">
    <w:nsid w:val="3B740538"/>
    <w:multiLevelType w:val="hybridMultilevel"/>
    <w:tmpl w:val="EB4C7D8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6" w15:restartNumberingAfterBreak="0">
    <w:nsid w:val="42073727"/>
    <w:multiLevelType w:val="hybridMultilevel"/>
    <w:tmpl w:val="0FB85AC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424C23CD"/>
    <w:multiLevelType w:val="hybridMultilevel"/>
    <w:tmpl w:val="465EE920"/>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8" w15:restartNumberingAfterBreak="0">
    <w:nsid w:val="42F57350"/>
    <w:multiLevelType w:val="hybridMultilevel"/>
    <w:tmpl w:val="1CE2651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9" w15:restartNumberingAfterBreak="0">
    <w:nsid w:val="434312E3"/>
    <w:multiLevelType w:val="hybridMultilevel"/>
    <w:tmpl w:val="0FB85AC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0" w15:restartNumberingAfterBreak="0">
    <w:nsid w:val="466B40EB"/>
    <w:multiLevelType w:val="hybridMultilevel"/>
    <w:tmpl w:val="56DA7C1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15:restartNumberingAfterBreak="0">
    <w:nsid w:val="47FE2F0A"/>
    <w:multiLevelType w:val="hybridMultilevel"/>
    <w:tmpl w:val="B644FEEE"/>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2" w15:restartNumberingAfterBreak="0">
    <w:nsid w:val="48B50AA3"/>
    <w:multiLevelType w:val="hybridMultilevel"/>
    <w:tmpl w:val="56DA7C1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3" w15:restartNumberingAfterBreak="0">
    <w:nsid w:val="4B233303"/>
    <w:multiLevelType w:val="hybridMultilevel"/>
    <w:tmpl w:val="0FB85AC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4" w15:restartNumberingAfterBreak="0">
    <w:nsid w:val="57FB0AB1"/>
    <w:multiLevelType w:val="hybridMultilevel"/>
    <w:tmpl w:val="A78ADF4A"/>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5" w15:restartNumberingAfterBreak="0">
    <w:nsid w:val="58946F26"/>
    <w:multiLevelType w:val="hybridMultilevel"/>
    <w:tmpl w:val="327C4D3A"/>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6" w15:restartNumberingAfterBreak="0">
    <w:nsid w:val="5F5637E1"/>
    <w:multiLevelType w:val="hybridMultilevel"/>
    <w:tmpl w:val="C0E80104"/>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7" w15:restartNumberingAfterBreak="0">
    <w:nsid w:val="60446A97"/>
    <w:multiLevelType w:val="hybridMultilevel"/>
    <w:tmpl w:val="4058DC88"/>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8" w15:restartNumberingAfterBreak="0">
    <w:nsid w:val="64600BC0"/>
    <w:multiLevelType w:val="hybridMultilevel"/>
    <w:tmpl w:val="0FB85AC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9" w15:restartNumberingAfterBreak="0">
    <w:nsid w:val="6AA04AF3"/>
    <w:multiLevelType w:val="hybridMultilevel"/>
    <w:tmpl w:val="30C2ED6E"/>
    <w:lvl w:ilvl="0" w:tplc="04070001">
      <w:start w:val="1"/>
      <w:numFmt w:val="bullet"/>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40" w15:restartNumberingAfterBreak="0">
    <w:nsid w:val="6BE617D1"/>
    <w:multiLevelType w:val="hybridMultilevel"/>
    <w:tmpl w:val="0548058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41" w15:restartNumberingAfterBreak="0">
    <w:nsid w:val="6C6C3426"/>
    <w:multiLevelType w:val="hybridMultilevel"/>
    <w:tmpl w:val="B66AA954"/>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42" w15:restartNumberingAfterBreak="0">
    <w:nsid w:val="6D6B7C7E"/>
    <w:multiLevelType w:val="hybridMultilevel"/>
    <w:tmpl w:val="65944E8E"/>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43" w15:restartNumberingAfterBreak="0">
    <w:nsid w:val="72A04731"/>
    <w:multiLevelType w:val="hybridMultilevel"/>
    <w:tmpl w:val="F2E8693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44" w15:restartNumberingAfterBreak="0">
    <w:nsid w:val="75FA5548"/>
    <w:multiLevelType w:val="hybridMultilevel"/>
    <w:tmpl w:val="CA709FC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45" w15:restartNumberingAfterBreak="0">
    <w:nsid w:val="78F642AB"/>
    <w:multiLevelType w:val="hybridMultilevel"/>
    <w:tmpl w:val="9932BAD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6" w15:restartNumberingAfterBreak="0">
    <w:nsid w:val="79980840"/>
    <w:multiLevelType w:val="hybridMultilevel"/>
    <w:tmpl w:val="60CA942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7" w15:restartNumberingAfterBreak="0">
    <w:nsid w:val="7C8973CA"/>
    <w:multiLevelType w:val="hybridMultilevel"/>
    <w:tmpl w:val="F6A49AAC"/>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48" w15:restartNumberingAfterBreak="0">
    <w:nsid w:val="7EB1165A"/>
    <w:multiLevelType w:val="hybridMultilevel"/>
    <w:tmpl w:val="6D62AB3C"/>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49" w15:restartNumberingAfterBreak="0">
    <w:nsid w:val="7F0120CD"/>
    <w:multiLevelType w:val="hybridMultilevel"/>
    <w:tmpl w:val="73DAFCF8"/>
    <w:lvl w:ilvl="0" w:tplc="0807000F">
      <w:start w:val="1"/>
      <w:numFmt w:val="decimal"/>
      <w:lvlText w:val="%1."/>
      <w:lvlJc w:val="left"/>
      <w:pPr>
        <w:ind w:left="720" w:hanging="360"/>
      </w:pPr>
    </w:lvl>
    <w:lvl w:ilvl="1" w:tplc="1AC44FA2">
      <w:start w:val="1"/>
      <w:numFmt w:val="decimal"/>
      <w:lvlText w:val="%2)"/>
      <w:lvlJc w:val="left"/>
      <w:pPr>
        <w:ind w:left="1440" w:hanging="360"/>
      </w:pPr>
      <w:rPr>
        <w:rFonts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10"/>
  </w:num>
  <w:num w:numId="2">
    <w:abstractNumId w:val="21"/>
  </w:num>
  <w:num w:numId="3">
    <w:abstractNumId w:val="30"/>
  </w:num>
  <w:num w:numId="4">
    <w:abstractNumId w:val="38"/>
  </w:num>
  <w:num w:numId="5">
    <w:abstractNumId w:val="32"/>
  </w:num>
  <w:num w:numId="6">
    <w:abstractNumId w:val="18"/>
  </w:num>
  <w:num w:numId="7">
    <w:abstractNumId w:val="33"/>
  </w:num>
  <w:num w:numId="8">
    <w:abstractNumId w:val="26"/>
  </w:num>
  <w:num w:numId="9">
    <w:abstractNumId w:val="29"/>
  </w:num>
  <w:num w:numId="10">
    <w:abstractNumId w:val="3"/>
  </w:num>
  <w:num w:numId="11">
    <w:abstractNumId w:val="49"/>
  </w:num>
  <w:num w:numId="12">
    <w:abstractNumId w:val="9"/>
  </w:num>
  <w:num w:numId="13">
    <w:abstractNumId w:val="12"/>
  </w:num>
  <w:num w:numId="14">
    <w:abstractNumId w:val="45"/>
  </w:num>
  <w:num w:numId="15">
    <w:abstractNumId w:val="46"/>
  </w:num>
  <w:num w:numId="16">
    <w:abstractNumId w:val="1"/>
  </w:num>
  <w:num w:numId="17">
    <w:abstractNumId w:val="20"/>
  </w:num>
  <w:num w:numId="18">
    <w:abstractNumId w:val="43"/>
  </w:num>
  <w:num w:numId="19">
    <w:abstractNumId w:val="5"/>
  </w:num>
  <w:num w:numId="20">
    <w:abstractNumId w:val="48"/>
  </w:num>
  <w:num w:numId="21">
    <w:abstractNumId w:val="23"/>
  </w:num>
  <w:num w:numId="22">
    <w:abstractNumId w:val="40"/>
  </w:num>
  <w:num w:numId="23">
    <w:abstractNumId w:val="34"/>
  </w:num>
  <w:num w:numId="24">
    <w:abstractNumId w:val="2"/>
  </w:num>
  <w:num w:numId="25">
    <w:abstractNumId w:val="4"/>
  </w:num>
  <w:num w:numId="26">
    <w:abstractNumId w:val="19"/>
  </w:num>
  <w:num w:numId="27">
    <w:abstractNumId w:val="22"/>
  </w:num>
  <w:num w:numId="28">
    <w:abstractNumId w:val="41"/>
  </w:num>
  <w:num w:numId="29">
    <w:abstractNumId w:val="44"/>
  </w:num>
  <w:num w:numId="30">
    <w:abstractNumId w:val="37"/>
  </w:num>
  <w:num w:numId="31">
    <w:abstractNumId w:val="16"/>
  </w:num>
  <w:num w:numId="32">
    <w:abstractNumId w:val="25"/>
  </w:num>
  <w:num w:numId="33">
    <w:abstractNumId w:val="47"/>
  </w:num>
  <w:num w:numId="34">
    <w:abstractNumId w:val="35"/>
  </w:num>
  <w:num w:numId="35">
    <w:abstractNumId w:val="17"/>
  </w:num>
  <w:num w:numId="36">
    <w:abstractNumId w:val="28"/>
  </w:num>
  <w:num w:numId="37">
    <w:abstractNumId w:val="27"/>
  </w:num>
  <w:num w:numId="38">
    <w:abstractNumId w:val="11"/>
  </w:num>
  <w:num w:numId="39">
    <w:abstractNumId w:val="36"/>
  </w:num>
  <w:num w:numId="40">
    <w:abstractNumId w:val="14"/>
  </w:num>
  <w:num w:numId="41">
    <w:abstractNumId w:val="42"/>
  </w:num>
  <w:num w:numId="42">
    <w:abstractNumId w:val="15"/>
  </w:num>
  <w:num w:numId="43">
    <w:abstractNumId w:val="39"/>
  </w:num>
  <w:num w:numId="44">
    <w:abstractNumId w:val="13"/>
  </w:num>
  <w:num w:numId="45">
    <w:abstractNumId w:val="24"/>
  </w:num>
  <w:num w:numId="46">
    <w:abstractNumId w:val="0"/>
  </w:num>
  <w:num w:numId="47">
    <w:abstractNumId w:val="8"/>
  </w:num>
  <w:num w:numId="48">
    <w:abstractNumId w:val="31"/>
  </w:num>
  <w:num w:numId="49">
    <w:abstractNumId w:val="6"/>
  </w:num>
  <w:num w:numId="50">
    <w:abstractNumId w:val="7"/>
  </w:num>
  <w:numIdMacAtCleanup w:val="32"/>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60"/>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56B"/>
    <w:rsid w:val="00000002"/>
    <w:rsid w:val="0000004D"/>
    <w:rsid w:val="0000005E"/>
    <w:rsid w:val="00000109"/>
    <w:rsid w:val="00000155"/>
    <w:rsid w:val="000001EE"/>
    <w:rsid w:val="0000045C"/>
    <w:rsid w:val="000005A0"/>
    <w:rsid w:val="000005EA"/>
    <w:rsid w:val="00000730"/>
    <w:rsid w:val="0000082B"/>
    <w:rsid w:val="000008E5"/>
    <w:rsid w:val="0000090C"/>
    <w:rsid w:val="000009AC"/>
    <w:rsid w:val="00000A51"/>
    <w:rsid w:val="00000A65"/>
    <w:rsid w:val="00000CFE"/>
    <w:rsid w:val="00000DCB"/>
    <w:rsid w:val="00000DF9"/>
    <w:rsid w:val="00000E57"/>
    <w:rsid w:val="00000EE0"/>
    <w:rsid w:val="00000F30"/>
    <w:rsid w:val="00000F4B"/>
    <w:rsid w:val="00000FD8"/>
    <w:rsid w:val="00000FE0"/>
    <w:rsid w:val="000010A6"/>
    <w:rsid w:val="0000135A"/>
    <w:rsid w:val="000013B6"/>
    <w:rsid w:val="0000152B"/>
    <w:rsid w:val="00001592"/>
    <w:rsid w:val="00001604"/>
    <w:rsid w:val="000017D3"/>
    <w:rsid w:val="000017E6"/>
    <w:rsid w:val="00001A1E"/>
    <w:rsid w:val="00001B4D"/>
    <w:rsid w:val="00001B9B"/>
    <w:rsid w:val="00001BC0"/>
    <w:rsid w:val="00001E48"/>
    <w:rsid w:val="00002133"/>
    <w:rsid w:val="00002164"/>
    <w:rsid w:val="00002209"/>
    <w:rsid w:val="00002232"/>
    <w:rsid w:val="00002295"/>
    <w:rsid w:val="000022E0"/>
    <w:rsid w:val="000024D9"/>
    <w:rsid w:val="0000264A"/>
    <w:rsid w:val="000027AC"/>
    <w:rsid w:val="00002868"/>
    <w:rsid w:val="00002C5C"/>
    <w:rsid w:val="00002D97"/>
    <w:rsid w:val="00002F28"/>
    <w:rsid w:val="00003316"/>
    <w:rsid w:val="0000339D"/>
    <w:rsid w:val="0000355C"/>
    <w:rsid w:val="00003775"/>
    <w:rsid w:val="000038B2"/>
    <w:rsid w:val="00003902"/>
    <w:rsid w:val="00003A3E"/>
    <w:rsid w:val="00003A69"/>
    <w:rsid w:val="00003BF4"/>
    <w:rsid w:val="00003D86"/>
    <w:rsid w:val="00003E7F"/>
    <w:rsid w:val="00003EE1"/>
    <w:rsid w:val="00003F3A"/>
    <w:rsid w:val="00004054"/>
    <w:rsid w:val="000040CB"/>
    <w:rsid w:val="00004101"/>
    <w:rsid w:val="00004278"/>
    <w:rsid w:val="000042CF"/>
    <w:rsid w:val="000043DF"/>
    <w:rsid w:val="00004433"/>
    <w:rsid w:val="000044E2"/>
    <w:rsid w:val="00004631"/>
    <w:rsid w:val="00004879"/>
    <w:rsid w:val="000048E0"/>
    <w:rsid w:val="00004900"/>
    <w:rsid w:val="00004A28"/>
    <w:rsid w:val="00004CDC"/>
    <w:rsid w:val="00004DE6"/>
    <w:rsid w:val="00004F41"/>
    <w:rsid w:val="000050A4"/>
    <w:rsid w:val="000051AB"/>
    <w:rsid w:val="0000524F"/>
    <w:rsid w:val="000052D6"/>
    <w:rsid w:val="0000534F"/>
    <w:rsid w:val="00005815"/>
    <w:rsid w:val="0000595D"/>
    <w:rsid w:val="00005969"/>
    <w:rsid w:val="00005C5F"/>
    <w:rsid w:val="00005CCE"/>
    <w:rsid w:val="00005E4F"/>
    <w:rsid w:val="000060CE"/>
    <w:rsid w:val="00006138"/>
    <w:rsid w:val="00006250"/>
    <w:rsid w:val="00006299"/>
    <w:rsid w:val="0000642C"/>
    <w:rsid w:val="000064A9"/>
    <w:rsid w:val="00006667"/>
    <w:rsid w:val="00006686"/>
    <w:rsid w:val="000066BE"/>
    <w:rsid w:val="0000672C"/>
    <w:rsid w:val="0000675A"/>
    <w:rsid w:val="00006819"/>
    <w:rsid w:val="00006830"/>
    <w:rsid w:val="00006856"/>
    <w:rsid w:val="000068E4"/>
    <w:rsid w:val="0000691B"/>
    <w:rsid w:val="00006A49"/>
    <w:rsid w:val="00006A90"/>
    <w:rsid w:val="00006E0A"/>
    <w:rsid w:val="00006E72"/>
    <w:rsid w:val="00006EA2"/>
    <w:rsid w:val="00006FA8"/>
    <w:rsid w:val="00007007"/>
    <w:rsid w:val="00007188"/>
    <w:rsid w:val="000073E1"/>
    <w:rsid w:val="0000752B"/>
    <w:rsid w:val="00007532"/>
    <w:rsid w:val="00007975"/>
    <w:rsid w:val="000079C1"/>
    <w:rsid w:val="000079E6"/>
    <w:rsid w:val="00007A1C"/>
    <w:rsid w:val="00007A4B"/>
    <w:rsid w:val="00007AA1"/>
    <w:rsid w:val="00007B73"/>
    <w:rsid w:val="00007D05"/>
    <w:rsid w:val="00007D17"/>
    <w:rsid w:val="00007D83"/>
    <w:rsid w:val="00007DA3"/>
    <w:rsid w:val="00007FBC"/>
    <w:rsid w:val="00010018"/>
    <w:rsid w:val="0001011C"/>
    <w:rsid w:val="0001034F"/>
    <w:rsid w:val="000103D7"/>
    <w:rsid w:val="00010611"/>
    <w:rsid w:val="000106BB"/>
    <w:rsid w:val="0001073F"/>
    <w:rsid w:val="0001094B"/>
    <w:rsid w:val="00010A3E"/>
    <w:rsid w:val="00010BDE"/>
    <w:rsid w:val="00010DD9"/>
    <w:rsid w:val="00010E6E"/>
    <w:rsid w:val="00010FEC"/>
    <w:rsid w:val="0001103D"/>
    <w:rsid w:val="000110E3"/>
    <w:rsid w:val="000110EE"/>
    <w:rsid w:val="00011140"/>
    <w:rsid w:val="00011203"/>
    <w:rsid w:val="00011226"/>
    <w:rsid w:val="0001123A"/>
    <w:rsid w:val="000112A0"/>
    <w:rsid w:val="00011477"/>
    <w:rsid w:val="00011576"/>
    <w:rsid w:val="000116C5"/>
    <w:rsid w:val="00011819"/>
    <w:rsid w:val="0001188E"/>
    <w:rsid w:val="0001194E"/>
    <w:rsid w:val="00011AE6"/>
    <w:rsid w:val="00011C6B"/>
    <w:rsid w:val="00011C75"/>
    <w:rsid w:val="00011CF4"/>
    <w:rsid w:val="00011D02"/>
    <w:rsid w:val="00011D18"/>
    <w:rsid w:val="00011F60"/>
    <w:rsid w:val="000120E5"/>
    <w:rsid w:val="00012217"/>
    <w:rsid w:val="00012343"/>
    <w:rsid w:val="000124D2"/>
    <w:rsid w:val="000124F8"/>
    <w:rsid w:val="000124FB"/>
    <w:rsid w:val="00012561"/>
    <w:rsid w:val="00012567"/>
    <w:rsid w:val="000125BA"/>
    <w:rsid w:val="00012619"/>
    <w:rsid w:val="00012653"/>
    <w:rsid w:val="0001287F"/>
    <w:rsid w:val="000129D4"/>
    <w:rsid w:val="00012A3A"/>
    <w:rsid w:val="00012BC3"/>
    <w:rsid w:val="00012C65"/>
    <w:rsid w:val="00012FE8"/>
    <w:rsid w:val="0001303D"/>
    <w:rsid w:val="000132F9"/>
    <w:rsid w:val="0001333F"/>
    <w:rsid w:val="000134D4"/>
    <w:rsid w:val="00013601"/>
    <w:rsid w:val="000136C3"/>
    <w:rsid w:val="00013861"/>
    <w:rsid w:val="00013881"/>
    <w:rsid w:val="00013B50"/>
    <w:rsid w:val="00013BAE"/>
    <w:rsid w:val="00013ED6"/>
    <w:rsid w:val="00013F68"/>
    <w:rsid w:val="00013FBA"/>
    <w:rsid w:val="00014039"/>
    <w:rsid w:val="00014178"/>
    <w:rsid w:val="000142A5"/>
    <w:rsid w:val="00014308"/>
    <w:rsid w:val="00014335"/>
    <w:rsid w:val="00014456"/>
    <w:rsid w:val="000144F7"/>
    <w:rsid w:val="0001454A"/>
    <w:rsid w:val="000147A2"/>
    <w:rsid w:val="000147AA"/>
    <w:rsid w:val="0001486C"/>
    <w:rsid w:val="000149FA"/>
    <w:rsid w:val="00014A33"/>
    <w:rsid w:val="00014A78"/>
    <w:rsid w:val="00014B63"/>
    <w:rsid w:val="00014C73"/>
    <w:rsid w:val="00014C87"/>
    <w:rsid w:val="00014DCC"/>
    <w:rsid w:val="00014F15"/>
    <w:rsid w:val="00014F73"/>
    <w:rsid w:val="00014F89"/>
    <w:rsid w:val="00015066"/>
    <w:rsid w:val="0001507C"/>
    <w:rsid w:val="00015205"/>
    <w:rsid w:val="0001522E"/>
    <w:rsid w:val="0001535B"/>
    <w:rsid w:val="000154F0"/>
    <w:rsid w:val="00015577"/>
    <w:rsid w:val="00015829"/>
    <w:rsid w:val="00015971"/>
    <w:rsid w:val="00015B32"/>
    <w:rsid w:val="00015BD1"/>
    <w:rsid w:val="00015C7B"/>
    <w:rsid w:val="00015CF6"/>
    <w:rsid w:val="00015DC6"/>
    <w:rsid w:val="00015DFE"/>
    <w:rsid w:val="000160A8"/>
    <w:rsid w:val="0001622F"/>
    <w:rsid w:val="00016283"/>
    <w:rsid w:val="000163F3"/>
    <w:rsid w:val="00016550"/>
    <w:rsid w:val="00016588"/>
    <w:rsid w:val="000166BB"/>
    <w:rsid w:val="000166D8"/>
    <w:rsid w:val="0001671A"/>
    <w:rsid w:val="0001672E"/>
    <w:rsid w:val="00016A38"/>
    <w:rsid w:val="00016B70"/>
    <w:rsid w:val="00016C45"/>
    <w:rsid w:val="00016E04"/>
    <w:rsid w:val="00016E45"/>
    <w:rsid w:val="00016E4D"/>
    <w:rsid w:val="00016EC4"/>
    <w:rsid w:val="00016EE9"/>
    <w:rsid w:val="00016F00"/>
    <w:rsid w:val="00016F92"/>
    <w:rsid w:val="00016FFE"/>
    <w:rsid w:val="0001707C"/>
    <w:rsid w:val="00017158"/>
    <w:rsid w:val="0001728C"/>
    <w:rsid w:val="00017342"/>
    <w:rsid w:val="000173F7"/>
    <w:rsid w:val="00017625"/>
    <w:rsid w:val="0001769B"/>
    <w:rsid w:val="00017775"/>
    <w:rsid w:val="0001778B"/>
    <w:rsid w:val="000177D0"/>
    <w:rsid w:val="000178B2"/>
    <w:rsid w:val="00017A0E"/>
    <w:rsid w:val="00017A31"/>
    <w:rsid w:val="00017C1D"/>
    <w:rsid w:val="00017CDB"/>
    <w:rsid w:val="00017E18"/>
    <w:rsid w:val="00018AA3"/>
    <w:rsid w:val="000200C8"/>
    <w:rsid w:val="000203C9"/>
    <w:rsid w:val="00020471"/>
    <w:rsid w:val="0002048D"/>
    <w:rsid w:val="0002054B"/>
    <w:rsid w:val="00020660"/>
    <w:rsid w:val="00020852"/>
    <w:rsid w:val="00020953"/>
    <w:rsid w:val="00020A06"/>
    <w:rsid w:val="00020A6B"/>
    <w:rsid w:val="00020B71"/>
    <w:rsid w:val="00020BA5"/>
    <w:rsid w:val="00020CC8"/>
    <w:rsid w:val="00020E2C"/>
    <w:rsid w:val="00020F7D"/>
    <w:rsid w:val="00020FDF"/>
    <w:rsid w:val="00021247"/>
    <w:rsid w:val="000212A7"/>
    <w:rsid w:val="0002148E"/>
    <w:rsid w:val="00021575"/>
    <w:rsid w:val="00021582"/>
    <w:rsid w:val="000215D2"/>
    <w:rsid w:val="000215F9"/>
    <w:rsid w:val="000216BB"/>
    <w:rsid w:val="000216DD"/>
    <w:rsid w:val="00021AFA"/>
    <w:rsid w:val="00021B30"/>
    <w:rsid w:val="00021B66"/>
    <w:rsid w:val="00021CA4"/>
    <w:rsid w:val="00021D86"/>
    <w:rsid w:val="00021FD6"/>
    <w:rsid w:val="0002207E"/>
    <w:rsid w:val="000220D9"/>
    <w:rsid w:val="000222A1"/>
    <w:rsid w:val="000222D9"/>
    <w:rsid w:val="000223DA"/>
    <w:rsid w:val="000223FA"/>
    <w:rsid w:val="00022425"/>
    <w:rsid w:val="0002258C"/>
    <w:rsid w:val="00022594"/>
    <w:rsid w:val="000226E3"/>
    <w:rsid w:val="00022913"/>
    <w:rsid w:val="0002299C"/>
    <w:rsid w:val="00022A8D"/>
    <w:rsid w:val="00022C47"/>
    <w:rsid w:val="00022C67"/>
    <w:rsid w:val="00022CBF"/>
    <w:rsid w:val="00022CFE"/>
    <w:rsid w:val="00022DB1"/>
    <w:rsid w:val="00022FC2"/>
    <w:rsid w:val="00022FDC"/>
    <w:rsid w:val="00022FF4"/>
    <w:rsid w:val="000230E2"/>
    <w:rsid w:val="0002321C"/>
    <w:rsid w:val="00023291"/>
    <w:rsid w:val="000232E9"/>
    <w:rsid w:val="0002330B"/>
    <w:rsid w:val="0002332B"/>
    <w:rsid w:val="00023450"/>
    <w:rsid w:val="000235AF"/>
    <w:rsid w:val="000235C4"/>
    <w:rsid w:val="00023621"/>
    <w:rsid w:val="000236C2"/>
    <w:rsid w:val="00023913"/>
    <w:rsid w:val="0002394E"/>
    <w:rsid w:val="000239FD"/>
    <w:rsid w:val="00023AEB"/>
    <w:rsid w:val="00023B21"/>
    <w:rsid w:val="00023BAF"/>
    <w:rsid w:val="00023BBE"/>
    <w:rsid w:val="00023C32"/>
    <w:rsid w:val="00023C3C"/>
    <w:rsid w:val="00023C99"/>
    <w:rsid w:val="00023E34"/>
    <w:rsid w:val="00023EB4"/>
    <w:rsid w:val="0002405A"/>
    <w:rsid w:val="000240F1"/>
    <w:rsid w:val="0002427C"/>
    <w:rsid w:val="00024438"/>
    <w:rsid w:val="000244A8"/>
    <w:rsid w:val="000244C9"/>
    <w:rsid w:val="00024535"/>
    <w:rsid w:val="00024599"/>
    <w:rsid w:val="000246B5"/>
    <w:rsid w:val="000246E5"/>
    <w:rsid w:val="0002479E"/>
    <w:rsid w:val="00024864"/>
    <w:rsid w:val="000249A9"/>
    <w:rsid w:val="00024A9F"/>
    <w:rsid w:val="00024B4F"/>
    <w:rsid w:val="00024B89"/>
    <w:rsid w:val="00024C37"/>
    <w:rsid w:val="00024C54"/>
    <w:rsid w:val="000252B8"/>
    <w:rsid w:val="00025349"/>
    <w:rsid w:val="00025424"/>
    <w:rsid w:val="00025453"/>
    <w:rsid w:val="00025482"/>
    <w:rsid w:val="000259B0"/>
    <w:rsid w:val="000259CE"/>
    <w:rsid w:val="00025A4E"/>
    <w:rsid w:val="00025ACA"/>
    <w:rsid w:val="00025CBD"/>
    <w:rsid w:val="00025CEC"/>
    <w:rsid w:val="00025DA5"/>
    <w:rsid w:val="00025DFA"/>
    <w:rsid w:val="00025E9A"/>
    <w:rsid w:val="00025EFE"/>
    <w:rsid w:val="00025F2E"/>
    <w:rsid w:val="000262BD"/>
    <w:rsid w:val="000262E5"/>
    <w:rsid w:val="0002635D"/>
    <w:rsid w:val="000263A2"/>
    <w:rsid w:val="000264EC"/>
    <w:rsid w:val="0002654C"/>
    <w:rsid w:val="000265D5"/>
    <w:rsid w:val="0002664E"/>
    <w:rsid w:val="0002670F"/>
    <w:rsid w:val="0002673A"/>
    <w:rsid w:val="00026874"/>
    <w:rsid w:val="00026879"/>
    <w:rsid w:val="00026994"/>
    <w:rsid w:val="000269D7"/>
    <w:rsid w:val="000269DC"/>
    <w:rsid w:val="000269F0"/>
    <w:rsid w:val="00026A6B"/>
    <w:rsid w:val="00026AC9"/>
    <w:rsid w:val="00026BD8"/>
    <w:rsid w:val="00026BFE"/>
    <w:rsid w:val="00027055"/>
    <w:rsid w:val="000271BB"/>
    <w:rsid w:val="00027215"/>
    <w:rsid w:val="00027310"/>
    <w:rsid w:val="000274FF"/>
    <w:rsid w:val="00027539"/>
    <w:rsid w:val="00027674"/>
    <w:rsid w:val="000276E6"/>
    <w:rsid w:val="0002779B"/>
    <w:rsid w:val="000277D7"/>
    <w:rsid w:val="00027903"/>
    <w:rsid w:val="00027BC4"/>
    <w:rsid w:val="00027BCA"/>
    <w:rsid w:val="00027C2F"/>
    <w:rsid w:val="00027C91"/>
    <w:rsid w:val="00027D7D"/>
    <w:rsid w:val="00027D90"/>
    <w:rsid w:val="00027EF0"/>
    <w:rsid w:val="00030023"/>
    <w:rsid w:val="000301FA"/>
    <w:rsid w:val="0003027A"/>
    <w:rsid w:val="000304D4"/>
    <w:rsid w:val="000307B0"/>
    <w:rsid w:val="00030800"/>
    <w:rsid w:val="000308A1"/>
    <w:rsid w:val="000308B3"/>
    <w:rsid w:val="000308B5"/>
    <w:rsid w:val="00030932"/>
    <w:rsid w:val="00030951"/>
    <w:rsid w:val="00030998"/>
    <w:rsid w:val="000309CA"/>
    <w:rsid w:val="00030A84"/>
    <w:rsid w:val="00030BFA"/>
    <w:rsid w:val="00030EA9"/>
    <w:rsid w:val="00030F27"/>
    <w:rsid w:val="00030FBA"/>
    <w:rsid w:val="0003106B"/>
    <w:rsid w:val="000310B7"/>
    <w:rsid w:val="0003112F"/>
    <w:rsid w:val="00031137"/>
    <w:rsid w:val="00031158"/>
    <w:rsid w:val="00031364"/>
    <w:rsid w:val="000313C8"/>
    <w:rsid w:val="00031422"/>
    <w:rsid w:val="00031446"/>
    <w:rsid w:val="000314E8"/>
    <w:rsid w:val="0003166F"/>
    <w:rsid w:val="00031733"/>
    <w:rsid w:val="000318C3"/>
    <w:rsid w:val="00031AEA"/>
    <w:rsid w:val="00031D20"/>
    <w:rsid w:val="00031D29"/>
    <w:rsid w:val="00031D30"/>
    <w:rsid w:val="00031D76"/>
    <w:rsid w:val="00031DAD"/>
    <w:rsid w:val="00031E46"/>
    <w:rsid w:val="00031F87"/>
    <w:rsid w:val="00032345"/>
    <w:rsid w:val="00032465"/>
    <w:rsid w:val="00032724"/>
    <w:rsid w:val="00032761"/>
    <w:rsid w:val="00032781"/>
    <w:rsid w:val="000327BD"/>
    <w:rsid w:val="000327D6"/>
    <w:rsid w:val="00032A21"/>
    <w:rsid w:val="00032E2D"/>
    <w:rsid w:val="00032F76"/>
    <w:rsid w:val="000330C9"/>
    <w:rsid w:val="000332E2"/>
    <w:rsid w:val="00033349"/>
    <w:rsid w:val="000334D1"/>
    <w:rsid w:val="0003352E"/>
    <w:rsid w:val="000335B1"/>
    <w:rsid w:val="000335E2"/>
    <w:rsid w:val="00033632"/>
    <w:rsid w:val="00033638"/>
    <w:rsid w:val="0003387F"/>
    <w:rsid w:val="0003391A"/>
    <w:rsid w:val="00033955"/>
    <w:rsid w:val="0003399D"/>
    <w:rsid w:val="00033A66"/>
    <w:rsid w:val="00033A75"/>
    <w:rsid w:val="00033B53"/>
    <w:rsid w:val="00033B71"/>
    <w:rsid w:val="00033D41"/>
    <w:rsid w:val="00033DD4"/>
    <w:rsid w:val="00033DF5"/>
    <w:rsid w:val="00033E00"/>
    <w:rsid w:val="00033EF0"/>
    <w:rsid w:val="00033F7D"/>
    <w:rsid w:val="00033F94"/>
    <w:rsid w:val="0003414A"/>
    <w:rsid w:val="00034218"/>
    <w:rsid w:val="00034460"/>
    <w:rsid w:val="00034671"/>
    <w:rsid w:val="0003469C"/>
    <w:rsid w:val="00034704"/>
    <w:rsid w:val="000347A9"/>
    <w:rsid w:val="000348B6"/>
    <w:rsid w:val="00034BBB"/>
    <w:rsid w:val="00034CDB"/>
    <w:rsid w:val="00034D4E"/>
    <w:rsid w:val="00034E49"/>
    <w:rsid w:val="00034EE8"/>
    <w:rsid w:val="00034F4A"/>
    <w:rsid w:val="0003513C"/>
    <w:rsid w:val="0003553F"/>
    <w:rsid w:val="0003573B"/>
    <w:rsid w:val="000358E5"/>
    <w:rsid w:val="00035A33"/>
    <w:rsid w:val="00035BE1"/>
    <w:rsid w:val="00035CFA"/>
    <w:rsid w:val="00035DCF"/>
    <w:rsid w:val="00035F7B"/>
    <w:rsid w:val="00036132"/>
    <w:rsid w:val="000361D6"/>
    <w:rsid w:val="0003621F"/>
    <w:rsid w:val="00036398"/>
    <w:rsid w:val="000363F2"/>
    <w:rsid w:val="00036438"/>
    <w:rsid w:val="00036441"/>
    <w:rsid w:val="00036628"/>
    <w:rsid w:val="000367C6"/>
    <w:rsid w:val="00036860"/>
    <w:rsid w:val="00036A76"/>
    <w:rsid w:val="00036B5B"/>
    <w:rsid w:val="00036B7B"/>
    <w:rsid w:val="00036B97"/>
    <w:rsid w:val="00036C57"/>
    <w:rsid w:val="00036D1D"/>
    <w:rsid w:val="00036DEF"/>
    <w:rsid w:val="00036E6D"/>
    <w:rsid w:val="00036EBE"/>
    <w:rsid w:val="0003700A"/>
    <w:rsid w:val="00037122"/>
    <w:rsid w:val="0003712F"/>
    <w:rsid w:val="00037133"/>
    <w:rsid w:val="000371B3"/>
    <w:rsid w:val="00037200"/>
    <w:rsid w:val="0003729B"/>
    <w:rsid w:val="000375BD"/>
    <w:rsid w:val="000375EE"/>
    <w:rsid w:val="000375F0"/>
    <w:rsid w:val="000376F1"/>
    <w:rsid w:val="00037734"/>
    <w:rsid w:val="00037740"/>
    <w:rsid w:val="000378A3"/>
    <w:rsid w:val="000378F6"/>
    <w:rsid w:val="00037900"/>
    <w:rsid w:val="000379C2"/>
    <w:rsid w:val="00037A36"/>
    <w:rsid w:val="00037A55"/>
    <w:rsid w:val="00037A7F"/>
    <w:rsid w:val="00037AA4"/>
    <w:rsid w:val="00037BEE"/>
    <w:rsid w:val="00037C54"/>
    <w:rsid w:val="00037C8F"/>
    <w:rsid w:val="00037D68"/>
    <w:rsid w:val="00037DFA"/>
    <w:rsid w:val="00037E1E"/>
    <w:rsid w:val="00037E47"/>
    <w:rsid w:val="00037F47"/>
    <w:rsid w:val="00037FF2"/>
    <w:rsid w:val="00040067"/>
    <w:rsid w:val="000400B0"/>
    <w:rsid w:val="0004013D"/>
    <w:rsid w:val="00040281"/>
    <w:rsid w:val="0004029F"/>
    <w:rsid w:val="000402B6"/>
    <w:rsid w:val="000402C9"/>
    <w:rsid w:val="000402F1"/>
    <w:rsid w:val="000402F7"/>
    <w:rsid w:val="0004035A"/>
    <w:rsid w:val="0004050B"/>
    <w:rsid w:val="0004053C"/>
    <w:rsid w:val="000405B6"/>
    <w:rsid w:val="00040843"/>
    <w:rsid w:val="0004097E"/>
    <w:rsid w:val="00040A2B"/>
    <w:rsid w:val="00040A55"/>
    <w:rsid w:val="00040AE0"/>
    <w:rsid w:val="00040C0B"/>
    <w:rsid w:val="00040C8E"/>
    <w:rsid w:val="00040CC5"/>
    <w:rsid w:val="00040CF1"/>
    <w:rsid w:val="00041061"/>
    <w:rsid w:val="000411A0"/>
    <w:rsid w:val="0004126F"/>
    <w:rsid w:val="00041399"/>
    <w:rsid w:val="00041439"/>
    <w:rsid w:val="000414A4"/>
    <w:rsid w:val="000415A6"/>
    <w:rsid w:val="000415C7"/>
    <w:rsid w:val="00041693"/>
    <w:rsid w:val="000418C3"/>
    <w:rsid w:val="00041AD3"/>
    <w:rsid w:val="00041AE1"/>
    <w:rsid w:val="00041AE8"/>
    <w:rsid w:val="00041C5E"/>
    <w:rsid w:val="00041C9A"/>
    <w:rsid w:val="00041D1E"/>
    <w:rsid w:val="000420CC"/>
    <w:rsid w:val="000420E8"/>
    <w:rsid w:val="00042168"/>
    <w:rsid w:val="000421C8"/>
    <w:rsid w:val="00042284"/>
    <w:rsid w:val="000422CD"/>
    <w:rsid w:val="00042481"/>
    <w:rsid w:val="0004248D"/>
    <w:rsid w:val="00042532"/>
    <w:rsid w:val="00042595"/>
    <w:rsid w:val="0004262C"/>
    <w:rsid w:val="000428EC"/>
    <w:rsid w:val="00042A53"/>
    <w:rsid w:val="00042AE0"/>
    <w:rsid w:val="00042BC2"/>
    <w:rsid w:val="00042CAE"/>
    <w:rsid w:val="00042D4A"/>
    <w:rsid w:val="00042D77"/>
    <w:rsid w:val="00042D8D"/>
    <w:rsid w:val="00042E3D"/>
    <w:rsid w:val="00042ED4"/>
    <w:rsid w:val="00042F3E"/>
    <w:rsid w:val="00042F96"/>
    <w:rsid w:val="000431BE"/>
    <w:rsid w:val="00043462"/>
    <w:rsid w:val="0004349C"/>
    <w:rsid w:val="000434E6"/>
    <w:rsid w:val="000435F8"/>
    <w:rsid w:val="000435FB"/>
    <w:rsid w:val="00043694"/>
    <w:rsid w:val="000436E8"/>
    <w:rsid w:val="00043734"/>
    <w:rsid w:val="00043876"/>
    <w:rsid w:val="000439BC"/>
    <w:rsid w:val="00043ABC"/>
    <w:rsid w:val="00043B15"/>
    <w:rsid w:val="00043C02"/>
    <w:rsid w:val="00043C18"/>
    <w:rsid w:val="00043CC4"/>
    <w:rsid w:val="00043D84"/>
    <w:rsid w:val="00043EC5"/>
    <w:rsid w:val="000442DE"/>
    <w:rsid w:val="000443B7"/>
    <w:rsid w:val="00044585"/>
    <w:rsid w:val="000445B3"/>
    <w:rsid w:val="00044682"/>
    <w:rsid w:val="000448C7"/>
    <w:rsid w:val="000449CF"/>
    <w:rsid w:val="000449F5"/>
    <w:rsid w:val="00044ACA"/>
    <w:rsid w:val="00044C17"/>
    <w:rsid w:val="00044C2F"/>
    <w:rsid w:val="00044EB2"/>
    <w:rsid w:val="00044ED1"/>
    <w:rsid w:val="00044FB6"/>
    <w:rsid w:val="00045047"/>
    <w:rsid w:val="00045188"/>
    <w:rsid w:val="000451E2"/>
    <w:rsid w:val="00045222"/>
    <w:rsid w:val="0004532E"/>
    <w:rsid w:val="000454C1"/>
    <w:rsid w:val="000455AC"/>
    <w:rsid w:val="000456EB"/>
    <w:rsid w:val="0004577E"/>
    <w:rsid w:val="000458A4"/>
    <w:rsid w:val="000458E6"/>
    <w:rsid w:val="00045944"/>
    <w:rsid w:val="00045B42"/>
    <w:rsid w:val="00045BDE"/>
    <w:rsid w:val="00045BF4"/>
    <w:rsid w:val="00045C63"/>
    <w:rsid w:val="00045CD5"/>
    <w:rsid w:val="00045DC9"/>
    <w:rsid w:val="00045E69"/>
    <w:rsid w:val="00045F58"/>
    <w:rsid w:val="00046009"/>
    <w:rsid w:val="00046176"/>
    <w:rsid w:val="00046341"/>
    <w:rsid w:val="00046379"/>
    <w:rsid w:val="000463F9"/>
    <w:rsid w:val="0004640B"/>
    <w:rsid w:val="000466B4"/>
    <w:rsid w:val="00046734"/>
    <w:rsid w:val="000467F5"/>
    <w:rsid w:val="00046855"/>
    <w:rsid w:val="00046904"/>
    <w:rsid w:val="0004691C"/>
    <w:rsid w:val="00046940"/>
    <w:rsid w:val="00046B69"/>
    <w:rsid w:val="00046BB1"/>
    <w:rsid w:val="00046C29"/>
    <w:rsid w:val="00046C4F"/>
    <w:rsid w:val="00046DE0"/>
    <w:rsid w:val="00046EC4"/>
    <w:rsid w:val="0004710D"/>
    <w:rsid w:val="00047338"/>
    <w:rsid w:val="000473EC"/>
    <w:rsid w:val="000474C4"/>
    <w:rsid w:val="000475F1"/>
    <w:rsid w:val="00047783"/>
    <w:rsid w:val="000479C3"/>
    <w:rsid w:val="00047A0E"/>
    <w:rsid w:val="00047B3E"/>
    <w:rsid w:val="00047D4F"/>
    <w:rsid w:val="00047E0D"/>
    <w:rsid w:val="00047F9B"/>
    <w:rsid w:val="0005005B"/>
    <w:rsid w:val="000501BC"/>
    <w:rsid w:val="00050365"/>
    <w:rsid w:val="000503B7"/>
    <w:rsid w:val="00050439"/>
    <w:rsid w:val="000504C2"/>
    <w:rsid w:val="00050692"/>
    <w:rsid w:val="000509E5"/>
    <w:rsid w:val="00050A65"/>
    <w:rsid w:val="00050A6B"/>
    <w:rsid w:val="00050B4A"/>
    <w:rsid w:val="00050E11"/>
    <w:rsid w:val="0005101F"/>
    <w:rsid w:val="0005103F"/>
    <w:rsid w:val="0005125F"/>
    <w:rsid w:val="000513BB"/>
    <w:rsid w:val="000513D7"/>
    <w:rsid w:val="000513F2"/>
    <w:rsid w:val="00051589"/>
    <w:rsid w:val="00051596"/>
    <w:rsid w:val="000516BB"/>
    <w:rsid w:val="000517A7"/>
    <w:rsid w:val="00051934"/>
    <w:rsid w:val="00051A06"/>
    <w:rsid w:val="00051B40"/>
    <w:rsid w:val="00051C7C"/>
    <w:rsid w:val="00051CE3"/>
    <w:rsid w:val="00051D34"/>
    <w:rsid w:val="00051DA1"/>
    <w:rsid w:val="00051E47"/>
    <w:rsid w:val="00051FFC"/>
    <w:rsid w:val="00052059"/>
    <w:rsid w:val="00052072"/>
    <w:rsid w:val="00052115"/>
    <w:rsid w:val="00052457"/>
    <w:rsid w:val="000524F1"/>
    <w:rsid w:val="000525AA"/>
    <w:rsid w:val="00052607"/>
    <w:rsid w:val="000526ED"/>
    <w:rsid w:val="000527E1"/>
    <w:rsid w:val="00052960"/>
    <w:rsid w:val="00052BFD"/>
    <w:rsid w:val="00052D5D"/>
    <w:rsid w:val="00052D7F"/>
    <w:rsid w:val="00052E1D"/>
    <w:rsid w:val="00052E38"/>
    <w:rsid w:val="000531AD"/>
    <w:rsid w:val="000533C9"/>
    <w:rsid w:val="0005349C"/>
    <w:rsid w:val="000535B3"/>
    <w:rsid w:val="000536D6"/>
    <w:rsid w:val="0005370A"/>
    <w:rsid w:val="00053763"/>
    <w:rsid w:val="00053A11"/>
    <w:rsid w:val="00053B5C"/>
    <w:rsid w:val="00053B9B"/>
    <w:rsid w:val="00053C12"/>
    <w:rsid w:val="00053C7D"/>
    <w:rsid w:val="00053D6C"/>
    <w:rsid w:val="00053DB3"/>
    <w:rsid w:val="00053ECB"/>
    <w:rsid w:val="000540B8"/>
    <w:rsid w:val="0005425A"/>
    <w:rsid w:val="00054402"/>
    <w:rsid w:val="000544CB"/>
    <w:rsid w:val="00054669"/>
    <w:rsid w:val="000546B8"/>
    <w:rsid w:val="00054720"/>
    <w:rsid w:val="00054813"/>
    <w:rsid w:val="00054873"/>
    <w:rsid w:val="000548A4"/>
    <w:rsid w:val="00054A5F"/>
    <w:rsid w:val="00054AB3"/>
    <w:rsid w:val="00054B02"/>
    <w:rsid w:val="00054B7C"/>
    <w:rsid w:val="00054CE9"/>
    <w:rsid w:val="00054CFB"/>
    <w:rsid w:val="00054D84"/>
    <w:rsid w:val="00054EDE"/>
    <w:rsid w:val="0005510B"/>
    <w:rsid w:val="00055281"/>
    <w:rsid w:val="00055315"/>
    <w:rsid w:val="000553E4"/>
    <w:rsid w:val="000556E2"/>
    <w:rsid w:val="00055877"/>
    <w:rsid w:val="0005597F"/>
    <w:rsid w:val="00055BC4"/>
    <w:rsid w:val="00055BF9"/>
    <w:rsid w:val="00055C60"/>
    <w:rsid w:val="00055D49"/>
    <w:rsid w:val="00055DB0"/>
    <w:rsid w:val="00055EB1"/>
    <w:rsid w:val="00055EB4"/>
    <w:rsid w:val="00055EC7"/>
    <w:rsid w:val="00055F83"/>
    <w:rsid w:val="00055FF2"/>
    <w:rsid w:val="00056018"/>
    <w:rsid w:val="0005604E"/>
    <w:rsid w:val="00056362"/>
    <w:rsid w:val="00056401"/>
    <w:rsid w:val="0005642A"/>
    <w:rsid w:val="00056632"/>
    <w:rsid w:val="00056741"/>
    <w:rsid w:val="000567BA"/>
    <w:rsid w:val="00056843"/>
    <w:rsid w:val="00056844"/>
    <w:rsid w:val="0005689A"/>
    <w:rsid w:val="00056A30"/>
    <w:rsid w:val="00056A5F"/>
    <w:rsid w:val="00056AA3"/>
    <w:rsid w:val="00056AE2"/>
    <w:rsid w:val="00056B12"/>
    <w:rsid w:val="00056BCF"/>
    <w:rsid w:val="00056CCC"/>
    <w:rsid w:val="00056D32"/>
    <w:rsid w:val="00057028"/>
    <w:rsid w:val="000570F0"/>
    <w:rsid w:val="0005713F"/>
    <w:rsid w:val="00057166"/>
    <w:rsid w:val="00057193"/>
    <w:rsid w:val="000571CA"/>
    <w:rsid w:val="000571D2"/>
    <w:rsid w:val="000572A3"/>
    <w:rsid w:val="0005732C"/>
    <w:rsid w:val="0005735F"/>
    <w:rsid w:val="000575BE"/>
    <w:rsid w:val="000577FA"/>
    <w:rsid w:val="00057809"/>
    <w:rsid w:val="000579BD"/>
    <w:rsid w:val="000579F0"/>
    <w:rsid w:val="00057AE9"/>
    <w:rsid w:val="00057B60"/>
    <w:rsid w:val="00057C72"/>
    <w:rsid w:val="00057D7E"/>
    <w:rsid w:val="00057E82"/>
    <w:rsid w:val="00057F12"/>
    <w:rsid w:val="0006012C"/>
    <w:rsid w:val="00060207"/>
    <w:rsid w:val="0006030C"/>
    <w:rsid w:val="00060368"/>
    <w:rsid w:val="000603DC"/>
    <w:rsid w:val="000603E9"/>
    <w:rsid w:val="00060631"/>
    <w:rsid w:val="00060875"/>
    <w:rsid w:val="00060995"/>
    <w:rsid w:val="00060C5D"/>
    <w:rsid w:val="00060D83"/>
    <w:rsid w:val="00060E44"/>
    <w:rsid w:val="00060EA3"/>
    <w:rsid w:val="00060FBA"/>
    <w:rsid w:val="00060FD8"/>
    <w:rsid w:val="00061083"/>
    <w:rsid w:val="00061096"/>
    <w:rsid w:val="0006116A"/>
    <w:rsid w:val="00061301"/>
    <w:rsid w:val="000617C5"/>
    <w:rsid w:val="000617E9"/>
    <w:rsid w:val="00061923"/>
    <w:rsid w:val="00061AEB"/>
    <w:rsid w:val="00061B02"/>
    <w:rsid w:val="00061BA8"/>
    <w:rsid w:val="00061BD0"/>
    <w:rsid w:val="00061C01"/>
    <w:rsid w:val="00061CB0"/>
    <w:rsid w:val="00061CC5"/>
    <w:rsid w:val="00061CFE"/>
    <w:rsid w:val="00061E10"/>
    <w:rsid w:val="00061EBB"/>
    <w:rsid w:val="00061F82"/>
    <w:rsid w:val="00061FD2"/>
    <w:rsid w:val="000620DC"/>
    <w:rsid w:val="00062152"/>
    <w:rsid w:val="000621AD"/>
    <w:rsid w:val="000621D6"/>
    <w:rsid w:val="0006233E"/>
    <w:rsid w:val="00062395"/>
    <w:rsid w:val="0006255E"/>
    <w:rsid w:val="000626AB"/>
    <w:rsid w:val="000626E6"/>
    <w:rsid w:val="000626EF"/>
    <w:rsid w:val="0006286B"/>
    <w:rsid w:val="00062C78"/>
    <w:rsid w:val="00062D1F"/>
    <w:rsid w:val="00062DBF"/>
    <w:rsid w:val="00062E0E"/>
    <w:rsid w:val="00062E2E"/>
    <w:rsid w:val="00062FD0"/>
    <w:rsid w:val="000631F4"/>
    <w:rsid w:val="00063245"/>
    <w:rsid w:val="000632D9"/>
    <w:rsid w:val="00063401"/>
    <w:rsid w:val="00063432"/>
    <w:rsid w:val="0006349A"/>
    <w:rsid w:val="000634AA"/>
    <w:rsid w:val="000634EE"/>
    <w:rsid w:val="00063553"/>
    <w:rsid w:val="00063765"/>
    <w:rsid w:val="0006396C"/>
    <w:rsid w:val="00063977"/>
    <w:rsid w:val="00063A68"/>
    <w:rsid w:val="00063A98"/>
    <w:rsid w:val="00063CAE"/>
    <w:rsid w:val="00063DA4"/>
    <w:rsid w:val="00063F6D"/>
    <w:rsid w:val="000640CE"/>
    <w:rsid w:val="000641E0"/>
    <w:rsid w:val="00064287"/>
    <w:rsid w:val="00064318"/>
    <w:rsid w:val="0006431C"/>
    <w:rsid w:val="000643C0"/>
    <w:rsid w:val="00064560"/>
    <w:rsid w:val="0006470A"/>
    <w:rsid w:val="00064767"/>
    <w:rsid w:val="00064771"/>
    <w:rsid w:val="0006477E"/>
    <w:rsid w:val="0006482B"/>
    <w:rsid w:val="0006486E"/>
    <w:rsid w:val="00064894"/>
    <w:rsid w:val="00064939"/>
    <w:rsid w:val="000649D2"/>
    <w:rsid w:val="00064A5A"/>
    <w:rsid w:val="00064D5B"/>
    <w:rsid w:val="00064D87"/>
    <w:rsid w:val="0006502F"/>
    <w:rsid w:val="00065032"/>
    <w:rsid w:val="00065050"/>
    <w:rsid w:val="00065089"/>
    <w:rsid w:val="00065145"/>
    <w:rsid w:val="000651A9"/>
    <w:rsid w:val="000651FF"/>
    <w:rsid w:val="00065203"/>
    <w:rsid w:val="000652AD"/>
    <w:rsid w:val="0006542F"/>
    <w:rsid w:val="00065525"/>
    <w:rsid w:val="000655AA"/>
    <w:rsid w:val="00065781"/>
    <w:rsid w:val="0006586E"/>
    <w:rsid w:val="000658C3"/>
    <w:rsid w:val="00065A0A"/>
    <w:rsid w:val="00065AA9"/>
    <w:rsid w:val="00065C21"/>
    <w:rsid w:val="00065D80"/>
    <w:rsid w:val="00065E18"/>
    <w:rsid w:val="00065E22"/>
    <w:rsid w:val="00065E7F"/>
    <w:rsid w:val="00065E92"/>
    <w:rsid w:val="00065E9D"/>
    <w:rsid w:val="00065F0F"/>
    <w:rsid w:val="00065F32"/>
    <w:rsid w:val="00065F65"/>
    <w:rsid w:val="00065FC8"/>
    <w:rsid w:val="0006604F"/>
    <w:rsid w:val="000661AD"/>
    <w:rsid w:val="000661C4"/>
    <w:rsid w:val="0006624C"/>
    <w:rsid w:val="000663BD"/>
    <w:rsid w:val="000666B9"/>
    <w:rsid w:val="00066849"/>
    <w:rsid w:val="00066926"/>
    <w:rsid w:val="000669A5"/>
    <w:rsid w:val="00066A33"/>
    <w:rsid w:val="00066C02"/>
    <w:rsid w:val="00066CE7"/>
    <w:rsid w:val="00066DA1"/>
    <w:rsid w:val="00066E1D"/>
    <w:rsid w:val="00066E38"/>
    <w:rsid w:val="00066E92"/>
    <w:rsid w:val="00066EB5"/>
    <w:rsid w:val="00067095"/>
    <w:rsid w:val="000671A5"/>
    <w:rsid w:val="000672AA"/>
    <w:rsid w:val="00067420"/>
    <w:rsid w:val="0006746E"/>
    <w:rsid w:val="00067530"/>
    <w:rsid w:val="000675C2"/>
    <w:rsid w:val="000675C7"/>
    <w:rsid w:val="000676E4"/>
    <w:rsid w:val="00067860"/>
    <w:rsid w:val="00067905"/>
    <w:rsid w:val="00067A53"/>
    <w:rsid w:val="00067A6A"/>
    <w:rsid w:val="00067ACE"/>
    <w:rsid w:val="00067C2B"/>
    <w:rsid w:val="00067CBB"/>
    <w:rsid w:val="00067CD4"/>
    <w:rsid w:val="00067DE2"/>
    <w:rsid w:val="00067E3B"/>
    <w:rsid w:val="00067E5F"/>
    <w:rsid w:val="00067FEA"/>
    <w:rsid w:val="00070026"/>
    <w:rsid w:val="0007004C"/>
    <w:rsid w:val="00070060"/>
    <w:rsid w:val="00070241"/>
    <w:rsid w:val="0007025C"/>
    <w:rsid w:val="00070470"/>
    <w:rsid w:val="00070496"/>
    <w:rsid w:val="0007054F"/>
    <w:rsid w:val="00070750"/>
    <w:rsid w:val="00070767"/>
    <w:rsid w:val="00070821"/>
    <w:rsid w:val="000709A3"/>
    <w:rsid w:val="00070A8A"/>
    <w:rsid w:val="00070AB6"/>
    <w:rsid w:val="00070B4D"/>
    <w:rsid w:val="00070BFE"/>
    <w:rsid w:val="00070E06"/>
    <w:rsid w:val="00070F60"/>
    <w:rsid w:val="00070F8F"/>
    <w:rsid w:val="00070F9D"/>
    <w:rsid w:val="00070FE9"/>
    <w:rsid w:val="0007109D"/>
    <w:rsid w:val="000710AC"/>
    <w:rsid w:val="00071116"/>
    <w:rsid w:val="000711F1"/>
    <w:rsid w:val="000712A2"/>
    <w:rsid w:val="00071326"/>
    <w:rsid w:val="0007132F"/>
    <w:rsid w:val="000713F0"/>
    <w:rsid w:val="00071431"/>
    <w:rsid w:val="00071472"/>
    <w:rsid w:val="000717D6"/>
    <w:rsid w:val="0007180E"/>
    <w:rsid w:val="000718AA"/>
    <w:rsid w:val="000719EF"/>
    <w:rsid w:val="00071A8C"/>
    <w:rsid w:val="00071B00"/>
    <w:rsid w:val="00071CD4"/>
    <w:rsid w:val="00071CDB"/>
    <w:rsid w:val="00071D39"/>
    <w:rsid w:val="00071DAB"/>
    <w:rsid w:val="00071F04"/>
    <w:rsid w:val="00071F2C"/>
    <w:rsid w:val="00072018"/>
    <w:rsid w:val="000720EC"/>
    <w:rsid w:val="000721D8"/>
    <w:rsid w:val="000724A9"/>
    <w:rsid w:val="000724DE"/>
    <w:rsid w:val="00072540"/>
    <w:rsid w:val="0007254D"/>
    <w:rsid w:val="000726BC"/>
    <w:rsid w:val="0007281F"/>
    <w:rsid w:val="00072862"/>
    <w:rsid w:val="000728AC"/>
    <w:rsid w:val="00072903"/>
    <w:rsid w:val="00072971"/>
    <w:rsid w:val="0007298D"/>
    <w:rsid w:val="000729D1"/>
    <w:rsid w:val="00072A20"/>
    <w:rsid w:val="00072AEF"/>
    <w:rsid w:val="00072C35"/>
    <w:rsid w:val="00072F79"/>
    <w:rsid w:val="00072F7C"/>
    <w:rsid w:val="00072FA5"/>
    <w:rsid w:val="000730A0"/>
    <w:rsid w:val="00073519"/>
    <w:rsid w:val="0007365B"/>
    <w:rsid w:val="000736A6"/>
    <w:rsid w:val="0007372E"/>
    <w:rsid w:val="00073856"/>
    <w:rsid w:val="0007387B"/>
    <w:rsid w:val="000738BC"/>
    <w:rsid w:val="00073BA6"/>
    <w:rsid w:val="00073BAC"/>
    <w:rsid w:val="00073C5A"/>
    <w:rsid w:val="00073C9C"/>
    <w:rsid w:val="0007433F"/>
    <w:rsid w:val="00074686"/>
    <w:rsid w:val="000746AD"/>
    <w:rsid w:val="000746C8"/>
    <w:rsid w:val="00074789"/>
    <w:rsid w:val="000747D6"/>
    <w:rsid w:val="00074996"/>
    <w:rsid w:val="00074AEA"/>
    <w:rsid w:val="00074BBF"/>
    <w:rsid w:val="00074DE1"/>
    <w:rsid w:val="00074FEA"/>
    <w:rsid w:val="00074FEE"/>
    <w:rsid w:val="00075029"/>
    <w:rsid w:val="000750AE"/>
    <w:rsid w:val="000750EE"/>
    <w:rsid w:val="00075107"/>
    <w:rsid w:val="00075220"/>
    <w:rsid w:val="000752B7"/>
    <w:rsid w:val="000753C4"/>
    <w:rsid w:val="00075636"/>
    <w:rsid w:val="00075676"/>
    <w:rsid w:val="00075725"/>
    <w:rsid w:val="000757DA"/>
    <w:rsid w:val="0007580D"/>
    <w:rsid w:val="000759BC"/>
    <w:rsid w:val="000759F8"/>
    <w:rsid w:val="00075A55"/>
    <w:rsid w:val="00075A69"/>
    <w:rsid w:val="00075CF8"/>
    <w:rsid w:val="00075E15"/>
    <w:rsid w:val="00075E54"/>
    <w:rsid w:val="00075E70"/>
    <w:rsid w:val="00075ECF"/>
    <w:rsid w:val="00075F54"/>
    <w:rsid w:val="000761B4"/>
    <w:rsid w:val="000762E7"/>
    <w:rsid w:val="000763DD"/>
    <w:rsid w:val="0007640D"/>
    <w:rsid w:val="000764D9"/>
    <w:rsid w:val="000764E3"/>
    <w:rsid w:val="00076501"/>
    <w:rsid w:val="0007652C"/>
    <w:rsid w:val="000765B1"/>
    <w:rsid w:val="00076615"/>
    <w:rsid w:val="0007663E"/>
    <w:rsid w:val="00076845"/>
    <w:rsid w:val="00076847"/>
    <w:rsid w:val="00076965"/>
    <w:rsid w:val="00076B6C"/>
    <w:rsid w:val="00076CB8"/>
    <w:rsid w:val="00076E0C"/>
    <w:rsid w:val="00076E14"/>
    <w:rsid w:val="00076EE6"/>
    <w:rsid w:val="00076F07"/>
    <w:rsid w:val="00076F53"/>
    <w:rsid w:val="00076F75"/>
    <w:rsid w:val="000772AF"/>
    <w:rsid w:val="000772B1"/>
    <w:rsid w:val="000774BE"/>
    <w:rsid w:val="0007767B"/>
    <w:rsid w:val="00077834"/>
    <w:rsid w:val="0007787A"/>
    <w:rsid w:val="000778B9"/>
    <w:rsid w:val="000778E5"/>
    <w:rsid w:val="00077967"/>
    <w:rsid w:val="00077AC3"/>
    <w:rsid w:val="00077CA3"/>
    <w:rsid w:val="00077E65"/>
    <w:rsid w:val="00077ECB"/>
    <w:rsid w:val="00077FA1"/>
    <w:rsid w:val="00080237"/>
    <w:rsid w:val="0008023C"/>
    <w:rsid w:val="000802E2"/>
    <w:rsid w:val="0008032A"/>
    <w:rsid w:val="00080594"/>
    <w:rsid w:val="0008082B"/>
    <w:rsid w:val="00080839"/>
    <w:rsid w:val="000808E9"/>
    <w:rsid w:val="00080936"/>
    <w:rsid w:val="0008094D"/>
    <w:rsid w:val="00080A16"/>
    <w:rsid w:val="00080AF9"/>
    <w:rsid w:val="00080C0F"/>
    <w:rsid w:val="00080C20"/>
    <w:rsid w:val="00080D6D"/>
    <w:rsid w:val="00080F2B"/>
    <w:rsid w:val="00081100"/>
    <w:rsid w:val="0008141C"/>
    <w:rsid w:val="00081613"/>
    <w:rsid w:val="00081657"/>
    <w:rsid w:val="00081751"/>
    <w:rsid w:val="00081992"/>
    <w:rsid w:val="000819F6"/>
    <w:rsid w:val="00081B93"/>
    <w:rsid w:val="00081BCB"/>
    <w:rsid w:val="00081C5F"/>
    <w:rsid w:val="00081CF4"/>
    <w:rsid w:val="00081FC3"/>
    <w:rsid w:val="000820C0"/>
    <w:rsid w:val="000820D5"/>
    <w:rsid w:val="00082125"/>
    <w:rsid w:val="000821D5"/>
    <w:rsid w:val="0008222D"/>
    <w:rsid w:val="00082410"/>
    <w:rsid w:val="00082459"/>
    <w:rsid w:val="00082624"/>
    <w:rsid w:val="00082690"/>
    <w:rsid w:val="00082946"/>
    <w:rsid w:val="0008294E"/>
    <w:rsid w:val="000829B2"/>
    <w:rsid w:val="00082AB0"/>
    <w:rsid w:val="00082AD5"/>
    <w:rsid w:val="00082E0F"/>
    <w:rsid w:val="00083112"/>
    <w:rsid w:val="0008318D"/>
    <w:rsid w:val="000831E0"/>
    <w:rsid w:val="00083350"/>
    <w:rsid w:val="00083379"/>
    <w:rsid w:val="000833C1"/>
    <w:rsid w:val="00083504"/>
    <w:rsid w:val="00083513"/>
    <w:rsid w:val="000838FF"/>
    <w:rsid w:val="00083981"/>
    <w:rsid w:val="000839A2"/>
    <w:rsid w:val="00083A40"/>
    <w:rsid w:val="00083BD4"/>
    <w:rsid w:val="00083C25"/>
    <w:rsid w:val="00083C3A"/>
    <w:rsid w:val="00083D0A"/>
    <w:rsid w:val="00083E3D"/>
    <w:rsid w:val="000844E7"/>
    <w:rsid w:val="000846CF"/>
    <w:rsid w:val="00084702"/>
    <w:rsid w:val="00084810"/>
    <w:rsid w:val="00084827"/>
    <w:rsid w:val="0008487E"/>
    <w:rsid w:val="000849EA"/>
    <w:rsid w:val="00084A76"/>
    <w:rsid w:val="00084AD4"/>
    <w:rsid w:val="00084B60"/>
    <w:rsid w:val="00084B88"/>
    <w:rsid w:val="00084CFC"/>
    <w:rsid w:val="00084D5D"/>
    <w:rsid w:val="00084D62"/>
    <w:rsid w:val="00084E27"/>
    <w:rsid w:val="00085086"/>
    <w:rsid w:val="0008517C"/>
    <w:rsid w:val="00085370"/>
    <w:rsid w:val="00085378"/>
    <w:rsid w:val="000853B0"/>
    <w:rsid w:val="00085427"/>
    <w:rsid w:val="0008544B"/>
    <w:rsid w:val="0008545F"/>
    <w:rsid w:val="00085543"/>
    <w:rsid w:val="00085561"/>
    <w:rsid w:val="00085569"/>
    <w:rsid w:val="00085602"/>
    <w:rsid w:val="0008569D"/>
    <w:rsid w:val="00085742"/>
    <w:rsid w:val="00085761"/>
    <w:rsid w:val="00085763"/>
    <w:rsid w:val="0008589E"/>
    <w:rsid w:val="000858A9"/>
    <w:rsid w:val="0008591E"/>
    <w:rsid w:val="000859C6"/>
    <w:rsid w:val="00085A48"/>
    <w:rsid w:val="00085B9F"/>
    <w:rsid w:val="00085E7F"/>
    <w:rsid w:val="00085E85"/>
    <w:rsid w:val="00085F01"/>
    <w:rsid w:val="00085F47"/>
    <w:rsid w:val="000860A3"/>
    <w:rsid w:val="000860F1"/>
    <w:rsid w:val="0008618C"/>
    <w:rsid w:val="00086190"/>
    <w:rsid w:val="00086281"/>
    <w:rsid w:val="000862FB"/>
    <w:rsid w:val="0008634C"/>
    <w:rsid w:val="000863FE"/>
    <w:rsid w:val="000864D9"/>
    <w:rsid w:val="000864E3"/>
    <w:rsid w:val="00086880"/>
    <w:rsid w:val="000868D0"/>
    <w:rsid w:val="000868FB"/>
    <w:rsid w:val="00086A26"/>
    <w:rsid w:val="00086AE2"/>
    <w:rsid w:val="00086C6E"/>
    <w:rsid w:val="00086CC4"/>
    <w:rsid w:val="00086CCC"/>
    <w:rsid w:val="00086D72"/>
    <w:rsid w:val="00086DA2"/>
    <w:rsid w:val="00086EB0"/>
    <w:rsid w:val="00086F7C"/>
    <w:rsid w:val="00086F90"/>
    <w:rsid w:val="00086FCA"/>
    <w:rsid w:val="000870C0"/>
    <w:rsid w:val="00087118"/>
    <w:rsid w:val="00087178"/>
    <w:rsid w:val="00087309"/>
    <w:rsid w:val="000875F2"/>
    <w:rsid w:val="0008764B"/>
    <w:rsid w:val="00087656"/>
    <w:rsid w:val="000876E2"/>
    <w:rsid w:val="000877B9"/>
    <w:rsid w:val="00087896"/>
    <w:rsid w:val="00087939"/>
    <w:rsid w:val="000879A3"/>
    <w:rsid w:val="00087BCD"/>
    <w:rsid w:val="00087C40"/>
    <w:rsid w:val="00087CA5"/>
    <w:rsid w:val="00087CB0"/>
    <w:rsid w:val="00087CC9"/>
    <w:rsid w:val="00087D42"/>
    <w:rsid w:val="00087DCB"/>
    <w:rsid w:val="00087DD1"/>
    <w:rsid w:val="00087FA6"/>
    <w:rsid w:val="00087FDD"/>
    <w:rsid w:val="00090053"/>
    <w:rsid w:val="00090192"/>
    <w:rsid w:val="00090225"/>
    <w:rsid w:val="0009026E"/>
    <w:rsid w:val="00090458"/>
    <w:rsid w:val="0009058B"/>
    <w:rsid w:val="000905D6"/>
    <w:rsid w:val="0009075B"/>
    <w:rsid w:val="00090833"/>
    <w:rsid w:val="0009090B"/>
    <w:rsid w:val="00090939"/>
    <w:rsid w:val="00090A61"/>
    <w:rsid w:val="00090A68"/>
    <w:rsid w:val="00090AC0"/>
    <w:rsid w:val="00090ADE"/>
    <w:rsid w:val="00090C9A"/>
    <w:rsid w:val="00090CA5"/>
    <w:rsid w:val="00090D19"/>
    <w:rsid w:val="00090D1A"/>
    <w:rsid w:val="00090D5B"/>
    <w:rsid w:val="00090DAC"/>
    <w:rsid w:val="00090DF0"/>
    <w:rsid w:val="00090FD3"/>
    <w:rsid w:val="00090FEA"/>
    <w:rsid w:val="00091107"/>
    <w:rsid w:val="00091116"/>
    <w:rsid w:val="00091120"/>
    <w:rsid w:val="0009120D"/>
    <w:rsid w:val="00091403"/>
    <w:rsid w:val="00091448"/>
    <w:rsid w:val="00091542"/>
    <w:rsid w:val="0009155E"/>
    <w:rsid w:val="00091864"/>
    <w:rsid w:val="00091917"/>
    <w:rsid w:val="00091928"/>
    <w:rsid w:val="00091962"/>
    <w:rsid w:val="000919DA"/>
    <w:rsid w:val="00091A27"/>
    <w:rsid w:val="00091B22"/>
    <w:rsid w:val="00091C84"/>
    <w:rsid w:val="00091F2D"/>
    <w:rsid w:val="00091F78"/>
    <w:rsid w:val="00091F98"/>
    <w:rsid w:val="000921E2"/>
    <w:rsid w:val="000922C6"/>
    <w:rsid w:val="00092300"/>
    <w:rsid w:val="000923EE"/>
    <w:rsid w:val="000925DE"/>
    <w:rsid w:val="0009274E"/>
    <w:rsid w:val="00092964"/>
    <w:rsid w:val="000929D3"/>
    <w:rsid w:val="00092A0B"/>
    <w:rsid w:val="00092E21"/>
    <w:rsid w:val="00092E95"/>
    <w:rsid w:val="00093020"/>
    <w:rsid w:val="0009316E"/>
    <w:rsid w:val="00093361"/>
    <w:rsid w:val="00093493"/>
    <w:rsid w:val="000934D9"/>
    <w:rsid w:val="00093765"/>
    <w:rsid w:val="00093836"/>
    <w:rsid w:val="00093891"/>
    <w:rsid w:val="000938F7"/>
    <w:rsid w:val="00093968"/>
    <w:rsid w:val="00093D37"/>
    <w:rsid w:val="00093ECF"/>
    <w:rsid w:val="00094111"/>
    <w:rsid w:val="000941A9"/>
    <w:rsid w:val="00094331"/>
    <w:rsid w:val="00094373"/>
    <w:rsid w:val="0009438D"/>
    <w:rsid w:val="000944EA"/>
    <w:rsid w:val="0009458E"/>
    <w:rsid w:val="000946EC"/>
    <w:rsid w:val="000946F6"/>
    <w:rsid w:val="0009496B"/>
    <w:rsid w:val="000949C4"/>
    <w:rsid w:val="00094AF8"/>
    <w:rsid w:val="00094C93"/>
    <w:rsid w:val="00094D0F"/>
    <w:rsid w:val="00094E98"/>
    <w:rsid w:val="00094F2A"/>
    <w:rsid w:val="00094F8E"/>
    <w:rsid w:val="00095009"/>
    <w:rsid w:val="0009513B"/>
    <w:rsid w:val="0009523B"/>
    <w:rsid w:val="00095252"/>
    <w:rsid w:val="0009528D"/>
    <w:rsid w:val="0009532A"/>
    <w:rsid w:val="0009543B"/>
    <w:rsid w:val="0009545D"/>
    <w:rsid w:val="000954FA"/>
    <w:rsid w:val="00095601"/>
    <w:rsid w:val="00095659"/>
    <w:rsid w:val="0009566A"/>
    <w:rsid w:val="000956AC"/>
    <w:rsid w:val="00095784"/>
    <w:rsid w:val="00095789"/>
    <w:rsid w:val="000957EB"/>
    <w:rsid w:val="000957FF"/>
    <w:rsid w:val="00095B40"/>
    <w:rsid w:val="00095B8B"/>
    <w:rsid w:val="00095C74"/>
    <w:rsid w:val="00095C7E"/>
    <w:rsid w:val="00095EC9"/>
    <w:rsid w:val="00095F2C"/>
    <w:rsid w:val="00095F3F"/>
    <w:rsid w:val="00096263"/>
    <w:rsid w:val="00096276"/>
    <w:rsid w:val="00096378"/>
    <w:rsid w:val="000963E4"/>
    <w:rsid w:val="000964E6"/>
    <w:rsid w:val="0009664C"/>
    <w:rsid w:val="00096779"/>
    <w:rsid w:val="0009680E"/>
    <w:rsid w:val="000969BD"/>
    <w:rsid w:val="00096B4A"/>
    <w:rsid w:val="00096C7A"/>
    <w:rsid w:val="00096CC9"/>
    <w:rsid w:val="00096D11"/>
    <w:rsid w:val="00096D9E"/>
    <w:rsid w:val="00096DFE"/>
    <w:rsid w:val="00096F9E"/>
    <w:rsid w:val="0009718A"/>
    <w:rsid w:val="000971B5"/>
    <w:rsid w:val="0009726F"/>
    <w:rsid w:val="000973C2"/>
    <w:rsid w:val="0009742E"/>
    <w:rsid w:val="00097456"/>
    <w:rsid w:val="00097488"/>
    <w:rsid w:val="00097500"/>
    <w:rsid w:val="00097813"/>
    <w:rsid w:val="000978CA"/>
    <w:rsid w:val="000978E4"/>
    <w:rsid w:val="000978FF"/>
    <w:rsid w:val="00097A71"/>
    <w:rsid w:val="00097B1F"/>
    <w:rsid w:val="00097B7F"/>
    <w:rsid w:val="00097EC4"/>
    <w:rsid w:val="000A0066"/>
    <w:rsid w:val="000A0268"/>
    <w:rsid w:val="000A0351"/>
    <w:rsid w:val="000A037F"/>
    <w:rsid w:val="000A03DA"/>
    <w:rsid w:val="000A03DE"/>
    <w:rsid w:val="000A047C"/>
    <w:rsid w:val="000A0505"/>
    <w:rsid w:val="000A06E8"/>
    <w:rsid w:val="000A075C"/>
    <w:rsid w:val="000A07BB"/>
    <w:rsid w:val="000A0823"/>
    <w:rsid w:val="000A097D"/>
    <w:rsid w:val="000A09C0"/>
    <w:rsid w:val="000A09C5"/>
    <w:rsid w:val="000A0A43"/>
    <w:rsid w:val="000A0B18"/>
    <w:rsid w:val="000A0ED8"/>
    <w:rsid w:val="000A0EE7"/>
    <w:rsid w:val="000A109B"/>
    <w:rsid w:val="000A1347"/>
    <w:rsid w:val="000A1406"/>
    <w:rsid w:val="000A147B"/>
    <w:rsid w:val="000A1548"/>
    <w:rsid w:val="000A166E"/>
    <w:rsid w:val="000A1697"/>
    <w:rsid w:val="000A16B9"/>
    <w:rsid w:val="000A178D"/>
    <w:rsid w:val="000A1917"/>
    <w:rsid w:val="000A1CC1"/>
    <w:rsid w:val="000A1DC1"/>
    <w:rsid w:val="000A1EC9"/>
    <w:rsid w:val="000A1FCA"/>
    <w:rsid w:val="000A201C"/>
    <w:rsid w:val="000A20BA"/>
    <w:rsid w:val="000A20E3"/>
    <w:rsid w:val="000A223C"/>
    <w:rsid w:val="000A22A8"/>
    <w:rsid w:val="000A24E8"/>
    <w:rsid w:val="000A2522"/>
    <w:rsid w:val="000A26C8"/>
    <w:rsid w:val="000A2712"/>
    <w:rsid w:val="000A27C6"/>
    <w:rsid w:val="000A28F8"/>
    <w:rsid w:val="000A29B4"/>
    <w:rsid w:val="000A2C10"/>
    <w:rsid w:val="000A2C2F"/>
    <w:rsid w:val="000A2CE2"/>
    <w:rsid w:val="000A2E81"/>
    <w:rsid w:val="000A2F99"/>
    <w:rsid w:val="000A30F8"/>
    <w:rsid w:val="000A3386"/>
    <w:rsid w:val="000A343D"/>
    <w:rsid w:val="000A34D4"/>
    <w:rsid w:val="000A3660"/>
    <w:rsid w:val="000A3783"/>
    <w:rsid w:val="000A389C"/>
    <w:rsid w:val="000A3A52"/>
    <w:rsid w:val="000A3BFC"/>
    <w:rsid w:val="000A3C10"/>
    <w:rsid w:val="000A3CFC"/>
    <w:rsid w:val="000A3EEF"/>
    <w:rsid w:val="000A4054"/>
    <w:rsid w:val="000A4084"/>
    <w:rsid w:val="000A420A"/>
    <w:rsid w:val="000A4284"/>
    <w:rsid w:val="000A4443"/>
    <w:rsid w:val="000A465D"/>
    <w:rsid w:val="000A46B9"/>
    <w:rsid w:val="000A46D1"/>
    <w:rsid w:val="000A47A7"/>
    <w:rsid w:val="000A4B14"/>
    <w:rsid w:val="000A4E0D"/>
    <w:rsid w:val="000A4E41"/>
    <w:rsid w:val="000A4ED8"/>
    <w:rsid w:val="000A4F8C"/>
    <w:rsid w:val="000A50D4"/>
    <w:rsid w:val="000A5242"/>
    <w:rsid w:val="000A5280"/>
    <w:rsid w:val="000A52E9"/>
    <w:rsid w:val="000A530F"/>
    <w:rsid w:val="000A5496"/>
    <w:rsid w:val="000A54A7"/>
    <w:rsid w:val="000A562E"/>
    <w:rsid w:val="000A57AC"/>
    <w:rsid w:val="000A585E"/>
    <w:rsid w:val="000A5886"/>
    <w:rsid w:val="000A5902"/>
    <w:rsid w:val="000A5909"/>
    <w:rsid w:val="000A5A8C"/>
    <w:rsid w:val="000A5A96"/>
    <w:rsid w:val="000A5AC9"/>
    <w:rsid w:val="000A5AF9"/>
    <w:rsid w:val="000A5C03"/>
    <w:rsid w:val="000A5C99"/>
    <w:rsid w:val="000A5D85"/>
    <w:rsid w:val="000A5DD9"/>
    <w:rsid w:val="000A5E8A"/>
    <w:rsid w:val="000A5F78"/>
    <w:rsid w:val="000A6017"/>
    <w:rsid w:val="000A60A6"/>
    <w:rsid w:val="000A60B9"/>
    <w:rsid w:val="000A61FA"/>
    <w:rsid w:val="000A627B"/>
    <w:rsid w:val="000A63BE"/>
    <w:rsid w:val="000A6441"/>
    <w:rsid w:val="000A6500"/>
    <w:rsid w:val="000A6504"/>
    <w:rsid w:val="000A65E1"/>
    <w:rsid w:val="000A6865"/>
    <w:rsid w:val="000A6921"/>
    <w:rsid w:val="000A6AED"/>
    <w:rsid w:val="000A6AF0"/>
    <w:rsid w:val="000A6C64"/>
    <w:rsid w:val="000A6C78"/>
    <w:rsid w:val="000A6CB3"/>
    <w:rsid w:val="000A6D2C"/>
    <w:rsid w:val="000A6D57"/>
    <w:rsid w:val="000A6DAC"/>
    <w:rsid w:val="000A6E84"/>
    <w:rsid w:val="000A6E90"/>
    <w:rsid w:val="000A6ECA"/>
    <w:rsid w:val="000A7160"/>
    <w:rsid w:val="000A73CC"/>
    <w:rsid w:val="000A746C"/>
    <w:rsid w:val="000A75D9"/>
    <w:rsid w:val="000A763E"/>
    <w:rsid w:val="000A7699"/>
    <w:rsid w:val="000A7897"/>
    <w:rsid w:val="000A789F"/>
    <w:rsid w:val="000A7903"/>
    <w:rsid w:val="000A7986"/>
    <w:rsid w:val="000A7B71"/>
    <w:rsid w:val="000A7D4A"/>
    <w:rsid w:val="000B001E"/>
    <w:rsid w:val="000B03D8"/>
    <w:rsid w:val="000B0413"/>
    <w:rsid w:val="000B06CF"/>
    <w:rsid w:val="000B07BA"/>
    <w:rsid w:val="000B07DD"/>
    <w:rsid w:val="000B0847"/>
    <w:rsid w:val="000B088B"/>
    <w:rsid w:val="000B0928"/>
    <w:rsid w:val="000B0A07"/>
    <w:rsid w:val="000B0AC8"/>
    <w:rsid w:val="000B0B27"/>
    <w:rsid w:val="000B0C2C"/>
    <w:rsid w:val="000B0E34"/>
    <w:rsid w:val="000B0EA5"/>
    <w:rsid w:val="000B1021"/>
    <w:rsid w:val="000B10D2"/>
    <w:rsid w:val="000B11F7"/>
    <w:rsid w:val="000B1281"/>
    <w:rsid w:val="000B13C2"/>
    <w:rsid w:val="000B142F"/>
    <w:rsid w:val="000B1538"/>
    <w:rsid w:val="000B166F"/>
    <w:rsid w:val="000B16A0"/>
    <w:rsid w:val="000B16DF"/>
    <w:rsid w:val="000B17B3"/>
    <w:rsid w:val="000B1869"/>
    <w:rsid w:val="000B1A54"/>
    <w:rsid w:val="000B1A78"/>
    <w:rsid w:val="000B1AEC"/>
    <w:rsid w:val="000B1B32"/>
    <w:rsid w:val="000B1C14"/>
    <w:rsid w:val="000B1C83"/>
    <w:rsid w:val="000B1CDB"/>
    <w:rsid w:val="000B1EB7"/>
    <w:rsid w:val="000B1ED4"/>
    <w:rsid w:val="000B1F3F"/>
    <w:rsid w:val="000B2092"/>
    <w:rsid w:val="000B20DC"/>
    <w:rsid w:val="000B20F9"/>
    <w:rsid w:val="000B2144"/>
    <w:rsid w:val="000B21A9"/>
    <w:rsid w:val="000B227B"/>
    <w:rsid w:val="000B2287"/>
    <w:rsid w:val="000B229F"/>
    <w:rsid w:val="000B2507"/>
    <w:rsid w:val="000B2691"/>
    <w:rsid w:val="000B2827"/>
    <w:rsid w:val="000B2A33"/>
    <w:rsid w:val="000B2B4D"/>
    <w:rsid w:val="000B2B85"/>
    <w:rsid w:val="000B2BEB"/>
    <w:rsid w:val="000B2D93"/>
    <w:rsid w:val="000B2E49"/>
    <w:rsid w:val="000B2E65"/>
    <w:rsid w:val="000B305C"/>
    <w:rsid w:val="000B3266"/>
    <w:rsid w:val="000B3285"/>
    <w:rsid w:val="000B3330"/>
    <w:rsid w:val="000B3390"/>
    <w:rsid w:val="000B345E"/>
    <w:rsid w:val="000B35ED"/>
    <w:rsid w:val="000B3732"/>
    <w:rsid w:val="000B384A"/>
    <w:rsid w:val="000B38FD"/>
    <w:rsid w:val="000B39C6"/>
    <w:rsid w:val="000B39D3"/>
    <w:rsid w:val="000B3A85"/>
    <w:rsid w:val="000B3AB9"/>
    <w:rsid w:val="000B3C4A"/>
    <w:rsid w:val="000B3F7E"/>
    <w:rsid w:val="000B41B0"/>
    <w:rsid w:val="000B4227"/>
    <w:rsid w:val="000B4247"/>
    <w:rsid w:val="000B4359"/>
    <w:rsid w:val="000B4443"/>
    <w:rsid w:val="000B44F2"/>
    <w:rsid w:val="000B45F1"/>
    <w:rsid w:val="000B46B6"/>
    <w:rsid w:val="000B4782"/>
    <w:rsid w:val="000B49CF"/>
    <w:rsid w:val="000B4A13"/>
    <w:rsid w:val="000B4A78"/>
    <w:rsid w:val="000B4C4B"/>
    <w:rsid w:val="000B4C71"/>
    <w:rsid w:val="000B4DE6"/>
    <w:rsid w:val="000B4EF1"/>
    <w:rsid w:val="000B4FC4"/>
    <w:rsid w:val="000B4FF4"/>
    <w:rsid w:val="000B50D7"/>
    <w:rsid w:val="000B5122"/>
    <w:rsid w:val="000B51FE"/>
    <w:rsid w:val="000B529F"/>
    <w:rsid w:val="000B5471"/>
    <w:rsid w:val="000B54E1"/>
    <w:rsid w:val="000B5561"/>
    <w:rsid w:val="000B5635"/>
    <w:rsid w:val="000B57DB"/>
    <w:rsid w:val="000B5860"/>
    <w:rsid w:val="000B59D0"/>
    <w:rsid w:val="000B5AA5"/>
    <w:rsid w:val="000B5AF4"/>
    <w:rsid w:val="000B5CD8"/>
    <w:rsid w:val="000B5CE1"/>
    <w:rsid w:val="000B5E92"/>
    <w:rsid w:val="000B5F6A"/>
    <w:rsid w:val="000B5FE7"/>
    <w:rsid w:val="000B6099"/>
    <w:rsid w:val="000B621B"/>
    <w:rsid w:val="000B63BA"/>
    <w:rsid w:val="000B648A"/>
    <w:rsid w:val="000B65E5"/>
    <w:rsid w:val="000B66B1"/>
    <w:rsid w:val="000B6770"/>
    <w:rsid w:val="000B6909"/>
    <w:rsid w:val="000B6923"/>
    <w:rsid w:val="000B6AD6"/>
    <w:rsid w:val="000B6B93"/>
    <w:rsid w:val="000B6BAC"/>
    <w:rsid w:val="000B6D85"/>
    <w:rsid w:val="000B6DF2"/>
    <w:rsid w:val="000B6E0D"/>
    <w:rsid w:val="000B6EDD"/>
    <w:rsid w:val="000B6FB5"/>
    <w:rsid w:val="000B6FB9"/>
    <w:rsid w:val="000B705C"/>
    <w:rsid w:val="000B7078"/>
    <w:rsid w:val="000B70EF"/>
    <w:rsid w:val="000B7115"/>
    <w:rsid w:val="000B7198"/>
    <w:rsid w:val="000B74C6"/>
    <w:rsid w:val="000B7B3F"/>
    <w:rsid w:val="000B7B61"/>
    <w:rsid w:val="000B7B9A"/>
    <w:rsid w:val="000B7E62"/>
    <w:rsid w:val="000C01D9"/>
    <w:rsid w:val="000C0472"/>
    <w:rsid w:val="000C04D9"/>
    <w:rsid w:val="000C04F8"/>
    <w:rsid w:val="000C073D"/>
    <w:rsid w:val="000C0777"/>
    <w:rsid w:val="000C082B"/>
    <w:rsid w:val="000C08A9"/>
    <w:rsid w:val="000C08C4"/>
    <w:rsid w:val="000C0A01"/>
    <w:rsid w:val="000C0A12"/>
    <w:rsid w:val="000C0A6C"/>
    <w:rsid w:val="000C0A80"/>
    <w:rsid w:val="000C0AAC"/>
    <w:rsid w:val="000C0B5A"/>
    <w:rsid w:val="000C0B5F"/>
    <w:rsid w:val="000C0D33"/>
    <w:rsid w:val="000C0EFA"/>
    <w:rsid w:val="000C0F4D"/>
    <w:rsid w:val="000C113C"/>
    <w:rsid w:val="000C12AC"/>
    <w:rsid w:val="000C1462"/>
    <w:rsid w:val="000C14E3"/>
    <w:rsid w:val="000C15C4"/>
    <w:rsid w:val="000C173F"/>
    <w:rsid w:val="000C1845"/>
    <w:rsid w:val="000C187F"/>
    <w:rsid w:val="000C1953"/>
    <w:rsid w:val="000C1B7B"/>
    <w:rsid w:val="000C1B9B"/>
    <w:rsid w:val="000C1BB1"/>
    <w:rsid w:val="000C1CC3"/>
    <w:rsid w:val="000C1D37"/>
    <w:rsid w:val="000C1D63"/>
    <w:rsid w:val="000C1EB2"/>
    <w:rsid w:val="000C1FBD"/>
    <w:rsid w:val="000C1FDB"/>
    <w:rsid w:val="000C2020"/>
    <w:rsid w:val="000C20C7"/>
    <w:rsid w:val="000C2200"/>
    <w:rsid w:val="000C22BC"/>
    <w:rsid w:val="000C22FD"/>
    <w:rsid w:val="000C2385"/>
    <w:rsid w:val="000C26A4"/>
    <w:rsid w:val="000C26AB"/>
    <w:rsid w:val="000C2853"/>
    <w:rsid w:val="000C2A81"/>
    <w:rsid w:val="000C2AB2"/>
    <w:rsid w:val="000C2AD1"/>
    <w:rsid w:val="000C2BC5"/>
    <w:rsid w:val="000C2C6F"/>
    <w:rsid w:val="000C2D12"/>
    <w:rsid w:val="000C2D5D"/>
    <w:rsid w:val="000C2D96"/>
    <w:rsid w:val="000C2E06"/>
    <w:rsid w:val="000C2E1A"/>
    <w:rsid w:val="000C2E64"/>
    <w:rsid w:val="000C2F30"/>
    <w:rsid w:val="000C2F51"/>
    <w:rsid w:val="000C2F5D"/>
    <w:rsid w:val="000C30D5"/>
    <w:rsid w:val="000C30F9"/>
    <w:rsid w:val="000C311D"/>
    <w:rsid w:val="000C31FC"/>
    <w:rsid w:val="000C33D3"/>
    <w:rsid w:val="000C33FA"/>
    <w:rsid w:val="000C347F"/>
    <w:rsid w:val="000C34BE"/>
    <w:rsid w:val="000C368C"/>
    <w:rsid w:val="000C37EB"/>
    <w:rsid w:val="000C385B"/>
    <w:rsid w:val="000C3925"/>
    <w:rsid w:val="000C3941"/>
    <w:rsid w:val="000C3990"/>
    <w:rsid w:val="000C3A54"/>
    <w:rsid w:val="000C3C09"/>
    <w:rsid w:val="000C3D08"/>
    <w:rsid w:val="000C3D54"/>
    <w:rsid w:val="000C3E5A"/>
    <w:rsid w:val="000C3F38"/>
    <w:rsid w:val="000C3F51"/>
    <w:rsid w:val="000C3FE8"/>
    <w:rsid w:val="000C40F4"/>
    <w:rsid w:val="000C4192"/>
    <w:rsid w:val="000C4194"/>
    <w:rsid w:val="000C41AC"/>
    <w:rsid w:val="000C4239"/>
    <w:rsid w:val="000C43C9"/>
    <w:rsid w:val="000C4522"/>
    <w:rsid w:val="000C45B5"/>
    <w:rsid w:val="000C45C5"/>
    <w:rsid w:val="000C46C2"/>
    <w:rsid w:val="000C4738"/>
    <w:rsid w:val="000C4789"/>
    <w:rsid w:val="000C48BC"/>
    <w:rsid w:val="000C48DF"/>
    <w:rsid w:val="000C49AE"/>
    <w:rsid w:val="000C4A26"/>
    <w:rsid w:val="000C4A72"/>
    <w:rsid w:val="000C4A8C"/>
    <w:rsid w:val="000C4BED"/>
    <w:rsid w:val="000C4D19"/>
    <w:rsid w:val="000C4D8A"/>
    <w:rsid w:val="000C4E1C"/>
    <w:rsid w:val="000C4E32"/>
    <w:rsid w:val="000C4ED2"/>
    <w:rsid w:val="000C503F"/>
    <w:rsid w:val="000C506B"/>
    <w:rsid w:val="000C5218"/>
    <w:rsid w:val="000C5241"/>
    <w:rsid w:val="000C5322"/>
    <w:rsid w:val="000C5368"/>
    <w:rsid w:val="000C53F5"/>
    <w:rsid w:val="000C5518"/>
    <w:rsid w:val="000C57C4"/>
    <w:rsid w:val="000C5805"/>
    <w:rsid w:val="000C59C5"/>
    <w:rsid w:val="000C5B93"/>
    <w:rsid w:val="000C5BD0"/>
    <w:rsid w:val="000C5D86"/>
    <w:rsid w:val="000C5EF3"/>
    <w:rsid w:val="000C5F95"/>
    <w:rsid w:val="000C6076"/>
    <w:rsid w:val="000C60D3"/>
    <w:rsid w:val="000C6120"/>
    <w:rsid w:val="000C619E"/>
    <w:rsid w:val="000C62A0"/>
    <w:rsid w:val="000C6301"/>
    <w:rsid w:val="000C6344"/>
    <w:rsid w:val="000C6491"/>
    <w:rsid w:val="000C64A4"/>
    <w:rsid w:val="000C64B7"/>
    <w:rsid w:val="000C64FB"/>
    <w:rsid w:val="000C65F2"/>
    <w:rsid w:val="000C660B"/>
    <w:rsid w:val="000C66A1"/>
    <w:rsid w:val="000C69D1"/>
    <w:rsid w:val="000C6BB7"/>
    <w:rsid w:val="000C6C1D"/>
    <w:rsid w:val="000C6D2F"/>
    <w:rsid w:val="000C6D34"/>
    <w:rsid w:val="000C6D41"/>
    <w:rsid w:val="000C6E7A"/>
    <w:rsid w:val="000C6ECC"/>
    <w:rsid w:val="000C6FDD"/>
    <w:rsid w:val="000C709D"/>
    <w:rsid w:val="000C70DF"/>
    <w:rsid w:val="000C7253"/>
    <w:rsid w:val="000C73A4"/>
    <w:rsid w:val="000C7573"/>
    <w:rsid w:val="000C75B5"/>
    <w:rsid w:val="000C78D0"/>
    <w:rsid w:val="000C7972"/>
    <w:rsid w:val="000C79AF"/>
    <w:rsid w:val="000C7A97"/>
    <w:rsid w:val="000C7CF0"/>
    <w:rsid w:val="000C7D71"/>
    <w:rsid w:val="000D0071"/>
    <w:rsid w:val="000D00B4"/>
    <w:rsid w:val="000D025C"/>
    <w:rsid w:val="000D0393"/>
    <w:rsid w:val="000D0397"/>
    <w:rsid w:val="000D03E4"/>
    <w:rsid w:val="000D051D"/>
    <w:rsid w:val="000D0578"/>
    <w:rsid w:val="000D05A7"/>
    <w:rsid w:val="000D05B8"/>
    <w:rsid w:val="000D0749"/>
    <w:rsid w:val="000D0826"/>
    <w:rsid w:val="000D08E2"/>
    <w:rsid w:val="000D0996"/>
    <w:rsid w:val="000D0A09"/>
    <w:rsid w:val="000D0AD6"/>
    <w:rsid w:val="000D0B1F"/>
    <w:rsid w:val="000D0B2C"/>
    <w:rsid w:val="000D0B89"/>
    <w:rsid w:val="000D0D82"/>
    <w:rsid w:val="000D0DF6"/>
    <w:rsid w:val="000D0E2E"/>
    <w:rsid w:val="000D0FE5"/>
    <w:rsid w:val="000D100E"/>
    <w:rsid w:val="000D13FC"/>
    <w:rsid w:val="000D1713"/>
    <w:rsid w:val="000D172A"/>
    <w:rsid w:val="000D1795"/>
    <w:rsid w:val="000D17CB"/>
    <w:rsid w:val="000D180B"/>
    <w:rsid w:val="000D189B"/>
    <w:rsid w:val="000D18DA"/>
    <w:rsid w:val="000D1966"/>
    <w:rsid w:val="000D197D"/>
    <w:rsid w:val="000D1B75"/>
    <w:rsid w:val="000D1CAF"/>
    <w:rsid w:val="000D1CB8"/>
    <w:rsid w:val="000D1D1D"/>
    <w:rsid w:val="000D1D7A"/>
    <w:rsid w:val="000D1E16"/>
    <w:rsid w:val="000D1E69"/>
    <w:rsid w:val="000D1EFA"/>
    <w:rsid w:val="000D1F7D"/>
    <w:rsid w:val="000D1FCD"/>
    <w:rsid w:val="000D2002"/>
    <w:rsid w:val="000D217F"/>
    <w:rsid w:val="000D231C"/>
    <w:rsid w:val="000D2335"/>
    <w:rsid w:val="000D236B"/>
    <w:rsid w:val="000D24C5"/>
    <w:rsid w:val="000D2679"/>
    <w:rsid w:val="000D2780"/>
    <w:rsid w:val="000D27B0"/>
    <w:rsid w:val="000D2991"/>
    <w:rsid w:val="000D2A1B"/>
    <w:rsid w:val="000D2D26"/>
    <w:rsid w:val="000D2DA7"/>
    <w:rsid w:val="000D2DD5"/>
    <w:rsid w:val="000D2DD9"/>
    <w:rsid w:val="000D3088"/>
    <w:rsid w:val="000D3122"/>
    <w:rsid w:val="000D31EB"/>
    <w:rsid w:val="000D3325"/>
    <w:rsid w:val="000D33DF"/>
    <w:rsid w:val="000D34A3"/>
    <w:rsid w:val="000D35B4"/>
    <w:rsid w:val="000D35BE"/>
    <w:rsid w:val="000D369F"/>
    <w:rsid w:val="000D36CC"/>
    <w:rsid w:val="000D3788"/>
    <w:rsid w:val="000D3910"/>
    <w:rsid w:val="000D39A0"/>
    <w:rsid w:val="000D39A6"/>
    <w:rsid w:val="000D39D1"/>
    <w:rsid w:val="000D39DB"/>
    <w:rsid w:val="000D3A40"/>
    <w:rsid w:val="000D3AD6"/>
    <w:rsid w:val="000D3CBB"/>
    <w:rsid w:val="000D3FE3"/>
    <w:rsid w:val="000D441D"/>
    <w:rsid w:val="000D4436"/>
    <w:rsid w:val="000D44D3"/>
    <w:rsid w:val="000D453B"/>
    <w:rsid w:val="000D46A9"/>
    <w:rsid w:val="000D46C1"/>
    <w:rsid w:val="000D4759"/>
    <w:rsid w:val="000D4769"/>
    <w:rsid w:val="000D47DB"/>
    <w:rsid w:val="000D486D"/>
    <w:rsid w:val="000D4887"/>
    <w:rsid w:val="000D4AC1"/>
    <w:rsid w:val="000D4BA9"/>
    <w:rsid w:val="000D4C09"/>
    <w:rsid w:val="000D4C53"/>
    <w:rsid w:val="000D4CAC"/>
    <w:rsid w:val="000D4DC6"/>
    <w:rsid w:val="000D4EAD"/>
    <w:rsid w:val="000D50B9"/>
    <w:rsid w:val="000D50EA"/>
    <w:rsid w:val="000D51CD"/>
    <w:rsid w:val="000D5298"/>
    <w:rsid w:val="000D53F0"/>
    <w:rsid w:val="000D5519"/>
    <w:rsid w:val="000D5560"/>
    <w:rsid w:val="000D55B3"/>
    <w:rsid w:val="000D5649"/>
    <w:rsid w:val="000D571D"/>
    <w:rsid w:val="000D57AD"/>
    <w:rsid w:val="000D57B4"/>
    <w:rsid w:val="000D57D3"/>
    <w:rsid w:val="000D581D"/>
    <w:rsid w:val="000D58A7"/>
    <w:rsid w:val="000D5924"/>
    <w:rsid w:val="000D5937"/>
    <w:rsid w:val="000D5A8F"/>
    <w:rsid w:val="000D5AB1"/>
    <w:rsid w:val="000D5B09"/>
    <w:rsid w:val="000D5BE9"/>
    <w:rsid w:val="000D5D8C"/>
    <w:rsid w:val="000D5FDC"/>
    <w:rsid w:val="000D5FFA"/>
    <w:rsid w:val="000D6092"/>
    <w:rsid w:val="000D6190"/>
    <w:rsid w:val="000D6212"/>
    <w:rsid w:val="000D637A"/>
    <w:rsid w:val="000D6405"/>
    <w:rsid w:val="000D658E"/>
    <w:rsid w:val="000D664B"/>
    <w:rsid w:val="000D665C"/>
    <w:rsid w:val="000D66F4"/>
    <w:rsid w:val="000D66FA"/>
    <w:rsid w:val="000D6713"/>
    <w:rsid w:val="000D67AF"/>
    <w:rsid w:val="000D681A"/>
    <w:rsid w:val="000D6915"/>
    <w:rsid w:val="000D6955"/>
    <w:rsid w:val="000D698D"/>
    <w:rsid w:val="000D6B78"/>
    <w:rsid w:val="000D6BF7"/>
    <w:rsid w:val="000D6D8A"/>
    <w:rsid w:val="000D6D99"/>
    <w:rsid w:val="000D6DA6"/>
    <w:rsid w:val="000D6E2E"/>
    <w:rsid w:val="000D6E65"/>
    <w:rsid w:val="000D6EC4"/>
    <w:rsid w:val="000D6FD9"/>
    <w:rsid w:val="000D71E0"/>
    <w:rsid w:val="000D72F0"/>
    <w:rsid w:val="000D74E1"/>
    <w:rsid w:val="000D7508"/>
    <w:rsid w:val="000D75B5"/>
    <w:rsid w:val="000D77B1"/>
    <w:rsid w:val="000D783C"/>
    <w:rsid w:val="000D78AB"/>
    <w:rsid w:val="000D7932"/>
    <w:rsid w:val="000D7947"/>
    <w:rsid w:val="000D79F7"/>
    <w:rsid w:val="000D7A97"/>
    <w:rsid w:val="000D7B94"/>
    <w:rsid w:val="000D7D2E"/>
    <w:rsid w:val="000D7D6A"/>
    <w:rsid w:val="000D7D8A"/>
    <w:rsid w:val="000D7F7A"/>
    <w:rsid w:val="000D7F8C"/>
    <w:rsid w:val="000E0288"/>
    <w:rsid w:val="000E02E8"/>
    <w:rsid w:val="000E0345"/>
    <w:rsid w:val="000E03CC"/>
    <w:rsid w:val="000E0408"/>
    <w:rsid w:val="000E0453"/>
    <w:rsid w:val="000E05BB"/>
    <w:rsid w:val="000E063E"/>
    <w:rsid w:val="000E09CC"/>
    <w:rsid w:val="000E0B35"/>
    <w:rsid w:val="000E0BC9"/>
    <w:rsid w:val="000E0EDA"/>
    <w:rsid w:val="000E1021"/>
    <w:rsid w:val="000E13F8"/>
    <w:rsid w:val="000E1427"/>
    <w:rsid w:val="000E1543"/>
    <w:rsid w:val="000E1729"/>
    <w:rsid w:val="000E18E5"/>
    <w:rsid w:val="000E1971"/>
    <w:rsid w:val="000E197E"/>
    <w:rsid w:val="000E1982"/>
    <w:rsid w:val="000E1A5B"/>
    <w:rsid w:val="000E1C8B"/>
    <w:rsid w:val="000E1CC0"/>
    <w:rsid w:val="000E1D29"/>
    <w:rsid w:val="000E1D55"/>
    <w:rsid w:val="000E2061"/>
    <w:rsid w:val="000E21C3"/>
    <w:rsid w:val="000E2237"/>
    <w:rsid w:val="000E23DE"/>
    <w:rsid w:val="000E2424"/>
    <w:rsid w:val="000E2597"/>
    <w:rsid w:val="000E26ED"/>
    <w:rsid w:val="000E278F"/>
    <w:rsid w:val="000E27F3"/>
    <w:rsid w:val="000E28CF"/>
    <w:rsid w:val="000E28F9"/>
    <w:rsid w:val="000E291B"/>
    <w:rsid w:val="000E29CF"/>
    <w:rsid w:val="000E29DC"/>
    <w:rsid w:val="000E2CDD"/>
    <w:rsid w:val="000E2EB0"/>
    <w:rsid w:val="000E2EFD"/>
    <w:rsid w:val="000E30FB"/>
    <w:rsid w:val="000E31A2"/>
    <w:rsid w:val="000E3383"/>
    <w:rsid w:val="000E348E"/>
    <w:rsid w:val="000E3666"/>
    <w:rsid w:val="000E37DE"/>
    <w:rsid w:val="000E38A2"/>
    <w:rsid w:val="000E3AC9"/>
    <w:rsid w:val="000E3AE0"/>
    <w:rsid w:val="000E3C52"/>
    <w:rsid w:val="000E3C7A"/>
    <w:rsid w:val="000E3CC1"/>
    <w:rsid w:val="000E3CEC"/>
    <w:rsid w:val="000E3D77"/>
    <w:rsid w:val="000E3D89"/>
    <w:rsid w:val="000E3DBD"/>
    <w:rsid w:val="000E3EB1"/>
    <w:rsid w:val="000E3F9E"/>
    <w:rsid w:val="000E418D"/>
    <w:rsid w:val="000E41EC"/>
    <w:rsid w:val="000E4454"/>
    <w:rsid w:val="000E445E"/>
    <w:rsid w:val="000E44AD"/>
    <w:rsid w:val="000E4914"/>
    <w:rsid w:val="000E4A2F"/>
    <w:rsid w:val="000E4ADD"/>
    <w:rsid w:val="000E4BC6"/>
    <w:rsid w:val="000E4BD3"/>
    <w:rsid w:val="000E4BDA"/>
    <w:rsid w:val="000E4CC4"/>
    <w:rsid w:val="000E4DE1"/>
    <w:rsid w:val="000E4DEB"/>
    <w:rsid w:val="000E4E8B"/>
    <w:rsid w:val="000E502A"/>
    <w:rsid w:val="000E51AF"/>
    <w:rsid w:val="000E529A"/>
    <w:rsid w:val="000E52C7"/>
    <w:rsid w:val="000E55D3"/>
    <w:rsid w:val="000E56CB"/>
    <w:rsid w:val="000E56E0"/>
    <w:rsid w:val="000E56E9"/>
    <w:rsid w:val="000E573D"/>
    <w:rsid w:val="000E57B8"/>
    <w:rsid w:val="000E5968"/>
    <w:rsid w:val="000E5C1C"/>
    <w:rsid w:val="000E5C2A"/>
    <w:rsid w:val="000E5C5C"/>
    <w:rsid w:val="000E5D1D"/>
    <w:rsid w:val="000E5FFD"/>
    <w:rsid w:val="000E6015"/>
    <w:rsid w:val="000E6042"/>
    <w:rsid w:val="000E6135"/>
    <w:rsid w:val="000E6180"/>
    <w:rsid w:val="000E6218"/>
    <w:rsid w:val="000E62DE"/>
    <w:rsid w:val="000E63FB"/>
    <w:rsid w:val="000E654F"/>
    <w:rsid w:val="000E65B4"/>
    <w:rsid w:val="000E65C4"/>
    <w:rsid w:val="000E663A"/>
    <w:rsid w:val="000E6707"/>
    <w:rsid w:val="000E6795"/>
    <w:rsid w:val="000E67B7"/>
    <w:rsid w:val="000E6810"/>
    <w:rsid w:val="000E6846"/>
    <w:rsid w:val="000E691D"/>
    <w:rsid w:val="000E6AA8"/>
    <w:rsid w:val="000E6B21"/>
    <w:rsid w:val="000E6BAA"/>
    <w:rsid w:val="000E6BD4"/>
    <w:rsid w:val="000E6D23"/>
    <w:rsid w:val="000E6DA2"/>
    <w:rsid w:val="000E713C"/>
    <w:rsid w:val="000E72DF"/>
    <w:rsid w:val="000E7383"/>
    <w:rsid w:val="000E73F4"/>
    <w:rsid w:val="000E73F9"/>
    <w:rsid w:val="000E74A7"/>
    <w:rsid w:val="000E7789"/>
    <w:rsid w:val="000E77C9"/>
    <w:rsid w:val="000E788D"/>
    <w:rsid w:val="000E78E9"/>
    <w:rsid w:val="000E7B13"/>
    <w:rsid w:val="000E7BDA"/>
    <w:rsid w:val="000E7C1F"/>
    <w:rsid w:val="000E7C20"/>
    <w:rsid w:val="000E7CD5"/>
    <w:rsid w:val="000E7D06"/>
    <w:rsid w:val="000E7D7F"/>
    <w:rsid w:val="000E7DA5"/>
    <w:rsid w:val="000E7DAF"/>
    <w:rsid w:val="000E7F83"/>
    <w:rsid w:val="000E7FA6"/>
    <w:rsid w:val="000F014D"/>
    <w:rsid w:val="000F0292"/>
    <w:rsid w:val="000F040E"/>
    <w:rsid w:val="000F04A4"/>
    <w:rsid w:val="000F0505"/>
    <w:rsid w:val="000F05D8"/>
    <w:rsid w:val="000F0665"/>
    <w:rsid w:val="000F071F"/>
    <w:rsid w:val="000F075D"/>
    <w:rsid w:val="000F0761"/>
    <w:rsid w:val="000F07DC"/>
    <w:rsid w:val="000F07E3"/>
    <w:rsid w:val="000F08BE"/>
    <w:rsid w:val="000F09FB"/>
    <w:rsid w:val="000F0BB8"/>
    <w:rsid w:val="000F0BFA"/>
    <w:rsid w:val="000F0EFA"/>
    <w:rsid w:val="000F0F2D"/>
    <w:rsid w:val="000F0F3D"/>
    <w:rsid w:val="000F104D"/>
    <w:rsid w:val="000F10A2"/>
    <w:rsid w:val="000F11DF"/>
    <w:rsid w:val="000F123D"/>
    <w:rsid w:val="000F123E"/>
    <w:rsid w:val="000F12EB"/>
    <w:rsid w:val="000F1423"/>
    <w:rsid w:val="000F1424"/>
    <w:rsid w:val="000F1436"/>
    <w:rsid w:val="000F1437"/>
    <w:rsid w:val="000F14FC"/>
    <w:rsid w:val="000F1610"/>
    <w:rsid w:val="000F1862"/>
    <w:rsid w:val="000F1906"/>
    <w:rsid w:val="000F190C"/>
    <w:rsid w:val="000F192F"/>
    <w:rsid w:val="000F195B"/>
    <w:rsid w:val="000F1A1D"/>
    <w:rsid w:val="000F1AF4"/>
    <w:rsid w:val="000F1C76"/>
    <w:rsid w:val="000F1D83"/>
    <w:rsid w:val="000F1E4D"/>
    <w:rsid w:val="000F1E89"/>
    <w:rsid w:val="000F1EC6"/>
    <w:rsid w:val="000F22D7"/>
    <w:rsid w:val="000F22DA"/>
    <w:rsid w:val="000F22E5"/>
    <w:rsid w:val="000F2392"/>
    <w:rsid w:val="000F23C6"/>
    <w:rsid w:val="000F23D9"/>
    <w:rsid w:val="000F2436"/>
    <w:rsid w:val="000F24F8"/>
    <w:rsid w:val="000F2552"/>
    <w:rsid w:val="000F2579"/>
    <w:rsid w:val="000F2715"/>
    <w:rsid w:val="000F28C5"/>
    <w:rsid w:val="000F2975"/>
    <w:rsid w:val="000F2A82"/>
    <w:rsid w:val="000F2B3F"/>
    <w:rsid w:val="000F2B66"/>
    <w:rsid w:val="000F2C3A"/>
    <w:rsid w:val="000F2C65"/>
    <w:rsid w:val="000F2C6B"/>
    <w:rsid w:val="000F2C76"/>
    <w:rsid w:val="000F2C80"/>
    <w:rsid w:val="000F2DDB"/>
    <w:rsid w:val="000F2EA9"/>
    <w:rsid w:val="000F305C"/>
    <w:rsid w:val="000F306D"/>
    <w:rsid w:val="000F382E"/>
    <w:rsid w:val="000F3874"/>
    <w:rsid w:val="000F38A0"/>
    <w:rsid w:val="000F3C21"/>
    <w:rsid w:val="000F3E76"/>
    <w:rsid w:val="000F3E7D"/>
    <w:rsid w:val="000F3FF9"/>
    <w:rsid w:val="000F40F2"/>
    <w:rsid w:val="000F41FD"/>
    <w:rsid w:val="000F42DF"/>
    <w:rsid w:val="000F43E5"/>
    <w:rsid w:val="000F4475"/>
    <w:rsid w:val="000F44B9"/>
    <w:rsid w:val="000F44E8"/>
    <w:rsid w:val="000F45DA"/>
    <w:rsid w:val="000F48E5"/>
    <w:rsid w:val="000F4943"/>
    <w:rsid w:val="000F49C6"/>
    <w:rsid w:val="000F4ACE"/>
    <w:rsid w:val="000F4B1F"/>
    <w:rsid w:val="000F4B69"/>
    <w:rsid w:val="000F4CF4"/>
    <w:rsid w:val="000F5009"/>
    <w:rsid w:val="000F50A9"/>
    <w:rsid w:val="000F50EF"/>
    <w:rsid w:val="000F5169"/>
    <w:rsid w:val="000F51A2"/>
    <w:rsid w:val="000F5274"/>
    <w:rsid w:val="000F53C7"/>
    <w:rsid w:val="000F54D4"/>
    <w:rsid w:val="000F5536"/>
    <w:rsid w:val="000F5598"/>
    <w:rsid w:val="000F5644"/>
    <w:rsid w:val="000F5650"/>
    <w:rsid w:val="000F5752"/>
    <w:rsid w:val="000F575C"/>
    <w:rsid w:val="000F5777"/>
    <w:rsid w:val="000F5937"/>
    <w:rsid w:val="000F594A"/>
    <w:rsid w:val="000F59BE"/>
    <w:rsid w:val="000F5A03"/>
    <w:rsid w:val="000F5CC1"/>
    <w:rsid w:val="000F5CD0"/>
    <w:rsid w:val="000F5D09"/>
    <w:rsid w:val="000F5D9F"/>
    <w:rsid w:val="000F5F0A"/>
    <w:rsid w:val="000F60A1"/>
    <w:rsid w:val="000F613A"/>
    <w:rsid w:val="000F6263"/>
    <w:rsid w:val="000F6373"/>
    <w:rsid w:val="000F6517"/>
    <w:rsid w:val="000F656F"/>
    <w:rsid w:val="000F669C"/>
    <w:rsid w:val="000F671D"/>
    <w:rsid w:val="000F6860"/>
    <w:rsid w:val="000F68BF"/>
    <w:rsid w:val="000F6961"/>
    <w:rsid w:val="000F69A6"/>
    <w:rsid w:val="000F6A1B"/>
    <w:rsid w:val="000F6A32"/>
    <w:rsid w:val="000F6A96"/>
    <w:rsid w:val="000F6AE7"/>
    <w:rsid w:val="000F6C2F"/>
    <w:rsid w:val="000F6C69"/>
    <w:rsid w:val="000F6C91"/>
    <w:rsid w:val="000F6CE6"/>
    <w:rsid w:val="000F6DB4"/>
    <w:rsid w:val="000F6E64"/>
    <w:rsid w:val="000F71CB"/>
    <w:rsid w:val="000F74A9"/>
    <w:rsid w:val="000F755F"/>
    <w:rsid w:val="000F75A1"/>
    <w:rsid w:val="000F79A8"/>
    <w:rsid w:val="000F7B33"/>
    <w:rsid w:val="000F7B6F"/>
    <w:rsid w:val="000F7CAA"/>
    <w:rsid w:val="000F7E70"/>
    <w:rsid w:val="000F7E88"/>
    <w:rsid w:val="000F7F66"/>
    <w:rsid w:val="000F7F86"/>
    <w:rsid w:val="000F7FD5"/>
    <w:rsid w:val="0010000E"/>
    <w:rsid w:val="00100397"/>
    <w:rsid w:val="0010042B"/>
    <w:rsid w:val="0010047E"/>
    <w:rsid w:val="001005E2"/>
    <w:rsid w:val="00100679"/>
    <w:rsid w:val="00100776"/>
    <w:rsid w:val="0010079E"/>
    <w:rsid w:val="001008B3"/>
    <w:rsid w:val="00100928"/>
    <w:rsid w:val="0010092D"/>
    <w:rsid w:val="0010098E"/>
    <w:rsid w:val="00100A2B"/>
    <w:rsid w:val="00100AA7"/>
    <w:rsid w:val="00100AB6"/>
    <w:rsid w:val="00100B26"/>
    <w:rsid w:val="00100D4E"/>
    <w:rsid w:val="00100D73"/>
    <w:rsid w:val="00100D77"/>
    <w:rsid w:val="00100DF3"/>
    <w:rsid w:val="00100E69"/>
    <w:rsid w:val="00100E94"/>
    <w:rsid w:val="0010106C"/>
    <w:rsid w:val="0010109C"/>
    <w:rsid w:val="001010AB"/>
    <w:rsid w:val="0010120F"/>
    <w:rsid w:val="0010144C"/>
    <w:rsid w:val="001014C2"/>
    <w:rsid w:val="001016F9"/>
    <w:rsid w:val="001017BF"/>
    <w:rsid w:val="00101859"/>
    <w:rsid w:val="00101AA0"/>
    <w:rsid w:val="00101AF1"/>
    <w:rsid w:val="00101AFC"/>
    <w:rsid w:val="00101B27"/>
    <w:rsid w:val="00101B7C"/>
    <w:rsid w:val="00101C48"/>
    <w:rsid w:val="00101E11"/>
    <w:rsid w:val="00101E67"/>
    <w:rsid w:val="0010226E"/>
    <w:rsid w:val="001022C0"/>
    <w:rsid w:val="00102489"/>
    <w:rsid w:val="001024DF"/>
    <w:rsid w:val="00102507"/>
    <w:rsid w:val="001025F2"/>
    <w:rsid w:val="00102602"/>
    <w:rsid w:val="0010260D"/>
    <w:rsid w:val="0010299A"/>
    <w:rsid w:val="00102A6B"/>
    <w:rsid w:val="00102C1F"/>
    <w:rsid w:val="00102C89"/>
    <w:rsid w:val="00102CF1"/>
    <w:rsid w:val="00102D08"/>
    <w:rsid w:val="00103058"/>
    <w:rsid w:val="00103089"/>
    <w:rsid w:val="001030EC"/>
    <w:rsid w:val="001032DD"/>
    <w:rsid w:val="00103600"/>
    <w:rsid w:val="0010368F"/>
    <w:rsid w:val="001037ED"/>
    <w:rsid w:val="00103946"/>
    <w:rsid w:val="001039C5"/>
    <w:rsid w:val="00103A02"/>
    <w:rsid w:val="00103A64"/>
    <w:rsid w:val="00103ACF"/>
    <w:rsid w:val="00103B18"/>
    <w:rsid w:val="00103BFD"/>
    <w:rsid w:val="00103D07"/>
    <w:rsid w:val="00103D2D"/>
    <w:rsid w:val="00103EA9"/>
    <w:rsid w:val="00103EAA"/>
    <w:rsid w:val="00103EAC"/>
    <w:rsid w:val="00103F3F"/>
    <w:rsid w:val="00103FB2"/>
    <w:rsid w:val="00103FCB"/>
    <w:rsid w:val="00104018"/>
    <w:rsid w:val="0010411F"/>
    <w:rsid w:val="001041E5"/>
    <w:rsid w:val="0010421B"/>
    <w:rsid w:val="00104236"/>
    <w:rsid w:val="00104588"/>
    <w:rsid w:val="001045CF"/>
    <w:rsid w:val="001045E8"/>
    <w:rsid w:val="001045FA"/>
    <w:rsid w:val="00104784"/>
    <w:rsid w:val="0010478A"/>
    <w:rsid w:val="00104995"/>
    <w:rsid w:val="001049DB"/>
    <w:rsid w:val="00104ACF"/>
    <w:rsid w:val="00104B3F"/>
    <w:rsid w:val="00104CD2"/>
    <w:rsid w:val="00104DDA"/>
    <w:rsid w:val="00104FC3"/>
    <w:rsid w:val="0010501D"/>
    <w:rsid w:val="00105063"/>
    <w:rsid w:val="001051F9"/>
    <w:rsid w:val="00105289"/>
    <w:rsid w:val="00105334"/>
    <w:rsid w:val="00105356"/>
    <w:rsid w:val="001053B7"/>
    <w:rsid w:val="0010558C"/>
    <w:rsid w:val="00105629"/>
    <w:rsid w:val="0010567A"/>
    <w:rsid w:val="001057A1"/>
    <w:rsid w:val="001057C9"/>
    <w:rsid w:val="00105818"/>
    <w:rsid w:val="001058DF"/>
    <w:rsid w:val="001058FF"/>
    <w:rsid w:val="001059CF"/>
    <w:rsid w:val="00105ADE"/>
    <w:rsid w:val="00105C1F"/>
    <w:rsid w:val="00105C29"/>
    <w:rsid w:val="00105E3C"/>
    <w:rsid w:val="00105E5C"/>
    <w:rsid w:val="00105E6D"/>
    <w:rsid w:val="00105F4B"/>
    <w:rsid w:val="00105F4D"/>
    <w:rsid w:val="00105F6C"/>
    <w:rsid w:val="0010609E"/>
    <w:rsid w:val="001060F7"/>
    <w:rsid w:val="001061CF"/>
    <w:rsid w:val="00106519"/>
    <w:rsid w:val="001067AC"/>
    <w:rsid w:val="00106899"/>
    <w:rsid w:val="00106942"/>
    <w:rsid w:val="00106A97"/>
    <w:rsid w:val="00106C3E"/>
    <w:rsid w:val="00106D00"/>
    <w:rsid w:val="00106E49"/>
    <w:rsid w:val="00106E98"/>
    <w:rsid w:val="00106F14"/>
    <w:rsid w:val="00106F95"/>
    <w:rsid w:val="00106FE1"/>
    <w:rsid w:val="0010729D"/>
    <w:rsid w:val="001072A3"/>
    <w:rsid w:val="001073C7"/>
    <w:rsid w:val="00107655"/>
    <w:rsid w:val="001076FC"/>
    <w:rsid w:val="0010775F"/>
    <w:rsid w:val="001077A1"/>
    <w:rsid w:val="00107815"/>
    <w:rsid w:val="0010784D"/>
    <w:rsid w:val="0010787C"/>
    <w:rsid w:val="0010789D"/>
    <w:rsid w:val="0010799B"/>
    <w:rsid w:val="001079B0"/>
    <w:rsid w:val="001079D4"/>
    <w:rsid w:val="00107B9B"/>
    <w:rsid w:val="00107C50"/>
    <w:rsid w:val="00107CF9"/>
    <w:rsid w:val="00107E71"/>
    <w:rsid w:val="001100A8"/>
    <w:rsid w:val="0011036E"/>
    <w:rsid w:val="00110507"/>
    <w:rsid w:val="0011053B"/>
    <w:rsid w:val="0011056A"/>
    <w:rsid w:val="00110618"/>
    <w:rsid w:val="001106B8"/>
    <w:rsid w:val="001107BC"/>
    <w:rsid w:val="001109FC"/>
    <w:rsid w:val="00110A9D"/>
    <w:rsid w:val="00110CDC"/>
    <w:rsid w:val="00110DA2"/>
    <w:rsid w:val="00110E49"/>
    <w:rsid w:val="00110E81"/>
    <w:rsid w:val="00110FE7"/>
    <w:rsid w:val="001110AE"/>
    <w:rsid w:val="001111A9"/>
    <w:rsid w:val="001111B3"/>
    <w:rsid w:val="0011132E"/>
    <w:rsid w:val="00111371"/>
    <w:rsid w:val="00111402"/>
    <w:rsid w:val="00111493"/>
    <w:rsid w:val="00111721"/>
    <w:rsid w:val="00111762"/>
    <w:rsid w:val="001117E7"/>
    <w:rsid w:val="001118B9"/>
    <w:rsid w:val="001118EB"/>
    <w:rsid w:val="00111906"/>
    <w:rsid w:val="00111996"/>
    <w:rsid w:val="001119B1"/>
    <w:rsid w:val="00111B1A"/>
    <w:rsid w:val="00111B97"/>
    <w:rsid w:val="00111EA3"/>
    <w:rsid w:val="00111F79"/>
    <w:rsid w:val="0011206A"/>
    <w:rsid w:val="0011209D"/>
    <w:rsid w:val="001120DE"/>
    <w:rsid w:val="0011212A"/>
    <w:rsid w:val="00112360"/>
    <w:rsid w:val="001123EA"/>
    <w:rsid w:val="001124CA"/>
    <w:rsid w:val="0011261D"/>
    <w:rsid w:val="0011267A"/>
    <w:rsid w:val="0011277F"/>
    <w:rsid w:val="001127E2"/>
    <w:rsid w:val="001127F1"/>
    <w:rsid w:val="00112C0A"/>
    <w:rsid w:val="00112D2A"/>
    <w:rsid w:val="00112D36"/>
    <w:rsid w:val="00112DC1"/>
    <w:rsid w:val="00112DD5"/>
    <w:rsid w:val="00112EA2"/>
    <w:rsid w:val="00112F27"/>
    <w:rsid w:val="00112F63"/>
    <w:rsid w:val="00113057"/>
    <w:rsid w:val="00113440"/>
    <w:rsid w:val="0011349A"/>
    <w:rsid w:val="00113569"/>
    <w:rsid w:val="00113790"/>
    <w:rsid w:val="0011385F"/>
    <w:rsid w:val="00113980"/>
    <w:rsid w:val="00113AAB"/>
    <w:rsid w:val="00113C04"/>
    <w:rsid w:val="00113E67"/>
    <w:rsid w:val="001140D4"/>
    <w:rsid w:val="00114143"/>
    <w:rsid w:val="00114214"/>
    <w:rsid w:val="00114454"/>
    <w:rsid w:val="0011449E"/>
    <w:rsid w:val="00114510"/>
    <w:rsid w:val="00114515"/>
    <w:rsid w:val="00114570"/>
    <w:rsid w:val="001147C2"/>
    <w:rsid w:val="00114855"/>
    <w:rsid w:val="0011486D"/>
    <w:rsid w:val="00114899"/>
    <w:rsid w:val="00114A1E"/>
    <w:rsid w:val="00114B46"/>
    <w:rsid w:val="00114C0D"/>
    <w:rsid w:val="00114CCD"/>
    <w:rsid w:val="00114E1B"/>
    <w:rsid w:val="00114EE7"/>
    <w:rsid w:val="0011502A"/>
    <w:rsid w:val="00115093"/>
    <w:rsid w:val="001150A3"/>
    <w:rsid w:val="001151D2"/>
    <w:rsid w:val="001152AD"/>
    <w:rsid w:val="001152E3"/>
    <w:rsid w:val="0011546A"/>
    <w:rsid w:val="00115486"/>
    <w:rsid w:val="00115508"/>
    <w:rsid w:val="00115584"/>
    <w:rsid w:val="00115601"/>
    <w:rsid w:val="00115746"/>
    <w:rsid w:val="001157DC"/>
    <w:rsid w:val="0011583C"/>
    <w:rsid w:val="001158EE"/>
    <w:rsid w:val="001158EF"/>
    <w:rsid w:val="00115ACA"/>
    <w:rsid w:val="00115C3D"/>
    <w:rsid w:val="00115C94"/>
    <w:rsid w:val="00115F22"/>
    <w:rsid w:val="00115FB0"/>
    <w:rsid w:val="001161F7"/>
    <w:rsid w:val="001165EF"/>
    <w:rsid w:val="0011669C"/>
    <w:rsid w:val="00116852"/>
    <w:rsid w:val="00116868"/>
    <w:rsid w:val="00116948"/>
    <w:rsid w:val="0011698A"/>
    <w:rsid w:val="001169B5"/>
    <w:rsid w:val="00116A61"/>
    <w:rsid w:val="00116AF2"/>
    <w:rsid w:val="00116B8C"/>
    <w:rsid w:val="00116D17"/>
    <w:rsid w:val="00116E13"/>
    <w:rsid w:val="00116EC4"/>
    <w:rsid w:val="00116F96"/>
    <w:rsid w:val="00117189"/>
    <w:rsid w:val="00117270"/>
    <w:rsid w:val="00117464"/>
    <w:rsid w:val="0011763B"/>
    <w:rsid w:val="001176CF"/>
    <w:rsid w:val="00117723"/>
    <w:rsid w:val="00117810"/>
    <w:rsid w:val="0011782B"/>
    <w:rsid w:val="001178F1"/>
    <w:rsid w:val="001179D0"/>
    <w:rsid w:val="00117A1C"/>
    <w:rsid w:val="00117A41"/>
    <w:rsid w:val="00117C3E"/>
    <w:rsid w:val="00117CBE"/>
    <w:rsid w:val="00117CFF"/>
    <w:rsid w:val="00117E02"/>
    <w:rsid w:val="00117E9E"/>
    <w:rsid w:val="00117F27"/>
    <w:rsid w:val="0012014F"/>
    <w:rsid w:val="00120234"/>
    <w:rsid w:val="00120261"/>
    <w:rsid w:val="00120298"/>
    <w:rsid w:val="00120356"/>
    <w:rsid w:val="001204B2"/>
    <w:rsid w:val="00120521"/>
    <w:rsid w:val="0012055C"/>
    <w:rsid w:val="001205A9"/>
    <w:rsid w:val="00120658"/>
    <w:rsid w:val="001207D3"/>
    <w:rsid w:val="001207FF"/>
    <w:rsid w:val="00120857"/>
    <w:rsid w:val="001208BE"/>
    <w:rsid w:val="00120A82"/>
    <w:rsid w:val="00120CF2"/>
    <w:rsid w:val="00120E4C"/>
    <w:rsid w:val="00120E58"/>
    <w:rsid w:val="00120F8F"/>
    <w:rsid w:val="00121022"/>
    <w:rsid w:val="0012114C"/>
    <w:rsid w:val="00121192"/>
    <w:rsid w:val="00121249"/>
    <w:rsid w:val="001212CF"/>
    <w:rsid w:val="00121339"/>
    <w:rsid w:val="00121434"/>
    <w:rsid w:val="001218F6"/>
    <w:rsid w:val="0012198E"/>
    <w:rsid w:val="00121A0C"/>
    <w:rsid w:val="00121A5C"/>
    <w:rsid w:val="00121B7F"/>
    <w:rsid w:val="00121BAB"/>
    <w:rsid w:val="00121C9F"/>
    <w:rsid w:val="00121D18"/>
    <w:rsid w:val="00121F21"/>
    <w:rsid w:val="00121FEE"/>
    <w:rsid w:val="001222B7"/>
    <w:rsid w:val="00122353"/>
    <w:rsid w:val="001223AC"/>
    <w:rsid w:val="0012253C"/>
    <w:rsid w:val="00122562"/>
    <w:rsid w:val="001225C4"/>
    <w:rsid w:val="001227D6"/>
    <w:rsid w:val="00122802"/>
    <w:rsid w:val="00122991"/>
    <w:rsid w:val="00122A26"/>
    <w:rsid w:val="00122AF9"/>
    <w:rsid w:val="00122B23"/>
    <w:rsid w:val="00122BD0"/>
    <w:rsid w:val="00122C90"/>
    <w:rsid w:val="00122DD9"/>
    <w:rsid w:val="00122F3E"/>
    <w:rsid w:val="001230AA"/>
    <w:rsid w:val="0012310F"/>
    <w:rsid w:val="00123162"/>
    <w:rsid w:val="00123225"/>
    <w:rsid w:val="0012326F"/>
    <w:rsid w:val="001232B4"/>
    <w:rsid w:val="001233AF"/>
    <w:rsid w:val="001233B0"/>
    <w:rsid w:val="00123416"/>
    <w:rsid w:val="00123541"/>
    <w:rsid w:val="001235E5"/>
    <w:rsid w:val="001235F5"/>
    <w:rsid w:val="00123611"/>
    <w:rsid w:val="00123838"/>
    <w:rsid w:val="00123845"/>
    <w:rsid w:val="0012388C"/>
    <w:rsid w:val="0012396F"/>
    <w:rsid w:val="00123A65"/>
    <w:rsid w:val="00123A7A"/>
    <w:rsid w:val="00123C86"/>
    <w:rsid w:val="00123C93"/>
    <w:rsid w:val="00123E09"/>
    <w:rsid w:val="00123E4E"/>
    <w:rsid w:val="00124041"/>
    <w:rsid w:val="0012407F"/>
    <w:rsid w:val="001240C2"/>
    <w:rsid w:val="00124289"/>
    <w:rsid w:val="001242E7"/>
    <w:rsid w:val="00124300"/>
    <w:rsid w:val="00124423"/>
    <w:rsid w:val="001248FA"/>
    <w:rsid w:val="0012496F"/>
    <w:rsid w:val="00124984"/>
    <w:rsid w:val="001249C9"/>
    <w:rsid w:val="001249E8"/>
    <w:rsid w:val="00124AF9"/>
    <w:rsid w:val="00124C1B"/>
    <w:rsid w:val="00124D1F"/>
    <w:rsid w:val="00124D5F"/>
    <w:rsid w:val="00124D9B"/>
    <w:rsid w:val="00124EEA"/>
    <w:rsid w:val="00124F1D"/>
    <w:rsid w:val="00124FBA"/>
    <w:rsid w:val="00124FF2"/>
    <w:rsid w:val="00125124"/>
    <w:rsid w:val="001253E8"/>
    <w:rsid w:val="0012548D"/>
    <w:rsid w:val="0012548E"/>
    <w:rsid w:val="0012550B"/>
    <w:rsid w:val="0012565C"/>
    <w:rsid w:val="0012573C"/>
    <w:rsid w:val="00125875"/>
    <w:rsid w:val="001259C0"/>
    <w:rsid w:val="00125A0C"/>
    <w:rsid w:val="00125A25"/>
    <w:rsid w:val="00125CDA"/>
    <w:rsid w:val="00125D14"/>
    <w:rsid w:val="00125D37"/>
    <w:rsid w:val="00125EFB"/>
    <w:rsid w:val="00125FF1"/>
    <w:rsid w:val="0012601B"/>
    <w:rsid w:val="001261A0"/>
    <w:rsid w:val="00126402"/>
    <w:rsid w:val="00126492"/>
    <w:rsid w:val="00126550"/>
    <w:rsid w:val="001268F3"/>
    <w:rsid w:val="001269F6"/>
    <w:rsid w:val="00126B5E"/>
    <w:rsid w:val="00126D91"/>
    <w:rsid w:val="00126DAD"/>
    <w:rsid w:val="00126F7B"/>
    <w:rsid w:val="00126FA7"/>
    <w:rsid w:val="0012723B"/>
    <w:rsid w:val="00127362"/>
    <w:rsid w:val="0012737E"/>
    <w:rsid w:val="001274A4"/>
    <w:rsid w:val="0012776D"/>
    <w:rsid w:val="00127786"/>
    <w:rsid w:val="001278D0"/>
    <w:rsid w:val="0012797B"/>
    <w:rsid w:val="0012798B"/>
    <w:rsid w:val="00127990"/>
    <w:rsid w:val="00127AA3"/>
    <w:rsid w:val="00127AB4"/>
    <w:rsid w:val="00127AD3"/>
    <w:rsid w:val="00127B0D"/>
    <w:rsid w:val="00127B3A"/>
    <w:rsid w:val="00127BEF"/>
    <w:rsid w:val="00127E9B"/>
    <w:rsid w:val="00127EBB"/>
    <w:rsid w:val="00127F02"/>
    <w:rsid w:val="00127F97"/>
    <w:rsid w:val="00127FAA"/>
    <w:rsid w:val="001302E3"/>
    <w:rsid w:val="0013035D"/>
    <w:rsid w:val="001303C6"/>
    <w:rsid w:val="0013055F"/>
    <w:rsid w:val="001305CB"/>
    <w:rsid w:val="0013087B"/>
    <w:rsid w:val="001308F3"/>
    <w:rsid w:val="00130A25"/>
    <w:rsid w:val="00130B3B"/>
    <w:rsid w:val="00130D68"/>
    <w:rsid w:val="00130EDE"/>
    <w:rsid w:val="00130FBD"/>
    <w:rsid w:val="0013105D"/>
    <w:rsid w:val="001312B6"/>
    <w:rsid w:val="00131851"/>
    <w:rsid w:val="00131A24"/>
    <w:rsid w:val="00131AED"/>
    <w:rsid w:val="00131C4A"/>
    <w:rsid w:val="00131D35"/>
    <w:rsid w:val="00131E2F"/>
    <w:rsid w:val="00131E52"/>
    <w:rsid w:val="00131E7E"/>
    <w:rsid w:val="00131EBA"/>
    <w:rsid w:val="00131F01"/>
    <w:rsid w:val="00131F7E"/>
    <w:rsid w:val="00131FA4"/>
    <w:rsid w:val="001322E2"/>
    <w:rsid w:val="00132441"/>
    <w:rsid w:val="00132465"/>
    <w:rsid w:val="001325FA"/>
    <w:rsid w:val="001326F4"/>
    <w:rsid w:val="0013275F"/>
    <w:rsid w:val="00132931"/>
    <w:rsid w:val="00132AAD"/>
    <w:rsid w:val="00132B73"/>
    <w:rsid w:val="00132C45"/>
    <w:rsid w:val="00132C7F"/>
    <w:rsid w:val="00132D45"/>
    <w:rsid w:val="00132E6D"/>
    <w:rsid w:val="00133091"/>
    <w:rsid w:val="00133306"/>
    <w:rsid w:val="0013337F"/>
    <w:rsid w:val="00133411"/>
    <w:rsid w:val="0013348F"/>
    <w:rsid w:val="001334DF"/>
    <w:rsid w:val="001335AA"/>
    <w:rsid w:val="0013393F"/>
    <w:rsid w:val="00133AFF"/>
    <w:rsid w:val="00133BE1"/>
    <w:rsid w:val="00133C59"/>
    <w:rsid w:val="00133F5B"/>
    <w:rsid w:val="00133F6D"/>
    <w:rsid w:val="001341A4"/>
    <w:rsid w:val="001341DB"/>
    <w:rsid w:val="00134205"/>
    <w:rsid w:val="00134223"/>
    <w:rsid w:val="0013442F"/>
    <w:rsid w:val="0013448A"/>
    <w:rsid w:val="00134714"/>
    <w:rsid w:val="001347B2"/>
    <w:rsid w:val="001347C8"/>
    <w:rsid w:val="001348B4"/>
    <w:rsid w:val="001348F6"/>
    <w:rsid w:val="00134962"/>
    <w:rsid w:val="00134A77"/>
    <w:rsid w:val="00134AE4"/>
    <w:rsid w:val="00134B7C"/>
    <w:rsid w:val="00134C2C"/>
    <w:rsid w:val="00134C8A"/>
    <w:rsid w:val="00134CC7"/>
    <w:rsid w:val="00134E26"/>
    <w:rsid w:val="0013516D"/>
    <w:rsid w:val="001351E2"/>
    <w:rsid w:val="001352B7"/>
    <w:rsid w:val="00135351"/>
    <w:rsid w:val="001354D8"/>
    <w:rsid w:val="00135555"/>
    <w:rsid w:val="0013565A"/>
    <w:rsid w:val="00135726"/>
    <w:rsid w:val="00135737"/>
    <w:rsid w:val="00135816"/>
    <w:rsid w:val="0013584A"/>
    <w:rsid w:val="0013597E"/>
    <w:rsid w:val="001359DA"/>
    <w:rsid w:val="00135B48"/>
    <w:rsid w:val="00135DD4"/>
    <w:rsid w:val="00135E6A"/>
    <w:rsid w:val="00135E70"/>
    <w:rsid w:val="00135F49"/>
    <w:rsid w:val="0013609D"/>
    <w:rsid w:val="001360AA"/>
    <w:rsid w:val="0013632A"/>
    <w:rsid w:val="0013635C"/>
    <w:rsid w:val="001363FD"/>
    <w:rsid w:val="00136684"/>
    <w:rsid w:val="001366BC"/>
    <w:rsid w:val="00136769"/>
    <w:rsid w:val="001368A4"/>
    <w:rsid w:val="001369D3"/>
    <w:rsid w:val="00136A63"/>
    <w:rsid w:val="00136A65"/>
    <w:rsid w:val="00136BD9"/>
    <w:rsid w:val="00136C6F"/>
    <w:rsid w:val="00136CC9"/>
    <w:rsid w:val="00136E10"/>
    <w:rsid w:val="00136E2C"/>
    <w:rsid w:val="00136F26"/>
    <w:rsid w:val="001370E4"/>
    <w:rsid w:val="00137254"/>
    <w:rsid w:val="0013730B"/>
    <w:rsid w:val="0013749B"/>
    <w:rsid w:val="001374CC"/>
    <w:rsid w:val="0013756F"/>
    <w:rsid w:val="001376B4"/>
    <w:rsid w:val="00137829"/>
    <w:rsid w:val="00137835"/>
    <w:rsid w:val="00137844"/>
    <w:rsid w:val="001378A2"/>
    <w:rsid w:val="001379B1"/>
    <w:rsid w:val="00137CF4"/>
    <w:rsid w:val="00137D11"/>
    <w:rsid w:val="00137E50"/>
    <w:rsid w:val="00140085"/>
    <w:rsid w:val="001400C4"/>
    <w:rsid w:val="00140284"/>
    <w:rsid w:val="001402C5"/>
    <w:rsid w:val="001404C9"/>
    <w:rsid w:val="00140528"/>
    <w:rsid w:val="001405DE"/>
    <w:rsid w:val="001406B8"/>
    <w:rsid w:val="0014077B"/>
    <w:rsid w:val="001407F1"/>
    <w:rsid w:val="0014088E"/>
    <w:rsid w:val="00140915"/>
    <w:rsid w:val="00140B37"/>
    <w:rsid w:val="00140B57"/>
    <w:rsid w:val="00140BC5"/>
    <w:rsid w:val="00140BEE"/>
    <w:rsid w:val="00140D07"/>
    <w:rsid w:val="00140E69"/>
    <w:rsid w:val="00140E97"/>
    <w:rsid w:val="00140EC0"/>
    <w:rsid w:val="00140EE8"/>
    <w:rsid w:val="0014112E"/>
    <w:rsid w:val="00141160"/>
    <w:rsid w:val="0014122A"/>
    <w:rsid w:val="001412AC"/>
    <w:rsid w:val="001413B9"/>
    <w:rsid w:val="001413F4"/>
    <w:rsid w:val="00141777"/>
    <w:rsid w:val="00141780"/>
    <w:rsid w:val="00141858"/>
    <w:rsid w:val="00141A35"/>
    <w:rsid w:val="00141C5E"/>
    <w:rsid w:val="00141C6D"/>
    <w:rsid w:val="00141C79"/>
    <w:rsid w:val="00141ED8"/>
    <w:rsid w:val="0014210B"/>
    <w:rsid w:val="00142135"/>
    <w:rsid w:val="00142137"/>
    <w:rsid w:val="00142195"/>
    <w:rsid w:val="001421F0"/>
    <w:rsid w:val="0014221A"/>
    <w:rsid w:val="0014225E"/>
    <w:rsid w:val="001422F0"/>
    <w:rsid w:val="00142521"/>
    <w:rsid w:val="0014259F"/>
    <w:rsid w:val="00142656"/>
    <w:rsid w:val="00142687"/>
    <w:rsid w:val="00142738"/>
    <w:rsid w:val="00142767"/>
    <w:rsid w:val="00142883"/>
    <w:rsid w:val="001428D1"/>
    <w:rsid w:val="00142A88"/>
    <w:rsid w:val="00142AC9"/>
    <w:rsid w:val="00142BB4"/>
    <w:rsid w:val="00142C7A"/>
    <w:rsid w:val="00142CBB"/>
    <w:rsid w:val="00142FA0"/>
    <w:rsid w:val="00142FA1"/>
    <w:rsid w:val="001430D0"/>
    <w:rsid w:val="001430F6"/>
    <w:rsid w:val="0014317D"/>
    <w:rsid w:val="00143276"/>
    <w:rsid w:val="001432A2"/>
    <w:rsid w:val="001434C9"/>
    <w:rsid w:val="0014351C"/>
    <w:rsid w:val="001435E8"/>
    <w:rsid w:val="001436E1"/>
    <w:rsid w:val="00143756"/>
    <w:rsid w:val="00143822"/>
    <w:rsid w:val="001438ED"/>
    <w:rsid w:val="00143CDD"/>
    <w:rsid w:val="00143DFD"/>
    <w:rsid w:val="00143ECD"/>
    <w:rsid w:val="00143F6B"/>
    <w:rsid w:val="00143F7E"/>
    <w:rsid w:val="00144159"/>
    <w:rsid w:val="00144277"/>
    <w:rsid w:val="001442C4"/>
    <w:rsid w:val="001444EA"/>
    <w:rsid w:val="001444F1"/>
    <w:rsid w:val="00144565"/>
    <w:rsid w:val="0014463E"/>
    <w:rsid w:val="00144647"/>
    <w:rsid w:val="0014464B"/>
    <w:rsid w:val="00144A2B"/>
    <w:rsid w:val="00144EEE"/>
    <w:rsid w:val="001450AF"/>
    <w:rsid w:val="00145206"/>
    <w:rsid w:val="0014532E"/>
    <w:rsid w:val="0014533E"/>
    <w:rsid w:val="00145446"/>
    <w:rsid w:val="00145488"/>
    <w:rsid w:val="001454BC"/>
    <w:rsid w:val="0014563D"/>
    <w:rsid w:val="00145845"/>
    <w:rsid w:val="001459FE"/>
    <w:rsid w:val="00145A3D"/>
    <w:rsid w:val="00145C8E"/>
    <w:rsid w:val="00145DA5"/>
    <w:rsid w:val="00145E7E"/>
    <w:rsid w:val="00145F41"/>
    <w:rsid w:val="00146129"/>
    <w:rsid w:val="00146237"/>
    <w:rsid w:val="00146306"/>
    <w:rsid w:val="00146334"/>
    <w:rsid w:val="001463A5"/>
    <w:rsid w:val="0014654E"/>
    <w:rsid w:val="001465C5"/>
    <w:rsid w:val="0014672B"/>
    <w:rsid w:val="00146734"/>
    <w:rsid w:val="001467D8"/>
    <w:rsid w:val="00146891"/>
    <w:rsid w:val="00146BE3"/>
    <w:rsid w:val="00146C20"/>
    <w:rsid w:val="00146C31"/>
    <w:rsid w:val="00146C51"/>
    <w:rsid w:val="00146D7B"/>
    <w:rsid w:val="00146DC1"/>
    <w:rsid w:val="00146E0E"/>
    <w:rsid w:val="00146E34"/>
    <w:rsid w:val="00146E7E"/>
    <w:rsid w:val="00146EA5"/>
    <w:rsid w:val="00146F10"/>
    <w:rsid w:val="00146FBF"/>
    <w:rsid w:val="001470BC"/>
    <w:rsid w:val="001470DC"/>
    <w:rsid w:val="001471B7"/>
    <w:rsid w:val="0014725F"/>
    <w:rsid w:val="001472E8"/>
    <w:rsid w:val="001473F3"/>
    <w:rsid w:val="00147491"/>
    <w:rsid w:val="0014755B"/>
    <w:rsid w:val="001475DF"/>
    <w:rsid w:val="00147678"/>
    <w:rsid w:val="00147941"/>
    <w:rsid w:val="00147BD3"/>
    <w:rsid w:val="00147C4F"/>
    <w:rsid w:val="00147C6F"/>
    <w:rsid w:val="00147CC0"/>
    <w:rsid w:val="00147D62"/>
    <w:rsid w:val="00147FA0"/>
    <w:rsid w:val="00147FB5"/>
    <w:rsid w:val="0015017C"/>
    <w:rsid w:val="00150248"/>
    <w:rsid w:val="00150465"/>
    <w:rsid w:val="00150590"/>
    <w:rsid w:val="001506FB"/>
    <w:rsid w:val="0015071E"/>
    <w:rsid w:val="0015076E"/>
    <w:rsid w:val="00150975"/>
    <w:rsid w:val="00150A83"/>
    <w:rsid w:val="00150AB5"/>
    <w:rsid w:val="00150B17"/>
    <w:rsid w:val="00150CFD"/>
    <w:rsid w:val="00150D51"/>
    <w:rsid w:val="00150D81"/>
    <w:rsid w:val="00150DFD"/>
    <w:rsid w:val="00150E13"/>
    <w:rsid w:val="00150F2D"/>
    <w:rsid w:val="00151090"/>
    <w:rsid w:val="00151147"/>
    <w:rsid w:val="001511D7"/>
    <w:rsid w:val="00151297"/>
    <w:rsid w:val="0015155E"/>
    <w:rsid w:val="00151689"/>
    <w:rsid w:val="0015171A"/>
    <w:rsid w:val="0015172E"/>
    <w:rsid w:val="0015184F"/>
    <w:rsid w:val="0015185C"/>
    <w:rsid w:val="001518B5"/>
    <w:rsid w:val="00151B54"/>
    <w:rsid w:val="00151CD4"/>
    <w:rsid w:val="00151EFF"/>
    <w:rsid w:val="001520EF"/>
    <w:rsid w:val="001521F8"/>
    <w:rsid w:val="00152335"/>
    <w:rsid w:val="00152385"/>
    <w:rsid w:val="001523F2"/>
    <w:rsid w:val="00152505"/>
    <w:rsid w:val="00152553"/>
    <w:rsid w:val="00152666"/>
    <w:rsid w:val="001526D7"/>
    <w:rsid w:val="00152703"/>
    <w:rsid w:val="001527A3"/>
    <w:rsid w:val="001527B5"/>
    <w:rsid w:val="00152881"/>
    <w:rsid w:val="00152930"/>
    <w:rsid w:val="0015293D"/>
    <w:rsid w:val="0015295C"/>
    <w:rsid w:val="00152A0D"/>
    <w:rsid w:val="00152A4B"/>
    <w:rsid w:val="00152A5C"/>
    <w:rsid w:val="00152A69"/>
    <w:rsid w:val="00152BEF"/>
    <w:rsid w:val="00152C08"/>
    <w:rsid w:val="00152D81"/>
    <w:rsid w:val="00152F5A"/>
    <w:rsid w:val="00153112"/>
    <w:rsid w:val="00153133"/>
    <w:rsid w:val="001532DB"/>
    <w:rsid w:val="001532ED"/>
    <w:rsid w:val="0015332D"/>
    <w:rsid w:val="001533D8"/>
    <w:rsid w:val="001534EA"/>
    <w:rsid w:val="00153515"/>
    <w:rsid w:val="001535D8"/>
    <w:rsid w:val="001536F8"/>
    <w:rsid w:val="001538B1"/>
    <w:rsid w:val="001538B9"/>
    <w:rsid w:val="00153B7D"/>
    <w:rsid w:val="00153C1A"/>
    <w:rsid w:val="00153CF3"/>
    <w:rsid w:val="00153DBD"/>
    <w:rsid w:val="00153DC9"/>
    <w:rsid w:val="00153E4F"/>
    <w:rsid w:val="00153EEB"/>
    <w:rsid w:val="00154037"/>
    <w:rsid w:val="001540C9"/>
    <w:rsid w:val="00154126"/>
    <w:rsid w:val="0015413B"/>
    <w:rsid w:val="001541BA"/>
    <w:rsid w:val="001541E5"/>
    <w:rsid w:val="00154528"/>
    <w:rsid w:val="00154548"/>
    <w:rsid w:val="00154866"/>
    <w:rsid w:val="0015490D"/>
    <w:rsid w:val="00154936"/>
    <w:rsid w:val="001549A8"/>
    <w:rsid w:val="00154BD3"/>
    <w:rsid w:val="00154D6F"/>
    <w:rsid w:val="00154DB7"/>
    <w:rsid w:val="00154DE0"/>
    <w:rsid w:val="00154E2F"/>
    <w:rsid w:val="00154ED3"/>
    <w:rsid w:val="00154F19"/>
    <w:rsid w:val="00154F5C"/>
    <w:rsid w:val="00154F5D"/>
    <w:rsid w:val="00155070"/>
    <w:rsid w:val="0015515A"/>
    <w:rsid w:val="0015515B"/>
    <w:rsid w:val="001551FF"/>
    <w:rsid w:val="00155602"/>
    <w:rsid w:val="001557D3"/>
    <w:rsid w:val="00155819"/>
    <w:rsid w:val="001558A2"/>
    <w:rsid w:val="001558F8"/>
    <w:rsid w:val="001559CE"/>
    <w:rsid w:val="00155A25"/>
    <w:rsid w:val="00155B42"/>
    <w:rsid w:val="00155B82"/>
    <w:rsid w:val="00155B87"/>
    <w:rsid w:val="00155BC9"/>
    <w:rsid w:val="00155C39"/>
    <w:rsid w:val="00155C7A"/>
    <w:rsid w:val="00155DDA"/>
    <w:rsid w:val="00155EF8"/>
    <w:rsid w:val="00155F4A"/>
    <w:rsid w:val="00155F5E"/>
    <w:rsid w:val="00156059"/>
    <w:rsid w:val="00156091"/>
    <w:rsid w:val="00156201"/>
    <w:rsid w:val="0015646F"/>
    <w:rsid w:val="001564F0"/>
    <w:rsid w:val="0015685E"/>
    <w:rsid w:val="00156A30"/>
    <w:rsid w:val="00156A9C"/>
    <w:rsid w:val="00156ABD"/>
    <w:rsid w:val="00156B2C"/>
    <w:rsid w:val="00156C02"/>
    <w:rsid w:val="00156C62"/>
    <w:rsid w:val="00156CD1"/>
    <w:rsid w:val="00156DAB"/>
    <w:rsid w:val="00156F1B"/>
    <w:rsid w:val="00156F3C"/>
    <w:rsid w:val="00156F97"/>
    <w:rsid w:val="00156FDF"/>
    <w:rsid w:val="00157298"/>
    <w:rsid w:val="001572C8"/>
    <w:rsid w:val="001573FD"/>
    <w:rsid w:val="00157605"/>
    <w:rsid w:val="0015779C"/>
    <w:rsid w:val="001577E4"/>
    <w:rsid w:val="001578E2"/>
    <w:rsid w:val="00157DD8"/>
    <w:rsid w:val="00157E1F"/>
    <w:rsid w:val="00157E30"/>
    <w:rsid w:val="00157F46"/>
    <w:rsid w:val="00160003"/>
    <w:rsid w:val="0016001C"/>
    <w:rsid w:val="001601CF"/>
    <w:rsid w:val="001604D6"/>
    <w:rsid w:val="00160525"/>
    <w:rsid w:val="00160659"/>
    <w:rsid w:val="00160961"/>
    <w:rsid w:val="001609EA"/>
    <w:rsid w:val="00160A9B"/>
    <w:rsid w:val="00160B10"/>
    <w:rsid w:val="00160B37"/>
    <w:rsid w:val="00160BD4"/>
    <w:rsid w:val="00160BD6"/>
    <w:rsid w:val="00160C15"/>
    <w:rsid w:val="00160CE5"/>
    <w:rsid w:val="00160DA4"/>
    <w:rsid w:val="00160E42"/>
    <w:rsid w:val="00160F27"/>
    <w:rsid w:val="00160F69"/>
    <w:rsid w:val="00160F6A"/>
    <w:rsid w:val="001610AE"/>
    <w:rsid w:val="00161131"/>
    <w:rsid w:val="001611FD"/>
    <w:rsid w:val="001612A8"/>
    <w:rsid w:val="001613D7"/>
    <w:rsid w:val="00161416"/>
    <w:rsid w:val="00161669"/>
    <w:rsid w:val="0016172E"/>
    <w:rsid w:val="0016181F"/>
    <w:rsid w:val="0016182A"/>
    <w:rsid w:val="00161838"/>
    <w:rsid w:val="001619B5"/>
    <w:rsid w:val="00161A73"/>
    <w:rsid w:val="00161B26"/>
    <w:rsid w:val="00161B30"/>
    <w:rsid w:val="00161B35"/>
    <w:rsid w:val="00161BF7"/>
    <w:rsid w:val="00161C40"/>
    <w:rsid w:val="00161C49"/>
    <w:rsid w:val="00161CC3"/>
    <w:rsid w:val="00161DC5"/>
    <w:rsid w:val="001620BD"/>
    <w:rsid w:val="0016221A"/>
    <w:rsid w:val="00162229"/>
    <w:rsid w:val="0016223D"/>
    <w:rsid w:val="0016224C"/>
    <w:rsid w:val="001622F7"/>
    <w:rsid w:val="001623E7"/>
    <w:rsid w:val="0016242B"/>
    <w:rsid w:val="0016273B"/>
    <w:rsid w:val="00162745"/>
    <w:rsid w:val="00162A2C"/>
    <w:rsid w:val="00162A95"/>
    <w:rsid w:val="00162BE7"/>
    <w:rsid w:val="00162DAD"/>
    <w:rsid w:val="00163250"/>
    <w:rsid w:val="0016331A"/>
    <w:rsid w:val="0016333B"/>
    <w:rsid w:val="00163456"/>
    <w:rsid w:val="001635F7"/>
    <w:rsid w:val="00163798"/>
    <w:rsid w:val="001637B7"/>
    <w:rsid w:val="0016386E"/>
    <w:rsid w:val="0016396E"/>
    <w:rsid w:val="00163976"/>
    <w:rsid w:val="00163A47"/>
    <w:rsid w:val="00163A66"/>
    <w:rsid w:val="00163AD5"/>
    <w:rsid w:val="00163DCC"/>
    <w:rsid w:val="00163DE8"/>
    <w:rsid w:val="00164046"/>
    <w:rsid w:val="00164260"/>
    <w:rsid w:val="001643D5"/>
    <w:rsid w:val="00164469"/>
    <w:rsid w:val="001646C8"/>
    <w:rsid w:val="001646F0"/>
    <w:rsid w:val="00164927"/>
    <w:rsid w:val="001649EE"/>
    <w:rsid w:val="00164B89"/>
    <w:rsid w:val="00164CF1"/>
    <w:rsid w:val="00164D11"/>
    <w:rsid w:val="00164D94"/>
    <w:rsid w:val="00164DEA"/>
    <w:rsid w:val="001650AD"/>
    <w:rsid w:val="001650CC"/>
    <w:rsid w:val="001652D7"/>
    <w:rsid w:val="00165415"/>
    <w:rsid w:val="0016549F"/>
    <w:rsid w:val="001655B9"/>
    <w:rsid w:val="001657C7"/>
    <w:rsid w:val="001658D3"/>
    <w:rsid w:val="001658F2"/>
    <w:rsid w:val="0016590A"/>
    <w:rsid w:val="001659A2"/>
    <w:rsid w:val="00165C8F"/>
    <w:rsid w:val="00165D80"/>
    <w:rsid w:val="00165DEE"/>
    <w:rsid w:val="00165E86"/>
    <w:rsid w:val="00166082"/>
    <w:rsid w:val="0016617F"/>
    <w:rsid w:val="0016636D"/>
    <w:rsid w:val="00166553"/>
    <w:rsid w:val="001665D1"/>
    <w:rsid w:val="001665F3"/>
    <w:rsid w:val="001666CC"/>
    <w:rsid w:val="0016671E"/>
    <w:rsid w:val="001669A0"/>
    <w:rsid w:val="00166A0D"/>
    <w:rsid w:val="00166A60"/>
    <w:rsid w:val="00166ABE"/>
    <w:rsid w:val="00166B34"/>
    <w:rsid w:val="00166B48"/>
    <w:rsid w:val="00166C6F"/>
    <w:rsid w:val="00166C7F"/>
    <w:rsid w:val="00166D33"/>
    <w:rsid w:val="00166FA3"/>
    <w:rsid w:val="00166FFB"/>
    <w:rsid w:val="00167077"/>
    <w:rsid w:val="00167090"/>
    <w:rsid w:val="001670B8"/>
    <w:rsid w:val="001670EF"/>
    <w:rsid w:val="00167129"/>
    <w:rsid w:val="00167132"/>
    <w:rsid w:val="0016717B"/>
    <w:rsid w:val="00167267"/>
    <w:rsid w:val="001672AC"/>
    <w:rsid w:val="00167414"/>
    <w:rsid w:val="001674AD"/>
    <w:rsid w:val="00167656"/>
    <w:rsid w:val="00167B2C"/>
    <w:rsid w:val="00167C3F"/>
    <w:rsid w:val="00167D03"/>
    <w:rsid w:val="00167D33"/>
    <w:rsid w:val="00167E2A"/>
    <w:rsid w:val="00167E70"/>
    <w:rsid w:val="00167ED8"/>
    <w:rsid w:val="0017003B"/>
    <w:rsid w:val="0017004A"/>
    <w:rsid w:val="0017004B"/>
    <w:rsid w:val="00170113"/>
    <w:rsid w:val="00170302"/>
    <w:rsid w:val="001706B6"/>
    <w:rsid w:val="001706C1"/>
    <w:rsid w:val="001706FE"/>
    <w:rsid w:val="001707C9"/>
    <w:rsid w:val="001707D4"/>
    <w:rsid w:val="001708B0"/>
    <w:rsid w:val="001709F9"/>
    <w:rsid w:val="00170A34"/>
    <w:rsid w:val="00170AD7"/>
    <w:rsid w:val="00170B02"/>
    <w:rsid w:val="00170C4F"/>
    <w:rsid w:val="00170C89"/>
    <w:rsid w:val="00170F4E"/>
    <w:rsid w:val="00171028"/>
    <w:rsid w:val="00171097"/>
    <w:rsid w:val="00171238"/>
    <w:rsid w:val="00171382"/>
    <w:rsid w:val="00171518"/>
    <w:rsid w:val="00171570"/>
    <w:rsid w:val="00171574"/>
    <w:rsid w:val="00171588"/>
    <w:rsid w:val="00171635"/>
    <w:rsid w:val="001716E1"/>
    <w:rsid w:val="001717EB"/>
    <w:rsid w:val="00171A6D"/>
    <w:rsid w:val="00171ADA"/>
    <w:rsid w:val="00171B7D"/>
    <w:rsid w:val="00171BAF"/>
    <w:rsid w:val="00171BB2"/>
    <w:rsid w:val="00171C09"/>
    <w:rsid w:val="00171CCC"/>
    <w:rsid w:val="00171CD6"/>
    <w:rsid w:val="00171DBD"/>
    <w:rsid w:val="00171EDB"/>
    <w:rsid w:val="00171FE1"/>
    <w:rsid w:val="0017202A"/>
    <w:rsid w:val="00172035"/>
    <w:rsid w:val="00172127"/>
    <w:rsid w:val="001721AA"/>
    <w:rsid w:val="001721C7"/>
    <w:rsid w:val="00172234"/>
    <w:rsid w:val="0017233F"/>
    <w:rsid w:val="001723A1"/>
    <w:rsid w:val="00172462"/>
    <w:rsid w:val="0017247E"/>
    <w:rsid w:val="001725A3"/>
    <w:rsid w:val="001725C4"/>
    <w:rsid w:val="00172693"/>
    <w:rsid w:val="00172823"/>
    <w:rsid w:val="00172827"/>
    <w:rsid w:val="0017296C"/>
    <w:rsid w:val="00172A85"/>
    <w:rsid w:val="00172B37"/>
    <w:rsid w:val="00172B90"/>
    <w:rsid w:val="00172BAB"/>
    <w:rsid w:val="00172C6D"/>
    <w:rsid w:val="00172C91"/>
    <w:rsid w:val="00172D82"/>
    <w:rsid w:val="00172DD3"/>
    <w:rsid w:val="00172E7A"/>
    <w:rsid w:val="00172F22"/>
    <w:rsid w:val="00173184"/>
    <w:rsid w:val="001731AA"/>
    <w:rsid w:val="0017327C"/>
    <w:rsid w:val="00173312"/>
    <w:rsid w:val="00173371"/>
    <w:rsid w:val="001733D4"/>
    <w:rsid w:val="00173556"/>
    <w:rsid w:val="00173590"/>
    <w:rsid w:val="001735B9"/>
    <w:rsid w:val="0017360A"/>
    <w:rsid w:val="001736F7"/>
    <w:rsid w:val="00173830"/>
    <w:rsid w:val="00173891"/>
    <w:rsid w:val="0017393D"/>
    <w:rsid w:val="0017393E"/>
    <w:rsid w:val="00173972"/>
    <w:rsid w:val="00173A9B"/>
    <w:rsid w:val="00173BD2"/>
    <w:rsid w:val="00173CD2"/>
    <w:rsid w:val="00173E39"/>
    <w:rsid w:val="00173E9E"/>
    <w:rsid w:val="0017402A"/>
    <w:rsid w:val="00174152"/>
    <w:rsid w:val="00174209"/>
    <w:rsid w:val="001742B9"/>
    <w:rsid w:val="001743EE"/>
    <w:rsid w:val="00174426"/>
    <w:rsid w:val="001744C8"/>
    <w:rsid w:val="00174573"/>
    <w:rsid w:val="001746BB"/>
    <w:rsid w:val="00174735"/>
    <w:rsid w:val="00174868"/>
    <w:rsid w:val="00174931"/>
    <w:rsid w:val="00174ACF"/>
    <w:rsid w:val="00174B95"/>
    <w:rsid w:val="00174BA2"/>
    <w:rsid w:val="00174C99"/>
    <w:rsid w:val="00174D0C"/>
    <w:rsid w:val="00174D75"/>
    <w:rsid w:val="00174EDD"/>
    <w:rsid w:val="00174F1F"/>
    <w:rsid w:val="001750B0"/>
    <w:rsid w:val="001750B5"/>
    <w:rsid w:val="001750BB"/>
    <w:rsid w:val="00175335"/>
    <w:rsid w:val="001754ED"/>
    <w:rsid w:val="001757C3"/>
    <w:rsid w:val="00175842"/>
    <w:rsid w:val="001758F3"/>
    <w:rsid w:val="00175AE8"/>
    <w:rsid w:val="00175BCF"/>
    <w:rsid w:val="00175D42"/>
    <w:rsid w:val="00175D47"/>
    <w:rsid w:val="00175D68"/>
    <w:rsid w:val="00175EA2"/>
    <w:rsid w:val="00175F40"/>
    <w:rsid w:val="001760F3"/>
    <w:rsid w:val="0017612F"/>
    <w:rsid w:val="00176164"/>
    <w:rsid w:val="0017617D"/>
    <w:rsid w:val="00176182"/>
    <w:rsid w:val="001761A1"/>
    <w:rsid w:val="001762B2"/>
    <w:rsid w:val="001764DC"/>
    <w:rsid w:val="001766F0"/>
    <w:rsid w:val="0017686C"/>
    <w:rsid w:val="001768F4"/>
    <w:rsid w:val="00176930"/>
    <w:rsid w:val="00176991"/>
    <w:rsid w:val="00176A95"/>
    <w:rsid w:val="00176B88"/>
    <w:rsid w:val="00176BBE"/>
    <w:rsid w:val="00176BCA"/>
    <w:rsid w:val="00176BE7"/>
    <w:rsid w:val="00176E26"/>
    <w:rsid w:val="00176ECA"/>
    <w:rsid w:val="00176F18"/>
    <w:rsid w:val="00176FEC"/>
    <w:rsid w:val="001770B3"/>
    <w:rsid w:val="001770EB"/>
    <w:rsid w:val="0017715F"/>
    <w:rsid w:val="00177188"/>
    <w:rsid w:val="00177251"/>
    <w:rsid w:val="00177436"/>
    <w:rsid w:val="001774D3"/>
    <w:rsid w:val="0017753B"/>
    <w:rsid w:val="0017758A"/>
    <w:rsid w:val="001776F0"/>
    <w:rsid w:val="001778CD"/>
    <w:rsid w:val="00177987"/>
    <w:rsid w:val="00177991"/>
    <w:rsid w:val="00177A7F"/>
    <w:rsid w:val="00177AA3"/>
    <w:rsid w:val="00177AB9"/>
    <w:rsid w:val="00177ABA"/>
    <w:rsid w:val="00177AC4"/>
    <w:rsid w:val="00177ADE"/>
    <w:rsid w:val="00177C29"/>
    <w:rsid w:val="00177C94"/>
    <w:rsid w:val="00177D44"/>
    <w:rsid w:val="00177DA4"/>
    <w:rsid w:val="00177EA7"/>
    <w:rsid w:val="00177EC4"/>
    <w:rsid w:val="00177F8B"/>
    <w:rsid w:val="00177F8D"/>
    <w:rsid w:val="00177FD8"/>
    <w:rsid w:val="001801B5"/>
    <w:rsid w:val="001801D2"/>
    <w:rsid w:val="001802C7"/>
    <w:rsid w:val="0018034C"/>
    <w:rsid w:val="0018039C"/>
    <w:rsid w:val="001803CB"/>
    <w:rsid w:val="00180488"/>
    <w:rsid w:val="001804D5"/>
    <w:rsid w:val="001805C1"/>
    <w:rsid w:val="00180605"/>
    <w:rsid w:val="001806D5"/>
    <w:rsid w:val="00180756"/>
    <w:rsid w:val="0018078C"/>
    <w:rsid w:val="00180790"/>
    <w:rsid w:val="00180A7B"/>
    <w:rsid w:val="00180B4F"/>
    <w:rsid w:val="00180CB4"/>
    <w:rsid w:val="00180E17"/>
    <w:rsid w:val="00181164"/>
    <w:rsid w:val="0018117E"/>
    <w:rsid w:val="0018118B"/>
    <w:rsid w:val="001811D2"/>
    <w:rsid w:val="001811ED"/>
    <w:rsid w:val="00181347"/>
    <w:rsid w:val="001813A2"/>
    <w:rsid w:val="001814C4"/>
    <w:rsid w:val="00181570"/>
    <w:rsid w:val="001815AF"/>
    <w:rsid w:val="001815BF"/>
    <w:rsid w:val="001815E5"/>
    <w:rsid w:val="001818A1"/>
    <w:rsid w:val="001818A2"/>
    <w:rsid w:val="001818B2"/>
    <w:rsid w:val="001819A2"/>
    <w:rsid w:val="00181A93"/>
    <w:rsid w:val="00181AFB"/>
    <w:rsid w:val="00181BE9"/>
    <w:rsid w:val="00181E90"/>
    <w:rsid w:val="00181F91"/>
    <w:rsid w:val="00182206"/>
    <w:rsid w:val="00182268"/>
    <w:rsid w:val="0018238B"/>
    <w:rsid w:val="0018241A"/>
    <w:rsid w:val="0018274C"/>
    <w:rsid w:val="001828A4"/>
    <w:rsid w:val="00182911"/>
    <w:rsid w:val="00182912"/>
    <w:rsid w:val="00182922"/>
    <w:rsid w:val="00182A62"/>
    <w:rsid w:val="00182B2E"/>
    <w:rsid w:val="00182BE8"/>
    <w:rsid w:val="00182E4E"/>
    <w:rsid w:val="00182F25"/>
    <w:rsid w:val="0018309F"/>
    <w:rsid w:val="0018318A"/>
    <w:rsid w:val="00183226"/>
    <w:rsid w:val="001832FB"/>
    <w:rsid w:val="00183316"/>
    <w:rsid w:val="00183389"/>
    <w:rsid w:val="001833D7"/>
    <w:rsid w:val="0018341A"/>
    <w:rsid w:val="00183524"/>
    <w:rsid w:val="0018364E"/>
    <w:rsid w:val="001837A9"/>
    <w:rsid w:val="001837EB"/>
    <w:rsid w:val="001838FE"/>
    <w:rsid w:val="0018398D"/>
    <w:rsid w:val="001839C7"/>
    <w:rsid w:val="00183A80"/>
    <w:rsid w:val="00183B56"/>
    <w:rsid w:val="00183BBA"/>
    <w:rsid w:val="00183C19"/>
    <w:rsid w:val="00183E23"/>
    <w:rsid w:val="0018419D"/>
    <w:rsid w:val="001841A2"/>
    <w:rsid w:val="00184322"/>
    <w:rsid w:val="0018434B"/>
    <w:rsid w:val="0018454B"/>
    <w:rsid w:val="0018465C"/>
    <w:rsid w:val="00184670"/>
    <w:rsid w:val="00184746"/>
    <w:rsid w:val="0018476A"/>
    <w:rsid w:val="001849A8"/>
    <w:rsid w:val="00184ADF"/>
    <w:rsid w:val="00184B3F"/>
    <w:rsid w:val="00184B77"/>
    <w:rsid w:val="00184BBB"/>
    <w:rsid w:val="00184C88"/>
    <w:rsid w:val="00184D72"/>
    <w:rsid w:val="00184DF0"/>
    <w:rsid w:val="0018508C"/>
    <w:rsid w:val="001850A2"/>
    <w:rsid w:val="001850F6"/>
    <w:rsid w:val="001851C0"/>
    <w:rsid w:val="0018529A"/>
    <w:rsid w:val="001852BD"/>
    <w:rsid w:val="001853A1"/>
    <w:rsid w:val="001855A2"/>
    <w:rsid w:val="00185729"/>
    <w:rsid w:val="00185748"/>
    <w:rsid w:val="001857BA"/>
    <w:rsid w:val="0018591C"/>
    <w:rsid w:val="00185968"/>
    <w:rsid w:val="00185AD7"/>
    <w:rsid w:val="00185AE8"/>
    <w:rsid w:val="00185B6F"/>
    <w:rsid w:val="00185BC5"/>
    <w:rsid w:val="00185BCD"/>
    <w:rsid w:val="00185DBA"/>
    <w:rsid w:val="00185F11"/>
    <w:rsid w:val="00185FA3"/>
    <w:rsid w:val="00185FC6"/>
    <w:rsid w:val="00185FD8"/>
    <w:rsid w:val="001860AC"/>
    <w:rsid w:val="0018611A"/>
    <w:rsid w:val="00186143"/>
    <w:rsid w:val="0018615B"/>
    <w:rsid w:val="001861D2"/>
    <w:rsid w:val="0018621E"/>
    <w:rsid w:val="00186273"/>
    <w:rsid w:val="00186274"/>
    <w:rsid w:val="00186322"/>
    <w:rsid w:val="00186415"/>
    <w:rsid w:val="001865B7"/>
    <w:rsid w:val="00186703"/>
    <w:rsid w:val="0018670D"/>
    <w:rsid w:val="0018682D"/>
    <w:rsid w:val="001868AD"/>
    <w:rsid w:val="001868B2"/>
    <w:rsid w:val="001868BB"/>
    <w:rsid w:val="00186941"/>
    <w:rsid w:val="0018699A"/>
    <w:rsid w:val="001869BD"/>
    <w:rsid w:val="00186A55"/>
    <w:rsid w:val="00186A94"/>
    <w:rsid w:val="00186CAA"/>
    <w:rsid w:val="00186D0B"/>
    <w:rsid w:val="00186D16"/>
    <w:rsid w:val="00186D99"/>
    <w:rsid w:val="00186FB4"/>
    <w:rsid w:val="00187022"/>
    <w:rsid w:val="001870DE"/>
    <w:rsid w:val="0018715A"/>
    <w:rsid w:val="0018718A"/>
    <w:rsid w:val="001871EE"/>
    <w:rsid w:val="0018732B"/>
    <w:rsid w:val="001874D1"/>
    <w:rsid w:val="001874DF"/>
    <w:rsid w:val="001876A9"/>
    <w:rsid w:val="0018778E"/>
    <w:rsid w:val="0018784E"/>
    <w:rsid w:val="00187855"/>
    <w:rsid w:val="00187B19"/>
    <w:rsid w:val="00187BBE"/>
    <w:rsid w:val="00187BE2"/>
    <w:rsid w:val="00187D74"/>
    <w:rsid w:val="00187E53"/>
    <w:rsid w:val="00187EC7"/>
    <w:rsid w:val="00187F90"/>
    <w:rsid w:val="00187FF7"/>
    <w:rsid w:val="00190120"/>
    <w:rsid w:val="0019014E"/>
    <w:rsid w:val="0019038C"/>
    <w:rsid w:val="001903DA"/>
    <w:rsid w:val="001905C1"/>
    <w:rsid w:val="0019070B"/>
    <w:rsid w:val="001908F4"/>
    <w:rsid w:val="001909A2"/>
    <w:rsid w:val="00190CF9"/>
    <w:rsid w:val="00190F36"/>
    <w:rsid w:val="001910FC"/>
    <w:rsid w:val="0019110B"/>
    <w:rsid w:val="001911B0"/>
    <w:rsid w:val="00191309"/>
    <w:rsid w:val="0019148E"/>
    <w:rsid w:val="0019149B"/>
    <w:rsid w:val="00191546"/>
    <w:rsid w:val="00191581"/>
    <w:rsid w:val="00191613"/>
    <w:rsid w:val="00191712"/>
    <w:rsid w:val="00191784"/>
    <w:rsid w:val="0019183D"/>
    <w:rsid w:val="001918AD"/>
    <w:rsid w:val="00191990"/>
    <w:rsid w:val="00191A41"/>
    <w:rsid w:val="00191AAF"/>
    <w:rsid w:val="00191CDD"/>
    <w:rsid w:val="00191DFF"/>
    <w:rsid w:val="00191ECD"/>
    <w:rsid w:val="00191F92"/>
    <w:rsid w:val="0019220A"/>
    <w:rsid w:val="0019235E"/>
    <w:rsid w:val="001923B2"/>
    <w:rsid w:val="001923F5"/>
    <w:rsid w:val="0019243C"/>
    <w:rsid w:val="00192601"/>
    <w:rsid w:val="00192614"/>
    <w:rsid w:val="00192733"/>
    <w:rsid w:val="0019275F"/>
    <w:rsid w:val="00192784"/>
    <w:rsid w:val="0019280E"/>
    <w:rsid w:val="00192817"/>
    <w:rsid w:val="0019281E"/>
    <w:rsid w:val="001928C9"/>
    <w:rsid w:val="001929C6"/>
    <w:rsid w:val="001929FC"/>
    <w:rsid w:val="00192A2C"/>
    <w:rsid w:val="00192AF1"/>
    <w:rsid w:val="00192BBD"/>
    <w:rsid w:val="00192C82"/>
    <w:rsid w:val="00192C8C"/>
    <w:rsid w:val="00192C96"/>
    <w:rsid w:val="00192DF3"/>
    <w:rsid w:val="00192F4B"/>
    <w:rsid w:val="00192F6A"/>
    <w:rsid w:val="00193126"/>
    <w:rsid w:val="00193127"/>
    <w:rsid w:val="001931DF"/>
    <w:rsid w:val="00193384"/>
    <w:rsid w:val="0019342E"/>
    <w:rsid w:val="001937B6"/>
    <w:rsid w:val="001938B1"/>
    <w:rsid w:val="00193A4D"/>
    <w:rsid w:val="00193AC3"/>
    <w:rsid w:val="00193C3F"/>
    <w:rsid w:val="00193C44"/>
    <w:rsid w:val="00193CEF"/>
    <w:rsid w:val="00193E7A"/>
    <w:rsid w:val="00193E99"/>
    <w:rsid w:val="00193F42"/>
    <w:rsid w:val="00193F62"/>
    <w:rsid w:val="00193FDE"/>
    <w:rsid w:val="00194064"/>
    <w:rsid w:val="00194104"/>
    <w:rsid w:val="0019416A"/>
    <w:rsid w:val="00194221"/>
    <w:rsid w:val="0019431B"/>
    <w:rsid w:val="001943A7"/>
    <w:rsid w:val="001943E1"/>
    <w:rsid w:val="0019459C"/>
    <w:rsid w:val="001946D8"/>
    <w:rsid w:val="001946F9"/>
    <w:rsid w:val="00194766"/>
    <w:rsid w:val="0019476F"/>
    <w:rsid w:val="001947D8"/>
    <w:rsid w:val="00194876"/>
    <w:rsid w:val="001948C7"/>
    <w:rsid w:val="0019490F"/>
    <w:rsid w:val="00194992"/>
    <w:rsid w:val="00194BB2"/>
    <w:rsid w:val="00194C05"/>
    <w:rsid w:val="00194C5F"/>
    <w:rsid w:val="00194C83"/>
    <w:rsid w:val="00194D52"/>
    <w:rsid w:val="00194E85"/>
    <w:rsid w:val="001952AD"/>
    <w:rsid w:val="00195595"/>
    <w:rsid w:val="00195604"/>
    <w:rsid w:val="001958FF"/>
    <w:rsid w:val="001959B3"/>
    <w:rsid w:val="00195B13"/>
    <w:rsid w:val="00195C3B"/>
    <w:rsid w:val="00195CA3"/>
    <w:rsid w:val="00195DC5"/>
    <w:rsid w:val="00195E22"/>
    <w:rsid w:val="00195EE3"/>
    <w:rsid w:val="00195F3A"/>
    <w:rsid w:val="00196035"/>
    <w:rsid w:val="00196209"/>
    <w:rsid w:val="00196214"/>
    <w:rsid w:val="00196420"/>
    <w:rsid w:val="00196545"/>
    <w:rsid w:val="001967C9"/>
    <w:rsid w:val="001967E4"/>
    <w:rsid w:val="001967EC"/>
    <w:rsid w:val="00196D2A"/>
    <w:rsid w:val="00196EB2"/>
    <w:rsid w:val="00196F54"/>
    <w:rsid w:val="001973B9"/>
    <w:rsid w:val="00197471"/>
    <w:rsid w:val="00197526"/>
    <w:rsid w:val="001976A8"/>
    <w:rsid w:val="001976C0"/>
    <w:rsid w:val="0019779F"/>
    <w:rsid w:val="0019785C"/>
    <w:rsid w:val="00197CE6"/>
    <w:rsid w:val="00197D4F"/>
    <w:rsid w:val="00197D67"/>
    <w:rsid w:val="00197DE1"/>
    <w:rsid w:val="00197E30"/>
    <w:rsid w:val="001A010E"/>
    <w:rsid w:val="001A0120"/>
    <w:rsid w:val="001A0148"/>
    <w:rsid w:val="001A02C5"/>
    <w:rsid w:val="001A049E"/>
    <w:rsid w:val="001A04E8"/>
    <w:rsid w:val="001A0507"/>
    <w:rsid w:val="001A05CF"/>
    <w:rsid w:val="001A0613"/>
    <w:rsid w:val="001A0635"/>
    <w:rsid w:val="001A0677"/>
    <w:rsid w:val="001A0702"/>
    <w:rsid w:val="001A0803"/>
    <w:rsid w:val="001A086B"/>
    <w:rsid w:val="001A098A"/>
    <w:rsid w:val="001A0A72"/>
    <w:rsid w:val="001A0AB3"/>
    <w:rsid w:val="001A0B52"/>
    <w:rsid w:val="001A0B62"/>
    <w:rsid w:val="001A0C69"/>
    <w:rsid w:val="001A0C7C"/>
    <w:rsid w:val="001A0E19"/>
    <w:rsid w:val="001A0F40"/>
    <w:rsid w:val="001A0F5C"/>
    <w:rsid w:val="001A0FC3"/>
    <w:rsid w:val="001A12B0"/>
    <w:rsid w:val="001A12BE"/>
    <w:rsid w:val="001A12EA"/>
    <w:rsid w:val="001A12F4"/>
    <w:rsid w:val="001A131A"/>
    <w:rsid w:val="001A14C4"/>
    <w:rsid w:val="001A1535"/>
    <w:rsid w:val="001A165B"/>
    <w:rsid w:val="001A165F"/>
    <w:rsid w:val="001A1780"/>
    <w:rsid w:val="001A1840"/>
    <w:rsid w:val="001A19DE"/>
    <w:rsid w:val="001A1C11"/>
    <w:rsid w:val="001A1C57"/>
    <w:rsid w:val="001A1D2F"/>
    <w:rsid w:val="001A1D40"/>
    <w:rsid w:val="001A1E84"/>
    <w:rsid w:val="001A1E92"/>
    <w:rsid w:val="001A1FA7"/>
    <w:rsid w:val="001A2073"/>
    <w:rsid w:val="001A20E4"/>
    <w:rsid w:val="001A211C"/>
    <w:rsid w:val="001A21A6"/>
    <w:rsid w:val="001A2224"/>
    <w:rsid w:val="001A2273"/>
    <w:rsid w:val="001A248B"/>
    <w:rsid w:val="001A24F4"/>
    <w:rsid w:val="001A2525"/>
    <w:rsid w:val="001A271C"/>
    <w:rsid w:val="001A285C"/>
    <w:rsid w:val="001A28E6"/>
    <w:rsid w:val="001A2A38"/>
    <w:rsid w:val="001A2E95"/>
    <w:rsid w:val="001A2F28"/>
    <w:rsid w:val="001A2F60"/>
    <w:rsid w:val="001A315B"/>
    <w:rsid w:val="001A328E"/>
    <w:rsid w:val="001A337F"/>
    <w:rsid w:val="001A3598"/>
    <w:rsid w:val="001A3715"/>
    <w:rsid w:val="001A372D"/>
    <w:rsid w:val="001A375A"/>
    <w:rsid w:val="001A3795"/>
    <w:rsid w:val="001A38F0"/>
    <w:rsid w:val="001A3978"/>
    <w:rsid w:val="001A3A9B"/>
    <w:rsid w:val="001A3AE9"/>
    <w:rsid w:val="001A3C5D"/>
    <w:rsid w:val="001A3CCB"/>
    <w:rsid w:val="001A3D8C"/>
    <w:rsid w:val="001A3E00"/>
    <w:rsid w:val="001A3E11"/>
    <w:rsid w:val="001A400C"/>
    <w:rsid w:val="001A4176"/>
    <w:rsid w:val="001A417C"/>
    <w:rsid w:val="001A418A"/>
    <w:rsid w:val="001A423B"/>
    <w:rsid w:val="001A424C"/>
    <w:rsid w:val="001A4614"/>
    <w:rsid w:val="001A4825"/>
    <w:rsid w:val="001A4911"/>
    <w:rsid w:val="001A4A6C"/>
    <w:rsid w:val="001A4AAE"/>
    <w:rsid w:val="001A4C97"/>
    <w:rsid w:val="001A4CDC"/>
    <w:rsid w:val="001A4E83"/>
    <w:rsid w:val="001A4F37"/>
    <w:rsid w:val="001A504B"/>
    <w:rsid w:val="001A51A5"/>
    <w:rsid w:val="001A51B6"/>
    <w:rsid w:val="001A5270"/>
    <w:rsid w:val="001A52B0"/>
    <w:rsid w:val="001A5458"/>
    <w:rsid w:val="001A54A7"/>
    <w:rsid w:val="001A5517"/>
    <w:rsid w:val="001A5617"/>
    <w:rsid w:val="001A5793"/>
    <w:rsid w:val="001A57E3"/>
    <w:rsid w:val="001A5934"/>
    <w:rsid w:val="001A5939"/>
    <w:rsid w:val="001A5980"/>
    <w:rsid w:val="001A5ADE"/>
    <w:rsid w:val="001A5BD5"/>
    <w:rsid w:val="001A5BD7"/>
    <w:rsid w:val="001A5CAB"/>
    <w:rsid w:val="001A5EA4"/>
    <w:rsid w:val="001A5F15"/>
    <w:rsid w:val="001A61D2"/>
    <w:rsid w:val="001A61ED"/>
    <w:rsid w:val="001A625A"/>
    <w:rsid w:val="001A6290"/>
    <w:rsid w:val="001A677A"/>
    <w:rsid w:val="001A689B"/>
    <w:rsid w:val="001A69FA"/>
    <w:rsid w:val="001A6A49"/>
    <w:rsid w:val="001A6BA8"/>
    <w:rsid w:val="001A6E83"/>
    <w:rsid w:val="001A6ED8"/>
    <w:rsid w:val="001A6F73"/>
    <w:rsid w:val="001A6FB8"/>
    <w:rsid w:val="001A7033"/>
    <w:rsid w:val="001A7054"/>
    <w:rsid w:val="001A70D3"/>
    <w:rsid w:val="001A7110"/>
    <w:rsid w:val="001A7222"/>
    <w:rsid w:val="001A7251"/>
    <w:rsid w:val="001A7279"/>
    <w:rsid w:val="001A728B"/>
    <w:rsid w:val="001A72BF"/>
    <w:rsid w:val="001A73DD"/>
    <w:rsid w:val="001A771C"/>
    <w:rsid w:val="001A784C"/>
    <w:rsid w:val="001A7A82"/>
    <w:rsid w:val="001A7AA3"/>
    <w:rsid w:val="001A7B4D"/>
    <w:rsid w:val="001A7CCA"/>
    <w:rsid w:val="001A7D23"/>
    <w:rsid w:val="001A7D31"/>
    <w:rsid w:val="001A7D38"/>
    <w:rsid w:val="001A7E5E"/>
    <w:rsid w:val="001A7FBA"/>
    <w:rsid w:val="001A7FC9"/>
    <w:rsid w:val="001B0155"/>
    <w:rsid w:val="001B01C5"/>
    <w:rsid w:val="001B0292"/>
    <w:rsid w:val="001B0716"/>
    <w:rsid w:val="001B0785"/>
    <w:rsid w:val="001B0B16"/>
    <w:rsid w:val="001B0C6E"/>
    <w:rsid w:val="001B0D92"/>
    <w:rsid w:val="001B0D97"/>
    <w:rsid w:val="001B0EF8"/>
    <w:rsid w:val="001B0FE9"/>
    <w:rsid w:val="001B1140"/>
    <w:rsid w:val="001B12CC"/>
    <w:rsid w:val="001B1315"/>
    <w:rsid w:val="001B13AE"/>
    <w:rsid w:val="001B150A"/>
    <w:rsid w:val="001B16D2"/>
    <w:rsid w:val="001B1700"/>
    <w:rsid w:val="001B1714"/>
    <w:rsid w:val="001B17BC"/>
    <w:rsid w:val="001B17D1"/>
    <w:rsid w:val="001B1A8A"/>
    <w:rsid w:val="001B1ADB"/>
    <w:rsid w:val="001B1AED"/>
    <w:rsid w:val="001B1AFF"/>
    <w:rsid w:val="001B1B37"/>
    <w:rsid w:val="001B1B38"/>
    <w:rsid w:val="001B1BB0"/>
    <w:rsid w:val="001B1BBE"/>
    <w:rsid w:val="001B1C87"/>
    <w:rsid w:val="001B1DDD"/>
    <w:rsid w:val="001B1E00"/>
    <w:rsid w:val="001B1E11"/>
    <w:rsid w:val="001B1E5B"/>
    <w:rsid w:val="001B1E65"/>
    <w:rsid w:val="001B1EB4"/>
    <w:rsid w:val="001B1EBA"/>
    <w:rsid w:val="001B2031"/>
    <w:rsid w:val="001B2069"/>
    <w:rsid w:val="001B20A8"/>
    <w:rsid w:val="001B219C"/>
    <w:rsid w:val="001B25FD"/>
    <w:rsid w:val="001B263A"/>
    <w:rsid w:val="001B2664"/>
    <w:rsid w:val="001B27AE"/>
    <w:rsid w:val="001B2A46"/>
    <w:rsid w:val="001B2A79"/>
    <w:rsid w:val="001B2ADF"/>
    <w:rsid w:val="001B2BAA"/>
    <w:rsid w:val="001B2BCF"/>
    <w:rsid w:val="001B2D2A"/>
    <w:rsid w:val="001B2D72"/>
    <w:rsid w:val="001B30F1"/>
    <w:rsid w:val="001B319F"/>
    <w:rsid w:val="001B31DA"/>
    <w:rsid w:val="001B3237"/>
    <w:rsid w:val="001B3254"/>
    <w:rsid w:val="001B3305"/>
    <w:rsid w:val="001B3336"/>
    <w:rsid w:val="001B335A"/>
    <w:rsid w:val="001B3377"/>
    <w:rsid w:val="001B33E7"/>
    <w:rsid w:val="001B3927"/>
    <w:rsid w:val="001B3937"/>
    <w:rsid w:val="001B3D44"/>
    <w:rsid w:val="001B3D8D"/>
    <w:rsid w:val="001B3E8B"/>
    <w:rsid w:val="001B3FB9"/>
    <w:rsid w:val="001B40EF"/>
    <w:rsid w:val="001B4292"/>
    <w:rsid w:val="001B433E"/>
    <w:rsid w:val="001B436C"/>
    <w:rsid w:val="001B440C"/>
    <w:rsid w:val="001B44B0"/>
    <w:rsid w:val="001B4617"/>
    <w:rsid w:val="001B47C5"/>
    <w:rsid w:val="001B49E4"/>
    <w:rsid w:val="001B4A57"/>
    <w:rsid w:val="001B4A5F"/>
    <w:rsid w:val="001B4B05"/>
    <w:rsid w:val="001B4C06"/>
    <w:rsid w:val="001B4CCC"/>
    <w:rsid w:val="001B4CE9"/>
    <w:rsid w:val="001B4ED2"/>
    <w:rsid w:val="001B5177"/>
    <w:rsid w:val="001B51AF"/>
    <w:rsid w:val="001B5267"/>
    <w:rsid w:val="001B5270"/>
    <w:rsid w:val="001B538E"/>
    <w:rsid w:val="001B5447"/>
    <w:rsid w:val="001B54C5"/>
    <w:rsid w:val="001B57B8"/>
    <w:rsid w:val="001B59D9"/>
    <w:rsid w:val="001B5AAA"/>
    <w:rsid w:val="001B5B1F"/>
    <w:rsid w:val="001B5BEF"/>
    <w:rsid w:val="001B5C13"/>
    <w:rsid w:val="001B5D54"/>
    <w:rsid w:val="001B5DA8"/>
    <w:rsid w:val="001B5E86"/>
    <w:rsid w:val="001B5E8B"/>
    <w:rsid w:val="001B5F00"/>
    <w:rsid w:val="001B60B3"/>
    <w:rsid w:val="001B61D3"/>
    <w:rsid w:val="001B622B"/>
    <w:rsid w:val="001B640B"/>
    <w:rsid w:val="001B65B9"/>
    <w:rsid w:val="001B6631"/>
    <w:rsid w:val="001B669F"/>
    <w:rsid w:val="001B66A1"/>
    <w:rsid w:val="001B6892"/>
    <w:rsid w:val="001B68A0"/>
    <w:rsid w:val="001B690E"/>
    <w:rsid w:val="001B6984"/>
    <w:rsid w:val="001B6A99"/>
    <w:rsid w:val="001B6B62"/>
    <w:rsid w:val="001B6B6C"/>
    <w:rsid w:val="001B6D01"/>
    <w:rsid w:val="001B6D18"/>
    <w:rsid w:val="001B6DEF"/>
    <w:rsid w:val="001B706E"/>
    <w:rsid w:val="001B70B9"/>
    <w:rsid w:val="001B7276"/>
    <w:rsid w:val="001B72FD"/>
    <w:rsid w:val="001B733A"/>
    <w:rsid w:val="001B73DE"/>
    <w:rsid w:val="001B73E9"/>
    <w:rsid w:val="001B7415"/>
    <w:rsid w:val="001B7471"/>
    <w:rsid w:val="001B7728"/>
    <w:rsid w:val="001B7736"/>
    <w:rsid w:val="001B7828"/>
    <w:rsid w:val="001B78E3"/>
    <w:rsid w:val="001B79C4"/>
    <w:rsid w:val="001B79C8"/>
    <w:rsid w:val="001B79F3"/>
    <w:rsid w:val="001B7A64"/>
    <w:rsid w:val="001B7AA4"/>
    <w:rsid w:val="001B7EAE"/>
    <w:rsid w:val="001B7EFE"/>
    <w:rsid w:val="001B7F18"/>
    <w:rsid w:val="001C0087"/>
    <w:rsid w:val="001C0193"/>
    <w:rsid w:val="001C030E"/>
    <w:rsid w:val="001C037B"/>
    <w:rsid w:val="001C03D6"/>
    <w:rsid w:val="001C0421"/>
    <w:rsid w:val="001C049C"/>
    <w:rsid w:val="001C0743"/>
    <w:rsid w:val="001C074B"/>
    <w:rsid w:val="001C078D"/>
    <w:rsid w:val="001C07BE"/>
    <w:rsid w:val="001C0A12"/>
    <w:rsid w:val="001C0A3F"/>
    <w:rsid w:val="001C0A62"/>
    <w:rsid w:val="001C0D0D"/>
    <w:rsid w:val="001C0E39"/>
    <w:rsid w:val="001C0EAD"/>
    <w:rsid w:val="001C1141"/>
    <w:rsid w:val="001C11FA"/>
    <w:rsid w:val="001C12A2"/>
    <w:rsid w:val="001C1317"/>
    <w:rsid w:val="001C13D5"/>
    <w:rsid w:val="001C1676"/>
    <w:rsid w:val="001C1887"/>
    <w:rsid w:val="001C1AE7"/>
    <w:rsid w:val="001C1C01"/>
    <w:rsid w:val="001C1C38"/>
    <w:rsid w:val="001C1C4C"/>
    <w:rsid w:val="001C1D1B"/>
    <w:rsid w:val="001C1DD6"/>
    <w:rsid w:val="001C1DEC"/>
    <w:rsid w:val="001C1E46"/>
    <w:rsid w:val="001C1EE1"/>
    <w:rsid w:val="001C1F28"/>
    <w:rsid w:val="001C20E4"/>
    <w:rsid w:val="001C219D"/>
    <w:rsid w:val="001C2208"/>
    <w:rsid w:val="001C2465"/>
    <w:rsid w:val="001C2581"/>
    <w:rsid w:val="001C259D"/>
    <w:rsid w:val="001C25D9"/>
    <w:rsid w:val="001C2699"/>
    <w:rsid w:val="001C26AD"/>
    <w:rsid w:val="001C272D"/>
    <w:rsid w:val="001C2742"/>
    <w:rsid w:val="001C2792"/>
    <w:rsid w:val="001C2A36"/>
    <w:rsid w:val="001C2A3D"/>
    <w:rsid w:val="001C2B5A"/>
    <w:rsid w:val="001C2C2D"/>
    <w:rsid w:val="001C2CA0"/>
    <w:rsid w:val="001C2D54"/>
    <w:rsid w:val="001C2DBF"/>
    <w:rsid w:val="001C2E64"/>
    <w:rsid w:val="001C2E9E"/>
    <w:rsid w:val="001C2EC1"/>
    <w:rsid w:val="001C314A"/>
    <w:rsid w:val="001C314D"/>
    <w:rsid w:val="001C3215"/>
    <w:rsid w:val="001C33EA"/>
    <w:rsid w:val="001C34CA"/>
    <w:rsid w:val="001C34D8"/>
    <w:rsid w:val="001C3794"/>
    <w:rsid w:val="001C37C1"/>
    <w:rsid w:val="001C38A0"/>
    <w:rsid w:val="001C39C7"/>
    <w:rsid w:val="001C3A45"/>
    <w:rsid w:val="001C3C18"/>
    <w:rsid w:val="001C3D01"/>
    <w:rsid w:val="001C3D2B"/>
    <w:rsid w:val="001C3DA7"/>
    <w:rsid w:val="001C3DE0"/>
    <w:rsid w:val="001C3FD8"/>
    <w:rsid w:val="001C401B"/>
    <w:rsid w:val="001C40C1"/>
    <w:rsid w:val="001C40F0"/>
    <w:rsid w:val="001C4485"/>
    <w:rsid w:val="001C451C"/>
    <w:rsid w:val="001C476A"/>
    <w:rsid w:val="001C47D0"/>
    <w:rsid w:val="001C481A"/>
    <w:rsid w:val="001C4836"/>
    <w:rsid w:val="001C4917"/>
    <w:rsid w:val="001C49AB"/>
    <w:rsid w:val="001C4AC5"/>
    <w:rsid w:val="001C4BF7"/>
    <w:rsid w:val="001C4C25"/>
    <w:rsid w:val="001C4D81"/>
    <w:rsid w:val="001C4E41"/>
    <w:rsid w:val="001C4FA4"/>
    <w:rsid w:val="001C4FB8"/>
    <w:rsid w:val="001C4FDB"/>
    <w:rsid w:val="001C534C"/>
    <w:rsid w:val="001C5459"/>
    <w:rsid w:val="001C547A"/>
    <w:rsid w:val="001C54D3"/>
    <w:rsid w:val="001C5583"/>
    <w:rsid w:val="001C55C7"/>
    <w:rsid w:val="001C5692"/>
    <w:rsid w:val="001C56D8"/>
    <w:rsid w:val="001C590B"/>
    <w:rsid w:val="001C59CD"/>
    <w:rsid w:val="001C5A25"/>
    <w:rsid w:val="001C5A95"/>
    <w:rsid w:val="001C5BBA"/>
    <w:rsid w:val="001C5CA8"/>
    <w:rsid w:val="001C5D16"/>
    <w:rsid w:val="001C5DC2"/>
    <w:rsid w:val="001C5DD0"/>
    <w:rsid w:val="001C5FA1"/>
    <w:rsid w:val="001C6106"/>
    <w:rsid w:val="001C6342"/>
    <w:rsid w:val="001C64A0"/>
    <w:rsid w:val="001C64EB"/>
    <w:rsid w:val="001C6514"/>
    <w:rsid w:val="001C661A"/>
    <w:rsid w:val="001C661C"/>
    <w:rsid w:val="001C6638"/>
    <w:rsid w:val="001C664B"/>
    <w:rsid w:val="001C6723"/>
    <w:rsid w:val="001C6755"/>
    <w:rsid w:val="001C675D"/>
    <w:rsid w:val="001C686A"/>
    <w:rsid w:val="001C6B00"/>
    <w:rsid w:val="001C6B05"/>
    <w:rsid w:val="001C6B1C"/>
    <w:rsid w:val="001C6BC7"/>
    <w:rsid w:val="001C6BC9"/>
    <w:rsid w:val="001C6BD5"/>
    <w:rsid w:val="001C6D1C"/>
    <w:rsid w:val="001C6D35"/>
    <w:rsid w:val="001C6E39"/>
    <w:rsid w:val="001C6E4E"/>
    <w:rsid w:val="001C6ED2"/>
    <w:rsid w:val="001C6FF1"/>
    <w:rsid w:val="001C706D"/>
    <w:rsid w:val="001C708A"/>
    <w:rsid w:val="001C70E8"/>
    <w:rsid w:val="001C7145"/>
    <w:rsid w:val="001C71C1"/>
    <w:rsid w:val="001C71F4"/>
    <w:rsid w:val="001C71F9"/>
    <w:rsid w:val="001C7208"/>
    <w:rsid w:val="001C7295"/>
    <w:rsid w:val="001C7573"/>
    <w:rsid w:val="001C7634"/>
    <w:rsid w:val="001C777C"/>
    <w:rsid w:val="001C7969"/>
    <w:rsid w:val="001C79DD"/>
    <w:rsid w:val="001C7A03"/>
    <w:rsid w:val="001C7A34"/>
    <w:rsid w:val="001C7A4A"/>
    <w:rsid w:val="001C7B0F"/>
    <w:rsid w:val="001C7B2F"/>
    <w:rsid w:val="001C7BB2"/>
    <w:rsid w:val="001C7DF8"/>
    <w:rsid w:val="001C7E5E"/>
    <w:rsid w:val="001C7EA0"/>
    <w:rsid w:val="001C7EBF"/>
    <w:rsid w:val="001C7EF9"/>
    <w:rsid w:val="001C7F67"/>
    <w:rsid w:val="001C7FF3"/>
    <w:rsid w:val="001D002D"/>
    <w:rsid w:val="001D0046"/>
    <w:rsid w:val="001D0063"/>
    <w:rsid w:val="001D0224"/>
    <w:rsid w:val="001D02B2"/>
    <w:rsid w:val="001D037D"/>
    <w:rsid w:val="001D04A2"/>
    <w:rsid w:val="001D072C"/>
    <w:rsid w:val="001D08BE"/>
    <w:rsid w:val="001D0922"/>
    <w:rsid w:val="001D09CD"/>
    <w:rsid w:val="001D0AC5"/>
    <w:rsid w:val="001D0C6A"/>
    <w:rsid w:val="001D0DBC"/>
    <w:rsid w:val="001D0F89"/>
    <w:rsid w:val="001D1060"/>
    <w:rsid w:val="001D11BB"/>
    <w:rsid w:val="001D11D0"/>
    <w:rsid w:val="001D14CB"/>
    <w:rsid w:val="001D15E9"/>
    <w:rsid w:val="001D1608"/>
    <w:rsid w:val="001D16AE"/>
    <w:rsid w:val="001D16B8"/>
    <w:rsid w:val="001D1702"/>
    <w:rsid w:val="001D1734"/>
    <w:rsid w:val="001D1BAA"/>
    <w:rsid w:val="001D1CEC"/>
    <w:rsid w:val="001D1E87"/>
    <w:rsid w:val="001D2043"/>
    <w:rsid w:val="001D2060"/>
    <w:rsid w:val="001D2158"/>
    <w:rsid w:val="001D22FA"/>
    <w:rsid w:val="001D23F6"/>
    <w:rsid w:val="001D2477"/>
    <w:rsid w:val="001D2643"/>
    <w:rsid w:val="001D266F"/>
    <w:rsid w:val="001D2693"/>
    <w:rsid w:val="001D26E3"/>
    <w:rsid w:val="001D2710"/>
    <w:rsid w:val="001D28FC"/>
    <w:rsid w:val="001D291B"/>
    <w:rsid w:val="001D2A32"/>
    <w:rsid w:val="001D2AEB"/>
    <w:rsid w:val="001D2AFC"/>
    <w:rsid w:val="001D2C9D"/>
    <w:rsid w:val="001D2CC5"/>
    <w:rsid w:val="001D2DD7"/>
    <w:rsid w:val="001D3054"/>
    <w:rsid w:val="001D30C8"/>
    <w:rsid w:val="001D3155"/>
    <w:rsid w:val="001D31C7"/>
    <w:rsid w:val="001D3342"/>
    <w:rsid w:val="001D33CA"/>
    <w:rsid w:val="001D347D"/>
    <w:rsid w:val="001D3545"/>
    <w:rsid w:val="001D3625"/>
    <w:rsid w:val="001D366B"/>
    <w:rsid w:val="001D3687"/>
    <w:rsid w:val="001D3842"/>
    <w:rsid w:val="001D386F"/>
    <w:rsid w:val="001D38C5"/>
    <w:rsid w:val="001D3933"/>
    <w:rsid w:val="001D3A2F"/>
    <w:rsid w:val="001D3B92"/>
    <w:rsid w:val="001D3C6D"/>
    <w:rsid w:val="001D3C6F"/>
    <w:rsid w:val="001D3CE9"/>
    <w:rsid w:val="001D3D49"/>
    <w:rsid w:val="001D3EFF"/>
    <w:rsid w:val="001D3FD8"/>
    <w:rsid w:val="001D4103"/>
    <w:rsid w:val="001D4216"/>
    <w:rsid w:val="001D42E5"/>
    <w:rsid w:val="001D42E6"/>
    <w:rsid w:val="001D42E8"/>
    <w:rsid w:val="001D43E7"/>
    <w:rsid w:val="001D4460"/>
    <w:rsid w:val="001D46A2"/>
    <w:rsid w:val="001D46A5"/>
    <w:rsid w:val="001D4781"/>
    <w:rsid w:val="001D47AD"/>
    <w:rsid w:val="001D4833"/>
    <w:rsid w:val="001D48B0"/>
    <w:rsid w:val="001D48DA"/>
    <w:rsid w:val="001D492E"/>
    <w:rsid w:val="001D4AC7"/>
    <w:rsid w:val="001D4B34"/>
    <w:rsid w:val="001D4C00"/>
    <w:rsid w:val="001D4D12"/>
    <w:rsid w:val="001D4DB5"/>
    <w:rsid w:val="001D4E70"/>
    <w:rsid w:val="001D5078"/>
    <w:rsid w:val="001D50CB"/>
    <w:rsid w:val="001D512A"/>
    <w:rsid w:val="001D5162"/>
    <w:rsid w:val="001D5256"/>
    <w:rsid w:val="001D5483"/>
    <w:rsid w:val="001D5504"/>
    <w:rsid w:val="001D5527"/>
    <w:rsid w:val="001D554A"/>
    <w:rsid w:val="001D55AF"/>
    <w:rsid w:val="001D55BB"/>
    <w:rsid w:val="001D55D5"/>
    <w:rsid w:val="001D5684"/>
    <w:rsid w:val="001D5754"/>
    <w:rsid w:val="001D576D"/>
    <w:rsid w:val="001D57B8"/>
    <w:rsid w:val="001D5853"/>
    <w:rsid w:val="001D589F"/>
    <w:rsid w:val="001D5A71"/>
    <w:rsid w:val="001D5AF2"/>
    <w:rsid w:val="001D5B09"/>
    <w:rsid w:val="001D5BBA"/>
    <w:rsid w:val="001D5C56"/>
    <w:rsid w:val="001D5C6A"/>
    <w:rsid w:val="001D5F53"/>
    <w:rsid w:val="001D5F92"/>
    <w:rsid w:val="001D600D"/>
    <w:rsid w:val="001D6027"/>
    <w:rsid w:val="001D60A3"/>
    <w:rsid w:val="001D61AF"/>
    <w:rsid w:val="001D634C"/>
    <w:rsid w:val="001D63B8"/>
    <w:rsid w:val="001D67AF"/>
    <w:rsid w:val="001D693D"/>
    <w:rsid w:val="001D6962"/>
    <w:rsid w:val="001D6ACD"/>
    <w:rsid w:val="001D6BC2"/>
    <w:rsid w:val="001D6BEC"/>
    <w:rsid w:val="001D6DE3"/>
    <w:rsid w:val="001D6DE7"/>
    <w:rsid w:val="001D6E4C"/>
    <w:rsid w:val="001D6E6A"/>
    <w:rsid w:val="001D705A"/>
    <w:rsid w:val="001D715C"/>
    <w:rsid w:val="001D71A4"/>
    <w:rsid w:val="001D74BE"/>
    <w:rsid w:val="001D74CA"/>
    <w:rsid w:val="001D769C"/>
    <w:rsid w:val="001D76E4"/>
    <w:rsid w:val="001D7722"/>
    <w:rsid w:val="001D7730"/>
    <w:rsid w:val="001D77FB"/>
    <w:rsid w:val="001D7829"/>
    <w:rsid w:val="001D78F6"/>
    <w:rsid w:val="001D7A25"/>
    <w:rsid w:val="001D7BE6"/>
    <w:rsid w:val="001D7C0B"/>
    <w:rsid w:val="001D7D0E"/>
    <w:rsid w:val="001D7F0F"/>
    <w:rsid w:val="001D7FFE"/>
    <w:rsid w:val="001E0086"/>
    <w:rsid w:val="001E00EC"/>
    <w:rsid w:val="001E0205"/>
    <w:rsid w:val="001E0314"/>
    <w:rsid w:val="001E031B"/>
    <w:rsid w:val="001E043E"/>
    <w:rsid w:val="001E04FE"/>
    <w:rsid w:val="001E063B"/>
    <w:rsid w:val="001E0662"/>
    <w:rsid w:val="001E0772"/>
    <w:rsid w:val="001E07DC"/>
    <w:rsid w:val="001E07FA"/>
    <w:rsid w:val="001E0810"/>
    <w:rsid w:val="001E08BF"/>
    <w:rsid w:val="001E0CF6"/>
    <w:rsid w:val="001E0EEA"/>
    <w:rsid w:val="001E0F4A"/>
    <w:rsid w:val="001E10D7"/>
    <w:rsid w:val="001E118C"/>
    <w:rsid w:val="001E11AE"/>
    <w:rsid w:val="001E1295"/>
    <w:rsid w:val="001E131D"/>
    <w:rsid w:val="001E15DC"/>
    <w:rsid w:val="001E16BE"/>
    <w:rsid w:val="001E1846"/>
    <w:rsid w:val="001E1910"/>
    <w:rsid w:val="001E19BD"/>
    <w:rsid w:val="001E1A05"/>
    <w:rsid w:val="001E1BBD"/>
    <w:rsid w:val="001E1D56"/>
    <w:rsid w:val="001E1E43"/>
    <w:rsid w:val="001E1EA8"/>
    <w:rsid w:val="001E1EC2"/>
    <w:rsid w:val="001E1F98"/>
    <w:rsid w:val="001E20E0"/>
    <w:rsid w:val="001E225B"/>
    <w:rsid w:val="001E257E"/>
    <w:rsid w:val="001E26AA"/>
    <w:rsid w:val="001E2864"/>
    <w:rsid w:val="001E2878"/>
    <w:rsid w:val="001E2969"/>
    <w:rsid w:val="001E2990"/>
    <w:rsid w:val="001E2A3E"/>
    <w:rsid w:val="001E2AF6"/>
    <w:rsid w:val="001E2D14"/>
    <w:rsid w:val="001E2E02"/>
    <w:rsid w:val="001E2E5E"/>
    <w:rsid w:val="001E305C"/>
    <w:rsid w:val="001E30AE"/>
    <w:rsid w:val="001E3142"/>
    <w:rsid w:val="001E316E"/>
    <w:rsid w:val="001E32EF"/>
    <w:rsid w:val="001E3752"/>
    <w:rsid w:val="001E3810"/>
    <w:rsid w:val="001E3822"/>
    <w:rsid w:val="001E383C"/>
    <w:rsid w:val="001E39B3"/>
    <w:rsid w:val="001E3B76"/>
    <w:rsid w:val="001E3C0D"/>
    <w:rsid w:val="001E3C61"/>
    <w:rsid w:val="001E3CC2"/>
    <w:rsid w:val="001E3D39"/>
    <w:rsid w:val="001E3D53"/>
    <w:rsid w:val="001E3F4D"/>
    <w:rsid w:val="001E405A"/>
    <w:rsid w:val="001E41AF"/>
    <w:rsid w:val="001E4347"/>
    <w:rsid w:val="001E4376"/>
    <w:rsid w:val="001E43AB"/>
    <w:rsid w:val="001E44C2"/>
    <w:rsid w:val="001E4535"/>
    <w:rsid w:val="001E4549"/>
    <w:rsid w:val="001E494D"/>
    <w:rsid w:val="001E49F0"/>
    <w:rsid w:val="001E4A3F"/>
    <w:rsid w:val="001E4A71"/>
    <w:rsid w:val="001E4A76"/>
    <w:rsid w:val="001E4AFD"/>
    <w:rsid w:val="001E4B13"/>
    <w:rsid w:val="001E4C87"/>
    <w:rsid w:val="001E4CD5"/>
    <w:rsid w:val="001E4F02"/>
    <w:rsid w:val="001E50C1"/>
    <w:rsid w:val="001E512B"/>
    <w:rsid w:val="001E5149"/>
    <w:rsid w:val="001E517D"/>
    <w:rsid w:val="001E53D2"/>
    <w:rsid w:val="001E54DD"/>
    <w:rsid w:val="001E54F6"/>
    <w:rsid w:val="001E570D"/>
    <w:rsid w:val="001E571E"/>
    <w:rsid w:val="001E5838"/>
    <w:rsid w:val="001E5BB9"/>
    <w:rsid w:val="001E5C56"/>
    <w:rsid w:val="001E5C5B"/>
    <w:rsid w:val="001E5C91"/>
    <w:rsid w:val="001E5CC4"/>
    <w:rsid w:val="001E5D15"/>
    <w:rsid w:val="001E5DF5"/>
    <w:rsid w:val="001E5E9A"/>
    <w:rsid w:val="001E5F28"/>
    <w:rsid w:val="001E5F37"/>
    <w:rsid w:val="001E5FD3"/>
    <w:rsid w:val="001E606D"/>
    <w:rsid w:val="001E60BA"/>
    <w:rsid w:val="001E61AC"/>
    <w:rsid w:val="001E6238"/>
    <w:rsid w:val="001E626B"/>
    <w:rsid w:val="001E63E1"/>
    <w:rsid w:val="001E65B2"/>
    <w:rsid w:val="001E66D1"/>
    <w:rsid w:val="001E6727"/>
    <w:rsid w:val="001E6A83"/>
    <w:rsid w:val="001E6B22"/>
    <w:rsid w:val="001E6B4C"/>
    <w:rsid w:val="001E6B64"/>
    <w:rsid w:val="001E6B8C"/>
    <w:rsid w:val="001E6C13"/>
    <w:rsid w:val="001E6C54"/>
    <w:rsid w:val="001E6DA8"/>
    <w:rsid w:val="001E6E65"/>
    <w:rsid w:val="001E6EDC"/>
    <w:rsid w:val="001E6EF6"/>
    <w:rsid w:val="001E7142"/>
    <w:rsid w:val="001E71B7"/>
    <w:rsid w:val="001E71DD"/>
    <w:rsid w:val="001E722F"/>
    <w:rsid w:val="001E7391"/>
    <w:rsid w:val="001E7419"/>
    <w:rsid w:val="001E7461"/>
    <w:rsid w:val="001E7466"/>
    <w:rsid w:val="001E75DC"/>
    <w:rsid w:val="001E76C3"/>
    <w:rsid w:val="001E76FA"/>
    <w:rsid w:val="001E778C"/>
    <w:rsid w:val="001E787A"/>
    <w:rsid w:val="001E78A6"/>
    <w:rsid w:val="001E78DE"/>
    <w:rsid w:val="001E79BA"/>
    <w:rsid w:val="001E7A87"/>
    <w:rsid w:val="001E7AC0"/>
    <w:rsid w:val="001E7C1F"/>
    <w:rsid w:val="001E7CA4"/>
    <w:rsid w:val="001E7CF9"/>
    <w:rsid w:val="001E7E21"/>
    <w:rsid w:val="001E7E70"/>
    <w:rsid w:val="001F0172"/>
    <w:rsid w:val="001F0489"/>
    <w:rsid w:val="001F05E2"/>
    <w:rsid w:val="001F069D"/>
    <w:rsid w:val="001F06DD"/>
    <w:rsid w:val="001F07D2"/>
    <w:rsid w:val="001F085F"/>
    <w:rsid w:val="001F091B"/>
    <w:rsid w:val="001F0962"/>
    <w:rsid w:val="001F0982"/>
    <w:rsid w:val="001F0B02"/>
    <w:rsid w:val="001F0BD7"/>
    <w:rsid w:val="001F0C1E"/>
    <w:rsid w:val="001F0C5B"/>
    <w:rsid w:val="001F0CA6"/>
    <w:rsid w:val="001F0CAD"/>
    <w:rsid w:val="001F0D06"/>
    <w:rsid w:val="001F0E36"/>
    <w:rsid w:val="001F0FF2"/>
    <w:rsid w:val="001F0FF4"/>
    <w:rsid w:val="001F1023"/>
    <w:rsid w:val="001F11A7"/>
    <w:rsid w:val="001F11FE"/>
    <w:rsid w:val="001F134C"/>
    <w:rsid w:val="001F135C"/>
    <w:rsid w:val="001F1737"/>
    <w:rsid w:val="001F17B0"/>
    <w:rsid w:val="001F18EB"/>
    <w:rsid w:val="001F19DA"/>
    <w:rsid w:val="001F1BCA"/>
    <w:rsid w:val="001F1DF3"/>
    <w:rsid w:val="001F1E90"/>
    <w:rsid w:val="001F1EA9"/>
    <w:rsid w:val="001F1EBA"/>
    <w:rsid w:val="001F1ECE"/>
    <w:rsid w:val="001F200C"/>
    <w:rsid w:val="001F21A2"/>
    <w:rsid w:val="001F21E1"/>
    <w:rsid w:val="001F2253"/>
    <w:rsid w:val="001F2297"/>
    <w:rsid w:val="001F2298"/>
    <w:rsid w:val="001F2552"/>
    <w:rsid w:val="001F25AE"/>
    <w:rsid w:val="001F267E"/>
    <w:rsid w:val="001F27EC"/>
    <w:rsid w:val="001F27F5"/>
    <w:rsid w:val="001F286E"/>
    <w:rsid w:val="001F2955"/>
    <w:rsid w:val="001F2B60"/>
    <w:rsid w:val="001F2C02"/>
    <w:rsid w:val="001F2C68"/>
    <w:rsid w:val="001F2CDA"/>
    <w:rsid w:val="001F2DFB"/>
    <w:rsid w:val="001F2E67"/>
    <w:rsid w:val="001F2F9E"/>
    <w:rsid w:val="001F3369"/>
    <w:rsid w:val="001F3572"/>
    <w:rsid w:val="001F35CE"/>
    <w:rsid w:val="001F3709"/>
    <w:rsid w:val="001F374D"/>
    <w:rsid w:val="001F37CB"/>
    <w:rsid w:val="001F37ED"/>
    <w:rsid w:val="001F3801"/>
    <w:rsid w:val="001F3B4B"/>
    <w:rsid w:val="001F3BA3"/>
    <w:rsid w:val="001F3D22"/>
    <w:rsid w:val="001F3D65"/>
    <w:rsid w:val="001F3DEB"/>
    <w:rsid w:val="001F3ED6"/>
    <w:rsid w:val="001F40D9"/>
    <w:rsid w:val="001F4280"/>
    <w:rsid w:val="001F43D1"/>
    <w:rsid w:val="001F4541"/>
    <w:rsid w:val="001F46B5"/>
    <w:rsid w:val="001F4764"/>
    <w:rsid w:val="001F4831"/>
    <w:rsid w:val="001F49F6"/>
    <w:rsid w:val="001F4A9C"/>
    <w:rsid w:val="001F4BD5"/>
    <w:rsid w:val="001F4BE7"/>
    <w:rsid w:val="001F4C72"/>
    <w:rsid w:val="001F4E0B"/>
    <w:rsid w:val="001F4E12"/>
    <w:rsid w:val="001F4F28"/>
    <w:rsid w:val="001F4F73"/>
    <w:rsid w:val="001F4FB4"/>
    <w:rsid w:val="001F52F2"/>
    <w:rsid w:val="001F539F"/>
    <w:rsid w:val="001F5475"/>
    <w:rsid w:val="001F54C3"/>
    <w:rsid w:val="001F5507"/>
    <w:rsid w:val="001F5547"/>
    <w:rsid w:val="001F55B2"/>
    <w:rsid w:val="001F5836"/>
    <w:rsid w:val="001F584B"/>
    <w:rsid w:val="001F5A7F"/>
    <w:rsid w:val="001F5B0E"/>
    <w:rsid w:val="001F5B1D"/>
    <w:rsid w:val="001F5BA3"/>
    <w:rsid w:val="001F5C64"/>
    <w:rsid w:val="001F5CE8"/>
    <w:rsid w:val="001F5E20"/>
    <w:rsid w:val="001F5E41"/>
    <w:rsid w:val="001F5E91"/>
    <w:rsid w:val="001F5FA7"/>
    <w:rsid w:val="001F61CC"/>
    <w:rsid w:val="001F63DE"/>
    <w:rsid w:val="001F64DB"/>
    <w:rsid w:val="001F65CE"/>
    <w:rsid w:val="001F660A"/>
    <w:rsid w:val="001F662A"/>
    <w:rsid w:val="001F667A"/>
    <w:rsid w:val="001F6728"/>
    <w:rsid w:val="001F685F"/>
    <w:rsid w:val="001F695E"/>
    <w:rsid w:val="001F6AEB"/>
    <w:rsid w:val="001F6BB4"/>
    <w:rsid w:val="001F6BD7"/>
    <w:rsid w:val="001F6BE5"/>
    <w:rsid w:val="001F6D09"/>
    <w:rsid w:val="001F6D56"/>
    <w:rsid w:val="001F6EFB"/>
    <w:rsid w:val="001F6FAB"/>
    <w:rsid w:val="001F7151"/>
    <w:rsid w:val="001F715D"/>
    <w:rsid w:val="001F7201"/>
    <w:rsid w:val="001F7257"/>
    <w:rsid w:val="001F748F"/>
    <w:rsid w:val="001F76AF"/>
    <w:rsid w:val="001F77D6"/>
    <w:rsid w:val="001F78BE"/>
    <w:rsid w:val="001F79E0"/>
    <w:rsid w:val="001F7A5E"/>
    <w:rsid w:val="001F7C2B"/>
    <w:rsid w:val="001F7C50"/>
    <w:rsid w:val="001F7CC9"/>
    <w:rsid w:val="001F7D9F"/>
    <w:rsid w:val="002000CD"/>
    <w:rsid w:val="002000D5"/>
    <w:rsid w:val="00200285"/>
    <w:rsid w:val="002005EE"/>
    <w:rsid w:val="00200681"/>
    <w:rsid w:val="002006DE"/>
    <w:rsid w:val="002008E4"/>
    <w:rsid w:val="00200906"/>
    <w:rsid w:val="00200B09"/>
    <w:rsid w:val="00200B1E"/>
    <w:rsid w:val="00200B5E"/>
    <w:rsid w:val="00200D30"/>
    <w:rsid w:val="00200D98"/>
    <w:rsid w:val="00200DCF"/>
    <w:rsid w:val="00200FE4"/>
    <w:rsid w:val="00201079"/>
    <w:rsid w:val="002010B1"/>
    <w:rsid w:val="0020124A"/>
    <w:rsid w:val="002013B1"/>
    <w:rsid w:val="002013C4"/>
    <w:rsid w:val="0020145B"/>
    <w:rsid w:val="00201798"/>
    <w:rsid w:val="002019E9"/>
    <w:rsid w:val="00201A1B"/>
    <w:rsid w:val="00201A5B"/>
    <w:rsid w:val="00201AFE"/>
    <w:rsid w:val="00201B21"/>
    <w:rsid w:val="00201B62"/>
    <w:rsid w:val="00201CB4"/>
    <w:rsid w:val="002020C3"/>
    <w:rsid w:val="00202116"/>
    <w:rsid w:val="002021C6"/>
    <w:rsid w:val="002021F1"/>
    <w:rsid w:val="00202450"/>
    <w:rsid w:val="00202539"/>
    <w:rsid w:val="002025F7"/>
    <w:rsid w:val="00202612"/>
    <w:rsid w:val="00202681"/>
    <w:rsid w:val="002027A3"/>
    <w:rsid w:val="00202812"/>
    <w:rsid w:val="002028EC"/>
    <w:rsid w:val="002028F6"/>
    <w:rsid w:val="00202AF1"/>
    <w:rsid w:val="00202BA3"/>
    <w:rsid w:val="00202C27"/>
    <w:rsid w:val="00202C43"/>
    <w:rsid w:val="00202CD4"/>
    <w:rsid w:val="00202D3A"/>
    <w:rsid w:val="00202DC7"/>
    <w:rsid w:val="00202DFD"/>
    <w:rsid w:val="00202E84"/>
    <w:rsid w:val="00203087"/>
    <w:rsid w:val="00203182"/>
    <w:rsid w:val="002032CB"/>
    <w:rsid w:val="00203347"/>
    <w:rsid w:val="00203367"/>
    <w:rsid w:val="0020348F"/>
    <w:rsid w:val="002034DE"/>
    <w:rsid w:val="00203552"/>
    <w:rsid w:val="00203626"/>
    <w:rsid w:val="00203634"/>
    <w:rsid w:val="00203746"/>
    <w:rsid w:val="00203774"/>
    <w:rsid w:val="00203788"/>
    <w:rsid w:val="002037AF"/>
    <w:rsid w:val="002039FD"/>
    <w:rsid w:val="00203B40"/>
    <w:rsid w:val="00203D46"/>
    <w:rsid w:val="00203D4A"/>
    <w:rsid w:val="00203DED"/>
    <w:rsid w:val="00203E3D"/>
    <w:rsid w:val="00203F1E"/>
    <w:rsid w:val="00203F58"/>
    <w:rsid w:val="0020407F"/>
    <w:rsid w:val="002040BF"/>
    <w:rsid w:val="002040D3"/>
    <w:rsid w:val="00204131"/>
    <w:rsid w:val="00204145"/>
    <w:rsid w:val="0020416E"/>
    <w:rsid w:val="00204263"/>
    <w:rsid w:val="00204305"/>
    <w:rsid w:val="0020456B"/>
    <w:rsid w:val="002046F7"/>
    <w:rsid w:val="0020471F"/>
    <w:rsid w:val="00204810"/>
    <w:rsid w:val="002048CA"/>
    <w:rsid w:val="00204925"/>
    <w:rsid w:val="0020495C"/>
    <w:rsid w:val="00204993"/>
    <w:rsid w:val="00204A8E"/>
    <w:rsid w:val="00204AC0"/>
    <w:rsid w:val="00204BF1"/>
    <w:rsid w:val="00204D0D"/>
    <w:rsid w:val="00204D1E"/>
    <w:rsid w:val="00204D94"/>
    <w:rsid w:val="00204DEC"/>
    <w:rsid w:val="00204EE5"/>
    <w:rsid w:val="00204FD6"/>
    <w:rsid w:val="0020512A"/>
    <w:rsid w:val="0020524B"/>
    <w:rsid w:val="0020528F"/>
    <w:rsid w:val="0020532E"/>
    <w:rsid w:val="00205344"/>
    <w:rsid w:val="00205396"/>
    <w:rsid w:val="002053D2"/>
    <w:rsid w:val="002054E5"/>
    <w:rsid w:val="002054F6"/>
    <w:rsid w:val="002055BE"/>
    <w:rsid w:val="002055E8"/>
    <w:rsid w:val="00205731"/>
    <w:rsid w:val="002057E3"/>
    <w:rsid w:val="0020588C"/>
    <w:rsid w:val="00205975"/>
    <w:rsid w:val="002059FF"/>
    <w:rsid w:val="00205A94"/>
    <w:rsid w:val="00205BFD"/>
    <w:rsid w:val="00205C7C"/>
    <w:rsid w:val="00205D1E"/>
    <w:rsid w:val="00205D23"/>
    <w:rsid w:val="00205E4D"/>
    <w:rsid w:val="00205E8D"/>
    <w:rsid w:val="00205EB1"/>
    <w:rsid w:val="00205EF3"/>
    <w:rsid w:val="00205F94"/>
    <w:rsid w:val="0020605A"/>
    <w:rsid w:val="0020607B"/>
    <w:rsid w:val="002061B5"/>
    <w:rsid w:val="00206217"/>
    <w:rsid w:val="002062AD"/>
    <w:rsid w:val="00206389"/>
    <w:rsid w:val="00206681"/>
    <w:rsid w:val="002066FE"/>
    <w:rsid w:val="00206756"/>
    <w:rsid w:val="002067E4"/>
    <w:rsid w:val="00206899"/>
    <w:rsid w:val="002069AC"/>
    <w:rsid w:val="002069BA"/>
    <w:rsid w:val="00206B95"/>
    <w:rsid w:val="00206C2B"/>
    <w:rsid w:val="00206CEC"/>
    <w:rsid w:val="00206D5B"/>
    <w:rsid w:val="00206DCA"/>
    <w:rsid w:val="00206F0D"/>
    <w:rsid w:val="00206F70"/>
    <w:rsid w:val="00206F7A"/>
    <w:rsid w:val="0020702E"/>
    <w:rsid w:val="00207048"/>
    <w:rsid w:val="00207073"/>
    <w:rsid w:val="0020708B"/>
    <w:rsid w:val="002070EA"/>
    <w:rsid w:val="0020721D"/>
    <w:rsid w:val="0020735E"/>
    <w:rsid w:val="0020777C"/>
    <w:rsid w:val="002079FA"/>
    <w:rsid w:val="00207AE0"/>
    <w:rsid w:val="00207D25"/>
    <w:rsid w:val="00207DD8"/>
    <w:rsid w:val="00207DDB"/>
    <w:rsid w:val="00207E7F"/>
    <w:rsid w:val="00207EC3"/>
    <w:rsid w:val="00207FFD"/>
    <w:rsid w:val="0021010D"/>
    <w:rsid w:val="0021026F"/>
    <w:rsid w:val="00210392"/>
    <w:rsid w:val="00210410"/>
    <w:rsid w:val="002104EE"/>
    <w:rsid w:val="002104F2"/>
    <w:rsid w:val="002106FB"/>
    <w:rsid w:val="00210716"/>
    <w:rsid w:val="0021072F"/>
    <w:rsid w:val="0021078A"/>
    <w:rsid w:val="002107E5"/>
    <w:rsid w:val="00210854"/>
    <w:rsid w:val="00210949"/>
    <w:rsid w:val="002109DB"/>
    <w:rsid w:val="002109F5"/>
    <w:rsid w:val="00210B31"/>
    <w:rsid w:val="00210C07"/>
    <w:rsid w:val="00210D54"/>
    <w:rsid w:val="00210EBA"/>
    <w:rsid w:val="00210F22"/>
    <w:rsid w:val="00210F5B"/>
    <w:rsid w:val="00210F7F"/>
    <w:rsid w:val="002111F2"/>
    <w:rsid w:val="0021126F"/>
    <w:rsid w:val="002112FE"/>
    <w:rsid w:val="00211354"/>
    <w:rsid w:val="002114A6"/>
    <w:rsid w:val="00211547"/>
    <w:rsid w:val="00211668"/>
    <w:rsid w:val="0021169B"/>
    <w:rsid w:val="002116C1"/>
    <w:rsid w:val="0021181D"/>
    <w:rsid w:val="00211842"/>
    <w:rsid w:val="00211844"/>
    <w:rsid w:val="0021189E"/>
    <w:rsid w:val="00211922"/>
    <w:rsid w:val="00211AB6"/>
    <w:rsid w:val="00211AFE"/>
    <w:rsid w:val="00211BDE"/>
    <w:rsid w:val="00211C8D"/>
    <w:rsid w:val="00211E61"/>
    <w:rsid w:val="00211FB9"/>
    <w:rsid w:val="00212074"/>
    <w:rsid w:val="002121EA"/>
    <w:rsid w:val="002122B2"/>
    <w:rsid w:val="00212344"/>
    <w:rsid w:val="002125F0"/>
    <w:rsid w:val="00212616"/>
    <w:rsid w:val="00212625"/>
    <w:rsid w:val="0021263B"/>
    <w:rsid w:val="0021277B"/>
    <w:rsid w:val="0021294C"/>
    <w:rsid w:val="00212978"/>
    <w:rsid w:val="00212AF3"/>
    <w:rsid w:val="00212B71"/>
    <w:rsid w:val="00212CA6"/>
    <w:rsid w:val="00212E2C"/>
    <w:rsid w:val="00212EC8"/>
    <w:rsid w:val="00212FDB"/>
    <w:rsid w:val="00213051"/>
    <w:rsid w:val="002130A3"/>
    <w:rsid w:val="00213271"/>
    <w:rsid w:val="002132D2"/>
    <w:rsid w:val="002132F6"/>
    <w:rsid w:val="00213413"/>
    <w:rsid w:val="002134A4"/>
    <w:rsid w:val="0021353E"/>
    <w:rsid w:val="0021379C"/>
    <w:rsid w:val="002137F6"/>
    <w:rsid w:val="002138DC"/>
    <w:rsid w:val="00213918"/>
    <w:rsid w:val="00213A78"/>
    <w:rsid w:val="00213B9E"/>
    <w:rsid w:val="00213CBD"/>
    <w:rsid w:val="00213DBA"/>
    <w:rsid w:val="002140D8"/>
    <w:rsid w:val="0021410A"/>
    <w:rsid w:val="00214155"/>
    <w:rsid w:val="002141E7"/>
    <w:rsid w:val="002142CA"/>
    <w:rsid w:val="00214361"/>
    <w:rsid w:val="002143F7"/>
    <w:rsid w:val="002144E3"/>
    <w:rsid w:val="002146AE"/>
    <w:rsid w:val="0021470D"/>
    <w:rsid w:val="0021478E"/>
    <w:rsid w:val="002147C8"/>
    <w:rsid w:val="002147DA"/>
    <w:rsid w:val="00214927"/>
    <w:rsid w:val="00214B0D"/>
    <w:rsid w:val="00214B1C"/>
    <w:rsid w:val="00214E6D"/>
    <w:rsid w:val="00214EEE"/>
    <w:rsid w:val="00214F79"/>
    <w:rsid w:val="0021512C"/>
    <w:rsid w:val="0021529C"/>
    <w:rsid w:val="002152A4"/>
    <w:rsid w:val="002152E9"/>
    <w:rsid w:val="0021539B"/>
    <w:rsid w:val="002153B4"/>
    <w:rsid w:val="00215565"/>
    <w:rsid w:val="00215567"/>
    <w:rsid w:val="00215744"/>
    <w:rsid w:val="002157C3"/>
    <w:rsid w:val="002157CA"/>
    <w:rsid w:val="0021586D"/>
    <w:rsid w:val="002158FB"/>
    <w:rsid w:val="00215A2F"/>
    <w:rsid w:val="00215DCC"/>
    <w:rsid w:val="00216170"/>
    <w:rsid w:val="002161A1"/>
    <w:rsid w:val="002161AA"/>
    <w:rsid w:val="002161C2"/>
    <w:rsid w:val="002161F6"/>
    <w:rsid w:val="0021624E"/>
    <w:rsid w:val="0021640E"/>
    <w:rsid w:val="0021641B"/>
    <w:rsid w:val="00216597"/>
    <w:rsid w:val="00216717"/>
    <w:rsid w:val="00216875"/>
    <w:rsid w:val="00216938"/>
    <w:rsid w:val="002169B8"/>
    <w:rsid w:val="00216A4D"/>
    <w:rsid w:val="00216A58"/>
    <w:rsid w:val="00216B79"/>
    <w:rsid w:val="00216B97"/>
    <w:rsid w:val="00216D85"/>
    <w:rsid w:val="00216E3C"/>
    <w:rsid w:val="00216FC1"/>
    <w:rsid w:val="002170BB"/>
    <w:rsid w:val="00217125"/>
    <w:rsid w:val="0021714F"/>
    <w:rsid w:val="002172CA"/>
    <w:rsid w:val="0021741C"/>
    <w:rsid w:val="002174E5"/>
    <w:rsid w:val="002178F2"/>
    <w:rsid w:val="0021791F"/>
    <w:rsid w:val="00217938"/>
    <w:rsid w:val="0021798A"/>
    <w:rsid w:val="00217ABD"/>
    <w:rsid w:val="00217B52"/>
    <w:rsid w:val="00217C6D"/>
    <w:rsid w:val="00217EAC"/>
    <w:rsid w:val="00217EC5"/>
    <w:rsid w:val="00220133"/>
    <w:rsid w:val="00220202"/>
    <w:rsid w:val="00220268"/>
    <w:rsid w:val="00220326"/>
    <w:rsid w:val="00220388"/>
    <w:rsid w:val="0022045F"/>
    <w:rsid w:val="0022051C"/>
    <w:rsid w:val="00220744"/>
    <w:rsid w:val="00220783"/>
    <w:rsid w:val="0022083A"/>
    <w:rsid w:val="002208C1"/>
    <w:rsid w:val="002208C6"/>
    <w:rsid w:val="002208CE"/>
    <w:rsid w:val="00220A82"/>
    <w:rsid w:val="00220C2A"/>
    <w:rsid w:val="00220CB6"/>
    <w:rsid w:val="00220D2A"/>
    <w:rsid w:val="00220D62"/>
    <w:rsid w:val="00220D64"/>
    <w:rsid w:val="00220D68"/>
    <w:rsid w:val="00220D6D"/>
    <w:rsid w:val="00220E24"/>
    <w:rsid w:val="002210A8"/>
    <w:rsid w:val="0022131C"/>
    <w:rsid w:val="0022135C"/>
    <w:rsid w:val="0022136B"/>
    <w:rsid w:val="00221873"/>
    <w:rsid w:val="002219E6"/>
    <w:rsid w:val="00221A94"/>
    <w:rsid w:val="00221AAE"/>
    <w:rsid w:val="00221BEE"/>
    <w:rsid w:val="00221C01"/>
    <w:rsid w:val="00221FB4"/>
    <w:rsid w:val="00222058"/>
    <w:rsid w:val="00222089"/>
    <w:rsid w:val="002222EC"/>
    <w:rsid w:val="002222F7"/>
    <w:rsid w:val="00222336"/>
    <w:rsid w:val="00222548"/>
    <w:rsid w:val="002225A0"/>
    <w:rsid w:val="002225C3"/>
    <w:rsid w:val="00222612"/>
    <w:rsid w:val="00222708"/>
    <w:rsid w:val="0022279D"/>
    <w:rsid w:val="00222870"/>
    <w:rsid w:val="00222C03"/>
    <w:rsid w:val="00222E21"/>
    <w:rsid w:val="00222F42"/>
    <w:rsid w:val="00222FB8"/>
    <w:rsid w:val="002230A6"/>
    <w:rsid w:val="00223109"/>
    <w:rsid w:val="00223304"/>
    <w:rsid w:val="00223311"/>
    <w:rsid w:val="00223372"/>
    <w:rsid w:val="00223445"/>
    <w:rsid w:val="002234AA"/>
    <w:rsid w:val="002236D8"/>
    <w:rsid w:val="00223710"/>
    <w:rsid w:val="00223784"/>
    <w:rsid w:val="002238F6"/>
    <w:rsid w:val="00223B2F"/>
    <w:rsid w:val="00223BC5"/>
    <w:rsid w:val="00223CF5"/>
    <w:rsid w:val="00223EA9"/>
    <w:rsid w:val="00223F39"/>
    <w:rsid w:val="0022412C"/>
    <w:rsid w:val="0022416C"/>
    <w:rsid w:val="00224196"/>
    <w:rsid w:val="00224353"/>
    <w:rsid w:val="002244B4"/>
    <w:rsid w:val="0022464B"/>
    <w:rsid w:val="0022467A"/>
    <w:rsid w:val="0022470E"/>
    <w:rsid w:val="0022476C"/>
    <w:rsid w:val="00224857"/>
    <w:rsid w:val="002248E4"/>
    <w:rsid w:val="00224908"/>
    <w:rsid w:val="00224940"/>
    <w:rsid w:val="00224971"/>
    <w:rsid w:val="00224C40"/>
    <w:rsid w:val="00224C48"/>
    <w:rsid w:val="00224CFA"/>
    <w:rsid w:val="00224DBB"/>
    <w:rsid w:val="00224DE3"/>
    <w:rsid w:val="00225049"/>
    <w:rsid w:val="002250BC"/>
    <w:rsid w:val="002250CE"/>
    <w:rsid w:val="00225108"/>
    <w:rsid w:val="002251A2"/>
    <w:rsid w:val="0022525F"/>
    <w:rsid w:val="002252A1"/>
    <w:rsid w:val="002252AC"/>
    <w:rsid w:val="00225320"/>
    <w:rsid w:val="00225438"/>
    <w:rsid w:val="002255C9"/>
    <w:rsid w:val="002256D1"/>
    <w:rsid w:val="002256FB"/>
    <w:rsid w:val="0022579E"/>
    <w:rsid w:val="002257F0"/>
    <w:rsid w:val="00225869"/>
    <w:rsid w:val="002258EF"/>
    <w:rsid w:val="0022591E"/>
    <w:rsid w:val="00225A3E"/>
    <w:rsid w:val="00225A44"/>
    <w:rsid w:val="00225A56"/>
    <w:rsid w:val="00225B89"/>
    <w:rsid w:val="00225BD0"/>
    <w:rsid w:val="00225D74"/>
    <w:rsid w:val="00225D8A"/>
    <w:rsid w:val="00225E9C"/>
    <w:rsid w:val="00225F51"/>
    <w:rsid w:val="00226097"/>
    <w:rsid w:val="002260AF"/>
    <w:rsid w:val="0022638D"/>
    <w:rsid w:val="00226421"/>
    <w:rsid w:val="002264BF"/>
    <w:rsid w:val="002266B2"/>
    <w:rsid w:val="002266B4"/>
    <w:rsid w:val="002267DC"/>
    <w:rsid w:val="0022681D"/>
    <w:rsid w:val="002268D8"/>
    <w:rsid w:val="0022697C"/>
    <w:rsid w:val="002269AE"/>
    <w:rsid w:val="002269E0"/>
    <w:rsid w:val="00226AB7"/>
    <w:rsid w:val="00226B08"/>
    <w:rsid w:val="00226B24"/>
    <w:rsid w:val="00226BD7"/>
    <w:rsid w:val="00226CC9"/>
    <w:rsid w:val="00226E88"/>
    <w:rsid w:val="00226F44"/>
    <w:rsid w:val="0022700C"/>
    <w:rsid w:val="00227192"/>
    <w:rsid w:val="002271E5"/>
    <w:rsid w:val="0022726D"/>
    <w:rsid w:val="002272F6"/>
    <w:rsid w:val="00227315"/>
    <w:rsid w:val="00227538"/>
    <w:rsid w:val="00227545"/>
    <w:rsid w:val="002275B0"/>
    <w:rsid w:val="002275CD"/>
    <w:rsid w:val="002275F9"/>
    <w:rsid w:val="00227609"/>
    <w:rsid w:val="002278BF"/>
    <w:rsid w:val="00227936"/>
    <w:rsid w:val="002279B8"/>
    <w:rsid w:val="00227A06"/>
    <w:rsid w:val="00227CD5"/>
    <w:rsid w:val="00227D0F"/>
    <w:rsid w:val="00227EFC"/>
    <w:rsid w:val="00227F1B"/>
    <w:rsid w:val="0023012C"/>
    <w:rsid w:val="00230205"/>
    <w:rsid w:val="00230243"/>
    <w:rsid w:val="00230288"/>
    <w:rsid w:val="0023034F"/>
    <w:rsid w:val="00230424"/>
    <w:rsid w:val="00230752"/>
    <w:rsid w:val="00230CC5"/>
    <w:rsid w:val="00230D08"/>
    <w:rsid w:val="00230D9C"/>
    <w:rsid w:val="00230DB8"/>
    <w:rsid w:val="00230F4F"/>
    <w:rsid w:val="00230FA6"/>
    <w:rsid w:val="0023107A"/>
    <w:rsid w:val="00231191"/>
    <w:rsid w:val="0023122A"/>
    <w:rsid w:val="002314D3"/>
    <w:rsid w:val="0023158C"/>
    <w:rsid w:val="002315A9"/>
    <w:rsid w:val="00231620"/>
    <w:rsid w:val="002316B9"/>
    <w:rsid w:val="002316F7"/>
    <w:rsid w:val="00231820"/>
    <w:rsid w:val="00231956"/>
    <w:rsid w:val="00231A80"/>
    <w:rsid w:val="00231B11"/>
    <w:rsid w:val="00231B1A"/>
    <w:rsid w:val="00231BB2"/>
    <w:rsid w:val="00231CA9"/>
    <w:rsid w:val="00231CE1"/>
    <w:rsid w:val="00231D3E"/>
    <w:rsid w:val="00231EE3"/>
    <w:rsid w:val="002320BB"/>
    <w:rsid w:val="002321C8"/>
    <w:rsid w:val="002321EA"/>
    <w:rsid w:val="0023223C"/>
    <w:rsid w:val="002322CE"/>
    <w:rsid w:val="00232331"/>
    <w:rsid w:val="0023233C"/>
    <w:rsid w:val="0023236C"/>
    <w:rsid w:val="0023239A"/>
    <w:rsid w:val="002324C0"/>
    <w:rsid w:val="00232606"/>
    <w:rsid w:val="0023264F"/>
    <w:rsid w:val="002327C2"/>
    <w:rsid w:val="00232AB1"/>
    <w:rsid w:val="00232C3F"/>
    <w:rsid w:val="00232C5E"/>
    <w:rsid w:val="00232D23"/>
    <w:rsid w:val="00232D84"/>
    <w:rsid w:val="00232E4F"/>
    <w:rsid w:val="00232F17"/>
    <w:rsid w:val="0023322C"/>
    <w:rsid w:val="00233314"/>
    <w:rsid w:val="00233509"/>
    <w:rsid w:val="0023366A"/>
    <w:rsid w:val="002336F5"/>
    <w:rsid w:val="002338B5"/>
    <w:rsid w:val="00233C00"/>
    <w:rsid w:val="00233CAB"/>
    <w:rsid w:val="00233CB3"/>
    <w:rsid w:val="00233D6A"/>
    <w:rsid w:val="00234020"/>
    <w:rsid w:val="00234294"/>
    <w:rsid w:val="00234586"/>
    <w:rsid w:val="00234673"/>
    <w:rsid w:val="00234731"/>
    <w:rsid w:val="00234751"/>
    <w:rsid w:val="00234789"/>
    <w:rsid w:val="002348D7"/>
    <w:rsid w:val="00234954"/>
    <w:rsid w:val="002349BA"/>
    <w:rsid w:val="00234A4F"/>
    <w:rsid w:val="00234A63"/>
    <w:rsid w:val="00234ABC"/>
    <w:rsid w:val="00234B38"/>
    <w:rsid w:val="00234C5D"/>
    <w:rsid w:val="00234D8F"/>
    <w:rsid w:val="00234DA2"/>
    <w:rsid w:val="00234DF8"/>
    <w:rsid w:val="00234F22"/>
    <w:rsid w:val="00234FAC"/>
    <w:rsid w:val="00234FD5"/>
    <w:rsid w:val="00235033"/>
    <w:rsid w:val="00235166"/>
    <w:rsid w:val="00235175"/>
    <w:rsid w:val="002351B2"/>
    <w:rsid w:val="00235203"/>
    <w:rsid w:val="00235255"/>
    <w:rsid w:val="002352AD"/>
    <w:rsid w:val="002353E1"/>
    <w:rsid w:val="00235489"/>
    <w:rsid w:val="002354E0"/>
    <w:rsid w:val="002356EE"/>
    <w:rsid w:val="0023582C"/>
    <w:rsid w:val="0023589C"/>
    <w:rsid w:val="00235902"/>
    <w:rsid w:val="00235925"/>
    <w:rsid w:val="00235946"/>
    <w:rsid w:val="0023595B"/>
    <w:rsid w:val="00235B70"/>
    <w:rsid w:val="00235B99"/>
    <w:rsid w:val="00235D82"/>
    <w:rsid w:val="00235D85"/>
    <w:rsid w:val="00235E12"/>
    <w:rsid w:val="00235EC3"/>
    <w:rsid w:val="00235F1E"/>
    <w:rsid w:val="00235FE6"/>
    <w:rsid w:val="0023610F"/>
    <w:rsid w:val="002362CB"/>
    <w:rsid w:val="00236341"/>
    <w:rsid w:val="00236374"/>
    <w:rsid w:val="002363AD"/>
    <w:rsid w:val="00236457"/>
    <w:rsid w:val="002364BA"/>
    <w:rsid w:val="00236763"/>
    <w:rsid w:val="0023678A"/>
    <w:rsid w:val="002367BF"/>
    <w:rsid w:val="00236863"/>
    <w:rsid w:val="00236938"/>
    <w:rsid w:val="002369EA"/>
    <w:rsid w:val="00236A1A"/>
    <w:rsid w:val="00236A7C"/>
    <w:rsid w:val="00236CD9"/>
    <w:rsid w:val="00236D0B"/>
    <w:rsid w:val="00236D64"/>
    <w:rsid w:val="00236DA5"/>
    <w:rsid w:val="002371E7"/>
    <w:rsid w:val="002372CC"/>
    <w:rsid w:val="00237363"/>
    <w:rsid w:val="002373EF"/>
    <w:rsid w:val="00237424"/>
    <w:rsid w:val="0023743E"/>
    <w:rsid w:val="002374EC"/>
    <w:rsid w:val="002375F6"/>
    <w:rsid w:val="00237612"/>
    <w:rsid w:val="0023768E"/>
    <w:rsid w:val="0023779B"/>
    <w:rsid w:val="00237993"/>
    <w:rsid w:val="00237A57"/>
    <w:rsid w:val="00237B79"/>
    <w:rsid w:val="00237B81"/>
    <w:rsid w:val="00237C8E"/>
    <w:rsid w:val="00237CEC"/>
    <w:rsid w:val="00237D6C"/>
    <w:rsid w:val="00237E2B"/>
    <w:rsid w:val="0024003A"/>
    <w:rsid w:val="00240043"/>
    <w:rsid w:val="00240260"/>
    <w:rsid w:val="002402E0"/>
    <w:rsid w:val="00240322"/>
    <w:rsid w:val="0024039D"/>
    <w:rsid w:val="002404E9"/>
    <w:rsid w:val="00240555"/>
    <w:rsid w:val="00240557"/>
    <w:rsid w:val="00240654"/>
    <w:rsid w:val="002406C0"/>
    <w:rsid w:val="002409BF"/>
    <w:rsid w:val="00240B5D"/>
    <w:rsid w:val="00240E4B"/>
    <w:rsid w:val="00240E60"/>
    <w:rsid w:val="00240ED6"/>
    <w:rsid w:val="00240FB8"/>
    <w:rsid w:val="00240FCB"/>
    <w:rsid w:val="00241053"/>
    <w:rsid w:val="0024112E"/>
    <w:rsid w:val="00241158"/>
    <w:rsid w:val="00241268"/>
    <w:rsid w:val="0024130D"/>
    <w:rsid w:val="0024134D"/>
    <w:rsid w:val="002415BF"/>
    <w:rsid w:val="0024176C"/>
    <w:rsid w:val="00241850"/>
    <w:rsid w:val="00241893"/>
    <w:rsid w:val="00241A57"/>
    <w:rsid w:val="00241C2F"/>
    <w:rsid w:val="00241CB6"/>
    <w:rsid w:val="00241DF4"/>
    <w:rsid w:val="00241E12"/>
    <w:rsid w:val="00241E29"/>
    <w:rsid w:val="00241E5C"/>
    <w:rsid w:val="00241EF4"/>
    <w:rsid w:val="00241F4A"/>
    <w:rsid w:val="002420CA"/>
    <w:rsid w:val="002421A6"/>
    <w:rsid w:val="00242278"/>
    <w:rsid w:val="0024242D"/>
    <w:rsid w:val="0024254D"/>
    <w:rsid w:val="0024263C"/>
    <w:rsid w:val="00242AC0"/>
    <w:rsid w:val="00242D43"/>
    <w:rsid w:val="00242DF6"/>
    <w:rsid w:val="00242F55"/>
    <w:rsid w:val="00243124"/>
    <w:rsid w:val="00243191"/>
    <w:rsid w:val="00243194"/>
    <w:rsid w:val="002432A3"/>
    <w:rsid w:val="00243399"/>
    <w:rsid w:val="0024349A"/>
    <w:rsid w:val="002434BE"/>
    <w:rsid w:val="0024364B"/>
    <w:rsid w:val="0024382B"/>
    <w:rsid w:val="00243885"/>
    <w:rsid w:val="002439FC"/>
    <w:rsid w:val="00243BCC"/>
    <w:rsid w:val="00243C03"/>
    <w:rsid w:val="00243D3B"/>
    <w:rsid w:val="00243D42"/>
    <w:rsid w:val="00243E22"/>
    <w:rsid w:val="00243E76"/>
    <w:rsid w:val="00243E85"/>
    <w:rsid w:val="00243EF8"/>
    <w:rsid w:val="00244141"/>
    <w:rsid w:val="00244183"/>
    <w:rsid w:val="00244340"/>
    <w:rsid w:val="00244465"/>
    <w:rsid w:val="002444A1"/>
    <w:rsid w:val="002445CD"/>
    <w:rsid w:val="00244688"/>
    <w:rsid w:val="0024476B"/>
    <w:rsid w:val="00244789"/>
    <w:rsid w:val="00244ACC"/>
    <w:rsid w:val="00244AE1"/>
    <w:rsid w:val="00244DA0"/>
    <w:rsid w:val="00244DDC"/>
    <w:rsid w:val="00244DF8"/>
    <w:rsid w:val="00244ECA"/>
    <w:rsid w:val="00245035"/>
    <w:rsid w:val="00245095"/>
    <w:rsid w:val="002450A1"/>
    <w:rsid w:val="002450E0"/>
    <w:rsid w:val="002452B6"/>
    <w:rsid w:val="002452D5"/>
    <w:rsid w:val="0024536E"/>
    <w:rsid w:val="00245399"/>
    <w:rsid w:val="002453FD"/>
    <w:rsid w:val="0024540F"/>
    <w:rsid w:val="00245466"/>
    <w:rsid w:val="00245672"/>
    <w:rsid w:val="002456A0"/>
    <w:rsid w:val="002456F3"/>
    <w:rsid w:val="00245717"/>
    <w:rsid w:val="002457CC"/>
    <w:rsid w:val="00245866"/>
    <w:rsid w:val="002459A9"/>
    <w:rsid w:val="002459E0"/>
    <w:rsid w:val="002459F9"/>
    <w:rsid w:val="00245B22"/>
    <w:rsid w:val="00245B2B"/>
    <w:rsid w:val="00245C97"/>
    <w:rsid w:val="00245E08"/>
    <w:rsid w:val="00245F01"/>
    <w:rsid w:val="00245F3C"/>
    <w:rsid w:val="002460B3"/>
    <w:rsid w:val="00246140"/>
    <w:rsid w:val="00246313"/>
    <w:rsid w:val="0024633E"/>
    <w:rsid w:val="002464E4"/>
    <w:rsid w:val="00246509"/>
    <w:rsid w:val="00246546"/>
    <w:rsid w:val="002466C2"/>
    <w:rsid w:val="002466E6"/>
    <w:rsid w:val="00246716"/>
    <w:rsid w:val="0024673D"/>
    <w:rsid w:val="002468F4"/>
    <w:rsid w:val="00246942"/>
    <w:rsid w:val="00246B2B"/>
    <w:rsid w:val="00246B40"/>
    <w:rsid w:val="00246B69"/>
    <w:rsid w:val="00246B9C"/>
    <w:rsid w:val="00246BCB"/>
    <w:rsid w:val="00246C45"/>
    <w:rsid w:val="00246DB3"/>
    <w:rsid w:val="00246EFD"/>
    <w:rsid w:val="00247006"/>
    <w:rsid w:val="0024722A"/>
    <w:rsid w:val="002473BA"/>
    <w:rsid w:val="002474B9"/>
    <w:rsid w:val="002476A7"/>
    <w:rsid w:val="00247776"/>
    <w:rsid w:val="0024777C"/>
    <w:rsid w:val="00247BCB"/>
    <w:rsid w:val="00250050"/>
    <w:rsid w:val="002501ED"/>
    <w:rsid w:val="0025022B"/>
    <w:rsid w:val="00250266"/>
    <w:rsid w:val="0025045F"/>
    <w:rsid w:val="00250632"/>
    <w:rsid w:val="002506B8"/>
    <w:rsid w:val="00250700"/>
    <w:rsid w:val="002507B6"/>
    <w:rsid w:val="002507BE"/>
    <w:rsid w:val="00250970"/>
    <w:rsid w:val="002509B7"/>
    <w:rsid w:val="00250B12"/>
    <w:rsid w:val="00250B5B"/>
    <w:rsid w:val="00250CB3"/>
    <w:rsid w:val="00250FA3"/>
    <w:rsid w:val="00251098"/>
    <w:rsid w:val="002510F4"/>
    <w:rsid w:val="00251138"/>
    <w:rsid w:val="00251226"/>
    <w:rsid w:val="002512A0"/>
    <w:rsid w:val="00251397"/>
    <w:rsid w:val="002513C9"/>
    <w:rsid w:val="002513F6"/>
    <w:rsid w:val="00251402"/>
    <w:rsid w:val="0025146B"/>
    <w:rsid w:val="0025148B"/>
    <w:rsid w:val="00251605"/>
    <w:rsid w:val="00251648"/>
    <w:rsid w:val="00251686"/>
    <w:rsid w:val="002516CE"/>
    <w:rsid w:val="002517AB"/>
    <w:rsid w:val="002517BE"/>
    <w:rsid w:val="002517F4"/>
    <w:rsid w:val="00251813"/>
    <w:rsid w:val="00251995"/>
    <w:rsid w:val="00251C01"/>
    <w:rsid w:val="00251C6F"/>
    <w:rsid w:val="00251DE0"/>
    <w:rsid w:val="00252062"/>
    <w:rsid w:val="0025218F"/>
    <w:rsid w:val="00252241"/>
    <w:rsid w:val="00252291"/>
    <w:rsid w:val="002523DB"/>
    <w:rsid w:val="002523DE"/>
    <w:rsid w:val="002524CB"/>
    <w:rsid w:val="002524DB"/>
    <w:rsid w:val="002524FC"/>
    <w:rsid w:val="00252554"/>
    <w:rsid w:val="00252596"/>
    <w:rsid w:val="00252727"/>
    <w:rsid w:val="0025275F"/>
    <w:rsid w:val="0025288E"/>
    <w:rsid w:val="00252905"/>
    <w:rsid w:val="002529A8"/>
    <w:rsid w:val="00252D82"/>
    <w:rsid w:val="00253069"/>
    <w:rsid w:val="00253206"/>
    <w:rsid w:val="00253302"/>
    <w:rsid w:val="00253321"/>
    <w:rsid w:val="0025337D"/>
    <w:rsid w:val="0025339B"/>
    <w:rsid w:val="002533A7"/>
    <w:rsid w:val="00253443"/>
    <w:rsid w:val="00253459"/>
    <w:rsid w:val="00253478"/>
    <w:rsid w:val="0025352E"/>
    <w:rsid w:val="00253683"/>
    <w:rsid w:val="00253969"/>
    <w:rsid w:val="00253AF9"/>
    <w:rsid w:val="00253BAE"/>
    <w:rsid w:val="00253BD5"/>
    <w:rsid w:val="00253C65"/>
    <w:rsid w:val="00253D7D"/>
    <w:rsid w:val="00253DCC"/>
    <w:rsid w:val="00253DF1"/>
    <w:rsid w:val="00254100"/>
    <w:rsid w:val="00254107"/>
    <w:rsid w:val="002541E0"/>
    <w:rsid w:val="002541F0"/>
    <w:rsid w:val="002542F1"/>
    <w:rsid w:val="00254381"/>
    <w:rsid w:val="0025448F"/>
    <w:rsid w:val="00254584"/>
    <w:rsid w:val="002545B4"/>
    <w:rsid w:val="00254608"/>
    <w:rsid w:val="002546A7"/>
    <w:rsid w:val="00254724"/>
    <w:rsid w:val="00254862"/>
    <w:rsid w:val="00254882"/>
    <w:rsid w:val="002548EE"/>
    <w:rsid w:val="002548F1"/>
    <w:rsid w:val="0025497C"/>
    <w:rsid w:val="0025499D"/>
    <w:rsid w:val="002549E8"/>
    <w:rsid w:val="00254AAA"/>
    <w:rsid w:val="00254B30"/>
    <w:rsid w:val="00254BAC"/>
    <w:rsid w:val="00254CC3"/>
    <w:rsid w:val="00254F6C"/>
    <w:rsid w:val="0025501C"/>
    <w:rsid w:val="002550B0"/>
    <w:rsid w:val="002550F5"/>
    <w:rsid w:val="00255113"/>
    <w:rsid w:val="00255123"/>
    <w:rsid w:val="00255182"/>
    <w:rsid w:val="002552C1"/>
    <w:rsid w:val="00255487"/>
    <w:rsid w:val="002555F0"/>
    <w:rsid w:val="0025565D"/>
    <w:rsid w:val="002556C6"/>
    <w:rsid w:val="00255779"/>
    <w:rsid w:val="0025582E"/>
    <w:rsid w:val="00255882"/>
    <w:rsid w:val="00255936"/>
    <w:rsid w:val="00255A09"/>
    <w:rsid w:val="00255A17"/>
    <w:rsid w:val="00255B08"/>
    <w:rsid w:val="00256057"/>
    <w:rsid w:val="0025605D"/>
    <w:rsid w:val="0025618B"/>
    <w:rsid w:val="002561EA"/>
    <w:rsid w:val="0025621E"/>
    <w:rsid w:val="0025622E"/>
    <w:rsid w:val="0025628F"/>
    <w:rsid w:val="00256356"/>
    <w:rsid w:val="0025646C"/>
    <w:rsid w:val="00256549"/>
    <w:rsid w:val="002565D6"/>
    <w:rsid w:val="0025665C"/>
    <w:rsid w:val="00256747"/>
    <w:rsid w:val="002569E9"/>
    <w:rsid w:val="00256A9B"/>
    <w:rsid w:val="00256C19"/>
    <w:rsid w:val="00256C90"/>
    <w:rsid w:val="00256D09"/>
    <w:rsid w:val="00256D67"/>
    <w:rsid w:val="00256DC8"/>
    <w:rsid w:val="00257188"/>
    <w:rsid w:val="002571FB"/>
    <w:rsid w:val="002573B3"/>
    <w:rsid w:val="002573DF"/>
    <w:rsid w:val="002574C0"/>
    <w:rsid w:val="00257670"/>
    <w:rsid w:val="00257729"/>
    <w:rsid w:val="002577C2"/>
    <w:rsid w:val="002577E4"/>
    <w:rsid w:val="00257921"/>
    <w:rsid w:val="00257E74"/>
    <w:rsid w:val="00257EF2"/>
    <w:rsid w:val="0026000F"/>
    <w:rsid w:val="002600D6"/>
    <w:rsid w:val="00260125"/>
    <w:rsid w:val="00260188"/>
    <w:rsid w:val="002601F5"/>
    <w:rsid w:val="002603EA"/>
    <w:rsid w:val="0026044A"/>
    <w:rsid w:val="00260515"/>
    <w:rsid w:val="002605E4"/>
    <w:rsid w:val="0026060F"/>
    <w:rsid w:val="0026063F"/>
    <w:rsid w:val="0026067B"/>
    <w:rsid w:val="002606EA"/>
    <w:rsid w:val="00260744"/>
    <w:rsid w:val="0026080B"/>
    <w:rsid w:val="0026097A"/>
    <w:rsid w:val="00260AC5"/>
    <w:rsid w:val="00260B36"/>
    <w:rsid w:val="00260BEF"/>
    <w:rsid w:val="00260C64"/>
    <w:rsid w:val="00260CE2"/>
    <w:rsid w:val="00260D87"/>
    <w:rsid w:val="00260DDE"/>
    <w:rsid w:val="00260ECA"/>
    <w:rsid w:val="002611C5"/>
    <w:rsid w:val="00261254"/>
    <w:rsid w:val="00261378"/>
    <w:rsid w:val="00261398"/>
    <w:rsid w:val="00261500"/>
    <w:rsid w:val="0026159D"/>
    <w:rsid w:val="00261640"/>
    <w:rsid w:val="00261698"/>
    <w:rsid w:val="002616B9"/>
    <w:rsid w:val="002617C0"/>
    <w:rsid w:val="00261996"/>
    <w:rsid w:val="002619D0"/>
    <w:rsid w:val="00261AFB"/>
    <w:rsid w:val="00261B84"/>
    <w:rsid w:val="00261BEC"/>
    <w:rsid w:val="00261C44"/>
    <w:rsid w:val="00261CE8"/>
    <w:rsid w:val="00261D1E"/>
    <w:rsid w:val="00261D76"/>
    <w:rsid w:val="00261DFA"/>
    <w:rsid w:val="00261FD0"/>
    <w:rsid w:val="002620A8"/>
    <w:rsid w:val="00262294"/>
    <w:rsid w:val="00262488"/>
    <w:rsid w:val="00262493"/>
    <w:rsid w:val="0026250D"/>
    <w:rsid w:val="002625EA"/>
    <w:rsid w:val="0026276B"/>
    <w:rsid w:val="002628B1"/>
    <w:rsid w:val="00262A14"/>
    <w:rsid w:val="00262A5A"/>
    <w:rsid w:val="00262B3A"/>
    <w:rsid w:val="00262B40"/>
    <w:rsid w:val="00262D3C"/>
    <w:rsid w:val="00262E3E"/>
    <w:rsid w:val="00262F64"/>
    <w:rsid w:val="00263064"/>
    <w:rsid w:val="00263081"/>
    <w:rsid w:val="0026308A"/>
    <w:rsid w:val="00263178"/>
    <w:rsid w:val="0026324B"/>
    <w:rsid w:val="00263294"/>
    <w:rsid w:val="002633B3"/>
    <w:rsid w:val="002634FB"/>
    <w:rsid w:val="0026352E"/>
    <w:rsid w:val="00263563"/>
    <w:rsid w:val="0026357C"/>
    <w:rsid w:val="002635DA"/>
    <w:rsid w:val="002635EC"/>
    <w:rsid w:val="002635ED"/>
    <w:rsid w:val="0026366F"/>
    <w:rsid w:val="0026380C"/>
    <w:rsid w:val="00263BB5"/>
    <w:rsid w:val="00263BDC"/>
    <w:rsid w:val="00263C33"/>
    <w:rsid w:val="00263C35"/>
    <w:rsid w:val="00263D19"/>
    <w:rsid w:val="00263F16"/>
    <w:rsid w:val="00263FA9"/>
    <w:rsid w:val="00264014"/>
    <w:rsid w:val="0026417E"/>
    <w:rsid w:val="00264240"/>
    <w:rsid w:val="00264326"/>
    <w:rsid w:val="0026433C"/>
    <w:rsid w:val="002643BA"/>
    <w:rsid w:val="00264525"/>
    <w:rsid w:val="00264598"/>
    <w:rsid w:val="0026461E"/>
    <w:rsid w:val="00264624"/>
    <w:rsid w:val="0026462C"/>
    <w:rsid w:val="002646AF"/>
    <w:rsid w:val="0026478A"/>
    <w:rsid w:val="002648F6"/>
    <w:rsid w:val="00264B41"/>
    <w:rsid w:val="00264B7C"/>
    <w:rsid w:val="00264B81"/>
    <w:rsid w:val="00264BEC"/>
    <w:rsid w:val="00264C20"/>
    <w:rsid w:val="00264C40"/>
    <w:rsid w:val="00264D13"/>
    <w:rsid w:val="00264D53"/>
    <w:rsid w:val="00264D9F"/>
    <w:rsid w:val="00265134"/>
    <w:rsid w:val="0026525F"/>
    <w:rsid w:val="00265332"/>
    <w:rsid w:val="00265395"/>
    <w:rsid w:val="002654E3"/>
    <w:rsid w:val="002654E4"/>
    <w:rsid w:val="00265530"/>
    <w:rsid w:val="002655BE"/>
    <w:rsid w:val="002655F2"/>
    <w:rsid w:val="00265A28"/>
    <w:rsid w:val="00265AE6"/>
    <w:rsid w:val="00265BD4"/>
    <w:rsid w:val="00265C7A"/>
    <w:rsid w:val="00265C7F"/>
    <w:rsid w:val="00265D45"/>
    <w:rsid w:val="00265EA3"/>
    <w:rsid w:val="00265EC3"/>
    <w:rsid w:val="00265EEC"/>
    <w:rsid w:val="00265FB2"/>
    <w:rsid w:val="00266096"/>
    <w:rsid w:val="002661CD"/>
    <w:rsid w:val="002661ED"/>
    <w:rsid w:val="0026629A"/>
    <w:rsid w:val="002662A0"/>
    <w:rsid w:val="0026631B"/>
    <w:rsid w:val="00266436"/>
    <w:rsid w:val="002664E2"/>
    <w:rsid w:val="0026669D"/>
    <w:rsid w:val="002666C6"/>
    <w:rsid w:val="00266717"/>
    <w:rsid w:val="002669CF"/>
    <w:rsid w:val="00266CD7"/>
    <w:rsid w:val="00266CF3"/>
    <w:rsid w:val="00266D09"/>
    <w:rsid w:val="00266DD1"/>
    <w:rsid w:val="00266F08"/>
    <w:rsid w:val="00266FCF"/>
    <w:rsid w:val="00266FE6"/>
    <w:rsid w:val="002671F3"/>
    <w:rsid w:val="00267255"/>
    <w:rsid w:val="00267303"/>
    <w:rsid w:val="00267411"/>
    <w:rsid w:val="00267422"/>
    <w:rsid w:val="00267596"/>
    <w:rsid w:val="00267801"/>
    <w:rsid w:val="002678AD"/>
    <w:rsid w:val="002678EF"/>
    <w:rsid w:val="00267949"/>
    <w:rsid w:val="002679F8"/>
    <w:rsid w:val="00267B0E"/>
    <w:rsid w:val="00267BCF"/>
    <w:rsid w:val="00267C1D"/>
    <w:rsid w:val="00267CE3"/>
    <w:rsid w:val="00267D65"/>
    <w:rsid w:val="00267DBD"/>
    <w:rsid w:val="00267EB0"/>
    <w:rsid w:val="00267EE8"/>
    <w:rsid w:val="00267F96"/>
    <w:rsid w:val="00270040"/>
    <w:rsid w:val="002700A2"/>
    <w:rsid w:val="002700C5"/>
    <w:rsid w:val="002700E9"/>
    <w:rsid w:val="00270113"/>
    <w:rsid w:val="002701EA"/>
    <w:rsid w:val="0027021F"/>
    <w:rsid w:val="002704C5"/>
    <w:rsid w:val="0027058B"/>
    <w:rsid w:val="002707B4"/>
    <w:rsid w:val="002707C2"/>
    <w:rsid w:val="002708E2"/>
    <w:rsid w:val="002708FC"/>
    <w:rsid w:val="00270A3D"/>
    <w:rsid w:val="00270AF7"/>
    <w:rsid w:val="00270D0E"/>
    <w:rsid w:val="00270E53"/>
    <w:rsid w:val="00270F3E"/>
    <w:rsid w:val="0027118B"/>
    <w:rsid w:val="00271218"/>
    <w:rsid w:val="0027164E"/>
    <w:rsid w:val="00271755"/>
    <w:rsid w:val="00271994"/>
    <w:rsid w:val="002719A4"/>
    <w:rsid w:val="00271A3A"/>
    <w:rsid w:val="00271B08"/>
    <w:rsid w:val="00271C62"/>
    <w:rsid w:val="00271D0A"/>
    <w:rsid w:val="00271DEE"/>
    <w:rsid w:val="00271E9D"/>
    <w:rsid w:val="00271EB2"/>
    <w:rsid w:val="00271F42"/>
    <w:rsid w:val="00271FCB"/>
    <w:rsid w:val="00272076"/>
    <w:rsid w:val="002720E5"/>
    <w:rsid w:val="0027210F"/>
    <w:rsid w:val="0027215E"/>
    <w:rsid w:val="002721C1"/>
    <w:rsid w:val="002721D5"/>
    <w:rsid w:val="0027223D"/>
    <w:rsid w:val="00272292"/>
    <w:rsid w:val="002722D1"/>
    <w:rsid w:val="002722D9"/>
    <w:rsid w:val="002726C4"/>
    <w:rsid w:val="00272702"/>
    <w:rsid w:val="00272770"/>
    <w:rsid w:val="002728E2"/>
    <w:rsid w:val="00272A0A"/>
    <w:rsid w:val="00272BF7"/>
    <w:rsid w:val="00272C58"/>
    <w:rsid w:val="00272E5C"/>
    <w:rsid w:val="00272ED0"/>
    <w:rsid w:val="00272FE4"/>
    <w:rsid w:val="00272FEB"/>
    <w:rsid w:val="002730A8"/>
    <w:rsid w:val="00273181"/>
    <w:rsid w:val="00273205"/>
    <w:rsid w:val="0027320F"/>
    <w:rsid w:val="0027330A"/>
    <w:rsid w:val="00273418"/>
    <w:rsid w:val="0027346F"/>
    <w:rsid w:val="00273536"/>
    <w:rsid w:val="00273547"/>
    <w:rsid w:val="00273580"/>
    <w:rsid w:val="002735AF"/>
    <w:rsid w:val="00273605"/>
    <w:rsid w:val="002736E8"/>
    <w:rsid w:val="00273C37"/>
    <w:rsid w:val="00273CFA"/>
    <w:rsid w:val="00274081"/>
    <w:rsid w:val="00274340"/>
    <w:rsid w:val="002743C2"/>
    <w:rsid w:val="00274524"/>
    <w:rsid w:val="00274544"/>
    <w:rsid w:val="0027470C"/>
    <w:rsid w:val="0027478F"/>
    <w:rsid w:val="002747A6"/>
    <w:rsid w:val="00274840"/>
    <w:rsid w:val="00274A02"/>
    <w:rsid w:val="00274A3D"/>
    <w:rsid w:val="00274B8E"/>
    <w:rsid w:val="00274C13"/>
    <w:rsid w:val="00274DE8"/>
    <w:rsid w:val="00274E3F"/>
    <w:rsid w:val="00274F25"/>
    <w:rsid w:val="00275194"/>
    <w:rsid w:val="002753BE"/>
    <w:rsid w:val="00275422"/>
    <w:rsid w:val="0027546B"/>
    <w:rsid w:val="0027548A"/>
    <w:rsid w:val="00275509"/>
    <w:rsid w:val="00275818"/>
    <w:rsid w:val="0027586C"/>
    <w:rsid w:val="002759B6"/>
    <w:rsid w:val="00275AEA"/>
    <w:rsid w:val="00275B9F"/>
    <w:rsid w:val="00275BBA"/>
    <w:rsid w:val="00275C0F"/>
    <w:rsid w:val="00275D41"/>
    <w:rsid w:val="00275D97"/>
    <w:rsid w:val="00275EFD"/>
    <w:rsid w:val="00276061"/>
    <w:rsid w:val="002760FA"/>
    <w:rsid w:val="0027636B"/>
    <w:rsid w:val="002763CA"/>
    <w:rsid w:val="00276405"/>
    <w:rsid w:val="00276583"/>
    <w:rsid w:val="002766B1"/>
    <w:rsid w:val="00276763"/>
    <w:rsid w:val="00276772"/>
    <w:rsid w:val="002768C5"/>
    <w:rsid w:val="002769B2"/>
    <w:rsid w:val="002769C8"/>
    <w:rsid w:val="00276B14"/>
    <w:rsid w:val="00276EDC"/>
    <w:rsid w:val="00276F29"/>
    <w:rsid w:val="00276F31"/>
    <w:rsid w:val="00276FD0"/>
    <w:rsid w:val="002770F1"/>
    <w:rsid w:val="00277133"/>
    <w:rsid w:val="002771B8"/>
    <w:rsid w:val="002772C2"/>
    <w:rsid w:val="00277334"/>
    <w:rsid w:val="00277461"/>
    <w:rsid w:val="002774F8"/>
    <w:rsid w:val="00277611"/>
    <w:rsid w:val="002776D5"/>
    <w:rsid w:val="002778D2"/>
    <w:rsid w:val="002779A0"/>
    <w:rsid w:val="002779AA"/>
    <w:rsid w:val="002779BA"/>
    <w:rsid w:val="00277A34"/>
    <w:rsid w:val="00277AC8"/>
    <w:rsid w:val="00277BF3"/>
    <w:rsid w:val="00277D40"/>
    <w:rsid w:val="00277E7C"/>
    <w:rsid w:val="0028022D"/>
    <w:rsid w:val="00280243"/>
    <w:rsid w:val="00280247"/>
    <w:rsid w:val="00280311"/>
    <w:rsid w:val="0028042C"/>
    <w:rsid w:val="00280695"/>
    <w:rsid w:val="00280701"/>
    <w:rsid w:val="00280736"/>
    <w:rsid w:val="0028084B"/>
    <w:rsid w:val="00280953"/>
    <w:rsid w:val="00280960"/>
    <w:rsid w:val="00280984"/>
    <w:rsid w:val="00280C45"/>
    <w:rsid w:val="00280CE6"/>
    <w:rsid w:val="00280CF6"/>
    <w:rsid w:val="00280D75"/>
    <w:rsid w:val="00280DF6"/>
    <w:rsid w:val="00280FC0"/>
    <w:rsid w:val="00281735"/>
    <w:rsid w:val="002818F4"/>
    <w:rsid w:val="00281954"/>
    <w:rsid w:val="00281A05"/>
    <w:rsid w:val="00281A36"/>
    <w:rsid w:val="00281DAE"/>
    <w:rsid w:val="00281DBF"/>
    <w:rsid w:val="00281DC0"/>
    <w:rsid w:val="00281F35"/>
    <w:rsid w:val="00281FB6"/>
    <w:rsid w:val="00281FCF"/>
    <w:rsid w:val="00282047"/>
    <w:rsid w:val="00282056"/>
    <w:rsid w:val="002821BF"/>
    <w:rsid w:val="00282592"/>
    <w:rsid w:val="0028274F"/>
    <w:rsid w:val="0028293A"/>
    <w:rsid w:val="00282988"/>
    <w:rsid w:val="00282AB0"/>
    <w:rsid w:val="00282C97"/>
    <w:rsid w:val="00282D55"/>
    <w:rsid w:val="00282DEB"/>
    <w:rsid w:val="00282E4C"/>
    <w:rsid w:val="00282EAD"/>
    <w:rsid w:val="00282EBE"/>
    <w:rsid w:val="00282FA1"/>
    <w:rsid w:val="00282FEF"/>
    <w:rsid w:val="00283018"/>
    <w:rsid w:val="00283020"/>
    <w:rsid w:val="00283073"/>
    <w:rsid w:val="00283149"/>
    <w:rsid w:val="00283185"/>
    <w:rsid w:val="00283278"/>
    <w:rsid w:val="002832C9"/>
    <w:rsid w:val="0028330E"/>
    <w:rsid w:val="00283325"/>
    <w:rsid w:val="002834B1"/>
    <w:rsid w:val="002835C0"/>
    <w:rsid w:val="002835DA"/>
    <w:rsid w:val="002835F3"/>
    <w:rsid w:val="0028360C"/>
    <w:rsid w:val="002836D3"/>
    <w:rsid w:val="002837C6"/>
    <w:rsid w:val="002837CA"/>
    <w:rsid w:val="002838BE"/>
    <w:rsid w:val="00283A75"/>
    <w:rsid w:val="00283B69"/>
    <w:rsid w:val="00283DD2"/>
    <w:rsid w:val="00283E5E"/>
    <w:rsid w:val="00283FB3"/>
    <w:rsid w:val="00283FF3"/>
    <w:rsid w:val="0028404A"/>
    <w:rsid w:val="002841AB"/>
    <w:rsid w:val="002841E0"/>
    <w:rsid w:val="00284230"/>
    <w:rsid w:val="00284336"/>
    <w:rsid w:val="00284373"/>
    <w:rsid w:val="0028443C"/>
    <w:rsid w:val="00284463"/>
    <w:rsid w:val="002844F9"/>
    <w:rsid w:val="0028453A"/>
    <w:rsid w:val="00284793"/>
    <w:rsid w:val="00284AAD"/>
    <w:rsid w:val="00284B43"/>
    <w:rsid w:val="00284B98"/>
    <w:rsid w:val="00284BEA"/>
    <w:rsid w:val="00284D37"/>
    <w:rsid w:val="002850ED"/>
    <w:rsid w:val="00285144"/>
    <w:rsid w:val="00285189"/>
    <w:rsid w:val="002851A3"/>
    <w:rsid w:val="00285331"/>
    <w:rsid w:val="002853E3"/>
    <w:rsid w:val="002853FE"/>
    <w:rsid w:val="0028556D"/>
    <w:rsid w:val="002855A3"/>
    <w:rsid w:val="002855A6"/>
    <w:rsid w:val="0028568B"/>
    <w:rsid w:val="00285977"/>
    <w:rsid w:val="002859A3"/>
    <w:rsid w:val="002859EE"/>
    <w:rsid w:val="002859F2"/>
    <w:rsid w:val="00285C9F"/>
    <w:rsid w:val="00285D1D"/>
    <w:rsid w:val="00285D5B"/>
    <w:rsid w:val="00285DBE"/>
    <w:rsid w:val="00285E12"/>
    <w:rsid w:val="00285F0B"/>
    <w:rsid w:val="00285FDE"/>
    <w:rsid w:val="0028601D"/>
    <w:rsid w:val="00286114"/>
    <w:rsid w:val="00286294"/>
    <w:rsid w:val="0028645F"/>
    <w:rsid w:val="0028648E"/>
    <w:rsid w:val="00286649"/>
    <w:rsid w:val="00286A45"/>
    <w:rsid w:val="00286AF2"/>
    <w:rsid w:val="00286CD7"/>
    <w:rsid w:val="00286DCD"/>
    <w:rsid w:val="00286E87"/>
    <w:rsid w:val="00286FAC"/>
    <w:rsid w:val="002870CA"/>
    <w:rsid w:val="00287160"/>
    <w:rsid w:val="0028720D"/>
    <w:rsid w:val="0028724A"/>
    <w:rsid w:val="0028728E"/>
    <w:rsid w:val="0028734F"/>
    <w:rsid w:val="00287501"/>
    <w:rsid w:val="00287534"/>
    <w:rsid w:val="00287611"/>
    <w:rsid w:val="00287735"/>
    <w:rsid w:val="0028785C"/>
    <w:rsid w:val="002878ED"/>
    <w:rsid w:val="002878F1"/>
    <w:rsid w:val="002879A6"/>
    <w:rsid w:val="00287A55"/>
    <w:rsid w:val="00287F65"/>
    <w:rsid w:val="00290029"/>
    <w:rsid w:val="00290194"/>
    <w:rsid w:val="0029019E"/>
    <w:rsid w:val="00290286"/>
    <w:rsid w:val="00290385"/>
    <w:rsid w:val="002904F7"/>
    <w:rsid w:val="002905BD"/>
    <w:rsid w:val="0029068D"/>
    <w:rsid w:val="002908F2"/>
    <w:rsid w:val="00290999"/>
    <w:rsid w:val="002909C1"/>
    <w:rsid w:val="00290B21"/>
    <w:rsid w:val="00290B7D"/>
    <w:rsid w:val="00290C33"/>
    <w:rsid w:val="00290C46"/>
    <w:rsid w:val="00290CFE"/>
    <w:rsid w:val="00290D39"/>
    <w:rsid w:val="00290F79"/>
    <w:rsid w:val="00290FED"/>
    <w:rsid w:val="00291098"/>
    <w:rsid w:val="002910AD"/>
    <w:rsid w:val="002910DA"/>
    <w:rsid w:val="0029117C"/>
    <w:rsid w:val="00291369"/>
    <w:rsid w:val="0029146C"/>
    <w:rsid w:val="0029148A"/>
    <w:rsid w:val="002914D3"/>
    <w:rsid w:val="00291564"/>
    <w:rsid w:val="0029158F"/>
    <w:rsid w:val="00291694"/>
    <w:rsid w:val="0029177B"/>
    <w:rsid w:val="002917DD"/>
    <w:rsid w:val="002918F0"/>
    <w:rsid w:val="00291B31"/>
    <w:rsid w:val="00291B59"/>
    <w:rsid w:val="00291C02"/>
    <w:rsid w:val="00291D2A"/>
    <w:rsid w:val="00291D68"/>
    <w:rsid w:val="00291DC7"/>
    <w:rsid w:val="00291E80"/>
    <w:rsid w:val="00292117"/>
    <w:rsid w:val="0029219E"/>
    <w:rsid w:val="002922F1"/>
    <w:rsid w:val="0029241C"/>
    <w:rsid w:val="00292759"/>
    <w:rsid w:val="002927B9"/>
    <w:rsid w:val="00292806"/>
    <w:rsid w:val="002928AE"/>
    <w:rsid w:val="002928F5"/>
    <w:rsid w:val="00292B0C"/>
    <w:rsid w:val="00292B12"/>
    <w:rsid w:val="00292B19"/>
    <w:rsid w:val="00292B24"/>
    <w:rsid w:val="00292BA0"/>
    <w:rsid w:val="00292C27"/>
    <w:rsid w:val="00292CEB"/>
    <w:rsid w:val="00292E06"/>
    <w:rsid w:val="00292E1E"/>
    <w:rsid w:val="00292EF0"/>
    <w:rsid w:val="0029301D"/>
    <w:rsid w:val="002930E0"/>
    <w:rsid w:val="00293151"/>
    <w:rsid w:val="002932FE"/>
    <w:rsid w:val="00293304"/>
    <w:rsid w:val="00293357"/>
    <w:rsid w:val="002933C4"/>
    <w:rsid w:val="0029341C"/>
    <w:rsid w:val="00293595"/>
    <w:rsid w:val="00293686"/>
    <w:rsid w:val="002936EE"/>
    <w:rsid w:val="00293738"/>
    <w:rsid w:val="00293791"/>
    <w:rsid w:val="00293857"/>
    <w:rsid w:val="002938C5"/>
    <w:rsid w:val="00293C1B"/>
    <w:rsid w:val="00293E70"/>
    <w:rsid w:val="00293E9D"/>
    <w:rsid w:val="00293F60"/>
    <w:rsid w:val="00293F79"/>
    <w:rsid w:val="00293F9B"/>
    <w:rsid w:val="0029416C"/>
    <w:rsid w:val="00294173"/>
    <w:rsid w:val="0029422A"/>
    <w:rsid w:val="00294372"/>
    <w:rsid w:val="002944C7"/>
    <w:rsid w:val="00294629"/>
    <w:rsid w:val="002948AE"/>
    <w:rsid w:val="002949E2"/>
    <w:rsid w:val="00294A69"/>
    <w:rsid w:val="00294BA0"/>
    <w:rsid w:val="00294C41"/>
    <w:rsid w:val="00294C71"/>
    <w:rsid w:val="00294D73"/>
    <w:rsid w:val="00294E02"/>
    <w:rsid w:val="00294E08"/>
    <w:rsid w:val="00294F10"/>
    <w:rsid w:val="00295114"/>
    <w:rsid w:val="00295154"/>
    <w:rsid w:val="00295394"/>
    <w:rsid w:val="002953EE"/>
    <w:rsid w:val="0029554C"/>
    <w:rsid w:val="00295680"/>
    <w:rsid w:val="0029581E"/>
    <w:rsid w:val="00295887"/>
    <w:rsid w:val="002958BC"/>
    <w:rsid w:val="002958E3"/>
    <w:rsid w:val="0029595F"/>
    <w:rsid w:val="00295AAB"/>
    <w:rsid w:val="00295AC8"/>
    <w:rsid w:val="00295B4C"/>
    <w:rsid w:val="00295B5C"/>
    <w:rsid w:val="00295F52"/>
    <w:rsid w:val="0029608B"/>
    <w:rsid w:val="002960DF"/>
    <w:rsid w:val="00296291"/>
    <w:rsid w:val="00296421"/>
    <w:rsid w:val="002965A3"/>
    <w:rsid w:val="002965D3"/>
    <w:rsid w:val="002966B0"/>
    <w:rsid w:val="002966EF"/>
    <w:rsid w:val="0029689E"/>
    <w:rsid w:val="002969F5"/>
    <w:rsid w:val="00296ABB"/>
    <w:rsid w:val="00296BF0"/>
    <w:rsid w:val="00296C64"/>
    <w:rsid w:val="00296CCD"/>
    <w:rsid w:val="00296E05"/>
    <w:rsid w:val="002971CA"/>
    <w:rsid w:val="00297215"/>
    <w:rsid w:val="002972FF"/>
    <w:rsid w:val="0029730F"/>
    <w:rsid w:val="002974A0"/>
    <w:rsid w:val="002974E7"/>
    <w:rsid w:val="00297561"/>
    <w:rsid w:val="0029761B"/>
    <w:rsid w:val="00297673"/>
    <w:rsid w:val="002976E8"/>
    <w:rsid w:val="0029780F"/>
    <w:rsid w:val="0029798D"/>
    <w:rsid w:val="00297A9F"/>
    <w:rsid w:val="00297AC2"/>
    <w:rsid w:val="00297B14"/>
    <w:rsid w:val="00297C0D"/>
    <w:rsid w:val="00297D27"/>
    <w:rsid w:val="002A01D2"/>
    <w:rsid w:val="002A03BC"/>
    <w:rsid w:val="002A04F0"/>
    <w:rsid w:val="002A051F"/>
    <w:rsid w:val="002A052C"/>
    <w:rsid w:val="002A057C"/>
    <w:rsid w:val="002A072A"/>
    <w:rsid w:val="002A0831"/>
    <w:rsid w:val="002A0841"/>
    <w:rsid w:val="002A093E"/>
    <w:rsid w:val="002A0941"/>
    <w:rsid w:val="002A0B2A"/>
    <w:rsid w:val="002A0C46"/>
    <w:rsid w:val="002A0D51"/>
    <w:rsid w:val="002A0E1F"/>
    <w:rsid w:val="002A0E5B"/>
    <w:rsid w:val="002A0F62"/>
    <w:rsid w:val="002A1041"/>
    <w:rsid w:val="002A10F2"/>
    <w:rsid w:val="002A12ED"/>
    <w:rsid w:val="002A1423"/>
    <w:rsid w:val="002A1740"/>
    <w:rsid w:val="002A177E"/>
    <w:rsid w:val="002A17E9"/>
    <w:rsid w:val="002A197B"/>
    <w:rsid w:val="002A1AC1"/>
    <w:rsid w:val="002A1D03"/>
    <w:rsid w:val="002A1F8E"/>
    <w:rsid w:val="002A1FDF"/>
    <w:rsid w:val="002A201C"/>
    <w:rsid w:val="002A2040"/>
    <w:rsid w:val="002A210E"/>
    <w:rsid w:val="002A2267"/>
    <w:rsid w:val="002A22BB"/>
    <w:rsid w:val="002A2373"/>
    <w:rsid w:val="002A248E"/>
    <w:rsid w:val="002A25EC"/>
    <w:rsid w:val="002A272D"/>
    <w:rsid w:val="002A2934"/>
    <w:rsid w:val="002A2A59"/>
    <w:rsid w:val="002A2C5D"/>
    <w:rsid w:val="002A2C9B"/>
    <w:rsid w:val="002A2D2E"/>
    <w:rsid w:val="002A2DC9"/>
    <w:rsid w:val="002A2DF0"/>
    <w:rsid w:val="002A2E4E"/>
    <w:rsid w:val="002A311A"/>
    <w:rsid w:val="002A3315"/>
    <w:rsid w:val="002A33BE"/>
    <w:rsid w:val="002A33DF"/>
    <w:rsid w:val="002A34B5"/>
    <w:rsid w:val="002A35BB"/>
    <w:rsid w:val="002A3668"/>
    <w:rsid w:val="002A3689"/>
    <w:rsid w:val="002A36F8"/>
    <w:rsid w:val="002A371A"/>
    <w:rsid w:val="002A371C"/>
    <w:rsid w:val="002A37CB"/>
    <w:rsid w:val="002A39C5"/>
    <w:rsid w:val="002A3A91"/>
    <w:rsid w:val="002A3C22"/>
    <w:rsid w:val="002A3C76"/>
    <w:rsid w:val="002A3F27"/>
    <w:rsid w:val="002A402C"/>
    <w:rsid w:val="002A40A8"/>
    <w:rsid w:val="002A40CC"/>
    <w:rsid w:val="002A40F4"/>
    <w:rsid w:val="002A41A2"/>
    <w:rsid w:val="002A425B"/>
    <w:rsid w:val="002A42B7"/>
    <w:rsid w:val="002A42DA"/>
    <w:rsid w:val="002A4390"/>
    <w:rsid w:val="002A4402"/>
    <w:rsid w:val="002A4422"/>
    <w:rsid w:val="002A44D0"/>
    <w:rsid w:val="002A4514"/>
    <w:rsid w:val="002A4776"/>
    <w:rsid w:val="002A479C"/>
    <w:rsid w:val="002A4855"/>
    <w:rsid w:val="002A48DC"/>
    <w:rsid w:val="002A4916"/>
    <w:rsid w:val="002A4B7F"/>
    <w:rsid w:val="002A4F43"/>
    <w:rsid w:val="002A50F2"/>
    <w:rsid w:val="002A51D1"/>
    <w:rsid w:val="002A5243"/>
    <w:rsid w:val="002A52C8"/>
    <w:rsid w:val="002A5565"/>
    <w:rsid w:val="002A557D"/>
    <w:rsid w:val="002A561C"/>
    <w:rsid w:val="002A571A"/>
    <w:rsid w:val="002A584A"/>
    <w:rsid w:val="002A5869"/>
    <w:rsid w:val="002A58A0"/>
    <w:rsid w:val="002A5A16"/>
    <w:rsid w:val="002A5BCE"/>
    <w:rsid w:val="002A5C3F"/>
    <w:rsid w:val="002A5D6D"/>
    <w:rsid w:val="002A5DF1"/>
    <w:rsid w:val="002A6100"/>
    <w:rsid w:val="002A611F"/>
    <w:rsid w:val="002A620E"/>
    <w:rsid w:val="002A6270"/>
    <w:rsid w:val="002A6299"/>
    <w:rsid w:val="002A6394"/>
    <w:rsid w:val="002A63A2"/>
    <w:rsid w:val="002A63E7"/>
    <w:rsid w:val="002A646C"/>
    <w:rsid w:val="002A64FD"/>
    <w:rsid w:val="002A657B"/>
    <w:rsid w:val="002A65D8"/>
    <w:rsid w:val="002A667E"/>
    <w:rsid w:val="002A6865"/>
    <w:rsid w:val="002A6914"/>
    <w:rsid w:val="002A69C1"/>
    <w:rsid w:val="002A69D9"/>
    <w:rsid w:val="002A6A38"/>
    <w:rsid w:val="002A6A72"/>
    <w:rsid w:val="002A6B56"/>
    <w:rsid w:val="002A6B6B"/>
    <w:rsid w:val="002A6BA4"/>
    <w:rsid w:val="002A6BAF"/>
    <w:rsid w:val="002A6DAE"/>
    <w:rsid w:val="002A6DDF"/>
    <w:rsid w:val="002A6E49"/>
    <w:rsid w:val="002A6F69"/>
    <w:rsid w:val="002A6F74"/>
    <w:rsid w:val="002A6FED"/>
    <w:rsid w:val="002A7052"/>
    <w:rsid w:val="002A7080"/>
    <w:rsid w:val="002A7179"/>
    <w:rsid w:val="002A71BF"/>
    <w:rsid w:val="002A71D9"/>
    <w:rsid w:val="002A72BF"/>
    <w:rsid w:val="002A73E9"/>
    <w:rsid w:val="002A7463"/>
    <w:rsid w:val="002A7486"/>
    <w:rsid w:val="002A74E1"/>
    <w:rsid w:val="002A74FB"/>
    <w:rsid w:val="002A76F6"/>
    <w:rsid w:val="002A776B"/>
    <w:rsid w:val="002A778F"/>
    <w:rsid w:val="002A7DC5"/>
    <w:rsid w:val="002A7F28"/>
    <w:rsid w:val="002B0348"/>
    <w:rsid w:val="002B0465"/>
    <w:rsid w:val="002B04A9"/>
    <w:rsid w:val="002B04CF"/>
    <w:rsid w:val="002B050F"/>
    <w:rsid w:val="002B05BA"/>
    <w:rsid w:val="002B06CD"/>
    <w:rsid w:val="002B0725"/>
    <w:rsid w:val="002B07A7"/>
    <w:rsid w:val="002B0834"/>
    <w:rsid w:val="002B09B6"/>
    <w:rsid w:val="002B09F9"/>
    <w:rsid w:val="002B0A15"/>
    <w:rsid w:val="002B0DFE"/>
    <w:rsid w:val="002B0E0A"/>
    <w:rsid w:val="002B0E0C"/>
    <w:rsid w:val="002B0E13"/>
    <w:rsid w:val="002B0F35"/>
    <w:rsid w:val="002B0F59"/>
    <w:rsid w:val="002B10E3"/>
    <w:rsid w:val="002B11B0"/>
    <w:rsid w:val="002B11F4"/>
    <w:rsid w:val="002B1225"/>
    <w:rsid w:val="002B12C0"/>
    <w:rsid w:val="002B12FD"/>
    <w:rsid w:val="002B13DE"/>
    <w:rsid w:val="002B1482"/>
    <w:rsid w:val="002B1524"/>
    <w:rsid w:val="002B15E9"/>
    <w:rsid w:val="002B1768"/>
    <w:rsid w:val="002B17B2"/>
    <w:rsid w:val="002B185B"/>
    <w:rsid w:val="002B194D"/>
    <w:rsid w:val="002B1952"/>
    <w:rsid w:val="002B19C5"/>
    <w:rsid w:val="002B1C93"/>
    <w:rsid w:val="002B1CCE"/>
    <w:rsid w:val="002B201E"/>
    <w:rsid w:val="002B22F5"/>
    <w:rsid w:val="002B2349"/>
    <w:rsid w:val="002B23E9"/>
    <w:rsid w:val="002B2454"/>
    <w:rsid w:val="002B25B4"/>
    <w:rsid w:val="002B25DF"/>
    <w:rsid w:val="002B2803"/>
    <w:rsid w:val="002B28F7"/>
    <w:rsid w:val="002B2940"/>
    <w:rsid w:val="002B29CA"/>
    <w:rsid w:val="002B2A6B"/>
    <w:rsid w:val="002B2B02"/>
    <w:rsid w:val="002B2B72"/>
    <w:rsid w:val="002B2C6D"/>
    <w:rsid w:val="002B2D80"/>
    <w:rsid w:val="002B2EEE"/>
    <w:rsid w:val="002B2F5A"/>
    <w:rsid w:val="002B2FD7"/>
    <w:rsid w:val="002B3040"/>
    <w:rsid w:val="002B30CB"/>
    <w:rsid w:val="002B3189"/>
    <w:rsid w:val="002B327E"/>
    <w:rsid w:val="002B331C"/>
    <w:rsid w:val="002B3326"/>
    <w:rsid w:val="002B3329"/>
    <w:rsid w:val="002B3648"/>
    <w:rsid w:val="002B37AA"/>
    <w:rsid w:val="002B39DC"/>
    <w:rsid w:val="002B3B2A"/>
    <w:rsid w:val="002B3B84"/>
    <w:rsid w:val="002B3C06"/>
    <w:rsid w:val="002B3DAA"/>
    <w:rsid w:val="002B3DAF"/>
    <w:rsid w:val="002B3F10"/>
    <w:rsid w:val="002B3FB5"/>
    <w:rsid w:val="002B3FE2"/>
    <w:rsid w:val="002B40EB"/>
    <w:rsid w:val="002B4230"/>
    <w:rsid w:val="002B4242"/>
    <w:rsid w:val="002B433B"/>
    <w:rsid w:val="002B43F7"/>
    <w:rsid w:val="002B43FA"/>
    <w:rsid w:val="002B4579"/>
    <w:rsid w:val="002B4686"/>
    <w:rsid w:val="002B47BD"/>
    <w:rsid w:val="002B48E5"/>
    <w:rsid w:val="002B4D8E"/>
    <w:rsid w:val="002B4E55"/>
    <w:rsid w:val="002B4F2B"/>
    <w:rsid w:val="002B5018"/>
    <w:rsid w:val="002B50A3"/>
    <w:rsid w:val="002B50FD"/>
    <w:rsid w:val="002B530A"/>
    <w:rsid w:val="002B5316"/>
    <w:rsid w:val="002B53DD"/>
    <w:rsid w:val="002B54BA"/>
    <w:rsid w:val="002B5542"/>
    <w:rsid w:val="002B5603"/>
    <w:rsid w:val="002B56C9"/>
    <w:rsid w:val="002B5981"/>
    <w:rsid w:val="002B5A0D"/>
    <w:rsid w:val="002B5BB9"/>
    <w:rsid w:val="002B5DAB"/>
    <w:rsid w:val="002B5FDD"/>
    <w:rsid w:val="002B600A"/>
    <w:rsid w:val="002B60A4"/>
    <w:rsid w:val="002B613C"/>
    <w:rsid w:val="002B61EC"/>
    <w:rsid w:val="002B6240"/>
    <w:rsid w:val="002B6249"/>
    <w:rsid w:val="002B63D8"/>
    <w:rsid w:val="002B6482"/>
    <w:rsid w:val="002B65A4"/>
    <w:rsid w:val="002B6673"/>
    <w:rsid w:val="002B66C3"/>
    <w:rsid w:val="002B682D"/>
    <w:rsid w:val="002B6922"/>
    <w:rsid w:val="002B699C"/>
    <w:rsid w:val="002B6A4A"/>
    <w:rsid w:val="002B6B93"/>
    <w:rsid w:val="002B6D3E"/>
    <w:rsid w:val="002B6E3C"/>
    <w:rsid w:val="002B6FAB"/>
    <w:rsid w:val="002B6FBC"/>
    <w:rsid w:val="002B7073"/>
    <w:rsid w:val="002B70EC"/>
    <w:rsid w:val="002B710B"/>
    <w:rsid w:val="002B719C"/>
    <w:rsid w:val="002B719E"/>
    <w:rsid w:val="002B71BF"/>
    <w:rsid w:val="002B7473"/>
    <w:rsid w:val="002B74E7"/>
    <w:rsid w:val="002B7664"/>
    <w:rsid w:val="002B775A"/>
    <w:rsid w:val="002B7828"/>
    <w:rsid w:val="002B7892"/>
    <w:rsid w:val="002B78E2"/>
    <w:rsid w:val="002B79A1"/>
    <w:rsid w:val="002B7C5A"/>
    <w:rsid w:val="002B7D8A"/>
    <w:rsid w:val="002B7E3A"/>
    <w:rsid w:val="002B7E70"/>
    <w:rsid w:val="002B7E97"/>
    <w:rsid w:val="002C0014"/>
    <w:rsid w:val="002C00CD"/>
    <w:rsid w:val="002C00F5"/>
    <w:rsid w:val="002C02C9"/>
    <w:rsid w:val="002C0334"/>
    <w:rsid w:val="002C037C"/>
    <w:rsid w:val="002C04C1"/>
    <w:rsid w:val="002C0622"/>
    <w:rsid w:val="002C063A"/>
    <w:rsid w:val="002C0661"/>
    <w:rsid w:val="002C0769"/>
    <w:rsid w:val="002C07AB"/>
    <w:rsid w:val="002C07EC"/>
    <w:rsid w:val="002C0939"/>
    <w:rsid w:val="002C0A2C"/>
    <w:rsid w:val="002C0AFB"/>
    <w:rsid w:val="002C0C18"/>
    <w:rsid w:val="002C0C53"/>
    <w:rsid w:val="002C0DFD"/>
    <w:rsid w:val="002C0E6A"/>
    <w:rsid w:val="002C0ED4"/>
    <w:rsid w:val="002C0FE1"/>
    <w:rsid w:val="002C102A"/>
    <w:rsid w:val="002C10B5"/>
    <w:rsid w:val="002C116D"/>
    <w:rsid w:val="002C1201"/>
    <w:rsid w:val="002C125C"/>
    <w:rsid w:val="002C1394"/>
    <w:rsid w:val="002C1416"/>
    <w:rsid w:val="002C14DF"/>
    <w:rsid w:val="002C14E6"/>
    <w:rsid w:val="002C1583"/>
    <w:rsid w:val="002C15B1"/>
    <w:rsid w:val="002C15D4"/>
    <w:rsid w:val="002C1775"/>
    <w:rsid w:val="002C177C"/>
    <w:rsid w:val="002C17EA"/>
    <w:rsid w:val="002C1831"/>
    <w:rsid w:val="002C19FC"/>
    <w:rsid w:val="002C1A43"/>
    <w:rsid w:val="002C1ADB"/>
    <w:rsid w:val="002C1D09"/>
    <w:rsid w:val="002C1DC3"/>
    <w:rsid w:val="002C1F24"/>
    <w:rsid w:val="002C2011"/>
    <w:rsid w:val="002C216D"/>
    <w:rsid w:val="002C21FD"/>
    <w:rsid w:val="002C22AC"/>
    <w:rsid w:val="002C233B"/>
    <w:rsid w:val="002C235F"/>
    <w:rsid w:val="002C2421"/>
    <w:rsid w:val="002C263F"/>
    <w:rsid w:val="002C2672"/>
    <w:rsid w:val="002C26CF"/>
    <w:rsid w:val="002C28AA"/>
    <w:rsid w:val="002C28C8"/>
    <w:rsid w:val="002C28DC"/>
    <w:rsid w:val="002C28F8"/>
    <w:rsid w:val="002C296E"/>
    <w:rsid w:val="002C29C4"/>
    <w:rsid w:val="002C2B0A"/>
    <w:rsid w:val="002C2C38"/>
    <w:rsid w:val="002C2F97"/>
    <w:rsid w:val="002C2FDB"/>
    <w:rsid w:val="002C302A"/>
    <w:rsid w:val="002C30F1"/>
    <w:rsid w:val="002C32C7"/>
    <w:rsid w:val="002C332A"/>
    <w:rsid w:val="002C33DB"/>
    <w:rsid w:val="002C344B"/>
    <w:rsid w:val="002C347A"/>
    <w:rsid w:val="002C3495"/>
    <w:rsid w:val="002C350B"/>
    <w:rsid w:val="002C3700"/>
    <w:rsid w:val="002C373F"/>
    <w:rsid w:val="002C375A"/>
    <w:rsid w:val="002C38C1"/>
    <w:rsid w:val="002C3936"/>
    <w:rsid w:val="002C39C0"/>
    <w:rsid w:val="002C3BA9"/>
    <w:rsid w:val="002C3BFD"/>
    <w:rsid w:val="002C3C6A"/>
    <w:rsid w:val="002C3D21"/>
    <w:rsid w:val="002C409B"/>
    <w:rsid w:val="002C4145"/>
    <w:rsid w:val="002C4147"/>
    <w:rsid w:val="002C4211"/>
    <w:rsid w:val="002C424F"/>
    <w:rsid w:val="002C425E"/>
    <w:rsid w:val="002C429B"/>
    <w:rsid w:val="002C430E"/>
    <w:rsid w:val="002C436B"/>
    <w:rsid w:val="002C4594"/>
    <w:rsid w:val="002C45A7"/>
    <w:rsid w:val="002C463D"/>
    <w:rsid w:val="002C466B"/>
    <w:rsid w:val="002C4731"/>
    <w:rsid w:val="002C477D"/>
    <w:rsid w:val="002C47F2"/>
    <w:rsid w:val="002C481D"/>
    <w:rsid w:val="002C48FE"/>
    <w:rsid w:val="002C490C"/>
    <w:rsid w:val="002C49B4"/>
    <w:rsid w:val="002C4A30"/>
    <w:rsid w:val="002C4A5C"/>
    <w:rsid w:val="002C4B7F"/>
    <w:rsid w:val="002C4C7F"/>
    <w:rsid w:val="002C4E31"/>
    <w:rsid w:val="002C515D"/>
    <w:rsid w:val="002C52E1"/>
    <w:rsid w:val="002C5439"/>
    <w:rsid w:val="002C553C"/>
    <w:rsid w:val="002C55FB"/>
    <w:rsid w:val="002C57B1"/>
    <w:rsid w:val="002C594C"/>
    <w:rsid w:val="002C598D"/>
    <w:rsid w:val="002C5A35"/>
    <w:rsid w:val="002C5C08"/>
    <w:rsid w:val="002C5C40"/>
    <w:rsid w:val="002C5C49"/>
    <w:rsid w:val="002C5C99"/>
    <w:rsid w:val="002C5D81"/>
    <w:rsid w:val="002C5DE1"/>
    <w:rsid w:val="002C6026"/>
    <w:rsid w:val="002C625C"/>
    <w:rsid w:val="002C6344"/>
    <w:rsid w:val="002C643F"/>
    <w:rsid w:val="002C661C"/>
    <w:rsid w:val="002C671B"/>
    <w:rsid w:val="002C67A9"/>
    <w:rsid w:val="002C6B07"/>
    <w:rsid w:val="002C6C08"/>
    <w:rsid w:val="002C7125"/>
    <w:rsid w:val="002C7224"/>
    <w:rsid w:val="002C7326"/>
    <w:rsid w:val="002C73E3"/>
    <w:rsid w:val="002C7676"/>
    <w:rsid w:val="002C76E9"/>
    <w:rsid w:val="002C7776"/>
    <w:rsid w:val="002C7971"/>
    <w:rsid w:val="002C79A9"/>
    <w:rsid w:val="002C7A3D"/>
    <w:rsid w:val="002C7AB4"/>
    <w:rsid w:val="002C7C70"/>
    <w:rsid w:val="002C7E44"/>
    <w:rsid w:val="002C7F32"/>
    <w:rsid w:val="002C7F4F"/>
    <w:rsid w:val="002C7FC9"/>
    <w:rsid w:val="002D0085"/>
    <w:rsid w:val="002D017E"/>
    <w:rsid w:val="002D01A0"/>
    <w:rsid w:val="002D01F2"/>
    <w:rsid w:val="002D02EC"/>
    <w:rsid w:val="002D0331"/>
    <w:rsid w:val="002D05C2"/>
    <w:rsid w:val="002D06D2"/>
    <w:rsid w:val="002D0707"/>
    <w:rsid w:val="002D072F"/>
    <w:rsid w:val="002D086A"/>
    <w:rsid w:val="002D0B2A"/>
    <w:rsid w:val="002D0C79"/>
    <w:rsid w:val="002D0DFA"/>
    <w:rsid w:val="002D0E02"/>
    <w:rsid w:val="002D0E22"/>
    <w:rsid w:val="002D0F01"/>
    <w:rsid w:val="002D0FED"/>
    <w:rsid w:val="002D1153"/>
    <w:rsid w:val="002D1476"/>
    <w:rsid w:val="002D149B"/>
    <w:rsid w:val="002D14EF"/>
    <w:rsid w:val="002D1556"/>
    <w:rsid w:val="002D157B"/>
    <w:rsid w:val="002D15FC"/>
    <w:rsid w:val="002D1684"/>
    <w:rsid w:val="002D1761"/>
    <w:rsid w:val="002D1823"/>
    <w:rsid w:val="002D182F"/>
    <w:rsid w:val="002D183A"/>
    <w:rsid w:val="002D184C"/>
    <w:rsid w:val="002D1A34"/>
    <w:rsid w:val="002D1CE8"/>
    <w:rsid w:val="002D1F80"/>
    <w:rsid w:val="002D1FA5"/>
    <w:rsid w:val="002D1FAC"/>
    <w:rsid w:val="002D1FD3"/>
    <w:rsid w:val="002D225B"/>
    <w:rsid w:val="002D2380"/>
    <w:rsid w:val="002D23AB"/>
    <w:rsid w:val="002D23BB"/>
    <w:rsid w:val="002D2565"/>
    <w:rsid w:val="002D257F"/>
    <w:rsid w:val="002D25F1"/>
    <w:rsid w:val="002D2724"/>
    <w:rsid w:val="002D2761"/>
    <w:rsid w:val="002D2795"/>
    <w:rsid w:val="002D2823"/>
    <w:rsid w:val="002D285B"/>
    <w:rsid w:val="002D2972"/>
    <w:rsid w:val="002D2CC8"/>
    <w:rsid w:val="002D2E50"/>
    <w:rsid w:val="002D300F"/>
    <w:rsid w:val="002D3104"/>
    <w:rsid w:val="002D314D"/>
    <w:rsid w:val="002D31AC"/>
    <w:rsid w:val="002D3314"/>
    <w:rsid w:val="002D331A"/>
    <w:rsid w:val="002D33A5"/>
    <w:rsid w:val="002D33B1"/>
    <w:rsid w:val="002D33D3"/>
    <w:rsid w:val="002D33F1"/>
    <w:rsid w:val="002D344B"/>
    <w:rsid w:val="002D35CF"/>
    <w:rsid w:val="002D35D4"/>
    <w:rsid w:val="002D3645"/>
    <w:rsid w:val="002D37D0"/>
    <w:rsid w:val="002D39C1"/>
    <w:rsid w:val="002D3C27"/>
    <w:rsid w:val="002D3D9A"/>
    <w:rsid w:val="002D3F00"/>
    <w:rsid w:val="002D3F63"/>
    <w:rsid w:val="002D3FFF"/>
    <w:rsid w:val="002D4342"/>
    <w:rsid w:val="002D43F5"/>
    <w:rsid w:val="002D458A"/>
    <w:rsid w:val="002D45B2"/>
    <w:rsid w:val="002D4622"/>
    <w:rsid w:val="002D4628"/>
    <w:rsid w:val="002D4690"/>
    <w:rsid w:val="002D4781"/>
    <w:rsid w:val="002D48B9"/>
    <w:rsid w:val="002D4969"/>
    <w:rsid w:val="002D4A8C"/>
    <w:rsid w:val="002D4BC2"/>
    <w:rsid w:val="002D4CFA"/>
    <w:rsid w:val="002D4D63"/>
    <w:rsid w:val="002D4EB1"/>
    <w:rsid w:val="002D4F5F"/>
    <w:rsid w:val="002D50A5"/>
    <w:rsid w:val="002D512F"/>
    <w:rsid w:val="002D5145"/>
    <w:rsid w:val="002D51A4"/>
    <w:rsid w:val="002D51FF"/>
    <w:rsid w:val="002D52A3"/>
    <w:rsid w:val="002D5704"/>
    <w:rsid w:val="002D5775"/>
    <w:rsid w:val="002D5A0B"/>
    <w:rsid w:val="002D5B25"/>
    <w:rsid w:val="002D5C6B"/>
    <w:rsid w:val="002D5E83"/>
    <w:rsid w:val="002D5EC0"/>
    <w:rsid w:val="002D60F6"/>
    <w:rsid w:val="002D6223"/>
    <w:rsid w:val="002D638E"/>
    <w:rsid w:val="002D6625"/>
    <w:rsid w:val="002D6A0D"/>
    <w:rsid w:val="002D6A6A"/>
    <w:rsid w:val="002D6A6C"/>
    <w:rsid w:val="002D6C52"/>
    <w:rsid w:val="002D6CAD"/>
    <w:rsid w:val="002D6CDE"/>
    <w:rsid w:val="002D6CF4"/>
    <w:rsid w:val="002D6D5F"/>
    <w:rsid w:val="002D6DD5"/>
    <w:rsid w:val="002D6E21"/>
    <w:rsid w:val="002D6E77"/>
    <w:rsid w:val="002D6EBC"/>
    <w:rsid w:val="002D6F46"/>
    <w:rsid w:val="002D6F4F"/>
    <w:rsid w:val="002D6F5F"/>
    <w:rsid w:val="002D6FA5"/>
    <w:rsid w:val="002D6FFA"/>
    <w:rsid w:val="002D70AA"/>
    <w:rsid w:val="002D73DB"/>
    <w:rsid w:val="002D772D"/>
    <w:rsid w:val="002D777C"/>
    <w:rsid w:val="002D7970"/>
    <w:rsid w:val="002D7ACA"/>
    <w:rsid w:val="002D7BE5"/>
    <w:rsid w:val="002D7C9C"/>
    <w:rsid w:val="002D7E19"/>
    <w:rsid w:val="002D7E2C"/>
    <w:rsid w:val="002D7ED1"/>
    <w:rsid w:val="002D7FE4"/>
    <w:rsid w:val="002E0010"/>
    <w:rsid w:val="002E008D"/>
    <w:rsid w:val="002E0117"/>
    <w:rsid w:val="002E0164"/>
    <w:rsid w:val="002E01C9"/>
    <w:rsid w:val="002E0264"/>
    <w:rsid w:val="002E0302"/>
    <w:rsid w:val="002E03F2"/>
    <w:rsid w:val="002E06FD"/>
    <w:rsid w:val="002E081D"/>
    <w:rsid w:val="002E0BF4"/>
    <w:rsid w:val="002E0D79"/>
    <w:rsid w:val="002E0DA6"/>
    <w:rsid w:val="002E0FD4"/>
    <w:rsid w:val="002E0FDA"/>
    <w:rsid w:val="002E1035"/>
    <w:rsid w:val="002E108E"/>
    <w:rsid w:val="002E1233"/>
    <w:rsid w:val="002E1255"/>
    <w:rsid w:val="002E12F9"/>
    <w:rsid w:val="002E130E"/>
    <w:rsid w:val="002E1427"/>
    <w:rsid w:val="002E1473"/>
    <w:rsid w:val="002E14BC"/>
    <w:rsid w:val="002E18EA"/>
    <w:rsid w:val="002E192C"/>
    <w:rsid w:val="002E1968"/>
    <w:rsid w:val="002E1AA4"/>
    <w:rsid w:val="002E1B5E"/>
    <w:rsid w:val="002E1DA9"/>
    <w:rsid w:val="002E1F7B"/>
    <w:rsid w:val="002E1FBB"/>
    <w:rsid w:val="002E200F"/>
    <w:rsid w:val="002E2082"/>
    <w:rsid w:val="002E20B4"/>
    <w:rsid w:val="002E2161"/>
    <w:rsid w:val="002E22A2"/>
    <w:rsid w:val="002E236A"/>
    <w:rsid w:val="002E239B"/>
    <w:rsid w:val="002E2485"/>
    <w:rsid w:val="002E25A1"/>
    <w:rsid w:val="002E263B"/>
    <w:rsid w:val="002E269F"/>
    <w:rsid w:val="002E283E"/>
    <w:rsid w:val="002E28FC"/>
    <w:rsid w:val="002E293D"/>
    <w:rsid w:val="002E2A09"/>
    <w:rsid w:val="002E2B2C"/>
    <w:rsid w:val="002E2B65"/>
    <w:rsid w:val="002E2C0A"/>
    <w:rsid w:val="002E2CE1"/>
    <w:rsid w:val="002E2D26"/>
    <w:rsid w:val="002E2D2E"/>
    <w:rsid w:val="002E2D2F"/>
    <w:rsid w:val="002E2F31"/>
    <w:rsid w:val="002E2F5F"/>
    <w:rsid w:val="002E305B"/>
    <w:rsid w:val="002E3414"/>
    <w:rsid w:val="002E34C7"/>
    <w:rsid w:val="002E3719"/>
    <w:rsid w:val="002E371A"/>
    <w:rsid w:val="002E3728"/>
    <w:rsid w:val="002E37FD"/>
    <w:rsid w:val="002E38E9"/>
    <w:rsid w:val="002E3983"/>
    <w:rsid w:val="002E3A74"/>
    <w:rsid w:val="002E3B05"/>
    <w:rsid w:val="002E3C53"/>
    <w:rsid w:val="002E3D05"/>
    <w:rsid w:val="002E3D09"/>
    <w:rsid w:val="002E3DA3"/>
    <w:rsid w:val="002E3E04"/>
    <w:rsid w:val="002E3EDF"/>
    <w:rsid w:val="002E3F1D"/>
    <w:rsid w:val="002E3F5D"/>
    <w:rsid w:val="002E3F74"/>
    <w:rsid w:val="002E3FD6"/>
    <w:rsid w:val="002E4030"/>
    <w:rsid w:val="002E4048"/>
    <w:rsid w:val="002E4151"/>
    <w:rsid w:val="002E4156"/>
    <w:rsid w:val="002E41C6"/>
    <w:rsid w:val="002E41F5"/>
    <w:rsid w:val="002E42E0"/>
    <w:rsid w:val="002E4351"/>
    <w:rsid w:val="002E43D5"/>
    <w:rsid w:val="002E443B"/>
    <w:rsid w:val="002E443F"/>
    <w:rsid w:val="002E45C2"/>
    <w:rsid w:val="002E4741"/>
    <w:rsid w:val="002E4745"/>
    <w:rsid w:val="002E4874"/>
    <w:rsid w:val="002E488B"/>
    <w:rsid w:val="002E4890"/>
    <w:rsid w:val="002E49E6"/>
    <w:rsid w:val="002E4B09"/>
    <w:rsid w:val="002E4C72"/>
    <w:rsid w:val="002E4C79"/>
    <w:rsid w:val="002E4D64"/>
    <w:rsid w:val="002E4D7F"/>
    <w:rsid w:val="002E4DA4"/>
    <w:rsid w:val="002E4E11"/>
    <w:rsid w:val="002E4F08"/>
    <w:rsid w:val="002E4F0A"/>
    <w:rsid w:val="002E505A"/>
    <w:rsid w:val="002E505C"/>
    <w:rsid w:val="002E5092"/>
    <w:rsid w:val="002E514F"/>
    <w:rsid w:val="002E51EC"/>
    <w:rsid w:val="002E523E"/>
    <w:rsid w:val="002E52D2"/>
    <w:rsid w:val="002E56F5"/>
    <w:rsid w:val="002E57F9"/>
    <w:rsid w:val="002E586B"/>
    <w:rsid w:val="002E59FE"/>
    <w:rsid w:val="002E5A49"/>
    <w:rsid w:val="002E5A71"/>
    <w:rsid w:val="002E5B40"/>
    <w:rsid w:val="002E5B53"/>
    <w:rsid w:val="002E5BB7"/>
    <w:rsid w:val="002E5C8B"/>
    <w:rsid w:val="002E5CA0"/>
    <w:rsid w:val="002E5D80"/>
    <w:rsid w:val="002E5F0A"/>
    <w:rsid w:val="002E6029"/>
    <w:rsid w:val="002E602B"/>
    <w:rsid w:val="002E6064"/>
    <w:rsid w:val="002E6078"/>
    <w:rsid w:val="002E6186"/>
    <w:rsid w:val="002E619D"/>
    <w:rsid w:val="002E61FC"/>
    <w:rsid w:val="002E621C"/>
    <w:rsid w:val="002E6312"/>
    <w:rsid w:val="002E63D5"/>
    <w:rsid w:val="002E66A3"/>
    <w:rsid w:val="002E6850"/>
    <w:rsid w:val="002E6ACF"/>
    <w:rsid w:val="002E6C8E"/>
    <w:rsid w:val="002E6CFA"/>
    <w:rsid w:val="002E6D36"/>
    <w:rsid w:val="002E6DB8"/>
    <w:rsid w:val="002E6F0A"/>
    <w:rsid w:val="002E6FCF"/>
    <w:rsid w:val="002E7040"/>
    <w:rsid w:val="002E706F"/>
    <w:rsid w:val="002E7292"/>
    <w:rsid w:val="002E7396"/>
    <w:rsid w:val="002E73BB"/>
    <w:rsid w:val="002E73DE"/>
    <w:rsid w:val="002E749F"/>
    <w:rsid w:val="002E7557"/>
    <w:rsid w:val="002E75A9"/>
    <w:rsid w:val="002E75DC"/>
    <w:rsid w:val="002E76A6"/>
    <w:rsid w:val="002E76BC"/>
    <w:rsid w:val="002E7719"/>
    <w:rsid w:val="002E77BF"/>
    <w:rsid w:val="002E77CB"/>
    <w:rsid w:val="002E7818"/>
    <w:rsid w:val="002E7871"/>
    <w:rsid w:val="002E78C8"/>
    <w:rsid w:val="002E796F"/>
    <w:rsid w:val="002E7992"/>
    <w:rsid w:val="002E7A5C"/>
    <w:rsid w:val="002E7D1D"/>
    <w:rsid w:val="002E7ECA"/>
    <w:rsid w:val="002E7F5D"/>
    <w:rsid w:val="002E7FE6"/>
    <w:rsid w:val="002F000A"/>
    <w:rsid w:val="002F00B2"/>
    <w:rsid w:val="002F0204"/>
    <w:rsid w:val="002F03C6"/>
    <w:rsid w:val="002F03F1"/>
    <w:rsid w:val="002F0463"/>
    <w:rsid w:val="002F04AF"/>
    <w:rsid w:val="002F0502"/>
    <w:rsid w:val="002F0522"/>
    <w:rsid w:val="002F052E"/>
    <w:rsid w:val="002F05A6"/>
    <w:rsid w:val="002F05B2"/>
    <w:rsid w:val="002F05BD"/>
    <w:rsid w:val="002F05CC"/>
    <w:rsid w:val="002F062B"/>
    <w:rsid w:val="002F0685"/>
    <w:rsid w:val="002F078D"/>
    <w:rsid w:val="002F0802"/>
    <w:rsid w:val="002F0817"/>
    <w:rsid w:val="002F0824"/>
    <w:rsid w:val="002F093F"/>
    <w:rsid w:val="002F09DD"/>
    <w:rsid w:val="002F0A32"/>
    <w:rsid w:val="002F0A36"/>
    <w:rsid w:val="002F0A73"/>
    <w:rsid w:val="002F0AB0"/>
    <w:rsid w:val="002F0AC4"/>
    <w:rsid w:val="002F0AD7"/>
    <w:rsid w:val="002F0B4A"/>
    <w:rsid w:val="002F0BFA"/>
    <w:rsid w:val="002F0D41"/>
    <w:rsid w:val="002F0DFF"/>
    <w:rsid w:val="002F0EC4"/>
    <w:rsid w:val="002F0F43"/>
    <w:rsid w:val="002F1100"/>
    <w:rsid w:val="002F1186"/>
    <w:rsid w:val="002F11C5"/>
    <w:rsid w:val="002F128D"/>
    <w:rsid w:val="002F13D2"/>
    <w:rsid w:val="002F14E1"/>
    <w:rsid w:val="002F154D"/>
    <w:rsid w:val="002F1550"/>
    <w:rsid w:val="002F1554"/>
    <w:rsid w:val="002F1622"/>
    <w:rsid w:val="002F18C6"/>
    <w:rsid w:val="002F18FE"/>
    <w:rsid w:val="002F190E"/>
    <w:rsid w:val="002F1A3A"/>
    <w:rsid w:val="002F1A50"/>
    <w:rsid w:val="002F1A61"/>
    <w:rsid w:val="002F1AC5"/>
    <w:rsid w:val="002F1B5B"/>
    <w:rsid w:val="002F1BB4"/>
    <w:rsid w:val="002F1BB5"/>
    <w:rsid w:val="002F1C4E"/>
    <w:rsid w:val="002F1CC8"/>
    <w:rsid w:val="002F1D88"/>
    <w:rsid w:val="002F1DEF"/>
    <w:rsid w:val="002F1DFB"/>
    <w:rsid w:val="002F1E7B"/>
    <w:rsid w:val="002F204B"/>
    <w:rsid w:val="002F213F"/>
    <w:rsid w:val="002F2179"/>
    <w:rsid w:val="002F21F8"/>
    <w:rsid w:val="002F222C"/>
    <w:rsid w:val="002F2285"/>
    <w:rsid w:val="002F2337"/>
    <w:rsid w:val="002F240C"/>
    <w:rsid w:val="002F25E7"/>
    <w:rsid w:val="002F2694"/>
    <w:rsid w:val="002F26DE"/>
    <w:rsid w:val="002F2787"/>
    <w:rsid w:val="002F279C"/>
    <w:rsid w:val="002F2813"/>
    <w:rsid w:val="002F2866"/>
    <w:rsid w:val="002F28F9"/>
    <w:rsid w:val="002F2A9F"/>
    <w:rsid w:val="002F2BC1"/>
    <w:rsid w:val="002F2EA3"/>
    <w:rsid w:val="002F2EF7"/>
    <w:rsid w:val="002F2F6F"/>
    <w:rsid w:val="002F3384"/>
    <w:rsid w:val="002F346D"/>
    <w:rsid w:val="002F34D7"/>
    <w:rsid w:val="002F356D"/>
    <w:rsid w:val="002F36D1"/>
    <w:rsid w:val="002F380C"/>
    <w:rsid w:val="002F38BA"/>
    <w:rsid w:val="002F39E5"/>
    <w:rsid w:val="002F3C56"/>
    <w:rsid w:val="002F3CED"/>
    <w:rsid w:val="002F3E0B"/>
    <w:rsid w:val="002F3F00"/>
    <w:rsid w:val="002F3F8A"/>
    <w:rsid w:val="002F3F97"/>
    <w:rsid w:val="002F404C"/>
    <w:rsid w:val="002F40AA"/>
    <w:rsid w:val="002F41A1"/>
    <w:rsid w:val="002F41CB"/>
    <w:rsid w:val="002F41D2"/>
    <w:rsid w:val="002F42E0"/>
    <w:rsid w:val="002F43BE"/>
    <w:rsid w:val="002F43F6"/>
    <w:rsid w:val="002F4508"/>
    <w:rsid w:val="002F4659"/>
    <w:rsid w:val="002F46C5"/>
    <w:rsid w:val="002F482F"/>
    <w:rsid w:val="002F4860"/>
    <w:rsid w:val="002F4881"/>
    <w:rsid w:val="002F4897"/>
    <w:rsid w:val="002F492B"/>
    <w:rsid w:val="002F49E6"/>
    <w:rsid w:val="002F4C9A"/>
    <w:rsid w:val="002F4D1E"/>
    <w:rsid w:val="002F4FBB"/>
    <w:rsid w:val="002F53D8"/>
    <w:rsid w:val="002F5403"/>
    <w:rsid w:val="002F542D"/>
    <w:rsid w:val="002F54FF"/>
    <w:rsid w:val="002F55AC"/>
    <w:rsid w:val="002F55BE"/>
    <w:rsid w:val="002F5814"/>
    <w:rsid w:val="002F5901"/>
    <w:rsid w:val="002F5919"/>
    <w:rsid w:val="002F59EF"/>
    <w:rsid w:val="002F5B19"/>
    <w:rsid w:val="002F5D3E"/>
    <w:rsid w:val="002F5EAE"/>
    <w:rsid w:val="002F5EC7"/>
    <w:rsid w:val="002F606A"/>
    <w:rsid w:val="002F60EC"/>
    <w:rsid w:val="002F6173"/>
    <w:rsid w:val="002F6218"/>
    <w:rsid w:val="002F62D5"/>
    <w:rsid w:val="002F6515"/>
    <w:rsid w:val="002F6613"/>
    <w:rsid w:val="002F669C"/>
    <w:rsid w:val="002F670C"/>
    <w:rsid w:val="002F672D"/>
    <w:rsid w:val="002F6762"/>
    <w:rsid w:val="002F6767"/>
    <w:rsid w:val="002F6823"/>
    <w:rsid w:val="002F6A91"/>
    <w:rsid w:val="002F6C04"/>
    <w:rsid w:val="002F6C42"/>
    <w:rsid w:val="002F6EAB"/>
    <w:rsid w:val="002F6F61"/>
    <w:rsid w:val="002F7147"/>
    <w:rsid w:val="002F715A"/>
    <w:rsid w:val="002F7240"/>
    <w:rsid w:val="002F73CD"/>
    <w:rsid w:val="002F7425"/>
    <w:rsid w:val="002F7452"/>
    <w:rsid w:val="002F749B"/>
    <w:rsid w:val="002F74B9"/>
    <w:rsid w:val="002F74C2"/>
    <w:rsid w:val="002F74D6"/>
    <w:rsid w:val="002F7633"/>
    <w:rsid w:val="002F763D"/>
    <w:rsid w:val="002F7691"/>
    <w:rsid w:val="002F7731"/>
    <w:rsid w:val="002F7772"/>
    <w:rsid w:val="002F77C2"/>
    <w:rsid w:val="002F7830"/>
    <w:rsid w:val="002F7873"/>
    <w:rsid w:val="002F793C"/>
    <w:rsid w:val="002F7AC5"/>
    <w:rsid w:val="002F7BE1"/>
    <w:rsid w:val="002F7C46"/>
    <w:rsid w:val="002F7C8D"/>
    <w:rsid w:val="002F7D40"/>
    <w:rsid w:val="002F7D60"/>
    <w:rsid w:val="002F7D94"/>
    <w:rsid w:val="00300070"/>
    <w:rsid w:val="003000A8"/>
    <w:rsid w:val="003000B0"/>
    <w:rsid w:val="00300134"/>
    <w:rsid w:val="0030019C"/>
    <w:rsid w:val="003001C4"/>
    <w:rsid w:val="0030030C"/>
    <w:rsid w:val="00300375"/>
    <w:rsid w:val="0030052D"/>
    <w:rsid w:val="0030072E"/>
    <w:rsid w:val="003007E9"/>
    <w:rsid w:val="00300D53"/>
    <w:rsid w:val="00300E65"/>
    <w:rsid w:val="00300E7A"/>
    <w:rsid w:val="00300F0F"/>
    <w:rsid w:val="00300F11"/>
    <w:rsid w:val="00300FC3"/>
    <w:rsid w:val="00301187"/>
    <w:rsid w:val="0030123F"/>
    <w:rsid w:val="003012AB"/>
    <w:rsid w:val="00301300"/>
    <w:rsid w:val="0030139D"/>
    <w:rsid w:val="00301438"/>
    <w:rsid w:val="003014C1"/>
    <w:rsid w:val="003014C2"/>
    <w:rsid w:val="00301556"/>
    <w:rsid w:val="003016AD"/>
    <w:rsid w:val="003016D9"/>
    <w:rsid w:val="0030170F"/>
    <w:rsid w:val="00301781"/>
    <w:rsid w:val="0030179A"/>
    <w:rsid w:val="00301A3D"/>
    <w:rsid w:val="00301BF3"/>
    <w:rsid w:val="00301E11"/>
    <w:rsid w:val="00301EBA"/>
    <w:rsid w:val="00301EE1"/>
    <w:rsid w:val="00301F96"/>
    <w:rsid w:val="00302182"/>
    <w:rsid w:val="0030218D"/>
    <w:rsid w:val="00302299"/>
    <w:rsid w:val="0030245B"/>
    <w:rsid w:val="00302575"/>
    <w:rsid w:val="0030258D"/>
    <w:rsid w:val="00302628"/>
    <w:rsid w:val="003027CA"/>
    <w:rsid w:val="0030286F"/>
    <w:rsid w:val="0030289A"/>
    <w:rsid w:val="0030293F"/>
    <w:rsid w:val="00302A02"/>
    <w:rsid w:val="00302DC9"/>
    <w:rsid w:val="00302E0A"/>
    <w:rsid w:val="00302EA3"/>
    <w:rsid w:val="00302F76"/>
    <w:rsid w:val="00302FCB"/>
    <w:rsid w:val="00303074"/>
    <w:rsid w:val="003030EF"/>
    <w:rsid w:val="0030314C"/>
    <w:rsid w:val="0030325A"/>
    <w:rsid w:val="00303328"/>
    <w:rsid w:val="003033C4"/>
    <w:rsid w:val="003036A2"/>
    <w:rsid w:val="00303706"/>
    <w:rsid w:val="00303813"/>
    <w:rsid w:val="0030382E"/>
    <w:rsid w:val="0030383D"/>
    <w:rsid w:val="003038C1"/>
    <w:rsid w:val="003039F0"/>
    <w:rsid w:val="00303B8C"/>
    <w:rsid w:val="00303BB2"/>
    <w:rsid w:val="00303CE4"/>
    <w:rsid w:val="00303E89"/>
    <w:rsid w:val="00303E97"/>
    <w:rsid w:val="00303F1A"/>
    <w:rsid w:val="00303F7D"/>
    <w:rsid w:val="00304007"/>
    <w:rsid w:val="003040FD"/>
    <w:rsid w:val="0030430E"/>
    <w:rsid w:val="00304385"/>
    <w:rsid w:val="003043F1"/>
    <w:rsid w:val="0030441E"/>
    <w:rsid w:val="0030445A"/>
    <w:rsid w:val="00304525"/>
    <w:rsid w:val="003045E0"/>
    <w:rsid w:val="00304758"/>
    <w:rsid w:val="0030480A"/>
    <w:rsid w:val="0030485F"/>
    <w:rsid w:val="0030491A"/>
    <w:rsid w:val="00304953"/>
    <w:rsid w:val="00304C14"/>
    <w:rsid w:val="00304C3B"/>
    <w:rsid w:val="00304E1F"/>
    <w:rsid w:val="00304F32"/>
    <w:rsid w:val="00304FDC"/>
    <w:rsid w:val="00304FFA"/>
    <w:rsid w:val="00305243"/>
    <w:rsid w:val="003052C3"/>
    <w:rsid w:val="00305306"/>
    <w:rsid w:val="00305481"/>
    <w:rsid w:val="003054B3"/>
    <w:rsid w:val="003055C3"/>
    <w:rsid w:val="00305663"/>
    <w:rsid w:val="003056DC"/>
    <w:rsid w:val="003057B4"/>
    <w:rsid w:val="003057EC"/>
    <w:rsid w:val="003058A5"/>
    <w:rsid w:val="003058E3"/>
    <w:rsid w:val="00305991"/>
    <w:rsid w:val="003059C6"/>
    <w:rsid w:val="00305C9F"/>
    <w:rsid w:val="00305D11"/>
    <w:rsid w:val="00305D8A"/>
    <w:rsid w:val="00305DA5"/>
    <w:rsid w:val="00305E56"/>
    <w:rsid w:val="00305E8C"/>
    <w:rsid w:val="00305EA1"/>
    <w:rsid w:val="0030617E"/>
    <w:rsid w:val="003061FD"/>
    <w:rsid w:val="00306295"/>
    <w:rsid w:val="00306381"/>
    <w:rsid w:val="003063D0"/>
    <w:rsid w:val="00306A3A"/>
    <w:rsid w:val="00306B45"/>
    <w:rsid w:val="00306B66"/>
    <w:rsid w:val="00306D5A"/>
    <w:rsid w:val="00307184"/>
    <w:rsid w:val="00307260"/>
    <w:rsid w:val="00307265"/>
    <w:rsid w:val="003072C1"/>
    <w:rsid w:val="0030735D"/>
    <w:rsid w:val="003073A9"/>
    <w:rsid w:val="0030740D"/>
    <w:rsid w:val="003076DC"/>
    <w:rsid w:val="003077D5"/>
    <w:rsid w:val="003077E3"/>
    <w:rsid w:val="00307877"/>
    <w:rsid w:val="0030791D"/>
    <w:rsid w:val="00307966"/>
    <w:rsid w:val="003079B8"/>
    <w:rsid w:val="00307A11"/>
    <w:rsid w:val="00307B92"/>
    <w:rsid w:val="00307D35"/>
    <w:rsid w:val="00307F31"/>
    <w:rsid w:val="00310137"/>
    <w:rsid w:val="0031019D"/>
    <w:rsid w:val="003102F9"/>
    <w:rsid w:val="0031031E"/>
    <w:rsid w:val="003103FE"/>
    <w:rsid w:val="00310402"/>
    <w:rsid w:val="003104B9"/>
    <w:rsid w:val="0031057D"/>
    <w:rsid w:val="00310628"/>
    <w:rsid w:val="0031068C"/>
    <w:rsid w:val="00310751"/>
    <w:rsid w:val="00310760"/>
    <w:rsid w:val="00310776"/>
    <w:rsid w:val="0031093A"/>
    <w:rsid w:val="0031096B"/>
    <w:rsid w:val="00310976"/>
    <w:rsid w:val="003109E5"/>
    <w:rsid w:val="00310A4E"/>
    <w:rsid w:val="00310AE7"/>
    <w:rsid w:val="00310D5D"/>
    <w:rsid w:val="00310DB7"/>
    <w:rsid w:val="00310DD1"/>
    <w:rsid w:val="00310FA5"/>
    <w:rsid w:val="00310FD7"/>
    <w:rsid w:val="00311480"/>
    <w:rsid w:val="0031185B"/>
    <w:rsid w:val="0031191D"/>
    <w:rsid w:val="00311B2E"/>
    <w:rsid w:val="00311D44"/>
    <w:rsid w:val="00311DEB"/>
    <w:rsid w:val="00311DFB"/>
    <w:rsid w:val="00311F5D"/>
    <w:rsid w:val="003123F5"/>
    <w:rsid w:val="00312510"/>
    <w:rsid w:val="003125CC"/>
    <w:rsid w:val="0031267F"/>
    <w:rsid w:val="0031296A"/>
    <w:rsid w:val="003129D5"/>
    <w:rsid w:val="003129E5"/>
    <w:rsid w:val="00312A4D"/>
    <w:rsid w:val="00312CDC"/>
    <w:rsid w:val="00312D12"/>
    <w:rsid w:val="00312D84"/>
    <w:rsid w:val="00312F4E"/>
    <w:rsid w:val="00312FAF"/>
    <w:rsid w:val="0031312C"/>
    <w:rsid w:val="00313189"/>
    <w:rsid w:val="00313229"/>
    <w:rsid w:val="003132A6"/>
    <w:rsid w:val="0031342B"/>
    <w:rsid w:val="003134D8"/>
    <w:rsid w:val="003134E2"/>
    <w:rsid w:val="003135BC"/>
    <w:rsid w:val="0031364E"/>
    <w:rsid w:val="0031379B"/>
    <w:rsid w:val="003137D6"/>
    <w:rsid w:val="00313898"/>
    <w:rsid w:val="00313A3E"/>
    <w:rsid w:val="00313BEC"/>
    <w:rsid w:val="00313C90"/>
    <w:rsid w:val="00313E19"/>
    <w:rsid w:val="00313FAA"/>
    <w:rsid w:val="00313FD6"/>
    <w:rsid w:val="003140D4"/>
    <w:rsid w:val="00314134"/>
    <w:rsid w:val="0031414F"/>
    <w:rsid w:val="00314210"/>
    <w:rsid w:val="003143B8"/>
    <w:rsid w:val="00314494"/>
    <w:rsid w:val="003144ED"/>
    <w:rsid w:val="0031450F"/>
    <w:rsid w:val="003145A4"/>
    <w:rsid w:val="00314620"/>
    <w:rsid w:val="00314722"/>
    <w:rsid w:val="00314732"/>
    <w:rsid w:val="00314A19"/>
    <w:rsid w:val="00314A92"/>
    <w:rsid w:val="00314B11"/>
    <w:rsid w:val="00314B28"/>
    <w:rsid w:val="00314B7A"/>
    <w:rsid w:val="00314C26"/>
    <w:rsid w:val="00314C9A"/>
    <w:rsid w:val="00314CAA"/>
    <w:rsid w:val="00314CFB"/>
    <w:rsid w:val="00314D1A"/>
    <w:rsid w:val="00314D5F"/>
    <w:rsid w:val="00314D70"/>
    <w:rsid w:val="00314F49"/>
    <w:rsid w:val="003151AD"/>
    <w:rsid w:val="0031524F"/>
    <w:rsid w:val="0031528D"/>
    <w:rsid w:val="0031529D"/>
    <w:rsid w:val="003153F7"/>
    <w:rsid w:val="00315446"/>
    <w:rsid w:val="003154AD"/>
    <w:rsid w:val="0031550E"/>
    <w:rsid w:val="00315577"/>
    <w:rsid w:val="003157E4"/>
    <w:rsid w:val="0031593B"/>
    <w:rsid w:val="00315A3C"/>
    <w:rsid w:val="00315B53"/>
    <w:rsid w:val="00315B7F"/>
    <w:rsid w:val="00315BDB"/>
    <w:rsid w:val="00315C2B"/>
    <w:rsid w:val="00315F04"/>
    <w:rsid w:val="00316202"/>
    <w:rsid w:val="00316271"/>
    <w:rsid w:val="0031631D"/>
    <w:rsid w:val="00316410"/>
    <w:rsid w:val="003166A2"/>
    <w:rsid w:val="003167CB"/>
    <w:rsid w:val="00316A63"/>
    <w:rsid w:val="00316B01"/>
    <w:rsid w:val="00316BC5"/>
    <w:rsid w:val="00316BE0"/>
    <w:rsid w:val="00316C1B"/>
    <w:rsid w:val="00316C84"/>
    <w:rsid w:val="00316C99"/>
    <w:rsid w:val="00316E0D"/>
    <w:rsid w:val="00316F04"/>
    <w:rsid w:val="00316F4F"/>
    <w:rsid w:val="00316F7B"/>
    <w:rsid w:val="00317060"/>
    <w:rsid w:val="003170BA"/>
    <w:rsid w:val="0031732D"/>
    <w:rsid w:val="0031737F"/>
    <w:rsid w:val="00317531"/>
    <w:rsid w:val="0031757D"/>
    <w:rsid w:val="0031759A"/>
    <w:rsid w:val="00317647"/>
    <w:rsid w:val="00317689"/>
    <w:rsid w:val="003178B7"/>
    <w:rsid w:val="00317948"/>
    <w:rsid w:val="00317A0C"/>
    <w:rsid w:val="00317A41"/>
    <w:rsid w:val="00317B01"/>
    <w:rsid w:val="00317BFD"/>
    <w:rsid w:val="00317E53"/>
    <w:rsid w:val="00317E62"/>
    <w:rsid w:val="00320063"/>
    <w:rsid w:val="003200AD"/>
    <w:rsid w:val="00320201"/>
    <w:rsid w:val="00320223"/>
    <w:rsid w:val="003202FE"/>
    <w:rsid w:val="00320320"/>
    <w:rsid w:val="003203B4"/>
    <w:rsid w:val="003203D1"/>
    <w:rsid w:val="003203D3"/>
    <w:rsid w:val="0032045F"/>
    <w:rsid w:val="003204A0"/>
    <w:rsid w:val="0032050D"/>
    <w:rsid w:val="003205DC"/>
    <w:rsid w:val="0032068F"/>
    <w:rsid w:val="003206D5"/>
    <w:rsid w:val="00320764"/>
    <w:rsid w:val="0032082F"/>
    <w:rsid w:val="00320850"/>
    <w:rsid w:val="003208F5"/>
    <w:rsid w:val="00320A8A"/>
    <w:rsid w:val="00320CF8"/>
    <w:rsid w:val="00320D81"/>
    <w:rsid w:val="00320DC9"/>
    <w:rsid w:val="0032115F"/>
    <w:rsid w:val="003211E2"/>
    <w:rsid w:val="00321223"/>
    <w:rsid w:val="0032131C"/>
    <w:rsid w:val="0032140C"/>
    <w:rsid w:val="003214EB"/>
    <w:rsid w:val="0032152B"/>
    <w:rsid w:val="003215C3"/>
    <w:rsid w:val="003215DC"/>
    <w:rsid w:val="0032161C"/>
    <w:rsid w:val="003216DB"/>
    <w:rsid w:val="00321770"/>
    <w:rsid w:val="0032189D"/>
    <w:rsid w:val="003218A6"/>
    <w:rsid w:val="003218EF"/>
    <w:rsid w:val="00321B11"/>
    <w:rsid w:val="00321CE3"/>
    <w:rsid w:val="00321CF0"/>
    <w:rsid w:val="00321D8C"/>
    <w:rsid w:val="00321DCA"/>
    <w:rsid w:val="00322046"/>
    <w:rsid w:val="00322247"/>
    <w:rsid w:val="00322297"/>
    <w:rsid w:val="003223BD"/>
    <w:rsid w:val="00322484"/>
    <w:rsid w:val="00322657"/>
    <w:rsid w:val="003227F4"/>
    <w:rsid w:val="003227F9"/>
    <w:rsid w:val="00322964"/>
    <w:rsid w:val="00322A21"/>
    <w:rsid w:val="00322B0B"/>
    <w:rsid w:val="00322B10"/>
    <w:rsid w:val="00322DAC"/>
    <w:rsid w:val="00322EDB"/>
    <w:rsid w:val="00323058"/>
    <w:rsid w:val="0032318F"/>
    <w:rsid w:val="003231A1"/>
    <w:rsid w:val="003233D8"/>
    <w:rsid w:val="0032344E"/>
    <w:rsid w:val="00323500"/>
    <w:rsid w:val="00323518"/>
    <w:rsid w:val="00323675"/>
    <w:rsid w:val="003236AA"/>
    <w:rsid w:val="003239EF"/>
    <w:rsid w:val="00323B59"/>
    <w:rsid w:val="00323BDF"/>
    <w:rsid w:val="00323BEF"/>
    <w:rsid w:val="00323C3B"/>
    <w:rsid w:val="00323C3F"/>
    <w:rsid w:val="00323D57"/>
    <w:rsid w:val="00323E01"/>
    <w:rsid w:val="00323E16"/>
    <w:rsid w:val="00323E2A"/>
    <w:rsid w:val="00323EFB"/>
    <w:rsid w:val="00324090"/>
    <w:rsid w:val="003240DC"/>
    <w:rsid w:val="0032411D"/>
    <w:rsid w:val="00324166"/>
    <w:rsid w:val="00324214"/>
    <w:rsid w:val="00324221"/>
    <w:rsid w:val="0032448D"/>
    <w:rsid w:val="003245B8"/>
    <w:rsid w:val="00324917"/>
    <w:rsid w:val="003249B3"/>
    <w:rsid w:val="00324A5B"/>
    <w:rsid w:val="00324A82"/>
    <w:rsid w:val="00324AA8"/>
    <w:rsid w:val="00324ADD"/>
    <w:rsid w:val="00324B61"/>
    <w:rsid w:val="00324B72"/>
    <w:rsid w:val="00324BBB"/>
    <w:rsid w:val="00324D4D"/>
    <w:rsid w:val="00324D86"/>
    <w:rsid w:val="00324E02"/>
    <w:rsid w:val="00324FEB"/>
    <w:rsid w:val="003251DC"/>
    <w:rsid w:val="003253B8"/>
    <w:rsid w:val="00325471"/>
    <w:rsid w:val="003254B9"/>
    <w:rsid w:val="00325673"/>
    <w:rsid w:val="00325742"/>
    <w:rsid w:val="0032586D"/>
    <w:rsid w:val="00325918"/>
    <w:rsid w:val="00325947"/>
    <w:rsid w:val="003259C2"/>
    <w:rsid w:val="003259D0"/>
    <w:rsid w:val="00325B71"/>
    <w:rsid w:val="00325BDD"/>
    <w:rsid w:val="00325CB1"/>
    <w:rsid w:val="00325D45"/>
    <w:rsid w:val="00325FA9"/>
    <w:rsid w:val="0032608F"/>
    <w:rsid w:val="00326235"/>
    <w:rsid w:val="003262FD"/>
    <w:rsid w:val="00326331"/>
    <w:rsid w:val="0032639B"/>
    <w:rsid w:val="003263E6"/>
    <w:rsid w:val="003264E0"/>
    <w:rsid w:val="003264EA"/>
    <w:rsid w:val="003264FF"/>
    <w:rsid w:val="00326513"/>
    <w:rsid w:val="00326747"/>
    <w:rsid w:val="0032694B"/>
    <w:rsid w:val="00326A8D"/>
    <w:rsid w:val="00326B27"/>
    <w:rsid w:val="00326B72"/>
    <w:rsid w:val="00326B88"/>
    <w:rsid w:val="00326CB1"/>
    <w:rsid w:val="00326D88"/>
    <w:rsid w:val="00326FAE"/>
    <w:rsid w:val="00326FEC"/>
    <w:rsid w:val="003271FE"/>
    <w:rsid w:val="00327284"/>
    <w:rsid w:val="003272CE"/>
    <w:rsid w:val="00327416"/>
    <w:rsid w:val="00327629"/>
    <w:rsid w:val="00327683"/>
    <w:rsid w:val="003276D7"/>
    <w:rsid w:val="003276FA"/>
    <w:rsid w:val="003277B3"/>
    <w:rsid w:val="00327958"/>
    <w:rsid w:val="00327B33"/>
    <w:rsid w:val="00327CCF"/>
    <w:rsid w:val="00327DBD"/>
    <w:rsid w:val="00327E31"/>
    <w:rsid w:val="00327FAA"/>
    <w:rsid w:val="0033005B"/>
    <w:rsid w:val="003300F5"/>
    <w:rsid w:val="0033012D"/>
    <w:rsid w:val="00330340"/>
    <w:rsid w:val="003304DA"/>
    <w:rsid w:val="00330755"/>
    <w:rsid w:val="00330793"/>
    <w:rsid w:val="00330906"/>
    <w:rsid w:val="00330993"/>
    <w:rsid w:val="0033099A"/>
    <w:rsid w:val="00330A21"/>
    <w:rsid w:val="00330A2F"/>
    <w:rsid w:val="00330DA5"/>
    <w:rsid w:val="00330E96"/>
    <w:rsid w:val="00330EE5"/>
    <w:rsid w:val="00330F91"/>
    <w:rsid w:val="00330FE4"/>
    <w:rsid w:val="00331069"/>
    <w:rsid w:val="003310E3"/>
    <w:rsid w:val="00331169"/>
    <w:rsid w:val="003313DA"/>
    <w:rsid w:val="00331419"/>
    <w:rsid w:val="0033141E"/>
    <w:rsid w:val="00331462"/>
    <w:rsid w:val="003315A7"/>
    <w:rsid w:val="0033179A"/>
    <w:rsid w:val="00331822"/>
    <w:rsid w:val="00331A7E"/>
    <w:rsid w:val="00331A89"/>
    <w:rsid w:val="00331AA2"/>
    <w:rsid w:val="00331B53"/>
    <w:rsid w:val="00331B9D"/>
    <w:rsid w:val="00331C66"/>
    <w:rsid w:val="00331F56"/>
    <w:rsid w:val="003322CC"/>
    <w:rsid w:val="003323A7"/>
    <w:rsid w:val="00332438"/>
    <w:rsid w:val="003324F3"/>
    <w:rsid w:val="00332573"/>
    <w:rsid w:val="00332644"/>
    <w:rsid w:val="003328C8"/>
    <w:rsid w:val="003329CA"/>
    <w:rsid w:val="00332CE6"/>
    <w:rsid w:val="00332D81"/>
    <w:rsid w:val="00332E06"/>
    <w:rsid w:val="00332E2E"/>
    <w:rsid w:val="00332F56"/>
    <w:rsid w:val="00332F78"/>
    <w:rsid w:val="00333120"/>
    <w:rsid w:val="00333363"/>
    <w:rsid w:val="003333F2"/>
    <w:rsid w:val="00333466"/>
    <w:rsid w:val="0033353F"/>
    <w:rsid w:val="003335D7"/>
    <w:rsid w:val="003335FF"/>
    <w:rsid w:val="00333639"/>
    <w:rsid w:val="00333699"/>
    <w:rsid w:val="003337A1"/>
    <w:rsid w:val="003337F1"/>
    <w:rsid w:val="00333AD3"/>
    <w:rsid w:val="00333B03"/>
    <w:rsid w:val="00333B28"/>
    <w:rsid w:val="00333DCF"/>
    <w:rsid w:val="00333F44"/>
    <w:rsid w:val="00334130"/>
    <w:rsid w:val="003341C2"/>
    <w:rsid w:val="0033428D"/>
    <w:rsid w:val="003342D7"/>
    <w:rsid w:val="003344AA"/>
    <w:rsid w:val="0033450A"/>
    <w:rsid w:val="0033450B"/>
    <w:rsid w:val="0033453D"/>
    <w:rsid w:val="00334583"/>
    <w:rsid w:val="003345C0"/>
    <w:rsid w:val="00334694"/>
    <w:rsid w:val="0033471B"/>
    <w:rsid w:val="00334728"/>
    <w:rsid w:val="003347D4"/>
    <w:rsid w:val="00334939"/>
    <w:rsid w:val="00334989"/>
    <w:rsid w:val="00334AD1"/>
    <w:rsid w:val="00334CDD"/>
    <w:rsid w:val="00334E75"/>
    <w:rsid w:val="00334E7E"/>
    <w:rsid w:val="0033506D"/>
    <w:rsid w:val="003351F3"/>
    <w:rsid w:val="00335226"/>
    <w:rsid w:val="003353F9"/>
    <w:rsid w:val="00335414"/>
    <w:rsid w:val="003354A3"/>
    <w:rsid w:val="00335509"/>
    <w:rsid w:val="003356C7"/>
    <w:rsid w:val="003357E1"/>
    <w:rsid w:val="003357F3"/>
    <w:rsid w:val="00335811"/>
    <w:rsid w:val="003358D2"/>
    <w:rsid w:val="00335975"/>
    <w:rsid w:val="003359FC"/>
    <w:rsid w:val="00335A65"/>
    <w:rsid w:val="00335ABF"/>
    <w:rsid w:val="00335B33"/>
    <w:rsid w:val="00335BCC"/>
    <w:rsid w:val="00335D91"/>
    <w:rsid w:val="00335D98"/>
    <w:rsid w:val="00335F49"/>
    <w:rsid w:val="00335F4D"/>
    <w:rsid w:val="003360F9"/>
    <w:rsid w:val="0033617E"/>
    <w:rsid w:val="003361CE"/>
    <w:rsid w:val="00336289"/>
    <w:rsid w:val="003362B6"/>
    <w:rsid w:val="003366B9"/>
    <w:rsid w:val="0033674E"/>
    <w:rsid w:val="00336757"/>
    <w:rsid w:val="0033698A"/>
    <w:rsid w:val="003369E9"/>
    <w:rsid w:val="00336ACD"/>
    <w:rsid w:val="00336ACE"/>
    <w:rsid w:val="00336C92"/>
    <w:rsid w:val="00336E0E"/>
    <w:rsid w:val="0033708D"/>
    <w:rsid w:val="003370CB"/>
    <w:rsid w:val="00337143"/>
    <w:rsid w:val="00337203"/>
    <w:rsid w:val="0033721A"/>
    <w:rsid w:val="003372A1"/>
    <w:rsid w:val="0033774F"/>
    <w:rsid w:val="0033783C"/>
    <w:rsid w:val="00337924"/>
    <w:rsid w:val="00337B27"/>
    <w:rsid w:val="00337B36"/>
    <w:rsid w:val="00337B59"/>
    <w:rsid w:val="00337B9D"/>
    <w:rsid w:val="00337CB8"/>
    <w:rsid w:val="00337D30"/>
    <w:rsid w:val="00337E6C"/>
    <w:rsid w:val="00337EA1"/>
    <w:rsid w:val="00337ED3"/>
    <w:rsid w:val="00337FBB"/>
    <w:rsid w:val="00337FBF"/>
    <w:rsid w:val="00337FE5"/>
    <w:rsid w:val="003400B8"/>
    <w:rsid w:val="00340106"/>
    <w:rsid w:val="00340155"/>
    <w:rsid w:val="0034048C"/>
    <w:rsid w:val="003404CB"/>
    <w:rsid w:val="0034064D"/>
    <w:rsid w:val="0034086B"/>
    <w:rsid w:val="00340A0F"/>
    <w:rsid w:val="00340C43"/>
    <w:rsid w:val="00340D28"/>
    <w:rsid w:val="00340E0E"/>
    <w:rsid w:val="00340FBE"/>
    <w:rsid w:val="00340FC9"/>
    <w:rsid w:val="00341129"/>
    <w:rsid w:val="00341207"/>
    <w:rsid w:val="0034128A"/>
    <w:rsid w:val="003413FC"/>
    <w:rsid w:val="0034146A"/>
    <w:rsid w:val="003414AC"/>
    <w:rsid w:val="003414DC"/>
    <w:rsid w:val="00341879"/>
    <w:rsid w:val="003419BA"/>
    <w:rsid w:val="00341AE2"/>
    <w:rsid w:val="00341B21"/>
    <w:rsid w:val="00341DC9"/>
    <w:rsid w:val="00341EA5"/>
    <w:rsid w:val="00341FDC"/>
    <w:rsid w:val="00342096"/>
    <w:rsid w:val="00342102"/>
    <w:rsid w:val="0034228B"/>
    <w:rsid w:val="003422BF"/>
    <w:rsid w:val="0034259A"/>
    <w:rsid w:val="003425AE"/>
    <w:rsid w:val="003425B7"/>
    <w:rsid w:val="00342619"/>
    <w:rsid w:val="0034264E"/>
    <w:rsid w:val="0034281C"/>
    <w:rsid w:val="003429F4"/>
    <w:rsid w:val="00342BF0"/>
    <w:rsid w:val="00342C78"/>
    <w:rsid w:val="00342D87"/>
    <w:rsid w:val="00342E30"/>
    <w:rsid w:val="00342F3B"/>
    <w:rsid w:val="00342FC2"/>
    <w:rsid w:val="00342FC7"/>
    <w:rsid w:val="00343103"/>
    <w:rsid w:val="0034326B"/>
    <w:rsid w:val="00343272"/>
    <w:rsid w:val="003432D4"/>
    <w:rsid w:val="003432E3"/>
    <w:rsid w:val="00343609"/>
    <w:rsid w:val="003437EE"/>
    <w:rsid w:val="0034383E"/>
    <w:rsid w:val="0034385E"/>
    <w:rsid w:val="00343867"/>
    <w:rsid w:val="00343892"/>
    <w:rsid w:val="003438AE"/>
    <w:rsid w:val="00343951"/>
    <w:rsid w:val="003439F9"/>
    <w:rsid w:val="00343A73"/>
    <w:rsid w:val="00343A81"/>
    <w:rsid w:val="00343C19"/>
    <w:rsid w:val="00343D58"/>
    <w:rsid w:val="00343D60"/>
    <w:rsid w:val="00343D65"/>
    <w:rsid w:val="00343E75"/>
    <w:rsid w:val="00343EED"/>
    <w:rsid w:val="00343F14"/>
    <w:rsid w:val="00343F99"/>
    <w:rsid w:val="003440EA"/>
    <w:rsid w:val="00344176"/>
    <w:rsid w:val="003441DE"/>
    <w:rsid w:val="0034420C"/>
    <w:rsid w:val="003442A5"/>
    <w:rsid w:val="003442E2"/>
    <w:rsid w:val="003442EB"/>
    <w:rsid w:val="00344480"/>
    <w:rsid w:val="003445A7"/>
    <w:rsid w:val="00344666"/>
    <w:rsid w:val="00344776"/>
    <w:rsid w:val="003447B1"/>
    <w:rsid w:val="00344A4E"/>
    <w:rsid w:val="00344A82"/>
    <w:rsid w:val="00344A98"/>
    <w:rsid w:val="00344AEA"/>
    <w:rsid w:val="00344D44"/>
    <w:rsid w:val="00344D5B"/>
    <w:rsid w:val="0034505C"/>
    <w:rsid w:val="00345106"/>
    <w:rsid w:val="0034531C"/>
    <w:rsid w:val="00345386"/>
    <w:rsid w:val="00345415"/>
    <w:rsid w:val="00345437"/>
    <w:rsid w:val="00345443"/>
    <w:rsid w:val="003454E4"/>
    <w:rsid w:val="00345522"/>
    <w:rsid w:val="00345777"/>
    <w:rsid w:val="0034585F"/>
    <w:rsid w:val="003458EA"/>
    <w:rsid w:val="003458FB"/>
    <w:rsid w:val="0034598C"/>
    <w:rsid w:val="00345A5E"/>
    <w:rsid w:val="00345B56"/>
    <w:rsid w:val="00345DBD"/>
    <w:rsid w:val="00345ED1"/>
    <w:rsid w:val="003460FB"/>
    <w:rsid w:val="00346142"/>
    <w:rsid w:val="003461B7"/>
    <w:rsid w:val="003461E8"/>
    <w:rsid w:val="003461F0"/>
    <w:rsid w:val="00346372"/>
    <w:rsid w:val="003463B2"/>
    <w:rsid w:val="003464F1"/>
    <w:rsid w:val="00346548"/>
    <w:rsid w:val="003465E8"/>
    <w:rsid w:val="003466C4"/>
    <w:rsid w:val="0034675D"/>
    <w:rsid w:val="00346768"/>
    <w:rsid w:val="0034676E"/>
    <w:rsid w:val="00346859"/>
    <w:rsid w:val="003469E6"/>
    <w:rsid w:val="00346A79"/>
    <w:rsid w:val="00346A94"/>
    <w:rsid w:val="00346B5F"/>
    <w:rsid w:val="00346B99"/>
    <w:rsid w:val="00346C21"/>
    <w:rsid w:val="00346C98"/>
    <w:rsid w:val="00346D63"/>
    <w:rsid w:val="00346DCC"/>
    <w:rsid w:val="00346DDA"/>
    <w:rsid w:val="00346F85"/>
    <w:rsid w:val="003470CF"/>
    <w:rsid w:val="003470FC"/>
    <w:rsid w:val="003471DE"/>
    <w:rsid w:val="0034744D"/>
    <w:rsid w:val="0034763D"/>
    <w:rsid w:val="00347705"/>
    <w:rsid w:val="00347819"/>
    <w:rsid w:val="0034798B"/>
    <w:rsid w:val="00347B41"/>
    <w:rsid w:val="00347B57"/>
    <w:rsid w:val="00347C3B"/>
    <w:rsid w:val="00347C6B"/>
    <w:rsid w:val="00347C9A"/>
    <w:rsid w:val="00347CB3"/>
    <w:rsid w:val="00347D20"/>
    <w:rsid w:val="00347EFD"/>
    <w:rsid w:val="00347F96"/>
    <w:rsid w:val="00347FE2"/>
    <w:rsid w:val="00350092"/>
    <w:rsid w:val="003500F0"/>
    <w:rsid w:val="0035018E"/>
    <w:rsid w:val="00350218"/>
    <w:rsid w:val="0035021B"/>
    <w:rsid w:val="003502CB"/>
    <w:rsid w:val="003502E6"/>
    <w:rsid w:val="0035033F"/>
    <w:rsid w:val="0035034C"/>
    <w:rsid w:val="00350654"/>
    <w:rsid w:val="003507CE"/>
    <w:rsid w:val="00350924"/>
    <w:rsid w:val="003509B6"/>
    <w:rsid w:val="00350BF8"/>
    <w:rsid w:val="00350D5F"/>
    <w:rsid w:val="00350DA5"/>
    <w:rsid w:val="00350E90"/>
    <w:rsid w:val="00350FC4"/>
    <w:rsid w:val="00351167"/>
    <w:rsid w:val="00351251"/>
    <w:rsid w:val="00351574"/>
    <w:rsid w:val="003515F1"/>
    <w:rsid w:val="00351693"/>
    <w:rsid w:val="00351831"/>
    <w:rsid w:val="00351B6F"/>
    <w:rsid w:val="00351B76"/>
    <w:rsid w:val="00351CB2"/>
    <w:rsid w:val="00351CD6"/>
    <w:rsid w:val="00351D68"/>
    <w:rsid w:val="00351D9D"/>
    <w:rsid w:val="00351F35"/>
    <w:rsid w:val="00352053"/>
    <w:rsid w:val="003520B6"/>
    <w:rsid w:val="00352117"/>
    <w:rsid w:val="0035226A"/>
    <w:rsid w:val="0035239B"/>
    <w:rsid w:val="00352557"/>
    <w:rsid w:val="00352600"/>
    <w:rsid w:val="00352757"/>
    <w:rsid w:val="00352851"/>
    <w:rsid w:val="0035287E"/>
    <w:rsid w:val="0035288F"/>
    <w:rsid w:val="003528E6"/>
    <w:rsid w:val="00352AE5"/>
    <w:rsid w:val="00352B9C"/>
    <w:rsid w:val="00352D25"/>
    <w:rsid w:val="00352D53"/>
    <w:rsid w:val="00352E89"/>
    <w:rsid w:val="00352EE2"/>
    <w:rsid w:val="00352FB9"/>
    <w:rsid w:val="003531AD"/>
    <w:rsid w:val="003531C9"/>
    <w:rsid w:val="00353238"/>
    <w:rsid w:val="003533E3"/>
    <w:rsid w:val="00353402"/>
    <w:rsid w:val="00353475"/>
    <w:rsid w:val="003534B0"/>
    <w:rsid w:val="00353732"/>
    <w:rsid w:val="003538DB"/>
    <w:rsid w:val="0035394E"/>
    <w:rsid w:val="003539D8"/>
    <w:rsid w:val="00353AB1"/>
    <w:rsid w:val="00353AF1"/>
    <w:rsid w:val="00353B12"/>
    <w:rsid w:val="00353BC7"/>
    <w:rsid w:val="00353BFE"/>
    <w:rsid w:val="00353E34"/>
    <w:rsid w:val="00353E8F"/>
    <w:rsid w:val="00353F4C"/>
    <w:rsid w:val="0035415C"/>
    <w:rsid w:val="003541E1"/>
    <w:rsid w:val="003542B3"/>
    <w:rsid w:val="003542D1"/>
    <w:rsid w:val="003544F6"/>
    <w:rsid w:val="00354B9C"/>
    <w:rsid w:val="00354C77"/>
    <w:rsid w:val="00354CC6"/>
    <w:rsid w:val="00354EED"/>
    <w:rsid w:val="003551D4"/>
    <w:rsid w:val="003552DB"/>
    <w:rsid w:val="00355374"/>
    <w:rsid w:val="003553B9"/>
    <w:rsid w:val="00355443"/>
    <w:rsid w:val="00355445"/>
    <w:rsid w:val="0035545C"/>
    <w:rsid w:val="0035561B"/>
    <w:rsid w:val="0035571A"/>
    <w:rsid w:val="003558AE"/>
    <w:rsid w:val="003558CD"/>
    <w:rsid w:val="00355953"/>
    <w:rsid w:val="0035599C"/>
    <w:rsid w:val="003559F7"/>
    <w:rsid w:val="00355C43"/>
    <w:rsid w:val="00355CA1"/>
    <w:rsid w:val="00355CD7"/>
    <w:rsid w:val="00355E29"/>
    <w:rsid w:val="003560C2"/>
    <w:rsid w:val="003562BC"/>
    <w:rsid w:val="003562DA"/>
    <w:rsid w:val="00356314"/>
    <w:rsid w:val="003563E0"/>
    <w:rsid w:val="00356418"/>
    <w:rsid w:val="00356522"/>
    <w:rsid w:val="00356585"/>
    <w:rsid w:val="00356644"/>
    <w:rsid w:val="003566E7"/>
    <w:rsid w:val="0035686A"/>
    <w:rsid w:val="00356C40"/>
    <w:rsid w:val="00356C48"/>
    <w:rsid w:val="00356D76"/>
    <w:rsid w:val="00356DE3"/>
    <w:rsid w:val="00356E0C"/>
    <w:rsid w:val="00356EDE"/>
    <w:rsid w:val="00356F08"/>
    <w:rsid w:val="00356F7C"/>
    <w:rsid w:val="00357024"/>
    <w:rsid w:val="0035710F"/>
    <w:rsid w:val="0035716D"/>
    <w:rsid w:val="00357202"/>
    <w:rsid w:val="00357313"/>
    <w:rsid w:val="003573DE"/>
    <w:rsid w:val="00357418"/>
    <w:rsid w:val="00357486"/>
    <w:rsid w:val="0035759D"/>
    <w:rsid w:val="003576CA"/>
    <w:rsid w:val="0035778F"/>
    <w:rsid w:val="003578C6"/>
    <w:rsid w:val="00357AA6"/>
    <w:rsid w:val="00357AFD"/>
    <w:rsid w:val="00357B2D"/>
    <w:rsid w:val="00357B7E"/>
    <w:rsid w:val="00357BF2"/>
    <w:rsid w:val="00357C17"/>
    <w:rsid w:val="00357C52"/>
    <w:rsid w:val="00357C62"/>
    <w:rsid w:val="00357CD2"/>
    <w:rsid w:val="00357E48"/>
    <w:rsid w:val="00357E7A"/>
    <w:rsid w:val="00357EAB"/>
    <w:rsid w:val="00357EDA"/>
    <w:rsid w:val="00360072"/>
    <w:rsid w:val="00360159"/>
    <w:rsid w:val="00360296"/>
    <w:rsid w:val="0036044F"/>
    <w:rsid w:val="00360560"/>
    <w:rsid w:val="003605BD"/>
    <w:rsid w:val="00360640"/>
    <w:rsid w:val="00360793"/>
    <w:rsid w:val="003607A3"/>
    <w:rsid w:val="003607AC"/>
    <w:rsid w:val="00360841"/>
    <w:rsid w:val="00360A97"/>
    <w:rsid w:val="00360B41"/>
    <w:rsid w:val="00360B49"/>
    <w:rsid w:val="00360CF0"/>
    <w:rsid w:val="00360E58"/>
    <w:rsid w:val="00360E99"/>
    <w:rsid w:val="00360EDD"/>
    <w:rsid w:val="00360F52"/>
    <w:rsid w:val="0036102E"/>
    <w:rsid w:val="003610B1"/>
    <w:rsid w:val="0036136D"/>
    <w:rsid w:val="003613F0"/>
    <w:rsid w:val="003614CC"/>
    <w:rsid w:val="00361588"/>
    <w:rsid w:val="00361590"/>
    <w:rsid w:val="003615F1"/>
    <w:rsid w:val="0036165D"/>
    <w:rsid w:val="00361677"/>
    <w:rsid w:val="00361B86"/>
    <w:rsid w:val="00361C4A"/>
    <w:rsid w:val="00361D01"/>
    <w:rsid w:val="00361D6C"/>
    <w:rsid w:val="00361E87"/>
    <w:rsid w:val="00361F37"/>
    <w:rsid w:val="00361FB9"/>
    <w:rsid w:val="00362069"/>
    <w:rsid w:val="003621DB"/>
    <w:rsid w:val="003621EF"/>
    <w:rsid w:val="00362470"/>
    <w:rsid w:val="0036261D"/>
    <w:rsid w:val="003627CC"/>
    <w:rsid w:val="003629FD"/>
    <w:rsid w:val="00362A72"/>
    <w:rsid w:val="00362A94"/>
    <w:rsid w:val="00362ACB"/>
    <w:rsid w:val="00362B47"/>
    <w:rsid w:val="00362BAB"/>
    <w:rsid w:val="00362C52"/>
    <w:rsid w:val="00362CF6"/>
    <w:rsid w:val="00362D10"/>
    <w:rsid w:val="00362D35"/>
    <w:rsid w:val="00362E17"/>
    <w:rsid w:val="00362E58"/>
    <w:rsid w:val="00362F59"/>
    <w:rsid w:val="003631D0"/>
    <w:rsid w:val="0036339D"/>
    <w:rsid w:val="0036341A"/>
    <w:rsid w:val="003634CF"/>
    <w:rsid w:val="00363669"/>
    <w:rsid w:val="00363800"/>
    <w:rsid w:val="00363812"/>
    <w:rsid w:val="003639FB"/>
    <w:rsid w:val="00363A3F"/>
    <w:rsid w:val="00363AC5"/>
    <w:rsid w:val="00363B7A"/>
    <w:rsid w:val="00363BED"/>
    <w:rsid w:val="00363CA7"/>
    <w:rsid w:val="00363DEE"/>
    <w:rsid w:val="00363F40"/>
    <w:rsid w:val="003640A7"/>
    <w:rsid w:val="0036414A"/>
    <w:rsid w:val="00364273"/>
    <w:rsid w:val="003643AD"/>
    <w:rsid w:val="003643E4"/>
    <w:rsid w:val="00364429"/>
    <w:rsid w:val="003648F5"/>
    <w:rsid w:val="00364915"/>
    <w:rsid w:val="0036496E"/>
    <w:rsid w:val="00364B18"/>
    <w:rsid w:val="00364B58"/>
    <w:rsid w:val="00364BF4"/>
    <w:rsid w:val="00364BF7"/>
    <w:rsid w:val="00364E62"/>
    <w:rsid w:val="00364EB0"/>
    <w:rsid w:val="00364ED7"/>
    <w:rsid w:val="00364FD6"/>
    <w:rsid w:val="00365182"/>
    <w:rsid w:val="003651DC"/>
    <w:rsid w:val="0036527C"/>
    <w:rsid w:val="00365293"/>
    <w:rsid w:val="0036540E"/>
    <w:rsid w:val="003658FD"/>
    <w:rsid w:val="003659B2"/>
    <w:rsid w:val="003659B5"/>
    <w:rsid w:val="00365A0D"/>
    <w:rsid w:val="00365A75"/>
    <w:rsid w:val="00365AFD"/>
    <w:rsid w:val="00365B7F"/>
    <w:rsid w:val="00365BAB"/>
    <w:rsid w:val="00365BE4"/>
    <w:rsid w:val="00365CD1"/>
    <w:rsid w:val="00365D7B"/>
    <w:rsid w:val="00366110"/>
    <w:rsid w:val="003662B0"/>
    <w:rsid w:val="003666D3"/>
    <w:rsid w:val="0036677B"/>
    <w:rsid w:val="0036682C"/>
    <w:rsid w:val="00366A45"/>
    <w:rsid w:val="00366C38"/>
    <w:rsid w:val="00366C87"/>
    <w:rsid w:val="00366CDB"/>
    <w:rsid w:val="00366CDE"/>
    <w:rsid w:val="00366E66"/>
    <w:rsid w:val="00366E71"/>
    <w:rsid w:val="00366EBD"/>
    <w:rsid w:val="00367199"/>
    <w:rsid w:val="0036721F"/>
    <w:rsid w:val="0036722B"/>
    <w:rsid w:val="003674B3"/>
    <w:rsid w:val="0036767A"/>
    <w:rsid w:val="00367698"/>
    <w:rsid w:val="0036774F"/>
    <w:rsid w:val="003677E2"/>
    <w:rsid w:val="003679F6"/>
    <w:rsid w:val="00367A4C"/>
    <w:rsid w:val="00367A7A"/>
    <w:rsid w:val="00367C89"/>
    <w:rsid w:val="00367F1B"/>
    <w:rsid w:val="0037005B"/>
    <w:rsid w:val="003702C7"/>
    <w:rsid w:val="003703CB"/>
    <w:rsid w:val="00370425"/>
    <w:rsid w:val="003704C6"/>
    <w:rsid w:val="00370597"/>
    <w:rsid w:val="0037062F"/>
    <w:rsid w:val="00370663"/>
    <w:rsid w:val="003706FF"/>
    <w:rsid w:val="0037073B"/>
    <w:rsid w:val="00370822"/>
    <w:rsid w:val="0037094B"/>
    <w:rsid w:val="003709E2"/>
    <w:rsid w:val="00370A0F"/>
    <w:rsid w:val="00370A21"/>
    <w:rsid w:val="00370C02"/>
    <w:rsid w:val="00370D3A"/>
    <w:rsid w:val="00370DC7"/>
    <w:rsid w:val="00370E44"/>
    <w:rsid w:val="00370EC1"/>
    <w:rsid w:val="0037108F"/>
    <w:rsid w:val="00371205"/>
    <w:rsid w:val="00371268"/>
    <w:rsid w:val="003713B4"/>
    <w:rsid w:val="00371451"/>
    <w:rsid w:val="0037153C"/>
    <w:rsid w:val="00371683"/>
    <w:rsid w:val="003716FD"/>
    <w:rsid w:val="0037198A"/>
    <w:rsid w:val="003719D2"/>
    <w:rsid w:val="00371D0F"/>
    <w:rsid w:val="00371D9F"/>
    <w:rsid w:val="0037204D"/>
    <w:rsid w:val="003720AF"/>
    <w:rsid w:val="003721DD"/>
    <w:rsid w:val="003721F3"/>
    <w:rsid w:val="00372203"/>
    <w:rsid w:val="0037224F"/>
    <w:rsid w:val="003722DB"/>
    <w:rsid w:val="003722EF"/>
    <w:rsid w:val="0037232C"/>
    <w:rsid w:val="00372369"/>
    <w:rsid w:val="00372384"/>
    <w:rsid w:val="0037245C"/>
    <w:rsid w:val="00372584"/>
    <w:rsid w:val="00372641"/>
    <w:rsid w:val="0037274C"/>
    <w:rsid w:val="0037287E"/>
    <w:rsid w:val="00372936"/>
    <w:rsid w:val="00372983"/>
    <w:rsid w:val="00372BBB"/>
    <w:rsid w:val="00372D2D"/>
    <w:rsid w:val="00372D7E"/>
    <w:rsid w:val="00372ED1"/>
    <w:rsid w:val="00372F6A"/>
    <w:rsid w:val="00372FBA"/>
    <w:rsid w:val="0037306B"/>
    <w:rsid w:val="0037310C"/>
    <w:rsid w:val="0037336A"/>
    <w:rsid w:val="003733A8"/>
    <w:rsid w:val="003736A1"/>
    <w:rsid w:val="00373727"/>
    <w:rsid w:val="00373744"/>
    <w:rsid w:val="00373877"/>
    <w:rsid w:val="003738C1"/>
    <w:rsid w:val="0037395E"/>
    <w:rsid w:val="003739A4"/>
    <w:rsid w:val="003739EF"/>
    <w:rsid w:val="00373A27"/>
    <w:rsid w:val="00373ACA"/>
    <w:rsid w:val="00373B41"/>
    <w:rsid w:val="00373B73"/>
    <w:rsid w:val="00373C4F"/>
    <w:rsid w:val="00373CA4"/>
    <w:rsid w:val="00373D5E"/>
    <w:rsid w:val="00373D62"/>
    <w:rsid w:val="00373D66"/>
    <w:rsid w:val="00373FCD"/>
    <w:rsid w:val="00373FE3"/>
    <w:rsid w:val="0037428C"/>
    <w:rsid w:val="003742CB"/>
    <w:rsid w:val="00374309"/>
    <w:rsid w:val="00374334"/>
    <w:rsid w:val="00374574"/>
    <w:rsid w:val="00374577"/>
    <w:rsid w:val="0037480F"/>
    <w:rsid w:val="0037483C"/>
    <w:rsid w:val="003748C9"/>
    <w:rsid w:val="00374907"/>
    <w:rsid w:val="0037498F"/>
    <w:rsid w:val="003749AB"/>
    <w:rsid w:val="00374A69"/>
    <w:rsid w:val="00374A9F"/>
    <w:rsid w:val="00374B53"/>
    <w:rsid w:val="00374BFA"/>
    <w:rsid w:val="00374C29"/>
    <w:rsid w:val="00374C31"/>
    <w:rsid w:val="00374C7D"/>
    <w:rsid w:val="00374D30"/>
    <w:rsid w:val="00374DEF"/>
    <w:rsid w:val="00374DF1"/>
    <w:rsid w:val="00374E85"/>
    <w:rsid w:val="00374ED0"/>
    <w:rsid w:val="00375134"/>
    <w:rsid w:val="003751D1"/>
    <w:rsid w:val="00375229"/>
    <w:rsid w:val="00375430"/>
    <w:rsid w:val="00375431"/>
    <w:rsid w:val="0037547D"/>
    <w:rsid w:val="00375531"/>
    <w:rsid w:val="00375555"/>
    <w:rsid w:val="00375562"/>
    <w:rsid w:val="003755DD"/>
    <w:rsid w:val="00375651"/>
    <w:rsid w:val="003757FA"/>
    <w:rsid w:val="00375866"/>
    <w:rsid w:val="003759DF"/>
    <w:rsid w:val="00375A33"/>
    <w:rsid w:val="00375B28"/>
    <w:rsid w:val="00375B38"/>
    <w:rsid w:val="00375C5B"/>
    <w:rsid w:val="00375DC5"/>
    <w:rsid w:val="00375DF2"/>
    <w:rsid w:val="00375E26"/>
    <w:rsid w:val="00375F33"/>
    <w:rsid w:val="00376257"/>
    <w:rsid w:val="0037629E"/>
    <w:rsid w:val="003763CF"/>
    <w:rsid w:val="00376417"/>
    <w:rsid w:val="0037674D"/>
    <w:rsid w:val="0037675E"/>
    <w:rsid w:val="003767F4"/>
    <w:rsid w:val="00376B34"/>
    <w:rsid w:val="00376B40"/>
    <w:rsid w:val="00376C60"/>
    <w:rsid w:val="00376D8D"/>
    <w:rsid w:val="00376EE8"/>
    <w:rsid w:val="0037708A"/>
    <w:rsid w:val="003770CA"/>
    <w:rsid w:val="00377173"/>
    <w:rsid w:val="003772A5"/>
    <w:rsid w:val="003772B3"/>
    <w:rsid w:val="00377480"/>
    <w:rsid w:val="0037757B"/>
    <w:rsid w:val="003775B5"/>
    <w:rsid w:val="003776C0"/>
    <w:rsid w:val="003778F6"/>
    <w:rsid w:val="0037799D"/>
    <w:rsid w:val="003779E2"/>
    <w:rsid w:val="003779E6"/>
    <w:rsid w:val="00377A7E"/>
    <w:rsid w:val="00377C65"/>
    <w:rsid w:val="00377C75"/>
    <w:rsid w:val="00377EBE"/>
    <w:rsid w:val="00377F0E"/>
    <w:rsid w:val="00377FF9"/>
    <w:rsid w:val="00377FFC"/>
    <w:rsid w:val="0038000D"/>
    <w:rsid w:val="00380173"/>
    <w:rsid w:val="00380319"/>
    <w:rsid w:val="0038042D"/>
    <w:rsid w:val="0038065E"/>
    <w:rsid w:val="003806E6"/>
    <w:rsid w:val="00380730"/>
    <w:rsid w:val="00380845"/>
    <w:rsid w:val="00380898"/>
    <w:rsid w:val="003808B6"/>
    <w:rsid w:val="00380943"/>
    <w:rsid w:val="00380A5B"/>
    <w:rsid w:val="00380A7B"/>
    <w:rsid w:val="00380AC0"/>
    <w:rsid w:val="00380AE3"/>
    <w:rsid w:val="00380AE9"/>
    <w:rsid w:val="00380DEF"/>
    <w:rsid w:val="00380E4F"/>
    <w:rsid w:val="00380EA0"/>
    <w:rsid w:val="003810FC"/>
    <w:rsid w:val="00381314"/>
    <w:rsid w:val="003814B3"/>
    <w:rsid w:val="00381534"/>
    <w:rsid w:val="0038167C"/>
    <w:rsid w:val="0038171A"/>
    <w:rsid w:val="00381725"/>
    <w:rsid w:val="00381781"/>
    <w:rsid w:val="003817E1"/>
    <w:rsid w:val="0038188F"/>
    <w:rsid w:val="003819E4"/>
    <w:rsid w:val="00381A16"/>
    <w:rsid w:val="00381A24"/>
    <w:rsid w:val="00381AB8"/>
    <w:rsid w:val="00381B28"/>
    <w:rsid w:val="00381B42"/>
    <w:rsid w:val="00381C05"/>
    <w:rsid w:val="00381D7F"/>
    <w:rsid w:val="00381DF6"/>
    <w:rsid w:val="00381EB0"/>
    <w:rsid w:val="00381FA2"/>
    <w:rsid w:val="00381FFE"/>
    <w:rsid w:val="00382102"/>
    <w:rsid w:val="0038231B"/>
    <w:rsid w:val="0038234D"/>
    <w:rsid w:val="00382516"/>
    <w:rsid w:val="00382520"/>
    <w:rsid w:val="00382645"/>
    <w:rsid w:val="00382655"/>
    <w:rsid w:val="003826BF"/>
    <w:rsid w:val="00382725"/>
    <w:rsid w:val="0038273C"/>
    <w:rsid w:val="0038273F"/>
    <w:rsid w:val="0038275F"/>
    <w:rsid w:val="0038282A"/>
    <w:rsid w:val="00382877"/>
    <w:rsid w:val="003828BC"/>
    <w:rsid w:val="003828E4"/>
    <w:rsid w:val="00382942"/>
    <w:rsid w:val="00382C1C"/>
    <w:rsid w:val="00382CE8"/>
    <w:rsid w:val="00382E2F"/>
    <w:rsid w:val="00382EC7"/>
    <w:rsid w:val="00382F32"/>
    <w:rsid w:val="00383143"/>
    <w:rsid w:val="0038321E"/>
    <w:rsid w:val="00383294"/>
    <w:rsid w:val="0038337C"/>
    <w:rsid w:val="0038340A"/>
    <w:rsid w:val="00383476"/>
    <w:rsid w:val="003836D9"/>
    <w:rsid w:val="00383769"/>
    <w:rsid w:val="0038378F"/>
    <w:rsid w:val="00383C05"/>
    <w:rsid w:val="00383CBA"/>
    <w:rsid w:val="00383D2C"/>
    <w:rsid w:val="00383D3F"/>
    <w:rsid w:val="00383E73"/>
    <w:rsid w:val="00383EDB"/>
    <w:rsid w:val="00383EDE"/>
    <w:rsid w:val="00383F3B"/>
    <w:rsid w:val="00383FD8"/>
    <w:rsid w:val="0038405B"/>
    <w:rsid w:val="00384121"/>
    <w:rsid w:val="00384239"/>
    <w:rsid w:val="00384330"/>
    <w:rsid w:val="003843B2"/>
    <w:rsid w:val="00384437"/>
    <w:rsid w:val="00384486"/>
    <w:rsid w:val="00384746"/>
    <w:rsid w:val="0038479C"/>
    <w:rsid w:val="00384994"/>
    <w:rsid w:val="00384B2F"/>
    <w:rsid w:val="00384B88"/>
    <w:rsid w:val="00384CCF"/>
    <w:rsid w:val="00384D7D"/>
    <w:rsid w:val="00384DE8"/>
    <w:rsid w:val="00385088"/>
    <w:rsid w:val="00385161"/>
    <w:rsid w:val="0038516E"/>
    <w:rsid w:val="00385374"/>
    <w:rsid w:val="003853E8"/>
    <w:rsid w:val="0038542F"/>
    <w:rsid w:val="00385654"/>
    <w:rsid w:val="0038581F"/>
    <w:rsid w:val="00385840"/>
    <w:rsid w:val="00385851"/>
    <w:rsid w:val="003858F5"/>
    <w:rsid w:val="00385C4F"/>
    <w:rsid w:val="00385F04"/>
    <w:rsid w:val="00386124"/>
    <w:rsid w:val="00386275"/>
    <w:rsid w:val="003864B8"/>
    <w:rsid w:val="00386513"/>
    <w:rsid w:val="0038654D"/>
    <w:rsid w:val="00386598"/>
    <w:rsid w:val="00386706"/>
    <w:rsid w:val="003867A2"/>
    <w:rsid w:val="003868EB"/>
    <w:rsid w:val="003868FE"/>
    <w:rsid w:val="003869D6"/>
    <w:rsid w:val="00386ACB"/>
    <w:rsid w:val="00386C1C"/>
    <w:rsid w:val="00386C44"/>
    <w:rsid w:val="00386D7A"/>
    <w:rsid w:val="00386E1B"/>
    <w:rsid w:val="00386EE9"/>
    <w:rsid w:val="00386F40"/>
    <w:rsid w:val="0038701A"/>
    <w:rsid w:val="0038701C"/>
    <w:rsid w:val="003870DA"/>
    <w:rsid w:val="003870E0"/>
    <w:rsid w:val="003870FA"/>
    <w:rsid w:val="003871A3"/>
    <w:rsid w:val="0038727B"/>
    <w:rsid w:val="00387327"/>
    <w:rsid w:val="0038735A"/>
    <w:rsid w:val="003873C9"/>
    <w:rsid w:val="003873FC"/>
    <w:rsid w:val="003875FC"/>
    <w:rsid w:val="003876F0"/>
    <w:rsid w:val="00387788"/>
    <w:rsid w:val="003877BF"/>
    <w:rsid w:val="00387A11"/>
    <w:rsid w:val="00387A6A"/>
    <w:rsid w:val="00387B4D"/>
    <w:rsid w:val="00387C5F"/>
    <w:rsid w:val="00387D89"/>
    <w:rsid w:val="00387ED3"/>
    <w:rsid w:val="00387F9E"/>
    <w:rsid w:val="00387FC7"/>
    <w:rsid w:val="00390120"/>
    <w:rsid w:val="00390142"/>
    <w:rsid w:val="00390169"/>
    <w:rsid w:val="003901A1"/>
    <w:rsid w:val="003901E7"/>
    <w:rsid w:val="00390205"/>
    <w:rsid w:val="00390234"/>
    <w:rsid w:val="0039061B"/>
    <w:rsid w:val="00390745"/>
    <w:rsid w:val="0039078F"/>
    <w:rsid w:val="00390899"/>
    <w:rsid w:val="00390900"/>
    <w:rsid w:val="003909A0"/>
    <w:rsid w:val="00390C54"/>
    <w:rsid w:val="00390C6C"/>
    <w:rsid w:val="00390C6F"/>
    <w:rsid w:val="00390E59"/>
    <w:rsid w:val="00390F13"/>
    <w:rsid w:val="00390F41"/>
    <w:rsid w:val="00390F9C"/>
    <w:rsid w:val="00390FF6"/>
    <w:rsid w:val="0039102B"/>
    <w:rsid w:val="00391161"/>
    <w:rsid w:val="003912AC"/>
    <w:rsid w:val="003912B2"/>
    <w:rsid w:val="003912D6"/>
    <w:rsid w:val="00391479"/>
    <w:rsid w:val="00391504"/>
    <w:rsid w:val="003916EF"/>
    <w:rsid w:val="00391718"/>
    <w:rsid w:val="00391893"/>
    <w:rsid w:val="00391904"/>
    <w:rsid w:val="00391AAE"/>
    <w:rsid w:val="00391B8A"/>
    <w:rsid w:val="00391CFE"/>
    <w:rsid w:val="00391DD1"/>
    <w:rsid w:val="00391DF7"/>
    <w:rsid w:val="00391F1A"/>
    <w:rsid w:val="00391F2A"/>
    <w:rsid w:val="0039200B"/>
    <w:rsid w:val="003920A2"/>
    <w:rsid w:val="00392203"/>
    <w:rsid w:val="00392204"/>
    <w:rsid w:val="003923A7"/>
    <w:rsid w:val="003923BF"/>
    <w:rsid w:val="0039251C"/>
    <w:rsid w:val="003925DE"/>
    <w:rsid w:val="003926B4"/>
    <w:rsid w:val="00392714"/>
    <w:rsid w:val="003927FC"/>
    <w:rsid w:val="003928AA"/>
    <w:rsid w:val="003928F2"/>
    <w:rsid w:val="0039291C"/>
    <w:rsid w:val="0039298E"/>
    <w:rsid w:val="003929FA"/>
    <w:rsid w:val="00392ACA"/>
    <w:rsid w:val="00392B55"/>
    <w:rsid w:val="00392C0D"/>
    <w:rsid w:val="00392EA4"/>
    <w:rsid w:val="00392F13"/>
    <w:rsid w:val="00392FC6"/>
    <w:rsid w:val="00393048"/>
    <w:rsid w:val="00393090"/>
    <w:rsid w:val="00393126"/>
    <w:rsid w:val="0039343F"/>
    <w:rsid w:val="00393487"/>
    <w:rsid w:val="003934AD"/>
    <w:rsid w:val="0039353A"/>
    <w:rsid w:val="0039365A"/>
    <w:rsid w:val="003936E6"/>
    <w:rsid w:val="00393951"/>
    <w:rsid w:val="00393A02"/>
    <w:rsid w:val="00393C17"/>
    <w:rsid w:val="00393C19"/>
    <w:rsid w:val="00393C2A"/>
    <w:rsid w:val="00393CC9"/>
    <w:rsid w:val="00393EF1"/>
    <w:rsid w:val="0039400E"/>
    <w:rsid w:val="00394068"/>
    <w:rsid w:val="00394143"/>
    <w:rsid w:val="00394227"/>
    <w:rsid w:val="0039430C"/>
    <w:rsid w:val="00394354"/>
    <w:rsid w:val="003944D9"/>
    <w:rsid w:val="003945E0"/>
    <w:rsid w:val="00394611"/>
    <w:rsid w:val="00394632"/>
    <w:rsid w:val="00394661"/>
    <w:rsid w:val="00394743"/>
    <w:rsid w:val="0039474E"/>
    <w:rsid w:val="0039477A"/>
    <w:rsid w:val="0039488B"/>
    <w:rsid w:val="003948AC"/>
    <w:rsid w:val="003948EB"/>
    <w:rsid w:val="003949AC"/>
    <w:rsid w:val="00394BFF"/>
    <w:rsid w:val="00394C0D"/>
    <w:rsid w:val="00394C3F"/>
    <w:rsid w:val="00394DE8"/>
    <w:rsid w:val="00394DEF"/>
    <w:rsid w:val="00394E19"/>
    <w:rsid w:val="00394FCB"/>
    <w:rsid w:val="00395022"/>
    <w:rsid w:val="00395068"/>
    <w:rsid w:val="00395153"/>
    <w:rsid w:val="0039517F"/>
    <w:rsid w:val="003951B4"/>
    <w:rsid w:val="003951B7"/>
    <w:rsid w:val="003952EF"/>
    <w:rsid w:val="0039532D"/>
    <w:rsid w:val="003953DC"/>
    <w:rsid w:val="0039543B"/>
    <w:rsid w:val="00395454"/>
    <w:rsid w:val="00395580"/>
    <w:rsid w:val="00395603"/>
    <w:rsid w:val="00395AC6"/>
    <w:rsid w:val="00395B07"/>
    <w:rsid w:val="00395B4F"/>
    <w:rsid w:val="00395B74"/>
    <w:rsid w:val="00395F0E"/>
    <w:rsid w:val="00395F62"/>
    <w:rsid w:val="003960AA"/>
    <w:rsid w:val="0039613F"/>
    <w:rsid w:val="0039618D"/>
    <w:rsid w:val="00396192"/>
    <w:rsid w:val="00396345"/>
    <w:rsid w:val="0039650C"/>
    <w:rsid w:val="003967DD"/>
    <w:rsid w:val="0039682E"/>
    <w:rsid w:val="00396906"/>
    <w:rsid w:val="003969B4"/>
    <w:rsid w:val="00396ABD"/>
    <w:rsid w:val="00396B5E"/>
    <w:rsid w:val="00396BF4"/>
    <w:rsid w:val="00396C6A"/>
    <w:rsid w:val="00396D93"/>
    <w:rsid w:val="00396E6C"/>
    <w:rsid w:val="00396EDF"/>
    <w:rsid w:val="00396F14"/>
    <w:rsid w:val="0039717F"/>
    <w:rsid w:val="0039723C"/>
    <w:rsid w:val="003972FB"/>
    <w:rsid w:val="00397388"/>
    <w:rsid w:val="00397436"/>
    <w:rsid w:val="00397518"/>
    <w:rsid w:val="00397557"/>
    <w:rsid w:val="00397695"/>
    <w:rsid w:val="00397737"/>
    <w:rsid w:val="00397793"/>
    <w:rsid w:val="00397803"/>
    <w:rsid w:val="00397842"/>
    <w:rsid w:val="00397B95"/>
    <w:rsid w:val="00397CF1"/>
    <w:rsid w:val="00397E13"/>
    <w:rsid w:val="00397E8F"/>
    <w:rsid w:val="00397E91"/>
    <w:rsid w:val="00397F21"/>
    <w:rsid w:val="00397FCF"/>
    <w:rsid w:val="003A01B2"/>
    <w:rsid w:val="003A029F"/>
    <w:rsid w:val="003A03AD"/>
    <w:rsid w:val="003A0414"/>
    <w:rsid w:val="003A05A8"/>
    <w:rsid w:val="003A06D6"/>
    <w:rsid w:val="003A094A"/>
    <w:rsid w:val="003A0A20"/>
    <w:rsid w:val="003A0BF9"/>
    <w:rsid w:val="003A0C2A"/>
    <w:rsid w:val="003A0C82"/>
    <w:rsid w:val="003A0D27"/>
    <w:rsid w:val="003A0E78"/>
    <w:rsid w:val="003A0F35"/>
    <w:rsid w:val="003A0FA1"/>
    <w:rsid w:val="003A103F"/>
    <w:rsid w:val="003A1321"/>
    <w:rsid w:val="003A1353"/>
    <w:rsid w:val="003A135A"/>
    <w:rsid w:val="003A13A6"/>
    <w:rsid w:val="003A162F"/>
    <w:rsid w:val="003A164D"/>
    <w:rsid w:val="003A1723"/>
    <w:rsid w:val="003A17AA"/>
    <w:rsid w:val="003A17CC"/>
    <w:rsid w:val="003A17F5"/>
    <w:rsid w:val="003A19E9"/>
    <w:rsid w:val="003A1B01"/>
    <w:rsid w:val="003A1B81"/>
    <w:rsid w:val="003A1BA4"/>
    <w:rsid w:val="003A1E40"/>
    <w:rsid w:val="003A2004"/>
    <w:rsid w:val="003A2152"/>
    <w:rsid w:val="003A21CC"/>
    <w:rsid w:val="003A22C6"/>
    <w:rsid w:val="003A239D"/>
    <w:rsid w:val="003A268A"/>
    <w:rsid w:val="003A2691"/>
    <w:rsid w:val="003A26AD"/>
    <w:rsid w:val="003A26E1"/>
    <w:rsid w:val="003A277D"/>
    <w:rsid w:val="003A2881"/>
    <w:rsid w:val="003A2921"/>
    <w:rsid w:val="003A296A"/>
    <w:rsid w:val="003A29F7"/>
    <w:rsid w:val="003A2B32"/>
    <w:rsid w:val="003A2BF7"/>
    <w:rsid w:val="003A2E30"/>
    <w:rsid w:val="003A3087"/>
    <w:rsid w:val="003A3120"/>
    <w:rsid w:val="003A329B"/>
    <w:rsid w:val="003A32EC"/>
    <w:rsid w:val="003A334F"/>
    <w:rsid w:val="003A3361"/>
    <w:rsid w:val="003A33A8"/>
    <w:rsid w:val="003A366C"/>
    <w:rsid w:val="003A36B3"/>
    <w:rsid w:val="003A3824"/>
    <w:rsid w:val="003A3A97"/>
    <w:rsid w:val="003A3B5A"/>
    <w:rsid w:val="003A3BCC"/>
    <w:rsid w:val="003A3C51"/>
    <w:rsid w:val="003A3C62"/>
    <w:rsid w:val="003A3D39"/>
    <w:rsid w:val="003A3D5F"/>
    <w:rsid w:val="003A40E6"/>
    <w:rsid w:val="003A41CC"/>
    <w:rsid w:val="003A425D"/>
    <w:rsid w:val="003A4393"/>
    <w:rsid w:val="003A4397"/>
    <w:rsid w:val="003A43BA"/>
    <w:rsid w:val="003A4432"/>
    <w:rsid w:val="003A44BE"/>
    <w:rsid w:val="003A44E2"/>
    <w:rsid w:val="003A4558"/>
    <w:rsid w:val="003A45F3"/>
    <w:rsid w:val="003A45F9"/>
    <w:rsid w:val="003A47D9"/>
    <w:rsid w:val="003A4854"/>
    <w:rsid w:val="003A488F"/>
    <w:rsid w:val="003A4948"/>
    <w:rsid w:val="003A4965"/>
    <w:rsid w:val="003A4974"/>
    <w:rsid w:val="003A4B6C"/>
    <w:rsid w:val="003A4D2F"/>
    <w:rsid w:val="003A4E2E"/>
    <w:rsid w:val="003A4E30"/>
    <w:rsid w:val="003A4E54"/>
    <w:rsid w:val="003A4F33"/>
    <w:rsid w:val="003A4FED"/>
    <w:rsid w:val="003A501B"/>
    <w:rsid w:val="003A5066"/>
    <w:rsid w:val="003A5186"/>
    <w:rsid w:val="003A51AB"/>
    <w:rsid w:val="003A51B8"/>
    <w:rsid w:val="003A522D"/>
    <w:rsid w:val="003A525F"/>
    <w:rsid w:val="003A53A6"/>
    <w:rsid w:val="003A5439"/>
    <w:rsid w:val="003A54FD"/>
    <w:rsid w:val="003A5531"/>
    <w:rsid w:val="003A5A51"/>
    <w:rsid w:val="003A5ADC"/>
    <w:rsid w:val="003A5AF3"/>
    <w:rsid w:val="003A5BF5"/>
    <w:rsid w:val="003A5C2B"/>
    <w:rsid w:val="003A5E0E"/>
    <w:rsid w:val="003A5FAA"/>
    <w:rsid w:val="003A631B"/>
    <w:rsid w:val="003A6351"/>
    <w:rsid w:val="003A635B"/>
    <w:rsid w:val="003A63BD"/>
    <w:rsid w:val="003A63EF"/>
    <w:rsid w:val="003A64A5"/>
    <w:rsid w:val="003A64F8"/>
    <w:rsid w:val="003A663E"/>
    <w:rsid w:val="003A6693"/>
    <w:rsid w:val="003A66B9"/>
    <w:rsid w:val="003A699D"/>
    <w:rsid w:val="003A6A3A"/>
    <w:rsid w:val="003A6C84"/>
    <w:rsid w:val="003A6CB1"/>
    <w:rsid w:val="003A6CCD"/>
    <w:rsid w:val="003A6E66"/>
    <w:rsid w:val="003A6E6F"/>
    <w:rsid w:val="003A6F3B"/>
    <w:rsid w:val="003A6F92"/>
    <w:rsid w:val="003A6FE3"/>
    <w:rsid w:val="003A708D"/>
    <w:rsid w:val="003A7228"/>
    <w:rsid w:val="003A7369"/>
    <w:rsid w:val="003A741A"/>
    <w:rsid w:val="003A7649"/>
    <w:rsid w:val="003A76E5"/>
    <w:rsid w:val="003A7A7F"/>
    <w:rsid w:val="003A7B37"/>
    <w:rsid w:val="003A7C33"/>
    <w:rsid w:val="003A7CCF"/>
    <w:rsid w:val="003A7D0C"/>
    <w:rsid w:val="003A7DCB"/>
    <w:rsid w:val="003A7E02"/>
    <w:rsid w:val="003A7F02"/>
    <w:rsid w:val="003A7F27"/>
    <w:rsid w:val="003A7FC7"/>
    <w:rsid w:val="003B005C"/>
    <w:rsid w:val="003B0257"/>
    <w:rsid w:val="003B035C"/>
    <w:rsid w:val="003B03B4"/>
    <w:rsid w:val="003B053B"/>
    <w:rsid w:val="003B058A"/>
    <w:rsid w:val="003B0735"/>
    <w:rsid w:val="003B07DC"/>
    <w:rsid w:val="003B09C4"/>
    <w:rsid w:val="003B0B3A"/>
    <w:rsid w:val="003B0B93"/>
    <w:rsid w:val="003B0D6A"/>
    <w:rsid w:val="003B1031"/>
    <w:rsid w:val="003B107C"/>
    <w:rsid w:val="003B1114"/>
    <w:rsid w:val="003B1163"/>
    <w:rsid w:val="003B13D0"/>
    <w:rsid w:val="003B13D3"/>
    <w:rsid w:val="003B153A"/>
    <w:rsid w:val="003B1609"/>
    <w:rsid w:val="003B17E7"/>
    <w:rsid w:val="003B187C"/>
    <w:rsid w:val="003B18E5"/>
    <w:rsid w:val="003B1B35"/>
    <w:rsid w:val="003B1B9E"/>
    <w:rsid w:val="003B1C52"/>
    <w:rsid w:val="003B1D56"/>
    <w:rsid w:val="003B1D92"/>
    <w:rsid w:val="003B2146"/>
    <w:rsid w:val="003B2152"/>
    <w:rsid w:val="003B2366"/>
    <w:rsid w:val="003B2654"/>
    <w:rsid w:val="003B270C"/>
    <w:rsid w:val="003B2761"/>
    <w:rsid w:val="003B2765"/>
    <w:rsid w:val="003B2930"/>
    <w:rsid w:val="003B2964"/>
    <w:rsid w:val="003B29DC"/>
    <w:rsid w:val="003B29F3"/>
    <w:rsid w:val="003B2A3B"/>
    <w:rsid w:val="003B2B54"/>
    <w:rsid w:val="003B2DBD"/>
    <w:rsid w:val="003B32EA"/>
    <w:rsid w:val="003B3380"/>
    <w:rsid w:val="003B33EF"/>
    <w:rsid w:val="003B35A9"/>
    <w:rsid w:val="003B3704"/>
    <w:rsid w:val="003B3780"/>
    <w:rsid w:val="003B3897"/>
    <w:rsid w:val="003B3A87"/>
    <w:rsid w:val="003B3AA4"/>
    <w:rsid w:val="003B3B47"/>
    <w:rsid w:val="003B3CF0"/>
    <w:rsid w:val="003B3D69"/>
    <w:rsid w:val="003B3E78"/>
    <w:rsid w:val="003B3EA1"/>
    <w:rsid w:val="003B3EFC"/>
    <w:rsid w:val="003B3F2B"/>
    <w:rsid w:val="003B4127"/>
    <w:rsid w:val="003B41E0"/>
    <w:rsid w:val="003B420A"/>
    <w:rsid w:val="003B425C"/>
    <w:rsid w:val="003B447E"/>
    <w:rsid w:val="003B46C3"/>
    <w:rsid w:val="003B48EB"/>
    <w:rsid w:val="003B4B69"/>
    <w:rsid w:val="003B4C36"/>
    <w:rsid w:val="003B4C78"/>
    <w:rsid w:val="003B4CF2"/>
    <w:rsid w:val="003B4D27"/>
    <w:rsid w:val="003B4EF7"/>
    <w:rsid w:val="003B4F35"/>
    <w:rsid w:val="003B4FAC"/>
    <w:rsid w:val="003B5013"/>
    <w:rsid w:val="003B50F7"/>
    <w:rsid w:val="003B51C0"/>
    <w:rsid w:val="003B5276"/>
    <w:rsid w:val="003B53EF"/>
    <w:rsid w:val="003B5484"/>
    <w:rsid w:val="003B54AD"/>
    <w:rsid w:val="003B550D"/>
    <w:rsid w:val="003B55E1"/>
    <w:rsid w:val="003B56BA"/>
    <w:rsid w:val="003B58EF"/>
    <w:rsid w:val="003B5A9F"/>
    <w:rsid w:val="003B5B2E"/>
    <w:rsid w:val="003B5B8C"/>
    <w:rsid w:val="003B5D11"/>
    <w:rsid w:val="003B5D63"/>
    <w:rsid w:val="003B5E6F"/>
    <w:rsid w:val="003B600C"/>
    <w:rsid w:val="003B60A6"/>
    <w:rsid w:val="003B613A"/>
    <w:rsid w:val="003B635D"/>
    <w:rsid w:val="003B63B1"/>
    <w:rsid w:val="003B658F"/>
    <w:rsid w:val="003B661E"/>
    <w:rsid w:val="003B664A"/>
    <w:rsid w:val="003B66C0"/>
    <w:rsid w:val="003B66FB"/>
    <w:rsid w:val="003B68AD"/>
    <w:rsid w:val="003B6A5B"/>
    <w:rsid w:val="003B6C78"/>
    <w:rsid w:val="003B6D7D"/>
    <w:rsid w:val="003B6DBC"/>
    <w:rsid w:val="003B6ED9"/>
    <w:rsid w:val="003B6F59"/>
    <w:rsid w:val="003B6F73"/>
    <w:rsid w:val="003B7090"/>
    <w:rsid w:val="003B7093"/>
    <w:rsid w:val="003B70CF"/>
    <w:rsid w:val="003B72A0"/>
    <w:rsid w:val="003B72A1"/>
    <w:rsid w:val="003B743F"/>
    <w:rsid w:val="003B74CC"/>
    <w:rsid w:val="003B74F5"/>
    <w:rsid w:val="003B7886"/>
    <w:rsid w:val="003B78EC"/>
    <w:rsid w:val="003B793A"/>
    <w:rsid w:val="003B7B59"/>
    <w:rsid w:val="003B7BA1"/>
    <w:rsid w:val="003B7BED"/>
    <w:rsid w:val="003B7C17"/>
    <w:rsid w:val="003B7C72"/>
    <w:rsid w:val="003B7D1E"/>
    <w:rsid w:val="003B7D4D"/>
    <w:rsid w:val="003B7F39"/>
    <w:rsid w:val="003B7FA2"/>
    <w:rsid w:val="003C002E"/>
    <w:rsid w:val="003C0048"/>
    <w:rsid w:val="003C015F"/>
    <w:rsid w:val="003C0214"/>
    <w:rsid w:val="003C0444"/>
    <w:rsid w:val="003C04D7"/>
    <w:rsid w:val="003C0728"/>
    <w:rsid w:val="003C0799"/>
    <w:rsid w:val="003C07B0"/>
    <w:rsid w:val="003C0967"/>
    <w:rsid w:val="003C0B16"/>
    <w:rsid w:val="003C0C56"/>
    <w:rsid w:val="003C0CD3"/>
    <w:rsid w:val="003C0E27"/>
    <w:rsid w:val="003C0EBC"/>
    <w:rsid w:val="003C1015"/>
    <w:rsid w:val="003C1126"/>
    <w:rsid w:val="003C12CB"/>
    <w:rsid w:val="003C12EA"/>
    <w:rsid w:val="003C13CF"/>
    <w:rsid w:val="003C1422"/>
    <w:rsid w:val="003C147A"/>
    <w:rsid w:val="003C15E0"/>
    <w:rsid w:val="003C160E"/>
    <w:rsid w:val="003C1682"/>
    <w:rsid w:val="003C16A0"/>
    <w:rsid w:val="003C170B"/>
    <w:rsid w:val="003C1883"/>
    <w:rsid w:val="003C18A6"/>
    <w:rsid w:val="003C1B93"/>
    <w:rsid w:val="003C1BC7"/>
    <w:rsid w:val="003C1CE4"/>
    <w:rsid w:val="003C1D1E"/>
    <w:rsid w:val="003C1D62"/>
    <w:rsid w:val="003C226B"/>
    <w:rsid w:val="003C2413"/>
    <w:rsid w:val="003C24A7"/>
    <w:rsid w:val="003C281C"/>
    <w:rsid w:val="003C28F2"/>
    <w:rsid w:val="003C295B"/>
    <w:rsid w:val="003C2AB6"/>
    <w:rsid w:val="003C2E02"/>
    <w:rsid w:val="003C2E33"/>
    <w:rsid w:val="003C2E7E"/>
    <w:rsid w:val="003C2EAB"/>
    <w:rsid w:val="003C2FF9"/>
    <w:rsid w:val="003C31A7"/>
    <w:rsid w:val="003C3280"/>
    <w:rsid w:val="003C329D"/>
    <w:rsid w:val="003C3455"/>
    <w:rsid w:val="003C3459"/>
    <w:rsid w:val="003C348E"/>
    <w:rsid w:val="003C36D9"/>
    <w:rsid w:val="003C379A"/>
    <w:rsid w:val="003C37AC"/>
    <w:rsid w:val="003C37E1"/>
    <w:rsid w:val="003C3A69"/>
    <w:rsid w:val="003C3B28"/>
    <w:rsid w:val="003C3B44"/>
    <w:rsid w:val="003C3FAF"/>
    <w:rsid w:val="003C4016"/>
    <w:rsid w:val="003C41D6"/>
    <w:rsid w:val="003C428B"/>
    <w:rsid w:val="003C431D"/>
    <w:rsid w:val="003C453A"/>
    <w:rsid w:val="003C45BB"/>
    <w:rsid w:val="003C4632"/>
    <w:rsid w:val="003C46ED"/>
    <w:rsid w:val="003C47BB"/>
    <w:rsid w:val="003C47C4"/>
    <w:rsid w:val="003C47E1"/>
    <w:rsid w:val="003C48B9"/>
    <w:rsid w:val="003C4A7C"/>
    <w:rsid w:val="003C4ADB"/>
    <w:rsid w:val="003C4B18"/>
    <w:rsid w:val="003C4B59"/>
    <w:rsid w:val="003C4BFA"/>
    <w:rsid w:val="003C4E8E"/>
    <w:rsid w:val="003C4EFB"/>
    <w:rsid w:val="003C4F8A"/>
    <w:rsid w:val="003C4F8B"/>
    <w:rsid w:val="003C510F"/>
    <w:rsid w:val="003C5113"/>
    <w:rsid w:val="003C5167"/>
    <w:rsid w:val="003C51C3"/>
    <w:rsid w:val="003C54B3"/>
    <w:rsid w:val="003C55D1"/>
    <w:rsid w:val="003C5666"/>
    <w:rsid w:val="003C5671"/>
    <w:rsid w:val="003C584F"/>
    <w:rsid w:val="003C58C1"/>
    <w:rsid w:val="003C5976"/>
    <w:rsid w:val="003C5B6D"/>
    <w:rsid w:val="003C5BCE"/>
    <w:rsid w:val="003C5BE7"/>
    <w:rsid w:val="003C5D6F"/>
    <w:rsid w:val="003C5DE5"/>
    <w:rsid w:val="003C5E97"/>
    <w:rsid w:val="003C5EB5"/>
    <w:rsid w:val="003C606D"/>
    <w:rsid w:val="003C60E3"/>
    <w:rsid w:val="003C614E"/>
    <w:rsid w:val="003C61E9"/>
    <w:rsid w:val="003C61FD"/>
    <w:rsid w:val="003C62EB"/>
    <w:rsid w:val="003C644E"/>
    <w:rsid w:val="003C647E"/>
    <w:rsid w:val="003C6507"/>
    <w:rsid w:val="003C6518"/>
    <w:rsid w:val="003C6639"/>
    <w:rsid w:val="003C675C"/>
    <w:rsid w:val="003C680F"/>
    <w:rsid w:val="003C68C4"/>
    <w:rsid w:val="003C6A03"/>
    <w:rsid w:val="003C6A4C"/>
    <w:rsid w:val="003C6B90"/>
    <w:rsid w:val="003C6BFB"/>
    <w:rsid w:val="003C6D0F"/>
    <w:rsid w:val="003C6EC4"/>
    <w:rsid w:val="003C6F42"/>
    <w:rsid w:val="003C6FB4"/>
    <w:rsid w:val="003C7041"/>
    <w:rsid w:val="003C7084"/>
    <w:rsid w:val="003C70DB"/>
    <w:rsid w:val="003C72B7"/>
    <w:rsid w:val="003C72C2"/>
    <w:rsid w:val="003C73E5"/>
    <w:rsid w:val="003C73EB"/>
    <w:rsid w:val="003C73FF"/>
    <w:rsid w:val="003C744E"/>
    <w:rsid w:val="003C7458"/>
    <w:rsid w:val="003C74C5"/>
    <w:rsid w:val="003C755D"/>
    <w:rsid w:val="003C76AA"/>
    <w:rsid w:val="003C76D0"/>
    <w:rsid w:val="003C771D"/>
    <w:rsid w:val="003C7746"/>
    <w:rsid w:val="003C7906"/>
    <w:rsid w:val="003C7988"/>
    <w:rsid w:val="003C7A16"/>
    <w:rsid w:val="003C7A99"/>
    <w:rsid w:val="003C7C3A"/>
    <w:rsid w:val="003C7C42"/>
    <w:rsid w:val="003C7CF8"/>
    <w:rsid w:val="003C7D4A"/>
    <w:rsid w:val="003C7D76"/>
    <w:rsid w:val="003C7F43"/>
    <w:rsid w:val="003D000A"/>
    <w:rsid w:val="003D0066"/>
    <w:rsid w:val="003D0074"/>
    <w:rsid w:val="003D00DD"/>
    <w:rsid w:val="003D023B"/>
    <w:rsid w:val="003D03CC"/>
    <w:rsid w:val="003D03E3"/>
    <w:rsid w:val="003D048C"/>
    <w:rsid w:val="003D0581"/>
    <w:rsid w:val="003D0809"/>
    <w:rsid w:val="003D0877"/>
    <w:rsid w:val="003D0B97"/>
    <w:rsid w:val="003D0D3A"/>
    <w:rsid w:val="003D0D60"/>
    <w:rsid w:val="003D0E97"/>
    <w:rsid w:val="003D0F03"/>
    <w:rsid w:val="003D0F1B"/>
    <w:rsid w:val="003D0F2B"/>
    <w:rsid w:val="003D1023"/>
    <w:rsid w:val="003D11BC"/>
    <w:rsid w:val="003D11CB"/>
    <w:rsid w:val="003D1250"/>
    <w:rsid w:val="003D1283"/>
    <w:rsid w:val="003D14A1"/>
    <w:rsid w:val="003D1529"/>
    <w:rsid w:val="003D1586"/>
    <w:rsid w:val="003D1593"/>
    <w:rsid w:val="003D16C6"/>
    <w:rsid w:val="003D190D"/>
    <w:rsid w:val="003D1954"/>
    <w:rsid w:val="003D1B6E"/>
    <w:rsid w:val="003D1BC6"/>
    <w:rsid w:val="003D1DD7"/>
    <w:rsid w:val="003D1E21"/>
    <w:rsid w:val="003D1F87"/>
    <w:rsid w:val="003D1FDD"/>
    <w:rsid w:val="003D202C"/>
    <w:rsid w:val="003D212C"/>
    <w:rsid w:val="003D222E"/>
    <w:rsid w:val="003D227A"/>
    <w:rsid w:val="003D22B7"/>
    <w:rsid w:val="003D22D4"/>
    <w:rsid w:val="003D22E8"/>
    <w:rsid w:val="003D22F8"/>
    <w:rsid w:val="003D240B"/>
    <w:rsid w:val="003D273D"/>
    <w:rsid w:val="003D2746"/>
    <w:rsid w:val="003D2847"/>
    <w:rsid w:val="003D2869"/>
    <w:rsid w:val="003D2A9F"/>
    <w:rsid w:val="003D2BD9"/>
    <w:rsid w:val="003D2D7E"/>
    <w:rsid w:val="003D2DBC"/>
    <w:rsid w:val="003D2DFB"/>
    <w:rsid w:val="003D2E60"/>
    <w:rsid w:val="003D2EF5"/>
    <w:rsid w:val="003D30DD"/>
    <w:rsid w:val="003D30E2"/>
    <w:rsid w:val="003D320E"/>
    <w:rsid w:val="003D324B"/>
    <w:rsid w:val="003D326C"/>
    <w:rsid w:val="003D32FB"/>
    <w:rsid w:val="003D338E"/>
    <w:rsid w:val="003D33D6"/>
    <w:rsid w:val="003D33FC"/>
    <w:rsid w:val="003D34D3"/>
    <w:rsid w:val="003D37E0"/>
    <w:rsid w:val="003D381D"/>
    <w:rsid w:val="003D38BE"/>
    <w:rsid w:val="003D391D"/>
    <w:rsid w:val="003D3B1E"/>
    <w:rsid w:val="003D3E5C"/>
    <w:rsid w:val="003D3E7B"/>
    <w:rsid w:val="003D3F40"/>
    <w:rsid w:val="003D3FFB"/>
    <w:rsid w:val="003D4168"/>
    <w:rsid w:val="003D4198"/>
    <w:rsid w:val="003D4253"/>
    <w:rsid w:val="003D42CA"/>
    <w:rsid w:val="003D4564"/>
    <w:rsid w:val="003D45BE"/>
    <w:rsid w:val="003D47F9"/>
    <w:rsid w:val="003D487A"/>
    <w:rsid w:val="003D494C"/>
    <w:rsid w:val="003D4B99"/>
    <w:rsid w:val="003D4C6D"/>
    <w:rsid w:val="003D4D3F"/>
    <w:rsid w:val="003D4EF1"/>
    <w:rsid w:val="003D4FC7"/>
    <w:rsid w:val="003D5122"/>
    <w:rsid w:val="003D517B"/>
    <w:rsid w:val="003D5204"/>
    <w:rsid w:val="003D5237"/>
    <w:rsid w:val="003D52AD"/>
    <w:rsid w:val="003D5344"/>
    <w:rsid w:val="003D53DF"/>
    <w:rsid w:val="003D5466"/>
    <w:rsid w:val="003D5640"/>
    <w:rsid w:val="003D5665"/>
    <w:rsid w:val="003D578F"/>
    <w:rsid w:val="003D57D1"/>
    <w:rsid w:val="003D5812"/>
    <w:rsid w:val="003D5927"/>
    <w:rsid w:val="003D5AAA"/>
    <w:rsid w:val="003D5B05"/>
    <w:rsid w:val="003D5B46"/>
    <w:rsid w:val="003D5C49"/>
    <w:rsid w:val="003D5CB7"/>
    <w:rsid w:val="003D5DD1"/>
    <w:rsid w:val="003D5E3F"/>
    <w:rsid w:val="003D6036"/>
    <w:rsid w:val="003D6102"/>
    <w:rsid w:val="003D6110"/>
    <w:rsid w:val="003D6323"/>
    <w:rsid w:val="003D6398"/>
    <w:rsid w:val="003D664D"/>
    <w:rsid w:val="003D6746"/>
    <w:rsid w:val="003D679B"/>
    <w:rsid w:val="003D67C5"/>
    <w:rsid w:val="003D6A0B"/>
    <w:rsid w:val="003D6A38"/>
    <w:rsid w:val="003D6B16"/>
    <w:rsid w:val="003D6CD3"/>
    <w:rsid w:val="003D6D05"/>
    <w:rsid w:val="003D6FD0"/>
    <w:rsid w:val="003D70FC"/>
    <w:rsid w:val="003D7190"/>
    <w:rsid w:val="003D7297"/>
    <w:rsid w:val="003D743F"/>
    <w:rsid w:val="003D7560"/>
    <w:rsid w:val="003D7646"/>
    <w:rsid w:val="003D765E"/>
    <w:rsid w:val="003D77CC"/>
    <w:rsid w:val="003D77DD"/>
    <w:rsid w:val="003D77E5"/>
    <w:rsid w:val="003D78FD"/>
    <w:rsid w:val="003D79C4"/>
    <w:rsid w:val="003D7A77"/>
    <w:rsid w:val="003D7AFC"/>
    <w:rsid w:val="003D7E54"/>
    <w:rsid w:val="003D7E99"/>
    <w:rsid w:val="003D7FD2"/>
    <w:rsid w:val="003E017D"/>
    <w:rsid w:val="003E0526"/>
    <w:rsid w:val="003E0676"/>
    <w:rsid w:val="003E0678"/>
    <w:rsid w:val="003E06E4"/>
    <w:rsid w:val="003E0756"/>
    <w:rsid w:val="003E09D4"/>
    <w:rsid w:val="003E0A03"/>
    <w:rsid w:val="003E0A17"/>
    <w:rsid w:val="003E0ACE"/>
    <w:rsid w:val="003E0B4D"/>
    <w:rsid w:val="003E0B5C"/>
    <w:rsid w:val="003E0B74"/>
    <w:rsid w:val="003E0C5B"/>
    <w:rsid w:val="003E0E49"/>
    <w:rsid w:val="003E0F87"/>
    <w:rsid w:val="003E0FCF"/>
    <w:rsid w:val="003E0FD7"/>
    <w:rsid w:val="003E1042"/>
    <w:rsid w:val="003E1089"/>
    <w:rsid w:val="003E123E"/>
    <w:rsid w:val="003E1547"/>
    <w:rsid w:val="003E1628"/>
    <w:rsid w:val="003E180A"/>
    <w:rsid w:val="003E19AF"/>
    <w:rsid w:val="003E19E3"/>
    <w:rsid w:val="003E1A12"/>
    <w:rsid w:val="003E1B7B"/>
    <w:rsid w:val="003E1B98"/>
    <w:rsid w:val="003E1C3F"/>
    <w:rsid w:val="003E1D75"/>
    <w:rsid w:val="003E1E64"/>
    <w:rsid w:val="003E1F6C"/>
    <w:rsid w:val="003E1F75"/>
    <w:rsid w:val="003E2500"/>
    <w:rsid w:val="003E2528"/>
    <w:rsid w:val="003E2535"/>
    <w:rsid w:val="003E2536"/>
    <w:rsid w:val="003E2554"/>
    <w:rsid w:val="003E25EB"/>
    <w:rsid w:val="003E262C"/>
    <w:rsid w:val="003E293E"/>
    <w:rsid w:val="003E29E4"/>
    <w:rsid w:val="003E2B50"/>
    <w:rsid w:val="003E2BAA"/>
    <w:rsid w:val="003E2BE1"/>
    <w:rsid w:val="003E2C1E"/>
    <w:rsid w:val="003E2C4A"/>
    <w:rsid w:val="003E2C79"/>
    <w:rsid w:val="003E2CB0"/>
    <w:rsid w:val="003E2E44"/>
    <w:rsid w:val="003E2E4F"/>
    <w:rsid w:val="003E2E5C"/>
    <w:rsid w:val="003E2EC0"/>
    <w:rsid w:val="003E2FCE"/>
    <w:rsid w:val="003E2FE9"/>
    <w:rsid w:val="003E301D"/>
    <w:rsid w:val="003E307D"/>
    <w:rsid w:val="003E30DF"/>
    <w:rsid w:val="003E313E"/>
    <w:rsid w:val="003E33F2"/>
    <w:rsid w:val="003E34E6"/>
    <w:rsid w:val="003E36B0"/>
    <w:rsid w:val="003E3793"/>
    <w:rsid w:val="003E37A8"/>
    <w:rsid w:val="003E37E3"/>
    <w:rsid w:val="003E38DD"/>
    <w:rsid w:val="003E399F"/>
    <w:rsid w:val="003E3A08"/>
    <w:rsid w:val="003E3B1C"/>
    <w:rsid w:val="003E3BD6"/>
    <w:rsid w:val="003E3C87"/>
    <w:rsid w:val="003E3F7A"/>
    <w:rsid w:val="003E3F98"/>
    <w:rsid w:val="003E3FBF"/>
    <w:rsid w:val="003E40BC"/>
    <w:rsid w:val="003E4120"/>
    <w:rsid w:val="003E4284"/>
    <w:rsid w:val="003E42FD"/>
    <w:rsid w:val="003E430A"/>
    <w:rsid w:val="003E43E9"/>
    <w:rsid w:val="003E4469"/>
    <w:rsid w:val="003E4584"/>
    <w:rsid w:val="003E463F"/>
    <w:rsid w:val="003E4707"/>
    <w:rsid w:val="003E4728"/>
    <w:rsid w:val="003E4824"/>
    <w:rsid w:val="003E4881"/>
    <w:rsid w:val="003E48FF"/>
    <w:rsid w:val="003E4ACA"/>
    <w:rsid w:val="003E4B00"/>
    <w:rsid w:val="003E4BA6"/>
    <w:rsid w:val="003E4C8A"/>
    <w:rsid w:val="003E4D65"/>
    <w:rsid w:val="003E4D85"/>
    <w:rsid w:val="003E4EC0"/>
    <w:rsid w:val="003E4EF0"/>
    <w:rsid w:val="003E4F29"/>
    <w:rsid w:val="003E4FA5"/>
    <w:rsid w:val="003E4FB6"/>
    <w:rsid w:val="003E506E"/>
    <w:rsid w:val="003E5096"/>
    <w:rsid w:val="003E50D7"/>
    <w:rsid w:val="003E50E8"/>
    <w:rsid w:val="003E5222"/>
    <w:rsid w:val="003E5409"/>
    <w:rsid w:val="003E5448"/>
    <w:rsid w:val="003E551C"/>
    <w:rsid w:val="003E578F"/>
    <w:rsid w:val="003E5ADB"/>
    <w:rsid w:val="003E5AF5"/>
    <w:rsid w:val="003E5AF9"/>
    <w:rsid w:val="003E5BA0"/>
    <w:rsid w:val="003E5CDC"/>
    <w:rsid w:val="003E5CDD"/>
    <w:rsid w:val="003E5D6C"/>
    <w:rsid w:val="003E5FAC"/>
    <w:rsid w:val="003E60DE"/>
    <w:rsid w:val="003E60F0"/>
    <w:rsid w:val="003E624C"/>
    <w:rsid w:val="003E640F"/>
    <w:rsid w:val="003E651A"/>
    <w:rsid w:val="003E65B5"/>
    <w:rsid w:val="003E6659"/>
    <w:rsid w:val="003E66D9"/>
    <w:rsid w:val="003E670F"/>
    <w:rsid w:val="003E682D"/>
    <w:rsid w:val="003E6839"/>
    <w:rsid w:val="003E6912"/>
    <w:rsid w:val="003E6A30"/>
    <w:rsid w:val="003E6AC5"/>
    <w:rsid w:val="003E6ACD"/>
    <w:rsid w:val="003E6AF8"/>
    <w:rsid w:val="003E6B0E"/>
    <w:rsid w:val="003E6B25"/>
    <w:rsid w:val="003E6BE9"/>
    <w:rsid w:val="003E6C8B"/>
    <w:rsid w:val="003E6CFC"/>
    <w:rsid w:val="003E6E0E"/>
    <w:rsid w:val="003E6EC2"/>
    <w:rsid w:val="003E6F5F"/>
    <w:rsid w:val="003E7053"/>
    <w:rsid w:val="003E705E"/>
    <w:rsid w:val="003E71AE"/>
    <w:rsid w:val="003E7513"/>
    <w:rsid w:val="003E7608"/>
    <w:rsid w:val="003E7683"/>
    <w:rsid w:val="003E78A0"/>
    <w:rsid w:val="003E790E"/>
    <w:rsid w:val="003E7935"/>
    <w:rsid w:val="003E7954"/>
    <w:rsid w:val="003E7A76"/>
    <w:rsid w:val="003E7C9F"/>
    <w:rsid w:val="003E7E38"/>
    <w:rsid w:val="003E7EFE"/>
    <w:rsid w:val="003E7F17"/>
    <w:rsid w:val="003E7F63"/>
    <w:rsid w:val="003F0154"/>
    <w:rsid w:val="003F0194"/>
    <w:rsid w:val="003F01A7"/>
    <w:rsid w:val="003F01C0"/>
    <w:rsid w:val="003F0224"/>
    <w:rsid w:val="003F03F9"/>
    <w:rsid w:val="003F044D"/>
    <w:rsid w:val="003F04BC"/>
    <w:rsid w:val="003F04E2"/>
    <w:rsid w:val="003F05B9"/>
    <w:rsid w:val="003F0709"/>
    <w:rsid w:val="003F07A0"/>
    <w:rsid w:val="003F0952"/>
    <w:rsid w:val="003F0A09"/>
    <w:rsid w:val="003F0A7E"/>
    <w:rsid w:val="003F0A93"/>
    <w:rsid w:val="003F0AFF"/>
    <w:rsid w:val="003F0DCE"/>
    <w:rsid w:val="003F0ED7"/>
    <w:rsid w:val="003F10BE"/>
    <w:rsid w:val="003F10DF"/>
    <w:rsid w:val="003F1293"/>
    <w:rsid w:val="003F1294"/>
    <w:rsid w:val="003F12B5"/>
    <w:rsid w:val="003F1515"/>
    <w:rsid w:val="003F1731"/>
    <w:rsid w:val="003F1891"/>
    <w:rsid w:val="003F18CC"/>
    <w:rsid w:val="003F18DE"/>
    <w:rsid w:val="003F195B"/>
    <w:rsid w:val="003F19C3"/>
    <w:rsid w:val="003F19C8"/>
    <w:rsid w:val="003F19F4"/>
    <w:rsid w:val="003F1AFD"/>
    <w:rsid w:val="003F1B7B"/>
    <w:rsid w:val="003F1C85"/>
    <w:rsid w:val="003F1EF5"/>
    <w:rsid w:val="003F1F0E"/>
    <w:rsid w:val="003F2000"/>
    <w:rsid w:val="003F2281"/>
    <w:rsid w:val="003F234E"/>
    <w:rsid w:val="003F236F"/>
    <w:rsid w:val="003F273D"/>
    <w:rsid w:val="003F2787"/>
    <w:rsid w:val="003F27A7"/>
    <w:rsid w:val="003F2894"/>
    <w:rsid w:val="003F29D9"/>
    <w:rsid w:val="003F2A60"/>
    <w:rsid w:val="003F2E6C"/>
    <w:rsid w:val="003F2F21"/>
    <w:rsid w:val="003F3077"/>
    <w:rsid w:val="003F3183"/>
    <w:rsid w:val="003F34B8"/>
    <w:rsid w:val="003F36B8"/>
    <w:rsid w:val="003F38C4"/>
    <w:rsid w:val="003F38E1"/>
    <w:rsid w:val="003F39A9"/>
    <w:rsid w:val="003F3C52"/>
    <w:rsid w:val="003F3CBD"/>
    <w:rsid w:val="003F3D0E"/>
    <w:rsid w:val="003F3D85"/>
    <w:rsid w:val="003F3EDE"/>
    <w:rsid w:val="003F4028"/>
    <w:rsid w:val="003F4138"/>
    <w:rsid w:val="003F4326"/>
    <w:rsid w:val="003F44A6"/>
    <w:rsid w:val="003F462C"/>
    <w:rsid w:val="003F469F"/>
    <w:rsid w:val="003F48E0"/>
    <w:rsid w:val="003F4BA0"/>
    <w:rsid w:val="003F4CDE"/>
    <w:rsid w:val="003F4F61"/>
    <w:rsid w:val="003F5053"/>
    <w:rsid w:val="003F50C4"/>
    <w:rsid w:val="003F5219"/>
    <w:rsid w:val="003F5240"/>
    <w:rsid w:val="003F542B"/>
    <w:rsid w:val="003F54C0"/>
    <w:rsid w:val="003F54FB"/>
    <w:rsid w:val="003F55D7"/>
    <w:rsid w:val="003F55DA"/>
    <w:rsid w:val="003F55F6"/>
    <w:rsid w:val="003F56EF"/>
    <w:rsid w:val="003F579D"/>
    <w:rsid w:val="003F5845"/>
    <w:rsid w:val="003F5936"/>
    <w:rsid w:val="003F5A0F"/>
    <w:rsid w:val="003F5C0D"/>
    <w:rsid w:val="003F5C3D"/>
    <w:rsid w:val="003F5EA2"/>
    <w:rsid w:val="003F5EFE"/>
    <w:rsid w:val="003F5F5B"/>
    <w:rsid w:val="003F5FFC"/>
    <w:rsid w:val="003F6022"/>
    <w:rsid w:val="003F6099"/>
    <w:rsid w:val="003F6124"/>
    <w:rsid w:val="003F6404"/>
    <w:rsid w:val="003F64A4"/>
    <w:rsid w:val="003F6571"/>
    <w:rsid w:val="003F6675"/>
    <w:rsid w:val="003F68B8"/>
    <w:rsid w:val="003F6938"/>
    <w:rsid w:val="003F69D4"/>
    <w:rsid w:val="003F6B1F"/>
    <w:rsid w:val="003F6CB0"/>
    <w:rsid w:val="003F6D75"/>
    <w:rsid w:val="003F6DF0"/>
    <w:rsid w:val="003F6E73"/>
    <w:rsid w:val="003F6ECB"/>
    <w:rsid w:val="003F6FDF"/>
    <w:rsid w:val="003F7048"/>
    <w:rsid w:val="003F7145"/>
    <w:rsid w:val="003F71B1"/>
    <w:rsid w:val="003F71BF"/>
    <w:rsid w:val="003F72F9"/>
    <w:rsid w:val="003F7482"/>
    <w:rsid w:val="003F74FF"/>
    <w:rsid w:val="003F772E"/>
    <w:rsid w:val="003F7961"/>
    <w:rsid w:val="003F7B23"/>
    <w:rsid w:val="003F7BE5"/>
    <w:rsid w:val="003F7BFA"/>
    <w:rsid w:val="003F7CF3"/>
    <w:rsid w:val="003F7DFF"/>
    <w:rsid w:val="003F7E03"/>
    <w:rsid w:val="003F7E62"/>
    <w:rsid w:val="00400178"/>
    <w:rsid w:val="00400263"/>
    <w:rsid w:val="0040033C"/>
    <w:rsid w:val="00400342"/>
    <w:rsid w:val="00400370"/>
    <w:rsid w:val="0040049C"/>
    <w:rsid w:val="004004DB"/>
    <w:rsid w:val="004005D3"/>
    <w:rsid w:val="00400656"/>
    <w:rsid w:val="0040065E"/>
    <w:rsid w:val="00400850"/>
    <w:rsid w:val="00400917"/>
    <w:rsid w:val="00400989"/>
    <w:rsid w:val="004009F5"/>
    <w:rsid w:val="00400BC2"/>
    <w:rsid w:val="00400C35"/>
    <w:rsid w:val="00400C40"/>
    <w:rsid w:val="00400DBA"/>
    <w:rsid w:val="00400E7E"/>
    <w:rsid w:val="00401048"/>
    <w:rsid w:val="0040111E"/>
    <w:rsid w:val="00401139"/>
    <w:rsid w:val="00401369"/>
    <w:rsid w:val="004013A0"/>
    <w:rsid w:val="0040141B"/>
    <w:rsid w:val="0040146E"/>
    <w:rsid w:val="004014CB"/>
    <w:rsid w:val="004014CF"/>
    <w:rsid w:val="004016B9"/>
    <w:rsid w:val="0040170C"/>
    <w:rsid w:val="0040171F"/>
    <w:rsid w:val="004017AB"/>
    <w:rsid w:val="00401998"/>
    <w:rsid w:val="004019B3"/>
    <w:rsid w:val="004019E0"/>
    <w:rsid w:val="00401A01"/>
    <w:rsid w:val="00401B44"/>
    <w:rsid w:val="00401BE0"/>
    <w:rsid w:val="00401BE1"/>
    <w:rsid w:val="00401BE2"/>
    <w:rsid w:val="00401C6C"/>
    <w:rsid w:val="00401DF0"/>
    <w:rsid w:val="0040200D"/>
    <w:rsid w:val="004020BB"/>
    <w:rsid w:val="004020F4"/>
    <w:rsid w:val="0040210B"/>
    <w:rsid w:val="00402171"/>
    <w:rsid w:val="00402176"/>
    <w:rsid w:val="004021CD"/>
    <w:rsid w:val="00402309"/>
    <w:rsid w:val="00402343"/>
    <w:rsid w:val="00402358"/>
    <w:rsid w:val="00402383"/>
    <w:rsid w:val="0040264E"/>
    <w:rsid w:val="0040279A"/>
    <w:rsid w:val="00402866"/>
    <w:rsid w:val="00402955"/>
    <w:rsid w:val="00402C11"/>
    <w:rsid w:val="00402C78"/>
    <w:rsid w:val="00402E86"/>
    <w:rsid w:val="00402F07"/>
    <w:rsid w:val="00402F34"/>
    <w:rsid w:val="00402F6F"/>
    <w:rsid w:val="0040300D"/>
    <w:rsid w:val="0040310E"/>
    <w:rsid w:val="00403219"/>
    <w:rsid w:val="00403293"/>
    <w:rsid w:val="00403305"/>
    <w:rsid w:val="0040334C"/>
    <w:rsid w:val="004033B9"/>
    <w:rsid w:val="0040355D"/>
    <w:rsid w:val="004035D2"/>
    <w:rsid w:val="00403937"/>
    <w:rsid w:val="00403A74"/>
    <w:rsid w:val="00403B6E"/>
    <w:rsid w:val="00403BA1"/>
    <w:rsid w:val="00403BA7"/>
    <w:rsid w:val="00403DF8"/>
    <w:rsid w:val="00403E8E"/>
    <w:rsid w:val="00403F24"/>
    <w:rsid w:val="00404177"/>
    <w:rsid w:val="00404336"/>
    <w:rsid w:val="0040465D"/>
    <w:rsid w:val="0040468B"/>
    <w:rsid w:val="004046CA"/>
    <w:rsid w:val="004046CC"/>
    <w:rsid w:val="00404709"/>
    <w:rsid w:val="0040490D"/>
    <w:rsid w:val="00404950"/>
    <w:rsid w:val="00404C51"/>
    <w:rsid w:val="00404CAA"/>
    <w:rsid w:val="00404D76"/>
    <w:rsid w:val="00404D94"/>
    <w:rsid w:val="00404F69"/>
    <w:rsid w:val="00404F9F"/>
    <w:rsid w:val="00404FB3"/>
    <w:rsid w:val="00405085"/>
    <w:rsid w:val="004051D2"/>
    <w:rsid w:val="0040527F"/>
    <w:rsid w:val="0040530C"/>
    <w:rsid w:val="0040539B"/>
    <w:rsid w:val="004054C3"/>
    <w:rsid w:val="00405523"/>
    <w:rsid w:val="0040571B"/>
    <w:rsid w:val="00405803"/>
    <w:rsid w:val="004058FE"/>
    <w:rsid w:val="004059C8"/>
    <w:rsid w:val="004059D8"/>
    <w:rsid w:val="00405A69"/>
    <w:rsid w:val="00405AB1"/>
    <w:rsid w:val="00405AB9"/>
    <w:rsid w:val="00405AC2"/>
    <w:rsid w:val="00405CB6"/>
    <w:rsid w:val="00405D88"/>
    <w:rsid w:val="00405E21"/>
    <w:rsid w:val="00405E4D"/>
    <w:rsid w:val="00405FD3"/>
    <w:rsid w:val="00406011"/>
    <w:rsid w:val="00406033"/>
    <w:rsid w:val="0040604D"/>
    <w:rsid w:val="00406054"/>
    <w:rsid w:val="00406095"/>
    <w:rsid w:val="004060BF"/>
    <w:rsid w:val="00406548"/>
    <w:rsid w:val="00406667"/>
    <w:rsid w:val="00406880"/>
    <w:rsid w:val="004068AE"/>
    <w:rsid w:val="0040690D"/>
    <w:rsid w:val="00406919"/>
    <w:rsid w:val="00406A2D"/>
    <w:rsid w:val="00406D36"/>
    <w:rsid w:val="00406E64"/>
    <w:rsid w:val="00406E95"/>
    <w:rsid w:val="00406EDF"/>
    <w:rsid w:val="00406FCA"/>
    <w:rsid w:val="0040701C"/>
    <w:rsid w:val="0040723C"/>
    <w:rsid w:val="00407276"/>
    <w:rsid w:val="00407482"/>
    <w:rsid w:val="004074D4"/>
    <w:rsid w:val="00407669"/>
    <w:rsid w:val="004077BD"/>
    <w:rsid w:val="00407886"/>
    <w:rsid w:val="0040794B"/>
    <w:rsid w:val="0040798A"/>
    <w:rsid w:val="00407B3F"/>
    <w:rsid w:val="00407B8A"/>
    <w:rsid w:val="00407C2F"/>
    <w:rsid w:val="00407C67"/>
    <w:rsid w:val="00407D68"/>
    <w:rsid w:val="00407DFC"/>
    <w:rsid w:val="00407EC8"/>
    <w:rsid w:val="00407F3A"/>
    <w:rsid w:val="0041004D"/>
    <w:rsid w:val="00410423"/>
    <w:rsid w:val="004104F0"/>
    <w:rsid w:val="004105C9"/>
    <w:rsid w:val="00410647"/>
    <w:rsid w:val="004108D4"/>
    <w:rsid w:val="004108E6"/>
    <w:rsid w:val="004109B3"/>
    <w:rsid w:val="004109C2"/>
    <w:rsid w:val="00410B32"/>
    <w:rsid w:val="00410B50"/>
    <w:rsid w:val="00410C0E"/>
    <w:rsid w:val="00410DE3"/>
    <w:rsid w:val="00410DE5"/>
    <w:rsid w:val="00410E61"/>
    <w:rsid w:val="00411026"/>
    <w:rsid w:val="0041120E"/>
    <w:rsid w:val="00411526"/>
    <w:rsid w:val="00411576"/>
    <w:rsid w:val="004115B6"/>
    <w:rsid w:val="00411633"/>
    <w:rsid w:val="00411634"/>
    <w:rsid w:val="00411662"/>
    <w:rsid w:val="00411752"/>
    <w:rsid w:val="0041176F"/>
    <w:rsid w:val="00411824"/>
    <w:rsid w:val="00411828"/>
    <w:rsid w:val="0041186C"/>
    <w:rsid w:val="00411881"/>
    <w:rsid w:val="0041195A"/>
    <w:rsid w:val="00411A05"/>
    <w:rsid w:val="00411B19"/>
    <w:rsid w:val="00411B3B"/>
    <w:rsid w:val="00411B9E"/>
    <w:rsid w:val="00411BE1"/>
    <w:rsid w:val="00411D46"/>
    <w:rsid w:val="00411D99"/>
    <w:rsid w:val="00411E16"/>
    <w:rsid w:val="0041218C"/>
    <w:rsid w:val="00412234"/>
    <w:rsid w:val="00412238"/>
    <w:rsid w:val="004123AD"/>
    <w:rsid w:val="004123B0"/>
    <w:rsid w:val="004124BC"/>
    <w:rsid w:val="0041259D"/>
    <w:rsid w:val="004125B6"/>
    <w:rsid w:val="0041297B"/>
    <w:rsid w:val="00412A0F"/>
    <w:rsid w:val="00412B6B"/>
    <w:rsid w:val="00412B93"/>
    <w:rsid w:val="00412BA4"/>
    <w:rsid w:val="00412BE3"/>
    <w:rsid w:val="00412C05"/>
    <w:rsid w:val="00412C79"/>
    <w:rsid w:val="00412D6A"/>
    <w:rsid w:val="00412F83"/>
    <w:rsid w:val="004131E3"/>
    <w:rsid w:val="0041336E"/>
    <w:rsid w:val="0041338C"/>
    <w:rsid w:val="00413416"/>
    <w:rsid w:val="0041345E"/>
    <w:rsid w:val="004135B7"/>
    <w:rsid w:val="00413682"/>
    <w:rsid w:val="00413733"/>
    <w:rsid w:val="0041376A"/>
    <w:rsid w:val="00413784"/>
    <w:rsid w:val="004138BF"/>
    <w:rsid w:val="0041393F"/>
    <w:rsid w:val="004139F2"/>
    <w:rsid w:val="00413A48"/>
    <w:rsid w:val="00413ABF"/>
    <w:rsid w:val="00413BF8"/>
    <w:rsid w:val="00413C0E"/>
    <w:rsid w:val="00413D25"/>
    <w:rsid w:val="00413D2B"/>
    <w:rsid w:val="00413D79"/>
    <w:rsid w:val="00413E7D"/>
    <w:rsid w:val="00413F3C"/>
    <w:rsid w:val="00413F72"/>
    <w:rsid w:val="004140AA"/>
    <w:rsid w:val="00414263"/>
    <w:rsid w:val="00414286"/>
    <w:rsid w:val="004142DC"/>
    <w:rsid w:val="00414384"/>
    <w:rsid w:val="004143F5"/>
    <w:rsid w:val="0041440D"/>
    <w:rsid w:val="00414423"/>
    <w:rsid w:val="00414623"/>
    <w:rsid w:val="004148D9"/>
    <w:rsid w:val="00414940"/>
    <w:rsid w:val="00414A73"/>
    <w:rsid w:val="00414ACB"/>
    <w:rsid w:val="00414BAF"/>
    <w:rsid w:val="00414C99"/>
    <w:rsid w:val="00414E0F"/>
    <w:rsid w:val="00414F0C"/>
    <w:rsid w:val="00414F98"/>
    <w:rsid w:val="00414FE3"/>
    <w:rsid w:val="004150AD"/>
    <w:rsid w:val="004150D2"/>
    <w:rsid w:val="00415148"/>
    <w:rsid w:val="004152C6"/>
    <w:rsid w:val="004154D3"/>
    <w:rsid w:val="004154E7"/>
    <w:rsid w:val="0041558D"/>
    <w:rsid w:val="004155EF"/>
    <w:rsid w:val="0041561B"/>
    <w:rsid w:val="004156BE"/>
    <w:rsid w:val="00415764"/>
    <w:rsid w:val="004157DD"/>
    <w:rsid w:val="0041598B"/>
    <w:rsid w:val="00415A6C"/>
    <w:rsid w:val="00415A96"/>
    <w:rsid w:val="00415BC5"/>
    <w:rsid w:val="00415CC2"/>
    <w:rsid w:val="00415E11"/>
    <w:rsid w:val="00415E29"/>
    <w:rsid w:val="00415F34"/>
    <w:rsid w:val="0041601D"/>
    <w:rsid w:val="0041605E"/>
    <w:rsid w:val="004160D5"/>
    <w:rsid w:val="004160D9"/>
    <w:rsid w:val="00416139"/>
    <w:rsid w:val="00416153"/>
    <w:rsid w:val="004162B8"/>
    <w:rsid w:val="004162BC"/>
    <w:rsid w:val="004163A1"/>
    <w:rsid w:val="0041646B"/>
    <w:rsid w:val="0041651B"/>
    <w:rsid w:val="0041651F"/>
    <w:rsid w:val="004165B1"/>
    <w:rsid w:val="004165B3"/>
    <w:rsid w:val="004165E6"/>
    <w:rsid w:val="00416719"/>
    <w:rsid w:val="004168C9"/>
    <w:rsid w:val="00416943"/>
    <w:rsid w:val="0041699C"/>
    <w:rsid w:val="00416A1C"/>
    <w:rsid w:val="00416B14"/>
    <w:rsid w:val="00416B36"/>
    <w:rsid w:val="00416B3B"/>
    <w:rsid w:val="00416EC9"/>
    <w:rsid w:val="00416F78"/>
    <w:rsid w:val="00416FB6"/>
    <w:rsid w:val="004170B7"/>
    <w:rsid w:val="00417158"/>
    <w:rsid w:val="00417435"/>
    <w:rsid w:val="0041746A"/>
    <w:rsid w:val="00417578"/>
    <w:rsid w:val="004176D1"/>
    <w:rsid w:val="00417759"/>
    <w:rsid w:val="0041776C"/>
    <w:rsid w:val="004177C5"/>
    <w:rsid w:val="00417A5C"/>
    <w:rsid w:val="00417B61"/>
    <w:rsid w:val="00417C38"/>
    <w:rsid w:val="00417FB4"/>
    <w:rsid w:val="00417FE7"/>
    <w:rsid w:val="0042007B"/>
    <w:rsid w:val="004201D5"/>
    <w:rsid w:val="00420221"/>
    <w:rsid w:val="00420325"/>
    <w:rsid w:val="0042034E"/>
    <w:rsid w:val="00420473"/>
    <w:rsid w:val="00420864"/>
    <w:rsid w:val="00420C3C"/>
    <w:rsid w:val="00420D35"/>
    <w:rsid w:val="00420D59"/>
    <w:rsid w:val="00420E92"/>
    <w:rsid w:val="00420E99"/>
    <w:rsid w:val="00420EC3"/>
    <w:rsid w:val="0042102B"/>
    <w:rsid w:val="00421091"/>
    <w:rsid w:val="0042112E"/>
    <w:rsid w:val="004211F6"/>
    <w:rsid w:val="0042129F"/>
    <w:rsid w:val="00421428"/>
    <w:rsid w:val="004214DE"/>
    <w:rsid w:val="0042179D"/>
    <w:rsid w:val="004217B5"/>
    <w:rsid w:val="0042182B"/>
    <w:rsid w:val="00421846"/>
    <w:rsid w:val="00421B2A"/>
    <w:rsid w:val="00421C2B"/>
    <w:rsid w:val="00421C32"/>
    <w:rsid w:val="00421C60"/>
    <w:rsid w:val="00421D1B"/>
    <w:rsid w:val="00421D62"/>
    <w:rsid w:val="00421D8D"/>
    <w:rsid w:val="00421EA6"/>
    <w:rsid w:val="00421EC5"/>
    <w:rsid w:val="00421F56"/>
    <w:rsid w:val="00422028"/>
    <w:rsid w:val="00422161"/>
    <w:rsid w:val="004221BC"/>
    <w:rsid w:val="0042232B"/>
    <w:rsid w:val="0042235F"/>
    <w:rsid w:val="0042244E"/>
    <w:rsid w:val="004224F5"/>
    <w:rsid w:val="004225DA"/>
    <w:rsid w:val="004226C5"/>
    <w:rsid w:val="00422873"/>
    <w:rsid w:val="004228C1"/>
    <w:rsid w:val="0042290A"/>
    <w:rsid w:val="00422A1A"/>
    <w:rsid w:val="00422BBA"/>
    <w:rsid w:val="00422BE3"/>
    <w:rsid w:val="00422CD9"/>
    <w:rsid w:val="00422D5D"/>
    <w:rsid w:val="00422D86"/>
    <w:rsid w:val="00422E08"/>
    <w:rsid w:val="00422E55"/>
    <w:rsid w:val="00422EEB"/>
    <w:rsid w:val="00422F4A"/>
    <w:rsid w:val="0042302D"/>
    <w:rsid w:val="0042338F"/>
    <w:rsid w:val="004233B8"/>
    <w:rsid w:val="004233BC"/>
    <w:rsid w:val="004233DA"/>
    <w:rsid w:val="004235DD"/>
    <w:rsid w:val="00423644"/>
    <w:rsid w:val="0042384C"/>
    <w:rsid w:val="0042392F"/>
    <w:rsid w:val="00423981"/>
    <w:rsid w:val="00423A40"/>
    <w:rsid w:val="00423AA2"/>
    <w:rsid w:val="00423B66"/>
    <w:rsid w:val="00423C39"/>
    <w:rsid w:val="00423C75"/>
    <w:rsid w:val="00423D93"/>
    <w:rsid w:val="00423E06"/>
    <w:rsid w:val="00423E0B"/>
    <w:rsid w:val="00423E44"/>
    <w:rsid w:val="00423E80"/>
    <w:rsid w:val="00423EBD"/>
    <w:rsid w:val="00423EDE"/>
    <w:rsid w:val="004240D5"/>
    <w:rsid w:val="0042415C"/>
    <w:rsid w:val="00424216"/>
    <w:rsid w:val="0042456A"/>
    <w:rsid w:val="004245A0"/>
    <w:rsid w:val="00424710"/>
    <w:rsid w:val="00424868"/>
    <w:rsid w:val="00424907"/>
    <w:rsid w:val="00424936"/>
    <w:rsid w:val="004249CB"/>
    <w:rsid w:val="00424B27"/>
    <w:rsid w:val="00424C0C"/>
    <w:rsid w:val="00424C87"/>
    <w:rsid w:val="00424C8D"/>
    <w:rsid w:val="00424CED"/>
    <w:rsid w:val="00424D2F"/>
    <w:rsid w:val="00424DF2"/>
    <w:rsid w:val="00424E6D"/>
    <w:rsid w:val="00424ECD"/>
    <w:rsid w:val="00425340"/>
    <w:rsid w:val="0042534F"/>
    <w:rsid w:val="00425414"/>
    <w:rsid w:val="00425523"/>
    <w:rsid w:val="0042552C"/>
    <w:rsid w:val="00425541"/>
    <w:rsid w:val="004255C1"/>
    <w:rsid w:val="004256CA"/>
    <w:rsid w:val="004256CE"/>
    <w:rsid w:val="004256E0"/>
    <w:rsid w:val="00425775"/>
    <w:rsid w:val="0042588B"/>
    <w:rsid w:val="00425A08"/>
    <w:rsid w:val="00425A6D"/>
    <w:rsid w:val="00425BFD"/>
    <w:rsid w:val="00425C99"/>
    <w:rsid w:val="00425D23"/>
    <w:rsid w:val="00425DC1"/>
    <w:rsid w:val="00425E9D"/>
    <w:rsid w:val="00425F10"/>
    <w:rsid w:val="00425F86"/>
    <w:rsid w:val="0042609B"/>
    <w:rsid w:val="0042615F"/>
    <w:rsid w:val="004262A9"/>
    <w:rsid w:val="004262F9"/>
    <w:rsid w:val="00426358"/>
    <w:rsid w:val="00426360"/>
    <w:rsid w:val="00426397"/>
    <w:rsid w:val="004266F9"/>
    <w:rsid w:val="0042671C"/>
    <w:rsid w:val="0042675D"/>
    <w:rsid w:val="00426829"/>
    <w:rsid w:val="0042694F"/>
    <w:rsid w:val="004269A9"/>
    <w:rsid w:val="00426A8E"/>
    <w:rsid w:val="00426B62"/>
    <w:rsid w:val="00426B7F"/>
    <w:rsid w:val="00426C96"/>
    <w:rsid w:val="00426D5F"/>
    <w:rsid w:val="00426FFD"/>
    <w:rsid w:val="00427009"/>
    <w:rsid w:val="00427024"/>
    <w:rsid w:val="00427042"/>
    <w:rsid w:val="0042709B"/>
    <w:rsid w:val="00427416"/>
    <w:rsid w:val="004274EF"/>
    <w:rsid w:val="0042772C"/>
    <w:rsid w:val="00427757"/>
    <w:rsid w:val="0042777E"/>
    <w:rsid w:val="004277AF"/>
    <w:rsid w:val="0042783E"/>
    <w:rsid w:val="004278AB"/>
    <w:rsid w:val="00427A4E"/>
    <w:rsid w:val="00427A7E"/>
    <w:rsid w:val="00427C37"/>
    <w:rsid w:val="00427C55"/>
    <w:rsid w:val="00427D3F"/>
    <w:rsid w:val="00427E2C"/>
    <w:rsid w:val="00427E84"/>
    <w:rsid w:val="00427FE8"/>
    <w:rsid w:val="00430281"/>
    <w:rsid w:val="004304FE"/>
    <w:rsid w:val="00430914"/>
    <w:rsid w:val="00430921"/>
    <w:rsid w:val="004309F2"/>
    <w:rsid w:val="00430AC4"/>
    <w:rsid w:val="00430C09"/>
    <w:rsid w:val="00430C4D"/>
    <w:rsid w:val="00430D12"/>
    <w:rsid w:val="00430EA4"/>
    <w:rsid w:val="00430F4F"/>
    <w:rsid w:val="00431272"/>
    <w:rsid w:val="004313FC"/>
    <w:rsid w:val="004315C8"/>
    <w:rsid w:val="00431637"/>
    <w:rsid w:val="004316AA"/>
    <w:rsid w:val="00431705"/>
    <w:rsid w:val="0043172D"/>
    <w:rsid w:val="004317CE"/>
    <w:rsid w:val="00431A7A"/>
    <w:rsid w:val="00431B09"/>
    <w:rsid w:val="00431B10"/>
    <w:rsid w:val="00431B20"/>
    <w:rsid w:val="00431D9F"/>
    <w:rsid w:val="00431E0A"/>
    <w:rsid w:val="00431FE8"/>
    <w:rsid w:val="00432065"/>
    <w:rsid w:val="004320DE"/>
    <w:rsid w:val="004321BD"/>
    <w:rsid w:val="00432209"/>
    <w:rsid w:val="004323F6"/>
    <w:rsid w:val="004323FA"/>
    <w:rsid w:val="00432422"/>
    <w:rsid w:val="004324BE"/>
    <w:rsid w:val="00432547"/>
    <w:rsid w:val="00432668"/>
    <w:rsid w:val="0043275B"/>
    <w:rsid w:val="004327DD"/>
    <w:rsid w:val="004327EA"/>
    <w:rsid w:val="0043283D"/>
    <w:rsid w:val="00432910"/>
    <w:rsid w:val="00432B01"/>
    <w:rsid w:val="00432B08"/>
    <w:rsid w:val="00432B71"/>
    <w:rsid w:val="00432D0D"/>
    <w:rsid w:val="00432ED9"/>
    <w:rsid w:val="00432F35"/>
    <w:rsid w:val="00432FE2"/>
    <w:rsid w:val="00433009"/>
    <w:rsid w:val="0043305D"/>
    <w:rsid w:val="004331DE"/>
    <w:rsid w:val="00433243"/>
    <w:rsid w:val="00433337"/>
    <w:rsid w:val="00433647"/>
    <w:rsid w:val="004337C1"/>
    <w:rsid w:val="00433804"/>
    <w:rsid w:val="004338CF"/>
    <w:rsid w:val="00433968"/>
    <w:rsid w:val="00433B6D"/>
    <w:rsid w:val="00433B73"/>
    <w:rsid w:val="00433BE7"/>
    <w:rsid w:val="00433CE1"/>
    <w:rsid w:val="00433CFE"/>
    <w:rsid w:val="00433D54"/>
    <w:rsid w:val="00433D7F"/>
    <w:rsid w:val="00433FDD"/>
    <w:rsid w:val="0043401D"/>
    <w:rsid w:val="00434293"/>
    <w:rsid w:val="004342B6"/>
    <w:rsid w:val="004343DA"/>
    <w:rsid w:val="00434424"/>
    <w:rsid w:val="00434654"/>
    <w:rsid w:val="00434697"/>
    <w:rsid w:val="004346E2"/>
    <w:rsid w:val="00434851"/>
    <w:rsid w:val="0043493C"/>
    <w:rsid w:val="00434962"/>
    <w:rsid w:val="004349CF"/>
    <w:rsid w:val="00434B96"/>
    <w:rsid w:val="00434BC7"/>
    <w:rsid w:val="00434C17"/>
    <w:rsid w:val="00434C3C"/>
    <w:rsid w:val="00434C42"/>
    <w:rsid w:val="00434CB0"/>
    <w:rsid w:val="00434F55"/>
    <w:rsid w:val="0043500C"/>
    <w:rsid w:val="004351EF"/>
    <w:rsid w:val="004354E4"/>
    <w:rsid w:val="00435509"/>
    <w:rsid w:val="004355C3"/>
    <w:rsid w:val="004355ED"/>
    <w:rsid w:val="004355FD"/>
    <w:rsid w:val="004356E4"/>
    <w:rsid w:val="0043576E"/>
    <w:rsid w:val="00435771"/>
    <w:rsid w:val="004357AB"/>
    <w:rsid w:val="00435897"/>
    <w:rsid w:val="00435AC3"/>
    <w:rsid w:val="00435B95"/>
    <w:rsid w:val="00435C1F"/>
    <w:rsid w:val="00435F65"/>
    <w:rsid w:val="00436161"/>
    <w:rsid w:val="0043620F"/>
    <w:rsid w:val="00436267"/>
    <w:rsid w:val="00436289"/>
    <w:rsid w:val="00436322"/>
    <w:rsid w:val="004363C3"/>
    <w:rsid w:val="00436402"/>
    <w:rsid w:val="00436483"/>
    <w:rsid w:val="004365A3"/>
    <w:rsid w:val="004366AB"/>
    <w:rsid w:val="004367C3"/>
    <w:rsid w:val="004367CA"/>
    <w:rsid w:val="0043698B"/>
    <w:rsid w:val="00436A02"/>
    <w:rsid w:val="00436A10"/>
    <w:rsid w:val="00436DEB"/>
    <w:rsid w:val="00436DEC"/>
    <w:rsid w:val="00436EF7"/>
    <w:rsid w:val="00436FC9"/>
    <w:rsid w:val="00437127"/>
    <w:rsid w:val="00437245"/>
    <w:rsid w:val="004372A4"/>
    <w:rsid w:val="0043778E"/>
    <w:rsid w:val="0043784F"/>
    <w:rsid w:val="00437852"/>
    <w:rsid w:val="004378FB"/>
    <w:rsid w:val="00437935"/>
    <w:rsid w:val="00437A5D"/>
    <w:rsid w:val="00437B97"/>
    <w:rsid w:val="00437BD7"/>
    <w:rsid w:val="00437C53"/>
    <w:rsid w:val="00437CA5"/>
    <w:rsid w:val="00437CD1"/>
    <w:rsid w:val="00437CDB"/>
    <w:rsid w:val="00437E5D"/>
    <w:rsid w:val="00437E94"/>
    <w:rsid w:val="004401C6"/>
    <w:rsid w:val="004402BD"/>
    <w:rsid w:val="004403ED"/>
    <w:rsid w:val="00440458"/>
    <w:rsid w:val="004404C1"/>
    <w:rsid w:val="00440560"/>
    <w:rsid w:val="00440758"/>
    <w:rsid w:val="004407CC"/>
    <w:rsid w:val="004407D1"/>
    <w:rsid w:val="00440822"/>
    <w:rsid w:val="00440936"/>
    <w:rsid w:val="00440A44"/>
    <w:rsid w:val="00440AE3"/>
    <w:rsid w:val="00440B36"/>
    <w:rsid w:val="00440C3F"/>
    <w:rsid w:val="00440E16"/>
    <w:rsid w:val="00440E6F"/>
    <w:rsid w:val="00440EBA"/>
    <w:rsid w:val="00441028"/>
    <w:rsid w:val="004410B9"/>
    <w:rsid w:val="004410CA"/>
    <w:rsid w:val="00441120"/>
    <w:rsid w:val="00441145"/>
    <w:rsid w:val="00441214"/>
    <w:rsid w:val="00441229"/>
    <w:rsid w:val="00441232"/>
    <w:rsid w:val="0044139C"/>
    <w:rsid w:val="004414C3"/>
    <w:rsid w:val="00441553"/>
    <w:rsid w:val="004417A3"/>
    <w:rsid w:val="00441976"/>
    <w:rsid w:val="004419AB"/>
    <w:rsid w:val="00441AD0"/>
    <w:rsid w:val="00441B7B"/>
    <w:rsid w:val="00441CB9"/>
    <w:rsid w:val="00441CBD"/>
    <w:rsid w:val="00441D3A"/>
    <w:rsid w:val="00441F0E"/>
    <w:rsid w:val="00442020"/>
    <w:rsid w:val="00442023"/>
    <w:rsid w:val="00442054"/>
    <w:rsid w:val="00442059"/>
    <w:rsid w:val="004420AC"/>
    <w:rsid w:val="00442209"/>
    <w:rsid w:val="0044225E"/>
    <w:rsid w:val="00442333"/>
    <w:rsid w:val="0044238B"/>
    <w:rsid w:val="004423D1"/>
    <w:rsid w:val="004423F0"/>
    <w:rsid w:val="004424C5"/>
    <w:rsid w:val="004425D6"/>
    <w:rsid w:val="004426B7"/>
    <w:rsid w:val="00442739"/>
    <w:rsid w:val="00442750"/>
    <w:rsid w:val="00442762"/>
    <w:rsid w:val="0044283F"/>
    <w:rsid w:val="00442863"/>
    <w:rsid w:val="004428A2"/>
    <w:rsid w:val="004429B3"/>
    <w:rsid w:val="00442B1A"/>
    <w:rsid w:val="00442B1F"/>
    <w:rsid w:val="00442B33"/>
    <w:rsid w:val="00442C83"/>
    <w:rsid w:val="00442C86"/>
    <w:rsid w:val="00442D0C"/>
    <w:rsid w:val="00442D33"/>
    <w:rsid w:val="00442FA7"/>
    <w:rsid w:val="0044301B"/>
    <w:rsid w:val="004430B4"/>
    <w:rsid w:val="00443151"/>
    <w:rsid w:val="0044331E"/>
    <w:rsid w:val="00443437"/>
    <w:rsid w:val="00443444"/>
    <w:rsid w:val="0044353A"/>
    <w:rsid w:val="004435C6"/>
    <w:rsid w:val="00443644"/>
    <w:rsid w:val="00443813"/>
    <w:rsid w:val="004438CF"/>
    <w:rsid w:val="00443960"/>
    <w:rsid w:val="00443962"/>
    <w:rsid w:val="00443AD3"/>
    <w:rsid w:val="00443C9E"/>
    <w:rsid w:val="00443CAA"/>
    <w:rsid w:val="00443D2B"/>
    <w:rsid w:val="00443D38"/>
    <w:rsid w:val="00443E48"/>
    <w:rsid w:val="00443FEE"/>
    <w:rsid w:val="004440F6"/>
    <w:rsid w:val="004442A9"/>
    <w:rsid w:val="0044435C"/>
    <w:rsid w:val="00444388"/>
    <w:rsid w:val="00444435"/>
    <w:rsid w:val="0044475C"/>
    <w:rsid w:val="0044475D"/>
    <w:rsid w:val="00444841"/>
    <w:rsid w:val="004448B7"/>
    <w:rsid w:val="004448F4"/>
    <w:rsid w:val="00444929"/>
    <w:rsid w:val="0044498D"/>
    <w:rsid w:val="004449AF"/>
    <w:rsid w:val="004449EF"/>
    <w:rsid w:val="00444AF3"/>
    <w:rsid w:val="00444C19"/>
    <w:rsid w:val="00444C75"/>
    <w:rsid w:val="00444CB8"/>
    <w:rsid w:val="00444D93"/>
    <w:rsid w:val="00444E5C"/>
    <w:rsid w:val="00444E71"/>
    <w:rsid w:val="004450A2"/>
    <w:rsid w:val="004450BA"/>
    <w:rsid w:val="00445209"/>
    <w:rsid w:val="00445301"/>
    <w:rsid w:val="0044533C"/>
    <w:rsid w:val="00445414"/>
    <w:rsid w:val="0044543A"/>
    <w:rsid w:val="004454B0"/>
    <w:rsid w:val="00445567"/>
    <w:rsid w:val="004455D5"/>
    <w:rsid w:val="004455F1"/>
    <w:rsid w:val="004455F9"/>
    <w:rsid w:val="00445620"/>
    <w:rsid w:val="00445734"/>
    <w:rsid w:val="0044574F"/>
    <w:rsid w:val="0044595D"/>
    <w:rsid w:val="00445A29"/>
    <w:rsid w:val="00445A67"/>
    <w:rsid w:val="00445AC0"/>
    <w:rsid w:val="00445C3B"/>
    <w:rsid w:val="00445CA5"/>
    <w:rsid w:val="00445E00"/>
    <w:rsid w:val="00445F0E"/>
    <w:rsid w:val="00446061"/>
    <w:rsid w:val="004460D0"/>
    <w:rsid w:val="00446150"/>
    <w:rsid w:val="004461C0"/>
    <w:rsid w:val="00446263"/>
    <w:rsid w:val="00446318"/>
    <w:rsid w:val="00446469"/>
    <w:rsid w:val="00446600"/>
    <w:rsid w:val="004466A4"/>
    <w:rsid w:val="004467D3"/>
    <w:rsid w:val="004468DE"/>
    <w:rsid w:val="00446A7E"/>
    <w:rsid w:val="00446AB4"/>
    <w:rsid w:val="00446AE2"/>
    <w:rsid w:val="00446CFE"/>
    <w:rsid w:val="00446DE3"/>
    <w:rsid w:val="00446E05"/>
    <w:rsid w:val="00446E6E"/>
    <w:rsid w:val="00446F12"/>
    <w:rsid w:val="00446F1F"/>
    <w:rsid w:val="00446FCD"/>
    <w:rsid w:val="004470D2"/>
    <w:rsid w:val="004471E1"/>
    <w:rsid w:val="00447243"/>
    <w:rsid w:val="0044728F"/>
    <w:rsid w:val="004472E2"/>
    <w:rsid w:val="004472E3"/>
    <w:rsid w:val="00447418"/>
    <w:rsid w:val="0044756E"/>
    <w:rsid w:val="004476C0"/>
    <w:rsid w:val="004476EB"/>
    <w:rsid w:val="00447851"/>
    <w:rsid w:val="004479ED"/>
    <w:rsid w:val="00447A10"/>
    <w:rsid w:val="00447A94"/>
    <w:rsid w:val="00447B64"/>
    <w:rsid w:val="00447CF1"/>
    <w:rsid w:val="00447F82"/>
    <w:rsid w:val="0045008F"/>
    <w:rsid w:val="004502BB"/>
    <w:rsid w:val="00450310"/>
    <w:rsid w:val="0045032F"/>
    <w:rsid w:val="0045045C"/>
    <w:rsid w:val="00450501"/>
    <w:rsid w:val="00450609"/>
    <w:rsid w:val="00450643"/>
    <w:rsid w:val="004506DA"/>
    <w:rsid w:val="00450729"/>
    <w:rsid w:val="00450837"/>
    <w:rsid w:val="004508BB"/>
    <w:rsid w:val="00450937"/>
    <w:rsid w:val="0045098D"/>
    <w:rsid w:val="004509F7"/>
    <w:rsid w:val="00450C08"/>
    <w:rsid w:val="00450D3A"/>
    <w:rsid w:val="00450EE7"/>
    <w:rsid w:val="00450F4C"/>
    <w:rsid w:val="00450FDF"/>
    <w:rsid w:val="004513DE"/>
    <w:rsid w:val="004514FE"/>
    <w:rsid w:val="0045156E"/>
    <w:rsid w:val="004516EF"/>
    <w:rsid w:val="0045175A"/>
    <w:rsid w:val="0045179D"/>
    <w:rsid w:val="0045190E"/>
    <w:rsid w:val="004519B3"/>
    <w:rsid w:val="004519EF"/>
    <w:rsid w:val="00451A06"/>
    <w:rsid w:val="00451BDA"/>
    <w:rsid w:val="00451D03"/>
    <w:rsid w:val="00451D62"/>
    <w:rsid w:val="00451D9D"/>
    <w:rsid w:val="00451E05"/>
    <w:rsid w:val="00451E10"/>
    <w:rsid w:val="00451E47"/>
    <w:rsid w:val="0045207A"/>
    <w:rsid w:val="004520B9"/>
    <w:rsid w:val="00452113"/>
    <w:rsid w:val="0045214A"/>
    <w:rsid w:val="00452171"/>
    <w:rsid w:val="004521D3"/>
    <w:rsid w:val="004521DA"/>
    <w:rsid w:val="00452209"/>
    <w:rsid w:val="004523AB"/>
    <w:rsid w:val="004524C2"/>
    <w:rsid w:val="00452548"/>
    <w:rsid w:val="00452558"/>
    <w:rsid w:val="0045255B"/>
    <w:rsid w:val="00452666"/>
    <w:rsid w:val="004526E5"/>
    <w:rsid w:val="00452873"/>
    <w:rsid w:val="00452988"/>
    <w:rsid w:val="004529C9"/>
    <w:rsid w:val="00452B2B"/>
    <w:rsid w:val="00452B98"/>
    <w:rsid w:val="00452BBE"/>
    <w:rsid w:val="00452C83"/>
    <w:rsid w:val="00452CD4"/>
    <w:rsid w:val="00452FA0"/>
    <w:rsid w:val="00452FCD"/>
    <w:rsid w:val="0045311A"/>
    <w:rsid w:val="0045312F"/>
    <w:rsid w:val="004531C3"/>
    <w:rsid w:val="004531F6"/>
    <w:rsid w:val="004531FA"/>
    <w:rsid w:val="0045359B"/>
    <w:rsid w:val="00453691"/>
    <w:rsid w:val="0045373D"/>
    <w:rsid w:val="00453775"/>
    <w:rsid w:val="00453994"/>
    <w:rsid w:val="00453FB2"/>
    <w:rsid w:val="0045408C"/>
    <w:rsid w:val="00454093"/>
    <w:rsid w:val="0045426C"/>
    <w:rsid w:val="0045436D"/>
    <w:rsid w:val="004545BF"/>
    <w:rsid w:val="004546A1"/>
    <w:rsid w:val="00454758"/>
    <w:rsid w:val="004547FD"/>
    <w:rsid w:val="0045482C"/>
    <w:rsid w:val="00454861"/>
    <w:rsid w:val="004548C5"/>
    <w:rsid w:val="00454A3B"/>
    <w:rsid w:val="00454AC0"/>
    <w:rsid w:val="00454B7D"/>
    <w:rsid w:val="00454BD9"/>
    <w:rsid w:val="00454C64"/>
    <w:rsid w:val="00454CBE"/>
    <w:rsid w:val="00454CF2"/>
    <w:rsid w:val="00454DAF"/>
    <w:rsid w:val="00454EF7"/>
    <w:rsid w:val="00454F52"/>
    <w:rsid w:val="00454F9F"/>
    <w:rsid w:val="00454FC8"/>
    <w:rsid w:val="00454FFB"/>
    <w:rsid w:val="004551B8"/>
    <w:rsid w:val="004551E6"/>
    <w:rsid w:val="00455217"/>
    <w:rsid w:val="0045542E"/>
    <w:rsid w:val="0045558C"/>
    <w:rsid w:val="004555A9"/>
    <w:rsid w:val="00455951"/>
    <w:rsid w:val="004559CB"/>
    <w:rsid w:val="00455D41"/>
    <w:rsid w:val="00455D6E"/>
    <w:rsid w:val="00455DAB"/>
    <w:rsid w:val="00455F0A"/>
    <w:rsid w:val="00455FC0"/>
    <w:rsid w:val="00456040"/>
    <w:rsid w:val="004562DC"/>
    <w:rsid w:val="0045635A"/>
    <w:rsid w:val="0045640B"/>
    <w:rsid w:val="0045650E"/>
    <w:rsid w:val="00456564"/>
    <w:rsid w:val="00456883"/>
    <w:rsid w:val="004569CF"/>
    <w:rsid w:val="00456A0B"/>
    <w:rsid w:val="00456AF4"/>
    <w:rsid w:val="00456B6F"/>
    <w:rsid w:val="00456CD5"/>
    <w:rsid w:val="00456F3C"/>
    <w:rsid w:val="00456F42"/>
    <w:rsid w:val="00456FE5"/>
    <w:rsid w:val="004570D5"/>
    <w:rsid w:val="00457295"/>
    <w:rsid w:val="00457486"/>
    <w:rsid w:val="004574E4"/>
    <w:rsid w:val="00457587"/>
    <w:rsid w:val="004575B7"/>
    <w:rsid w:val="004576AD"/>
    <w:rsid w:val="004576EA"/>
    <w:rsid w:val="00457A15"/>
    <w:rsid w:val="00457A71"/>
    <w:rsid w:val="00457B7B"/>
    <w:rsid w:val="00457B80"/>
    <w:rsid w:val="00457CA4"/>
    <w:rsid w:val="00457ED4"/>
    <w:rsid w:val="00457F61"/>
    <w:rsid w:val="00457FC0"/>
    <w:rsid w:val="00457FD9"/>
    <w:rsid w:val="00460013"/>
    <w:rsid w:val="00460041"/>
    <w:rsid w:val="004600C1"/>
    <w:rsid w:val="004604FA"/>
    <w:rsid w:val="00460509"/>
    <w:rsid w:val="0046052C"/>
    <w:rsid w:val="00460811"/>
    <w:rsid w:val="0046097E"/>
    <w:rsid w:val="004609D5"/>
    <w:rsid w:val="004609F9"/>
    <w:rsid w:val="00460AD9"/>
    <w:rsid w:val="00460C56"/>
    <w:rsid w:val="00460DAB"/>
    <w:rsid w:val="00460E15"/>
    <w:rsid w:val="00460EB1"/>
    <w:rsid w:val="004611AE"/>
    <w:rsid w:val="0046126C"/>
    <w:rsid w:val="00461286"/>
    <w:rsid w:val="0046136C"/>
    <w:rsid w:val="004613C6"/>
    <w:rsid w:val="004615B8"/>
    <w:rsid w:val="00461649"/>
    <w:rsid w:val="004617E8"/>
    <w:rsid w:val="00461841"/>
    <w:rsid w:val="00461894"/>
    <w:rsid w:val="00461A3D"/>
    <w:rsid w:val="00461A5B"/>
    <w:rsid w:val="00461BBE"/>
    <w:rsid w:val="00461BDF"/>
    <w:rsid w:val="00461F4B"/>
    <w:rsid w:val="00461F8B"/>
    <w:rsid w:val="00462020"/>
    <w:rsid w:val="004620A8"/>
    <w:rsid w:val="00462141"/>
    <w:rsid w:val="00462168"/>
    <w:rsid w:val="004623FC"/>
    <w:rsid w:val="0046245A"/>
    <w:rsid w:val="004625B4"/>
    <w:rsid w:val="004625E2"/>
    <w:rsid w:val="004625F7"/>
    <w:rsid w:val="004626E8"/>
    <w:rsid w:val="0046279F"/>
    <w:rsid w:val="00462942"/>
    <w:rsid w:val="00462A30"/>
    <w:rsid w:val="00462A67"/>
    <w:rsid w:val="00462A78"/>
    <w:rsid w:val="00462C48"/>
    <w:rsid w:val="00462CC9"/>
    <w:rsid w:val="00462CFA"/>
    <w:rsid w:val="00462DE1"/>
    <w:rsid w:val="00462DE5"/>
    <w:rsid w:val="00462E46"/>
    <w:rsid w:val="00462E74"/>
    <w:rsid w:val="00462FC8"/>
    <w:rsid w:val="0046303D"/>
    <w:rsid w:val="0046312C"/>
    <w:rsid w:val="0046315E"/>
    <w:rsid w:val="004631CF"/>
    <w:rsid w:val="004633BD"/>
    <w:rsid w:val="0046343D"/>
    <w:rsid w:val="004634AB"/>
    <w:rsid w:val="004634D9"/>
    <w:rsid w:val="0046352A"/>
    <w:rsid w:val="0046359D"/>
    <w:rsid w:val="004635EC"/>
    <w:rsid w:val="0046381C"/>
    <w:rsid w:val="00463826"/>
    <w:rsid w:val="00463A58"/>
    <w:rsid w:val="00463DB7"/>
    <w:rsid w:val="00463EE6"/>
    <w:rsid w:val="00463F7C"/>
    <w:rsid w:val="0046402C"/>
    <w:rsid w:val="0046404F"/>
    <w:rsid w:val="00464329"/>
    <w:rsid w:val="004644F5"/>
    <w:rsid w:val="004645CC"/>
    <w:rsid w:val="004646FA"/>
    <w:rsid w:val="0046484C"/>
    <w:rsid w:val="00464897"/>
    <w:rsid w:val="004648B0"/>
    <w:rsid w:val="004649BF"/>
    <w:rsid w:val="00464B3B"/>
    <w:rsid w:val="00464C2C"/>
    <w:rsid w:val="00464CA0"/>
    <w:rsid w:val="00464D5C"/>
    <w:rsid w:val="00464E55"/>
    <w:rsid w:val="00464E6C"/>
    <w:rsid w:val="004650C4"/>
    <w:rsid w:val="00465120"/>
    <w:rsid w:val="004652FC"/>
    <w:rsid w:val="00465363"/>
    <w:rsid w:val="004655BD"/>
    <w:rsid w:val="004655F4"/>
    <w:rsid w:val="00465679"/>
    <w:rsid w:val="0046578F"/>
    <w:rsid w:val="00465807"/>
    <w:rsid w:val="00465A63"/>
    <w:rsid w:val="00465D73"/>
    <w:rsid w:val="00465F43"/>
    <w:rsid w:val="00465F5F"/>
    <w:rsid w:val="0046607D"/>
    <w:rsid w:val="00466153"/>
    <w:rsid w:val="004661FA"/>
    <w:rsid w:val="00466232"/>
    <w:rsid w:val="0046639D"/>
    <w:rsid w:val="00466411"/>
    <w:rsid w:val="00466463"/>
    <w:rsid w:val="0046652E"/>
    <w:rsid w:val="0046661E"/>
    <w:rsid w:val="00466661"/>
    <w:rsid w:val="0046670E"/>
    <w:rsid w:val="0046671B"/>
    <w:rsid w:val="00466784"/>
    <w:rsid w:val="0046678F"/>
    <w:rsid w:val="00466801"/>
    <w:rsid w:val="00466B01"/>
    <w:rsid w:val="00466C9E"/>
    <w:rsid w:val="00466EF0"/>
    <w:rsid w:val="00466EF8"/>
    <w:rsid w:val="0046704B"/>
    <w:rsid w:val="00467216"/>
    <w:rsid w:val="00467510"/>
    <w:rsid w:val="00467780"/>
    <w:rsid w:val="004677C6"/>
    <w:rsid w:val="00467AA7"/>
    <w:rsid w:val="00467B1E"/>
    <w:rsid w:val="00467B3E"/>
    <w:rsid w:val="00467B81"/>
    <w:rsid w:val="00467C24"/>
    <w:rsid w:val="00467CB9"/>
    <w:rsid w:val="00467E11"/>
    <w:rsid w:val="00467F74"/>
    <w:rsid w:val="0047000E"/>
    <w:rsid w:val="0047019F"/>
    <w:rsid w:val="004701E3"/>
    <w:rsid w:val="004704AD"/>
    <w:rsid w:val="004704AF"/>
    <w:rsid w:val="0047070B"/>
    <w:rsid w:val="0047077A"/>
    <w:rsid w:val="00470894"/>
    <w:rsid w:val="0047090C"/>
    <w:rsid w:val="004709F4"/>
    <w:rsid w:val="00470A9D"/>
    <w:rsid w:val="00470B0F"/>
    <w:rsid w:val="00470BC3"/>
    <w:rsid w:val="00470DE3"/>
    <w:rsid w:val="00470E68"/>
    <w:rsid w:val="00470E6E"/>
    <w:rsid w:val="00470E98"/>
    <w:rsid w:val="00470EF2"/>
    <w:rsid w:val="00470F74"/>
    <w:rsid w:val="00470FCE"/>
    <w:rsid w:val="00471036"/>
    <w:rsid w:val="00471047"/>
    <w:rsid w:val="00471219"/>
    <w:rsid w:val="004713EC"/>
    <w:rsid w:val="004714E6"/>
    <w:rsid w:val="00471517"/>
    <w:rsid w:val="00471596"/>
    <w:rsid w:val="004717FD"/>
    <w:rsid w:val="0047193A"/>
    <w:rsid w:val="00471958"/>
    <w:rsid w:val="004719CF"/>
    <w:rsid w:val="00471B1B"/>
    <w:rsid w:val="00471B63"/>
    <w:rsid w:val="00471B9E"/>
    <w:rsid w:val="00471DE0"/>
    <w:rsid w:val="0047224C"/>
    <w:rsid w:val="00472262"/>
    <w:rsid w:val="0047231E"/>
    <w:rsid w:val="0047232D"/>
    <w:rsid w:val="0047234A"/>
    <w:rsid w:val="004723DE"/>
    <w:rsid w:val="004724AB"/>
    <w:rsid w:val="00472503"/>
    <w:rsid w:val="00472578"/>
    <w:rsid w:val="004726D8"/>
    <w:rsid w:val="00472727"/>
    <w:rsid w:val="00472957"/>
    <w:rsid w:val="00472A40"/>
    <w:rsid w:val="00472A5D"/>
    <w:rsid w:val="00472ABA"/>
    <w:rsid w:val="00472B08"/>
    <w:rsid w:val="00472B44"/>
    <w:rsid w:val="00472B4E"/>
    <w:rsid w:val="00472B51"/>
    <w:rsid w:val="00472B54"/>
    <w:rsid w:val="00472B62"/>
    <w:rsid w:val="00472BB3"/>
    <w:rsid w:val="00472CDD"/>
    <w:rsid w:val="00472D16"/>
    <w:rsid w:val="00472EA8"/>
    <w:rsid w:val="00472EA9"/>
    <w:rsid w:val="00472F05"/>
    <w:rsid w:val="00472F1B"/>
    <w:rsid w:val="0047317F"/>
    <w:rsid w:val="00473182"/>
    <w:rsid w:val="00473187"/>
    <w:rsid w:val="00473222"/>
    <w:rsid w:val="0047333E"/>
    <w:rsid w:val="0047337D"/>
    <w:rsid w:val="00473444"/>
    <w:rsid w:val="004734D3"/>
    <w:rsid w:val="00473511"/>
    <w:rsid w:val="0047359A"/>
    <w:rsid w:val="0047371D"/>
    <w:rsid w:val="004738B5"/>
    <w:rsid w:val="004738D5"/>
    <w:rsid w:val="00473928"/>
    <w:rsid w:val="00473B24"/>
    <w:rsid w:val="00473B45"/>
    <w:rsid w:val="00473B9E"/>
    <w:rsid w:val="00473CF0"/>
    <w:rsid w:val="00473E02"/>
    <w:rsid w:val="00474020"/>
    <w:rsid w:val="00474365"/>
    <w:rsid w:val="0047447B"/>
    <w:rsid w:val="004744E4"/>
    <w:rsid w:val="004746BF"/>
    <w:rsid w:val="004746FC"/>
    <w:rsid w:val="00474719"/>
    <w:rsid w:val="0047480B"/>
    <w:rsid w:val="004748A1"/>
    <w:rsid w:val="004748FC"/>
    <w:rsid w:val="00474958"/>
    <w:rsid w:val="004749AB"/>
    <w:rsid w:val="00474A6F"/>
    <w:rsid w:val="00474B08"/>
    <w:rsid w:val="00474CA5"/>
    <w:rsid w:val="00474DE6"/>
    <w:rsid w:val="00474ED5"/>
    <w:rsid w:val="00475042"/>
    <w:rsid w:val="00475080"/>
    <w:rsid w:val="004750DA"/>
    <w:rsid w:val="0047525F"/>
    <w:rsid w:val="004752B1"/>
    <w:rsid w:val="004752C3"/>
    <w:rsid w:val="004754DC"/>
    <w:rsid w:val="004754FC"/>
    <w:rsid w:val="0047557E"/>
    <w:rsid w:val="00475635"/>
    <w:rsid w:val="004756D4"/>
    <w:rsid w:val="00475737"/>
    <w:rsid w:val="0047573C"/>
    <w:rsid w:val="004757D9"/>
    <w:rsid w:val="00475893"/>
    <w:rsid w:val="004758F3"/>
    <w:rsid w:val="00475BDA"/>
    <w:rsid w:val="00475CB6"/>
    <w:rsid w:val="00475EAD"/>
    <w:rsid w:val="00475EED"/>
    <w:rsid w:val="00476019"/>
    <w:rsid w:val="0047606C"/>
    <w:rsid w:val="0047615C"/>
    <w:rsid w:val="00476190"/>
    <w:rsid w:val="0047627F"/>
    <w:rsid w:val="004762CE"/>
    <w:rsid w:val="00476392"/>
    <w:rsid w:val="0047670F"/>
    <w:rsid w:val="0047681B"/>
    <w:rsid w:val="0047690F"/>
    <w:rsid w:val="00476A09"/>
    <w:rsid w:val="00476A71"/>
    <w:rsid w:val="00476A76"/>
    <w:rsid w:val="00476ABB"/>
    <w:rsid w:val="00476ABC"/>
    <w:rsid w:val="00476BC3"/>
    <w:rsid w:val="00476C05"/>
    <w:rsid w:val="00476C47"/>
    <w:rsid w:val="00476EC5"/>
    <w:rsid w:val="0047700F"/>
    <w:rsid w:val="004770C6"/>
    <w:rsid w:val="0047738A"/>
    <w:rsid w:val="0047745D"/>
    <w:rsid w:val="00477634"/>
    <w:rsid w:val="0047763F"/>
    <w:rsid w:val="004777F5"/>
    <w:rsid w:val="004778AF"/>
    <w:rsid w:val="004779C3"/>
    <w:rsid w:val="004779E7"/>
    <w:rsid w:val="004779F6"/>
    <w:rsid w:val="00477A50"/>
    <w:rsid w:val="00477A8F"/>
    <w:rsid w:val="00477A98"/>
    <w:rsid w:val="00477CAF"/>
    <w:rsid w:val="00477E2D"/>
    <w:rsid w:val="00477F8E"/>
    <w:rsid w:val="00480067"/>
    <w:rsid w:val="004800C3"/>
    <w:rsid w:val="00480198"/>
    <w:rsid w:val="004801AA"/>
    <w:rsid w:val="004801AB"/>
    <w:rsid w:val="004801EA"/>
    <w:rsid w:val="0048027B"/>
    <w:rsid w:val="0048037F"/>
    <w:rsid w:val="00480392"/>
    <w:rsid w:val="004803A3"/>
    <w:rsid w:val="004803E3"/>
    <w:rsid w:val="004804E1"/>
    <w:rsid w:val="004808ED"/>
    <w:rsid w:val="00480937"/>
    <w:rsid w:val="00480B05"/>
    <w:rsid w:val="00480B13"/>
    <w:rsid w:val="00480BFB"/>
    <w:rsid w:val="00480C91"/>
    <w:rsid w:val="00480FF8"/>
    <w:rsid w:val="00481050"/>
    <w:rsid w:val="0048109D"/>
    <w:rsid w:val="004810AC"/>
    <w:rsid w:val="004810C1"/>
    <w:rsid w:val="004811AA"/>
    <w:rsid w:val="00481360"/>
    <w:rsid w:val="004814CE"/>
    <w:rsid w:val="0048150C"/>
    <w:rsid w:val="00481541"/>
    <w:rsid w:val="0048161C"/>
    <w:rsid w:val="004817EE"/>
    <w:rsid w:val="00481861"/>
    <w:rsid w:val="004818B8"/>
    <w:rsid w:val="004819FC"/>
    <w:rsid w:val="00481A2D"/>
    <w:rsid w:val="00481A66"/>
    <w:rsid w:val="00481A93"/>
    <w:rsid w:val="00481C46"/>
    <w:rsid w:val="00481C50"/>
    <w:rsid w:val="00481C9C"/>
    <w:rsid w:val="00481CBF"/>
    <w:rsid w:val="00481CE3"/>
    <w:rsid w:val="00481E5C"/>
    <w:rsid w:val="00482012"/>
    <w:rsid w:val="00482114"/>
    <w:rsid w:val="004821D7"/>
    <w:rsid w:val="004821F6"/>
    <w:rsid w:val="004822B3"/>
    <w:rsid w:val="004826A5"/>
    <w:rsid w:val="004826EF"/>
    <w:rsid w:val="0048281B"/>
    <w:rsid w:val="004828CC"/>
    <w:rsid w:val="00482AC8"/>
    <w:rsid w:val="00482DC5"/>
    <w:rsid w:val="00482E39"/>
    <w:rsid w:val="00482EC0"/>
    <w:rsid w:val="00482F7C"/>
    <w:rsid w:val="004830E7"/>
    <w:rsid w:val="004831EC"/>
    <w:rsid w:val="00483210"/>
    <w:rsid w:val="004833E3"/>
    <w:rsid w:val="0048346C"/>
    <w:rsid w:val="0048351C"/>
    <w:rsid w:val="00483563"/>
    <w:rsid w:val="00483948"/>
    <w:rsid w:val="00483969"/>
    <w:rsid w:val="00483AA8"/>
    <w:rsid w:val="00483ABA"/>
    <w:rsid w:val="00483B09"/>
    <w:rsid w:val="00483B68"/>
    <w:rsid w:val="00483EB4"/>
    <w:rsid w:val="00484090"/>
    <w:rsid w:val="00484180"/>
    <w:rsid w:val="004845FD"/>
    <w:rsid w:val="00484807"/>
    <w:rsid w:val="00484838"/>
    <w:rsid w:val="004848E5"/>
    <w:rsid w:val="004849B2"/>
    <w:rsid w:val="004849BB"/>
    <w:rsid w:val="00484A85"/>
    <w:rsid w:val="00484AA5"/>
    <w:rsid w:val="00484AC0"/>
    <w:rsid w:val="00484B52"/>
    <w:rsid w:val="00484C8B"/>
    <w:rsid w:val="00484D2D"/>
    <w:rsid w:val="00484E7C"/>
    <w:rsid w:val="00484F01"/>
    <w:rsid w:val="00484F5D"/>
    <w:rsid w:val="004851BE"/>
    <w:rsid w:val="0048529B"/>
    <w:rsid w:val="004852DF"/>
    <w:rsid w:val="004855DD"/>
    <w:rsid w:val="0048562F"/>
    <w:rsid w:val="0048567E"/>
    <w:rsid w:val="004857F5"/>
    <w:rsid w:val="00485978"/>
    <w:rsid w:val="00485A12"/>
    <w:rsid w:val="00485A97"/>
    <w:rsid w:val="00485ABD"/>
    <w:rsid w:val="00485AD1"/>
    <w:rsid w:val="00485AE1"/>
    <w:rsid w:val="00485C48"/>
    <w:rsid w:val="00485C7F"/>
    <w:rsid w:val="00485D67"/>
    <w:rsid w:val="00485E2C"/>
    <w:rsid w:val="00485E6B"/>
    <w:rsid w:val="00485EA5"/>
    <w:rsid w:val="004860EE"/>
    <w:rsid w:val="004861F3"/>
    <w:rsid w:val="00486275"/>
    <w:rsid w:val="00486322"/>
    <w:rsid w:val="0048637E"/>
    <w:rsid w:val="004864D3"/>
    <w:rsid w:val="00486717"/>
    <w:rsid w:val="00486732"/>
    <w:rsid w:val="004867B4"/>
    <w:rsid w:val="004869B0"/>
    <w:rsid w:val="004869CF"/>
    <w:rsid w:val="00486ABB"/>
    <w:rsid w:val="00486AC9"/>
    <w:rsid w:val="00486AE8"/>
    <w:rsid w:val="00486B06"/>
    <w:rsid w:val="00486C00"/>
    <w:rsid w:val="00486C4C"/>
    <w:rsid w:val="00486C98"/>
    <w:rsid w:val="00486CAA"/>
    <w:rsid w:val="00486DE0"/>
    <w:rsid w:val="00486E49"/>
    <w:rsid w:val="00486F69"/>
    <w:rsid w:val="00486F9E"/>
    <w:rsid w:val="0048701D"/>
    <w:rsid w:val="004870F0"/>
    <w:rsid w:val="004870FD"/>
    <w:rsid w:val="00487315"/>
    <w:rsid w:val="004873E5"/>
    <w:rsid w:val="00487637"/>
    <w:rsid w:val="0048766F"/>
    <w:rsid w:val="004876B7"/>
    <w:rsid w:val="0048775C"/>
    <w:rsid w:val="0048788C"/>
    <w:rsid w:val="004878A2"/>
    <w:rsid w:val="004878CE"/>
    <w:rsid w:val="00487A14"/>
    <w:rsid w:val="00487A1A"/>
    <w:rsid w:val="00487A63"/>
    <w:rsid w:val="00487D57"/>
    <w:rsid w:val="00487DD6"/>
    <w:rsid w:val="00487E8F"/>
    <w:rsid w:val="00487F0D"/>
    <w:rsid w:val="00490122"/>
    <w:rsid w:val="00490229"/>
    <w:rsid w:val="004902F7"/>
    <w:rsid w:val="004903E6"/>
    <w:rsid w:val="00490641"/>
    <w:rsid w:val="0049064D"/>
    <w:rsid w:val="004907B6"/>
    <w:rsid w:val="004907C7"/>
    <w:rsid w:val="0049082B"/>
    <w:rsid w:val="0049099F"/>
    <w:rsid w:val="00490B1F"/>
    <w:rsid w:val="00490BAA"/>
    <w:rsid w:val="00490D5C"/>
    <w:rsid w:val="00491057"/>
    <w:rsid w:val="00491096"/>
    <w:rsid w:val="00491155"/>
    <w:rsid w:val="004912E8"/>
    <w:rsid w:val="00491496"/>
    <w:rsid w:val="004914F5"/>
    <w:rsid w:val="004914F9"/>
    <w:rsid w:val="00491586"/>
    <w:rsid w:val="004915FA"/>
    <w:rsid w:val="004916FD"/>
    <w:rsid w:val="00491990"/>
    <w:rsid w:val="00491A22"/>
    <w:rsid w:val="00491A36"/>
    <w:rsid w:val="00491A4F"/>
    <w:rsid w:val="00491A9A"/>
    <w:rsid w:val="00491B80"/>
    <w:rsid w:val="00491BC2"/>
    <w:rsid w:val="00491C3A"/>
    <w:rsid w:val="00491E5D"/>
    <w:rsid w:val="00491F11"/>
    <w:rsid w:val="00492144"/>
    <w:rsid w:val="004922AF"/>
    <w:rsid w:val="0049270D"/>
    <w:rsid w:val="00492742"/>
    <w:rsid w:val="004929B1"/>
    <w:rsid w:val="004929DA"/>
    <w:rsid w:val="00492A0D"/>
    <w:rsid w:val="00492A18"/>
    <w:rsid w:val="00492ADF"/>
    <w:rsid w:val="00492B0D"/>
    <w:rsid w:val="00492C5A"/>
    <w:rsid w:val="00492D73"/>
    <w:rsid w:val="00492E53"/>
    <w:rsid w:val="00492EAB"/>
    <w:rsid w:val="0049317C"/>
    <w:rsid w:val="00493198"/>
    <w:rsid w:val="004931A0"/>
    <w:rsid w:val="004931D6"/>
    <w:rsid w:val="004931E0"/>
    <w:rsid w:val="004931E9"/>
    <w:rsid w:val="0049323F"/>
    <w:rsid w:val="0049328C"/>
    <w:rsid w:val="00493580"/>
    <w:rsid w:val="00493623"/>
    <w:rsid w:val="004936D4"/>
    <w:rsid w:val="00493AC8"/>
    <w:rsid w:val="00493C94"/>
    <w:rsid w:val="00493E39"/>
    <w:rsid w:val="00493E6C"/>
    <w:rsid w:val="00493E99"/>
    <w:rsid w:val="00493F70"/>
    <w:rsid w:val="00494007"/>
    <w:rsid w:val="0049408A"/>
    <w:rsid w:val="004940B3"/>
    <w:rsid w:val="00494128"/>
    <w:rsid w:val="00494242"/>
    <w:rsid w:val="00494461"/>
    <w:rsid w:val="004944B7"/>
    <w:rsid w:val="00494576"/>
    <w:rsid w:val="0049469A"/>
    <w:rsid w:val="00494A06"/>
    <w:rsid w:val="00494A93"/>
    <w:rsid w:val="00494AD5"/>
    <w:rsid w:val="00494D4C"/>
    <w:rsid w:val="00494E15"/>
    <w:rsid w:val="00494EDA"/>
    <w:rsid w:val="004950D5"/>
    <w:rsid w:val="0049510A"/>
    <w:rsid w:val="0049514F"/>
    <w:rsid w:val="004953E2"/>
    <w:rsid w:val="00495425"/>
    <w:rsid w:val="004954A2"/>
    <w:rsid w:val="0049563A"/>
    <w:rsid w:val="00495648"/>
    <w:rsid w:val="00495748"/>
    <w:rsid w:val="004957B1"/>
    <w:rsid w:val="0049585B"/>
    <w:rsid w:val="004958FE"/>
    <w:rsid w:val="0049592D"/>
    <w:rsid w:val="00495A00"/>
    <w:rsid w:val="00495A45"/>
    <w:rsid w:val="00495B63"/>
    <w:rsid w:val="00495C1A"/>
    <w:rsid w:val="00495D76"/>
    <w:rsid w:val="00495E2A"/>
    <w:rsid w:val="00495EAF"/>
    <w:rsid w:val="00495F13"/>
    <w:rsid w:val="00495F27"/>
    <w:rsid w:val="00495FB1"/>
    <w:rsid w:val="00495FB7"/>
    <w:rsid w:val="004961F6"/>
    <w:rsid w:val="0049633D"/>
    <w:rsid w:val="004964A1"/>
    <w:rsid w:val="00496697"/>
    <w:rsid w:val="00496853"/>
    <w:rsid w:val="004968AA"/>
    <w:rsid w:val="00496B08"/>
    <w:rsid w:val="00496C92"/>
    <w:rsid w:val="00496F2F"/>
    <w:rsid w:val="0049708C"/>
    <w:rsid w:val="00497145"/>
    <w:rsid w:val="004974B3"/>
    <w:rsid w:val="004975EB"/>
    <w:rsid w:val="004976D2"/>
    <w:rsid w:val="00497989"/>
    <w:rsid w:val="00497A34"/>
    <w:rsid w:val="00497C5B"/>
    <w:rsid w:val="00497C5F"/>
    <w:rsid w:val="00497CEF"/>
    <w:rsid w:val="00497E5E"/>
    <w:rsid w:val="00497E85"/>
    <w:rsid w:val="00497F5F"/>
    <w:rsid w:val="004A0046"/>
    <w:rsid w:val="004A041E"/>
    <w:rsid w:val="004A049F"/>
    <w:rsid w:val="004A06C4"/>
    <w:rsid w:val="004A0717"/>
    <w:rsid w:val="004A07F5"/>
    <w:rsid w:val="004A0830"/>
    <w:rsid w:val="004A08F6"/>
    <w:rsid w:val="004A0971"/>
    <w:rsid w:val="004A0A46"/>
    <w:rsid w:val="004A0A75"/>
    <w:rsid w:val="004A0AB3"/>
    <w:rsid w:val="004A0AB4"/>
    <w:rsid w:val="004A0D18"/>
    <w:rsid w:val="004A0DBE"/>
    <w:rsid w:val="004A0ED1"/>
    <w:rsid w:val="004A1058"/>
    <w:rsid w:val="004A1061"/>
    <w:rsid w:val="004A1167"/>
    <w:rsid w:val="004A1196"/>
    <w:rsid w:val="004A11DF"/>
    <w:rsid w:val="004A129F"/>
    <w:rsid w:val="004A12A6"/>
    <w:rsid w:val="004A1307"/>
    <w:rsid w:val="004A1328"/>
    <w:rsid w:val="004A1348"/>
    <w:rsid w:val="004A1386"/>
    <w:rsid w:val="004A13D3"/>
    <w:rsid w:val="004A146F"/>
    <w:rsid w:val="004A14F0"/>
    <w:rsid w:val="004A151E"/>
    <w:rsid w:val="004A16B0"/>
    <w:rsid w:val="004A17DB"/>
    <w:rsid w:val="004A1824"/>
    <w:rsid w:val="004A18E0"/>
    <w:rsid w:val="004A1906"/>
    <w:rsid w:val="004A1A2D"/>
    <w:rsid w:val="004A1B47"/>
    <w:rsid w:val="004A1BA5"/>
    <w:rsid w:val="004A1C20"/>
    <w:rsid w:val="004A1D75"/>
    <w:rsid w:val="004A1E18"/>
    <w:rsid w:val="004A24A3"/>
    <w:rsid w:val="004A260F"/>
    <w:rsid w:val="004A264D"/>
    <w:rsid w:val="004A26C8"/>
    <w:rsid w:val="004A29F0"/>
    <w:rsid w:val="004A2B7C"/>
    <w:rsid w:val="004A2C51"/>
    <w:rsid w:val="004A2C73"/>
    <w:rsid w:val="004A2D18"/>
    <w:rsid w:val="004A2EE3"/>
    <w:rsid w:val="004A30DE"/>
    <w:rsid w:val="004A313C"/>
    <w:rsid w:val="004A326C"/>
    <w:rsid w:val="004A33D9"/>
    <w:rsid w:val="004A3429"/>
    <w:rsid w:val="004A3605"/>
    <w:rsid w:val="004A364F"/>
    <w:rsid w:val="004A3681"/>
    <w:rsid w:val="004A374B"/>
    <w:rsid w:val="004A37F0"/>
    <w:rsid w:val="004A3860"/>
    <w:rsid w:val="004A3A01"/>
    <w:rsid w:val="004A3A35"/>
    <w:rsid w:val="004A3AB8"/>
    <w:rsid w:val="004A3AD9"/>
    <w:rsid w:val="004A3C22"/>
    <w:rsid w:val="004A3CBE"/>
    <w:rsid w:val="004A3F2F"/>
    <w:rsid w:val="004A3FA7"/>
    <w:rsid w:val="004A3FDB"/>
    <w:rsid w:val="004A403D"/>
    <w:rsid w:val="004A40A0"/>
    <w:rsid w:val="004A410E"/>
    <w:rsid w:val="004A4157"/>
    <w:rsid w:val="004A4310"/>
    <w:rsid w:val="004A44EA"/>
    <w:rsid w:val="004A4629"/>
    <w:rsid w:val="004A46BA"/>
    <w:rsid w:val="004A47EE"/>
    <w:rsid w:val="004A4879"/>
    <w:rsid w:val="004A49A8"/>
    <w:rsid w:val="004A4B66"/>
    <w:rsid w:val="004A4B77"/>
    <w:rsid w:val="004A4BBA"/>
    <w:rsid w:val="004A4BEE"/>
    <w:rsid w:val="004A4C70"/>
    <w:rsid w:val="004A4C78"/>
    <w:rsid w:val="004A4C8F"/>
    <w:rsid w:val="004A4CA7"/>
    <w:rsid w:val="004A4DEA"/>
    <w:rsid w:val="004A4DF3"/>
    <w:rsid w:val="004A4E67"/>
    <w:rsid w:val="004A4F23"/>
    <w:rsid w:val="004A4F9D"/>
    <w:rsid w:val="004A4FF5"/>
    <w:rsid w:val="004A508D"/>
    <w:rsid w:val="004A50A8"/>
    <w:rsid w:val="004A5117"/>
    <w:rsid w:val="004A51F8"/>
    <w:rsid w:val="004A522E"/>
    <w:rsid w:val="004A5259"/>
    <w:rsid w:val="004A52D3"/>
    <w:rsid w:val="004A5354"/>
    <w:rsid w:val="004A5402"/>
    <w:rsid w:val="004A54C8"/>
    <w:rsid w:val="004A5634"/>
    <w:rsid w:val="004A5736"/>
    <w:rsid w:val="004A5767"/>
    <w:rsid w:val="004A57AE"/>
    <w:rsid w:val="004A585F"/>
    <w:rsid w:val="004A588A"/>
    <w:rsid w:val="004A5A29"/>
    <w:rsid w:val="004A5A32"/>
    <w:rsid w:val="004A5B49"/>
    <w:rsid w:val="004A5DAA"/>
    <w:rsid w:val="004A5EEB"/>
    <w:rsid w:val="004A60F0"/>
    <w:rsid w:val="004A60F4"/>
    <w:rsid w:val="004A61CE"/>
    <w:rsid w:val="004A623E"/>
    <w:rsid w:val="004A6459"/>
    <w:rsid w:val="004A6473"/>
    <w:rsid w:val="004A6556"/>
    <w:rsid w:val="004A6568"/>
    <w:rsid w:val="004A66B1"/>
    <w:rsid w:val="004A679F"/>
    <w:rsid w:val="004A67A7"/>
    <w:rsid w:val="004A67FF"/>
    <w:rsid w:val="004A6844"/>
    <w:rsid w:val="004A6A0F"/>
    <w:rsid w:val="004A6AA9"/>
    <w:rsid w:val="004A6ACD"/>
    <w:rsid w:val="004A6B41"/>
    <w:rsid w:val="004A6BF1"/>
    <w:rsid w:val="004A6E62"/>
    <w:rsid w:val="004A71D0"/>
    <w:rsid w:val="004A7376"/>
    <w:rsid w:val="004A7392"/>
    <w:rsid w:val="004A73A3"/>
    <w:rsid w:val="004A73DD"/>
    <w:rsid w:val="004A747C"/>
    <w:rsid w:val="004A7504"/>
    <w:rsid w:val="004A75A2"/>
    <w:rsid w:val="004A75D7"/>
    <w:rsid w:val="004A7620"/>
    <w:rsid w:val="004A7698"/>
    <w:rsid w:val="004A771D"/>
    <w:rsid w:val="004A7838"/>
    <w:rsid w:val="004A78A6"/>
    <w:rsid w:val="004A7907"/>
    <w:rsid w:val="004A7ABF"/>
    <w:rsid w:val="004A7AC1"/>
    <w:rsid w:val="004A7C3C"/>
    <w:rsid w:val="004A7CE2"/>
    <w:rsid w:val="004A7DCD"/>
    <w:rsid w:val="004A7F0A"/>
    <w:rsid w:val="004A7F58"/>
    <w:rsid w:val="004B0064"/>
    <w:rsid w:val="004B01AE"/>
    <w:rsid w:val="004B01DE"/>
    <w:rsid w:val="004B0262"/>
    <w:rsid w:val="004B02F3"/>
    <w:rsid w:val="004B03DE"/>
    <w:rsid w:val="004B0407"/>
    <w:rsid w:val="004B040F"/>
    <w:rsid w:val="004B0524"/>
    <w:rsid w:val="004B0712"/>
    <w:rsid w:val="004B088E"/>
    <w:rsid w:val="004B08A5"/>
    <w:rsid w:val="004B08C9"/>
    <w:rsid w:val="004B0A62"/>
    <w:rsid w:val="004B0A9C"/>
    <w:rsid w:val="004B0AA8"/>
    <w:rsid w:val="004B0AB3"/>
    <w:rsid w:val="004B0BB5"/>
    <w:rsid w:val="004B0D63"/>
    <w:rsid w:val="004B0DAD"/>
    <w:rsid w:val="004B0DDE"/>
    <w:rsid w:val="004B0DFC"/>
    <w:rsid w:val="004B0DFD"/>
    <w:rsid w:val="004B10CC"/>
    <w:rsid w:val="004B10E2"/>
    <w:rsid w:val="004B1225"/>
    <w:rsid w:val="004B126E"/>
    <w:rsid w:val="004B1307"/>
    <w:rsid w:val="004B132A"/>
    <w:rsid w:val="004B13B2"/>
    <w:rsid w:val="004B1422"/>
    <w:rsid w:val="004B170B"/>
    <w:rsid w:val="004B1795"/>
    <w:rsid w:val="004B188B"/>
    <w:rsid w:val="004B18F4"/>
    <w:rsid w:val="004B1972"/>
    <w:rsid w:val="004B1A0A"/>
    <w:rsid w:val="004B1A63"/>
    <w:rsid w:val="004B1A74"/>
    <w:rsid w:val="004B1B87"/>
    <w:rsid w:val="004B1BAF"/>
    <w:rsid w:val="004B1DEB"/>
    <w:rsid w:val="004B1EF2"/>
    <w:rsid w:val="004B2173"/>
    <w:rsid w:val="004B226B"/>
    <w:rsid w:val="004B27E7"/>
    <w:rsid w:val="004B2916"/>
    <w:rsid w:val="004B2BFA"/>
    <w:rsid w:val="004B2C3F"/>
    <w:rsid w:val="004B2CF6"/>
    <w:rsid w:val="004B2F83"/>
    <w:rsid w:val="004B30E2"/>
    <w:rsid w:val="004B30FB"/>
    <w:rsid w:val="004B3183"/>
    <w:rsid w:val="004B3352"/>
    <w:rsid w:val="004B35AB"/>
    <w:rsid w:val="004B3823"/>
    <w:rsid w:val="004B385D"/>
    <w:rsid w:val="004B3922"/>
    <w:rsid w:val="004B3A3D"/>
    <w:rsid w:val="004B3A82"/>
    <w:rsid w:val="004B3B8B"/>
    <w:rsid w:val="004B3BE5"/>
    <w:rsid w:val="004B3C4B"/>
    <w:rsid w:val="004B3C5A"/>
    <w:rsid w:val="004B3D78"/>
    <w:rsid w:val="004B3DE0"/>
    <w:rsid w:val="004B422E"/>
    <w:rsid w:val="004B4230"/>
    <w:rsid w:val="004B4339"/>
    <w:rsid w:val="004B43E7"/>
    <w:rsid w:val="004B447D"/>
    <w:rsid w:val="004B44D5"/>
    <w:rsid w:val="004B4639"/>
    <w:rsid w:val="004B4919"/>
    <w:rsid w:val="004B4AB2"/>
    <w:rsid w:val="004B4C34"/>
    <w:rsid w:val="004B4CDA"/>
    <w:rsid w:val="004B4DCA"/>
    <w:rsid w:val="004B50D1"/>
    <w:rsid w:val="004B51EB"/>
    <w:rsid w:val="004B5207"/>
    <w:rsid w:val="004B5331"/>
    <w:rsid w:val="004B534C"/>
    <w:rsid w:val="004B5367"/>
    <w:rsid w:val="004B5516"/>
    <w:rsid w:val="004B5556"/>
    <w:rsid w:val="004B55AA"/>
    <w:rsid w:val="004B564C"/>
    <w:rsid w:val="004B56D3"/>
    <w:rsid w:val="004B5844"/>
    <w:rsid w:val="004B58D0"/>
    <w:rsid w:val="004B59CB"/>
    <w:rsid w:val="004B5A00"/>
    <w:rsid w:val="004B5BDB"/>
    <w:rsid w:val="004B5C60"/>
    <w:rsid w:val="004B5E6F"/>
    <w:rsid w:val="004B5FB6"/>
    <w:rsid w:val="004B61E6"/>
    <w:rsid w:val="004B623B"/>
    <w:rsid w:val="004B631E"/>
    <w:rsid w:val="004B6506"/>
    <w:rsid w:val="004B6566"/>
    <w:rsid w:val="004B666D"/>
    <w:rsid w:val="004B66C8"/>
    <w:rsid w:val="004B6875"/>
    <w:rsid w:val="004B68B1"/>
    <w:rsid w:val="004B696F"/>
    <w:rsid w:val="004B6A9F"/>
    <w:rsid w:val="004B6B1F"/>
    <w:rsid w:val="004B6BFF"/>
    <w:rsid w:val="004B6C87"/>
    <w:rsid w:val="004B6D0D"/>
    <w:rsid w:val="004B6D1E"/>
    <w:rsid w:val="004B6D70"/>
    <w:rsid w:val="004B6DD5"/>
    <w:rsid w:val="004B6E54"/>
    <w:rsid w:val="004B6EF2"/>
    <w:rsid w:val="004B6FA0"/>
    <w:rsid w:val="004B70BC"/>
    <w:rsid w:val="004B7116"/>
    <w:rsid w:val="004B724B"/>
    <w:rsid w:val="004B72EE"/>
    <w:rsid w:val="004B735B"/>
    <w:rsid w:val="004B73A1"/>
    <w:rsid w:val="004B7423"/>
    <w:rsid w:val="004B74D7"/>
    <w:rsid w:val="004B75E3"/>
    <w:rsid w:val="004B7639"/>
    <w:rsid w:val="004B7679"/>
    <w:rsid w:val="004B76F6"/>
    <w:rsid w:val="004B7781"/>
    <w:rsid w:val="004B79A5"/>
    <w:rsid w:val="004B7A13"/>
    <w:rsid w:val="004B7B6C"/>
    <w:rsid w:val="004B7CFD"/>
    <w:rsid w:val="004B7E24"/>
    <w:rsid w:val="004B7EB0"/>
    <w:rsid w:val="004B7F1F"/>
    <w:rsid w:val="004C0108"/>
    <w:rsid w:val="004C011E"/>
    <w:rsid w:val="004C0132"/>
    <w:rsid w:val="004C018F"/>
    <w:rsid w:val="004C0312"/>
    <w:rsid w:val="004C0326"/>
    <w:rsid w:val="004C04F6"/>
    <w:rsid w:val="004C072F"/>
    <w:rsid w:val="004C079E"/>
    <w:rsid w:val="004C0967"/>
    <w:rsid w:val="004C0A0E"/>
    <w:rsid w:val="004C0A95"/>
    <w:rsid w:val="004C0AA8"/>
    <w:rsid w:val="004C0AED"/>
    <w:rsid w:val="004C0BEB"/>
    <w:rsid w:val="004C0BF3"/>
    <w:rsid w:val="004C0D34"/>
    <w:rsid w:val="004C0D49"/>
    <w:rsid w:val="004C0EEB"/>
    <w:rsid w:val="004C0F38"/>
    <w:rsid w:val="004C10D7"/>
    <w:rsid w:val="004C10DE"/>
    <w:rsid w:val="004C1170"/>
    <w:rsid w:val="004C1197"/>
    <w:rsid w:val="004C1374"/>
    <w:rsid w:val="004C143B"/>
    <w:rsid w:val="004C152B"/>
    <w:rsid w:val="004C1567"/>
    <w:rsid w:val="004C18B6"/>
    <w:rsid w:val="004C19F6"/>
    <w:rsid w:val="004C1B26"/>
    <w:rsid w:val="004C1B3F"/>
    <w:rsid w:val="004C1BE8"/>
    <w:rsid w:val="004C1CE8"/>
    <w:rsid w:val="004C1D73"/>
    <w:rsid w:val="004C1F39"/>
    <w:rsid w:val="004C2169"/>
    <w:rsid w:val="004C2182"/>
    <w:rsid w:val="004C219A"/>
    <w:rsid w:val="004C219D"/>
    <w:rsid w:val="004C2276"/>
    <w:rsid w:val="004C2296"/>
    <w:rsid w:val="004C23C4"/>
    <w:rsid w:val="004C2406"/>
    <w:rsid w:val="004C241B"/>
    <w:rsid w:val="004C2679"/>
    <w:rsid w:val="004C276C"/>
    <w:rsid w:val="004C299F"/>
    <w:rsid w:val="004C29AB"/>
    <w:rsid w:val="004C29DA"/>
    <w:rsid w:val="004C2A01"/>
    <w:rsid w:val="004C2A94"/>
    <w:rsid w:val="004C2B72"/>
    <w:rsid w:val="004C2C63"/>
    <w:rsid w:val="004C2E0D"/>
    <w:rsid w:val="004C31FC"/>
    <w:rsid w:val="004C336A"/>
    <w:rsid w:val="004C339C"/>
    <w:rsid w:val="004C3410"/>
    <w:rsid w:val="004C3575"/>
    <w:rsid w:val="004C3637"/>
    <w:rsid w:val="004C364F"/>
    <w:rsid w:val="004C3687"/>
    <w:rsid w:val="004C369A"/>
    <w:rsid w:val="004C3907"/>
    <w:rsid w:val="004C39F0"/>
    <w:rsid w:val="004C3A47"/>
    <w:rsid w:val="004C3B83"/>
    <w:rsid w:val="004C3BDD"/>
    <w:rsid w:val="004C3C28"/>
    <w:rsid w:val="004C3C97"/>
    <w:rsid w:val="004C3D01"/>
    <w:rsid w:val="004C3DB5"/>
    <w:rsid w:val="004C3DDF"/>
    <w:rsid w:val="004C3F88"/>
    <w:rsid w:val="004C3F99"/>
    <w:rsid w:val="004C3FAF"/>
    <w:rsid w:val="004C4065"/>
    <w:rsid w:val="004C407D"/>
    <w:rsid w:val="004C40E2"/>
    <w:rsid w:val="004C4526"/>
    <w:rsid w:val="004C45E7"/>
    <w:rsid w:val="004C463D"/>
    <w:rsid w:val="004C469B"/>
    <w:rsid w:val="004C46EC"/>
    <w:rsid w:val="004C474D"/>
    <w:rsid w:val="004C47C4"/>
    <w:rsid w:val="004C481D"/>
    <w:rsid w:val="004C481F"/>
    <w:rsid w:val="004C4B04"/>
    <w:rsid w:val="004C4B83"/>
    <w:rsid w:val="004C4DD1"/>
    <w:rsid w:val="004C4E54"/>
    <w:rsid w:val="004C4F6B"/>
    <w:rsid w:val="004C5073"/>
    <w:rsid w:val="004C518D"/>
    <w:rsid w:val="004C51A9"/>
    <w:rsid w:val="004C5336"/>
    <w:rsid w:val="004C53A4"/>
    <w:rsid w:val="004C53DD"/>
    <w:rsid w:val="004C541E"/>
    <w:rsid w:val="004C5478"/>
    <w:rsid w:val="004C54F8"/>
    <w:rsid w:val="004C5560"/>
    <w:rsid w:val="004C5747"/>
    <w:rsid w:val="004C591D"/>
    <w:rsid w:val="004C5CE8"/>
    <w:rsid w:val="004C5D08"/>
    <w:rsid w:val="004C5D83"/>
    <w:rsid w:val="004C5ECD"/>
    <w:rsid w:val="004C5F2A"/>
    <w:rsid w:val="004C5F63"/>
    <w:rsid w:val="004C6046"/>
    <w:rsid w:val="004C60C8"/>
    <w:rsid w:val="004C6106"/>
    <w:rsid w:val="004C6232"/>
    <w:rsid w:val="004C6274"/>
    <w:rsid w:val="004C6451"/>
    <w:rsid w:val="004C64BF"/>
    <w:rsid w:val="004C6572"/>
    <w:rsid w:val="004C6816"/>
    <w:rsid w:val="004C6913"/>
    <w:rsid w:val="004C6BA8"/>
    <w:rsid w:val="004C6BC9"/>
    <w:rsid w:val="004C6C99"/>
    <w:rsid w:val="004C6F00"/>
    <w:rsid w:val="004C6FE7"/>
    <w:rsid w:val="004C7017"/>
    <w:rsid w:val="004C701A"/>
    <w:rsid w:val="004C703C"/>
    <w:rsid w:val="004C73B3"/>
    <w:rsid w:val="004C74BC"/>
    <w:rsid w:val="004C766E"/>
    <w:rsid w:val="004C780D"/>
    <w:rsid w:val="004C784D"/>
    <w:rsid w:val="004C7C0F"/>
    <w:rsid w:val="004C7C6A"/>
    <w:rsid w:val="004C7ED7"/>
    <w:rsid w:val="004D00F3"/>
    <w:rsid w:val="004D0111"/>
    <w:rsid w:val="004D02A8"/>
    <w:rsid w:val="004D02E8"/>
    <w:rsid w:val="004D0936"/>
    <w:rsid w:val="004D0A0A"/>
    <w:rsid w:val="004D0C3B"/>
    <w:rsid w:val="004D0D47"/>
    <w:rsid w:val="004D0D8A"/>
    <w:rsid w:val="004D0DB7"/>
    <w:rsid w:val="004D0E9F"/>
    <w:rsid w:val="004D0F64"/>
    <w:rsid w:val="004D1083"/>
    <w:rsid w:val="004D10BE"/>
    <w:rsid w:val="004D1163"/>
    <w:rsid w:val="004D129C"/>
    <w:rsid w:val="004D12BC"/>
    <w:rsid w:val="004D13CD"/>
    <w:rsid w:val="004D13EB"/>
    <w:rsid w:val="004D1426"/>
    <w:rsid w:val="004D1507"/>
    <w:rsid w:val="004D15AE"/>
    <w:rsid w:val="004D15FA"/>
    <w:rsid w:val="004D1654"/>
    <w:rsid w:val="004D1752"/>
    <w:rsid w:val="004D18D0"/>
    <w:rsid w:val="004D19DB"/>
    <w:rsid w:val="004D1A24"/>
    <w:rsid w:val="004D1A56"/>
    <w:rsid w:val="004D1D79"/>
    <w:rsid w:val="004D1DC4"/>
    <w:rsid w:val="004D1E21"/>
    <w:rsid w:val="004D1E26"/>
    <w:rsid w:val="004D1E5A"/>
    <w:rsid w:val="004D20C6"/>
    <w:rsid w:val="004D21B1"/>
    <w:rsid w:val="004D21F8"/>
    <w:rsid w:val="004D2210"/>
    <w:rsid w:val="004D2376"/>
    <w:rsid w:val="004D23BC"/>
    <w:rsid w:val="004D267D"/>
    <w:rsid w:val="004D268A"/>
    <w:rsid w:val="004D26F3"/>
    <w:rsid w:val="004D2716"/>
    <w:rsid w:val="004D27B9"/>
    <w:rsid w:val="004D27E9"/>
    <w:rsid w:val="004D2836"/>
    <w:rsid w:val="004D29AF"/>
    <w:rsid w:val="004D29E8"/>
    <w:rsid w:val="004D2A1F"/>
    <w:rsid w:val="004D2A71"/>
    <w:rsid w:val="004D2ACB"/>
    <w:rsid w:val="004D2DFA"/>
    <w:rsid w:val="004D2E8B"/>
    <w:rsid w:val="004D2F30"/>
    <w:rsid w:val="004D2FFD"/>
    <w:rsid w:val="004D31AF"/>
    <w:rsid w:val="004D3450"/>
    <w:rsid w:val="004D3BE8"/>
    <w:rsid w:val="004D3C2D"/>
    <w:rsid w:val="004D3C5E"/>
    <w:rsid w:val="004D3CF2"/>
    <w:rsid w:val="004D3EAC"/>
    <w:rsid w:val="004D3F16"/>
    <w:rsid w:val="004D3F5B"/>
    <w:rsid w:val="004D400B"/>
    <w:rsid w:val="004D459C"/>
    <w:rsid w:val="004D45A6"/>
    <w:rsid w:val="004D4709"/>
    <w:rsid w:val="004D4745"/>
    <w:rsid w:val="004D4746"/>
    <w:rsid w:val="004D4884"/>
    <w:rsid w:val="004D495E"/>
    <w:rsid w:val="004D4966"/>
    <w:rsid w:val="004D4AD7"/>
    <w:rsid w:val="004D4C5A"/>
    <w:rsid w:val="004D4C9D"/>
    <w:rsid w:val="004D4D72"/>
    <w:rsid w:val="004D4EA4"/>
    <w:rsid w:val="004D4ED4"/>
    <w:rsid w:val="004D4EF2"/>
    <w:rsid w:val="004D4F67"/>
    <w:rsid w:val="004D50B8"/>
    <w:rsid w:val="004D50F7"/>
    <w:rsid w:val="004D5126"/>
    <w:rsid w:val="004D52EA"/>
    <w:rsid w:val="004D5523"/>
    <w:rsid w:val="004D5524"/>
    <w:rsid w:val="004D55F2"/>
    <w:rsid w:val="004D5614"/>
    <w:rsid w:val="004D5672"/>
    <w:rsid w:val="004D5727"/>
    <w:rsid w:val="004D57B1"/>
    <w:rsid w:val="004D5906"/>
    <w:rsid w:val="004D59DE"/>
    <w:rsid w:val="004D5AA0"/>
    <w:rsid w:val="004D5AD0"/>
    <w:rsid w:val="004D5AF8"/>
    <w:rsid w:val="004D5BC7"/>
    <w:rsid w:val="004D5C9D"/>
    <w:rsid w:val="004D5D36"/>
    <w:rsid w:val="004D5DD6"/>
    <w:rsid w:val="004D5DE6"/>
    <w:rsid w:val="004D61A3"/>
    <w:rsid w:val="004D6260"/>
    <w:rsid w:val="004D6305"/>
    <w:rsid w:val="004D6323"/>
    <w:rsid w:val="004D6363"/>
    <w:rsid w:val="004D6446"/>
    <w:rsid w:val="004D64E7"/>
    <w:rsid w:val="004D654E"/>
    <w:rsid w:val="004D6585"/>
    <w:rsid w:val="004D6674"/>
    <w:rsid w:val="004D6696"/>
    <w:rsid w:val="004D6701"/>
    <w:rsid w:val="004D67DF"/>
    <w:rsid w:val="004D689F"/>
    <w:rsid w:val="004D68D1"/>
    <w:rsid w:val="004D6A42"/>
    <w:rsid w:val="004D6A77"/>
    <w:rsid w:val="004D6C91"/>
    <w:rsid w:val="004D6F4E"/>
    <w:rsid w:val="004D6F9C"/>
    <w:rsid w:val="004D7016"/>
    <w:rsid w:val="004D7224"/>
    <w:rsid w:val="004D7366"/>
    <w:rsid w:val="004D73B5"/>
    <w:rsid w:val="004D7443"/>
    <w:rsid w:val="004D74B9"/>
    <w:rsid w:val="004D7536"/>
    <w:rsid w:val="004D7684"/>
    <w:rsid w:val="004D76B6"/>
    <w:rsid w:val="004D7753"/>
    <w:rsid w:val="004D7778"/>
    <w:rsid w:val="004D77A5"/>
    <w:rsid w:val="004D78CE"/>
    <w:rsid w:val="004D78D3"/>
    <w:rsid w:val="004D78FF"/>
    <w:rsid w:val="004D7947"/>
    <w:rsid w:val="004D795D"/>
    <w:rsid w:val="004D7996"/>
    <w:rsid w:val="004D7A70"/>
    <w:rsid w:val="004D7A95"/>
    <w:rsid w:val="004D7BC6"/>
    <w:rsid w:val="004D7BF7"/>
    <w:rsid w:val="004D7E0A"/>
    <w:rsid w:val="004E008A"/>
    <w:rsid w:val="004E02AD"/>
    <w:rsid w:val="004E02EE"/>
    <w:rsid w:val="004E035C"/>
    <w:rsid w:val="004E0365"/>
    <w:rsid w:val="004E03CE"/>
    <w:rsid w:val="004E043E"/>
    <w:rsid w:val="004E048B"/>
    <w:rsid w:val="004E04C3"/>
    <w:rsid w:val="004E0569"/>
    <w:rsid w:val="004E0628"/>
    <w:rsid w:val="004E0660"/>
    <w:rsid w:val="004E0727"/>
    <w:rsid w:val="004E07BF"/>
    <w:rsid w:val="004E07C1"/>
    <w:rsid w:val="004E07F8"/>
    <w:rsid w:val="004E080F"/>
    <w:rsid w:val="004E0967"/>
    <w:rsid w:val="004E0A17"/>
    <w:rsid w:val="004E0B3B"/>
    <w:rsid w:val="004E0B94"/>
    <w:rsid w:val="004E0C00"/>
    <w:rsid w:val="004E0C3B"/>
    <w:rsid w:val="004E0D10"/>
    <w:rsid w:val="004E0D4A"/>
    <w:rsid w:val="004E0DF8"/>
    <w:rsid w:val="004E0E7C"/>
    <w:rsid w:val="004E12EB"/>
    <w:rsid w:val="004E1391"/>
    <w:rsid w:val="004E1439"/>
    <w:rsid w:val="004E1521"/>
    <w:rsid w:val="004E176B"/>
    <w:rsid w:val="004E1A83"/>
    <w:rsid w:val="004E1CDF"/>
    <w:rsid w:val="004E1CF3"/>
    <w:rsid w:val="004E1D74"/>
    <w:rsid w:val="004E1E5D"/>
    <w:rsid w:val="004E1FBF"/>
    <w:rsid w:val="004E2022"/>
    <w:rsid w:val="004E2036"/>
    <w:rsid w:val="004E205A"/>
    <w:rsid w:val="004E2098"/>
    <w:rsid w:val="004E20ED"/>
    <w:rsid w:val="004E217D"/>
    <w:rsid w:val="004E21D4"/>
    <w:rsid w:val="004E2206"/>
    <w:rsid w:val="004E2217"/>
    <w:rsid w:val="004E22FC"/>
    <w:rsid w:val="004E232B"/>
    <w:rsid w:val="004E24A4"/>
    <w:rsid w:val="004E2555"/>
    <w:rsid w:val="004E2662"/>
    <w:rsid w:val="004E26D7"/>
    <w:rsid w:val="004E2833"/>
    <w:rsid w:val="004E28DC"/>
    <w:rsid w:val="004E28F9"/>
    <w:rsid w:val="004E2919"/>
    <w:rsid w:val="004E2A0D"/>
    <w:rsid w:val="004E2A75"/>
    <w:rsid w:val="004E2DF7"/>
    <w:rsid w:val="004E2F5B"/>
    <w:rsid w:val="004E3068"/>
    <w:rsid w:val="004E314B"/>
    <w:rsid w:val="004E32DD"/>
    <w:rsid w:val="004E33E0"/>
    <w:rsid w:val="004E341D"/>
    <w:rsid w:val="004E3662"/>
    <w:rsid w:val="004E3696"/>
    <w:rsid w:val="004E37CA"/>
    <w:rsid w:val="004E37E0"/>
    <w:rsid w:val="004E3811"/>
    <w:rsid w:val="004E38BF"/>
    <w:rsid w:val="004E38D0"/>
    <w:rsid w:val="004E3970"/>
    <w:rsid w:val="004E398F"/>
    <w:rsid w:val="004E3ACE"/>
    <w:rsid w:val="004E3D19"/>
    <w:rsid w:val="004E3E25"/>
    <w:rsid w:val="004E3E2F"/>
    <w:rsid w:val="004E3E66"/>
    <w:rsid w:val="004E3EEB"/>
    <w:rsid w:val="004E3F80"/>
    <w:rsid w:val="004E4049"/>
    <w:rsid w:val="004E4109"/>
    <w:rsid w:val="004E4160"/>
    <w:rsid w:val="004E418C"/>
    <w:rsid w:val="004E42DA"/>
    <w:rsid w:val="004E4416"/>
    <w:rsid w:val="004E45F5"/>
    <w:rsid w:val="004E468B"/>
    <w:rsid w:val="004E48BF"/>
    <w:rsid w:val="004E4B2B"/>
    <w:rsid w:val="004E4B57"/>
    <w:rsid w:val="004E4C48"/>
    <w:rsid w:val="004E4CB3"/>
    <w:rsid w:val="004E4CE0"/>
    <w:rsid w:val="004E4E3C"/>
    <w:rsid w:val="004E50E1"/>
    <w:rsid w:val="004E53B0"/>
    <w:rsid w:val="004E542E"/>
    <w:rsid w:val="004E5446"/>
    <w:rsid w:val="004E54A2"/>
    <w:rsid w:val="004E54FB"/>
    <w:rsid w:val="004E5506"/>
    <w:rsid w:val="004E5511"/>
    <w:rsid w:val="004E5606"/>
    <w:rsid w:val="004E5743"/>
    <w:rsid w:val="004E575E"/>
    <w:rsid w:val="004E5821"/>
    <w:rsid w:val="004E587C"/>
    <w:rsid w:val="004E5A28"/>
    <w:rsid w:val="004E5A80"/>
    <w:rsid w:val="004E5AA4"/>
    <w:rsid w:val="004E5EDC"/>
    <w:rsid w:val="004E5F7A"/>
    <w:rsid w:val="004E5FE9"/>
    <w:rsid w:val="004E60AA"/>
    <w:rsid w:val="004E60F8"/>
    <w:rsid w:val="004E6367"/>
    <w:rsid w:val="004E636D"/>
    <w:rsid w:val="004E6657"/>
    <w:rsid w:val="004E6685"/>
    <w:rsid w:val="004E6707"/>
    <w:rsid w:val="004E68CE"/>
    <w:rsid w:val="004E6950"/>
    <w:rsid w:val="004E6A32"/>
    <w:rsid w:val="004E6A9B"/>
    <w:rsid w:val="004E6B69"/>
    <w:rsid w:val="004E6BD7"/>
    <w:rsid w:val="004E6C87"/>
    <w:rsid w:val="004E6DDB"/>
    <w:rsid w:val="004E6DE5"/>
    <w:rsid w:val="004E6DE8"/>
    <w:rsid w:val="004E6E69"/>
    <w:rsid w:val="004E6E75"/>
    <w:rsid w:val="004E6FB8"/>
    <w:rsid w:val="004E704A"/>
    <w:rsid w:val="004E726A"/>
    <w:rsid w:val="004E74E4"/>
    <w:rsid w:val="004E7566"/>
    <w:rsid w:val="004E77AA"/>
    <w:rsid w:val="004E77C5"/>
    <w:rsid w:val="004E77F7"/>
    <w:rsid w:val="004E7997"/>
    <w:rsid w:val="004E7BDE"/>
    <w:rsid w:val="004E7F57"/>
    <w:rsid w:val="004E7F7B"/>
    <w:rsid w:val="004E7FDE"/>
    <w:rsid w:val="004E7FF3"/>
    <w:rsid w:val="004F0025"/>
    <w:rsid w:val="004F01CD"/>
    <w:rsid w:val="004F0481"/>
    <w:rsid w:val="004F052C"/>
    <w:rsid w:val="004F05E7"/>
    <w:rsid w:val="004F0647"/>
    <w:rsid w:val="004F0867"/>
    <w:rsid w:val="004F0943"/>
    <w:rsid w:val="004F0992"/>
    <w:rsid w:val="004F0A18"/>
    <w:rsid w:val="004F0A94"/>
    <w:rsid w:val="004F0AAE"/>
    <w:rsid w:val="004F0D34"/>
    <w:rsid w:val="004F0E2A"/>
    <w:rsid w:val="004F0F66"/>
    <w:rsid w:val="004F0FF0"/>
    <w:rsid w:val="004F1043"/>
    <w:rsid w:val="004F1044"/>
    <w:rsid w:val="004F107A"/>
    <w:rsid w:val="004F127E"/>
    <w:rsid w:val="004F1287"/>
    <w:rsid w:val="004F137C"/>
    <w:rsid w:val="004F141F"/>
    <w:rsid w:val="004F14B0"/>
    <w:rsid w:val="004F14FE"/>
    <w:rsid w:val="004F1582"/>
    <w:rsid w:val="004F1669"/>
    <w:rsid w:val="004F17E8"/>
    <w:rsid w:val="004F1B2A"/>
    <w:rsid w:val="004F1BA5"/>
    <w:rsid w:val="004F1D62"/>
    <w:rsid w:val="004F1E3A"/>
    <w:rsid w:val="004F1E7C"/>
    <w:rsid w:val="004F1ED7"/>
    <w:rsid w:val="004F1FEF"/>
    <w:rsid w:val="004F2107"/>
    <w:rsid w:val="004F21A5"/>
    <w:rsid w:val="004F22EC"/>
    <w:rsid w:val="004F2510"/>
    <w:rsid w:val="004F263D"/>
    <w:rsid w:val="004F2705"/>
    <w:rsid w:val="004F29BD"/>
    <w:rsid w:val="004F2A68"/>
    <w:rsid w:val="004F2D22"/>
    <w:rsid w:val="004F2D41"/>
    <w:rsid w:val="004F2D42"/>
    <w:rsid w:val="004F2EDE"/>
    <w:rsid w:val="004F2EE4"/>
    <w:rsid w:val="004F2EE6"/>
    <w:rsid w:val="004F3111"/>
    <w:rsid w:val="004F31A6"/>
    <w:rsid w:val="004F31C5"/>
    <w:rsid w:val="004F31E5"/>
    <w:rsid w:val="004F32B6"/>
    <w:rsid w:val="004F3410"/>
    <w:rsid w:val="004F342B"/>
    <w:rsid w:val="004F34A3"/>
    <w:rsid w:val="004F3685"/>
    <w:rsid w:val="004F37C2"/>
    <w:rsid w:val="004F3808"/>
    <w:rsid w:val="004F391F"/>
    <w:rsid w:val="004F39EC"/>
    <w:rsid w:val="004F3A1A"/>
    <w:rsid w:val="004F3A83"/>
    <w:rsid w:val="004F3AA9"/>
    <w:rsid w:val="004F3B8A"/>
    <w:rsid w:val="004F3B93"/>
    <w:rsid w:val="004F3BEB"/>
    <w:rsid w:val="004F3C1E"/>
    <w:rsid w:val="004F3DAB"/>
    <w:rsid w:val="004F3DC6"/>
    <w:rsid w:val="004F3F36"/>
    <w:rsid w:val="004F401E"/>
    <w:rsid w:val="004F40A9"/>
    <w:rsid w:val="004F40BD"/>
    <w:rsid w:val="004F410A"/>
    <w:rsid w:val="004F412C"/>
    <w:rsid w:val="004F41B6"/>
    <w:rsid w:val="004F42E6"/>
    <w:rsid w:val="004F4314"/>
    <w:rsid w:val="004F43AF"/>
    <w:rsid w:val="004F4450"/>
    <w:rsid w:val="004F4515"/>
    <w:rsid w:val="004F4630"/>
    <w:rsid w:val="004F4671"/>
    <w:rsid w:val="004F46D3"/>
    <w:rsid w:val="004F4760"/>
    <w:rsid w:val="004F479E"/>
    <w:rsid w:val="004F47B1"/>
    <w:rsid w:val="004F47D1"/>
    <w:rsid w:val="004F480B"/>
    <w:rsid w:val="004F490E"/>
    <w:rsid w:val="004F4A1F"/>
    <w:rsid w:val="004F4AD5"/>
    <w:rsid w:val="004F4B14"/>
    <w:rsid w:val="004F4D7C"/>
    <w:rsid w:val="004F4DDB"/>
    <w:rsid w:val="004F4F13"/>
    <w:rsid w:val="004F4FA5"/>
    <w:rsid w:val="004F4FEA"/>
    <w:rsid w:val="004F517F"/>
    <w:rsid w:val="004F5217"/>
    <w:rsid w:val="004F54E1"/>
    <w:rsid w:val="004F56C5"/>
    <w:rsid w:val="004F56F3"/>
    <w:rsid w:val="004F5A90"/>
    <w:rsid w:val="004F5B1A"/>
    <w:rsid w:val="004F5B5B"/>
    <w:rsid w:val="004F5B8E"/>
    <w:rsid w:val="004F5BD5"/>
    <w:rsid w:val="004F5BED"/>
    <w:rsid w:val="004F5C4C"/>
    <w:rsid w:val="004F5CC1"/>
    <w:rsid w:val="004F5D3B"/>
    <w:rsid w:val="004F5E58"/>
    <w:rsid w:val="004F5F12"/>
    <w:rsid w:val="004F5F4E"/>
    <w:rsid w:val="004F6059"/>
    <w:rsid w:val="004F6085"/>
    <w:rsid w:val="004F613D"/>
    <w:rsid w:val="004F61D2"/>
    <w:rsid w:val="004F648D"/>
    <w:rsid w:val="004F654B"/>
    <w:rsid w:val="004F660C"/>
    <w:rsid w:val="004F666C"/>
    <w:rsid w:val="004F6762"/>
    <w:rsid w:val="004F67B5"/>
    <w:rsid w:val="004F67FE"/>
    <w:rsid w:val="004F6885"/>
    <w:rsid w:val="004F695A"/>
    <w:rsid w:val="004F6A02"/>
    <w:rsid w:val="004F6D60"/>
    <w:rsid w:val="004F6D89"/>
    <w:rsid w:val="004F6DD9"/>
    <w:rsid w:val="004F6E71"/>
    <w:rsid w:val="004F6ED8"/>
    <w:rsid w:val="004F7147"/>
    <w:rsid w:val="004F716B"/>
    <w:rsid w:val="004F72EB"/>
    <w:rsid w:val="004F7406"/>
    <w:rsid w:val="004F740A"/>
    <w:rsid w:val="004F7567"/>
    <w:rsid w:val="004F769A"/>
    <w:rsid w:val="004F77AB"/>
    <w:rsid w:val="004F78AD"/>
    <w:rsid w:val="004F78B5"/>
    <w:rsid w:val="004F7AA3"/>
    <w:rsid w:val="004F7B5D"/>
    <w:rsid w:val="004F7C0B"/>
    <w:rsid w:val="004F7D87"/>
    <w:rsid w:val="004F7DBA"/>
    <w:rsid w:val="004F7E03"/>
    <w:rsid w:val="004F7E0B"/>
    <w:rsid w:val="004F7EF0"/>
    <w:rsid w:val="004F7FE9"/>
    <w:rsid w:val="004F7FEA"/>
    <w:rsid w:val="0050005B"/>
    <w:rsid w:val="00500066"/>
    <w:rsid w:val="005001FC"/>
    <w:rsid w:val="0050020D"/>
    <w:rsid w:val="005002A5"/>
    <w:rsid w:val="00500475"/>
    <w:rsid w:val="00500586"/>
    <w:rsid w:val="00500702"/>
    <w:rsid w:val="005007B9"/>
    <w:rsid w:val="005007D3"/>
    <w:rsid w:val="005008A8"/>
    <w:rsid w:val="00500AEE"/>
    <w:rsid w:val="00500B20"/>
    <w:rsid w:val="00500B3C"/>
    <w:rsid w:val="00500BB7"/>
    <w:rsid w:val="00500C24"/>
    <w:rsid w:val="00500C5E"/>
    <w:rsid w:val="00500D43"/>
    <w:rsid w:val="00500E39"/>
    <w:rsid w:val="00501339"/>
    <w:rsid w:val="0050133D"/>
    <w:rsid w:val="0050138D"/>
    <w:rsid w:val="005013C5"/>
    <w:rsid w:val="005013EE"/>
    <w:rsid w:val="005014F6"/>
    <w:rsid w:val="00501513"/>
    <w:rsid w:val="00501545"/>
    <w:rsid w:val="0050181B"/>
    <w:rsid w:val="00501907"/>
    <w:rsid w:val="0050199A"/>
    <w:rsid w:val="00501A21"/>
    <w:rsid w:val="00501A23"/>
    <w:rsid w:val="00501A38"/>
    <w:rsid w:val="00501AE3"/>
    <w:rsid w:val="00501B8B"/>
    <w:rsid w:val="00501D6D"/>
    <w:rsid w:val="00502028"/>
    <w:rsid w:val="00502061"/>
    <w:rsid w:val="005020A1"/>
    <w:rsid w:val="005022C6"/>
    <w:rsid w:val="00502492"/>
    <w:rsid w:val="005024A9"/>
    <w:rsid w:val="00502568"/>
    <w:rsid w:val="00502853"/>
    <w:rsid w:val="005028BB"/>
    <w:rsid w:val="00502928"/>
    <w:rsid w:val="00502A52"/>
    <w:rsid w:val="00502B10"/>
    <w:rsid w:val="00502B32"/>
    <w:rsid w:val="00502B4B"/>
    <w:rsid w:val="00502B4D"/>
    <w:rsid w:val="00502C0F"/>
    <w:rsid w:val="00502C52"/>
    <w:rsid w:val="00502C72"/>
    <w:rsid w:val="00502DB8"/>
    <w:rsid w:val="00502F3F"/>
    <w:rsid w:val="005030A4"/>
    <w:rsid w:val="0050311E"/>
    <w:rsid w:val="005031E0"/>
    <w:rsid w:val="00503211"/>
    <w:rsid w:val="00503236"/>
    <w:rsid w:val="005032B0"/>
    <w:rsid w:val="005035A6"/>
    <w:rsid w:val="005036CB"/>
    <w:rsid w:val="005037F5"/>
    <w:rsid w:val="0050380C"/>
    <w:rsid w:val="00503819"/>
    <w:rsid w:val="0050386D"/>
    <w:rsid w:val="005038DB"/>
    <w:rsid w:val="00503923"/>
    <w:rsid w:val="00503985"/>
    <w:rsid w:val="00503AAF"/>
    <w:rsid w:val="00503B77"/>
    <w:rsid w:val="00503BE0"/>
    <w:rsid w:val="00503DC6"/>
    <w:rsid w:val="00503EF5"/>
    <w:rsid w:val="00503FFB"/>
    <w:rsid w:val="00504035"/>
    <w:rsid w:val="00504090"/>
    <w:rsid w:val="0050412A"/>
    <w:rsid w:val="0050425B"/>
    <w:rsid w:val="005042A8"/>
    <w:rsid w:val="0050434E"/>
    <w:rsid w:val="0050436B"/>
    <w:rsid w:val="005043C0"/>
    <w:rsid w:val="0050448A"/>
    <w:rsid w:val="00504564"/>
    <w:rsid w:val="0050473D"/>
    <w:rsid w:val="005048B5"/>
    <w:rsid w:val="00504920"/>
    <w:rsid w:val="00504A4D"/>
    <w:rsid w:val="00504CC8"/>
    <w:rsid w:val="00504D1D"/>
    <w:rsid w:val="00504DB4"/>
    <w:rsid w:val="00504DC6"/>
    <w:rsid w:val="00504E72"/>
    <w:rsid w:val="00504E74"/>
    <w:rsid w:val="00504E7F"/>
    <w:rsid w:val="00504F11"/>
    <w:rsid w:val="005050A0"/>
    <w:rsid w:val="00505249"/>
    <w:rsid w:val="0050535E"/>
    <w:rsid w:val="005053A3"/>
    <w:rsid w:val="005053F2"/>
    <w:rsid w:val="0050545E"/>
    <w:rsid w:val="005055D0"/>
    <w:rsid w:val="005056E9"/>
    <w:rsid w:val="0050580C"/>
    <w:rsid w:val="0050591C"/>
    <w:rsid w:val="00505A25"/>
    <w:rsid w:val="00505BB6"/>
    <w:rsid w:val="00505BD9"/>
    <w:rsid w:val="00505D60"/>
    <w:rsid w:val="00505DCD"/>
    <w:rsid w:val="00505F14"/>
    <w:rsid w:val="0050606F"/>
    <w:rsid w:val="00506090"/>
    <w:rsid w:val="005060C0"/>
    <w:rsid w:val="0050618A"/>
    <w:rsid w:val="00506272"/>
    <w:rsid w:val="005062AB"/>
    <w:rsid w:val="00506378"/>
    <w:rsid w:val="005063A0"/>
    <w:rsid w:val="0050649E"/>
    <w:rsid w:val="005064DC"/>
    <w:rsid w:val="00506745"/>
    <w:rsid w:val="005068EE"/>
    <w:rsid w:val="00506B30"/>
    <w:rsid w:val="00506B45"/>
    <w:rsid w:val="00506C65"/>
    <w:rsid w:val="00506E7B"/>
    <w:rsid w:val="00506F98"/>
    <w:rsid w:val="00507237"/>
    <w:rsid w:val="00507429"/>
    <w:rsid w:val="005074B3"/>
    <w:rsid w:val="0050751E"/>
    <w:rsid w:val="005075F7"/>
    <w:rsid w:val="0050796F"/>
    <w:rsid w:val="005079F1"/>
    <w:rsid w:val="00507AAC"/>
    <w:rsid w:val="00507D5E"/>
    <w:rsid w:val="00507D99"/>
    <w:rsid w:val="00507F5A"/>
    <w:rsid w:val="005100C1"/>
    <w:rsid w:val="00510182"/>
    <w:rsid w:val="0051020B"/>
    <w:rsid w:val="0051020F"/>
    <w:rsid w:val="00510285"/>
    <w:rsid w:val="0051028C"/>
    <w:rsid w:val="005103BB"/>
    <w:rsid w:val="005105B4"/>
    <w:rsid w:val="00510730"/>
    <w:rsid w:val="00510762"/>
    <w:rsid w:val="005107A0"/>
    <w:rsid w:val="0051081B"/>
    <w:rsid w:val="00510831"/>
    <w:rsid w:val="005108E9"/>
    <w:rsid w:val="00510A7E"/>
    <w:rsid w:val="00510ACD"/>
    <w:rsid w:val="00510AF1"/>
    <w:rsid w:val="00510C1E"/>
    <w:rsid w:val="00510D1A"/>
    <w:rsid w:val="00510FBC"/>
    <w:rsid w:val="005110E9"/>
    <w:rsid w:val="00511210"/>
    <w:rsid w:val="00511228"/>
    <w:rsid w:val="005112CF"/>
    <w:rsid w:val="005112EC"/>
    <w:rsid w:val="00511351"/>
    <w:rsid w:val="00511366"/>
    <w:rsid w:val="00511401"/>
    <w:rsid w:val="0051152A"/>
    <w:rsid w:val="0051158C"/>
    <w:rsid w:val="005115BE"/>
    <w:rsid w:val="005115FA"/>
    <w:rsid w:val="0051193E"/>
    <w:rsid w:val="00511983"/>
    <w:rsid w:val="005119B8"/>
    <w:rsid w:val="00511A1A"/>
    <w:rsid w:val="00511B19"/>
    <w:rsid w:val="00511B25"/>
    <w:rsid w:val="00511B37"/>
    <w:rsid w:val="00511BF2"/>
    <w:rsid w:val="00511C22"/>
    <w:rsid w:val="00511D4C"/>
    <w:rsid w:val="00511DE4"/>
    <w:rsid w:val="00511E2B"/>
    <w:rsid w:val="00511E9A"/>
    <w:rsid w:val="00511F89"/>
    <w:rsid w:val="00512118"/>
    <w:rsid w:val="00512145"/>
    <w:rsid w:val="00512219"/>
    <w:rsid w:val="00512410"/>
    <w:rsid w:val="00512547"/>
    <w:rsid w:val="0051260D"/>
    <w:rsid w:val="0051284E"/>
    <w:rsid w:val="00512930"/>
    <w:rsid w:val="005129AA"/>
    <w:rsid w:val="00512AD9"/>
    <w:rsid w:val="00512C4E"/>
    <w:rsid w:val="00512CAF"/>
    <w:rsid w:val="00512FDE"/>
    <w:rsid w:val="005130E1"/>
    <w:rsid w:val="005135B4"/>
    <w:rsid w:val="005135C8"/>
    <w:rsid w:val="0051360B"/>
    <w:rsid w:val="00513791"/>
    <w:rsid w:val="005137A0"/>
    <w:rsid w:val="005137E0"/>
    <w:rsid w:val="0051392E"/>
    <w:rsid w:val="00513958"/>
    <w:rsid w:val="00513B46"/>
    <w:rsid w:val="00513B8C"/>
    <w:rsid w:val="00513BAB"/>
    <w:rsid w:val="00513BD7"/>
    <w:rsid w:val="00513BF1"/>
    <w:rsid w:val="00513D04"/>
    <w:rsid w:val="00513D48"/>
    <w:rsid w:val="00513F1B"/>
    <w:rsid w:val="00513FCE"/>
    <w:rsid w:val="005140A0"/>
    <w:rsid w:val="005140CB"/>
    <w:rsid w:val="0051425E"/>
    <w:rsid w:val="0051435A"/>
    <w:rsid w:val="005143CB"/>
    <w:rsid w:val="005143ED"/>
    <w:rsid w:val="0051442C"/>
    <w:rsid w:val="005144CA"/>
    <w:rsid w:val="005144F2"/>
    <w:rsid w:val="00514622"/>
    <w:rsid w:val="00514872"/>
    <w:rsid w:val="005149A0"/>
    <w:rsid w:val="00514A2C"/>
    <w:rsid w:val="00514ABA"/>
    <w:rsid w:val="00514BC3"/>
    <w:rsid w:val="00514C58"/>
    <w:rsid w:val="00514F26"/>
    <w:rsid w:val="00514F2B"/>
    <w:rsid w:val="00514F5F"/>
    <w:rsid w:val="00514FBE"/>
    <w:rsid w:val="00514FD9"/>
    <w:rsid w:val="00515133"/>
    <w:rsid w:val="005151BF"/>
    <w:rsid w:val="005153A3"/>
    <w:rsid w:val="00515595"/>
    <w:rsid w:val="0051564E"/>
    <w:rsid w:val="00515694"/>
    <w:rsid w:val="0051574B"/>
    <w:rsid w:val="00515987"/>
    <w:rsid w:val="005159D1"/>
    <w:rsid w:val="00515A79"/>
    <w:rsid w:val="00515A88"/>
    <w:rsid w:val="00515AA4"/>
    <w:rsid w:val="00515AF6"/>
    <w:rsid w:val="00515B4A"/>
    <w:rsid w:val="00515C38"/>
    <w:rsid w:val="00515C92"/>
    <w:rsid w:val="00515CE5"/>
    <w:rsid w:val="00515D86"/>
    <w:rsid w:val="00515DD7"/>
    <w:rsid w:val="00515E3F"/>
    <w:rsid w:val="0051608B"/>
    <w:rsid w:val="00516273"/>
    <w:rsid w:val="0051628A"/>
    <w:rsid w:val="00516327"/>
    <w:rsid w:val="00516511"/>
    <w:rsid w:val="005165D4"/>
    <w:rsid w:val="005166E9"/>
    <w:rsid w:val="00516808"/>
    <w:rsid w:val="0051684C"/>
    <w:rsid w:val="00516AEA"/>
    <w:rsid w:val="00516B95"/>
    <w:rsid w:val="00516CD4"/>
    <w:rsid w:val="00516EB1"/>
    <w:rsid w:val="00516FD0"/>
    <w:rsid w:val="00516FF2"/>
    <w:rsid w:val="00517065"/>
    <w:rsid w:val="005170ED"/>
    <w:rsid w:val="005171A2"/>
    <w:rsid w:val="0051725B"/>
    <w:rsid w:val="0051734A"/>
    <w:rsid w:val="005175FD"/>
    <w:rsid w:val="0051776C"/>
    <w:rsid w:val="0051779B"/>
    <w:rsid w:val="005177CF"/>
    <w:rsid w:val="0051783D"/>
    <w:rsid w:val="00517842"/>
    <w:rsid w:val="00517912"/>
    <w:rsid w:val="0051791C"/>
    <w:rsid w:val="0051793E"/>
    <w:rsid w:val="00517950"/>
    <w:rsid w:val="005179E2"/>
    <w:rsid w:val="00517BE3"/>
    <w:rsid w:val="00517C82"/>
    <w:rsid w:val="00517C8F"/>
    <w:rsid w:val="00517CCF"/>
    <w:rsid w:val="00517CDA"/>
    <w:rsid w:val="00517E44"/>
    <w:rsid w:val="00517F45"/>
    <w:rsid w:val="00517FAD"/>
    <w:rsid w:val="0052019D"/>
    <w:rsid w:val="005201DE"/>
    <w:rsid w:val="00520249"/>
    <w:rsid w:val="00520261"/>
    <w:rsid w:val="005202CD"/>
    <w:rsid w:val="005202FE"/>
    <w:rsid w:val="005204D2"/>
    <w:rsid w:val="0052071F"/>
    <w:rsid w:val="00520854"/>
    <w:rsid w:val="00520897"/>
    <w:rsid w:val="00520A0F"/>
    <w:rsid w:val="00520A12"/>
    <w:rsid w:val="00520A1F"/>
    <w:rsid w:val="00520BA7"/>
    <w:rsid w:val="00520C5C"/>
    <w:rsid w:val="00520C64"/>
    <w:rsid w:val="00520D1C"/>
    <w:rsid w:val="00520DA4"/>
    <w:rsid w:val="00520E53"/>
    <w:rsid w:val="00520F4B"/>
    <w:rsid w:val="0052116B"/>
    <w:rsid w:val="005211D1"/>
    <w:rsid w:val="005212D7"/>
    <w:rsid w:val="005212E8"/>
    <w:rsid w:val="00521322"/>
    <w:rsid w:val="005213B3"/>
    <w:rsid w:val="005213E5"/>
    <w:rsid w:val="0052144E"/>
    <w:rsid w:val="005214DC"/>
    <w:rsid w:val="0052179D"/>
    <w:rsid w:val="0052185B"/>
    <w:rsid w:val="0052187B"/>
    <w:rsid w:val="00521A5B"/>
    <w:rsid w:val="00521C5D"/>
    <w:rsid w:val="00521CC5"/>
    <w:rsid w:val="00521D0A"/>
    <w:rsid w:val="00521D6F"/>
    <w:rsid w:val="00521E57"/>
    <w:rsid w:val="00521EC3"/>
    <w:rsid w:val="00521EC6"/>
    <w:rsid w:val="00522056"/>
    <w:rsid w:val="0052219E"/>
    <w:rsid w:val="005222BA"/>
    <w:rsid w:val="00522317"/>
    <w:rsid w:val="00522329"/>
    <w:rsid w:val="00522335"/>
    <w:rsid w:val="0052248B"/>
    <w:rsid w:val="0052253D"/>
    <w:rsid w:val="005226E7"/>
    <w:rsid w:val="005228D9"/>
    <w:rsid w:val="005228FA"/>
    <w:rsid w:val="00522A33"/>
    <w:rsid w:val="00522A7A"/>
    <w:rsid w:val="00522B2C"/>
    <w:rsid w:val="00522B54"/>
    <w:rsid w:val="00522BB4"/>
    <w:rsid w:val="00522C17"/>
    <w:rsid w:val="00522C30"/>
    <w:rsid w:val="00522CC4"/>
    <w:rsid w:val="00522DCF"/>
    <w:rsid w:val="00522EAE"/>
    <w:rsid w:val="0052311E"/>
    <w:rsid w:val="00523228"/>
    <w:rsid w:val="0052366C"/>
    <w:rsid w:val="00523759"/>
    <w:rsid w:val="005237F2"/>
    <w:rsid w:val="005238AE"/>
    <w:rsid w:val="00523906"/>
    <w:rsid w:val="005239EC"/>
    <w:rsid w:val="00523A87"/>
    <w:rsid w:val="00523C94"/>
    <w:rsid w:val="00523C9A"/>
    <w:rsid w:val="00523CC2"/>
    <w:rsid w:val="00523D08"/>
    <w:rsid w:val="00523DAF"/>
    <w:rsid w:val="00523DC7"/>
    <w:rsid w:val="00523DD7"/>
    <w:rsid w:val="00523FB2"/>
    <w:rsid w:val="005240B3"/>
    <w:rsid w:val="005240F8"/>
    <w:rsid w:val="005241C3"/>
    <w:rsid w:val="00524281"/>
    <w:rsid w:val="00524363"/>
    <w:rsid w:val="0052459E"/>
    <w:rsid w:val="00524831"/>
    <w:rsid w:val="005249A4"/>
    <w:rsid w:val="005249CB"/>
    <w:rsid w:val="00524AA0"/>
    <w:rsid w:val="00524B3D"/>
    <w:rsid w:val="00524C23"/>
    <w:rsid w:val="00524D45"/>
    <w:rsid w:val="00524E50"/>
    <w:rsid w:val="00524EEC"/>
    <w:rsid w:val="00524FC0"/>
    <w:rsid w:val="005251F0"/>
    <w:rsid w:val="005251F2"/>
    <w:rsid w:val="005253B7"/>
    <w:rsid w:val="005253D2"/>
    <w:rsid w:val="005254A9"/>
    <w:rsid w:val="005254AE"/>
    <w:rsid w:val="005254F2"/>
    <w:rsid w:val="00525542"/>
    <w:rsid w:val="005256EE"/>
    <w:rsid w:val="005256EF"/>
    <w:rsid w:val="00525748"/>
    <w:rsid w:val="00525933"/>
    <w:rsid w:val="005259BF"/>
    <w:rsid w:val="00525C80"/>
    <w:rsid w:val="00525CED"/>
    <w:rsid w:val="00525D3F"/>
    <w:rsid w:val="00525D5A"/>
    <w:rsid w:val="00525D61"/>
    <w:rsid w:val="00525DC5"/>
    <w:rsid w:val="00525E53"/>
    <w:rsid w:val="00525E5C"/>
    <w:rsid w:val="00525FBA"/>
    <w:rsid w:val="00525FCD"/>
    <w:rsid w:val="00526071"/>
    <w:rsid w:val="0052614D"/>
    <w:rsid w:val="005261E5"/>
    <w:rsid w:val="0052630A"/>
    <w:rsid w:val="0052658D"/>
    <w:rsid w:val="00526596"/>
    <w:rsid w:val="0052660F"/>
    <w:rsid w:val="005266A0"/>
    <w:rsid w:val="005266C8"/>
    <w:rsid w:val="005266E9"/>
    <w:rsid w:val="0052681F"/>
    <w:rsid w:val="00526878"/>
    <w:rsid w:val="00526979"/>
    <w:rsid w:val="00526A78"/>
    <w:rsid w:val="00526B48"/>
    <w:rsid w:val="00526BBE"/>
    <w:rsid w:val="00526CB5"/>
    <w:rsid w:val="00526CD6"/>
    <w:rsid w:val="00526CD8"/>
    <w:rsid w:val="00526E23"/>
    <w:rsid w:val="00526E2F"/>
    <w:rsid w:val="00526EB4"/>
    <w:rsid w:val="00526ED6"/>
    <w:rsid w:val="00526EFA"/>
    <w:rsid w:val="00526F52"/>
    <w:rsid w:val="00526F84"/>
    <w:rsid w:val="00526F86"/>
    <w:rsid w:val="00527215"/>
    <w:rsid w:val="0052736F"/>
    <w:rsid w:val="00527489"/>
    <w:rsid w:val="005274A5"/>
    <w:rsid w:val="00527529"/>
    <w:rsid w:val="00527550"/>
    <w:rsid w:val="005276FA"/>
    <w:rsid w:val="00527A33"/>
    <w:rsid w:val="00527A5A"/>
    <w:rsid w:val="00527F02"/>
    <w:rsid w:val="00527F17"/>
    <w:rsid w:val="00527F4A"/>
    <w:rsid w:val="0053010B"/>
    <w:rsid w:val="00530295"/>
    <w:rsid w:val="0053032D"/>
    <w:rsid w:val="00530679"/>
    <w:rsid w:val="005306EB"/>
    <w:rsid w:val="0053074B"/>
    <w:rsid w:val="00530755"/>
    <w:rsid w:val="005308FB"/>
    <w:rsid w:val="005309F6"/>
    <w:rsid w:val="00530A6A"/>
    <w:rsid w:val="00530A9D"/>
    <w:rsid w:val="00530B6D"/>
    <w:rsid w:val="00530B98"/>
    <w:rsid w:val="00530BAB"/>
    <w:rsid w:val="00530BF9"/>
    <w:rsid w:val="00530C36"/>
    <w:rsid w:val="00530C6D"/>
    <w:rsid w:val="00530CDC"/>
    <w:rsid w:val="00530EF3"/>
    <w:rsid w:val="00531005"/>
    <w:rsid w:val="00531098"/>
    <w:rsid w:val="00531178"/>
    <w:rsid w:val="00531373"/>
    <w:rsid w:val="00531401"/>
    <w:rsid w:val="00531436"/>
    <w:rsid w:val="0053144E"/>
    <w:rsid w:val="0053155E"/>
    <w:rsid w:val="005316C0"/>
    <w:rsid w:val="00531777"/>
    <w:rsid w:val="005318A3"/>
    <w:rsid w:val="005318E5"/>
    <w:rsid w:val="00531A2A"/>
    <w:rsid w:val="00531A2B"/>
    <w:rsid w:val="00531AC9"/>
    <w:rsid w:val="00531BAF"/>
    <w:rsid w:val="00531C62"/>
    <w:rsid w:val="00531EB0"/>
    <w:rsid w:val="00531EEC"/>
    <w:rsid w:val="00532009"/>
    <w:rsid w:val="0053233F"/>
    <w:rsid w:val="0053243C"/>
    <w:rsid w:val="00532451"/>
    <w:rsid w:val="00532514"/>
    <w:rsid w:val="0053269B"/>
    <w:rsid w:val="0053275C"/>
    <w:rsid w:val="0053296D"/>
    <w:rsid w:val="00532A78"/>
    <w:rsid w:val="00532B89"/>
    <w:rsid w:val="00532BF5"/>
    <w:rsid w:val="00532D04"/>
    <w:rsid w:val="00532D19"/>
    <w:rsid w:val="00532D78"/>
    <w:rsid w:val="00532DD0"/>
    <w:rsid w:val="00532E49"/>
    <w:rsid w:val="00532FCE"/>
    <w:rsid w:val="00533052"/>
    <w:rsid w:val="00533080"/>
    <w:rsid w:val="005330BD"/>
    <w:rsid w:val="005330EC"/>
    <w:rsid w:val="005331D0"/>
    <w:rsid w:val="00533214"/>
    <w:rsid w:val="0053321E"/>
    <w:rsid w:val="0053341F"/>
    <w:rsid w:val="00533484"/>
    <w:rsid w:val="005334AB"/>
    <w:rsid w:val="005334E0"/>
    <w:rsid w:val="005335D8"/>
    <w:rsid w:val="0053387F"/>
    <w:rsid w:val="005338BC"/>
    <w:rsid w:val="005338DE"/>
    <w:rsid w:val="0053399E"/>
    <w:rsid w:val="00533A28"/>
    <w:rsid w:val="00533ADC"/>
    <w:rsid w:val="00533C07"/>
    <w:rsid w:val="00533E38"/>
    <w:rsid w:val="00533EF1"/>
    <w:rsid w:val="00533F06"/>
    <w:rsid w:val="00533FBE"/>
    <w:rsid w:val="005340DE"/>
    <w:rsid w:val="0053415D"/>
    <w:rsid w:val="00534239"/>
    <w:rsid w:val="0053427D"/>
    <w:rsid w:val="005343D1"/>
    <w:rsid w:val="005343D9"/>
    <w:rsid w:val="005344DE"/>
    <w:rsid w:val="005345CD"/>
    <w:rsid w:val="005345EE"/>
    <w:rsid w:val="0053469D"/>
    <w:rsid w:val="005346EB"/>
    <w:rsid w:val="0053493B"/>
    <w:rsid w:val="00534A02"/>
    <w:rsid w:val="00534C6A"/>
    <w:rsid w:val="00534C6E"/>
    <w:rsid w:val="00534DF0"/>
    <w:rsid w:val="00534E05"/>
    <w:rsid w:val="00534E66"/>
    <w:rsid w:val="00534EA5"/>
    <w:rsid w:val="0053511A"/>
    <w:rsid w:val="00535134"/>
    <w:rsid w:val="005351D4"/>
    <w:rsid w:val="005351FB"/>
    <w:rsid w:val="0053526E"/>
    <w:rsid w:val="005352F1"/>
    <w:rsid w:val="0053534B"/>
    <w:rsid w:val="005353EB"/>
    <w:rsid w:val="0053552C"/>
    <w:rsid w:val="00535768"/>
    <w:rsid w:val="005357AB"/>
    <w:rsid w:val="005358F2"/>
    <w:rsid w:val="00535A51"/>
    <w:rsid w:val="00535A64"/>
    <w:rsid w:val="00535AAA"/>
    <w:rsid w:val="00535CCF"/>
    <w:rsid w:val="00535D43"/>
    <w:rsid w:val="00535DDF"/>
    <w:rsid w:val="00535FD2"/>
    <w:rsid w:val="00536099"/>
    <w:rsid w:val="00536143"/>
    <w:rsid w:val="00536296"/>
    <w:rsid w:val="00536348"/>
    <w:rsid w:val="0053647C"/>
    <w:rsid w:val="005365B5"/>
    <w:rsid w:val="005365CD"/>
    <w:rsid w:val="00536681"/>
    <w:rsid w:val="0053675A"/>
    <w:rsid w:val="005367C5"/>
    <w:rsid w:val="005367CE"/>
    <w:rsid w:val="005367D7"/>
    <w:rsid w:val="005367E1"/>
    <w:rsid w:val="0053681F"/>
    <w:rsid w:val="005369F9"/>
    <w:rsid w:val="00536A13"/>
    <w:rsid w:val="00536BBB"/>
    <w:rsid w:val="00536C2E"/>
    <w:rsid w:val="00536CD5"/>
    <w:rsid w:val="00536CE1"/>
    <w:rsid w:val="00536D69"/>
    <w:rsid w:val="00536EA8"/>
    <w:rsid w:val="00536F16"/>
    <w:rsid w:val="00536F37"/>
    <w:rsid w:val="00537039"/>
    <w:rsid w:val="005370AB"/>
    <w:rsid w:val="0053716F"/>
    <w:rsid w:val="005371BA"/>
    <w:rsid w:val="005374A6"/>
    <w:rsid w:val="005375FF"/>
    <w:rsid w:val="00537721"/>
    <w:rsid w:val="00537764"/>
    <w:rsid w:val="00537928"/>
    <w:rsid w:val="00537B64"/>
    <w:rsid w:val="00537E7B"/>
    <w:rsid w:val="00537E99"/>
    <w:rsid w:val="00537FDB"/>
    <w:rsid w:val="00540057"/>
    <w:rsid w:val="005400F0"/>
    <w:rsid w:val="0054027F"/>
    <w:rsid w:val="00540464"/>
    <w:rsid w:val="0054048E"/>
    <w:rsid w:val="00540724"/>
    <w:rsid w:val="005408C7"/>
    <w:rsid w:val="00540A45"/>
    <w:rsid w:val="00540A65"/>
    <w:rsid w:val="00540AF1"/>
    <w:rsid w:val="00540B9D"/>
    <w:rsid w:val="00540C5F"/>
    <w:rsid w:val="00540CA8"/>
    <w:rsid w:val="00540DA7"/>
    <w:rsid w:val="00540F91"/>
    <w:rsid w:val="005410C8"/>
    <w:rsid w:val="00541111"/>
    <w:rsid w:val="005411BF"/>
    <w:rsid w:val="00541294"/>
    <w:rsid w:val="0054129E"/>
    <w:rsid w:val="00541308"/>
    <w:rsid w:val="005413C0"/>
    <w:rsid w:val="00541688"/>
    <w:rsid w:val="0054174B"/>
    <w:rsid w:val="00541B09"/>
    <w:rsid w:val="00541BFF"/>
    <w:rsid w:val="00541EAC"/>
    <w:rsid w:val="00541F41"/>
    <w:rsid w:val="00541F7F"/>
    <w:rsid w:val="00541F87"/>
    <w:rsid w:val="00541FD8"/>
    <w:rsid w:val="00542100"/>
    <w:rsid w:val="00542231"/>
    <w:rsid w:val="005422EE"/>
    <w:rsid w:val="00542364"/>
    <w:rsid w:val="005429F7"/>
    <w:rsid w:val="00542B17"/>
    <w:rsid w:val="00542D5C"/>
    <w:rsid w:val="00542E03"/>
    <w:rsid w:val="00542E0A"/>
    <w:rsid w:val="00542E39"/>
    <w:rsid w:val="00542E44"/>
    <w:rsid w:val="00542F02"/>
    <w:rsid w:val="00542FC8"/>
    <w:rsid w:val="005430CB"/>
    <w:rsid w:val="00543111"/>
    <w:rsid w:val="005431FD"/>
    <w:rsid w:val="005432C5"/>
    <w:rsid w:val="005432CA"/>
    <w:rsid w:val="00543338"/>
    <w:rsid w:val="005435A5"/>
    <w:rsid w:val="00543610"/>
    <w:rsid w:val="00543714"/>
    <w:rsid w:val="0054385C"/>
    <w:rsid w:val="005438F9"/>
    <w:rsid w:val="00543978"/>
    <w:rsid w:val="00543996"/>
    <w:rsid w:val="00543B66"/>
    <w:rsid w:val="00543B7F"/>
    <w:rsid w:val="00543B84"/>
    <w:rsid w:val="00543CB7"/>
    <w:rsid w:val="00543D2B"/>
    <w:rsid w:val="00543D87"/>
    <w:rsid w:val="00543DDA"/>
    <w:rsid w:val="00543E44"/>
    <w:rsid w:val="00543EE0"/>
    <w:rsid w:val="00543F05"/>
    <w:rsid w:val="0054406B"/>
    <w:rsid w:val="0054408E"/>
    <w:rsid w:val="0054412E"/>
    <w:rsid w:val="005443C2"/>
    <w:rsid w:val="00544505"/>
    <w:rsid w:val="005445A0"/>
    <w:rsid w:val="005446EB"/>
    <w:rsid w:val="0054477A"/>
    <w:rsid w:val="005447F6"/>
    <w:rsid w:val="00544B99"/>
    <w:rsid w:val="00544B9D"/>
    <w:rsid w:val="00544C9F"/>
    <w:rsid w:val="00544CA8"/>
    <w:rsid w:val="00544D0A"/>
    <w:rsid w:val="00544F45"/>
    <w:rsid w:val="005450CC"/>
    <w:rsid w:val="0054519F"/>
    <w:rsid w:val="005452EB"/>
    <w:rsid w:val="0054535C"/>
    <w:rsid w:val="005453A2"/>
    <w:rsid w:val="005455DA"/>
    <w:rsid w:val="005455E0"/>
    <w:rsid w:val="0054562C"/>
    <w:rsid w:val="005457D9"/>
    <w:rsid w:val="00545830"/>
    <w:rsid w:val="0054586D"/>
    <w:rsid w:val="0054587D"/>
    <w:rsid w:val="00545959"/>
    <w:rsid w:val="00545E53"/>
    <w:rsid w:val="00545ED9"/>
    <w:rsid w:val="00545EE3"/>
    <w:rsid w:val="0054609C"/>
    <w:rsid w:val="005460CF"/>
    <w:rsid w:val="0054610E"/>
    <w:rsid w:val="00546114"/>
    <w:rsid w:val="0054614D"/>
    <w:rsid w:val="005463F4"/>
    <w:rsid w:val="00546508"/>
    <w:rsid w:val="00546560"/>
    <w:rsid w:val="0054656A"/>
    <w:rsid w:val="0054657F"/>
    <w:rsid w:val="005467C5"/>
    <w:rsid w:val="0054682E"/>
    <w:rsid w:val="005468B8"/>
    <w:rsid w:val="0054698C"/>
    <w:rsid w:val="005469C3"/>
    <w:rsid w:val="00546A5A"/>
    <w:rsid w:val="00546A61"/>
    <w:rsid w:val="00546AFB"/>
    <w:rsid w:val="00546C43"/>
    <w:rsid w:val="00546CA8"/>
    <w:rsid w:val="00546DC5"/>
    <w:rsid w:val="00546E34"/>
    <w:rsid w:val="0054704E"/>
    <w:rsid w:val="005470F3"/>
    <w:rsid w:val="00547177"/>
    <w:rsid w:val="00547280"/>
    <w:rsid w:val="00547370"/>
    <w:rsid w:val="005473B3"/>
    <w:rsid w:val="00547452"/>
    <w:rsid w:val="005474C2"/>
    <w:rsid w:val="0054757A"/>
    <w:rsid w:val="005475DF"/>
    <w:rsid w:val="00547634"/>
    <w:rsid w:val="00547650"/>
    <w:rsid w:val="00547727"/>
    <w:rsid w:val="00547783"/>
    <w:rsid w:val="005478E1"/>
    <w:rsid w:val="00547911"/>
    <w:rsid w:val="00547B47"/>
    <w:rsid w:val="00547B5A"/>
    <w:rsid w:val="00547D38"/>
    <w:rsid w:val="00547E10"/>
    <w:rsid w:val="00547F7A"/>
    <w:rsid w:val="00547FA2"/>
    <w:rsid w:val="00547FCC"/>
    <w:rsid w:val="00547FE7"/>
    <w:rsid w:val="0055015A"/>
    <w:rsid w:val="00550374"/>
    <w:rsid w:val="005503A3"/>
    <w:rsid w:val="0055045D"/>
    <w:rsid w:val="00550473"/>
    <w:rsid w:val="00550590"/>
    <w:rsid w:val="005505D1"/>
    <w:rsid w:val="005507C0"/>
    <w:rsid w:val="00550D30"/>
    <w:rsid w:val="00550E03"/>
    <w:rsid w:val="00550E78"/>
    <w:rsid w:val="00550F5A"/>
    <w:rsid w:val="00550FC5"/>
    <w:rsid w:val="005510E9"/>
    <w:rsid w:val="0055119F"/>
    <w:rsid w:val="00551372"/>
    <w:rsid w:val="005514A8"/>
    <w:rsid w:val="00551728"/>
    <w:rsid w:val="005517DB"/>
    <w:rsid w:val="0055183C"/>
    <w:rsid w:val="00551882"/>
    <w:rsid w:val="0055196F"/>
    <w:rsid w:val="0055197F"/>
    <w:rsid w:val="00551A1E"/>
    <w:rsid w:val="00551A9B"/>
    <w:rsid w:val="00551B3E"/>
    <w:rsid w:val="00551BA9"/>
    <w:rsid w:val="00551C0B"/>
    <w:rsid w:val="00551C84"/>
    <w:rsid w:val="00551E13"/>
    <w:rsid w:val="00551E85"/>
    <w:rsid w:val="00551EFE"/>
    <w:rsid w:val="00551F1B"/>
    <w:rsid w:val="00551F69"/>
    <w:rsid w:val="0055218C"/>
    <w:rsid w:val="0055221F"/>
    <w:rsid w:val="0055227D"/>
    <w:rsid w:val="00552323"/>
    <w:rsid w:val="00552334"/>
    <w:rsid w:val="0055235F"/>
    <w:rsid w:val="005524A6"/>
    <w:rsid w:val="0055265A"/>
    <w:rsid w:val="00552A57"/>
    <w:rsid w:val="00552A6F"/>
    <w:rsid w:val="00552AC1"/>
    <w:rsid w:val="00552BFA"/>
    <w:rsid w:val="00552C34"/>
    <w:rsid w:val="00552C82"/>
    <w:rsid w:val="00552DF4"/>
    <w:rsid w:val="00552E2B"/>
    <w:rsid w:val="00552E36"/>
    <w:rsid w:val="00552F4B"/>
    <w:rsid w:val="00553033"/>
    <w:rsid w:val="005530C4"/>
    <w:rsid w:val="0055314E"/>
    <w:rsid w:val="005532F0"/>
    <w:rsid w:val="005533BB"/>
    <w:rsid w:val="00553408"/>
    <w:rsid w:val="005534D4"/>
    <w:rsid w:val="005535C7"/>
    <w:rsid w:val="0055388B"/>
    <w:rsid w:val="00553A8D"/>
    <w:rsid w:val="00553BB9"/>
    <w:rsid w:val="00553BF1"/>
    <w:rsid w:val="00553BF4"/>
    <w:rsid w:val="00553C90"/>
    <w:rsid w:val="00553CB3"/>
    <w:rsid w:val="00553CC2"/>
    <w:rsid w:val="00553CE8"/>
    <w:rsid w:val="005541B9"/>
    <w:rsid w:val="005541EB"/>
    <w:rsid w:val="0055420C"/>
    <w:rsid w:val="00554368"/>
    <w:rsid w:val="00554408"/>
    <w:rsid w:val="005546FD"/>
    <w:rsid w:val="00554749"/>
    <w:rsid w:val="005547C8"/>
    <w:rsid w:val="005548E7"/>
    <w:rsid w:val="00554A40"/>
    <w:rsid w:val="00554B7B"/>
    <w:rsid w:val="00554D12"/>
    <w:rsid w:val="00554D4D"/>
    <w:rsid w:val="00554EDA"/>
    <w:rsid w:val="00554FB8"/>
    <w:rsid w:val="0055500A"/>
    <w:rsid w:val="0055500C"/>
    <w:rsid w:val="0055502F"/>
    <w:rsid w:val="00555092"/>
    <w:rsid w:val="0055516D"/>
    <w:rsid w:val="0055523B"/>
    <w:rsid w:val="0055524A"/>
    <w:rsid w:val="00555319"/>
    <w:rsid w:val="00555323"/>
    <w:rsid w:val="00555630"/>
    <w:rsid w:val="0055568B"/>
    <w:rsid w:val="00555693"/>
    <w:rsid w:val="0055584E"/>
    <w:rsid w:val="005558A2"/>
    <w:rsid w:val="005558F2"/>
    <w:rsid w:val="0055595E"/>
    <w:rsid w:val="00555982"/>
    <w:rsid w:val="00555A52"/>
    <w:rsid w:val="00555CAD"/>
    <w:rsid w:val="00555CF6"/>
    <w:rsid w:val="00555D75"/>
    <w:rsid w:val="00555E07"/>
    <w:rsid w:val="00555E3F"/>
    <w:rsid w:val="00555E7C"/>
    <w:rsid w:val="00555EBE"/>
    <w:rsid w:val="005562CC"/>
    <w:rsid w:val="00556317"/>
    <w:rsid w:val="00556395"/>
    <w:rsid w:val="00556408"/>
    <w:rsid w:val="00556492"/>
    <w:rsid w:val="00556560"/>
    <w:rsid w:val="00556618"/>
    <w:rsid w:val="00556659"/>
    <w:rsid w:val="005567B9"/>
    <w:rsid w:val="005567C3"/>
    <w:rsid w:val="00556879"/>
    <w:rsid w:val="005568DD"/>
    <w:rsid w:val="00556B38"/>
    <w:rsid w:val="00556C6B"/>
    <w:rsid w:val="00556D6C"/>
    <w:rsid w:val="00556F92"/>
    <w:rsid w:val="0055704A"/>
    <w:rsid w:val="005572F6"/>
    <w:rsid w:val="0055731E"/>
    <w:rsid w:val="00557384"/>
    <w:rsid w:val="0055744F"/>
    <w:rsid w:val="005575C6"/>
    <w:rsid w:val="00557677"/>
    <w:rsid w:val="0055797E"/>
    <w:rsid w:val="005579FC"/>
    <w:rsid w:val="00557AE3"/>
    <w:rsid w:val="00557B9B"/>
    <w:rsid w:val="00557E10"/>
    <w:rsid w:val="00557E21"/>
    <w:rsid w:val="00557EA5"/>
    <w:rsid w:val="00557EB2"/>
    <w:rsid w:val="0056006B"/>
    <w:rsid w:val="0056047B"/>
    <w:rsid w:val="005605CD"/>
    <w:rsid w:val="005608AE"/>
    <w:rsid w:val="005608E5"/>
    <w:rsid w:val="005609DE"/>
    <w:rsid w:val="00560A70"/>
    <w:rsid w:val="00560AD3"/>
    <w:rsid w:val="00560B91"/>
    <w:rsid w:val="00560C32"/>
    <w:rsid w:val="00560C3E"/>
    <w:rsid w:val="00560C77"/>
    <w:rsid w:val="00560D57"/>
    <w:rsid w:val="00560D62"/>
    <w:rsid w:val="00560D7F"/>
    <w:rsid w:val="00560E8D"/>
    <w:rsid w:val="00560F16"/>
    <w:rsid w:val="00560F2D"/>
    <w:rsid w:val="00561035"/>
    <w:rsid w:val="00561155"/>
    <w:rsid w:val="00561238"/>
    <w:rsid w:val="00561266"/>
    <w:rsid w:val="00561285"/>
    <w:rsid w:val="0056128C"/>
    <w:rsid w:val="00561473"/>
    <w:rsid w:val="00561491"/>
    <w:rsid w:val="00561509"/>
    <w:rsid w:val="00561535"/>
    <w:rsid w:val="005616DB"/>
    <w:rsid w:val="00561758"/>
    <w:rsid w:val="00561853"/>
    <w:rsid w:val="005619E5"/>
    <w:rsid w:val="005619F7"/>
    <w:rsid w:val="00561AB5"/>
    <w:rsid w:val="00561C1A"/>
    <w:rsid w:val="00561D81"/>
    <w:rsid w:val="00561DC9"/>
    <w:rsid w:val="00561DCD"/>
    <w:rsid w:val="00561F7E"/>
    <w:rsid w:val="005620F5"/>
    <w:rsid w:val="00562717"/>
    <w:rsid w:val="0056281F"/>
    <w:rsid w:val="0056289D"/>
    <w:rsid w:val="00562B0D"/>
    <w:rsid w:val="00562B48"/>
    <w:rsid w:val="00562B78"/>
    <w:rsid w:val="00562BCD"/>
    <w:rsid w:val="00562BDD"/>
    <w:rsid w:val="00562C1F"/>
    <w:rsid w:val="00562C40"/>
    <w:rsid w:val="00562C9E"/>
    <w:rsid w:val="00562D62"/>
    <w:rsid w:val="00562E69"/>
    <w:rsid w:val="00562EC7"/>
    <w:rsid w:val="00563415"/>
    <w:rsid w:val="00563463"/>
    <w:rsid w:val="005634D6"/>
    <w:rsid w:val="005634E7"/>
    <w:rsid w:val="005635C2"/>
    <w:rsid w:val="0056365A"/>
    <w:rsid w:val="00563694"/>
    <w:rsid w:val="00563989"/>
    <w:rsid w:val="005639B2"/>
    <w:rsid w:val="00563A5A"/>
    <w:rsid w:val="00563BA9"/>
    <w:rsid w:val="00563CE0"/>
    <w:rsid w:val="00563D0F"/>
    <w:rsid w:val="00563D7D"/>
    <w:rsid w:val="00563DCD"/>
    <w:rsid w:val="00563DF9"/>
    <w:rsid w:val="00563E55"/>
    <w:rsid w:val="005641A2"/>
    <w:rsid w:val="005641E0"/>
    <w:rsid w:val="005641E3"/>
    <w:rsid w:val="00564329"/>
    <w:rsid w:val="005643FA"/>
    <w:rsid w:val="00564512"/>
    <w:rsid w:val="005645DC"/>
    <w:rsid w:val="00564652"/>
    <w:rsid w:val="0056468C"/>
    <w:rsid w:val="005646B1"/>
    <w:rsid w:val="00564736"/>
    <w:rsid w:val="0056473E"/>
    <w:rsid w:val="005648CE"/>
    <w:rsid w:val="00564958"/>
    <w:rsid w:val="005649D4"/>
    <w:rsid w:val="005649DD"/>
    <w:rsid w:val="005649E0"/>
    <w:rsid w:val="00564A24"/>
    <w:rsid w:val="00564AD3"/>
    <w:rsid w:val="00564B23"/>
    <w:rsid w:val="00564C3C"/>
    <w:rsid w:val="00564C8C"/>
    <w:rsid w:val="00564D93"/>
    <w:rsid w:val="00564DC1"/>
    <w:rsid w:val="0056524B"/>
    <w:rsid w:val="0056530E"/>
    <w:rsid w:val="005653F6"/>
    <w:rsid w:val="00565450"/>
    <w:rsid w:val="005654FE"/>
    <w:rsid w:val="00565567"/>
    <w:rsid w:val="00565823"/>
    <w:rsid w:val="00565891"/>
    <w:rsid w:val="005659B2"/>
    <w:rsid w:val="00565BEA"/>
    <w:rsid w:val="00565D60"/>
    <w:rsid w:val="00565D73"/>
    <w:rsid w:val="00565FAE"/>
    <w:rsid w:val="00566024"/>
    <w:rsid w:val="0056608A"/>
    <w:rsid w:val="00566100"/>
    <w:rsid w:val="0056613E"/>
    <w:rsid w:val="00566301"/>
    <w:rsid w:val="00566349"/>
    <w:rsid w:val="00566380"/>
    <w:rsid w:val="005663D4"/>
    <w:rsid w:val="0056665F"/>
    <w:rsid w:val="00566797"/>
    <w:rsid w:val="00566A36"/>
    <w:rsid w:val="00566B95"/>
    <w:rsid w:val="00566C14"/>
    <w:rsid w:val="00566C9E"/>
    <w:rsid w:val="00566E3F"/>
    <w:rsid w:val="00567002"/>
    <w:rsid w:val="00567011"/>
    <w:rsid w:val="005670C0"/>
    <w:rsid w:val="005672AB"/>
    <w:rsid w:val="0056758B"/>
    <w:rsid w:val="0056759D"/>
    <w:rsid w:val="005675BD"/>
    <w:rsid w:val="0056792D"/>
    <w:rsid w:val="005679FF"/>
    <w:rsid w:val="00567B69"/>
    <w:rsid w:val="00567D0B"/>
    <w:rsid w:val="00567ED2"/>
    <w:rsid w:val="00567FB8"/>
    <w:rsid w:val="00570064"/>
    <w:rsid w:val="00570121"/>
    <w:rsid w:val="0057042E"/>
    <w:rsid w:val="0057049C"/>
    <w:rsid w:val="0057064E"/>
    <w:rsid w:val="005706BB"/>
    <w:rsid w:val="005708FA"/>
    <w:rsid w:val="00570959"/>
    <w:rsid w:val="005709A1"/>
    <w:rsid w:val="00570A36"/>
    <w:rsid w:val="00570AD9"/>
    <w:rsid w:val="00570C19"/>
    <w:rsid w:val="00570CD5"/>
    <w:rsid w:val="00570D1A"/>
    <w:rsid w:val="00570F67"/>
    <w:rsid w:val="00570FFC"/>
    <w:rsid w:val="0057101F"/>
    <w:rsid w:val="00571181"/>
    <w:rsid w:val="00571282"/>
    <w:rsid w:val="00571410"/>
    <w:rsid w:val="005714D8"/>
    <w:rsid w:val="0057152F"/>
    <w:rsid w:val="0057159E"/>
    <w:rsid w:val="00571742"/>
    <w:rsid w:val="00571AD2"/>
    <w:rsid w:val="00571B30"/>
    <w:rsid w:val="00571D4E"/>
    <w:rsid w:val="00571D6E"/>
    <w:rsid w:val="00571D9A"/>
    <w:rsid w:val="00571E16"/>
    <w:rsid w:val="00571FC7"/>
    <w:rsid w:val="005720E0"/>
    <w:rsid w:val="0057217F"/>
    <w:rsid w:val="00572301"/>
    <w:rsid w:val="00572348"/>
    <w:rsid w:val="005724A2"/>
    <w:rsid w:val="0057250D"/>
    <w:rsid w:val="005725D5"/>
    <w:rsid w:val="005725E2"/>
    <w:rsid w:val="005726D3"/>
    <w:rsid w:val="0057272E"/>
    <w:rsid w:val="00572871"/>
    <w:rsid w:val="00572985"/>
    <w:rsid w:val="00572B9C"/>
    <w:rsid w:val="00572C7B"/>
    <w:rsid w:val="00572C82"/>
    <w:rsid w:val="00572C98"/>
    <w:rsid w:val="00572CD6"/>
    <w:rsid w:val="00572E9A"/>
    <w:rsid w:val="005730E1"/>
    <w:rsid w:val="0057317B"/>
    <w:rsid w:val="005731A2"/>
    <w:rsid w:val="00573202"/>
    <w:rsid w:val="0057328D"/>
    <w:rsid w:val="0057330E"/>
    <w:rsid w:val="00573365"/>
    <w:rsid w:val="00573370"/>
    <w:rsid w:val="005733A2"/>
    <w:rsid w:val="0057345A"/>
    <w:rsid w:val="00573575"/>
    <w:rsid w:val="00573586"/>
    <w:rsid w:val="00573735"/>
    <w:rsid w:val="00573784"/>
    <w:rsid w:val="00573801"/>
    <w:rsid w:val="0057384A"/>
    <w:rsid w:val="0057384B"/>
    <w:rsid w:val="0057387B"/>
    <w:rsid w:val="00573A54"/>
    <w:rsid w:val="00573AFD"/>
    <w:rsid w:val="00573B2D"/>
    <w:rsid w:val="00573BD0"/>
    <w:rsid w:val="00573C77"/>
    <w:rsid w:val="00573CED"/>
    <w:rsid w:val="00573D18"/>
    <w:rsid w:val="00573E71"/>
    <w:rsid w:val="00573EE0"/>
    <w:rsid w:val="00573F33"/>
    <w:rsid w:val="00573F66"/>
    <w:rsid w:val="0057407F"/>
    <w:rsid w:val="00574097"/>
    <w:rsid w:val="005742D1"/>
    <w:rsid w:val="005742EF"/>
    <w:rsid w:val="00574459"/>
    <w:rsid w:val="00574746"/>
    <w:rsid w:val="005747A2"/>
    <w:rsid w:val="005747FD"/>
    <w:rsid w:val="00574895"/>
    <w:rsid w:val="005749B4"/>
    <w:rsid w:val="00574EA2"/>
    <w:rsid w:val="00574F27"/>
    <w:rsid w:val="0057502F"/>
    <w:rsid w:val="005752C4"/>
    <w:rsid w:val="005753AB"/>
    <w:rsid w:val="005753E1"/>
    <w:rsid w:val="0057552A"/>
    <w:rsid w:val="005757B5"/>
    <w:rsid w:val="0057590D"/>
    <w:rsid w:val="00575B63"/>
    <w:rsid w:val="00575BE5"/>
    <w:rsid w:val="00575C0A"/>
    <w:rsid w:val="00575D08"/>
    <w:rsid w:val="00575DA4"/>
    <w:rsid w:val="00575ED8"/>
    <w:rsid w:val="00575F9C"/>
    <w:rsid w:val="00576112"/>
    <w:rsid w:val="0057619B"/>
    <w:rsid w:val="005761AB"/>
    <w:rsid w:val="005761BC"/>
    <w:rsid w:val="00576217"/>
    <w:rsid w:val="00576251"/>
    <w:rsid w:val="00576583"/>
    <w:rsid w:val="005765A8"/>
    <w:rsid w:val="005765D9"/>
    <w:rsid w:val="0057678A"/>
    <w:rsid w:val="00576863"/>
    <w:rsid w:val="00576880"/>
    <w:rsid w:val="005768E8"/>
    <w:rsid w:val="00576932"/>
    <w:rsid w:val="0057693D"/>
    <w:rsid w:val="00576972"/>
    <w:rsid w:val="005769DC"/>
    <w:rsid w:val="00576A30"/>
    <w:rsid w:val="00576AA4"/>
    <w:rsid w:val="00576CFE"/>
    <w:rsid w:val="00576EC1"/>
    <w:rsid w:val="00576FC7"/>
    <w:rsid w:val="00576FF1"/>
    <w:rsid w:val="00577171"/>
    <w:rsid w:val="00577224"/>
    <w:rsid w:val="005773BE"/>
    <w:rsid w:val="0057754C"/>
    <w:rsid w:val="00577586"/>
    <w:rsid w:val="005775B7"/>
    <w:rsid w:val="00577656"/>
    <w:rsid w:val="0057767C"/>
    <w:rsid w:val="00577772"/>
    <w:rsid w:val="00577AC1"/>
    <w:rsid w:val="00577B2F"/>
    <w:rsid w:val="00577C59"/>
    <w:rsid w:val="00577CB4"/>
    <w:rsid w:val="00577CFF"/>
    <w:rsid w:val="00577EE4"/>
    <w:rsid w:val="00577F13"/>
    <w:rsid w:val="00577FAC"/>
    <w:rsid w:val="00580203"/>
    <w:rsid w:val="00580339"/>
    <w:rsid w:val="005803BE"/>
    <w:rsid w:val="00580553"/>
    <w:rsid w:val="0058058E"/>
    <w:rsid w:val="005807BA"/>
    <w:rsid w:val="0058097F"/>
    <w:rsid w:val="005809C7"/>
    <w:rsid w:val="00580A85"/>
    <w:rsid w:val="00580A9A"/>
    <w:rsid w:val="00580AEE"/>
    <w:rsid w:val="00580B4E"/>
    <w:rsid w:val="00580B7B"/>
    <w:rsid w:val="00580C34"/>
    <w:rsid w:val="00580CCB"/>
    <w:rsid w:val="00580CE2"/>
    <w:rsid w:val="00580D91"/>
    <w:rsid w:val="00581003"/>
    <w:rsid w:val="00581086"/>
    <w:rsid w:val="00581194"/>
    <w:rsid w:val="00581296"/>
    <w:rsid w:val="00581391"/>
    <w:rsid w:val="005813C2"/>
    <w:rsid w:val="005814C3"/>
    <w:rsid w:val="005815C9"/>
    <w:rsid w:val="00581641"/>
    <w:rsid w:val="005817EC"/>
    <w:rsid w:val="00581ACA"/>
    <w:rsid w:val="00581B31"/>
    <w:rsid w:val="00581C52"/>
    <w:rsid w:val="00581C5D"/>
    <w:rsid w:val="00581DE3"/>
    <w:rsid w:val="00581FAE"/>
    <w:rsid w:val="00582168"/>
    <w:rsid w:val="00582310"/>
    <w:rsid w:val="0058232A"/>
    <w:rsid w:val="00582344"/>
    <w:rsid w:val="0058238F"/>
    <w:rsid w:val="00582474"/>
    <w:rsid w:val="005825AE"/>
    <w:rsid w:val="00582699"/>
    <w:rsid w:val="005826FE"/>
    <w:rsid w:val="005828B9"/>
    <w:rsid w:val="00582931"/>
    <w:rsid w:val="005829F6"/>
    <w:rsid w:val="00582A55"/>
    <w:rsid w:val="00582B85"/>
    <w:rsid w:val="00582CD5"/>
    <w:rsid w:val="00582CFA"/>
    <w:rsid w:val="00582D05"/>
    <w:rsid w:val="00582D2E"/>
    <w:rsid w:val="00582FC8"/>
    <w:rsid w:val="00583036"/>
    <w:rsid w:val="00583062"/>
    <w:rsid w:val="005830E9"/>
    <w:rsid w:val="00583227"/>
    <w:rsid w:val="0058331D"/>
    <w:rsid w:val="00583339"/>
    <w:rsid w:val="00583773"/>
    <w:rsid w:val="00583868"/>
    <w:rsid w:val="0058395C"/>
    <w:rsid w:val="0058396D"/>
    <w:rsid w:val="0058396E"/>
    <w:rsid w:val="005839B1"/>
    <w:rsid w:val="00583A8C"/>
    <w:rsid w:val="00583B73"/>
    <w:rsid w:val="00583C70"/>
    <w:rsid w:val="00583DFD"/>
    <w:rsid w:val="00583E65"/>
    <w:rsid w:val="00583E95"/>
    <w:rsid w:val="00583F3C"/>
    <w:rsid w:val="00583FB4"/>
    <w:rsid w:val="00584005"/>
    <w:rsid w:val="0058415C"/>
    <w:rsid w:val="00584193"/>
    <w:rsid w:val="00584246"/>
    <w:rsid w:val="005843B5"/>
    <w:rsid w:val="005845DA"/>
    <w:rsid w:val="0058461D"/>
    <w:rsid w:val="00584665"/>
    <w:rsid w:val="00584825"/>
    <w:rsid w:val="00584842"/>
    <w:rsid w:val="00584894"/>
    <w:rsid w:val="00584905"/>
    <w:rsid w:val="00584ACD"/>
    <w:rsid w:val="00584AFD"/>
    <w:rsid w:val="00584B44"/>
    <w:rsid w:val="00584B7C"/>
    <w:rsid w:val="00584D09"/>
    <w:rsid w:val="00584D99"/>
    <w:rsid w:val="00584E28"/>
    <w:rsid w:val="00584E3D"/>
    <w:rsid w:val="00584E8E"/>
    <w:rsid w:val="00584EB4"/>
    <w:rsid w:val="00584EFD"/>
    <w:rsid w:val="00584F10"/>
    <w:rsid w:val="005850E9"/>
    <w:rsid w:val="00585173"/>
    <w:rsid w:val="005851D4"/>
    <w:rsid w:val="00585495"/>
    <w:rsid w:val="0058573C"/>
    <w:rsid w:val="0058575D"/>
    <w:rsid w:val="00585930"/>
    <w:rsid w:val="00585997"/>
    <w:rsid w:val="00585AE7"/>
    <w:rsid w:val="00585B7C"/>
    <w:rsid w:val="00585BEA"/>
    <w:rsid w:val="00585CBC"/>
    <w:rsid w:val="00585CCB"/>
    <w:rsid w:val="00585DB5"/>
    <w:rsid w:val="00585DF2"/>
    <w:rsid w:val="00585EBD"/>
    <w:rsid w:val="00585FB1"/>
    <w:rsid w:val="00586133"/>
    <w:rsid w:val="0058617F"/>
    <w:rsid w:val="005861F0"/>
    <w:rsid w:val="0058626D"/>
    <w:rsid w:val="00586274"/>
    <w:rsid w:val="005863F0"/>
    <w:rsid w:val="00586483"/>
    <w:rsid w:val="00586558"/>
    <w:rsid w:val="0058655A"/>
    <w:rsid w:val="0058658D"/>
    <w:rsid w:val="005865ED"/>
    <w:rsid w:val="005867F0"/>
    <w:rsid w:val="005867FC"/>
    <w:rsid w:val="00586883"/>
    <w:rsid w:val="00586891"/>
    <w:rsid w:val="005868C1"/>
    <w:rsid w:val="00586965"/>
    <w:rsid w:val="005869D6"/>
    <w:rsid w:val="00586A5E"/>
    <w:rsid w:val="00586A7C"/>
    <w:rsid w:val="00586B0E"/>
    <w:rsid w:val="00586B7C"/>
    <w:rsid w:val="00586CF8"/>
    <w:rsid w:val="00586D6C"/>
    <w:rsid w:val="00586D9D"/>
    <w:rsid w:val="00586EAF"/>
    <w:rsid w:val="00586F12"/>
    <w:rsid w:val="00586FE0"/>
    <w:rsid w:val="00587074"/>
    <w:rsid w:val="00587078"/>
    <w:rsid w:val="005872F1"/>
    <w:rsid w:val="005874D1"/>
    <w:rsid w:val="005874FB"/>
    <w:rsid w:val="005874FE"/>
    <w:rsid w:val="005877F1"/>
    <w:rsid w:val="0058784C"/>
    <w:rsid w:val="005878A3"/>
    <w:rsid w:val="00587A31"/>
    <w:rsid w:val="00587B64"/>
    <w:rsid w:val="00587B7F"/>
    <w:rsid w:val="00587E95"/>
    <w:rsid w:val="00587EAD"/>
    <w:rsid w:val="00587F8B"/>
    <w:rsid w:val="00590015"/>
    <w:rsid w:val="0059008B"/>
    <w:rsid w:val="005900D1"/>
    <w:rsid w:val="005900EB"/>
    <w:rsid w:val="0059014F"/>
    <w:rsid w:val="00590245"/>
    <w:rsid w:val="00590253"/>
    <w:rsid w:val="0059036D"/>
    <w:rsid w:val="00590380"/>
    <w:rsid w:val="005904EB"/>
    <w:rsid w:val="0059064F"/>
    <w:rsid w:val="0059066F"/>
    <w:rsid w:val="005906DF"/>
    <w:rsid w:val="00590700"/>
    <w:rsid w:val="00590784"/>
    <w:rsid w:val="0059090F"/>
    <w:rsid w:val="00590A3A"/>
    <w:rsid w:val="00590A42"/>
    <w:rsid w:val="00590AA7"/>
    <w:rsid w:val="00590B91"/>
    <w:rsid w:val="00590BBD"/>
    <w:rsid w:val="00590C8C"/>
    <w:rsid w:val="00590D52"/>
    <w:rsid w:val="00590E2C"/>
    <w:rsid w:val="00590E44"/>
    <w:rsid w:val="00590E80"/>
    <w:rsid w:val="00590F29"/>
    <w:rsid w:val="00591052"/>
    <w:rsid w:val="00591075"/>
    <w:rsid w:val="005912E8"/>
    <w:rsid w:val="00591384"/>
    <w:rsid w:val="00591490"/>
    <w:rsid w:val="005916A8"/>
    <w:rsid w:val="005916E1"/>
    <w:rsid w:val="0059172D"/>
    <w:rsid w:val="005917D7"/>
    <w:rsid w:val="005917EF"/>
    <w:rsid w:val="005918A0"/>
    <w:rsid w:val="005918C4"/>
    <w:rsid w:val="005919B4"/>
    <w:rsid w:val="00591ADB"/>
    <w:rsid w:val="00591B52"/>
    <w:rsid w:val="00591B62"/>
    <w:rsid w:val="00591D4A"/>
    <w:rsid w:val="00591DB9"/>
    <w:rsid w:val="00591F9F"/>
    <w:rsid w:val="00592077"/>
    <w:rsid w:val="00592111"/>
    <w:rsid w:val="0059218C"/>
    <w:rsid w:val="00592344"/>
    <w:rsid w:val="00592365"/>
    <w:rsid w:val="00592448"/>
    <w:rsid w:val="00592601"/>
    <w:rsid w:val="00592682"/>
    <w:rsid w:val="005926D0"/>
    <w:rsid w:val="00592701"/>
    <w:rsid w:val="0059274E"/>
    <w:rsid w:val="0059294D"/>
    <w:rsid w:val="00592997"/>
    <w:rsid w:val="00592AD4"/>
    <w:rsid w:val="00592AD8"/>
    <w:rsid w:val="00592BAE"/>
    <w:rsid w:val="00592C60"/>
    <w:rsid w:val="00592CA1"/>
    <w:rsid w:val="00592D10"/>
    <w:rsid w:val="00592DC4"/>
    <w:rsid w:val="00592E32"/>
    <w:rsid w:val="00592FCD"/>
    <w:rsid w:val="005931BD"/>
    <w:rsid w:val="005934AF"/>
    <w:rsid w:val="00593529"/>
    <w:rsid w:val="005935CB"/>
    <w:rsid w:val="00593651"/>
    <w:rsid w:val="005937D7"/>
    <w:rsid w:val="00593816"/>
    <w:rsid w:val="00593863"/>
    <w:rsid w:val="00593943"/>
    <w:rsid w:val="005939C8"/>
    <w:rsid w:val="00593AD1"/>
    <w:rsid w:val="00593B44"/>
    <w:rsid w:val="00593BE2"/>
    <w:rsid w:val="00593D61"/>
    <w:rsid w:val="00593EC3"/>
    <w:rsid w:val="005940AF"/>
    <w:rsid w:val="005940EF"/>
    <w:rsid w:val="0059419F"/>
    <w:rsid w:val="005941F1"/>
    <w:rsid w:val="005941F9"/>
    <w:rsid w:val="0059432E"/>
    <w:rsid w:val="00594474"/>
    <w:rsid w:val="00594483"/>
    <w:rsid w:val="005945C2"/>
    <w:rsid w:val="005946F9"/>
    <w:rsid w:val="005947D7"/>
    <w:rsid w:val="00594808"/>
    <w:rsid w:val="005949A7"/>
    <w:rsid w:val="00594AB3"/>
    <w:rsid w:val="00594AF6"/>
    <w:rsid w:val="00594BC5"/>
    <w:rsid w:val="00594D22"/>
    <w:rsid w:val="00594E57"/>
    <w:rsid w:val="00594F57"/>
    <w:rsid w:val="00594FA5"/>
    <w:rsid w:val="00595038"/>
    <w:rsid w:val="005950C2"/>
    <w:rsid w:val="00595301"/>
    <w:rsid w:val="00595340"/>
    <w:rsid w:val="005954BF"/>
    <w:rsid w:val="0059553B"/>
    <w:rsid w:val="005955A2"/>
    <w:rsid w:val="00595681"/>
    <w:rsid w:val="00595800"/>
    <w:rsid w:val="0059580B"/>
    <w:rsid w:val="0059592B"/>
    <w:rsid w:val="00595BD4"/>
    <w:rsid w:val="00595C8A"/>
    <w:rsid w:val="00595E80"/>
    <w:rsid w:val="00595F83"/>
    <w:rsid w:val="0059617D"/>
    <w:rsid w:val="0059686E"/>
    <w:rsid w:val="005968A5"/>
    <w:rsid w:val="0059692A"/>
    <w:rsid w:val="00596A7E"/>
    <w:rsid w:val="00596B1A"/>
    <w:rsid w:val="00596D65"/>
    <w:rsid w:val="00596DFF"/>
    <w:rsid w:val="00596E56"/>
    <w:rsid w:val="00596FD8"/>
    <w:rsid w:val="00596FE4"/>
    <w:rsid w:val="0059702F"/>
    <w:rsid w:val="005971E4"/>
    <w:rsid w:val="005971F1"/>
    <w:rsid w:val="00597268"/>
    <w:rsid w:val="00597277"/>
    <w:rsid w:val="0059743F"/>
    <w:rsid w:val="00597492"/>
    <w:rsid w:val="00597586"/>
    <w:rsid w:val="005976BA"/>
    <w:rsid w:val="00597714"/>
    <w:rsid w:val="00597738"/>
    <w:rsid w:val="00597773"/>
    <w:rsid w:val="00597794"/>
    <w:rsid w:val="0059795B"/>
    <w:rsid w:val="00597A46"/>
    <w:rsid w:val="00597A86"/>
    <w:rsid w:val="00597B01"/>
    <w:rsid w:val="00597BA0"/>
    <w:rsid w:val="00597CEE"/>
    <w:rsid w:val="00597D01"/>
    <w:rsid w:val="00597E3E"/>
    <w:rsid w:val="005A0029"/>
    <w:rsid w:val="005A003E"/>
    <w:rsid w:val="005A005D"/>
    <w:rsid w:val="005A014D"/>
    <w:rsid w:val="005A0225"/>
    <w:rsid w:val="005A024C"/>
    <w:rsid w:val="005A02E1"/>
    <w:rsid w:val="005A0428"/>
    <w:rsid w:val="005A04C8"/>
    <w:rsid w:val="005A04F1"/>
    <w:rsid w:val="005A05C5"/>
    <w:rsid w:val="005A075D"/>
    <w:rsid w:val="005A07B1"/>
    <w:rsid w:val="005A0836"/>
    <w:rsid w:val="005A0923"/>
    <w:rsid w:val="005A0B06"/>
    <w:rsid w:val="005A0C52"/>
    <w:rsid w:val="005A0D2D"/>
    <w:rsid w:val="005A0F50"/>
    <w:rsid w:val="005A0F73"/>
    <w:rsid w:val="005A105A"/>
    <w:rsid w:val="005A112F"/>
    <w:rsid w:val="005A11BB"/>
    <w:rsid w:val="005A133B"/>
    <w:rsid w:val="005A1472"/>
    <w:rsid w:val="005A15EE"/>
    <w:rsid w:val="005A16CB"/>
    <w:rsid w:val="005A195B"/>
    <w:rsid w:val="005A199A"/>
    <w:rsid w:val="005A1A4C"/>
    <w:rsid w:val="005A1B68"/>
    <w:rsid w:val="005A1CA4"/>
    <w:rsid w:val="005A1D1B"/>
    <w:rsid w:val="005A1D31"/>
    <w:rsid w:val="005A1D74"/>
    <w:rsid w:val="005A1DBA"/>
    <w:rsid w:val="005A1E1E"/>
    <w:rsid w:val="005A1EA3"/>
    <w:rsid w:val="005A1EA6"/>
    <w:rsid w:val="005A1FB8"/>
    <w:rsid w:val="005A1FDE"/>
    <w:rsid w:val="005A20B5"/>
    <w:rsid w:val="005A214F"/>
    <w:rsid w:val="005A21A7"/>
    <w:rsid w:val="005A21B3"/>
    <w:rsid w:val="005A23B8"/>
    <w:rsid w:val="005A2435"/>
    <w:rsid w:val="005A2492"/>
    <w:rsid w:val="005A2593"/>
    <w:rsid w:val="005A2659"/>
    <w:rsid w:val="005A266B"/>
    <w:rsid w:val="005A2BE4"/>
    <w:rsid w:val="005A2C2F"/>
    <w:rsid w:val="005A2C53"/>
    <w:rsid w:val="005A2E13"/>
    <w:rsid w:val="005A2F05"/>
    <w:rsid w:val="005A2FC1"/>
    <w:rsid w:val="005A3039"/>
    <w:rsid w:val="005A308E"/>
    <w:rsid w:val="005A31BF"/>
    <w:rsid w:val="005A31ED"/>
    <w:rsid w:val="005A3250"/>
    <w:rsid w:val="005A325B"/>
    <w:rsid w:val="005A32B2"/>
    <w:rsid w:val="005A32BA"/>
    <w:rsid w:val="005A33AA"/>
    <w:rsid w:val="005A3503"/>
    <w:rsid w:val="005A3598"/>
    <w:rsid w:val="005A36DB"/>
    <w:rsid w:val="005A3764"/>
    <w:rsid w:val="005A37E0"/>
    <w:rsid w:val="005A3C18"/>
    <w:rsid w:val="005A3CB9"/>
    <w:rsid w:val="005A3E73"/>
    <w:rsid w:val="005A3EEC"/>
    <w:rsid w:val="005A3F13"/>
    <w:rsid w:val="005A3FDF"/>
    <w:rsid w:val="005A4000"/>
    <w:rsid w:val="005A4065"/>
    <w:rsid w:val="005A408B"/>
    <w:rsid w:val="005A40CE"/>
    <w:rsid w:val="005A419D"/>
    <w:rsid w:val="005A42CE"/>
    <w:rsid w:val="005A42E1"/>
    <w:rsid w:val="005A452B"/>
    <w:rsid w:val="005A45AB"/>
    <w:rsid w:val="005A4619"/>
    <w:rsid w:val="005A4627"/>
    <w:rsid w:val="005A46EC"/>
    <w:rsid w:val="005A487D"/>
    <w:rsid w:val="005A48E4"/>
    <w:rsid w:val="005A4962"/>
    <w:rsid w:val="005A4A0B"/>
    <w:rsid w:val="005A4A38"/>
    <w:rsid w:val="005A4B89"/>
    <w:rsid w:val="005A4CCD"/>
    <w:rsid w:val="005A4E28"/>
    <w:rsid w:val="005A4EF7"/>
    <w:rsid w:val="005A4F24"/>
    <w:rsid w:val="005A52D5"/>
    <w:rsid w:val="005A5318"/>
    <w:rsid w:val="005A535C"/>
    <w:rsid w:val="005A539A"/>
    <w:rsid w:val="005A53CD"/>
    <w:rsid w:val="005A5421"/>
    <w:rsid w:val="005A5488"/>
    <w:rsid w:val="005A5772"/>
    <w:rsid w:val="005A57C0"/>
    <w:rsid w:val="005A5893"/>
    <w:rsid w:val="005A59F7"/>
    <w:rsid w:val="005A5A2D"/>
    <w:rsid w:val="005A5B57"/>
    <w:rsid w:val="005A5B92"/>
    <w:rsid w:val="005A5D22"/>
    <w:rsid w:val="005A5D91"/>
    <w:rsid w:val="005A5E39"/>
    <w:rsid w:val="005A5E53"/>
    <w:rsid w:val="005A5FA6"/>
    <w:rsid w:val="005A5FB7"/>
    <w:rsid w:val="005A5FE9"/>
    <w:rsid w:val="005A6020"/>
    <w:rsid w:val="005A6256"/>
    <w:rsid w:val="005A630B"/>
    <w:rsid w:val="005A63A7"/>
    <w:rsid w:val="005A645A"/>
    <w:rsid w:val="005A652A"/>
    <w:rsid w:val="005A6624"/>
    <w:rsid w:val="005A66FC"/>
    <w:rsid w:val="005A6702"/>
    <w:rsid w:val="005A6891"/>
    <w:rsid w:val="005A68A4"/>
    <w:rsid w:val="005A6AC9"/>
    <w:rsid w:val="005A6B60"/>
    <w:rsid w:val="005A6B93"/>
    <w:rsid w:val="005A6BE6"/>
    <w:rsid w:val="005A6C4B"/>
    <w:rsid w:val="005A6C82"/>
    <w:rsid w:val="005A6E81"/>
    <w:rsid w:val="005A6FA4"/>
    <w:rsid w:val="005A7024"/>
    <w:rsid w:val="005A7074"/>
    <w:rsid w:val="005A7243"/>
    <w:rsid w:val="005A726A"/>
    <w:rsid w:val="005A7311"/>
    <w:rsid w:val="005A7540"/>
    <w:rsid w:val="005A75EB"/>
    <w:rsid w:val="005A7644"/>
    <w:rsid w:val="005A77AF"/>
    <w:rsid w:val="005A7898"/>
    <w:rsid w:val="005A79C7"/>
    <w:rsid w:val="005A7B0C"/>
    <w:rsid w:val="005A7BAD"/>
    <w:rsid w:val="005A7BD0"/>
    <w:rsid w:val="005B0031"/>
    <w:rsid w:val="005B015B"/>
    <w:rsid w:val="005B0172"/>
    <w:rsid w:val="005B0230"/>
    <w:rsid w:val="005B02E7"/>
    <w:rsid w:val="005B0334"/>
    <w:rsid w:val="005B04C3"/>
    <w:rsid w:val="005B0675"/>
    <w:rsid w:val="005B067F"/>
    <w:rsid w:val="005B071C"/>
    <w:rsid w:val="005B07CF"/>
    <w:rsid w:val="005B0872"/>
    <w:rsid w:val="005B0A13"/>
    <w:rsid w:val="005B0A5A"/>
    <w:rsid w:val="005B0B24"/>
    <w:rsid w:val="005B0DC1"/>
    <w:rsid w:val="005B1087"/>
    <w:rsid w:val="005B1155"/>
    <w:rsid w:val="005B1270"/>
    <w:rsid w:val="005B1486"/>
    <w:rsid w:val="005B14C7"/>
    <w:rsid w:val="005B1522"/>
    <w:rsid w:val="005B1572"/>
    <w:rsid w:val="005B1676"/>
    <w:rsid w:val="005B17E1"/>
    <w:rsid w:val="005B18D1"/>
    <w:rsid w:val="005B18D9"/>
    <w:rsid w:val="005B19FB"/>
    <w:rsid w:val="005B1A89"/>
    <w:rsid w:val="005B1D42"/>
    <w:rsid w:val="005B1D52"/>
    <w:rsid w:val="005B1EC8"/>
    <w:rsid w:val="005B1F82"/>
    <w:rsid w:val="005B20C3"/>
    <w:rsid w:val="005B2104"/>
    <w:rsid w:val="005B2221"/>
    <w:rsid w:val="005B2243"/>
    <w:rsid w:val="005B22A7"/>
    <w:rsid w:val="005B22D2"/>
    <w:rsid w:val="005B2401"/>
    <w:rsid w:val="005B2403"/>
    <w:rsid w:val="005B24FE"/>
    <w:rsid w:val="005B26BF"/>
    <w:rsid w:val="005B26DC"/>
    <w:rsid w:val="005B2827"/>
    <w:rsid w:val="005B2B32"/>
    <w:rsid w:val="005B2C76"/>
    <w:rsid w:val="005B2C85"/>
    <w:rsid w:val="005B2D43"/>
    <w:rsid w:val="005B2D7B"/>
    <w:rsid w:val="005B2E18"/>
    <w:rsid w:val="005B2E56"/>
    <w:rsid w:val="005B2FC0"/>
    <w:rsid w:val="005B2FF0"/>
    <w:rsid w:val="005B301E"/>
    <w:rsid w:val="005B3151"/>
    <w:rsid w:val="005B31F7"/>
    <w:rsid w:val="005B3253"/>
    <w:rsid w:val="005B3257"/>
    <w:rsid w:val="005B32CA"/>
    <w:rsid w:val="005B32F3"/>
    <w:rsid w:val="005B3360"/>
    <w:rsid w:val="005B34F7"/>
    <w:rsid w:val="005B3550"/>
    <w:rsid w:val="005B364C"/>
    <w:rsid w:val="005B36AF"/>
    <w:rsid w:val="005B36D6"/>
    <w:rsid w:val="005B36FD"/>
    <w:rsid w:val="005B37A9"/>
    <w:rsid w:val="005B380A"/>
    <w:rsid w:val="005B3859"/>
    <w:rsid w:val="005B385E"/>
    <w:rsid w:val="005B3865"/>
    <w:rsid w:val="005B3871"/>
    <w:rsid w:val="005B3906"/>
    <w:rsid w:val="005B3935"/>
    <w:rsid w:val="005B3A7F"/>
    <w:rsid w:val="005B3AAF"/>
    <w:rsid w:val="005B3AEE"/>
    <w:rsid w:val="005B3B49"/>
    <w:rsid w:val="005B3C3B"/>
    <w:rsid w:val="005B3D65"/>
    <w:rsid w:val="005B3DC2"/>
    <w:rsid w:val="005B3EBB"/>
    <w:rsid w:val="005B3F70"/>
    <w:rsid w:val="005B40FC"/>
    <w:rsid w:val="005B41FA"/>
    <w:rsid w:val="005B4207"/>
    <w:rsid w:val="005B4284"/>
    <w:rsid w:val="005B4319"/>
    <w:rsid w:val="005B4513"/>
    <w:rsid w:val="005B4598"/>
    <w:rsid w:val="005B4790"/>
    <w:rsid w:val="005B4862"/>
    <w:rsid w:val="005B4A25"/>
    <w:rsid w:val="005B4AB9"/>
    <w:rsid w:val="005B4ADF"/>
    <w:rsid w:val="005B4C3B"/>
    <w:rsid w:val="005B4D64"/>
    <w:rsid w:val="005B4D70"/>
    <w:rsid w:val="005B4DF8"/>
    <w:rsid w:val="005B4E47"/>
    <w:rsid w:val="005B4EEB"/>
    <w:rsid w:val="005B4F4E"/>
    <w:rsid w:val="005B505D"/>
    <w:rsid w:val="005B5077"/>
    <w:rsid w:val="005B50B2"/>
    <w:rsid w:val="005B5182"/>
    <w:rsid w:val="005B5372"/>
    <w:rsid w:val="005B53EA"/>
    <w:rsid w:val="005B57A1"/>
    <w:rsid w:val="005B5919"/>
    <w:rsid w:val="005B591C"/>
    <w:rsid w:val="005B5CD0"/>
    <w:rsid w:val="005B5D09"/>
    <w:rsid w:val="005B626A"/>
    <w:rsid w:val="005B62E2"/>
    <w:rsid w:val="005B63C8"/>
    <w:rsid w:val="005B662C"/>
    <w:rsid w:val="005B6691"/>
    <w:rsid w:val="005B6754"/>
    <w:rsid w:val="005B6784"/>
    <w:rsid w:val="005B6845"/>
    <w:rsid w:val="005B69AE"/>
    <w:rsid w:val="005B6A08"/>
    <w:rsid w:val="005B6B58"/>
    <w:rsid w:val="005B6C18"/>
    <w:rsid w:val="005B6C35"/>
    <w:rsid w:val="005B6DAB"/>
    <w:rsid w:val="005B6F4B"/>
    <w:rsid w:val="005B6F90"/>
    <w:rsid w:val="005B70AB"/>
    <w:rsid w:val="005B7364"/>
    <w:rsid w:val="005B73BB"/>
    <w:rsid w:val="005B7506"/>
    <w:rsid w:val="005B753B"/>
    <w:rsid w:val="005B762F"/>
    <w:rsid w:val="005B76B1"/>
    <w:rsid w:val="005B776B"/>
    <w:rsid w:val="005B77FA"/>
    <w:rsid w:val="005B78AF"/>
    <w:rsid w:val="005B78BD"/>
    <w:rsid w:val="005B78F3"/>
    <w:rsid w:val="005B79AE"/>
    <w:rsid w:val="005C0219"/>
    <w:rsid w:val="005C02B3"/>
    <w:rsid w:val="005C0347"/>
    <w:rsid w:val="005C0425"/>
    <w:rsid w:val="005C050D"/>
    <w:rsid w:val="005C0596"/>
    <w:rsid w:val="005C06D1"/>
    <w:rsid w:val="005C079C"/>
    <w:rsid w:val="005C0A8B"/>
    <w:rsid w:val="005C0EB3"/>
    <w:rsid w:val="005C0ED8"/>
    <w:rsid w:val="005C0F4B"/>
    <w:rsid w:val="005C0F71"/>
    <w:rsid w:val="005C0FDC"/>
    <w:rsid w:val="005C12F6"/>
    <w:rsid w:val="005C12FD"/>
    <w:rsid w:val="005C13DB"/>
    <w:rsid w:val="005C15F9"/>
    <w:rsid w:val="005C16EA"/>
    <w:rsid w:val="005C177B"/>
    <w:rsid w:val="005C1863"/>
    <w:rsid w:val="005C18C0"/>
    <w:rsid w:val="005C18FB"/>
    <w:rsid w:val="005C1A23"/>
    <w:rsid w:val="005C1AC3"/>
    <w:rsid w:val="005C1B28"/>
    <w:rsid w:val="005C1CEE"/>
    <w:rsid w:val="005C1DCD"/>
    <w:rsid w:val="005C1EE8"/>
    <w:rsid w:val="005C2040"/>
    <w:rsid w:val="005C20A4"/>
    <w:rsid w:val="005C216F"/>
    <w:rsid w:val="005C222C"/>
    <w:rsid w:val="005C229D"/>
    <w:rsid w:val="005C249E"/>
    <w:rsid w:val="005C2529"/>
    <w:rsid w:val="005C2680"/>
    <w:rsid w:val="005C2710"/>
    <w:rsid w:val="005C29B9"/>
    <w:rsid w:val="005C2D20"/>
    <w:rsid w:val="005C2DDA"/>
    <w:rsid w:val="005C2DF6"/>
    <w:rsid w:val="005C2EF1"/>
    <w:rsid w:val="005C2F74"/>
    <w:rsid w:val="005C2F88"/>
    <w:rsid w:val="005C3300"/>
    <w:rsid w:val="005C3320"/>
    <w:rsid w:val="005C34EE"/>
    <w:rsid w:val="005C351A"/>
    <w:rsid w:val="005C3570"/>
    <w:rsid w:val="005C35B9"/>
    <w:rsid w:val="005C3680"/>
    <w:rsid w:val="005C3723"/>
    <w:rsid w:val="005C3797"/>
    <w:rsid w:val="005C37CA"/>
    <w:rsid w:val="005C38C2"/>
    <w:rsid w:val="005C39DB"/>
    <w:rsid w:val="005C39EE"/>
    <w:rsid w:val="005C3B7B"/>
    <w:rsid w:val="005C3EB8"/>
    <w:rsid w:val="005C4083"/>
    <w:rsid w:val="005C40CF"/>
    <w:rsid w:val="005C4126"/>
    <w:rsid w:val="005C418E"/>
    <w:rsid w:val="005C4284"/>
    <w:rsid w:val="005C42FF"/>
    <w:rsid w:val="005C4336"/>
    <w:rsid w:val="005C438B"/>
    <w:rsid w:val="005C43B0"/>
    <w:rsid w:val="005C4494"/>
    <w:rsid w:val="005C44E4"/>
    <w:rsid w:val="005C4512"/>
    <w:rsid w:val="005C457D"/>
    <w:rsid w:val="005C45DA"/>
    <w:rsid w:val="005C45E2"/>
    <w:rsid w:val="005C4642"/>
    <w:rsid w:val="005C4675"/>
    <w:rsid w:val="005C4860"/>
    <w:rsid w:val="005C48AD"/>
    <w:rsid w:val="005C491F"/>
    <w:rsid w:val="005C4B09"/>
    <w:rsid w:val="005C4B74"/>
    <w:rsid w:val="005C4BB9"/>
    <w:rsid w:val="005C4C59"/>
    <w:rsid w:val="005C4C96"/>
    <w:rsid w:val="005C4E07"/>
    <w:rsid w:val="005C50B6"/>
    <w:rsid w:val="005C55B7"/>
    <w:rsid w:val="005C57EB"/>
    <w:rsid w:val="005C5867"/>
    <w:rsid w:val="005C5B33"/>
    <w:rsid w:val="005C5BCE"/>
    <w:rsid w:val="005C5C08"/>
    <w:rsid w:val="005C5C14"/>
    <w:rsid w:val="005C5D19"/>
    <w:rsid w:val="005C5E2A"/>
    <w:rsid w:val="005C5EB7"/>
    <w:rsid w:val="005C5F01"/>
    <w:rsid w:val="005C5FF7"/>
    <w:rsid w:val="005C60C1"/>
    <w:rsid w:val="005C619F"/>
    <w:rsid w:val="005C620F"/>
    <w:rsid w:val="005C6215"/>
    <w:rsid w:val="005C6239"/>
    <w:rsid w:val="005C64D7"/>
    <w:rsid w:val="005C660B"/>
    <w:rsid w:val="005C66E3"/>
    <w:rsid w:val="005C6720"/>
    <w:rsid w:val="005C67C1"/>
    <w:rsid w:val="005C67EA"/>
    <w:rsid w:val="005C6821"/>
    <w:rsid w:val="005C69E4"/>
    <w:rsid w:val="005C6B54"/>
    <w:rsid w:val="005C6B7B"/>
    <w:rsid w:val="005C6BFF"/>
    <w:rsid w:val="005C6CF9"/>
    <w:rsid w:val="005C6FFE"/>
    <w:rsid w:val="005C7021"/>
    <w:rsid w:val="005C7091"/>
    <w:rsid w:val="005C72E7"/>
    <w:rsid w:val="005C744B"/>
    <w:rsid w:val="005C7458"/>
    <w:rsid w:val="005C74D9"/>
    <w:rsid w:val="005C7561"/>
    <w:rsid w:val="005C75E3"/>
    <w:rsid w:val="005C76CE"/>
    <w:rsid w:val="005C79F6"/>
    <w:rsid w:val="005C7B4A"/>
    <w:rsid w:val="005C7B67"/>
    <w:rsid w:val="005C7B68"/>
    <w:rsid w:val="005C7DA4"/>
    <w:rsid w:val="005D005D"/>
    <w:rsid w:val="005D019D"/>
    <w:rsid w:val="005D034F"/>
    <w:rsid w:val="005D0411"/>
    <w:rsid w:val="005D0430"/>
    <w:rsid w:val="005D0449"/>
    <w:rsid w:val="005D044A"/>
    <w:rsid w:val="005D0861"/>
    <w:rsid w:val="005D094A"/>
    <w:rsid w:val="005D098E"/>
    <w:rsid w:val="005D0B2A"/>
    <w:rsid w:val="005D0C4D"/>
    <w:rsid w:val="005D0CAC"/>
    <w:rsid w:val="005D0CCC"/>
    <w:rsid w:val="005D0D87"/>
    <w:rsid w:val="005D0E28"/>
    <w:rsid w:val="005D1002"/>
    <w:rsid w:val="005D1052"/>
    <w:rsid w:val="005D10F2"/>
    <w:rsid w:val="005D11AC"/>
    <w:rsid w:val="005D121D"/>
    <w:rsid w:val="005D1240"/>
    <w:rsid w:val="005D12FD"/>
    <w:rsid w:val="005D1326"/>
    <w:rsid w:val="005D1441"/>
    <w:rsid w:val="005D146D"/>
    <w:rsid w:val="005D14C7"/>
    <w:rsid w:val="005D1558"/>
    <w:rsid w:val="005D1634"/>
    <w:rsid w:val="005D166E"/>
    <w:rsid w:val="005D176E"/>
    <w:rsid w:val="005D17E4"/>
    <w:rsid w:val="005D1812"/>
    <w:rsid w:val="005D1C25"/>
    <w:rsid w:val="005D1D48"/>
    <w:rsid w:val="005D1E05"/>
    <w:rsid w:val="005D1E16"/>
    <w:rsid w:val="005D1E26"/>
    <w:rsid w:val="005D1E7D"/>
    <w:rsid w:val="005D1FB7"/>
    <w:rsid w:val="005D2115"/>
    <w:rsid w:val="005D21EF"/>
    <w:rsid w:val="005D2259"/>
    <w:rsid w:val="005D2342"/>
    <w:rsid w:val="005D2371"/>
    <w:rsid w:val="005D23D6"/>
    <w:rsid w:val="005D24A7"/>
    <w:rsid w:val="005D24CB"/>
    <w:rsid w:val="005D2691"/>
    <w:rsid w:val="005D26AE"/>
    <w:rsid w:val="005D27D0"/>
    <w:rsid w:val="005D2932"/>
    <w:rsid w:val="005D2CAB"/>
    <w:rsid w:val="005D2DB6"/>
    <w:rsid w:val="005D2EFE"/>
    <w:rsid w:val="005D2F78"/>
    <w:rsid w:val="005D2F7F"/>
    <w:rsid w:val="005D2FC5"/>
    <w:rsid w:val="005D309F"/>
    <w:rsid w:val="005D30EF"/>
    <w:rsid w:val="005D328F"/>
    <w:rsid w:val="005D331F"/>
    <w:rsid w:val="005D34DC"/>
    <w:rsid w:val="005D34F0"/>
    <w:rsid w:val="005D3751"/>
    <w:rsid w:val="005D37C1"/>
    <w:rsid w:val="005D38D2"/>
    <w:rsid w:val="005D3ADF"/>
    <w:rsid w:val="005D3B9D"/>
    <w:rsid w:val="005D3C33"/>
    <w:rsid w:val="005D3CCE"/>
    <w:rsid w:val="005D3D11"/>
    <w:rsid w:val="005D3D51"/>
    <w:rsid w:val="005D4014"/>
    <w:rsid w:val="005D4046"/>
    <w:rsid w:val="005D406E"/>
    <w:rsid w:val="005D418E"/>
    <w:rsid w:val="005D4216"/>
    <w:rsid w:val="005D4228"/>
    <w:rsid w:val="005D43B8"/>
    <w:rsid w:val="005D44FF"/>
    <w:rsid w:val="005D4671"/>
    <w:rsid w:val="005D46A0"/>
    <w:rsid w:val="005D471A"/>
    <w:rsid w:val="005D475E"/>
    <w:rsid w:val="005D477D"/>
    <w:rsid w:val="005D48B7"/>
    <w:rsid w:val="005D4B0B"/>
    <w:rsid w:val="005D4CF1"/>
    <w:rsid w:val="005D4F29"/>
    <w:rsid w:val="005D4FD0"/>
    <w:rsid w:val="005D4FE6"/>
    <w:rsid w:val="005D5067"/>
    <w:rsid w:val="005D51C3"/>
    <w:rsid w:val="005D5274"/>
    <w:rsid w:val="005D52A6"/>
    <w:rsid w:val="005D5414"/>
    <w:rsid w:val="005D5442"/>
    <w:rsid w:val="005D5575"/>
    <w:rsid w:val="005D55B8"/>
    <w:rsid w:val="005D55F3"/>
    <w:rsid w:val="005D5718"/>
    <w:rsid w:val="005D5742"/>
    <w:rsid w:val="005D58FA"/>
    <w:rsid w:val="005D5B49"/>
    <w:rsid w:val="005D5CCB"/>
    <w:rsid w:val="005D5CE5"/>
    <w:rsid w:val="005D5F2B"/>
    <w:rsid w:val="005D6039"/>
    <w:rsid w:val="005D606A"/>
    <w:rsid w:val="005D60A2"/>
    <w:rsid w:val="005D6113"/>
    <w:rsid w:val="005D61FD"/>
    <w:rsid w:val="005D6307"/>
    <w:rsid w:val="005D63BB"/>
    <w:rsid w:val="005D6424"/>
    <w:rsid w:val="005D6547"/>
    <w:rsid w:val="005D660D"/>
    <w:rsid w:val="005D677B"/>
    <w:rsid w:val="005D684B"/>
    <w:rsid w:val="005D694E"/>
    <w:rsid w:val="005D69E0"/>
    <w:rsid w:val="005D6BBC"/>
    <w:rsid w:val="005D6C83"/>
    <w:rsid w:val="005D6C9B"/>
    <w:rsid w:val="005D6D27"/>
    <w:rsid w:val="005D6DD2"/>
    <w:rsid w:val="005D6E56"/>
    <w:rsid w:val="005D7076"/>
    <w:rsid w:val="005D7081"/>
    <w:rsid w:val="005D7103"/>
    <w:rsid w:val="005D7281"/>
    <w:rsid w:val="005D7288"/>
    <w:rsid w:val="005D729C"/>
    <w:rsid w:val="005D72F7"/>
    <w:rsid w:val="005D7309"/>
    <w:rsid w:val="005D7409"/>
    <w:rsid w:val="005D7474"/>
    <w:rsid w:val="005D7537"/>
    <w:rsid w:val="005D76CE"/>
    <w:rsid w:val="005D7733"/>
    <w:rsid w:val="005D7841"/>
    <w:rsid w:val="005D78A7"/>
    <w:rsid w:val="005D78C2"/>
    <w:rsid w:val="005D7992"/>
    <w:rsid w:val="005D79D6"/>
    <w:rsid w:val="005D79EF"/>
    <w:rsid w:val="005D7A38"/>
    <w:rsid w:val="005D7BE7"/>
    <w:rsid w:val="005D7D43"/>
    <w:rsid w:val="005D7DDE"/>
    <w:rsid w:val="005D7F5C"/>
    <w:rsid w:val="005D7FE6"/>
    <w:rsid w:val="005E0143"/>
    <w:rsid w:val="005E0237"/>
    <w:rsid w:val="005E0253"/>
    <w:rsid w:val="005E03FC"/>
    <w:rsid w:val="005E03FE"/>
    <w:rsid w:val="005E0741"/>
    <w:rsid w:val="005E078D"/>
    <w:rsid w:val="005E0863"/>
    <w:rsid w:val="005E0C60"/>
    <w:rsid w:val="005E0C9E"/>
    <w:rsid w:val="005E0CE7"/>
    <w:rsid w:val="005E0E85"/>
    <w:rsid w:val="005E104D"/>
    <w:rsid w:val="005E10BE"/>
    <w:rsid w:val="005E10F1"/>
    <w:rsid w:val="005E1289"/>
    <w:rsid w:val="005E12F3"/>
    <w:rsid w:val="005E1372"/>
    <w:rsid w:val="005E13C9"/>
    <w:rsid w:val="005E1402"/>
    <w:rsid w:val="005E1417"/>
    <w:rsid w:val="005E1583"/>
    <w:rsid w:val="005E1681"/>
    <w:rsid w:val="005E16DE"/>
    <w:rsid w:val="005E170C"/>
    <w:rsid w:val="005E18EA"/>
    <w:rsid w:val="005E18FD"/>
    <w:rsid w:val="005E19B0"/>
    <w:rsid w:val="005E19B7"/>
    <w:rsid w:val="005E1A55"/>
    <w:rsid w:val="005E1A5D"/>
    <w:rsid w:val="005E1D13"/>
    <w:rsid w:val="005E1E8B"/>
    <w:rsid w:val="005E1EE2"/>
    <w:rsid w:val="005E213A"/>
    <w:rsid w:val="005E22F5"/>
    <w:rsid w:val="005E25A6"/>
    <w:rsid w:val="005E2654"/>
    <w:rsid w:val="005E2ADF"/>
    <w:rsid w:val="005E2AFE"/>
    <w:rsid w:val="005E2D1A"/>
    <w:rsid w:val="005E2E6D"/>
    <w:rsid w:val="005E2EA7"/>
    <w:rsid w:val="005E2EE2"/>
    <w:rsid w:val="005E2EE5"/>
    <w:rsid w:val="005E305F"/>
    <w:rsid w:val="005E33D4"/>
    <w:rsid w:val="005E3411"/>
    <w:rsid w:val="005E3450"/>
    <w:rsid w:val="005E345F"/>
    <w:rsid w:val="005E34E6"/>
    <w:rsid w:val="005E36B8"/>
    <w:rsid w:val="005E36D6"/>
    <w:rsid w:val="005E3808"/>
    <w:rsid w:val="005E380C"/>
    <w:rsid w:val="005E388F"/>
    <w:rsid w:val="005E38DD"/>
    <w:rsid w:val="005E3B65"/>
    <w:rsid w:val="005E3BB4"/>
    <w:rsid w:val="005E3C38"/>
    <w:rsid w:val="005E3C8B"/>
    <w:rsid w:val="005E3CE1"/>
    <w:rsid w:val="005E3E43"/>
    <w:rsid w:val="005E3F60"/>
    <w:rsid w:val="005E3FCE"/>
    <w:rsid w:val="005E3FE7"/>
    <w:rsid w:val="005E43F4"/>
    <w:rsid w:val="005E43FA"/>
    <w:rsid w:val="005E44DF"/>
    <w:rsid w:val="005E488C"/>
    <w:rsid w:val="005E48C4"/>
    <w:rsid w:val="005E4BA9"/>
    <w:rsid w:val="005E4C1A"/>
    <w:rsid w:val="005E4C44"/>
    <w:rsid w:val="005E4C4E"/>
    <w:rsid w:val="005E4C6F"/>
    <w:rsid w:val="005E4C7D"/>
    <w:rsid w:val="005E4CCC"/>
    <w:rsid w:val="005E4E22"/>
    <w:rsid w:val="005E4FF5"/>
    <w:rsid w:val="005E51D8"/>
    <w:rsid w:val="005E5520"/>
    <w:rsid w:val="005E55DE"/>
    <w:rsid w:val="005E5624"/>
    <w:rsid w:val="005E5955"/>
    <w:rsid w:val="005E599D"/>
    <w:rsid w:val="005E5A16"/>
    <w:rsid w:val="005E5AE6"/>
    <w:rsid w:val="005E5CC7"/>
    <w:rsid w:val="005E5DBA"/>
    <w:rsid w:val="005E5E71"/>
    <w:rsid w:val="005E61B6"/>
    <w:rsid w:val="005E62A1"/>
    <w:rsid w:val="005E630A"/>
    <w:rsid w:val="005E6377"/>
    <w:rsid w:val="005E653D"/>
    <w:rsid w:val="005E6541"/>
    <w:rsid w:val="005E658D"/>
    <w:rsid w:val="005E65A6"/>
    <w:rsid w:val="005E65C8"/>
    <w:rsid w:val="005E6687"/>
    <w:rsid w:val="005E66A0"/>
    <w:rsid w:val="005E66FD"/>
    <w:rsid w:val="005E670D"/>
    <w:rsid w:val="005E6767"/>
    <w:rsid w:val="005E68A7"/>
    <w:rsid w:val="005E691F"/>
    <w:rsid w:val="005E6928"/>
    <w:rsid w:val="005E69CE"/>
    <w:rsid w:val="005E6CD2"/>
    <w:rsid w:val="005E6D78"/>
    <w:rsid w:val="005E6E43"/>
    <w:rsid w:val="005E6EAE"/>
    <w:rsid w:val="005E7034"/>
    <w:rsid w:val="005E7181"/>
    <w:rsid w:val="005E71A0"/>
    <w:rsid w:val="005E7211"/>
    <w:rsid w:val="005E72E6"/>
    <w:rsid w:val="005E734F"/>
    <w:rsid w:val="005E760C"/>
    <w:rsid w:val="005E7611"/>
    <w:rsid w:val="005E7644"/>
    <w:rsid w:val="005E7828"/>
    <w:rsid w:val="005E791D"/>
    <w:rsid w:val="005E7ABC"/>
    <w:rsid w:val="005E7AC6"/>
    <w:rsid w:val="005E7C39"/>
    <w:rsid w:val="005E7C3A"/>
    <w:rsid w:val="005E7CED"/>
    <w:rsid w:val="005E7DE1"/>
    <w:rsid w:val="005E7E31"/>
    <w:rsid w:val="005E7EC7"/>
    <w:rsid w:val="005E7F1C"/>
    <w:rsid w:val="005F01CD"/>
    <w:rsid w:val="005F01F5"/>
    <w:rsid w:val="005F02B4"/>
    <w:rsid w:val="005F0305"/>
    <w:rsid w:val="005F032C"/>
    <w:rsid w:val="005F05C4"/>
    <w:rsid w:val="005F061C"/>
    <w:rsid w:val="005F063F"/>
    <w:rsid w:val="005F06B2"/>
    <w:rsid w:val="005F0822"/>
    <w:rsid w:val="005F0850"/>
    <w:rsid w:val="005F0AF0"/>
    <w:rsid w:val="005F0C37"/>
    <w:rsid w:val="005F0CD8"/>
    <w:rsid w:val="005F0D19"/>
    <w:rsid w:val="005F0D38"/>
    <w:rsid w:val="005F0F58"/>
    <w:rsid w:val="005F12F7"/>
    <w:rsid w:val="005F1322"/>
    <w:rsid w:val="005F15C5"/>
    <w:rsid w:val="005F1697"/>
    <w:rsid w:val="005F16E1"/>
    <w:rsid w:val="005F16EE"/>
    <w:rsid w:val="005F17A9"/>
    <w:rsid w:val="005F1804"/>
    <w:rsid w:val="005F191C"/>
    <w:rsid w:val="005F19C0"/>
    <w:rsid w:val="005F19D3"/>
    <w:rsid w:val="005F1A99"/>
    <w:rsid w:val="005F1AA5"/>
    <w:rsid w:val="005F1ADA"/>
    <w:rsid w:val="005F1B48"/>
    <w:rsid w:val="005F1BC8"/>
    <w:rsid w:val="005F1BF7"/>
    <w:rsid w:val="005F1CB2"/>
    <w:rsid w:val="005F1D47"/>
    <w:rsid w:val="005F1D68"/>
    <w:rsid w:val="005F1F0E"/>
    <w:rsid w:val="005F2050"/>
    <w:rsid w:val="005F2078"/>
    <w:rsid w:val="005F20EB"/>
    <w:rsid w:val="005F2200"/>
    <w:rsid w:val="005F2223"/>
    <w:rsid w:val="005F24FA"/>
    <w:rsid w:val="005F251F"/>
    <w:rsid w:val="005F253E"/>
    <w:rsid w:val="005F259D"/>
    <w:rsid w:val="005F265B"/>
    <w:rsid w:val="005F2665"/>
    <w:rsid w:val="005F2673"/>
    <w:rsid w:val="005F26AF"/>
    <w:rsid w:val="005F271E"/>
    <w:rsid w:val="005F2831"/>
    <w:rsid w:val="005F2A1F"/>
    <w:rsid w:val="005F2DB9"/>
    <w:rsid w:val="005F2E06"/>
    <w:rsid w:val="005F2EF7"/>
    <w:rsid w:val="005F2EF8"/>
    <w:rsid w:val="005F2F6F"/>
    <w:rsid w:val="005F30D7"/>
    <w:rsid w:val="005F3112"/>
    <w:rsid w:val="005F33DB"/>
    <w:rsid w:val="005F348A"/>
    <w:rsid w:val="005F349A"/>
    <w:rsid w:val="005F350B"/>
    <w:rsid w:val="005F35ED"/>
    <w:rsid w:val="005F3639"/>
    <w:rsid w:val="005F3672"/>
    <w:rsid w:val="005F367A"/>
    <w:rsid w:val="005F368F"/>
    <w:rsid w:val="005F36AF"/>
    <w:rsid w:val="005F374B"/>
    <w:rsid w:val="005F3995"/>
    <w:rsid w:val="005F39AC"/>
    <w:rsid w:val="005F3AF2"/>
    <w:rsid w:val="005F3B83"/>
    <w:rsid w:val="005F3C71"/>
    <w:rsid w:val="005F3C76"/>
    <w:rsid w:val="005F3D2D"/>
    <w:rsid w:val="005F3D8A"/>
    <w:rsid w:val="005F3F0C"/>
    <w:rsid w:val="005F3F25"/>
    <w:rsid w:val="005F4009"/>
    <w:rsid w:val="005F40BB"/>
    <w:rsid w:val="005F417E"/>
    <w:rsid w:val="005F427D"/>
    <w:rsid w:val="005F43FE"/>
    <w:rsid w:val="005F456C"/>
    <w:rsid w:val="005F464A"/>
    <w:rsid w:val="005F46EF"/>
    <w:rsid w:val="005F48DF"/>
    <w:rsid w:val="005F4C50"/>
    <w:rsid w:val="005F4D0B"/>
    <w:rsid w:val="005F4D98"/>
    <w:rsid w:val="005F4D9F"/>
    <w:rsid w:val="005F4DBC"/>
    <w:rsid w:val="005F4EDD"/>
    <w:rsid w:val="005F4FAB"/>
    <w:rsid w:val="005F51D5"/>
    <w:rsid w:val="005F5390"/>
    <w:rsid w:val="005F5396"/>
    <w:rsid w:val="005F5428"/>
    <w:rsid w:val="005F5698"/>
    <w:rsid w:val="005F56CE"/>
    <w:rsid w:val="005F570F"/>
    <w:rsid w:val="005F572D"/>
    <w:rsid w:val="005F5763"/>
    <w:rsid w:val="005F57E9"/>
    <w:rsid w:val="005F585B"/>
    <w:rsid w:val="005F58EF"/>
    <w:rsid w:val="005F593F"/>
    <w:rsid w:val="005F5B24"/>
    <w:rsid w:val="005F5B96"/>
    <w:rsid w:val="005F5BDF"/>
    <w:rsid w:val="005F5F10"/>
    <w:rsid w:val="005F5F73"/>
    <w:rsid w:val="005F5FAC"/>
    <w:rsid w:val="005F60D4"/>
    <w:rsid w:val="005F632F"/>
    <w:rsid w:val="005F63E6"/>
    <w:rsid w:val="005F65E9"/>
    <w:rsid w:val="005F6613"/>
    <w:rsid w:val="005F6890"/>
    <w:rsid w:val="005F68B4"/>
    <w:rsid w:val="005F6937"/>
    <w:rsid w:val="005F693A"/>
    <w:rsid w:val="005F6BAB"/>
    <w:rsid w:val="005F6BB8"/>
    <w:rsid w:val="005F6D83"/>
    <w:rsid w:val="005F6F5F"/>
    <w:rsid w:val="005F6FF3"/>
    <w:rsid w:val="005F70B9"/>
    <w:rsid w:val="005F7111"/>
    <w:rsid w:val="005F720D"/>
    <w:rsid w:val="005F72CD"/>
    <w:rsid w:val="005F7381"/>
    <w:rsid w:val="005F7396"/>
    <w:rsid w:val="005F7616"/>
    <w:rsid w:val="005F76E2"/>
    <w:rsid w:val="005F7819"/>
    <w:rsid w:val="005F7942"/>
    <w:rsid w:val="005F7ADD"/>
    <w:rsid w:val="005F7BA6"/>
    <w:rsid w:val="005F7BCF"/>
    <w:rsid w:val="005F7CD4"/>
    <w:rsid w:val="005F7D40"/>
    <w:rsid w:val="005F7F41"/>
    <w:rsid w:val="006000A4"/>
    <w:rsid w:val="00600187"/>
    <w:rsid w:val="0060018E"/>
    <w:rsid w:val="006002A5"/>
    <w:rsid w:val="006002D7"/>
    <w:rsid w:val="00600333"/>
    <w:rsid w:val="00600369"/>
    <w:rsid w:val="006003F6"/>
    <w:rsid w:val="0060043C"/>
    <w:rsid w:val="006004DA"/>
    <w:rsid w:val="0060056A"/>
    <w:rsid w:val="0060072E"/>
    <w:rsid w:val="00600874"/>
    <w:rsid w:val="0060099E"/>
    <w:rsid w:val="006009BA"/>
    <w:rsid w:val="00600AEC"/>
    <w:rsid w:val="00600D71"/>
    <w:rsid w:val="00600DD4"/>
    <w:rsid w:val="00600FC3"/>
    <w:rsid w:val="0060107F"/>
    <w:rsid w:val="0060112F"/>
    <w:rsid w:val="00601183"/>
    <w:rsid w:val="006011F4"/>
    <w:rsid w:val="00601264"/>
    <w:rsid w:val="006012A2"/>
    <w:rsid w:val="006012B5"/>
    <w:rsid w:val="006012FC"/>
    <w:rsid w:val="006014BD"/>
    <w:rsid w:val="006014D2"/>
    <w:rsid w:val="00601605"/>
    <w:rsid w:val="0060164A"/>
    <w:rsid w:val="006017C9"/>
    <w:rsid w:val="006018EA"/>
    <w:rsid w:val="0060195B"/>
    <w:rsid w:val="006019F4"/>
    <w:rsid w:val="00601B00"/>
    <w:rsid w:val="00601B10"/>
    <w:rsid w:val="00601B6A"/>
    <w:rsid w:val="00601D12"/>
    <w:rsid w:val="00601F0B"/>
    <w:rsid w:val="00601F44"/>
    <w:rsid w:val="00601FA0"/>
    <w:rsid w:val="006020AD"/>
    <w:rsid w:val="00602124"/>
    <w:rsid w:val="006021B0"/>
    <w:rsid w:val="00602394"/>
    <w:rsid w:val="00602540"/>
    <w:rsid w:val="006025B7"/>
    <w:rsid w:val="0060287C"/>
    <w:rsid w:val="00602898"/>
    <w:rsid w:val="0060296B"/>
    <w:rsid w:val="006029E5"/>
    <w:rsid w:val="00602A89"/>
    <w:rsid w:val="00602AE1"/>
    <w:rsid w:val="00602BEF"/>
    <w:rsid w:val="00602BF8"/>
    <w:rsid w:val="00602E47"/>
    <w:rsid w:val="006030B4"/>
    <w:rsid w:val="0060315E"/>
    <w:rsid w:val="00603179"/>
    <w:rsid w:val="00603263"/>
    <w:rsid w:val="00603271"/>
    <w:rsid w:val="00603317"/>
    <w:rsid w:val="00603337"/>
    <w:rsid w:val="00603421"/>
    <w:rsid w:val="00603576"/>
    <w:rsid w:val="0060357A"/>
    <w:rsid w:val="006036D6"/>
    <w:rsid w:val="006037D1"/>
    <w:rsid w:val="006037FB"/>
    <w:rsid w:val="00603A55"/>
    <w:rsid w:val="00603A6F"/>
    <w:rsid w:val="00603AC7"/>
    <w:rsid w:val="00603B2D"/>
    <w:rsid w:val="00603B92"/>
    <w:rsid w:val="00603BE5"/>
    <w:rsid w:val="00603C29"/>
    <w:rsid w:val="00603CA8"/>
    <w:rsid w:val="00603CF8"/>
    <w:rsid w:val="00603D73"/>
    <w:rsid w:val="00603E5B"/>
    <w:rsid w:val="00603EEB"/>
    <w:rsid w:val="00603F7B"/>
    <w:rsid w:val="00604053"/>
    <w:rsid w:val="0060408E"/>
    <w:rsid w:val="0060413B"/>
    <w:rsid w:val="0060432D"/>
    <w:rsid w:val="006044C2"/>
    <w:rsid w:val="006044F8"/>
    <w:rsid w:val="00604692"/>
    <w:rsid w:val="0060480C"/>
    <w:rsid w:val="00604894"/>
    <w:rsid w:val="00604968"/>
    <w:rsid w:val="006049C5"/>
    <w:rsid w:val="006049D8"/>
    <w:rsid w:val="00604A4E"/>
    <w:rsid w:val="00604AC4"/>
    <w:rsid w:val="00604B41"/>
    <w:rsid w:val="00604BB0"/>
    <w:rsid w:val="00604BF9"/>
    <w:rsid w:val="00604C2D"/>
    <w:rsid w:val="00604CE1"/>
    <w:rsid w:val="00604E4D"/>
    <w:rsid w:val="00604E60"/>
    <w:rsid w:val="0060511B"/>
    <w:rsid w:val="00605193"/>
    <w:rsid w:val="006051EB"/>
    <w:rsid w:val="006051EF"/>
    <w:rsid w:val="00605227"/>
    <w:rsid w:val="00605234"/>
    <w:rsid w:val="006052DC"/>
    <w:rsid w:val="006052E6"/>
    <w:rsid w:val="0060534A"/>
    <w:rsid w:val="006053B2"/>
    <w:rsid w:val="00605588"/>
    <w:rsid w:val="006056FA"/>
    <w:rsid w:val="00605767"/>
    <w:rsid w:val="00605965"/>
    <w:rsid w:val="0060598D"/>
    <w:rsid w:val="00605A1C"/>
    <w:rsid w:val="00605A3B"/>
    <w:rsid w:val="00605A71"/>
    <w:rsid w:val="00605B6C"/>
    <w:rsid w:val="00605B7C"/>
    <w:rsid w:val="00605C97"/>
    <w:rsid w:val="00605D89"/>
    <w:rsid w:val="00605DB3"/>
    <w:rsid w:val="00605E2C"/>
    <w:rsid w:val="00605F88"/>
    <w:rsid w:val="00606018"/>
    <w:rsid w:val="00606083"/>
    <w:rsid w:val="006060EE"/>
    <w:rsid w:val="00606102"/>
    <w:rsid w:val="006061AA"/>
    <w:rsid w:val="006061DE"/>
    <w:rsid w:val="006062CD"/>
    <w:rsid w:val="0060631E"/>
    <w:rsid w:val="006064A3"/>
    <w:rsid w:val="006065DE"/>
    <w:rsid w:val="006066A0"/>
    <w:rsid w:val="00606887"/>
    <w:rsid w:val="0060690F"/>
    <w:rsid w:val="0060691A"/>
    <w:rsid w:val="0060695D"/>
    <w:rsid w:val="006069F8"/>
    <w:rsid w:val="00606B08"/>
    <w:rsid w:val="00606C26"/>
    <w:rsid w:val="00606F25"/>
    <w:rsid w:val="00606F74"/>
    <w:rsid w:val="00606F77"/>
    <w:rsid w:val="00606F9E"/>
    <w:rsid w:val="00607094"/>
    <w:rsid w:val="006070A6"/>
    <w:rsid w:val="006070C2"/>
    <w:rsid w:val="00607124"/>
    <w:rsid w:val="0060713C"/>
    <w:rsid w:val="006071A3"/>
    <w:rsid w:val="006076A4"/>
    <w:rsid w:val="006078AB"/>
    <w:rsid w:val="006079A9"/>
    <w:rsid w:val="00607BB5"/>
    <w:rsid w:val="00607C32"/>
    <w:rsid w:val="00607C65"/>
    <w:rsid w:val="00607F34"/>
    <w:rsid w:val="00610077"/>
    <w:rsid w:val="006100F6"/>
    <w:rsid w:val="00610245"/>
    <w:rsid w:val="00610299"/>
    <w:rsid w:val="006103C1"/>
    <w:rsid w:val="006103F9"/>
    <w:rsid w:val="0061053F"/>
    <w:rsid w:val="0061068D"/>
    <w:rsid w:val="0061087A"/>
    <w:rsid w:val="006108B2"/>
    <w:rsid w:val="006108F4"/>
    <w:rsid w:val="00610945"/>
    <w:rsid w:val="00610948"/>
    <w:rsid w:val="00610AC2"/>
    <w:rsid w:val="00610AF7"/>
    <w:rsid w:val="00610F97"/>
    <w:rsid w:val="00611305"/>
    <w:rsid w:val="0061136A"/>
    <w:rsid w:val="006113BA"/>
    <w:rsid w:val="006114C8"/>
    <w:rsid w:val="0061151A"/>
    <w:rsid w:val="006116F5"/>
    <w:rsid w:val="006118BC"/>
    <w:rsid w:val="006118DA"/>
    <w:rsid w:val="00611B75"/>
    <w:rsid w:val="00611B90"/>
    <w:rsid w:val="00611C13"/>
    <w:rsid w:val="00611F9E"/>
    <w:rsid w:val="00612373"/>
    <w:rsid w:val="0061240C"/>
    <w:rsid w:val="00612503"/>
    <w:rsid w:val="00612579"/>
    <w:rsid w:val="006125FE"/>
    <w:rsid w:val="0061267E"/>
    <w:rsid w:val="0061270B"/>
    <w:rsid w:val="00612752"/>
    <w:rsid w:val="00612758"/>
    <w:rsid w:val="00612765"/>
    <w:rsid w:val="006127F7"/>
    <w:rsid w:val="006127FC"/>
    <w:rsid w:val="006128BE"/>
    <w:rsid w:val="006128C5"/>
    <w:rsid w:val="00612955"/>
    <w:rsid w:val="006129F4"/>
    <w:rsid w:val="00612BD9"/>
    <w:rsid w:val="00612DB3"/>
    <w:rsid w:val="00612DE9"/>
    <w:rsid w:val="00613002"/>
    <w:rsid w:val="00613242"/>
    <w:rsid w:val="006132D5"/>
    <w:rsid w:val="006133AF"/>
    <w:rsid w:val="006133F7"/>
    <w:rsid w:val="006134A8"/>
    <w:rsid w:val="00613821"/>
    <w:rsid w:val="0061383D"/>
    <w:rsid w:val="006138D2"/>
    <w:rsid w:val="006138E0"/>
    <w:rsid w:val="00613A1D"/>
    <w:rsid w:val="00613A49"/>
    <w:rsid w:val="00613A73"/>
    <w:rsid w:val="00613B9F"/>
    <w:rsid w:val="00613C1C"/>
    <w:rsid w:val="00613C9D"/>
    <w:rsid w:val="00613F0E"/>
    <w:rsid w:val="00613F4F"/>
    <w:rsid w:val="00613FC7"/>
    <w:rsid w:val="00614127"/>
    <w:rsid w:val="00614147"/>
    <w:rsid w:val="0061417B"/>
    <w:rsid w:val="00614360"/>
    <w:rsid w:val="006145D8"/>
    <w:rsid w:val="00614715"/>
    <w:rsid w:val="00614731"/>
    <w:rsid w:val="00614976"/>
    <w:rsid w:val="00614A18"/>
    <w:rsid w:val="00614AB5"/>
    <w:rsid w:val="00614D2E"/>
    <w:rsid w:val="00614DD9"/>
    <w:rsid w:val="00614EC0"/>
    <w:rsid w:val="00614FBE"/>
    <w:rsid w:val="00614FFD"/>
    <w:rsid w:val="00615107"/>
    <w:rsid w:val="0061531A"/>
    <w:rsid w:val="0061531D"/>
    <w:rsid w:val="00615324"/>
    <w:rsid w:val="0061546F"/>
    <w:rsid w:val="006155E2"/>
    <w:rsid w:val="0061567F"/>
    <w:rsid w:val="006157AC"/>
    <w:rsid w:val="00615955"/>
    <w:rsid w:val="00615A2B"/>
    <w:rsid w:val="00615A39"/>
    <w:rsid w:val="00615C45"/>
    <w:rsid w:val="00615DA7"/>
    <w:rsid w:val="00616285"/>
    <w:rsid w:val="006162DF"/>
    <w:rsid w:val="00616304"/>
    <w:rsid w:val="0061638D"/>
    <w:rsid w:val="006164AA"/>
    <w:rsid w:val="00616522"/>
    <w:rsid w:val="0061654E"/>
    <w:rsid w:val="00616589"/>
    <w:rsid w:val="006165F4"/>
    <w:rsid w:val="00616637"/>
    <w:rsid w:val="006166B6"/>
    <w:rsid w:val="006168E2"/>
    <w:rsid w:val="006169C0"/>
    <w:rsid w:val="00616A30"/>
    <w:rsid w:val="00616B29"/>
    <w:rsid w:val="00616B64"/>
    <w:rsid w:val="00616B9C"/>
    <w:rsid w:val="00616FDF"/>
    <w:rsid w:val="0061703F"/>
    <w:rsid w:val="006170D4"/>
    <w:rsid w:val="0061723E"/>
    <w:rsid w:val="00617250"/>
    <w:rsid w:val="006172B1"/>
    <w:rsid w:val="00617353"/>
    <w:rsid w:val="00617434"/>
    <w:rsid w:val="00617444"/>
    <w:rsid w:val="006174A6"/>
    <w:rsid w:val="0061750B"/>
    <w:rsid w:val="00617520"/>
    <w:rsid w:val="00617582"/>
    <w:rsid w:val="00617660"/>
    <w:rsid w:val="006176DC"/>
    <w:rsid w:val="006179FA"/>
    <w:rsid w:val="00617A56"/>
    <w:rsid w:val="00617AB8"/>
    <w:rsid w:val="00617B2E"/>
    <w:rsid w:val="00617BD5"/>
    <w:rsid w:val="00617C68"/>
    <w:rsid w:val="00617C76"/>
    <w:rsid w:val="00617D4B"/>
    <w:rsid w:val="00617D93"/>
    <w:rsid w:val="00617EAF"/>
    <w:rsid w:val="00617EB6"/>
    <w:rsid w:val="00617ED8"/>
    <w:rsid w:val="00617F8A"/>
    <w:rsid w:val="00617F93"/>
    <w:rsid w:val="00617FB9"/>
    <w:rsid w:val="00617FD3"/>
    <w:rsid w:val="00620020"/>
    <w:rsid w:val="00620038"/>
    <w:rsid w:val="0062009D"/>
    <w:rsid w:val="006201BA"/>
    <w:rsid w:val="00620329"/>
    <w:rsid w:val="006203AA"/>
    <w:rsid w:val="00620580"/>
    <w:rsid w:val="006205BD"/>
    <w:rsid w:val="00620755"/>
    <w:rsid w:val="0062083F"/>
    <w:rsid w:val="0062092C"/>
    <w:rsid w:val="00620932"/>
    <w:rsid w:val="00620957"/>
    <w:rsid w:val="00620965"/>
    <w:rsid w:val="006209FE"/>
    <w:rsid w:val="00620A97"/>
    <w:rsid w:val="00620B41"/>
    <w:rsid w:val="00620C7C"/>
    <w:rsid w:val="00620DB6"/>
    <w:rsid w:val="00620DF2"/>
    <w:rsid w:val="00620EA0"/>
    <w:rsid w:val="00620F09"/>
    <w:rsid w:val="00620F13"/>
    <w:rsid w:val="00620F69"/>
    <w:rsid w:val="00621035"/>
    <w:rsid w:val="006210B5"/>
    <w:rsid w:val="00621224"/>
    <w:rsid w:val="0062125E"/>
    <w:rsid w:val="006212F3"/>
    <w:rsid w:val="006213BA"/>
    <w:rsid w:val="00621455"/>
    <w:rsid w:val="006215AA"/>
    <w:rsid w:val="0062185A"/>
    <w:rsid w:val="006218E6"/>
    <w:rsid w:val="006219E7"/>
    <w:rsid w:val="00621A42"/>
    <w:rsid w:val="00621B1B"/>
    <w:rsid w:val="00621BBC"/>
    <w:rsid w:val="00621C23"/>
    <w:rsid w:val="00621CF6"/>
    <w:rsid w:val="00621D4C"/>
    <w:rsid w:val="00621F90"/>
    <w:rsid w:val="0062200A"/>
    <w:rsid w:val="00622182"/>
    <w:rsid w:val="00622220"/>
    <w:rsid w:val="0062228F"/>
    <w:rsid w:val="00622473"/>
    <w:rsid w:val="0062247A"/>
    <w:rsid w:val="006224AA"/>
    <w:rsid w:val="00622501"/>
    <w:rsid w:val="0062258A"/>
    <w:rsid w:val="00622601"/>
    <w:rsid w:val="00622722"/>
    <w:rsid w:val="006227A8"/>
    <w:rsid w:val="006228B7"/>
    <w:rsid w:val="006229A3"/>
    <w:rsid w:val="00622A40"/>
    <w:rsid w:val="00622BB7"/>
    <w:rsid w:val="00622BDF"/>
    <w:rsid w:val="00622D1F"/>
    <w:rsid w:val="00622F6B"/>
    <w:rsid w:val="006230BA"/>
    <w:rsid w:val="0062315F"/>
    <w:rsid w:val="006231A7"/>
    <w:rsid w:val="0062349C"/>
    <w:rsid w:val="006235F1"/>
    <w:rsid w:val="00623668"/>
    <w:rsid w:val="006238DC"/>
    <w:rsid w:val="006239E0"/>
    <w:rsid w:val="00623B21"/>
    <w:rsid w:val="00623C04"/>
    <w:rsid w:val="00623DBE"/>
    <w:rsid w:val="00623DD2"/>
    <w:rsid w:val="00623EB7"/>
    <w:rsid w:val="0062410E"/>
    <w:rsid w:val="006243E8"/>
    <w:rsid w:val="00624469"/>
    <w:rsid w:val="0062447C"/>
    <w:rsid w:val="006244F8"/>
    <w:rsid w:val="0062453D"/>
    <w:rsid w:val="0062457A"/>
    <w:rsid w:val="0062458B"/>
    <w:rsid w:val="006248D0"/>
    <w:rsid w:val="00624B7A"/>
    <w:rsid w:val="00624C29"/>
    <w:rsid w:val="00624C4F"/>
    <w:rsid w:val="00624C8B"/>
    <w:rsid w:val="00624DAD"/>
    <w:rsid w:val="00624E37"/>
    <w:rsid w:val="00624E96"/>
    <w:rsid w:val="00624F09"/>
    <w:rsid w:val="00625045"/>
    <w:rsid w:val="0062504C"/>
    <w:rsid w:val="00625126"/>
    <w:rsid w:val="006251AA"/>
    <w:rsid w:val="0062531A"/>
    <w:rsid w:val="0062537D"/>
    <w:rsid w:val="00625402"/>
    <w:rsid w:val="0062541D"/>
    <w:rsid w:val="006254E4"/>
    <w:rsid w:val="0062574F"/>
    <w:rsid w:val="0062579E"/>
    <w:rsid w:val="00625876"/>
    <w:rsid w:val="00625C9D"/>
    <w:rsid w:val="00625CBE"/>
    <w:rsid w:val="00625CD5"/>
    <w:rsid w:val="00625CF6"/>
    <w:rsid w:val="00625CF7"/>
    <w:rsid w:val="00626063"/>
    <w:rsid w:val="00626092"/>
    <w:rsid w:val="006260A9"/>
    <w:rsid w:val="00626139"/>
    <w:rsid w:val="00626170"/>
    <w:rsid w:val="006261B9"/>
    <w:rsid w:val="006261D7"/>
    <w:rsid w:val="00626313"/>
    <w:rsid w:val="0062641D"/>
    <w:rsid w:val="00626680"/>
    <w:rsid w:val="00626728"/>
    <w:rsid w:val="0062678A"/>
    <w:rsid w:val="00626872"/>
    <w:rsid w:val="0062687F"/>
    <w:rsid w:val="006269E9"/>
    <w:rsid w:val="00626A08"/>
    <w:rsid w:val="00626A5C"/>
    <w:rsid w:val="00626A74"/>
    <w:rsid w:val="00626AEC"/>
    <w:rsid w:val="00626BDE"/>
    <w:rsid w:val="00626C39"/>
    <w:rsid w:val="00626C78"/>
    <w:rsid w:val="00626CAE"/>
    <w:rsid w:val="00626DF0"/>
    <w:rsid w:val="00626E4C"/>
    <w:rsid w:val="00626F84"/>
    <w:rsid w:val="00626F95"/>
    <w:rsid w:val="00627032"/>
    <w:rsid w:val="006270E7"/>
    <w:rsid w:val="006271C5"/>
    <w:rsid w:val="00627236"/>
    <w:rsid w:val="0062736E"/>
    <w:rsid w:val="006273AA"/>
    <w:rsid w:val="006274E0"/>
    <w:rsid w:val="006278E2"/>
    <w:rsid w:val="00627A4A"/>
    <w:rsid w:val="00627A51"/>
    <w:rsid w:val="00627B70"/>
    <w:rsid w:val="00627BDA"/>
    <w:rsid w:val="00627C20"/>
    <w:rsid w:val="00627C99"/>
    <w:rsid w:val="00627CB9"/>
    <w:rsid w:val="00627D5D"/>
    <w:rsid w:val="00627D9C"/>
    <w:rsid w:val="00627FCE"/>
    <w:rsid w:val="006301AA"/>
    <w:rsid w:val="0063038F"/>
    <w:rsid w:val="006304B0"/>
    <w:rsid w:val="006304B3"/>
    <w:rsid w:val="006304E4"/>
    <w:rsid w:val="00630558"/>
    <w:rsid w:val="006306DA"/>
    <w:rsid w:val="006307C1"/>
    <w:rsid w:val="00630A85"/>
    <w:rsid w:val="00630B58"/>
    <w:rsid w:val="00630DB2"/>
    <w:rsid w:val="00630DCC"/>
    <w:rsid w:val="00630F54"/>
    <w:rsid w:val="0063107B"/>
    <w:rsid w:val="00631146"/>
    <w:rsid w:val="006311E3"/>
    <w:rsid w:val="0063127A"/>
    <w:rsid w:val="006312C4"/>
    <w:rsid w:val="006312DC"/>
    <w:rsid w:val="0063150C"/>
    <w:rsid w:val="00631511"/>
    <w:rsid w:val="00631512"/>
    <w:rsid w:val="00631539"/>
    <w:rsid w:val="00631588"/>
    <w:rsid w:val="0063166F"/>
    <w:rsid w:val="0063171F"/>
    <w:rsid w:val="006319AC"/>
    <w:rsid w:val="00631AB6"/>
    <w:rsid w:val="00631AFD"/>
    <w:rsid w:val="00631B23"/>
    <w:rsid w:val="00631BA3"/>
    <w:rsid w:val="00631BE2"/>
    <w:rsid w:val="00631E37"/>
    <w:rsid w:val="00632274"/>
    <w:rsid w:val="006327B4"/>
    <w:rsid w:val="00632946"/>
    <w:rsid w:val="006329C5"/>
    <w:rsid w:val="00632B85"/>
    <w:rsid w:val="00632B9B"/>
    <w:rsid w:val="00632C07"/>
    <w:rsid w:val="00632C5F"/>
    <w:rsid w:val="00632ECB"/>
    <w:rsid w:val="0063303E"/>
    <w:rsid w:val="00633168"/>
    <w:rsid w:val="00633296"/>
    <w:rsid w:val="006333E8"/>
    <w:rsid w:val="00633466"/>
    <w:rsid w:val="006335DD"/>
    <w:rsid w:val="0063377A"/>
    <w:rsid w:val="006338EE"/>
    <w:rsid w:val="006339C5"/>
    <w:rsid w:val="006339E4"/>
    <w:rsid w:val="006339EE"/>
    <w:rsid w:val="00633A0C"/>
    <w:rsid w:val="00633AB2"/>
    <w:rsid w:val="00633B17"/>
    <w:rsid w:val="00633C19"/>
    <w:rsid w:val="00633C76"/>
    <w:rsid w:val="00633D8F"/>
    <w:rsid w:val="00633DE9"/>
    <w:rsid w:val="00633EFF"/>
    <w:rsid w:val="00633F9B"/>
    <w:rsid w:val="00633FDD"/>
    <w:rsid w:val="00634175"/>
    <w:rsid w:val="00634253"/>
    <w:rsid w:val="006342AD"/>
    <w:rsid w:val="00634461"/>
    <w:rsid w:val="006344F0"/>
    <w:rsid w:val="006345B1"/>
    <w:rsid w:val="006346E3"/>
    <w:rsid w:val="006348C8"/>
    <w:rsid w:val="0063490F"/>
    <w:rsid w:val="00634A95"/>
    <w:rsid w:val="00634B78"/>
    <w:rsid w:val="00634DEB"/>
    <w:rsid w:val="00634DFB"/>
    <w:rsid w:val="00634E26"/>
    <w:rsid w:val="00634EED"/>
    <w:rsid w:val="00634F29"/>
    <w:rsid w:val="00634F6F"/>
    <w:rsid w:val="00635172"/>
    <w:rsid w:val="00635187"/>
    <w:rsid w:val="006351DE"/>
    <w:rsid w:val="0063530E"/>
    <w:rsid w:val="0063538C"/>
    <w:rsid w:val="006355AF"/>
    <w:rsid w:val="006357E1"/>
    <w:rsid w:val="0063581E"/>
    <w:rsid w:val="00635B80"/>
    <w:rsid w:val="00635D23"/>
    <w:rsid w:val="00635D2F"/>
    <w:rsid w:val="00635F94"/>
    <w:rsid w:val="0063602E"/>
    <w:rsid w:val="00636164"/>
    <w:rsid w:val="0063616C"/>
    <w:rsid w:val="006361C3"/>
    <w:rsid w:val="0063624A"/>
    <w:rsid w:val="00636253"/>
    <w:rsid w:val="00636395"/>
    <w:rsid w:val="00636414"/>
    <w:rsid w:val="0063641F"/>
    <w:rsid w:val="0063644E"/>
    <w:rsid w:val="0063649D"/>
    <w:rsid w:val="006364E2"/>
    <w:rsid w:val="006364E6"/>
    <w:rsid w:val="00636658"/>
    <w:rsid w:val="00636720"/>
    <w:rsid w:val="00636870"/>
    <w:rsid w:val="00636887"/>
    <w:rsid w:val="006369CD"/>
    <w:rsid w:val="006369F3"/>
    <w:rsid w:val="00636A28"/>
    <w:rsid w:val="00636A8C"/>
    <w:rsid w:val="00636B0A"/>
    <w:rsid w:val="00636C6E"/>
    <w:rsid w:val="00636EE3"/>
    <w:rsid w:val="00636FD5"/>
    <w:rsid w:val="006370C2"/>
    <w:rsid w:val="006370D6"/>
    <w:rsid w:val="00637179"/>
    <w:rsid w:val="006371EA"/>
    <w:rsid w:val="0063723F"/>
    <w:rsid w:val="00637344"/>
    <w:rsid w:val="006374B1"/>
    <w:rsid w:val="00637599"/>
    <w:rsid w:val="006375A6"/>
    <w:rsid w:val="00637694"/>
    <w:rsid w:val="00637778"/>
    <w:rsid w:val="0063784A"/>
    <w:rsid w:val="00637915"/>
    <w:rsid w:val="006379C9"/>
    <w:rsid w:val="00637AA6"/>
    <w:rsid w:val="00637B6F"/>
    <w:rsid w:val="00637B70"/>
    <w:rsid w:val="00637C35"/>
    <w:rsid w:val="00637CC4"/>
    <w:rsid w:val="00637E30"/>
    <w:rsid w:val="00637E9E"/>
    <w:rsid w:val="00637F88"/>
    <w:rsid w:val="0064000D"/>
    <w:rsid w:val="0064019C"/>
    <w:rsid w:val="006401D2"/>
    <w:rsid w:val="006403A9"/>
    <w:rsid w:val="0064047C"/>
    <w:rsid w:val="00640582"/>
    <w:rsid w:val="00640627"/>
    <w:rsid w:val="00640718"/>
    <w:rsid w:val="0064080F"/>
    <w:rsid w:val="00640A2E"/>
    <w:rsid w:val="00640A3C"/>
    <w:rsid w:val="00640A52"/>
    <w:rsid w:val="00640A76"/>
    <w:rsid w:val="00640C94"/>
    <w:rsid w:val="00640CD6"/>
    <w:rsid w:val="00640F00"/>
    <w:rsid w:val="0064107B"/>
    <w:rsid w:val="006411AF"/>
    <w:rsid w:val="00641290"/>
    <w:rsid w:val="006412C7"/>
    <w:rsid w:val="0064134C"/>
    <w:rsid w:val="0064165C"/>
    <w:rsid w:val="00641799"/>
    <w:rsid w:val="00641854"/>
    <w:rsid w:val="006419E5"/>
    <w:rsid w:val="00641B1E"/>
    <w:rsid w:val="00641CA6"/>
    <w:rsid w:val="00641CB8"/>
    <w:rsid w:val="00641D12"/>
    <w:rsid w:val="00641DDE"/>
    <w:rsid w:val="00642013"/>
    <w:rsid w:val="00642083"/>
    <w:rsid w:val="00642090"/>
    <w:rsid w:val="00642203"/>
    <w:rsid w:val="006422A5"/>
    <w:rsid w:val="00642374"/>
    <w:rsid w:val="006423D5"/>
    <w:rsid w:val="006424AA"/>
    <w:rsid w:val="00642587"/>
    <w:rsid w:val="006428D5"/>
    <w:rsid w:val="00642A9C"/>
    <w:rsid w:val="00642C24"/>
    <w:rsid w:val="00642C98"/>
    <w:rsid w:val="00642D3F"/>
    <w:rsid w:val="00642D56"/>
    <w:rsid w:val="00642E78"/>
    <w:rsid w:val="00642EB6"/>
    <w:rsid w:val="00642EDE"/>
    <w:rsid w:val="00643039"/>
    <w:rsid w:val="006430FF"/>
    <w:rsid w:val="00643231"/>
    <w:rsid w:val="00643266"/>
    <w:rsid w:val="0064332D"/>
    <w:rsid w:val="00643352"/>
    <w:rsid w:val="00643387"/>
    <w:rsid w:val="006433E9"/>
    <w:rsid w:val="006434B0"/>
    <w:rsid w:val="006434BD"/>
    <w:rsid w:val="00643542"/>
    <w:rsid w:val="006435C1"/>
    <w:rsid w:val="006436FF"/>
    <w:rsid w:val="0064371E"/>
    <w:rsid w:val="00643951"/>
    <w:rsid w:val="0064398C"/>
    <w:rsid w:val="00643AA0"/>
    <w:rsid w:val="00643AE7"/>
    <w:rsid w:val="00643AF5"/>
    <w:rsid w:val="00643B7D"/>
    <w:rsid w:val="00643BF1"/>
    <w:rsid w:val="00643C74"/>
    <w:rsid w:val="00643CE1"/>
    <w:rsid w:val="00643EFE"/>
    <w:rsid w:val="0064404F"/>
    <w:rsid w:val="006440A2"/>
    <w:rsid w:val="006442E9"/>
    <w:rsid w:val="0064431A"/>
    <w:rsid w:val="00644366"/>
    <w:rsid w:val="00644443"/>
    <w:rsid w:val="006444F7"/>
    <w:rsid w:val="006445CB"/>
    <w:rsid w:val="006446CE"/>
    <w:rsid w:val="00644759"/>
    <w:rsid w:val="00644831"/>
    <w:rsid w:val="0064483C"/>
    <w:rsid w:val="00644993"/>
    <w:rsid w:val="00644C27"/>
    <w:rsid w:val="00644C65"/>
    <w:rsid w:val="00644D64"/>
    <w:rsid w:val="00644DCE"/>
    <w:rsid w:val="00644EF6"/>
    <w:rsid w:val="00644F6F"/>
    <w:rsid w:val="00644F94"/>
    <w:rsid w:val="00644FFE"/>
    <w:rsid w:val="00645084"/>
    <w:rsid w:val="006450FB"/>
    <w:rsid w:val="00645178"/>
    <w:rsid w:val="0064519C"/>
    <w:rsid w:val="00645249"/>
    <w:rsid w:val="0064524E"/>
    <w:rsid w:val="0064588C"/>
    <w:rsid w:val="00645928"/>
    <w:rsid w:val="0064593A"/>
    <w:rsid w:val="00645C69"/>
    <w:rsid w:val="00645CFF"/>
    <w:rsid w:val="00645EE1"/>
    <w:rsid w:val="00645FD2"/>
    <w:rsid w:val="00646018"/>
    <w:rsid w:val="0064629E"/>
    <w:rsid w:val="0064640B"/>
    <w:rsid w:val="00646550"/>
    <w:rsid w:val="006467A7"/>
    <w:rsid w:val="00646917"/>
    <w:rsid w:val="006469BB"/>
    <w:rsid w:val="00646A81"/>
    <w:rsid w:val="00646ABD"/>
    <w:rsid w:val="00646D8A"/>
    <w:rsid w:val="00646FC5"/>
    <w:rsid w:val="00646FE1"/>
    <w:rsid w:val="0064725D"/>
    <w:rsid w:val="006472C8"/>
    <w:rsid w:val="00647354"/>
    <w:rsid w:val="006473CB"/>
    <w:rsid w:val="0064741D"/>
    <w:rsid w:val="0064747C"/>
    <w:rsid w:val="0064751E"/>
    <w:rsid w:val="0064754B"/>
    <w:rsid w:val="006476DA"/>
    <w:rsid w:val="0064780D"/>
    <w:rsid w:val="006478B5"/>
    <w:rsid w:val="00647995"/>
    <w:rsid w:val="006479CF"/>
    <w:rsid w:val="006479FE"/>
    <w:rsid w:val="00647A70"/>
    <w:rsid w:val="00647A8B"/>
    <w:rsid w:val="00647AD2"/>
    <w:rsid w:val="00647AD5"/>
    <w:rsid w:val="00647B7E"/>
    <w:rsid w:val="00647BD6"/>
    <w:rsid w:val="00647BE3"/>
    <w:rsid w:val="00647D52"/>
    <w:rsid w:val="00647E21"/>
    <w:rsid w:val="00650029"/>
    <w:rsid w:val="00650142"/>
    <w:rsid w:val="006502BA"/>
    <w:rsid w:val="0065032B"/>
    <w:rsid w:val="00650330"/>
    <w:rsid w:val="0065040C"/>
    <w:rsid w:val="006504B6"/>
    <w:rsid w:val="00650563"/>
    <w:rsid w:val="0065058A"/>
    <w:rsid w:val="00650718"/>
    <w:rsid w:val="00650A81"/>
    <w:rsid w:val="00650AAD"/>
    <w:rsid w:val="00650BC9"/>
    <w:rsid w:val="00650C15"/>
    <w:rsid w:val="00650C3E"/>
    <w:rsid w:val="00650CA4"/>
    <w:rsid w:val="00650EA3"/>
    <w:rsid w:val="00650ED4"/>
    <w:rsid w:val="00650F2F"/>
    <w:rsid w:val="00650F9F"/>
    <w:rsid w:val="00651095"/>
    <w:rsid w:val="00651151"/>
    <w:rsid w:val="00651191"/>
    <w:rsid w:val="006511DF"/>
    <w:rsid w:val="0065135B"/>
    <w:rsid w:val="006514AC"/>
    <w:rsid w:val="00651508"/>
    <w:rsid w:val="0065154A"/>
    <w:rsid w:val="006515A6"/>
    <w:rsid w:val="006516E2"/>
    <w:rsid w:val="006516E4"/>
    <w:rsid w:val="006518BD"/>
    <w:rsid w:val="006518C1"/>
    <w:rsid w:val="0065195D"/>
    <w:rsid w:val="00651C08"/>
    <w:rsid w:val="00651C99"/>
    <w:rsid w:val="00651D6D"/>
    <w:rsid w:val="00651D8D"/>
    <w:rsid w:val="00651E40"/>
    <w:rsid w:val="00651ECF"/>
    <w:rsid w:val="00651F95"/>
    <w:rsid w:val="00651FE3"/>
    <w:rsid w:val="00652032"/>
    <w:rsid w:val="00652276"/>
    <w:rsid w:val="006525FC"/>
    <w:rsid w:val="006527AB"/>
    <w:rsid w:val="00652932"/>
    <w:rsid w:val="006529E0"/>
    <w:rsid w:val="00652D25"/>
    <w:rsid w:val="00652D6A"/>
    <w:rsid w:val="00652E29"/>
    <w:rsid w:val="00652E83"/>
    <w:rsid w:val="00652EF0"/>
    <w:rsid w:val="0065304C"/>
    <w:rsid w:val="00653054"/>
    <w:rsid w:val="006530A3"/>
    <w:rsid w:val="0065311F"/>
    <w:rsid w:val="006531C2"/>
    <w:rsid w:val="00653488"/>
    <w:rsid w:val="00653610"/>
    <w:rsid w:val="006536F7"/>
    <w:rsid w:val="006538D6"/>
    <w:rsid w:val="00653BE2"/>
    <w:rsid w:val="00653F92"/>
    <w:rsid w:val="006540A5"/>
    <w:rsid w:val="00654360"/>
    <w:rsid w:val="0065463A"/>
    <w:rsid w:val="00654674"/>
    <w:rsid w:val="00654685"/>
    <w:rsid w:val="006546B3"/>
    <w:rsid w:val="00654866"/>
    <w:rsid w:val="00654935"/>
    <w:rsid w:val="00654982"/>
    <w:rsid w:val="00654AF2"/>
    <w:rsid w:val="00654AFE"/>
    <w:rsid w:val="00654BD4"/>
    <w:rsid w:val="00654C45"/>
    <w:rsid w:val="00654D93"/>
    <w:rsid w:val="00654E2C"/>
    <w:rsid w:val="00654E57"/>
    <w:rsid w:val="00654E9F"/>
    <w:rsid w:val="006555B5"/>
    <w:rsid w:val="006555E7"/>
    <w:rsid w:val="00655642"/>
    <w:rsid w:val="00655713"/>
    <w:rsid w:val="006557AB"/>
    <w:rsid w:val="00655819"/>
    <w:rsid w:val="00655874"/>
    <w:rsid w:val="0065587F"/>
    <w:rsid w:val="0065588F"/>
    <w:rsid w:val="006558FB"/>
    <w:rsid w:val="00655963"/>
    <w:rsid w:val="006559AC"/>
    <w:rsid w:val="00655A86"/>
    <w:rsid w:val="00655A95"/>
    <w:rsid w:val="00655BDB"/>
    <w:rsid w:val="00655C2F"/>
    <w:rsid w:val="00655DAC"/>
    <w:rsid w:val="0065604F"/>
    <w:rsid w:val="006560A4"/>
    <w:rsid w:val="006560EA"/>
    <w:rsid w:val="00656301"/>
    <w:rsid w:val="00656391"/>
    <w:rsid w:val="006564A6"/>
    <w:rsid w:val="0065650A"/>
    <w:rsid w:val="00656559"/>
    <w:rsid w:val="0065657C"/>
    <w:rsid w:val="006565E9"/>
    <w:rsid w:val="00656668"/>
    <w:rsid w:val="006567D8"/>
    <w:rsid w:val="0065681A"/>
    <w:rsid w:val="00656B3C"/>
    <w:rsid w:val="00656D32"/>
    <w:rsid w:val="00656E73"/>
    <w:rsid w:val="00657024"/>
    <w:rsid w:val="00657215"/>
    <w:rsid w:val="00657255"/>
    <w:rsid w:val="00657303"/>
    <w:rsid w:val="0065732D"/>
    <w:rsid w:val="00657345"/>
    <w:rsid w:val="0065740A"/>
    <w:rsid w:val="00657449"/>
    <w:rsid w:val="006574A6"/>
    <w:rsid w:val="006574C0"/>
    <w:rsid w:val="00657526"/>
    <w:rsid w:val="00657527"/>
    <w:rsid w:val="00657B56"/>
    <w:rsid w:val="00657BB0"/>
    <w:rsid w:val="00657E2B"/>
    <w:rsid w:val="00657E39"/>
    <w:rsid w:val="00657EE6"/>
    <w:rsid w:val="00660026"/>
    <w:rsid w:val="00660158"/>
    <w:rsid w:val="0066020E"/>
    <w:rsid w:val="00660276"/>
    <w:rsid w:val="006602F5"/>
    <w:rsid w:val="006602FA"/>
    <w:rsid w:val="006604E7"/>
    <w:rsid w:val="006604E8"/>
    <w:rsid w:val="0066051D"/>
    <w:rsid w:val="00660539"/>
    <w:rsid w:val="00660546"/>
    <w:rsid w:val="00660658"/>
    <w:rsid w:val="00660681"/>
    <w:rsid w:val="006607D3"/>
    <w:rsid w:val="006608DB"/>
    <w:rsid w:val="00660A50"/>
    <w:rsid w:val="00660A56"/>
    <w:rsid w:val="00660A5D"/>
    <w:rsid w:val="00660AA7"/>
    <w:rsid w:val="00660B65"/>
    <w:rsid w:val="00660BCB"/>
    <w:rsid w:val="00660E31"/>
    <w:rsid w:val="00660EA6"/>
    <w:rsid w:val="00660ED3"/>
    <w:rsid w:val="006610F2"/>
    <w:rsid w:val="006611AC"/>
    <w:rsid w:val="006611B0"/>
    <w:rsid w:val="00661468"/>
    <w:rsid w:val="00661494"/>
    <w:rsid w:val="00661529"/>
    <w:rsid w:val="006615F1"/>
    <w:rsid w:val="006616CD"/>
    <w:rsid w:val="0066173A"/>
    <w:rsid w:val="006617FE"/>
    <w:rsid w:val="00661835"/>
    <w:rsid w:val="006618CC"/>
    <w:rsid w:val="00661958"/>
    <w:rsid w:val="00661A61"/>
    <w:rsid w:val="00661A9B"/>
    <w:rsid w:val="00661DB6"/>
    <w:rsid w:val="00661E29"/>
    <w:rsid w:val="00661E37"/>
    <w:rsid w:val="00661E96"/>
    <w:rsid w:val="00661F97"/>
    <w:rsid w:val="00662019"/>
    <w:rsid w:val="006623D3"/>
    <w:rsid w:val="0066241D"/>
    <w:rsid w:val="006624E8"/>
    <w:rsid w:val="006624E9"/>
    <w:rsid w:val="00662640"/>
    <w:rsid w:val="00662746"/>
    <w:rsid w:val="00662968"/>
    <w:rsid w:val="00662B3D"/>
    <w:rsid w:val="00662DBD"/>
    <w:rsid w:val="00662DD8"/>
    <w:rsid w:val="00662F1F"/>
    <w:rsid w:val="00662F38"/>
    <w:rsid w:val="00663037"/>
    <w:rsid w:val="00663332"/>
    <w:rsid w:val="00663383"/>
    <w:rsid w:val="00663396"/>
    <w:rsid w:val="0066339D"/>
    <w:rsid w:val="006634DC"/>
    <w:rsid w:val="006635FF"/>
    <w:rsid w:val="006636AC"/>
    <w:rsid w:val="00663717"/>
    <w:rsid w:val="00663867"/>
    <w:rsid w:val="00663942"/>
    <w:rsid w:val="0066394B"/>
    <w:rsid w:val="00663979"/>
    <w:rsid w:val="00663989"/>
    <w:rsid w:val="006639B6"/>
    <w:rsid w:val="00663A71"/>
    <w:rsid w:val="00663AE7"/>
    <w:rsid w:val="00663B08"/>
    <w:rsid w:val="00663C53"/>
    <w:rsid w:val="00663C7A"/>
    <w:rsid w:val="00663DDC"/>
    <w:rsid w:val="00663E4E"/>
    <w:rsid w:val="00663E7D"/>
    <w:rsid w:val="0066405E"/>
    <w:rsid w:val="006640E5"/>
    <w:rsid w:val="00664135"/>
    <w:rsid w:val="0066413C"/>
    <w:rsid w:val="006643D1"/>
    <w:rsid w:val="0066444B"/>
    <w:rsid w:val="0066445E"/>
    <w:rsid w:val="0066450B"/>
    <w:rsid w:val="006646AD"/>
    <w:rsid w:val="00664776"/>
    <w:rsid w:val="0066480E"/>
    <w:rsid w:val="00664834"/>
    <w:rsid w:val="006648E3"/>
    <w:rsid w:val="006649B2"/>
    <w:rsid w:val="00664BF7"/>
    <w:rsid w:val="00664C16"/>
    <w:rsid w:val="00664E51"/>
    <w:rsid w:val="00664E72"/>
    <w:rsid w:val="00664F73"/>
    <w:rsid w:val="00664FD1"/>
    <w:rsid w:val="006650A0"/>
    <w:rsid w:val="006651D0"/>
    <w:rsid w:val="0066535B"/>
    <w:rsid w:val="006653E2"/>
    <w:rsid w:val="0066545B"/>
    <w:rsid w:val="006654AB"/>
    <w:rsid w:val="0066552E"/>
    <w:rsid w:val="006655F5"/>
    <w:rsid w:val="00665667"/>
    <w:rsid w:val="006657EE"/>
    <w:rsid w:val="0066590B"/>
    <w:rsid w:val="00665996"/>
    <w:rsid w:val="006659F6"/>
    <w:rsid w:val="00665A6A"/>
    <w:rsid w:val="00665A7E"/>
    <w:rsid w:val="00665B06"/>
    <w:rsid w:val="00665C41"/>
    <w:rsid w:val="00665CF8"/>
    <w:rsid w:val="00665E9A"/>
    <w:rsid w:val="00665FC0"/>
    <w:rsid w:val="00665FF1"/>
    <w:rsid w:val="00666031"/>
    <w:rsid w:val="006660A5"/>
    <w:rsid w:val="006660B8"/>
    <w:rsid w:val="0066610E"/>
    <w:rsid w:val="0066626D"/>
    <w:rsid w:val="006662D7"/>
    <w:rsid w:val="0066644F"/>
    <w:rsid w:val="00666559"/>
    <w:rsid w:val="0066656F"/>
    <w:rsid w:val="00666597"/>
    <w:rsid w:val="006665F2"/>
    <w:rsid w:val="00666625"/>
    <w:rsid w:val="006666C5"/>
    <w:rsid w:val="006666F1"/>
    <w:rsid w:val="0066672B"/>
    <w:rsid w:val="00666825"/>
    <w:rsid w:val="00666960"/>
    <w:rsid w:val="00666962"/>
    <w:rsid w:val="006669C0"/>
    <w:rsid w:val="00666AB7"/>
    <w:rsid w:val="00666AEE"/>
    <w:rsid w:val="00666B67"/>
    <w:rsid w:val="00666B98"/>
    <w:rsid w:val="00666D68"/>
    <w:rsid w:val="00666E86"/>
    <w:rsid w:val="00666EA2"/>
    <w:rsid w:val="00666FEF"/>
    <w:rsid w:val="0066708C"/>
    <w:rsid w:val="00667315"/>
    <w:rsid w:val="00667355"/>
    <w:rsid w:val="006673B7"/>
    <w:rsid w:val="0066750E"/>
    <w:rsid w:val="0066756F"/>
    <w:rsid w:val="0066770D"/>
    <w:rsid w:val="00667852"/>
    <w:rsid w:val="00667C3B"/>
    <w:rsid w:val="00667DE1"/>
    <w:rsid w:val="00667E56"/>
    <w:rsid w:val="00667EBC"/>
    <w:rsid w:val="00667EC5"/>
    <w:rsid w:val="00667EC9"/>
    <w:rsid w:val="00667F2D"/>
    <w:rsid w:val="0067005C"/>
    <w:rsid w:val="00670180"/>
    <w:rsid w:val="0067044C"/>
    <w:rsid w:val="0067049C"/>
    <w:rsid w:val="00670546"/>
    <w:rsid w:val="006705ED"/>
    <w:rsid w:val="006706DD"/>
    <w:rsid w:val="006706FC"/>
    <w:rsid w:val="006709A1"/>
    <w:rsid w:val="00670B21"/>
    <w:rsid w:val="00670B31"/>
    <w:rsid w:val="00670B3B"/>
    <w:rsid w:val="00670C48"/>
    <w:rsid w:val="00670D61"/>
    <w:rsid w:val="00670E19"/>
    <w:rsid w:val="00670E8E"/>
    <w:rsid w:val="00670FB8"/>
    <w:rsid w:val="00671092"/>
    <w:rsid w:val="00671105"/>
    <w:rsid w:val="0067118B"/>
    <w:rsid w:val="006711D6"/>
    <w:rsid w:val="0067125C"/>
    <w:rsid w:val="00671305"/>
    <w:rsid w:val="0067139A"/>
    <w:rsid w:val="00671759"/>
    <w:rsid w:val="00671868"/>
    <w:rsid w:val="0067186E"/>
    <w:rsid w:val="00671950"/>
    <w:rsid w:val="00671A60"/>
    <w:rsid w:val="00671BF1"/>
    <w:rsid w:val="00671C2A"/>
    <w:rsid w:val="00671CCD"/>
    <w:rsid w:val="00671D43"/>
    <w:rsid w:val="00671D63"/>
    <w:rsid w:val="00671ED0"/>
    <w:rsid w:val="00671F29"/>
    <w:rsid w:val="0067216B"/>
    <w:rsid w:val="006721E6"/>
    <w:rsid w:val="00672249"/>
    <w:rsid w:val="00672349"/>
    <w:rsid w:val="00672351"/>
    <w:rsid w:val="00672533"/>
    <w:rsid w:val="006726BD"/>
    <w:rsid w:val="00672735"/>
    <w:rsid w:val="00672AD7"/>
    <w:rsid w:val="00672BA7"/>
    <w:rsid w:val="00672C10"/>
    <w:rsid w:val="00672C5E"/>
    <w:rsid w:val="00672DF9"/>
    <w:rsid w:val="00672E99"/>
    <w:rsid w:val="0067307D"/>
    <w:rsid w:val="00673104"/>
    <w:rsid w:val="006731BC"/>
    <w:rsid w:val="006731F6"/>
    <w:rsid w:val="00673228"/>
    <w:rsid w:val="006732D2"/>
    <w:rsid w:val="00673321"/>
    <w:rsid w:val="006736AB"/>
    <w:rsid w:val="006737AE"/>
    <w:rsid w:val="0067381F"/>
    <w:rsid w:val="00673844"/>
    <w:rsid w:val="00673A7D"/>
    <w:rsid w:val="00673AAD"/>
    <w:rsid w:val="00673B06"/>
    <w:rsid w:val="00673BCA"/>
    <w:rsid w:val="00673D12"/>
    <w:rsid w:val="00673D16"/>
    <w:rsid w:val="00673F05"/>
    <w:rsid w:val="00673FAF"/>
    <w:rsid w:val="006740B5"/>
    <w:rsid w:val="0067433A"/>
    <w:rsid w:val="006744CC"/>
    <w:rsid w:val="0067460F"/>
    <w:rsid w:val="00674610"/>
    <w:rsid w:val="0067475C"/>
    <w:rsid w:val="00674802"/>
    <w:rsid w:val="006748C7"/>
    <w:rsid w:val="006749F3"/>
    <w:rsid w:val="00674A2B"/>
    <w:rsid w:val="00674A6C"/>
    <w:rsid w:val="00674AC6"/>
    <w:rsid w:val="00674C07"/>
    <w:rsid w:val="00674C35"/>
    <w:rsid w:val="00674D05"/>
    <w:rsid w:val="00674D78"/>
    <w:rsid w:val="00674E71"/>
    <w:rsid w:val="0067501B"/>
    <w:rsid w:val="006751D7"/>
    <w:rsid w:val="00675361"/>
    <w:rsid w:val="006753B1"/>
    <w:rsid w:val="00675591"/>
    <w:rsid w:val="006755A9"/>
    <w:rsid w:val="0067564B"/>
    <w:rsid w:val="006756CF"/>
    <w:rsid w:val="00675835"/>
    <w:rsid w:val="00675884"/>
    <w:rsid w:val="006759AF"/>
    <w:rsid w:val="00675C5B"/>
    <w:rsid w:val="00675CA8"/>
    <w:rsid w:val="00675DD8"/>
    <w:rsid w:val="00675E28"/>
    <w:rsid w:val="00675F55"/>
    <w:rsid w:val="006762B8"/>
    <w:rsid w:val="00676304"/>
    <w:rsid w:val="0067633B"/>
    <w:rsid w:val="00676348"/>
    <w:rsid w:val="006764C0"/>
    <w:rsid w:val="0067653D"/>
    <w:rsid w:val="0067654F"/>
    <w:rsid w:val="00676613"/>
    <w:rsid w:val="0067662E"/>
    <w:rsid w:val="006766FD"/>
    <w:rsid w:val="00676975"/>
    <w:rsid w:val="00676AD9"/>
    <w:rsid w:val="00676B9F"/>
    <w:rsid w:val="00676C23"/>
    <w:rsid w:val="00676C50"/>
    <w:rsid w:val="00676CA3"/>
    <w:rsid w:val="00676D16"/>
    <w:rsid w:val="00676DAB"/>
    <w:rsid w:val="00676E09"/>
    <w:rsid w:val="00676EBB"/>
    <w:rsid w:val="00677170"/>
    <w:rsid w:val="006771DA"/>
    <w:rsid w:val="00677272"/>
    <w:rsid w:val="006773D2"/>
    <w:rsid w:val="006775BE"/>
    <w:rsid w:val="0067794B"/>
    <w:rsid w:val="00677A32"/>
    <w:rsid w:val="00677B01"/>
    <w:rsid w:val="00677BA7"/>
    <w:rsid w:val="00677DD2"/>
    <w:rsid w:val="00677DED"/>
    <w:rsid w:val="00677E24"/>
    <w:rsid w:val="00677F3B"/>
    <w:rsid w:val="0068003F"/>
    <w:rsid w:val="00680083"/>
    <w:rsid w:val="006803CF"/>
    <w:rsid w:val="0068041C"/>
    <w:rsid w:val="0068063A"/>
    <w:rsid w:val="00680709"/>
    <w:rsid w:val="00680730"/>
    <w:rsid w:val="006807C3"/>
    <w:rsid w:val="006809BE"/>
    <w:rsid w:val="00680A88"/>
    <w:rsid w:val="00680B3A"/>
    <w:rsid w:val="00680BCD"/>
    <w:rsid w:val="00680E5D"/>
    <w:rsid w:val="00680E93"/>
    <w:rsid w:val="00680EE5"/>
    <w:rsid w:val="00680F17"/>
    <w:rsid w:val="00680F55"/>
    <w:rsid w:val="00681002"/>
    <w:rsid w:val="00681005"/>
    <w:rsid w:val="00681099"/>
    <w:rsid w:val="00681408"/>
    <w:rsid w:val="00681463"/>
    <w:rsid w:val="006814BD"/>
    <w:rsid w:val="00681596"/>
    <w:rsid w:val="006815A4"/>
    <w:rsid w:val="0068190D"/>
    <w:rsid w:val="0068197B"/>
    <w:rsid w:val="00681A2E"/>
    <w:rsid w:val="00681A66"/>
    <w:rsid w:val="00681A9C"/>
    <w:rsid w:val="00681ACD"/>
    <w:rsid w:val="00681B14"/>
    <w:rsid w:val="00681CC6"/>
    <w:rsid w:val="00681D8A"/>
    <w:rsid w:val="00681D8B"/>
    <w:rsid w:val="00681DE7"/>
    <w:rsid w:val="00681E6C"/>
    <w:rsid w:val="00681F87"/>
    <w:rsid w:val="00682012"/>
    <w:rsid w:val="006821C7"/>
    <w:rsid w:val="00682209"/>
    <w:rsid w:val="00682392"/>
    <w:rsid w:val="006824E0"/>
    <w:rsid w:val="0068255C"/>
    <w:rsid w:val="006825A5"/>
    <w:rsid w:val="00682603"/>
    <w:rsid w:val="00682641"/>
    <w:rsid w:val="0068265F"/>
    <w:rsid w:val="00682771"/>
    <w:rsid w:val="0068278D"/>
    <w:rsid w:val="006827F8"/>
    <w:rsid w:val="00682970"/>
    <w:rsid w:val="006829AD"/>
    <w:rsid w:val="00682AF8"/>
    <w:rsid w:val="00682C07"/>
    <w:rsid w:val="00682EF3"/>
    <w:rsid w:val="00682F4F"/>
    <w:rsid w:val="00683025"/>
    <w:rsid w:val="006830F4"/>
    <w:rsid w:val="006831A2"/>
    <w:rsid w:val="006832AE"/>
    <w:rsid w:val="0068337B"/>
    <w:rsid w:val="006833F2"/>
    <w:rsid w:val="0068345D"/>
    <w:rsid w:val="00683462"/>
    <w:rsid w:val="006836C9"/>
    <w:rsid w:val="006836E2"/>
    <w:rsid w:val="00683819"/>
    <w:rsid w:val="00683D7D"/>
    <w:rsid w:val="00684070"/>
    <w:rsid w:val="00684148"/>
    <w:rsid w:val="00684385"/>
    <w:rsid w:val="006843E4"/>
    <w:rsid w:val="0068445F"/>
    <w:rsid w:val="0068463A"/>
    <w:rsid w:val="00684749"/>
    <w:rsid w:val="006847BF"/>
    <w:rsid w:val="006847D9"/>
    <w:rsid w:val="006847E8"/>
    <w:rsid w:val="00684A5A"/>
    <w:rsid w:val="00684B3A"/>
    <w:rsid w:val="00684D83"/>
    <w:rsid w:val="00684E2A"/>
    <w:rsid w:val="00684EF4"/>
    <w:rsid w:val="00684FA8"/>
    <w:rsid w:val="00684FD3"/>
    <w:rsid w:val="00684FEF"/>
    <w:rsid w:val="00685249"/>
    <w:rsid w:val="00685278"/>
    <w:rsid w:val="00685330"/>
    <w:rsid w:val="00685365"/>
    <w:rsid w:val="00685407"/>
    <w:rsid w:val="006854DB"/>
    <w:rsid w:val="00685570"/>
    <w:rsid w:val="0068557E"/>
    <w:rsid w:val="00685628"/>
    <w:rsid w:val="00685A0D"/>
    <w:rsid w:val="00685B0F"/>
    <w:rsid w:val="00685BF4"/>
    <w:rsid w:val="00685CF1"/>
    <w:rsid w:val="00685D6A"/>
    <w:rsid w:val="00685DEB"/>
    <w:rsid w:val="00685E92"/>
    <w:rsid w:val="00685E9B"/>
    <w:rsid w:val="00685FE8"/>
    <w:rsid w:val="00686076"/>
    <w:rsid w:val="00686119"/>
    <w:rsid w:val="00686283"/>
    <w:rsid w:val="006862B4"/>
    <w:rsid w:val="00686350"/>
    <w:rsid w:val="006865A8"/>
    <w:rsid w:val="006865AD"/>
    <w:rsid w:val="006865BE"/>
    <w:rsid w:val="00686630"/>
    <w:rsid w:val="006866C6"/>
    <w:rsid w:val="00686842"/>
    <w:rsid w:val="006869F3"/>
    <w:rsid w:val="00686A92"/>
    <w:rsid w:val="00686BA4"/>
    <w:rsid w:val="00686C18"/>
    <w:rsid w:val="00686C2B"/>
    <w:rsid w:val="00686E64"/>
    <w:rsid w:val="00686F20"/>
    <w:rsid w:val="00686F5A"/>
    <w:rsid w:val="00686FAE"/>
    <w:rsid w:val="0068701B"/>
    <w:rsid w:val="0068703C"/>
    <w:rsid w:val="006872C0"/>
    <w:rsid w:val="0068738C"/>
    <w:rsid w:val="006874AD"/>
    <w:rsid w:val="006874FC"/>
    <w:rsid w:val="006875E2"/>
    <w:rsid w:val="00687640"/>
    <w:rsid w:val="006876DD"/>
    <w:rsid w:val="0068773A"/>
    <w:rsid w:val="00687765"/>
    <w:rsid w:val="006877D9"/>
    <w:rsid w:val="00687892"/>
    <w:rsid w:val="006878D0"/>
    <w:rsid w:val="00687972"/>
    <w:rsid w:val="00687B81"/>
    <w:rsid w:val="00687C42"/>
    <w:rsid w:val="00687C7D"/>
    <w:rsid w:val="00687D4D"/>
    <w:rsid w:val="00687DD5"/>
    <w:rsid w:val="00687E34"/>
    <w:rsid w:val="00690037"/>
    <w:rsid w:val="00690096"/>
    <w:rsid w:val="006901E3"/>
    <w:rsid w:val="00690268"/>
    <w:rsid w:val="006904B3"/>
    <w:rsid w:val="0069062C"/>
    <w:rsid w:val="00690674"/>
    <w:rsid w:val="0069070D"/>
    <w:rsid w:val="006907CF"/>
    <w:rsid w:val="0069087E"/>
    <w:rsid w:val="006908B8"/>
    <w:rsid w:val="00690A3F"/>
    <w:rsid w:val="00690B7B"/>
    <w:rsid w:val="00690BF4"/>
    <w:rsid w:val="00690D1E"/>
    <w:rsid w:val="00690D98"/>
    <w:rsid w:val="00690FA6"/>
    <w:rsid w:val="00691005"/>
    <w:rsid w:val="006911F1"/>
    <w:rsid w:val="00691276"/>
    <w:rsid w:val="0069130A"/>
    <w:rsid w:val="00691450"/>
    <w:rsid w:val="00691636"/>
    <w:rsid w:val="00691813"/>
    <w:rsid w:val="006918E1"/>
    <w:rsid w:val="0069190D"/>
    <w:rsid w:val="006919AD"/>
    <w:rsid w:val="00691C86"/>
    <w:rsid w:val="00691CB7"/>
    <w:rsid w:val="00691CC6"/>
    <w:rsid w:val="00691E2E"/>
    <w:rsid w:val="00691FE8"/>
    <w:rsid w:val="0069201B"/>
    <w:rsid w:val="00692099"/>
    <w:rsid w:val="006921AE"/>
    <w:rsid w:val="00692231"/>
    <w:rsid w:val="006922A4"/>
    <w:rsid w:val="00692385"/>
    <w:rsid w:val="006924D5"/>
    <w:rsid w:val="006928C2"/>
    <w:rsid w:val="006928EB"/>
    <w:rsid w:val="00692960"/>
    <w:rsid w:val="00692B9C"/>
    <w:rsid w:val="00692C7E"/>
    <w:rsid w:val="00692CE9"/>
    <w:rsid w:val="00692E54"/>
    <w:rsid w:val="00692E5B"/>
    <w:rsid w:val="00692F93"/>
    <w:rsid w:val="00692FF8"/>
    <w:rsid w:val="006930E3"/>
    <w:rsid w:val="0069316D"/>
    <w:rsid w:val="006931E6"/>
    <w:rsid w:val="0069325E"/>
    <w:rsid w:val="00693273"/>
    <w:rsid w:val="00693284"/>
    <w:rsid w:val="00693378"/>
    <w:rsid w:val="006933C6"/>
    <w:rsid w:val="0069349B"/>
    <w:rsid w:val="00693597"/>
    <w:rsid w:val="006936D7"/>
    <w:rsid w:val="00693849"/>
    <w:rsid w:val="0069388C"/>
    <w:rsid w:val="00693892"/>
    <w:rsid w:val="006938F8"/>
    <w:rsid w:val="00693936"/>
    <w:rsid w:val="006939B2"/>
    <w:rsid w:val="00693CD9"/>
    <w:rsid w:val="00693F61"/>
    <w:rsid w:val="00693FD3"/>
    <w:rsid w:val="006941C1"/>
    <w:rsid w:val="00694247"/>
    <w:rsid w:val="00694275"/>
    <w:rsid w:val="006942F4"/>
    <w:rsid w:val="006943DB"/>
    <w:rsid w:val="00694670"/>
    <w:rsid w:val="00694683"/>
    <w:rsid w:val="00694A23"/>
    <w:rsid w:val="00694BE0"/>
    <w:rsid w:val="00694CBD"/>
    <w:rsid w:val="00694CC8"/>
    <w:rsid w:val="00694E04"/>
    <w:rsid w:val="0069506B"/>
    <w:rsid w:val="00695091"/>
    <w:rsid w:val="006951BF"/>
    <w:rsid w:val="006951FA"/>
    <w:rsid w:val="00695520"/>
    <w:rsid w:val="00695533"/>
    <w:rsid w:val="006955F5"/>
    <w:rsid w:val="00695603"/>
    <w:rsid w:val="00695622"/>
    <w:rsid w:val="0069565A"/>
    <w:rsid w:val="00695702"/>
    <w:rsid w:val="00695841"/>
    <w:rsid w:val="00695903"/>
    <w:rsid w:val="006959CB"/>
    <w:rsid w:val="00695B79"/>
    <w:rsid w:val="00695DAB"/>
    <w:rsid w:val="00695DF9"/>
    <w:rsid w:val="006960F2"/>
    <w:rsid w:val="006960FB"/>
    <w:rsid w:val="00696442"/>
    <w:rsid w:val="0069666E"/>
    <w:rsid w:val="006966CB"/>
    <w:rsid w:val="006967CF"/>
    <w:rsid w:val="006967F8"/>
    <w:rsid w:val="00696869"/>
    <w:rsid w:val="00696C80"/>
    <w:rsid w:val="00696E42"/>
    <w:rsid w:val="00696E4F"/>
    <w:rsid w:val="00696E74"/>
    <w:rsid w:val="00697136"/>
    <w:rsid w:val="00697183"/>
    <w:rsid w:val="0069718A"/>
    <w:rsid w:val="006972B3"/>
    <w:rsid w:val="006972D2"/>
    <w:rsid w:val="00697539"/>
    <w:rsid w:val="0069773D"/>
    <w:rsid w:val="006977CA"/>
    <w:rsid w:val="0069784E"/>
    <w:rsid w:val="00697896"/>
    <w:rsid w:val="006978E8"/>
    <w:rsid w:val="0069793C"/>
    <w:rsid w:val="00697ACC"/>
    <w:rsid w:val="00697BF7"/>
    <w:rsid w:val="00697CF6"/>
    <w:rsid w:val="00697DAF"/>
    <w:rsid w:val="00697E6B"/>
    <w:rsid w:val="00697ECD"/>
    <w:rsid w:val="00697F6F"/>
    <w:rsid w:val="00697FD0"/>
    <w:rsid w:val="006A0046"/>
    <w:rsid w:val="006A0085"/>
    <w:rsid w:val="006A0087"/>
    <w:rsid w:val="006A00A8"/>
    <w:rsid w:val="006A00F9"/>
    <w:rsid w:val="006A0187"/>
    <w:rsid w:val="006A019E"/>
    <w:rsid w:val="006A02B6"/>
    <w:rsid w:val="006A063A"/>
    <w:rsid w:val="006A0886"/>
    <w:rsid w:val="006A0B5A"/>
    <w:rsid w:val="006A0B78"/>
    <w:rsid w:val="006A0CAC"/>
    <w:rsid w:val="006A0E5C"/>
    <w:rsid w:val="006A0E7A"/>
    <w:rsid w:val="006A0F4E"/>
    <w:rsid w:val="006A0F99"/>
    <w:rsid w:val="006A118B"/>
    <w:rsid w:val="006A11A5"/>
    <w:rsid w:val="006A160B"/>
    <w:rsid w:val="006A1703"/>
    <w:rsid w:val="006A184D"/>
    <w:rsid w:val="006A186A"/>
    <w:rsid w:val="006A1941"/>
    <w:rsid w:val="006A1A86"/>
    <w:rsid w:val="006A1B41"/>
    <w:rsid w:val="006A1BEB"/>
    <w:rsid w:val="006A1CCF"/>
    <w:rsid w:val="006A1D09"/>
    <w:rsid w:val="006A1D96"/>
    <w:rsid w:val="006A1F33"/>
    <w:rsid w:val="006A1F68"/>
    <w:rsid w:val="006A2037"/>
    <w:rsid w:val="006A2307"/>
    <w:rsid w:val="006A234D"/>
    <w:rsid w:val="006A2366"/>
    <w:rsid w:val="006A23CB"/>
    <w:rsid w:val="006A23D0"/>
    <w:rsid w:val="006A23F3"/>
    <w:rsid w:val="006A2442"/>
    <w:rsid w:val="006A2476"/>
    <w:rsid w:val="006A258F"/>
    <w:rsid w:val="006A2766"/>
    <w:rsid w:val="006A2835"/>
    <w:rsid w:val="006A2CAD"/>
    <w:rsid w:val="006A2D0B"/>
    <w:rsid w:val="006A2D24"/>
    <w:rsid w:val="006A2E33"/>
    <w:rsid w:val="006A316F"/>
    <w:rsid w:val="006A3303"/>
    <w:rsid w:val="006A330A"/>
    <w:rsid w:val="006A3389"/>
    <w:rsid w:val="006A33E9"/>
    <w:rsid w:val="006A3985"/>
    <w:rsid w:val="006A3996"/>
    <w:rsid w:val="006A3A3A"/>
    <w:rsid w:val="006A3AEC"/>
    <w:rsid w:val="006A3B38"/>
    <w:rsid w:val="006A3C44"/>
    <w:rsid w:val="006A3C52"/>
    <w:rsid w:val="006A3EB0"/>
    <w:rsid w:val="006A3EB4"/>
    <w:rsid w:val="006A3EBE"/>
    <w:rsid w:val="006A401C"/>
    <w:rsid w:val="006A4225"/>
    <w:rsid w:val="006A432C"/>
    <w:rsid w:val="006A4349"/>
    <w:rsid w:val="006A43B2"/>
    <w:rsid w:val="006A449C"/>
    <w:rsid w:val="006A460F"/>
    <w:rsid w:val="006A4686"/>
    <w:rsid w:val="006A469C"/>
    <w:rsid w:val="006A49F2"/>
    <w:rsid w:val="006A4A0A"/>
    <w:rsid w:val="006A4A87"/>
    <w:rsid w:val="006A4B83"/>
    <w:rsid w:val="006A4C59"/>
    <w:rsid w:val="006A502D"/>
    <w:rsid w:val="006A515C"/>
    <w:rsid w:val="006A5225"/>
    <w:rsid w:val="006A529A"/>
    <w:rsid w:val="006A53C3"/>
    <w:rsid w:val="006A5453"/>
    <w:rsid w:val="006A5493"/>
    <w:rsid w:val="006A5519"/>
    <w:rsid w:val="006A5591"/>
    <w:rsid w:val="006A55CA"/>
    <w:rsid w:val="006A5737"/>
    <w:rsid w:val="006A57D2"/>
    <w:rsid w:val="006A5975"/>
    <w:rsid w:val="006A59C7"/>
    <w:rsid w:val="006A5B1D"/>
    <w:rsid w:val="006A5B97"/>
    <w:rsid w:val="006A5CD1"/>
    <w:rsid w:val="006A5D9B"/>
    <w:rsid w:val="006A5DEA"/>
    <w:rsid w:val="006A5DF8"/>
    <w:rsid w:val="006A5FB3"/>
    <w:rsid w:val="006A5FF5"/>
    <w:rsid w:val="006A60AB"/>
    <w:rsid w:val="006A60B5"/>
    <w:rsid w:val="006A60B9"/>
    <w:rsid w:val="006A60FD"/>
    <w:rsid w:val="006A614F"/>
    <w:rsid w:val="006A62BD"/>
    <w:rsid w:val="006A665A"/>
    <w:rsid w:val="006A668A"/>
    <w:rsid w:val="006A66A3"/>
    <w:rsid w:val="006A6914"/>
    <w:rsid w:val="006A6B6E"/>
    <w:rsid w:val="006A6B78"/>
    <w:rsid w:val="006A6C6A"/>
    <w:rsid w:val="006A6E80"/>
    <w:rsid w:val="006A6FB4"/>
    <w:rsid w:val="006A7089"/>
    <w:rsid w:val="006A75F8"/>
    <w:rsid w:val="006A7694"/>
    <w:rsid w:val="006A7809"/>
    <w:rsid w:val="006A7852"/>
    <w:rsid w:val="006A78BF"/>
    <w:rsid w:val="006A7909"/>
    <w:rsid w:val="006A7988"/>
    <w:rsid w:val="006A799D"/>
    <w:rsid w:val="006A79D9"/>
    <w:rsid w:val="006A7AFF"/>
    <w:rsid w:val="006A7B19"/>
    <w:rsid w:val="006A7BD0"/>
    <w:rsid w:val="006A7C2D"/>
    <w:rsid w:val="006A7C86"/>
    <w:rsid w:val="006A7D69"/>
    <w:rsid w:val="006A7D8D"/>
    <w:rsid w:val="006A7E07"/>
    <w:rsid w:val="006A7FB8"/>
    <w:rsid w:val="006B00CD"/>
    <w:rsid w:val="006B00FD"/>
    <w:rsid w:val="006B02B2"/>
    <w:rsid w:val="006B0401"/>
    <w:rsid w:val="006B040D"/>
    <w:rsid w:val="006B04C1"/>
    <w:rsid w:val="006B052D"/>
    <w:rsid w:val="006B060C"/>
    <w:rsid w:val="006B067B"/>
    <w:rsid w:val="006B0688"/>
    <w:rsid w:val="006B0799"/>
    <w:rsid w:val="006B07F1"/>
    <w:rsid w:val="006B0A39"/>
    <w:rsid w:val="006B0C18"/>
    <w:rsid w:val="006B0DAA"/>
    <w:rsid w:val="006B0DB9"/>
    <w:rsid w:val="006B0E09"/>
    <w:rsid w:val="006B0FB4"/>
    <w:rsid w:val="006B1172"/>
    <w:rsid w:val="006B11C4"/>
    <w:rsid w:val="006B12B8"/>
    <w:rsid w:val="006B140F"/>
    <w:rsid w:val="006B14B1"/>
    <w:rsid w:val="006B176F"/>
    <w:rsid w:val="006B17AF"/>
    <w:rsid w:val="006B1895"/>
    <w:rsid w:val="006B18DE"/>
    <w:rsid w:val="006B19EC"/>
    <w:rsid w:val="006B1A48"/>
    <w:rsid w:val="006B1BD1"/>
    <w:rsid w:val="006B1C15"/>
    <w:rsid w:val="006B1CD8"/>
    <w:rsid w:val="006B1D8C"/>
    <w:rsid w:val="006B1DEE"/>
    <w:rsid w:val="006B1E9E"/>
    <w:rsid w:val="006B1F24"/>
    <w:rsid w:val="006B206A"/>
    <w:rsid w:val="006B21B0"/>
    <w:rsid w:val="006B228E"/>
    <w:rsid w:val="006B2360"/>
    <w:rsid w:val="006B2505"/>
    <w:rsid w:val="006B2556"/>
    <w:rsid w:val="006B26D9"/>
    <w:rsid w:val="006B27E2"/>
    <w:rsid w:val="006B2898"/>
    <w:rsid w:val="006B28C3"/>
    <w:rsid w:val="006B29B1"/>
    <w:rsid w:val="006B2D00"/>
    <w:rsid w:val="006B2DCB"/>
    <w:rsid w:val="006B3072"/>
    <w:rsid w:val="006B3099"/>
    <w:rsid w:val="006B30D2"/>
    <w:rsid w:val="006B3242"/>
    <w:rsid w:val="006B33E2"/>
    <w:rsid w:val="006B3476"/>
    <w:rsid w:val="006B35EB"/>
    <w:rsid w:val="006B3763"/>
    <w:rsid w:val="006B39C3"/>
    <w:rsid w:val="006B3B34"/>
    <w:rsid w:val="006B3E09"/>
    <w:rsid w:val="006B3E6D"/>
    <w:rsid w:val="006B3EBE"/>
    <w:rsid w:val="006B3ECA"/>
    <w:rsid w:val="006B3ED1"/>
    <w:rsid w:val="006B4003"/>
    <w:rsid w:val="006B4467"/>
    <w:rsid w:val="006B455E"/>
    <w:rsid w:val="006B457C"/>
    <w:rsid w:val="006B46A3"/>
    <w:rsid w:val="006B47ED"/>
    <w:rsid w:val="006B487E"/>
    <w:rsid w:val="006B4A1A"/>
    <w:rsid w:val="006B4B0E"/>
    <w:rsid w:val="006B4C86"/>
    <w:rsid w:val="006B4CB4"/>
    <w:rsid w:val="006B4D34"/>
    <w:rsid w:val="006B4D8C"/>
    <w:rsid w:val="006B4DAF"/>
    <w:rsid w:val="006B4DD7"/>
    <w:rsid w:val="006B4E9A"/>
    <w:rsid w:val="006B4F8F"/>
    <w:rsid w:val="006B4FAE"/>
    <w:rsid w:val="006B4FE3"/>
    <w:rsid w:val="006B506C"/>
    <w:rsid w:val="006B50E3"/>
    <w:rsid w:val="006B54FE"/>
    <w:rsid w:val="006B56B1"/>
    <w:rsid w:val="006B56DD"/>
    <w:rsid w:val="006B56FB"/>
    <w:rsid w:val="006B570F"/>
    <w:rsid w:val="006B5924"/>
    <w:rsid w:val="006B5978"/>
    <w:rsid w:val="006B5997"/>
    <w:rsid w:val="006B5C11"/>
    <w:rsid w:val="006B5C42"/>
    <w:rsid w:val="006B5CAF"/>
    <w:rsid w:val="006B5CEE"/>
    <w:rsid w:val="006B5D31"/>
    <w:rsid w:val="006B5DAF"/>
    <w:rsid w:val="006B5F3D"/>
    <w:rsid w:val="006B5FD2"/>
    <w:rsid w:val="006B6065"/>
    <w:rsid w:val="006B6092"/>
    <w:rsid w:val="006B61A5"/>
    <w:rsid w:val="006B61BA"/>
    <w:rsid w:val="006B61C4"/>
    <w:rsid w:val="006B6255"/>
    <w:rsid w:val="006B629A"/>
    <w:rsid w:val="006B62CB"/>
    <w:rsid w:val="006B62E1"/>
    <w:rsid w:val="006B63C6"/>
    <w:rsid w:val="006B64C0"/>
    <w:rsid w:val="006B64D4"/>
    <w:rsid w:val="006B65BB"/>
    <w:rsid w:val="006B664F"/>
    <w:rsid w:val="006B69AA"/>
    <w:rsid w:val="006B6A05"/>
    <w:rsid w:val="006B6A7E"/>
    <w:rsid w:val="006B6B55"/>
    <w:rsid w:val="006B6C83"/>
    <w:rsid w:val="006B6CF8"/>
    <w:rsid w:val="006B6F1D"/>
    <w:rsid w:val="006B70E5"/>
    <w:rsid w:val="006B7279"/>
    <w:rsid w:val="006B745A"/>
    <w:rsid w:val="006B747C"/>
    <w:rsid w:val="006B7486"/>
    <w:rsid w:val="006B755F"/>
    <w:rsid w:val="006B7822"/>
    <w:rsid w:val="006B784C"/>
    <w:rsid w:val="006B78C7"/>
    <w:rsid w:val="006B792F"/>
    <w:rsid w:val="006B7963"/>
    <w:rsid w:val="006B79A4"/>
    <w:rsid w:val="006B79B7"/>
    <w:rsid w:val="006B7A0F"/>
    <w:rsid w:val="006B7B8E"/>
    <w:rsid w:val="006B7CF3"/>
    <w:rsid w:val="006B7D84"/>
    <w:rsid w:val="006B7DEA"/>
    <w:rsid w:val="006B7EC1"/>
    <w:rsid w:val="006C02FD"/>
    <w:rsid w:val="006C036F"/>
    <w:rsid w:val="006C03FE"/>
    <w:rsid w:val="006C0572"/>
    <w:rsid w:val="006C05D0"/>
    <w:rsid w:val="006C05DB"/>
    <w:rsid w:val="006C06B6"/>
    <w:rsid w:val="006C077B"/>
    <w:rsid w:val="006C09A8"/>
    <w:rsid w:val="006C0C34"/>
    <w:rsid w:val="006C0C35"/>
    <w:rsid w:val="006C0C44"/>
    <w:rsid w:val="006C0E8D"/>
    <w:rsid w:val="006C1202"/>
    <w:rsid w:val="006C1294"/>
    <w:rsid w:val="006C12A9"/>
    <w:rsid w:val="006C12DA"/>
    <w:rsid w:val="006C1396"/>
    <w:rsid w:val="006C1437"/>
    <w:rsid w:val="006C1490"/>
    <w:rsid w:val="006C150C"/>
    <w:rsid w:val="006C1510"/>
    <w:rsid w:val="006C1576"/>
    <w:rsid w:val="006C15F0"/>
    <w:rsid w:val="006C161C"/>
    <w:rsid w:val="006C170C"/>
    <w:rsid w:val="006C173D"/>
    <w:rsid w:val="006C1752"/>
    <w:rsid w:val="006C18C6"/>
    <w:rsid w:val="006C19EB"/>
    <w:rsid w:val="006C19F0"/>
    <w:rsid w:val="006C1C12"/>
    <w:rsid w:val="006C1D8A"/>
    <w:rsid w:val="006C1E59"/>
    <w:rsid w:val="006C1F61"/>
    <w:rsid w:val="006C1FF4"/>
    <w:rsid w:val="006C20D3"/>
    <w:rsid w:val="006C2141"/>
    <w:rsid w:val="006C2242"/>
    <w:rsid w:val="006C22CE"/>
    <w:rsid w:val="006C2626"/>
    <w:rsid w:val="006C2815"/>
    <w:rsid w:val="006C2961"/>
    <w:rsid w:val="006C2979"/>
    <w:rsid w:val="006C2990"/>
    <w:rsid w:val="006C29B1"/>
    <w:rsid w:val="006C2B4A"/>
    <w:rsid w:val="006C2BFE"/>
    <w:rsid w:val="006C2C78"/>
    <w:rsid w:val="006C2D31"/>
    <w:rsid w:val="006C2DA4"/>
    <w:rsid w:val="006C2E30"/>
    <w:rsid w:val="006C2F29"/>
    <w:rsid w:val="006C2F57"/>
    <w:rsid w:val="006C3002"/>
    <w:rsid w:val="006C307D"/>
    <w:rsid w:val="006C30B5"/>
    <w:rsid w:val="006C33E8"/>
    <w:rsid w:val="006C33EA"/>
    <w:rsid w:val="006C3462"/>
    <w:rsid w:val="006C3495"/>
    <w:rsid w:val="006C35C0"/>
    <w:rsid w:val="006C368C"/>
    <w:rsid w:val="006C36B2"/>
    <w:rsid w:val="006C37A1"/>
    <w:rsid w:val="006C3807"/>
    <w:rsid w:val="006C3872"/>
    <w:rsid w:val="006C3D28"/>
    <w:rsid w:val="006C3D43"/>
    <w:rsid w:val="006C3D5C"/>
    <w:rsid w:val="006C3FA5"/>
    <w:rsid w:val="006C4044"/>
    <w:rsid w:val="006C4250"/>
    <w:rsid w:val="006C4284"/>
    <w:rsid w:val="006C4297"/>
    <w:rsid w:val="006C4404"/>
    <w:rsid w:val="006C462E"/>
    <w:rsid w:val="006C4665"/>
    <w:rsid w:val="006C48E0"/>
    <w:rsid w:val="006C4904"/>
    <w:rsid w:val="006C490B"/>
    <w:rsid w:val="006C4932"/>
    <w:rsid w:val="006C4A40"/>
    <w:rsid w:val="006C4CA7"/>
    <w:rsid w:val="006C4CF1"/>
    <w:rsid w:val="006C4F29"/>
    <w:rsid w:val="006C4FA8"/>
    <w:rsid w:val="006C5007"/>
    <w:rsid w:val="006C50B3"/>
    <w:rsid w:val="006C5146"/>
    <w:rsid w:val="006C5156"/>
    <w:rsid w:val="006C5394"/>
    <w:rsid w:val="006C54A9"/>
    <w:rsid w:val="006C555E"/>
    <w:rsid w:val="006C5715"/>
    <w:rsid w:val="006C5781"/>
    <w:rsid w:val="006C57A1"/>
    <w:rsid w:val="006C5A83"/>
    <w:rsid w:val="006C5A86"/>
    <w:rsid w:val="006C5A87"/>
    <w:rsid w:val="006C5CA3"/>
    <w:rsid w:val="006C5DBD"/>
    <w:rsid w:val="006C5E20"/>
    <w:rsid w:val="006C5F45"/>
    <w:rsid w:val="006C6085"/>
    <w:rsid w:val="006C613A"/>
    <w:rsid w:val="006C6199"/>
    <w:rsid w:val="006C6279"/>
    <w:rsid w:val="006C631F"/>
    <w:rsid w:val="006C6355"/>
    <w:rsid w:val="006C6376"/>
    <w:rsid w:val="006C656D"/>
    <w:rsid w:val="006C6642"/>
    <w:rsid w:val="006C6808"/>
    <w:rsid w:val="006C6945"/>
    <w:rsid w:val="006C6ABF"/>
    <w:rsid w:val="006C6B3D"/>
    <w:rsid w:val="006C6CE0"/>
    <w:rsid w:val="006C6E1D"/>
    <w:rsid w:val="006C6E2A"/>
    <w:rsid w:val="006C717F"/>
    <w:rsid w:val="006C721B"/>
    <w:rsid w:val="006C72CD"/>
    <w:rsid w:val="006C7334"/>
    <w:rsid w:val="006C73E4"/>
    <w:rsid w:val="006C746C"/>
    <w:rsid w:val="006C7591"/>
    <w:rsid w:val="006C75AF"/>
    <w:rsid w:val="006C765D"/>
    <w:rsid w:val="006C76EA"/>
    <w:rsid w:val="006C790F"/>
    <w:rsid w:val="006C79B5"/>
    <w:rsid w:val="006C79FC"/>
    <w:rsid w:val="006C7A2C"/>
    <w:rsid w:val="006C7BFA"/>
    <w:rsid w:val="006C7CAF"/>
    <w:rsid w:val="006C7D2E"/>
    <w:rsid w:val="006C7D75"/>
    <w:rsid w:val="006C7DA8"/>
    <w:rsid w:val="006C7DBE"/>
    <w:rsid w:val="006C7EBB"/>
    <w:rsid w:val="006C7F0F"/>
    <w:rsid w:val="006C7F55"/>
    <w:rsid w:val="006D01B5"/>
    <w:rsid w:val="006D0386"/>
    <w:rsid w:val="006D0435"/>
    <w:rsid w:val="006D0566"/>
    <w:rsid w:val="006D067D"/>
    <w:rsid w:val="006D07A8"/>
    <w:rsid w:val="006D082A"/>
    <w:rsid w:val="006D0890"/>
    <w:rsid w:val="006D08BD"/>
    <w:rsid w:val="006D0925"/>
    <w:rsid w:val="006D0CC6"/>
    <w:rsid w:val="006D0CED"/>
    <w:rsid w:val="006D0D14"/>
    <w:rsid w:val="006D0E57"/>
    <w:rsid w:val="006D0E5F"/>
    <w:rsid w:val="006D0E69"/>
    <w:rsid w:val="006D0EE4"/>
    <w:rsid w:val="006D0FFD"/>
    <w:rsid w:val="006D111B"/>
    <w:rsid w:val="006D1195"/>
    <w:rsid w:val="006D11E8"/>
    <w:rsid w:val="006D1228"/>
    <w:rsid w:val="006D127B"/>
    <w:rsid w:val="006D1339"/>
    <w:rsid w:val="006D137C"/>
    <w:rsid w:val="006D1499"/>
    <w:rsid w:val="006D1559"/>
    <w:rsid w:val="006D158A"/>
    <w:rsid w:val="006D16C7"/>
    <w:rsid w:val="006D17EF"/>
    <w:rsid w:val="006D18DE"/>
    <w:rsid w:val="006D19F2"/>
    <w:rsid w:val="006D1A0D"/>
    <w:rsid w:val="006D1B01"/>
    <w:rsid w:val="006D1C93"/>
    <w:rsid w:val="006D1C98"/>
    <w:rsid w:val="006D1E07"/>
    <w:rsid w:val="006D1F3A"/>
    <w:rsid w:val="006D1FA2"/>
    <w:rsid w:val="006D2174"/>
    <w:rsid w:val="006D2198"/>
    <w:rsid w:val="006D2224"/>
    <w:rsid w:val="006D2624"/>
    <w:rsid w:val="006D26B8"/>
    <w:rsid w:val="006D27EC"/>
    <w:rsid w:val="006D283E"/>
    <w:rsid w:val="006D28D5"/>
    <w:rsid w:val="006D2965"/>
    <w:rsid w:val="006D29F1"/>
    <w:rsid w:val="006D2ABF"/>
    <w:rsid w:val="006D2B48"/>
    <w:rsid w:val="006D2BF7"/>
    <w:rsid w:val="006D2C7E"/>
    <w:rsid w:val="006D2D89"/>
    <w:rsid w:val="006D2DD2"/>
    <w:rsid w:val="006D2DDA"/>
    <w:rsid w:val="006D2E3C"/>
    <w:rsid w:val="006D2E9B"/>
    <w:rsid w:val="006D2FAE"/>
    <w:rsid w:val="006D2FC0"/>
    <w:rsid w:val="006D2FEC"/>
    <w:rsid w:val="006D31B6"/>
    <w:rsid w:val="006D3410"/>
    <w:rsid w:val="006D3411"/>
    <w:rsid w:val="006D34CF"/>
    <w:rsid w:val="006D35D7"/>
    <w:rsid w:val="006D3614"/>
    <w:rsid w:val="006D3689"/>
    <w:rsid w:val="006D372B"/>
    <w:rsid w:val="006D3736"/>
    <w:rsid w:val="006D3800"/>
    <w:rsid w:val="006D38D2"/>
    <w:rsid w:val="006D3948"/>
    <w:rsid w:val="006D399D"/>
    <w:rsid w:val="006D3B0A"/>
    <w:rsid w:val="006D3B92"/>
    <w:rsid w:val="006D3CF3"/>
    <w:rsid w:val="006D3D8C"/>
    <w:rsid w:val="006D3DE4"/>
    <w:rsid w:val="006D4128"/>
    <w:rsid w:val="006D4251"/>
    <w:rsid w:val="006D4332"/>
    <w:rsid w:val="006D434D"/>
    <w:rsid w:val="006D436A"/>
    <w:rsid w:val="006D43BE"/>
    <w:rsid w:val="006D4409"/>
    <w:rsid w:val="006D4587"/>
    <w:rsid w:val="006D45FF"/>
    <w:rsid w:val="006D4993"/>
    <w:rsid w:val="006D49B0"/>
    <w:rsid w:val="006D4B25"/>
    <w:rsid w:val="006D4B59"/>
    <w:rsid w:val="006D4C86"/>
    <w:rsid w:val="006D4C97"/>
    <w:rsid w:val="006D4DE3"/>
    <w:rsid w:val="006D4E1B"/>
    <w:rsid w:val="006D4E57"/>
    <w:rsid w:val="006D4E98"/>
    <w:rsid w:val="006D4F2F"/>
    <w:rsid w:val="006D50DE"/>
    <w:rsid w:val="006D522E"/>
    <w:rsid w:val="006D5298"/>
    <w:rsid w:val="006D53B4"/>
    <w:rsid w:val="006D551D"/>
    <w:rsid w:val="006D553A"/>
    <w:rsid w:val="006D5724"/>
    <w:rsid w:val="006D58F9"/>
    <w:rsid w:val="006D5AFA"/>
    <w:rsid w:val="006D5B40"/>
    <w:rsid w:val="006D5B62"/>
    <w:rsid w:val="006D5BBF"/>
    <w:rsid w:val="006D5CB1"/>
    <w:rsid w:val="006D5E47"/>
    <w:rsid w:val="006D5E7C"/>
    <w:rsid w:val="006D5F6E"/>
    <w:rsid w:val="006D6022"/>
    <w:rsid w:val="006D61B0"/>
    <w:rsid w:val="006D626C"/>
    <w:rsid w:val="006D636E"/>
    <w:rsid w:val="006D63D9"/>
    <w:rsid w:val="006D6572"/>
    <w:rsid w:val="006D65B3"/>
    <w:rsid w:val="006D6652"/>
    <w:rsid w:val="006D667D"/>
    <w:rsid w:val="006D6751"/>
    <w:rsid w:val="006D679F"/>
    <w:rsid w:val="006D67AE"/>
    <w:rsid w:val="006D680C"/>
    <w:rsid w:val="006D68AF"/>
    <w:rsid w:val="006D68EF"/>
    <w:rsid w:val="006D6999"/>
    <w:rsid w:val="006D6BCE"/>
    <w:rsid w:val="006D6CB8"/>
    <w:rsid w:val="006D6D13"/>
    <w:rsid w:val="006D6D2A"/>
    <w:rsid w:val="006D6D58"/>
    <w:rsid w:val="006D6D77"/>
    <w:rsid w:val="006D6E02"/>
    <w:rsid w:val="006D6E21"/>
    <w:rsid w:val="006D6E7D"/>
    <w:rsid w:val="006D6EE5"/>
    <w:rsid w:val="006D6F88"/>
    <w:rsid w:val="006D7084"/>
    <w:rsid w:val="006D71D1"/>
    <w:rsid w:val="006D71D5"/>
    <w:rsid w:val="006D723B"/>
    <w:rsid w:val="006D72EE"/>
    <w:rsid w:val="006D72F9"/>
    <w:rsid w:val="006D7327"/>
    <w:rsid w:val="006D7441"/>
    <w:rsid w:val="006D7468"/>
    <w:rsid w:val="006D74AD"/>
    <w:rsid w:val="006D762D"/>
    <w:rsid w:val="006D7659"/>
    <w:rsid w:val="006D76D7"/>
    <w:rsid w:val="006D7829"/>
    <w:rsid w:val="006D78BE"/>
    <w:rsid w:val="006D7B0D"/>
    <w:rsid w:val="006D7C1D"/>
    <w:rsid w:val="006D7C8B"/>
    <w:rsid w:val="006D7D7F"/>
    <w:rsid w:val="006D7E14"/>
    <w:rsid w:val="006D7E57"/>
    <w:rsid w:val="006E00F8"/>
    <w:rsid w:val="006E0162"/>
    <w:rsid w:val="006E01A3"/>
    <w:rsid w:val="006E0224"/>
    <w:rsid w:val="006E0277"/>
    <w:rsid w:val="006E02D2"/>
    <w:rsid w:val="006E0388"/>
    <w:rsid w:val="006E04F7"/>
    <w:rsid w:val="006E0500"/>
    <w:rsid w:val="006E0678"/>
    <w:rsid w:val="006E072A"/>
    <w:rsid w:val="006E076F"/>
    <w:rsid w:val="006E08B8"/>
    <w:rsid w:val="006E0906"/>
    <w:rsid w:val="006E0B00"/>
    <w:rsid w:val="006E0B80"/>
    <w:rsid w:val="006E0CB1"/>
    <w:rsid w:val="006E0E6E"/>
    <w:rsid w:val="006E0E94"/>
    <w:rsid w:val="006E0EA3"/>
    <w:rsid w:val="006E0EAB"/>
    <w:rsid w:val="006E1318"/>
    <w:rsid w:val="006E136E"/>
    <w:rsid w:val="006E1455"/>
    <w:rsid w:val="006E1470"/>
    <w:rsid w:val="006E15FA"/>
    <w:rsid w:val="006E1627"/>
    <w:rsid w:val="006E171A"/>
    <w:rsid w:val="006E19D8"/>
    <w:rsid w:val="006E1AD5"/>
    <w:rsid w:val="006E1AD7"/>
    <w:rsid w:val="006E1BB0"/>
    <w:rsid w:val="006E1C06"/>
    <w:rsid w:val="006E1C30"/>
    <w:rsid w:val="006E1D7C"/>
    <w:rsid w:val="006E1E1B"/>
    <w:rsid w:val="006E1EFA"/>
    <w:rsid w:val="006E1F46"/>
    <w:rsid w:val="006E1FDC"/>
    <w:rsid w:val="006E1FFE"/>
    <w:rsid w:val="006E2048"/>
    <w:rsid w:val="006E20E7"/>
    <w:rsid w:val="006E20FD"/>
    <w:rsid w:val="006E21F5"/>
    <w:rsid w:val="006E23CD"/>
    <w:rsid w:val="006E2417"/>
    <w:rsid w:val="006E245B"/>
    <w:rsid w:val="006E2476"/>
    <w:rsid w:val="006E29DF"/>
    <w:rsid w:val="006E2A84"/>
    <w:rsid w:val="006E2ABF"/>
    <w:rsid w:val="006E2B1D"/>
    <w:rsid w:val="006E2B2F"/>
    <w:rsid w:val="006E2B93"/>
    <w:rsid w:val="006E2C01"/>
    <w:rsid w:val="006E2C21"/>
    <w:rsid w:val="006E2CE1"/>
    <w:rsid w:val="006E2E12"/>
    <w:rsid w:val="006E2E4D"/>
    <w:rsid w:val="006E316B"/>
    <w:rsid w:val="006E328B"/>
    <w:rsid w:val="006E33F8"/>
    <w:rsid w:val="006E340F"/>
    <w:rsid w:val="006E34D2"/>
    <w:rsid w:val="006E350F"/>
    <w:rsid w:val="006E3514"/>
    <w:rsid w:val="006E35F2"/>
    <w:rsid w:val="006E36AF"/>
    <w:rsid w:val="006E38F9"/>
    <w:rsid w:val="006E390B"/>
    <w:rsid w:val="006E396C"/>
    <w:rsid w:val="006E3AAC"/>
    <w:rsid w:val="006E3D2F"/>
    <w:rsid w:val="006E3D4E"/>
    <w:rsid w:val="006E3DA4"/>
    <w:rsid w:val="006E3DA9"/>
    <w:rsid w:val="006E3DC9"/>
    <w:rsid w:val="006E3DF6"/>
    <w:rsid w:val="006E3E15"/>
    <w:rsid w:val="006E3FFB"/>
    <w:rsid w:val="006E405B"/>
    <w:rsid w:val="006E419C"/>
    <w:rsid w:val="006E4240"/>
    <w:rsid w:val="006E42D1"/>
    <w:rsid w:val="006E445F"/>
    <w:rsid w:val="006E4571"/>
    <w:rsid w:val="006E45B1"/>
    <w:rsid w:val="006E45CD"/>
    <w:rsid w:val="006E4600"/>
    <w:rsid w:val="006E4646"/>
    <w:rsid w:val="006E46BF"/>
    <w:rsid w:val="006E4750"/>
    <w:rsid w:val="006E4783"/>
    <w:rsid w:val="006E4833"/>
    <w:rsid w:val="006E48E8"/>
    <w:rsid w:val="006E4A78"/>
    <w:rsid w:val="006E4AC6"/>
    <w:rsid w:val="006E4B0D"/>
    <w:rsid w:val="006E4D0D"/>
    <w:rsid w:val="006E4EF7"/>
    <w:rsid w:val="006E4F6E"/>
    <w:rsid w:val="006E4FB7"/>
    <w:rsid w:val="006E5079"/>
    <w:rsid w:val="006E51D9"/>
    <w:rsid w:val="006E5217"/>
    <w:rsid w:val="006E5222"/>
    <w:rsid w:val="006E52D0"/>
    <w:rsid w:val="006E531F"/>
    <w:rsid w:val="006E54ED"/>
    <w:rsid w:val="006E5647"/>
    <w:rsid w:val="006E5698"/>
    <w:rsid w:val="006E57AE"/>
    <w:rsid w:val="006E58CE"/>
    <w:rsid w:val="006E5929"/>
    <w:rsid w:val="006E5C46"/>
    <w:rsid w:val="006E5D04"/>
    <w:rsid w:val="006E5D50"/>
    <w:rsid w:val="006E5F0F"/>
    <w:rsid w:val="006E5F70"/>
    <w:rsid w:val="006E60D0"/>
    <w:rsid w:val="006E6113"/>
    <w:rsid w:val="006E615B"/>
    <w:rsid w:val="006E61C0"/>
    <w:rsid w:val="006E6259"/>
    <w:rsid w:val="006E6283"/>
    <w:rsid w:val="006E6307"/>
    <w:rsid w:val="006E6351"/>
    <w:rsid w:val="006E645D"/>
    <w:rsid w:val="006E6573"/>
    <w:rsid w:val="006E6A40"/>
    <w:rsid w:val="006E6AAE"/>
    <w:rsid w:val="006E6AB7"/>
    <w:rsid w:val="006E6CFE"/>
    <w:rsid w:val="006E6D33"/>
    <w:rsid w:val="006E6E5D"/>
    <w:rsid w:val="006E6FBC"/>
    <w:rsid w:val="006E7027"/>
    <w:rsid w:val="006E7274"/>
    <w:rsid w:val="006E728E"/>
    <w:rsid w:val="006E7324"/>
    <w:rsid w:val="006E744B"/>
    <w:rsid w:val="006E7484"/>
    <w:rsid w:val="006E752C"/>
    <w:rsid w:val="006E764D"/>
    <w:rsid w:val="006E770E"/>
    <w:rsid w:val="006E7753"/>
    <w:rsid w:val="006E77A6"/>
    <w:rsid w:val="006E77DD"/>
    <w:rsid w:val="006E799F"/>
    <w:rsid w:val="006E79CA"/>
    <w:rsid w:val="006E7A4F"/>
    <w:rsid w:val="006E7BE5"/>
    <w:rsid w:val="006E7C0A"/>
    <w:rsid w:val="006E7D37"/>
    <w:rsid w:val="006E7DEB"/>
    <w:rsid w:val="006E7E28"/>
    <w:rsid w:val="006E7F45"/>
    <w:rsid w:val="006E7FA2"/>
    <w:rsid w:val="006E7FE0"/>
    <w:rsid w:val="006F0099"/>
    <w:rsid w:val="006F0427"/>
    <w:rsid w:val="006F0481"/>
    <w:rsid w:val="006F04CB"/>
    <w:rsid w:val="006F06C8"/>
    <w:rsid w:val="006F06D3"/>
    <w:rsid w:val="006F0713"/>
    <w:rsid w:val="006F08D3"/>
    <w:rsid w:val="006F0A50"/>
    <w:rsid w:val="006F0C65"/>
    <w:rsid w:val="006F0F16"/>
    <w:rsid w:val="006F0F2C"/>
    <w:rsid w:val="006F0F35"/>
    <w:rsid w:val="006F0FB1"/>
    <w:rsid w:val="006F0FD6"/>
    <w:rsid w:val="006F0FD8"/>
    <w:rsid w:val="006F11E5"/>
    <w:rsid w:val="006F1279"/>
    <w:rsid w:val="006F12EE"/>
    <w:rsid w:val="006F130F"/>
    <w:rsid w:val="006F1355"/>
    <w:rsid w:val="006F1369"/>
    <w:rsid w:val="006F1394"/>
    <w:rsid w:val="006F1448"/>
    <w:rsid w:val="006F148B"/>
    <w:rsid w:val="006F15B2"/>
    <w:rsid w:val="006F1871"/>
    <w:rsid w:val="006F1AAC"/>
    <w:rsid w:val="006F1AE9"/>
    <w:rsid w:val="006F1B86"/>
    <w:rsid w:val="006F1CA5"/>
    <w:rsid w:val="006F1CDF"/>
    <w:rsid w:val="006F1D29"/>
    <w:rsid w:val="006F1F2B"/>
    <w:rsid w:val="006F1F56"/>
    <w:rsid w:val="006F207A"/>
    <w:rsid w:val="006F20AE"/>
    <w:rsid w:val="006F20B3"/>
    <w:rsid w:val="006F211F"/>
    <w:rsid w:val="006F2236"/>
    <w:rsid w:val="006F224A"/>
    <w:rsid w:val="006F2518"/>
    <w:rsid w:val="006F25A4"/>
    <w:rsid w:val="006F25EB"/>
    <w:rsid w:val="006F2609"/>
    <w:rsid w:val="006F2654"/>
    <w:rsid w:val="006F26E2"/>
    <w:rsid w:val="006F26F9"/>
    <w:rsid w:val="006F28E1"/>
    <w:rsid w:val="006F2A70"/>
    <w:rsid w:val="006F2AF6"/>
    <w:rsid w:val="006F2B8A"/>
    <w:rsid w:val="006F2FB6"/>
    <w:rsid w:val="006F2FC8"/>
    <w:rsid w:val="006F305A"/>
    <w:rsid w:val="006F30CA"/>
    <w:rsid w:val="006F318C"/>
    <w:rsid w:val="006F3242"/>
    <w:rsid w:val="006F3298"/>
    <w:rsid w:val="006F32B8"/>
    <w:rsid w:val="006F32B9"/>
    <w:rsid w:val="006F32F3"/>
    <w:rsid w:val="006F352F"/>
    <w:rsid w:val="006F3661"/>
    <w:rsid w:val="006F3807"/>
    <w:rsid w:val="006F38C9"/>
    <w:rsid w:val="006F3A59"/>
    <w:rsid w:val="006F3A7E"/>
    <w:rsid w:val="006F3E2F"/>
    <w:rsid w:val="006F3FA7"/>
    <w:rsid w:val="006F40D2"/>
    <w:rsid w:val="006F410C"/>
    <w:rsid w:val="006F411E"/>
    <w:rsid w:val="006F4208"/>
    <w:rsid w:val="006F42EB"/>
    <w:rsid w:val="006F43D7"/>
    <w:rsid w:val="006F43F3"/>
    <w:rsid w:val="006F4443"/>
    <w:rsid w:val="006F4505"/>
    <w:rsid w:val="006F451C"/>
    <w:rsid w:val="006F4589"/>
    <w:rsid w:val="006F46A6"/>
    <w:rsid w:val="006F46BD"/>
    <w:rsid w:val="006F4752"/>
    <w:rsid w:val="006F484E"/>
    <w:rsid w:val="006F48B0"/>
    <w:rsid w:val="006F49C6"/>
    <w:rsid w:val="006F4ABF"/>
    <w:rsid w:val="006F4AC0"/>
    <w:rsid w:val="006F4C03"/>
    <w:rsid w:val="006F4C7E"/>
    <w:rsid w:val="006F4DE0"/>
    <w:rsid w:val="006F4E82"/>
    <w:rsid w:val="006F4FD5"/>
    <w:rsid w:val="006F5054"/>
    <w:rsid w:val="006F50D6"/>
    <w:rsid w:val="006F51E8"/>
    <w:rsid w:val="006F52B4"/>
    <w:rsid w:val="006F5324"/>
    <w:rsid w:val="006F5326"/>
    <w:rsid w:val="006F5340"/>
    <w:rsid w:val="006F53A7"/>
    <w:rsid w:val="006F53B4"/>
    <w:rsid w:val="006F53BD"/>
    <w:rsid w:val="006F55CE"/>
    <w:rsid w:val="006F55EF"/>
    <w:rsid w:val="006F55FB"/>
    <w:rsid w:val="006F5736"/>
    <w:rsid w:val="006F58C1"/>
    <w:rsid w:val="006F599C"/>
    <w:rsid w:val="006F59E4"/>
    <w:rsid w:val="006F5AD8"/>
    <w:rsid w:val="006F5D19"/>
    <w:rsid w:val="006F5D42"/>
    <w:rsid w:val="006F5D66"/>
    <w:rsid w:val="006F5ECF"/>
    <w:rsid w:val="006F5F8C"/>
    <w:rsid w:val="006F5FAF"/>
    <w:rsid w:val="006F5FCD"/>
    <w:rsid w:val="006F61DC"/>
    <w:rsid w:val="006F6209"/>
    <w:rsid w:val="006F6348"/>
    <w:rsid w:val="006F640F"/>
    <w:rsid w:val="006F644C"/>
    <w:rsid w:val="006F6522"/>
    <w:rsid w:val="006F65BA"/>
    <w:rsid w:val="006F65DA"/>
    <w:rsid w:val="006F6611"/>
    <w:rsid w:val="006F668F"/>
    <w:rsid w:val="006F66C1"/>
    <w:rsid w:val="006F678C"/>
    <w:rsid w:val="006F68EF"/>
    <w:rsid w:val="006F6B2E"/>
    <w:rsid w:val="006F6D11"/>
    <w:rsid w:val="006F6FFC"/>
    <w:rsid w:val="006F71AB"/>
    <w:rsid w:val="006F71E1"/>
    <w:rsid w:val="006F72A8"/>
    <w:rsid w:val="006F74AC"/>
    <w:rsid w:val="006F7521"/>
    <w:rsid w:val="006F7656"/>
    <w:rsid w:val="006F7657"/>
    <w:rsid w:val="006F76AD"/>
    <w:rsid w:val="006F7905"/>
    <w:rsid w:val="006F7AAF"/>
    <w:rsid w:val="006F7B66"/>
    <w:rsid w:val="006F7BEF"/>
    <w:rsid w:val="006F7CDB"/>
    <w:rsid w:val="006F7E1B"/>
    <w:rsid w:val="006F7E34"/>
    <w:rsid w:val="006F7ED9"/>
    <w:rsid w:val="006F7F61"/>
    <w:rsid w:val="00700014"/>
    <w:rsid w:val="00700138"/>
    <w:rsid w:val="00700246"/>
    <w:rsid w:val="007003D3"/>
    <w:rsid w:val="00700437"/>
    <w:rsid w:val="007004B6"/>
    <w:rsid w:val="00700566"/>
    <w:rsid w:val="00700659"/>
    <w:rsid w:val="00700779"/>
    <w:rsid w:val="007007A2"/>
    <w:rsid w:val="007007FB"/>
    <w:rsid w:val="00700859"/>
    <w:rsid w:val="007008A2"/>
    <w:rsid w:val="0070095A"/>
    <w:rsid w:val="00700995"/>
    <w:rsid w:val="00700A15"/>
    <w:rsid w:val="00700A3D"/>
    <w:rsid w:val="00700AA6"/>
    <w:rsid w:val="00700B39"/>
    <w:rsid w:val="00700D47"/>
    <w:rsid w:val="00700D9F"/>
    <w:rsid w:val="00700FF7"/>
    <w:rsid w:val="0070106E"/>
    <w:rsid w:val="00701092"/>
    <w:rsid w:val="007010A7"/>
    <w:rsid w:val="00701210"/>
    <w:rsid w:val="0070121C"/>
    <w:rsid w:val="007013A1"/>
    <w:rsid w:val="00701751"/>
    <w:rsid w:val="007019BD"/>
    <w:rsid w:val="00701AF8"/>
    <w:rsid w:val="00701CAF"/>
    <w:rsid w:val="00701CC0"/>
    <w:rsid w:val="00701D26"/>
    <w:rsid w:val="00701DCB"/>
    <w:rsid w:val="00701EF9"/>
    <w:rsid w:val="00701EFA"/>
    <w:rsid w:val="00701F41"/>
    <w:rsid w:val="00701FC2"/>
    <w:rsid w:val="0070200B"/>
    <w:rsid w:val="007020B9"/>
    <w:rsid w:val="007020D1"/>
    <w:rsid w:val="0070210B"/>
    <w:rsid w:val="00702244"/>
    <w:rsid w:val="007022A8"/>
    <w:rsid w:val="0070236A"/>
    <w:rsid w:val="007025F9"/>
    <w:rsid w:val="00702750"/>
    <w:rsid w:val="00702757"/>
    <w:rsid w:val="00702947"/>
    <w:rsid w:val="00702966"/>
    <w:rsid w:val="007029FD"/>
    <w:rsid w:val="00702B71"/>
    <w:rsid w:val="00702BD4"/>
    <w:rsid w:val="00702BDD"/>
    <w:rsid w:val="00702C04"/>
    <w:rsid w:val="00702E63"/>
    <w:rsid w:val="00702E97"/>
    <w:rsid w:val="00702EBE"/>
    <w:rsid w:val="00702F23"/>
    <w:rsid w:val="00702FC4"/>
    <w:rsid w:val="00703089"/>
    <w:rsid w:val="007030E0"/>
    <w:rsid w:val="00703190"/>
    <w:rsid w:val="00703217"/>
    <w:rsid w:val="00703343"/>
    <w:rsid w:val="00703394"/>
    <w:rsid w:val="00703611"/>
    <w:rsid w:val="0070361A"/>
    <w:rsid w:val="00703666"/>
    <w:rsid w:val="0070375B"/>
    <w:rsid w:val="00703848"/>
    <w:rsid w:val="00703878"/>
    <w:rsid w:val="007038BE"/>
    <w:rsid w:val="00703A5A"/>
    <w:rsid w:val="00703A5C"/>
    <w:rsid w:val="00703BC3"/>
    <w:rsid w:val="00703D0A"/>
    <w:rsid w:val="00703D72"/>
    <w:rsid w:val="00703D88"/>
    <w:rsid w:val="00703D8F"/>
    <w:rsid w:val="00703D94"/>
    <w:rsid w:val="00703DE9"/>
    <w:rsid w:val="00703DED"/>
    <w:rsid w:val="00703E39"/>
    <w:rsid w:val="00703FD7"/>
    <w:rsid w:val="00704002"/>
    <w:rsid w:val="007040A0"/>
    <w:rsid w:val="00704293"/>
    <w:rsid w:val="0070436A"/>
    <w:rsid w:val="00704406"/>
    <w:rsid w:val="0070445A"/>
    <w:rsid w:val="00704534"/>
    <w:rsid w:val="0070470C"/>
    <w:rsid w:val="007048F3"/>
    <w:rsid w:val="00704982"/>
    <w:rsid w:val="007049A7"/>
    <w:rsid w:val="00704AD8"/>
    <w:rsid w:val="00704B5D"/>
    <w:rsid w:val="00704C27"/>
    <w:rsid w:val="00704C87"/>
    <w:rsid w:val="00704D3E"/>
    <w:rsid w:val="00704DD0"/>
    <w:rsid w:val="00704EFB"/>
    <w:rsid w:val="00704EFD"/>
    <w:rsid w:val="007050CE"/>
    <w:rsid w:val="0070514F"/>
    <w:rsid w:val="00705236"/>
    <w:rsid w:val="00705340"/>
    <w:rsid w:val="007053A3"/>
    <w:rsid w:val="0070545F"/>
    <w:rsid w:val="0070556F"/>
    <w:rsid w:val="007055F2"/>
    <w:rsid w:val="00705616"/>
    <w:rsid w:val="00705731"/>
    <w:rsid w:val="007057A4"/>
    <w:rsid w:val="007057CA"/>
    <w:rsid w:val="0070585B"/>
    <w:rsid w:val="00705902"/>
    <w:rsid w:val="00705A92"/>
    <w:rsid w:val="00705AB0"/>
    <w:rsid w:val="00705B28"/>
    <w:rsid w:val="00705B87"/>
    <w:rsid w:val="00705BE1"/>
    <w:rsid w:val="00705CE1"/>
    <w:rsid w:val="00705D0D"/>
    <w:rsid w:val="00705D99"/>
    <w:rsid w:val="00705DD2"/>
    <w:rsid w:val="00705FE8"/>
    <w:rsid w:val="0070601B"/>
    <w:rsid w:val="00706031"/>
    <w:rsid w:val="00706356"/>
    <w:rsid w:val="007063E9"/>
    <w:rsid w:val="00706487"/>
    <w:rsid w:val="00706522"/>
    <w:rsid w:val="0070656E"/>
    <w:rsid w:val="0070658B"/>
    <w:rsid w:val="00706766"/>
    <w:rsid w:val="007067EA"/>
    <w:rsid w:val="007067FE"/>
    <w:rsid w:val="0070687B"/>
    <w:rsid w:val="00706936"/>
    <w:rsid w:val="00706AA4"/>
    <w:rsid w:val="00706B35"/>
    <w:rsid w:val="00706BC4"/>
    <w:rsid w:val="00706BE4"/>
    <w:rsid w:val="00706DC5"/>
    <w:rsid w:val="00706FA2"/>
    <w:rsid w:val="00707130"/>
    <w:rsid w:val="007071EC"/>
    <w:rsid w:val="007071F0"/>
    <w:rsid w:val="0070737D"/>
    <w:rsid w:val="00707544"/>
    <w:rsid w:val="007075E5"/>
    <w:rsid w:val="00707730"/>
    <w:rsid w:val="00707838"/>
    <w:rsid w:val="007078ED"/>
    <w:rsid w:val="00707906"/>
    <w:rsid w:val="00707AC6"/>
    <w:rsid w:val="00707ACD"/>
    <w:rsid w:val="00707B0C"/>
    <w:rsid w:val="00707B32"/>
    <w:rsid w:val="00707B72"/>
    <w:rsid w:val="00707CAE"/>
    <w:rsid w:val="00707CFD"/>
    <w:rsid w:val="00707D05"/>
    <w:rsid w:val="00707D86"/>
    <w:rsid w:val="00707E1F"/>
    <w:rsid w:val="00710166"/>
    <w:rsid w:val="00710186"/>
    <w:rsid w:val="007101C1"/>
    <w:rsid w:val="00710377"/>
    <w:rsid w:val="007103A7"/>
    <w:rsid w:val="007103D5"/>
    <w:rsid w:val="007104DD"/>
    <w:rsid w:val="0071050E"/>
    <w:rsid w:val="007106DC"/>
    <w:rsid w:val="007107EA"/>
    <w:rsid w:val="0071080F"/>
    <w:rsid w:val="007108B7"/>
    <w:rsid w:val="007108B8"/>
    <w:rsid w:val="007108CC"/>
    <w:rsid w:val="00710A28"/>
    <w:rsid w:val="00710A34"/>
    <w:rsid w:val="00710C93"/>
    <w:rsid w:val="00710D62"/>
    <w:rsid w:val="00710E7E"/>
    <w:rsid w:val="00710E8F"/>
    <w:rsid w:val="00710F15"/>
    <w:rsid w:val="00711166"/>
    <w:rsid w:val="007113B8"/>
    <w:rsid w:val="00711502"/>
    <w:rsid w:val="0071157E"/>
    <w:rsid w:val="00711599"/>
    <w:rsid w:val="0071159B"/>
    <w:rsid w:val="0071161E"/>
    <w:rsid w:val="0071170E"/>
    <w:rsid w:val="007117C8"/>
    <w:rsid w:val="00711839"/>
    <w:rsid w:val="00711898"/>
    <w:rsid w:val="007119A0"/>
    <w:rsid w:val="007119DB"/>
    <w:rsid w:val="00711A6C"/>
    <w:rsid w:val="00711BCE"/>
    <w:rsid w:val="00711BFE"/>
    <w:rsid w:val="00711C3D"/>
    <w:rsid w:val="00711DEB"/>
    <w:rsid w:val="00711DEE"/>
    <w:rsid w:val="007120BE"/>
    <w:rsid w:val="007121D0"/>
    <w:rsid w:val="00712364"/>
    <w:rsid w:val="0071242A"/>
    <w:rsid w:val="00712434"/>
    <w:rsid w:val="007125BF"/>
    <w:rsid w:val="00712696"/>
    <w:rsid w:val="00712706"/>
    <w:rsid w:val="00712768"/>
    <w:rsid w:val="00712990"/>
    <w:rsid w:val="007129FF"/>
    <w:rsid w:val="00712A45"/>
    <w:rsid w:val="00712B8D"/>
    <w:rsid w:val="00712C8B"/>
    <w:rsid w:val="00712D75"/>
    <w:rsid w:val="00712E1D"/>
    <w:rsid w:val="0071305A"/>
    <w:rsid w:val="0071306E"/>
    <w:rsid w:val="00713101"/>
    <w:rsid w:val="007131AB"/>
    <w:rsid w:val="007131D4"/>
    <w:rsid w:val="007131EE"/>
    <w:rsid w:val="00713235"/>
    <w:rsid w:val="007137E9"/>
    <w:rsid w:val="0071389E"/>
    <w:rsid w:val="00713A47"/>
    <w:rsid w:val="00713B2D"/>
    <w:rsid w:val="00713BCD"/>
    <w:rsid w:val="00713C33"/>
    <w:rsid w:val="00713C46"/>
    <w:rsid w:val="00713C5C"/>
    <w:rsid w:val="00713C82"/>
    <w:rsid w:val="00713D91"/>
    <w:rsid w:val="00713DB4"/>
    <w:rsid w:val="00713E74"/>
    <w:rsid w:val="00714006"/>
    <w:rsid w:val="007141C5"/>
    <w:rsid w:val="007142BF"/>
    <w:rsid w:val="00714312"/>
    <w:rsid w:val="00714462"/>
    <w:rsid w:val="007144AB"/>
    <w:rsid w:val="00714519"/>
    <w:rsid w:val="007145D0"/>
    <w:rsid w:val="00714711"/>
    <w:rsid w:val="007148E2"/>
    <w:rsid w:val="00714AA0"/>
    <w:rsid w:val="00714AA4"/>
    <w:rsid w:val="00714AFD"/>
    <w:rsid w:val="00714B36"/>
    <w:rsid w:val="00714B85"/>
    <w:rsid w:val="00714BDF"/>
    <w:rsid w:val="00714C25"/>
    <w:rsid w:val="00714EF0"/>
    <w:rsid w:val="00715073"/>
    <w:rsid w:val="0071520B"/>
    <w:rsid w:val="0071529A"/>
    <w:rsid w:val="0071534E"/>
    <w:rsid w:val="00715456"/>
    <w:rsid w:val="0071545D"/>
    <w:rsid w:val="0071551E"/>
    <w:rsid w:val="00715651"/>
    <w:rsid w:val="007158A2"/>
    <w:rsid w:val="00715BCA"/>
    <w:rsid w:val="00715BF8"/>
    <w:rsid w:val="00715C78"/>
    <w:rsid w:val="00715CB1"/>
    <w:rsid w:val="00715D36"/>
    <w:rsid w:val="00715E62"/>
    <w:rsid w:val="00715E8A"/>
    <w:rsid w:val="00716005"/>
    <w:rsid w:val="007160C7"/>
    <w:rsid w:val="00716160"/>
    <w:rsid w:val="0071619B"/>
    <w:rsid w:val="007162AB"/>
    <w:rsid w:val="007163EA"/>
    <w:rsid w:val="0071642A"/>
    <w:rsid w:val="00716530"/>
    <w:rsid w:val="00716595"/>
    <w:rsid w:val="007168BD"/>
    <w:rsid w:val="00716952"/>
    <w:rsid w:val="00716A1E"/>
    <w:rsid w:val="00716B14"/>
    <w:rsid w:val="00716B2D"/>
    <w:rsid w:val="00716CED"/>
    <w:rsid w:val="00716CF0"/>
    <w:rsid w:val="00716E45"/>
    <w:rsid w:val="00716F74"/>
    <w:rsid w:val="00716F8D"/>
    <w:rsid w:val="00716FCA"/>
    <w:rsid w:val="00717062"/>
    <w:rsid w:val="007170C4"/>
    <w:rsid w:val="007170EE"/>
    <w:rsid w:val="007171E9"/>
    <w:rsid w:val="007173EC"/>
    <w:rsid w:val="00717499"/>
    <w:rsid w:val="0071749E"/>
    <w:rsid w:val="007174D0"/>
    <w:rsid w:val="007177AD"/>
    <w:rsid w:val="0071781F"/>
    <w:rsid w:val="00717932"/>
    <w:rsid w:val="0071795E"/>
    <w:rsid w:val="00717A5D"/>
    <w:rsid w:val="00717BBC"/>
    <w:rsid w:val="00717D91"/>
    <w:rsid w:val="00717F8C"/>
    <w:rsid w:val="00720169"/>
    <w:rsid w:val="007201AC"/>
    <w:rsid w:val="0072029E"/>
    <w:rsid w:val="007202C0"/>
    <w:rsid w:val="0072031D"/>
    <w:rsid w:val="00720387"/>
    <w:rsid w:val="007203A0"/>
    <w:rsid w:val="007203C4"/>
    <w:rsid w:val="007203EB"/>
    <w:rsid w:val="00720441"/>
    <w:rsid w:val="00720514"/>
    <w:rsid w:val="00720517"/>
    <w:rsid w:val="00720593"/>
    <w:rsid w:val="0072070D"/>
    <w:rsid w:val="007209BE"/>
    <w:rsid w:val="00720A0E"/>
    <w:rsid w:val="00720D11"/>
    <w:rsid w:val="00720D4F"/>
    <w:rsid w:val="0072108C"/>
    <w:rsid w:val="0072115D"/>
    <w:rsid w:val="0072119E"/>
    <w:rsid w:val="00721222"/>
    <w:rsid w:val="00721441"/>
    <w:rsid w:val="00721530"/>
    <w:rsid w:val="00721556"/>
    <w:rsid w:val="007215E7"/>
    <w:rsid w:val="00721625"/>
    <w:rsid w:val="00721757"/>
    <w:rsid w:val="00721794"/>
    <w:rsid w:val="00721A0D"/>
    <w:rsid w:val="00721A17"/>
    <w:rsid w:val="00721BB4"/>
    <w:rsid w:val="00721C09"/>
    <w:rsid w:val="00721DAA"/>
    <w:rsid w:val="00721E32"/>
    <w:rsid w:val="00721FCD"/>
    <w:rsid w:val="007220BB"/>
    <w:rsid w:val="007220D7"/>
    <w:rsid w:val="007220EC"/>
    <w:rsid w:val="007221E0"/>
    <w:rsid w:val="00722474"/>
    <w:rsid w:val="0072249E"/>
    <w:rsid w:val="00722549"/>
    <w:rsid w:val="007226B3"/>
    <w:rsid w:val="0072271A"/>
    <w:rsid w:val="00722905"/>
    <w:rsid w:val="007229D1"/>
    <w:rsid w:val="00722A15"/>
    <w:rsid w:val="00722AC5"/>
    <w:rsid w:val="00722DDD"/>
    <w:rsid w:val="00722F3D"/>
    <w:rsid w:val="00723022"/>
    <w:rsid w:val="00723066"/>
    <w:rsid w:val="00723173"/>
    <w:rsid w:val="0072317B"/>
    <w:rsid w:val="0072327E"/>
    <w:rsid w:val="007233B3"/>
    <w:rsid w:val="00723431"/>
    <w:rsid w:val="00723675"/>
    <w:rsid w:val="007237A5"/>
    <w:rsid w:val="007238A4"/>
    <w:rsid w:val="007238EE"/>
    <w:rsid w:val="00723A0A"/>
    <w:rsid w:val="00723B4D"/>
    <w:rsid w:val="00723BA0"/>
    <w:rsid w:val="00723CE0"/>
    <w:rsid w:val="00723F0C"/>
    <w:rsid w:val="00723F55"/>
    <w:rsid w:val="00723FE6"/>
    <w:rsid w:val="00723FF2"/>
    <w:rsid w:val="0072418B"/>
    <w:rsid w:val="0072419C"/>
    <w:rsid w:val="0072419D"/>
    <w:rsid w:val="0072435E"/>
    <w:rsid w:val="00724382"/>
    <w:rsid w:val="007243E3"/>
    <w:rsid w:val="00724423"/>
    <w:rsid w:val="007244D6"/>
    <w:rsid w:val="007246E8"/>
    <w:rsid w:val="0072479B"/>
    <w:rsid w:val="007247AD"/>
    <w:rsid w:val="0072482F"/>
    <w:rsid w:val="007249AA"/>
    <w:rsid w:val="007249C4"/>
    <w:rsid w:val="00724ADC"/>
    <w:rsid w:val="00724AF9"/>
    <w:rsid w:val="00724B91"/>
    <w:rsid w:val="00724C16"/>
    <w:rsid w:val="00724DAA"/>
    <w:rsid w:val="00724EA3"/>
    <w:rsid w:val="00724F13"/>
    <w:rsid w:val="00724F14"/>
    <w:rsid w:val="00724F40"/>
    <w:rsid w:val="00724F8B"/>
    <w:rsid w:val="00725090"/>
    <w:rsid w:val="0072512D"/>
    <w:rsid w:val="007251A7"/>
    <w:rsid w:val="007251AF"/>
    <w:rsid w:val="007251D5"/>
    <w:rsid w:val="007254F9"/>
    <w:rsid w:val="0072553E"/>
    <w:rsid w:val="007255FD"/>
    <w:rsid w:val="00725747"/>
    <w:rsid w:val="00725991"/>
    <w:rsid w:val="007259D3"/>
    <w:rsid w:val="007259DF"/>
    <w:rsid w:val="00725A2D"/>
    <w:rsid w:val="00725A9C"/>
    <w:rsid w:val="00725B08"/>
    <w:rsid w:val="00725B19"/>
    <w:rsid w:val="00725C48"/>
    <w:rsid w:val="00725D0A"/>
    <w:rsid w:val="00725D4E"/>
    <w:rsid w:val="00725E16"/>
    <w:rsid w:val="00725F44"/>
    <w:rsid w:val="00726165"/>
    <w:rsid w:val="00726190"/>
    <w:rsid w:val="0072637B"/>
    <w:rsid w:val="0072641B"/>
    <w:rsid w:val="00726488"/>
    <w:rsid w:val="0072648C"/>
    <w:rsid w:val="00726502"/>
    <w:rsid w:val="0072677B"/>
    <w:rsid w:val="0072677F"/>
    <w:rsid w:val="00726802"/>
    <w:rsid w:val="00726989"/>
    <w:rsid w:val="00726B9A"/>
    <w:rsid w:val="00726BB6"/>
    <w:rsid w:val="00726C7C"/>
    <w:rsid w:val="00726D6E"/>
    <w:rsid w:val="00726DF0"/>
    <w:rsid w:val="0072704B"/>
    <w:rsid w:val="007271E2"/>
    <w:rsid w:val="0072732D"/>
    <w:rsid w:val="007273A9"/>
    <w:rsid w:val="007274EE"/>
    <w:rsid w:val="0072750D"/>
    <w:rsid w:val="007275A0"/>
    <w:rsid w:val="007275F9"/>
    <w:rsid w:val="007276C0"/>
    <w:rsid w:val="00727726"/>
    <w:rsid w:val="007278EE"/>
    <w:rsid w:val="00727A6F"/>
    <w:rsid w:val="00727C1C"/>
    <w:rsid w:val="00727CED"/>
    <w:rsid w:val="00727E38"/>
    <w:rsid w:val="00727F74"/>
    <w:rsid w:val="0072D755"/>
    <w:rsid w:val="0073002B"/>
    <w:rsid w:val="00730057"/>
    <w:rsid w:val="0073005D"/>
    <w:rsid w:val="007300A3"/>
    <w:rsid w:val="007301E4"/>
    <w:rsid w:val="0073023D"/>
    <w:rsid w:val="00730321"/>
    <w:rsid w:val="00730855"/>
    <w:rsid w:val="007308FC"/>
    <w:rsid w:val="00730BAB"/>
    <w:rsid w:val="00730BCB"/>
    <w:rsid w:val="00730D34"/>
    <w:rsid w:val="00730DCC"/>
    <w:rsid w:val="00730EA8"/>
    <w:rsid w:val="00730F75"/>
    <w:rsid w:val="00730FFA"/>
    <w:rsid w:val="007310D9"/>
    <w:rsid w:val="007311E2"/>
    <w:rsid w:val="00731343"/>
    <w:rsid w:val="00731437"/>
    <w:rsid w:val="00731768"/>
    <w:rsid w:val="007317F4"/>
    <w:rsid w:val="0073186E"/>
    <w:rsid w:val="007319DD"/>
    <w:rsid w:val="00731A55"/>
    <w:rsid w:val="00731B2F"/>
    <w:rsid w:val="00731C35"/>
    <w:rsid w:val="00731FDD"/>
    <w:rsid w:val="00732524"/>
    <w:rsid w:val="00732577"/>
    <w:rsid w:val="00732588"/>
    <w:rsid w:val="00732652"/>
    <w:rsid w:val="007326E9"/>
    <w:rsid w:val="007326F3"/>
    <w:rsid w:val="00732746"/>
    <w:rsid w:val="00732B19"/>
    <w:rsid w:val="00732B58"/>
    <w:rsid w:val="00732BC7"/>
    <w:rsid w:val="00732C6D"/>
    <w:rsid w:val="00732E56"/>
    <w:rsid w:val="00732E5E"/>
    <w:rsid w:val="00732F0B"/>
    <w:rsid w:val="007330E7"/>
    <w:rsid w:val="007331E9"/>
    <w:rsid w:val="007332CB"/>
    <w:rsid w:val="0073340E"/>
    <w:rsid w:val="00733459"/>
    <w:rsid w:val="0073365D"/>
    <w:rsid w:val="00733868"/>
    <w:rsid w:val="007338A6"/>
    <w:rsid w:val="007338E9"/>
    <w:rsid w:val="00733AB9"/>
    <w:rsid w:val="00733B63"/>
    <w:rsid w:val="00733BE1"/>
    <w:rsid w:val="00733C8F"/>
    <w:rsid w:val="00733CEF"/>
    <w:rsid w:val="00733DF7"/>
    <w:rsid w:val="00733E9C"/>
    <w:rsid w:val="00733F46"/>
    <w:rsid w:val="0073407F"/>
    <w:rsid w:val="007340F7"/>
    <w:rsid w:val="0073418E"/>
    <w:rsid w:val="00734246"/>
    <w:rsid w:val="0073426D"/>
    <w:rsid w:val="0073436C"/>
    <w:rsid w:val="00734377"/>
    <w:rsid w:val="00734485"/>
    <w:rsid w:val="00734570"/>
    <w:rsid w:val="00734593"/>
    <w:rsid w:val="007346B1"/>
    <w:rsid w:val="007346D6"/>
    <w:rsid w:val="0073470C"/>
    <w:rsid w:val="00734839"/>
    <w:rsid w:val="007348AF"/>
    <w:rsid w:val="00734AC8"/>
    <w:rsid w:val="00734AF8"/>
    <w:rsid w:val="00734C1F"/>
    <w:rsid w:val="00734C2D"/>
    <w:rsid w:val="00734C77"/>
    <w:rsid w:val="00734D35"/>
    <w:rsid w:val="00734EB6"/>
    <w:rsid w:val="00734F5F"/>
    <w:rsid w:val="00735056"/>
    <w:rsid w:val="0073517E"/>
    <w:rsid w:val="007351E6"/>
    <w:rsid w:val="007351E7"/>
    <w:rsid w:val="007352C9"/>
    <w:rsid w:val="00735354"/>
    <w:rsid w:val="007353E5"/>
    <w:rsid w:val="007356E4"/>
    <w:rsid w:val="007358D7"/>
    <w:rsid w:val="007358EB"/>
    <w:rsid w:val="00735B91"/>
    <w:rsid w:val="00735CFC"/>
    <w:rsid w:val="00735DAD"/>
    <w:rsid w:val="00735ECD"/>
    <w:rsid w:val="00735FED"/>
    <w:rsid w:val="007360C9"/>
    <w:rsid w:val="007361F6"/>
    <w:rsid w:val="00736329"/>
    <w:rsid w:val="007363FD"/>
    <w:rsid w:val="00736499"/>
    <w:rsid w:val="007365B8"/>
    <w:rsid w:val="007365F0"/>
    <w:rsid w:val="007366F8"/>
    <w:rsid w:val="00736787"/>
    <w:rsid w:val="007368B7"/>
    <w:rsid w:val="00736911"/>
    <w:rsid w:val="00736AA6"/>
    <w:rsid w:val="00736BB3"/>
    <w:rsid w:val="00736D1C"/>
    <w:rsid w:val="00736EC3"/>
    <w:rsid w:val="00736F33"/>
    <w:rsid w:val="00737374"/>
    <w:rsid w:val="00737383"/>
    <w:rsid w:val="0073738F"/>
    <w:rsid w:val="007373BE"/>
    <w:rsid w:val="00737409"/>
    <w:rsid w:val="00737410"/>
    <w:rsid w:val="00737473"/>
    <w:rsid w:val="007375A7"/>
    <w:rsid w:val="007375ED"/>
    <w:rsid w:val="0073762E"/>
    <w:rsid w:val="007377AA"/>
    <w:rsid w:val="007377AB"/>
    <w:rsid w:val="007377BE"/>
    <w:rsid w:val="0073781C"/>
    <w:rsid w:val="007378E5"/>
    <w:rsid w:val="00737985"/>
    <w:rsid w:val="007379B2"/>
    <w:rsid w:val="00737C5A"/>
    <w:rsid w:val="00737DBC"/>
    <w:rsid w:val="00737DF5"/>
    <w:rsid w:val="00737E00"/>
    <w:rsid w:val="00737ECB"/>
    <w:rsid w:val="00737F2C"/>
    <w:rsid w:val="00740078"/>
    <w:rsid w:val="0074009A"/>
    <w:rsid w:val="0074026F"/>
    <w:rsid w:val="0074027D"/>
    <w:rsid w:val="0074031F"/>
    <w:rsid w:val="00740355"/>
    <w:rsid w:val="0074042A"/>
    <w:rsid w:val="007404BC"/>
    <w:rsid w:val="00740505"/>
    <w:rsid w:val="007405B5"/>
    <w:rsid w:val="00740656"/>
    <w:rsid w:val="0074070A"/>
    <w:rsid w:val="0074076B"/>
    <w:rsid w:val="0074078D"/>
    <w:rsid w:val="007408A0"/>
    <w:rsid w:val="00740937"/>
    <w:rsid w:val="007409E6"/>
    <w:rsid w:val="00740A05"/>
    <w:rsid w:val="00740DED"/>
    <w:rsid w:val="00740DFF"/>
    <w:rsid w:val="00740E4F"/>
    <w:rsid w:val="00740F32"/>
    <w:rsid w:val="00740FC6"/>
    <w:rsid w:val="0074103A"/>
    <w:rsid w:val="00741435"/>
    <w:rsid w:val="00741457"/>
    <w:rsid w:val="00741623"/>
    <w:rsid w:val="0074167B"/>
    <w:rsid w:val="0074169E"/>
    <w:rsid w:val="007416E3"/>
    <w:rsid w:val="00741859"/>
    <w:rsid w:val="007418B9"/>
    <w:rsid w:val="007418C0"/>
    <w:rsid w:val="007418E1"/>
    <w:rsid w:val="00741978"/>
    <w:rsid w:val="00741A65"/>
    <w:rsid w:val="00741A68"/>
    <w:rsid w:val="00741B2D"/>
    <w:rsid w:val="00741BFB"/>
    <w:rsid w:val="00741D33"/>
    <w:rsid w:val="00741DAF"/>
    <w:rsid w:val="00741ED5"/>
    <w:rsid w:val="007420AC"/>
    <w:rsid w:val="007420D9"/>
    <w:rsid w:val="007421DC"/>
    <w:rsid w:val="00742241"/>
    <w:rsid w:val="007422EB"/>
    <w:rsid w:val="007423EB"/>
    <w:rsid w:val="00742494"/>
    <w:rsid w:val="00742644"/>
    <w:rsid w:val="007426D9"/>
    <w:rsid w:val="0074270B"/>
    <w:rsid w:val="0074271F"/>
    <w:rsid w:val="00742725"/>
    <w:rsid w:val="007427A9"/>
    <w:rsid w:val="007428B3"/>
    <w:rsid w:val="00742B7B"/>
    <w:rsid w:val="00742BE3"/>
    <w:rsid w:val="00742BE9"/>
    <w:rsid w:val="00742C2B"/>
    <w:rsid w:val="00742C73"/>
    <w:rsid w:val="00742D67"/>
    <w:rsid w:val="00742E38"/>
    <w:rsid w:val="00742EA9"/>
    <w:rsid w:val="00742ED2"/>
    <w:rsid w:val="00742EDC"/>
    <w:rsid w:val="007431CB"/>
    <w:rsid w:val="007431F2"/>
    <w:rsid w:val="0074325C"/>
    <w:rsid w:val="0074349A"/>
    <w:rsid w:val="007434E3"/>
    <w:rsid w:val="0074363E"/>
    <w:rsid w:val="0074374B"/>
    <w:rsid w:val="00743781"/>
    <w:rsid w:val="0074382F"/>
    <w:rsid w:val="00743859"/>
    <w:rsid w:val="00743A43"/>
    <w:rsid w:val="00743BBF"/>
    <w:rsid w:val="00743BFB"/>
    <w:rsid w:val="00743C75"/>
    <w:rsid w:val="00743D74"/>
    <w:rsid w:val="00743E95"/>
    <w:rsid w:val="00743EE7"/>
    <w:rsid w:val="00743F01"/>
    <w:rsid w:val="00743F13"/>
    <w:rsid w:val="00743FA5"/>
    <w:rsid w:val="00743FF5"/>
    <w:rsid w:val="00744055"/>
    <w:rsid w:val="00744083"/>
    <w:rsid w:val="007441ED"/>
    <w:rsid w:val="007442A9"/>
    <w:rsid w:val="00744529"/>
    <w:rsid w:val="00744BFA"/>
    <w:rsid w:val="00744C0D"/>
    <w:rsid w:val="00744C68"/>
    <w:rsid w:val="00744D91"/>
    <w:rsid w:val="00745130"/>
    <w:rsid w:val="00745139"/>
    <w:rsid w:val="00745209"/>
    <w:rsid w:val="0074524E"/>
    <w:rsid w:val="007452E4"/>
    <w:rsid w:val="007453E9"/>
    <w:rsid w:val="0074540F"/>
    <w:rsid w:val="00745479"/>
    <w:rsid w:val="00745598"/>
    <w:rsid w:val="0074564E"/>
    <w:rsid w:val="007456D2"/>
    <w:rsid w:val="00745715"/>
    <w:rsid w:val="0074588D"/>
    <w:rsid w:val="007458A0"/>
    <w:rsid w:val="007458E2"/>
    <w:rsid w:val="00745900"/>
    <w:rsid w:val="00745DB0"/>
    <w:rsid w:val="00745E32"/>
    <w:rsid w:val="00745EE8"/>
    <w:rsid w:val="00745F4E"/>
    <w:rsid w:val="00745FB6"/>
    <w:rsid w:val="0074607F"/>
    <w:rsid w:val="0074627B"/>
    <w:rsid w:val="007462D3"/>
    <w:rsid w:val="00746451"/>
    <w:rsid w:val="00746522"/>
    <w:rsid w:val="00746567"/>
    <w:rsid w:val="0074660C"/>
    <w:rsid w:val="00746777"/>
    <w:rsid w:val="0074682D"/>
    <w:rsid w:val="0074697C"/>
    <w:rsid w:val="007469B4"/>
    <w:rsid w:val="00746B5B"/>
    <w:rsid w:val="00746C9E"/>
    <w:rsid w:val="00746CA4"/>
    <w:rsid w:val="00746D9A"/>
    <w:rsid w:val="00746E0D"/>
    <w:rsid w:val="00747065"/>
    <w:rsid w:val="007470AE"/>
    <w:rsid w:val="007472E6"/>
    <w:rsid w:val="00747302"/>
    <w:rsid w:val="007473D3"/>
    <w:rsid w:val="007473FA"/>
    <w:rsid w:val="00747426"/>
    <w:rsid w:val="00747582"/>
    <w:rsid w:val="007475D2"/>
    <w:rsid w:val="00747652"/>
    <w:rsid w:val="00747819"/>
    <w:rsid w:val="00747896"/>
    <w:rsid w:val="007478E1"/>
    <w:rsid w:val="0074796E"/>
    <w:rsid w:val="007479FC"/>
    <w:rsid w:val="00747A59"/>
    <w:rsid w:val="00747CF8"/>
    <w:rsid w:val="00747D1B"/>
    <w:rsid w:val="00750095"/>
    <w:rsid w:val="007500AA"/>
    <w:rsid w:val="0075013E"/>
    <w:rsid w:val="00750464"/>
    <w:rsid w:val="007504F1"/>
    <w:rsid w:val="00750549"/>
    <w:rsid w:val="0075065F"/>
    <w:rsid w:val="00750839"/>
    <w:rsid w:val="007508A2"/>
    <w:rsid w:val="00750919"/>
    <w:rsid w:val="00750A60"/>
    <w:rsid w:val="00750B07"/>
    <w:rsid w:val="00750BAB"/>
    <w:rsid w:val="00750DE7"/>
    <w:rsid w:val="00750ED9"/>
    <w:rsid w:val="00751030"/>
    <w:rsid w:val="007510DC"/>
    <w:rsid w:val="0075113B"/>
    <w:rsid w:val="007511BE"/>
    <w:rsid w:val="007511F4"/>
    <w:rsid w:val="00751311"/>
    <w:rsid w:val="00751325"/>
    <w:rsid w:val="0075142F"/>
    <w:rsid w:val="00751460"/>
    <w:rsid w:val="00751846"/>
    <w:rsid w:val="00751969"/>
    <w:rsid w:val="007519CC"/>
    <w:rsid w:val="00751A72"/>
    <w:rsid w:val="00751A82"/>
    <w:rsid w:val="00751A89"/>
    <w:rsid w:val="00751B1D"/>
    <w:rsid w:val="00751B31"/>
    <w:rsid w:val="00751D0F"/>
    <w:rsid w:val="00751DCD"/>
    <w:rsid w:val="00751DFB"/>
    <w:rsid w:val="00751E5F"/>
    <w:rsid w:val="00751FB1"/>
    <w:rsid w:val="00752107"/>
    <w:rsid w:val="00752143"/>
    <w:rsid w:val="0075222B"/>
    <w:rsid w:val="00752386"/>
    <w:rsid w:val="007523C8"/>
    <w:rsid w:val="00752472"/>
    <w:rsid w:val="0075256A"/>
    <w:rsid w:val="007525F5"/>
    <w:rsid w:val="00752602"/>
    <w:rsid w:val="00752703"/>
    <w:rsid w:val="007527A0"/>
    <w:rsid w:val="007528D9"/>
    <w:rsid w:val="00752B5E"/>
    <w:rsid w:val="00752B79"/>
    <w:rsid w:val="00752BF6"/>
    <w:rsid w:val="00752CDE"/>
    <w:rsid w:val="00752DE5"/>
    <w:rsid w:val="00752DEA"/>
    <w:rsid w:val="0075309E"/>
    <w:rsid w:val="007530C0"/>
    <w:rsid w:val="0075310E"/>
    <w:rsid w:val="00753123"/>
    <w:rsid w:val="0075317F"/>
    <w:rsid w:val="00753321"/>
    <w:rsid w:val="007533F3"/>
    <w:rsid w:val="00753412"/>
    <w:rsid w:val="0075345C"/>
    <w:rsid w:val="00753573"/>
    <w:rsid w:val="00753631"/>
    <w:rsid w:val="007536D3"/>
    <w:rsid w:val="007536F0"/>
    <w:rsid w:val="00753A39"/>
    <w:rsid w:val="00753B53"/>
    <w:rsid w:val="00753BA2"/>
    <w:rsid w:val="00753C54"/>
    <w:rsid w:val="00753EC9"/>
    <w:rsid w:val="00753EFD"/>
    <w:rsid w:val="0075400C"/>
    <w:rsid w:val="00754025"/>
    <w:rsid w:val="007540E9"/>
    <w:rsid w:val="007540EA"/>
    <w:rsid w:val="00754170"/>
    <w:rsid w:val="0075420B"/>
    <w:rsid w:val="007542FF"/>
    <w:rsid w:val="00754602"/>
    <w:rsid w:val="007547A1"/>
    <w:rsid w:val="0075485B"/>
    <w:rsid w:val="00754892"/>
    <w:rsid w:val="00754925"/>
    <w:rsid w:val="00754BB6"/>
    <w:rsid w:val="00754CC3"/>
    <w:rsid w:val="00754DBA"/>
    <w:rsid w:val="0075501D"/>
    <w:rsid w:val="00755075"/>
    <w:rsid w:val="00755197"/>
    <w:rsid w:val="00755199"/>
    <w:rsid w:val="00755419"/>
    <w:rsid w:val="007554E8"/>
    <w:rsid w:val="0075558D"/>
    <w:rsid w:val="007555D0"/>
    <w:rsid w:val="007556B3"/>
    <w:rsid w:val="00755770"/>
    <w:rsid w:val="0075582E"/>
    <w:rsid w:val="00755937"/>
    <w:rsid w:val="00755A02"/>
    <w:rsid w:val="00755AB5"/>
    <w:rsid w:val="00755BD1"/>
    <w:rsid w:val="00755C9A"/>
    <w:rsid w:val="00755CA9"/>
    <w:rsid w:val="00755CAF"/>
    <w:rsid w:val="00755CE5"/>
    <w:rsid w:val="00755D15"/>
    <w:rsid w:val="00755D52"/>
    <w:rsid w:val="00755E7E"/>
    <w:rsid w:val="00755EE5"/>
    <w:rsid w:val="00755F3E"/>
    <w:rsid w:val="0075625F"/>
    <w:rsid w:val="00756266"/>
    <w:rsid w:val="00756302"/>
    <w:rsid w:val="00756338"/>
    <w:rsid w:val="007563E2"/>
    <w:rsid w:val="00756448"/>
    <w:rsid w:val="007564AF"/>
    <w:rsid w:val="007564CE"/>
    <w:rsid w:val="007564FB"/>
    <w:rsid w:val="00756517"/>
    <w:rsid w:val="007566D9"/>
    <w:rsid w:val="007568B4"/>
    <w:rsid w:val="00756974"/>
    <w:rsid w:val="00756AAA"/>
    <w:rsid w:val="00756B94"/>
    <w:rsid w:val="00756B9A"/>
    <w:rsid w:val="00756C48"/>
    <w:rsid w:val="00756C9E"/>
    <w:rsid w:val="00756D51"/>
    <w:rsid w:val="00756DEE"/>
    <w:rsid w:val="007570AC"/>
    <w:rsid w:val="0075726A"/>
    <w:rsid w:val="007574CA"/>
    <w:rsid w:val="007576A7"/>
    <w:rsid w:val="0075773B"/>
    <w:rsid w:val="00757747"/>
    <w:rsid w:val="0075775C"/>
    <w:rsid w:val="00757869"/>
    <w:rsid w:val="00757905"/>
    <w:rsid w:val="00757972"/>
    <w:rsid w:val="00757982"/>
    <w:rsid w:val="007579DE"/>
    <w:rsid w:val="00757B3D"/>
    <w:rsid w:val="00757D08"/>
    <w:rsid w:val="00757D9C"/>
    <w:rsid w:val="00757DE3"/>
    <w:rsid w:val="00757E3A"/>
    <w:rsid w:val="00757E3F"/>
    <w:rsid w:val="00757E81"/>
    <w:rsid w:val="00757F39"/>
    <w:rsid w:val="00757FFD"/>
    <w:rsid w:val="00760256"/>
    <w:rsid w:val="00760543"/>
    <w:rsid w:val="007606CE"/>
    <w:rsid w:val="007608FA"/>
    <w:rsid w:val="00760BA0"/>
    <w:rsid w:val="00760C8D"/>
    <w:rsid w:val="00760DB6"/>
    <w:rsid w:val="00760FE4"/>
    <w:rsid w:val="0076106D"/>
    <w:rsid w:val="0076112A"/>
    <w:rsid w:val="007612C4"/>
    <w:rsid w:val="007612D8"/>
    <w:rsid w:val="007612E9"/>
    <w:rsid w:val="00761347"/>
    <w:rsid w:val="0076159A"/>
    <w:rsid w:val="007617CC"/>
    <w:rsid w:val="00761840"/>
    <w:rsid w:val="00761869"/>
    <w:rsid w:val="007619BB"/>
    <w:rsid w:val="007619BC"/>
    <w:rsid w:val="007619DA"/>
    <w:rsid w:val="00761A36"/>
    <w:rsid w:val="00761BB0"/>
    <w:rsid w:val="00761D83"/>
    <w:rsid w:val="00761E6B"/>
    <w:rsid w:val="00761EA2"/>
    <w:rsid w:val="00761F35"/>
    <w:rsid w:val="00761F69"/>
    <w:rsid w:val="00761FB7"/>
    <w:rsid w:val="007620E0"/>
    <w:rsid w:val="007621F0"/>
    <w:rsid w:val="00762321"/>
    <w:rsid w:val="0076237A"/>
    <w:rsid w:val="00762413"/>
    <w:rsid w:val="00762438"/>
    <w:rsid w:val="0076243E"/>
    <w:rsid w:val="00762463"/>
    <w:rsid w:val="00762533"/>
    <w:rsid w:val="007625D1"/>
    <w:rsid w:val="007625DB"/>
    <w:rsid w:val="00762602"/>
    <w:rsid w:val="007627AC"/>
    <w:rsid w:val="0076283F"/>
    <w:rsid w:val="00762918"/>
    <w:rsid w:val="00762A41"/>
    <w:rsid w:val="00762AE7"/>
    <w:rsid w:val="00762B63"/>
    <w:rsid w:val="00762B73"/>
    <w:rsid w:val="00762C5E"/>
    <w:rsid w:val="00762C9A"/>
    <w:rsid w:val="00762D4A"/>
    <w:rsid w:val="00762DFA"/>
    <w:rsid w:val="00763040"/>
    <w:rsid w:val="0076304E"/>
    <w:rsid w:val="0076310B"/>
    <w:rsid w:val="0076319D"/>
    <w:rsid w:val="00763556"/>
    <w:rsid w:val="007636FD"/>
    <w:rsid w:val="00763783"/>
    <w:rsid w:val="00763906"/>
    <w:rsid w:val="0076391D"/>
    <w:rsid w:val="00763921"/>
    <w:rsid w:val="00763959"/>
    <w:rsid w:val="00763A09"/>
    <w:rsid w:val="00763A46"/>
    <w:rsid w:val="00763D0E"/>
    <w:rsid w:val="00763EAD"/>
    <w:rsid w:val="00763FC7"/>
    <w:rsid w:val="0076403F"/>
    <w:rsid w:val="00764087"/>
    <w:rsid w:val="0076408D"/>
    <w:rsid w:val="007641AE"/>
    <w:rsid w:val="00764207"/>
    <w:rsid w:val="0076427D"/>
    <w:rsid w:val="007642C0"/>
    <w:rsid w:val="007645C2"/>
    <w:rsid w:val="0076460F"/>
    <w:rsid w:val="007648A9"/>
    <w:rsid w:val="007648CF"/>
    <w:rsid w:val="00764922"/>
    <w:rsid w:val="0076494C"/>
    <w:rsid w:val="0076495C"/>
    <w:rsid w:val="0076496D"/>
    <w:rsid w:val="00764994"/>
    <w:rsid w:val="00764A17"/>
    <w:rsid w:val="00764A29"/>
    <w:rsid w:val="00764C31"/>
    <w:rsid w:val="00764D18"/>
    <w:rsid w:val="00764D27"/>
    <w:rsid w:val="00764E23"/>
    <w:rsid w:val="00764E6F"/>
    <w:rsid w:val="00764EAB"/>
    <w:rsid w:val="007653E1"/>
    <w:rsid w:val="00765521"/>
    <w:rsid w:val="0076556A"/>
    <w:rsid w:val="0076559C"/>
    <w:rsid w:val="00765A35"/>
    <w:rsid w:val="00765A79"/>
    <w:rsid w:val="00765ABC"/>
    <w:rsid w:val="00765B3E"/>
    <w:rsid w:val="00765B4A"/>
    <w:rsid w:val="00765C46"/>
    <w:rsid w:val="00765ECE"/>
    <w:rsid w:val="00765F69"/>
    <w:rsid w:val="007660CC"/>
    <w:rsid w:val="00766160"/>
    <w:rsid w:val="007661DA"/>
    <w:rsid w:val="0076622D"/>
    <w:rsid w:val="00766275"/>
    <w:rsid w:val="007662CC"/>
    <w:rsid w:val="007663B9"/>
    <w:rsid w:val="0076647D"/>
    <w:rsid w:val="00766491"/>
    <w:rsid w:val="00766547"/>
    <w:rsid w:val="007665E9"/>
    <w:rsid w:val="00766645"/>
    <w:rsid w:val="00766847"/>
    <w:rsid w:val="00766B1E"/>
    <w:rsid w:val="00766CA1"/>
    <w:rsid w:val="00766CC2"/>
    <w:rsid w:val="00766D88"/>
    <w:rsid w:val="00766DB2"/>
    <w:rsid w:val="00766DE6"/>
    <w:rsid w:val="00766F08"/>
    <w:rsid w:val="00766F27"/>
    <w:rsid w:val="00766F77"/>
    <w:rsid w:val="0076703D"/>
    <w:rsid w:val="00767117"/>
    <w:rsid w:val="00767275"/>
    <w:rsid w:val="00767332"/>
    <w:rsid w:val="007673CC"/>
    <w:rsid w:val="00767A4C"/>
    <w:rsid w:val="00767AFD"/>
    <w:rsid w:val="00767CDC"/>
    <w:rsid w:val="00767D2E"/>
    <w:rsid w:val="00767E07"/>
    <w:rsid w:val="00767E33"/>
    <w:rsid w:val="00767F7D"/>
    <w:rsid w:val="00767F8E"/>
    <w:rsid w:val="00770031"/>
    <w:rsid w:val="00770122"/>
    <w:rsid w:val="00770182"/>
    <w:rsid w:val="007702F0"/>
    <w:rsid w:val="007703AA"/>
    <w:rsid w:val="00770723"/>
    <w:rsid w:val="00770767"/>
    <w:rsid w:val="00770781"/>
    <w:rsid w:val="00770932"/>
    <w:rsid w:val="00770ADB"/>
    <w:rsid w:val="00770AE0"/>
    <w:rsid w:val="00770CB1"/>
    <w:rsid w:val="00770CDC"/>
    <w:rsid w:val="00770D44"/>
    <w:rsid w:val="00771013"/>
    <w:rsid w:val="00771030"/>
    <w:rsid w:val="007713CA"/>
    <w:rsid w:val="007714EB"/>
    <w:rsid w:val="0077152A"/>
    <w:rsid w:val="0077152B"/>
    <w:rsid w:val="007715FB"/>
    <w:rsid w:val="007717C8"/>
    <w:rsid w:val="0077184F"/>
    <w:rsid w:val="007719E8"/>
    <w:rsid w:val="00771CDB"/>
    <w:rsid w:val="00771D78"/>
    <w:rsid w:val="00771E89"/>
    <w:rsid w:val="00771E8A"/>
    <w:rsid w:val="00771EA0"/>
    <w:rsid w:val="00771F06"/>
    <w:rsid w:val="00771F43"/>
    <w:rsid w:val="00771FB9"/>
    <w:rsid w:val="00772117"/>
    <w:rsid w:val="007721B7"/>
    <w:rsid w:val="0077226D"/>
    <w:rsid w:val="0077237C"/>
    <w:rsid w:val="00772395"/>
    <w:rsid w:val="0077241D"/>
    <w:rsid w:val="00772434"/>
    <w:rsid w:val="0077250D"/>
    <w:rsid w:val="0077258F"/>
    <w:rsid w:val="007725EA"/>
    <w:rsid w:val="007726D1"/>
    <w:rsid w:val="0077274B"/>
    <w:rsid w:val="0077293D"/>
    <w:rsid w:val="007729BF"/>
    <w:rsid w:val="00772A23"/>
    <w:rsid w:val="00772A81"/>
    <w:rsid w:val="00772BAD"/>
    <w:rsid w:val="00772BF2"/>
    <w:rsid w:val="00772CCF"/>
    <w:rsid w:val="00772F82"/>
    <w:rsid w:val="00772F93"/>
    <w:rsid w:val="00773130"/>
    <w:rsid w:val="007731D4"/>
    <w:rsid w:val="007731E5"/>
    <w:rsid w:val="0077333F"/>
    <w:rsid w:val="007733C7"/>
    <w:rsid w:val="007733D3"/>
    <w:rsid w:val="0077345B"/>
    <w:rsid w:val="007734FE"/>
    <w:rsid w:val="0077354D"/>
    <w:rsid w:val="00773579"/>
    <w:rsid w:val="007735E1"/>
    <w:rsid w:val="007736B6"/>
    <w:rsid w:val="00773A58"/>
    <w:rsid w:val="00773ACF"/>
    <w:rsid w:val="00773AE7"/>
    <w:rsid w:val="00773C58"/>
    <w:rsid w:val="00773DFF"/>
    <w:rsid w:val="00773E85"/>
    <w:rsid w:val="00773F6C"/>
    <w:rsid w:val="007740A4"/>
    <w:rsid w:val="00774139"/>
    <w:rsid w:val="0077429C"/>
    <w:rsid w:val="007742A8"/>
    <w:rsid w:val="00774314"/>
    <w:rsid w:val="0077431C"/>
    <w:rsid w:val="00774322"/>
    <w:rsid w:val="00774351"/>
    <w:rsid w:val="00774600"/>
    <w:rsid w:val="007746D6"/>
    <w:rsid w:val="007748CF"/>
    <w:rsid w:val="00774B4A"/>
    <w:rsid w:val="00774FC6"/>
    <w:rsid w:val="00775117"/>
    <w:rsid w:val="00775234"/>
    <w:rsid w:val="0077527A"/>
    <w:rsid w:val="00775602"/>
    <w:rsid w:val="00775616"/>
    <w:rsid w:val="0077568F"/>
    <w:rsid w:val="007756E7"/>
    <w:rsid w:val="007756ED"/>
    <w:rsid w:val="0077576A"/>
    <w:rsid w:val="007757E7"/>
    <w:rsid w:val="00775869"/>
    <w:rsid w:val="00775872"/>
    <w:rsid w:val="00775889"/>
    <w:rsid w:val="007758E5"/>
    <w:rsid w:val="007759DB"/>
    <w:rsid w:val="00775AE4"/>
    <w:rsid w:val="00775B51"/>
    <w:rsid w:val="00775BAC"/>
    <w:rsid w:val="00775D12"/>
    <w:rsid w:val="00775D36"/>
    <w:rsid w:val="00775ECE"/>
    <w:rsid w:val="00776611"/>
    <w:rsid w:val="00776927"/>
    <w:rsid w:val="00776A17"/>
    <w:rsid w:val="00776C5E"/>
    <w:rsid w:val="00776E09"/>
    <w:rsid w:val="00776E9A"/>
    <w:rsid w:val="00777007"/>
    <w:rsid w:val="00777012"/>
    <w:rsid w:val="007770FA"/>
    <w:rsid w:val="00777283"/>
    <w:rsid w:val="00777396"/>
    <w:rsid w:val="007773D0"/>
    <w:rsid w:val="007773DE"/>
    <w:rsid w:val="00777403"/>
    <w:rsid w:val="00777440"/>
    <w:rsid w:val="00777800"/>
    <w:rsid w:val="0077781D"/>
    <w:rsid w:val="00777892"/>
    <w:rsid w:val="007778A1"/>
    <w:rsid w:val="007778F3"/>
    <w:rsid w:val="00777949"/>
    <w:rsid w:val="00777B29"/>
    <w:rsid w:val="00777E56"/>
    <w:rsid w:val="00777E7D"/>
    <w:rsid w:val="00777EA6"/>
    <w:rsid w:val="00777EE4"/>
    <w:rsid w:val="00777EE5"/>
    <w:rsid w:val="00780085"/>
    <w:rsid w:val="00780140"/>
    <w:rsid w:val="0078020E"/>
    <w:rsid w:val="0078030E"/>
    <w:rsid w:val="0078044B"/>
    <w:rsid w:val="007804BB"/>
    <w:rsid w:val="007807CB"/>
    <w:rsid w:val="007807F9"/>
    <w:rsid w:val="0078089B"/>
    <w:rsid w:val="007808E9"/>
    <w:rsid w:val="0078091C"/>
    <w:rsid w:val="00780983"/>
    <w:rsid w:val="00780A6E"/>
    <w:rsid w:val="00780B1B"/>
    <w:rsid w:val="00780C62"/>
    <w:rsid w:val="00780D50"/>
    <w:rsid w:val="00780E70"/>
    <w:rsid w:val="00780EAD"/>
    <w:rsid w:val="00780EB5"/>
    <w:rsid w:val="00780F73"/>
    <w:rsid w:val="00780FD1"/>
    <w:rsid w:val="007810B3"/>
    <w:rsid w:val="00781250"/>
    <w:rsid w:val="00781339"/>
    <w:rsid w:val="007814DE"/>
    <w:rsid w:val="00781557"/>
    <w:rsid w:val="00781583"/>
    <w:rsid w:val="00781585"/>
    <w:rsid w:val="007815FF"/>
    <w:rsid w:val="0078177F"/>
    <w:rsid w:val="0078188F"/>
    <w:rsid w:val="00781957"/>
    <w:rsid w:val="00781A38"/>
    <w:rsid w:val="00781AE3"/>
    <w:rsid w:val="00781B65"/>
    <w:rsid w:val="00781C5C"/>
    <w:rsid w:val="00781CB9"/>
    <w:rsid w:val="00781D1F"/>
    <w:rsid w:val="00781D36"/>
    <w:rsid w:val="00781E09"/>
    <w:rsid w:val="00781E55"/>
    <w:rsid w:val="00781EA1"/>
    <w:rsid w:val="00781F22"/>
    <w:rsid w:val="00781FE8"/>
    <w:rsid w:val="00782055"/>
    <w:rsid w:val="00782235"/>
    <w:rsid w:val="00782296"/>
    <w:rsid w:val="007822D0"/>
    <w:rsid w:val="007822E3"/>
    <w:rsid w:val="00782322"/>
    <w:rsid w:val="00782525"/>
    <w:rsid w:val="007825E8"/>
    <w:rsid w:val="0078269D"/>
    <w:rsid w:val="007826A8"/>
    <w:rsid w:val="007827D1"/>
    <w:rsid w:val="0078282F"/>
    <w:rsid w:val="0078296A"/>
    <w:rsid w:val="00782AE2"/>
    <w:rsid w:val="00782AF0"/>
    <w:rsid w:val="00782AFC"/>
    <w:rsid w:val="00782E06"/>
    <w:rsid w:val="00782E3D"/>
    <w:rsid w:val="00782EB0"/>
    <w:rsid w:val="00782ED8"/>
    <w:rsid w:val="00782F59"/>
    <w:rsid w:val="0078308B"/>
    <w:rsid w:val="007830CC"/>
    <w:rsid w:val="007830E2"/>
    <w:rsid w:val="007833D7"/>
    <w:rsid w:val="00783526"/>
    <w:rsid w:val="00783592"/>
    <w:rsid w:val="007835D5"/>
    <w:rsid w:val="00783623"/>
    <w:rsid w:val="00783716"/>
    <w:rsid w:val="007837E3"/>
    <w:rsid w:val="00783827"/>
    <w:rsid w:val="007838EA"/>
    <w:rsid w:val="00783957"/>
    <w:rsid w:val="00783A08"/>
    <w:rsid w:val="00783B1C"/>
    <w:rsid w:val="00783BB1"/>
    <w:rsid w:val="00783D81"/>
    <w:rsid w:val="00783D84"/>
    <w:rsid w:val="00783E85"/>
    <w:rsid w:val="00783EBF"/>
    <w:rsid w:val="00783F29"/>
    <w:rsid w:val="00784029"/>
    <w:rsid w:val="00784039"/>
    <w:rsid w:val="00784188"/>
    <w:rsid w:val="00784209"/>
    <w:rsid w:val="00784452"/>
    <w:rsid w:val="00784667"/>
    <w:rsid w:val="0078479E"/>
    <w:rsid w:val="007847D7"/>
    <w:rsid w:val="0078482D"/>
    <w:rsid w:val="00784924"/>
    <w:rsid w:val="00784B19"/>
    <w:rsid w:val="00784D00"/>
    <w:rsid w:val="00784D33"/>
    <w:rsid w:val="00784E1A"/>
    <w:rsid w:val="00784EA7"/>
    <w:rsid w:val="00785072"/>
    <w:rsid w:val="00785166"/>
    <w:rsid w:val="007851A2"/>
    <w:rsid w:val="0078522D"/>
    <w:rsid w:val="0078524B"/>
    <w:rsid w:val="00785276"/>
    <w:rsid w:val="00785323"/>
    <w:rsid w:val="00785374"/>
    <w:rsid w:val="00785401"/>
    <w:rsid w:val="00785564"/>
    <w:rsid w:val="00785764"/>
    <w:rsid w:val="00785828"/>
    <w:rsid w:val="007858DB"/>
    <w:rsid w:val="007859CA"/>
    <w:rsid w:val="00785A1A"/>
    <w:rsid w:val="00785ACE"/>
    <w:rsid w:val="00785AD2"/>
    <w:rsid w:val="00785B41"/>
    <w:rsid w:val="00785B6D"/>
    <w:rsid w:val="00785B93"/>
    <w:rsid w:val="00785BD4"/>
    <w:rsid w:val="00785BEE"/>
    <w:rsid w:val="00785D05"/>
    <w:rsid w:val="00785D8C"/>
    <w:rsid w:val="00785FB9"/>
    <w:rsid w:val="0078607B"/>
    <w:rsid w:val="00786191"/>
    <w:rsid w:val="007861F2"/>
    <w:rsid w:val="0078620D"/>
    <w:rsid w:val="00786286"/>
    <w:rsid w:val="007863AF"/>
    <w:rsid w:val="007863BD"/>
    <w:rsid w:val="00786440"/>
    <w:rsid w:val="00786462"/>
    <w:rsid w:val="0078647E"/>
    <w:rsid w:val="00786549"/>
    <w:rsid w:val="0078659E"/>
    <w:rsid w:val="00786600"/>
    <w:rsid w:val="00786717"/>
    <w:rsid w:val="0078673C"/>
    <w:rsid w:val="00786762"/>
    <w:rsid w:val="007867E3"/>
    <w:rsid w:val="0078680E"/>
    <w:rsid w:val="00786B3E"/>
    <w:rsid w:val="00786CFA"/>
    <w:rsid w:val="00786E30"/>
    <w:rsid w:val="007872DB"/>
    <w:rsid w:val="007873E7"/>
    <w:rsid w:val="0078745A"/>
    <w:rsid w:val="00787480"/>
    <w:rsid w:val="0078750C"/>
    <w:rsid w:val="007875CD"/>
    <w:rsid w:val="0078763F"/>
    <w:rsid w:val="00787698"/>
    <w:rsid w:val="00787700"/>
    <w:rsid w:val="0078775A"/>
    <w:rsid w:val="00787773"/>
    <w:rsid w:val="00787AB3"/>
    <w:rsid w:val="00787ACB"/>
    <w:rsid w:val="00787C7E"/>
    <w:rsid w:val="00787E10"/>
    <w:rsid w:val="00787ED9"/>
    <w:rsid w:val="00787F22"/>
    <w:rsid w:val="00787F3C"/>
    <w:rsid w:val="0079002F"/>
    <w:rsid w:val="00790089"/>
    <w:rsid w:val="007900BB"/>
    <w:rsid w:val="0079016F"/>
    <w:rsid w:val="00790228"/>
    <w:rsid w:val="007902C2"/>
    <w:rsid w:val="00790345"/>
    <w:rsid w:val="007903D1"/>
    <w:rsid w:val="007904A6"/>
    <w:rsid w:val="007905A5"/>
    <w:rsid w:val="00790780"/>
    <w:rsid w:val="00790844"/>
    <w:rsid w:val="00790888"/>
    <w:rsid w:val="00790893"/>
    <w:rsid w:val="007908D5"/>
    <w:rsid w:val="00790900"/>
    <w:rsid w:val="00790A19"/>
    <w:rsid w:val="00790A38"/>
    <w:rsid w:val="00790B00"/>
    <w:rsid w:val="00790B0E"/>
    <w:rsid w:val="00790B7F"/>
    <w:rsid w:val="00790BCB"/>
    <w:rsid w:val="00790C2C"/>
    <w:rsid w:val="00790CC8"/>
    <w:rsid w:val="00790DB8"/>
    <w:rsid w:val="00790E35"/>
    <w:rsid w:val="00790EC4"/>
    <w:rsid w:val="00791078"/>
    <w:rsid w:val="007913A0"/>
    <w:rsid w:val="0079142D"/>
    <w:rsid w:val="00791497"/>
    <w:rsid w:val="0079150A"/>
    <w:rsid w:val="0079156A"/>
    <w:rsid w:val="0079165F"/>
    <w:rsid w:val="00791841"/>
    <w:rsid w:val="00791A11"/>
    <w:rsid w:val="00791B32"/>
    <w:rsid w:val="00791B72"/>
    <w:rsid w:val="00791D9B"/>
    <w:rsid w:val="00791E58"/>
    <w:rsid w:val="00792059"/>
    <w:rsid w:val="00792241"/>
    <w:rsid w:val="00792275"/>
    <w:rsid w:val="00792312"/>
    <w:rsid w:val="00792467"/>
    <w:rsid w:val="007925BB"/>
    <w:rsid w:val="007925D2"/>
    <w:rsid w:val="0079270E"/>
    <w:rsid w:val="00792763"/>
    <w:rsid w:val="00792793"/>
    <w:rsid w:val="007927E1"/>
    <w:rsid w:val="007928EF"/>
    <w:rsid w:val="007929DB"/>
    <w:rsid w:val="00792D2A"/>
    <w:rsid w:val="00792DB2"/>
    <w:rsid w:val="00792EDC"/>
    <w:rsid w:val="00792EDE"/>
    <w:rsid w:val="00792FBE"/>
    <w:rsid w:val="0079308C"/>
    <w:rsid w:val="00793194"/>
    <w:rsid w:val="007931A6"/>
    <w:rsid w:val="00793226"/>
    <w:rsid w:val="0079343E"/>
    <w:rsid w:val="00793588"/>
    <w:rsid w:val="007936E3"/>
    <w:rsid w:val="007937FC"/>
    <w:rsid w:val="0079386C"/>
    <w:rsid w:val="007938AF"/>
    <w:rsid w:val="007938EC"/>
    <w:rsid w:val="00793991"/>
    <w:rsid w:val="007939A7"/>
    <w:rsid w:val="00793A90"/>
    <w:rsid w:val="00793BDB"/>
    <w:rsid w:val="00793C7E"/>
    <w:rsid w:val="00793C8E"/>
    <w:rsid w:val="00793CE7"/>
    <w:rsid w:val="00793F6A"/>
    <w:rsid w:val="00794088"/>
    <w:rsid w:val="00794181"/>
    <w:rsid w:val="007941F6"/>
    <w:rsid w:val="007942A1"/>
    <w:rsid w:val="007942A5"/>
    <w:rsid w:val="007942D6"/>
    <w:rsid w:val="007942F6"/>
    <w:rsid w:val="00794380"/>
    <w:rsid w:val="00794506"/>
    <w:rsid w:val="00794515"/>
    <w:rsid w:val="00794586"/>
    <w:rsid w:val="00794741"/>
    <w:rsid w:val="007948FA"/>
    <w:rsid w:val="00794A00"/>
    <w:rsid w:val="00794A7A"/>
    <w:rsid w:val="00794B7F"/>
    <w:rsid w:val="00794D13"/>
    <w:rsid w:val="00794D5F"/>
    <w:rsid w:val="00794D97"/>
    <w:rsid w:val="00794E95"/>
    <w:rsid w:val="00794EFD"/>
    <w:rsid w:val="00795070"/>
    <w:rsid w:val="007950AB"/>
    <w:rsid w:val="00795212"/>
    <w:rsid w:val="00795367"/>
    <w:rsid w:val="00795499"/>
    <w:rsid w:val="0079549E"/>
    <w:rsid w:val="007955B1"/>
    <w:rsid w:val="0079564A"/>
    <w:rsid w:val="00795697"/>
    <w:rsid w:val="00795701"/>
    <w:rsid w:val="0079571A"/>
    <w:rsid w:val="00795772"/>
    <w:rsid w:val="007957C7"/>
    <w:rsid w:val="00795871"/>
    <w:rsid w:val="007958C8"/>
    <w:rsid w:val="00795C50"/>
    <w:rsid w:val="00795C8A"/>
    <w:rsid w:val="00795CB9"/>
    <w:rsid w:val="00795D12"/>
    <w:rsid w:val="00795D66"/>
    <w:rsid w:val="00795DB6"/>
    <w:rsid w:val="00796180"/>
    <w:rsid w:val="00796424"/>
    <w:rsid w:val="007964DB"/>
    <w:rsid w:val="007965CC"/>
    <w:rsid w:val="007966F3"/>
    <w:rsid w:val="0079682E"/>
    <w:rsid w:val="007968A3"/>
    <w:rsid w:val="007969BA"/>
    <w:rsid w:val="00796BD2"/>
    <w:rsid w:val="00796C1C"/>
    <w:rsid w:val="00796EBF"/>
    <w:rsid w:val="0079712A"/>
    <w:rsid w:val="00797249"/>
    <w:rsid w:val="007972EA"/>
    <w:rsid w:val="007973A7"/>
    <w:rsid w:val="007975B4"/>
    <w:rsid w:val="00797678"/>
    <w:rsid w:val="007977BC"/>
    <w:rsid w:val="00797873"/>
    <w:rsid w:val="00797B0D"/>
    <w:rsid w:val="00797B44"/>
    <w:rsid w:val="00797BC1"/>
    <w:rsid w:val="00797C42"/>
    <w:rsid w:val="00797CCA"/>
    <w:rsid w:val="00797E1E"/>
    <w:rsid w:val="00797F41"/>
    <w:rsid w:val="00797F51"/>
    <w:rsid w:val="00797F7A"/>
    <w:rsid w:val="00797F9C"/>
    <w:rsid w:val="007A006E"/>
    <w:rsid w:val="007A00A7"/>
    <w:rsid w:val="007A00D4"/>
    <w:rsid w:val="007A00F5"/>
    <w:rsid w:val="007A0171"/>
    <w:rsid w:val="007A0178"/>
    <w:rsid w:val="007A02BD"/>
    <w:rsid w:val="007A0364"/>
    <w:rsid w:val="007A039F"/>
    <w:rsid w:val="007A0455"/>
    <w:rsid w:val="007A046C"/>
    <w:rsid w:val="007A0600"/>
    <w:rsid w:val="007A0632"/>
    <w:rsid w:val="007A06CC"/>
    <w:rsid w:val="007A075A"/>
    <w:rsid w:val="007A0854"/>
    <w:rsid w:val="007A08A1"/>
    <w:rsid w:val="007A0943"/>
    <w:rsid w:val="007A09CE"/>
    <w:rsid w:val="007A0A2D"/>
    <w:rsid w:val="007A0A60"/>
    <w:rsid w:val="007A0AF7"/>
    <w:rsid w:val="007A0B2A"/>
    <w:rsid w:val="007A0C4C"/>
    <w:rsid w:val="007A0E4F"/>
    <w:rsid w:val="007A0F07"/>
    <w:rsid w:val="007A0F89"/>
    <w:rsid w:val="007A1251"/>
    <w:rsid w:val="007A1314"/>
    <w:rsid w:val="007A1319"/>
    <w:rsid w:val="007A138A"/>
    <w:rsid w:val="007A1479"/>
    <w:rsid w:val="007A1795"/>
    <w:rsid w:val="007A17B3"/>
    <w:rsid w:val="007A1831"/>
    <w:rsid w:val="007A1969"/>
    <w:rsid w:val="007A1A8D"/>
    <w:rsid w:val="007A1B3E"/>
    <w:rsid w:val="007A1BB2"/>
    <w:rsid w:val="007A1D59"/>
    <w:rsid w:val="007A1DA0"/>
    <w:rsid w:val="007A1E5C"/>
    <w:rsid w:val="007A1F85"/>
    <w:rsid w:val="007A21BF"/>
    <w:rsid w:val="007A248B"/>
    <w:rsid w:val="007A2533"/>
    <w:rsid w:val="007A2559"/>
    <w:rsid w:val="007A2566"/>
    <w:rsid w:val="007A258C"/>
    <w:rsid w:val="007A25DB"/>
    <w:rsid w:val="007A2622"/>
    <w:rsid w:val="007A26C8"/>
    <w:rsid w:val="007A2712"/>
    <w:rsid w:val="007A27CA"/>
    <w:rsid w:val="007A28D9"/>
    <w:rsid w:val="007A28F1"/>
    <w:rsid w:val="007A2991"/>
    <w:rsid w:val="007A29F2"/>
    <w:rsid w:val="007A2A52"/>
    <w:rsid w:val="007A2A57"/>
    <w:rsid w:val="007A2AA8"/>
    <w:rsid w:val="007A2B4D"/>
    <w:rsid w:val="007A2B7A"/>
    <w:rsid w:val="007A2BF1"/>
    <w:rsid w:val="007A2C13"/>
    <w:rsid w:val="007A2C73"/>
    <w:rsid w:val="007A2CE8"/>
    <w:rsid w:val="007A2D1E"/>
    <w:rsid w:val="007A2D7D"/>
    <w:rsid w:val="007A2E7B"/>
    <w:rsid w:val="007A2F65"/>
    <w:rsid w:val="007A2F67"/>
    <w:rsid w:val="007A309B"/>
    <w:rsid w:val="007A30F0"/>
    <w:rsid w:val="007A311E"/>
    <w:rsid w:val="007A31E2"/>
    <w:rsid w:val="007A3294"/>
    <w:rsid w:val="007A32C0"/>
    <w:rsid w:val="007A3480"/>
    <w:rsid w:val="007A353F"/>
    <w:rsid w:val="007A36D0"/>
    <w:rsid w:val="007A395F"/>
    <w:rsid w:val="007A3AC3"/>
    <w:rsid w:val="007A3C05"/>
    <w:rsid w:val="007A3C5C"/>
    <w:rsid w:val="007A3E7F"/>
    <w:rsid w:val="007A3F88"/>
    <w:rsid w:val="007A40A0"/>
    <w:rsid w:val="007A415A"/>
    <w:rsid w:val="007A416B"/>
    <w:rsid w:val="007A42B3"/>
    <w:rsid w:val="007A43A6"/>
    <w:rsid w:val="007A44D0"/>
    <w:rsid w:val="007A453D"/>
    <w:rsid w:val="007A4677"/>
    <w:rsid w:val="007A46E4"/>
    <w:rsid w:val="007A48D9"/>
    <w:rsid w:val="007A4968"/>
    <w:rsid w:val="007A4981"/>
    <w:rsid w:val="007A4D1F"/>
    <w:rsid w:val="007A4E37"/>
    <w:rsid w:val="007A4E89"/>
    <w:rsid w:val="007A4FF6"/>
    <w:rsid w:val="007A50AB"/>
    <w:rsid w:val="007A50DE"/>
    <w:rsid w:val="007A5145"/>
    <w:rsid w:val="007A518F"/>
    <w:rsid w:val="007A51E4"/>
    <w:rsid w:val="007A5203"/>
    <w:rsid w:val="007A5227"/>
    <w:rsid w:val="007A533C"/>
    <w:rsid w:val="007A556E"/>
    <w:rsid w:val="007A585A"/>
    <w:rsid w:val="007A58F9"/>
    <w:rsid w:val="007A5ABB"/>
    <w:rsid w:val="007A5B3A"/>
    <w:rsid w:val="007A5C23"/>
    <w:rsid w:val="007A5C27"/>
    <w:rsid w:val="007A5CC1"/>
    <w:rsid w:val="007A5E5C"/>
    <w:rsid w:val="007A5F31"/>
    <w:rsid w:val="007A600D"/>
    <w:rsid w:val="007A60E0"/>
    <w:rsid w:val="007A60E1"/>
    <w:rsid w:val="007A61F0"/>
    <w:rsid w:val="007A624C"/>
    <w:rsid w:val="007A62E1"/>
    <w:rsid w:val="007A6368"/>
    <w:rsid w:val="007A648E"/>
    <w:rsid w:val="007A677F"/>
    <w:rsid w:val="007A6873"/>
    <w:rsid w:val="007A6925"/>
    <w:rsid w:val="007A69A4"/>
    <w:rsid w:val="007A6D13"/>
    <w:rsid w:val="007A6EC0"/>
    <w:rsid w:val="007A7207"/>
    <w:rsid w:val="007A732C"/>
    <w:rsid w:val="007A73AA"/>
    <w:rsid w:val="007A7486"/>
    <w:rsid w:val="007A7489"/>
    <w:rsid w:val="007A7569"/>
    <w:rsid w:val="007A75B2"/>
    <w:rsid w:val="007A7705"/>
    <w:rsid w:val="007A77DC"/>
    <w:rsid w:val="007A7856"/>
    <w:rsid w:val="007A7871"/>
    <w:rsid w:val="007A789C"/>
    <w:rsid w:val="007A78C1"/>
    <w:rsid w:val="007A799A"/>
    <w:rsid w:val="007A7A22"/>
    <w:rsid w:val="007A7A6E"/>
    <w:rsid w:val="007A7A76"/>
    <w:rsid w:val="007A7C1A"/>
    <w:rsid w:val="007A7EB3"/>
    <w:rsid w:val="007A7ECA"/>
    <w:rsid w:val="007A7F30"/>
    <w:rsid w:val="007B00E6"/>
    <w:rsid w:val="007B0134"/>
    <w:rsid w:val="007B016B"/>
    <w:rsid w:val="007B0509"/>
    <w:rsid w:val="007B051A"/>
    <w:rsid w:val="007B054B"/>
    <w:rsid w:val="007B05E3"/>
    <w:rsid w:val="007B08B2"/>
    <w:rsid w:val="007B09C6"/>
    <w:rsid w:val="007B0A9B"/>
    <w:rsid w:val="007B0B63"/>
    <w:rsid w:val="007B0C92"/>
    <w:rsid w:val="007B0CE3"/>
    <w:rsid w:val="007B0DDC"/>
    <w:rsid w:val="007B0E03"/>
    <w:rsid w:val="007B0EC2"/>
    <w:rsid w:val="007B0FAB"/>
    <w:rsid w:val="007B1009"/>
    <w:rsid w:val="007B10A2"/>
    <w:rsid w:val="007B1184"/>
    <w:rsid w:val="007B124E"/>
    <w:rsid w:val="007B132F"/>
    <w:rsid w:val="007B14BA"/>
    <w:rsid w:val="007B1531"/>
    <w:rsid w:val="007B1646"/>
    <w:rsid w:val="007B16AB"/>
    <w:rsid w:val="007B16CA"/>
    <w:rsid w:val="007B16F6"/>
    <w:rsid w:val="007B1796"/>
    <w:rsid w:val="007B1839"/>
    <w:rsid w:val="007B1917"/>
    <w:rsid w:val="007B1B96"/>
    <w:rsid w:val="007B1EA7"/>
    <w:rsid w:val="007B1EF8"/>
    <w:rsid w:val="007B2017"/>
    <w:rsid w:val="007B202B"/>
    <w:rsid w:val="007B23B0"/>
    <w:rsid w:val="007B24AF"/>
    <w:rsid w:val="007B24E4"/>
    <w:rsid w:val="007B2505"/>
    <w:rsid w:val="007B25CA"/>
    <w:rsid w:val="007B267C"/>
    <w:rsid w:val="007B2684"/>
    <w:rsid w:val="007B2896"/>
    <w:rsid w:val="007B28CB"/>
    <w:rsid w:val="007B29E1"/>
    <w:rsid w:val="007B29E7"/>
    <w:rsid w:val="007B2A18"/>
    <w:rsid w:val="007B2ABC"/>
    <w:rsid w:val="007B2C1F"/>
    <w:rsid w:val="007B2DF4"/>
    <w:rsid w:val="007B2FFB"/>
    <w:rsid w:val="007B30AE"/>
    <w:rsid w:val="007B312C"/>
    <w:rsid w:val="007B3195"/>
    <w:rsid w:val="007B3225"/>
    <w:rsid w:val="007B3358"/>
    <w:rsid w:val="007B34DC"/>
    <w:rsid w:val="007B35E2"/>
    <w:rsid w:val="007B370E"/>
    <w:rsid w:val="007B3755"/>
    <w:rsid w:val="007B382A"/>
    <w:rsid w:val="007B3919"/>
    <w:rsid w:val="007B398B"/>
    <w:rsid w:val="007B3AA2"/>
    <w:rsid w:val="007B3B04"/>
    <w:rsid w:val="007B3CFB"/>
    <w:rsid w:val="007B3D51"/>
    <w:rsid w:val="007B3F9C"/>
    <w:rsid w:val="007B3FAF"/>
    <w:rsid w:val="007B3FF8"/>
    <w:rsid w:val="007B42FA"/>
    <w:rsid w:val="007B434D"/>
    <w:rsid w:val="007B43F8"/>
    <w:rsid w:val="007B4418"/>
    <w:rsid w:val="007B44DB"/>
    <w:rsid w:val="007B4578"/>
    <w:rsid w:val="007B4610"/>
    <w:rsid w:val="007B46D6"/>
    <w:rsid w:val="007B479F"/>
    <w:rsid w:val="007B47E1"/>
    <w:rsid w:val="007B4831"/>
    <w:rsid w:val="007B4891"/>
    <w:rsid w:val="007B491A"/>
    <w:rsid w:val="007B4943"/>
    <w:rsid w:val="007B49C8"/>
    <w:rsid w:val="007B4A93"/>
    <w:rsid w:val="007B4B1A"/>
    <w:rsid w:val="007B4B22"/>
    <w:rsid w:val="007B4B6C"/>
    <w:rsid w:val="007B4BA9"/>
    <w:rsid w:val="007B4C27"/>
    <w:rsid w:val="007B4D04"/>
    <w:rsid w:val="007B4DEF"/>
    <w:rsid w:val="007B4E56"/>
    <w:rsid w:val="007B4FBF"/>
    <w:rsid w:val="007B53DC"/>
    <w:rsid w:val="007B549E"/>
    <w:rsid w:val="007B55B3"/>
    <w:rsid w:val="007B5649"/>
    <w:rsid w:val="007B57A1"/>
    <w:rsid w:val="007B5861"/>
    <w:rsid w:val="007B59D4"/>
    <w:rsid w:val="007B5A79"/>
    <w:rsid w:val="007B5A9C"/>
    <w:rsid w:val="007B5B43"/>
    <w:rsid w:val="007B5B45"/>
    <w:rsid w:val="007B5CF3"/>
    <w:rsid w:val="007B5DC2"/>
    <w:rsid w:val="007B5E2B"/>
    <w:rsid w:val="007B5EA3"/>
    <w:rsid w:val="007B5ED6"/>
    <w:rsid w:val="007B60A5"/>
    <w:rsid w:val="007B621D"/>
    <w:rsid w:val="007B6297"/>
    <w:rsid w:val="007B6514"/>
    <w:rsid w:val="007B6584"/>
    <w:rsid w:val="007B65B9"/>
    <w:rsid w:val="007B660C"/>
    <w:rsid w:val="007B690C"/>
    <w:rsid w:val="007B691D"/>
    <w:rsid w:val="007B69DF"/>
    <w:rsid w:val="007B69E0"/>
    <w:rsid w:val="007B6A0E"/>
    <w:rsid w:val="007B6A2A"/>
    <w:rsid w:val="007B6B39"/>
    <w:rsid w:val="007B6B70"/>
    <w:rsid w:val="007B6C10"/>
    <w:rsid w:val="007B6DCF"/>
    <w:rsid w:val="007B6FD3"/>
    <w:rsid w:val="007B72F5"/>
    <w:rsid w:val="007B7434"/>
    <w:rsid w:val="007B7486"/>
    <w:rsid w:val="007B7563"/>
    <w:rsid w:val="007B760A"/>
    <w:rsid w:val="007B767A"/>
    <w:rsid w:val="007B767C"/>
    <w:rsid w:val="007B76EA"/>
    <w:rsid w:val="007B7790"/>
    <w:rsid w:val="007B77DF"/>
    <w:rsid w:val="007B77E4"/>
    <w:rsid w:val="007B79CD"/>
    <w:rsid w:val="007B7A7C"/>
    <w:rsid w:val="007B7B7E"/>
    <w:rsid w:val="007B7C5B"/>
    <w:rsid w:val="007B7CDB"/>
    <w:rsid w:val="007B7DA5"/>
    <w:rsid w:val="007B7DCA"/>
    <w:rsid w:val="007B7E7F"/>
    <w:rsid w:val="007C0071"/>
    <w:rsid w:val="007C008E"/>
    <w:rsid w:val="007C0164"/>
    <w:rsid w:val="007C0187"/>
    <w:rsid w:val="007C0214"/>
    <w:rsid w:val="007C036C"/>
    <w:rsid w:val="007C04CC"/>
    <w:rsid w:val="007C0565"/>
    <w:rsid w:val="007C0614"/>
    <w:rsid w:val="007C06AA"/>
    <w:rsid w:val="007C079B"/>
    <w:rsid w:val="007C07AB"/>
    <w:rsid w:val="007C08A2"/>
    <w:rsid w:val="007C0B9D"/>
    <w:rsid w:val="007C0E53"/>
    <w:rsid w:val="007C0E9F"/>
    <w:rsid w:val="007C0F29"/>
    <w:rsid w:val="007C0F3C"/>
    <w:rsid w:val="007C0FA4"/>
    <w:rsid w:val="007C1078"/>
    <w:rsid w:val="007C110C"/>
    <w:rsid w:val="007C1127"/>
    <w:rsid w:val="007C1376"/>
    <w:rsid w:val="007C13BF"/>
    <w:rsid w:val="007C14D4"/>
    <w:rsid w:val="007C1515"/>
    <w:rsid w:val="007C1539"/>
    <w:rsid w:val="007C16C2"/>
    <w:rsid w:val="007C183E"/>
    <w:rsid w:val="007C196B"/>
    <w:rsid w:val="007C1A37"/>
    <w:rsid w:val="007C1B41"/>
    <w:rsid w:val="007C1BBF"/>
    <w:rsid w:val="007C1C9C"/>
    <w:rsid w:val="007C1D65"/>
    <w:rsid w:val="007C1DEB"/>
    <w:rsid w:val="007C1E12"/>
    <w:rsid w:val="007C1ECB"/>
    <w:rsid w:val="007C1ED8"/>
    <w:rsid w:val="007C1F6C"/>
    <w:rsid w:val="007C1FA5"/>
    <w:rsid w:val="007C1FB4"/>
    <w:rsid w:val="007C20B3"/>
    <w:rsid w:val="007C20FE"/>
    <w:rsid w:val="007C220E"/>
    <w:rsid w:val="007C2240"/>
    <w:rsid w:val="007C224F"/>
    <w:rsid w:val="007C226E"/>
    <w:rsid w:val="007C22FD"/>
    <w:rsid w:val="007C237B"/>
    <w:rsid w:val="007C2504"/>
    <w:rsid w:val="007C2559"/>
    <w:rsid w:val="007C2565"/>
    <w:rsid w:val="007C259F"/>
    <w:rsid w:val="007C26A5"/>
    <w:rsid w:val="007C274A"/>
    <w:rsid w:val="007C2780"/>
    <w:rsid w:val="007C27BC"/>
    <w:rsid w:val="007C28FB"/>
    <w:rsid w:val="007C2A16"/>
    <w:rsid w:val="007C2AAC"/>
    <w:rsid w:val="007C2AC4"/>
    <w:rsid w:val="007C2AFE"/>
    <w:rsid w:val="007C2B78"/>
    <w:rsid w:val="007C2B8E"/>
    <w:rsid w:val="007C2C70"/>
    <w:rsid w:val="007C2EEC"/>
    <w:rsid w:val="007C30D3"/>
    <w:rsid w:val="007C30F2"/>
    <w:rsid w:val="007C30F6"/>
    <w:rsid w:val="007C31EF"/>
    <w:rsid w:val="007C3223"/>
    <w:rsid w:val="007C3322"/>
    <w:rsid w:val="007C33B6"/>
    <w:rsid w:val="007C345E"/>
    <w:rsid w:val="007C351A"/>
    <w:rsid w:val="007C35DC"/>
    <w:rsid w:val="007C36E9"/>
    <w:rsid w:val="007C3952"/>
    <w:rsid w:val="007C396A"/>
    <w:rsid w:val="007C3A15"/>
    <w:rsid w:val="007C3A4D"/>
    <w:rsid w:val="007C3A5C"/>
    <w:rsid w:val="007C3C51"/>
    <w:rsid w:val="007C3CBF"/>
    <w:rsid w:val="007C3D59"/>
    <w:rsid w:val="007C3D5E"/>
    <w:rsid w:val="007C3D7D"/>
    <w:rsid w:val="007C3E34"/>
    <w:rsid w:val="007C4105"/>
    <w:rsid w:val="007C4143"/>
    <w:rsid w:val="007C41C8"/>
    <w:rsid w:val="007C4237"/>
    <w:rsid w:val="007C44F1"/>
    <w:rsid w:val="007C4542"/>
    <w:rsid w:val="007C4545"/>
    <w:rsid w:val="007C4671"/>
    <w:rsid w:val="007C46C8"/>
    <w:rsid w:val="007C4794"/>
    <w:rsid w:val="007C48A0"/>
    <w:rsid w:val="007C4AB9"/>
    <w:rsid w:val="007C4B05"/>
    <w:rsid w:val="007C4B27"/>
    <w:rsid w:val="007C4C09"/>
    <w:rsid w:val="007C4E1E"/>
    <w:rsid w:val="007C4E86"/>
    <w:rsid w:val="007C4F91"/>
    <w:rsid w:val="007C506D"/>
    <w:rsid w:val="007C50EB"/>
    <w:rsid w:val="007C520E"/>
    <w:rsid w:val="007C529A"/>
    <w:rsid w:val="007C52A0"/>
    <w:rsid w:val="007C5521"/>
    <w:rsid w:val="007C566D"/>
    <w:rsid w:val="007C56D4"/>
    <w:rsid w:val="007C58D3"/>
    <w:rsid w:val="007C58FB"/>
    <w:rsid w:val="007C594E"/>
    <w:rsid w:val="007C5962"/>
    <w:rsid w:val="007C5A29"/>
    <w:rsid w:val="007C5AE2"/>
    <w:rsid w:val="007C5C14"/>
    <w:rsid w:val="007C6066"/>
    <w:rsid w:val="007C6171"/>
    <w:rsid w:val="007C618C"/>
    <w:rsid w:val="007C627A"/>
    <w:rsid w:val="007C6537"/>
    <w:rsid w:val="007C6585"/>
    <w:rsid w:val="007C6596"/>
    <w:rsid w:val="007C65B2"/>
    <w:rsid w:val="007C660A"/>
    <w:rsid w:val="007C66D4"/>
    <w:rsid w:val="007C675C"/>
    <w:rsid w:val="007C67C9"/>
    <w:rsid w:val="007C6831"/>
    <w:rsid w:val="007C6868"/>
    <w:rsid w:val="007C686A"/>
    <w:rsid w:val="007C6882"/>
    <w:rsid w:val="007C6ADE"/>
    <w:rsid w:val="007C6AF2"/>
    <w:rsid w:val="007C6B34"/>
    <w:rsid w:val="007C6B82"/>
    <w:rsid w:val="007C6BE5"/>
    <w:rsid w:val="007C6CD7"/>
    <w:rsid w:val="007C6D34"/>
    <w:rsid w:val="007C6E11"/>
    <w:rsid w:val="007C6EA8"/>
    <w:rsid w:val="007C6EAA"/>
    <w:rsid w:val="007C6F54"/>
    <w:rsid w:val="007C7004"/>
    <w:rsid w:val="007C718B"/>
    <w:rsid w:val="007C71EE"/>
    <w:rsid w:val="007C739F"/>
    <w:rsid w:val="007C73CD"/>
    <w:rsid w:val="007C749A"/>
    <w:rsid w:val="007C751D"/>
    <w:rsid w:val="007C7532"/>
    <w:rsid w:val="007C7579"/>
    <w:rsid w:val="007C76FE"/>
    <w:rsid w:val="007C7886"/>
    <w:rsid w:val="007C7983"/>
    <w:rsid w:val="007C7A01"/>
    <w:rsid w:val="007C7A4A"/>
    <w:rsid w:val="007C7C2F"/>
    <w:rsid w:val="007C7D02"/>
    <w:rsid w:val="007C7D5F"/>
    <w:rsid w:val="007C7E01"/>
    <w:rsid w:val="007C7E9D"/>
    <w:rsid w:val="007C7F0C"/>
    <w:rsid w:val="007C7FCF"/>
    <w:rsid w:val="007C7FF6"/>
    <w:rsid w:val="007D00D9"/>
    <w:rsid w:val="007D0374"/>
    <w:rsid w:val="007D0460"/>
    <w:rsid w:val="007D0495"/>
    <w:rsid w:val="007D06C4"/>
    <w:rsid w:val="007D0852"/>
    <w:rsid w:val="007D0A0C"/>
    <w:rsid w:val="007D0AD9"/>
    <w:rsid w:val="007D0AE3"/>
    <w:rsid w:val="007D0B4D"/>
    <w:rsid w:val="007D0C6B"/>
    <w:rsid w:val="007D0D78"/>
    <w:rsid w:val="007D0E43"/>
    <w:rsid w:val="007D0F96"/>
    <w:rsid w:val="007D1019"/>
    <w:rsid w:val="007D1069"/>
    <w:rsid w:val="007D10BA"/>
    <w:rsid w:val="007D11BC"/>
    <w:rsid w:val="007D1310"/>
    <w:rsid w:val="007D150C"/>
    <w:rsid w:val="007D1592"/>
    <w:rsid w:val="007D1605"/>
    <w:rsid w:val="007D1696"/>
    <w:rsid w:val="007D16A8"/>
    <w:rsid w:val="007D187C"/>
    <w:rsid w:val="007D1BDC"/>
    <w:rsid w:val="007D1BE2"/>
    <w:rsid w:val="007D1BE7"/>
    <w:rsid w:val="007D1E46"/>
    <w:rsid w:val="007D1FC7"/>
    <w:rsid w:val="007D1FE8"/>
    <w:rsid w:val="007D214F"/>
    <w:rsid w:val="007D21CF"/>
    <w:rsid w:val="007D22B3"/>
    <w:rsid w:val="007D23CE"/>
    <w:rsid w:val="007D23FE"/>
    <w:rsid w:val="007D255C"/>
    <w:rsid w:val="007D25B9"/>
    <w:rsid w:val="007D25CA"/>
    <w:rsid w:val="007D260C"/>
    <w:rsid w:val="007D2624"/>
    <w:rsid w:val="007D2629"/>
    <w:rsid w:val="007D278B"/>
    <w:rsid w:val="007D28D4"/>
    <w:rsid w:val="007D2A7A"/>
    <w:rsid w:val="007D2A90"/>
    <w:rsid w:val="007D2C60"/>
    <w:rsid w:val="007D2E27"/>
    <w:rsid w:val="007D2E36"/>
    <w:rsid w:val="007D2EB1"/>
    <w:rsid w:val="007D3008"/>
    <w:rsid w:val="007D30F4"/>
    <w:rsid w:val="007D331D"/>
    <w:rsid w:val="007D3351"/>
    <w:rsid w:val="007D34C0"/>
    <w:rsid w:val="007D35AF"/>
    <w:rsid w:val="007D35D8"/>
    <w:rsid w:val="007D35F3"/>
    <w:rsid w:val="007D38AF"/>
    <w:rsid w:val="007D392C"/>
    <w:rsid w:val="007D3954"/>
    <w:rsid w:val="007D3AC0"/>
    <w:rsid w:val="007D3B81"/>
    <w:rsid w:val="007D3C6E"/>
    <w:rsid w:val="007D3C86"/>
    <w:rsid w:val="007D3D58"/>
    <w:rsid w:val="007D3F7E"/>
    <w:rsid w:val="007D403C"/>
    <w:rsid w:val="007D419C"/>
    <w:rsid w:val="007D441F"/>
    <w:rsid w:val="007D447A"/>
    <w:rsid w:val="007D44C0"/>
    <w:rsid w:val="007D4604"/>
    <w:rsid w:val="007D4754"/>
    <w:rsid w:val="007D4A35"/>
    <w:rsid w:val="007D4A4F"/>
    <w:rsid w:val="007D4AEF"/>
    <w:rsid w:val="007D4CF9"/>
    <w:rsid w:val="007D4E01"/>
    <w:rsid w:val="007D4E3C"/>
    <w:rsid w:val="007D4F0C"/>
    <w:rsid w:val="007D518A"/>
    <w:rsid w:val="007D51BF"/>
    <w:rsid w:val="007D5240"/>
    <w:rsid w:val="007D5413"/>
    <w:rsid w:val="007D58B3"/>
    <w:rsid w:val="007D59F6"/>
    <w:rsid w:val="007D5AE3"/>
    <w:rsid w:val="007D5CA5"/>
    <w:rsid w:val="007D5D55"/>
    <w:rsid w:val="007D5E49"/>
    <w:rsid w:val="007D5E8D"/>
    <w:rsid w:val="007D5FAF"/>
    <w:rsid w:val="007D5FDF"/>
    <w:rsid w:val="007D616C"/>
    <w:rsid w:val="007D618D"/>
    <w:rsid w:val="007D62F6"/>
    <w:rsid w:val="007D638A"/>
    <w:rsid w:val="007D63BB"/>
    <w:rsid w:val="007D63CA"/>
    <w:rsid w:val="007D643E"/>
    <w:rsid w:val="007D6495"/>
    <w:rsid w:val="007D64CA"/>
    <w:rsid w:val="007D6645"/>
    <w:rsid w:val="007D6670"/>
    <w:rsid w:val="007D6763"/>
    <w:rsid w:val="007D6779"/>
    <w:rsid w:val="007D689B"/>
    <w:rsid w:val="007D6BC8"/>
    <w:rsid w:val="007D6C45"/>
    <w:rsid w:val="007D6C87"/>
    <w:rsid w:val="007D6CE2"/>
    <w:rsid w:val="007D6DF4"/>
    <w:rsid w:val="007D6E2A"/>
    <w:rsid w:val="007D6F55"/>
    <w:rsid w:val="007D70B8"/>
    <w:rsid w:val="007D71D8"/>
    <w:rsid w:val="007D71EC"/>
    <w:rsid w:val="007D7292"/>
    <w:rsid w:val="007D729E"/>
    <w:rsid w:val="007D750D"/>
    <w:rsid w:val="007D75F0"/>
    <w:rsid w:val="007D76A6"/>
    <w:rsid w:val="007D7702"/>
    <w:rsid w:val="007D783F"/>
    <w:rsid w:val="007D78B9"/>
    <w:rsid w:val="007D79C3"/>
    <w:rsid w:val="007D7A15"/>
    <w:rsid w:val="007D7A53"/>
    <w:rsid w:val="007D7B48"/>
    <w:rsid w:val="007D7B74"/>
    <w:rsid w:val="007D7B84"/>
    <w:rsid w:val="007D7BE9"/>
    <w:rsid w:val="007D7CFA"/>
    <w:rsid w:val="007D7D2A"/>
    <w:rsid w:val="007D7D85"/>
    <w:rsid w:val="007D7ECB"/>
    <w:rsid w:val="007D7EF8"/>
    <w:rsid w:val="007D7FA6"/>
    <w:rsid w:val="007E0044"/>
    <w:rsid w:val="007E00C0"/>
    <w:rsid w:val="007E010B"/>
    <w:rsid w:val="007E0165"/>
    <w:rsid w:val="007E01C0"/>
    <w:rsid w:val="007E01DB"/>
    <w:rsid w:val="007E01FF"/>
    <w:rsid w:val="007E0231"/>
    <w:rsid w:val="007E0331"/>
    <w:rsid w:val="007E0474"/>
    <w:rsid w:val="007E0550"/>
    <w:rsid w:val="007E0560"/>
    <w:rsid w:val="007E067A"/>
    <w:rsid w:val="007E06E6"/>
    <w:rsid w:val="007E0754"/>
    <w:rsid w:val="007E089B"/>
    <w:rsid w:val="007E0930"/>
    <w:rsid w:val="007E0954"/>
    <w:rsid w:val="007E09AD"/>
    <w:rsid w:val="007E0B65"/>
    <w:rsid w:val="007E0BBB"/>
    <w:rsid w:val="007E0C62"/>
    <w:rsid w:val="007E0C63"/>
    <w:rsid w:val="007E0DBF"/>
    <w:rsid w:val="007E0E4F"/>
    <w:rsid w:val="007E0F83"/>
    <w:rsid w:val="007E10EA"/>
    <w:rsid w:val="007E1128"/>
    <w:rsid w:val="007E113B"/>
    <w:rsid w:val="007E127C"/>
    <w:rsid w:val="007E13A2"/>
    <w:rsid w:val="007E13DD"/>
    <w:rsid w:val="007E14A0"/>
    <w:rsid w:val="007E1594"/>
    <w:rsid w:val="007E167C"/>
    <w:rsid w:val="007E17A2"/>
    <w:rsid w:val="007E1801"/>
    <w:rsid w:val="007E18DC"/>
    <w:rsid w:val="007E1922"/>
    <w:rsid w:val="007E1AC7"/>
    <w:rsid w:val="007E1C85"/>
    <w:rsid w:val="007E1CA5"/>
    <w:rsid w:val="007E1E51"/>
    <w:rsid w:val="007E1F1D"/>
    <w:rsid w:val="007E21F0"/>
    <w:rsid w:val="007E2239"/>
    <w:rsid w:val="007E248D"/>
    <w:rsid w:val="007E2A2A"/>
    <w:rsid w:val="007E2A91"/>
    <w:rsid w:val="007E2D15"/>
    <w:rsid w:val="007E2D32"/>
    <w:rsid w:val="007E2DC5"/>
    <w:rsid w:val="007E2F2A"/>
    <w:rsid w:val="007E300A"/>
    <w:rsid w:val="007E3113"/>
    <w:rsid w:val="007E31CD"/>
    <w:rsid w:val="007E31CF"/>
    <w:rsid w:val="007E34BC"/>
    <w:rsid w:val="007E37F6"/>
    <w:rsid w:val="007E3834"/>
    <w:rsid w:val="007E38A5"/>
    <w:rsid w:val="007E38E9"/>
    <w:rsid w:val="007E39DB"/>
    <w:rsid w:val="007E39F8"/>
    <w:rsid w:val="007E3ADB"/>
    <w:rsid w:val="007E3D40"/>
    <w:rsid w:val="007E3E6A"/>
    <w:rsid w:val="007E3E6C"/>
    <w:rsid w:val="007E3F33"/>
    <w:rsid w:val="007E3FE4"/>
    <w:rsid w:val="007E401D"/>
    <w:rsid w:val="007E415B"/>
    <w:rsid w:val="007E42BD"/>
    <w:rsid w:val="007E4309"/>
    <w:rsid w:val="007E45A2"/>
    <w:rsid w:val="007E45D6"/>
    <w:rsid w:val="007E460F"/>
    <w:rsid w:val="007E4685"/>
    <w:rsid w:val="007E46A1"/>
    <w:rsid w:val="007E471C"/>
    <w:rsid w:val="007E4762"/>
    <w:rsid w:val="007E4BE7"/>
    <w:rsid w:val="007E4C21"/>
    <w:rsid w:val="007E4C84"/>
    <w:rsid w:val="007E4DF5"/>
    <w:rsid w:val="007E4FB0"/>
    <w:rsid w:val="007E50CE"/>
    <w:rsid w:val="007E50EF"/>
    <w:rsid w:val="007E55AD"/>
    <w:rsid w:val="007E5766"/>
    <w:rsid w:val="007E57EE"/>
    <w:rsid w:val="007E585B"/>
    <w:rsid w:val="007E5A68"/>
    <w:rsid w:val="007E5B37"/>
    <w:rsid w:val="007E5BF0"/>
    <w:rsid w:val="007E5C03"/>
    <w:rsid w:val="007E5C12"/>
    <w:rsid w:val="007E5D72"/>
    <w:rsid w:val="007E5E62"/>
    <w:rsid w:val="007E6124"/>
    <w:rsid w:val="007E6160"/>
    <w:rsid w:val="007E6173"/>
    <w:rsid w:val="007E62DA"/>
    <w:rsid w:val="007E64D9"/>
    <w:rsid w:val="007E658A"/>
    <w:rsid w:val="007E669C"/>
    <w:rsid w:val="007E676F"/>
    <w:rsid w:val="007E67B1"/>
    <w:rsid w:val="007E67D7"/>
    <w:rsid w:val="007E67F6"/>
    <w:rsid w:val="007E6897"/>
    <w:rsid w:val="007E6908"/>
    <w:rsid w:val="007E6A7B"/>
    <w:rsid w:val="007E6ADB"/>
    <w:rsid w:val="007E6AF6"/>
    <w:rsid w:val="007E6B57"/>
    <w:rsid w:val="007E6BB0"/>
    <w:rsid w:val="007E6E19"/>
    <w:rsid w:val="007E6E3D"/>
    <w:rsid w:val="007E6EC7"/>
    <w:rsid w:val="007E6EFE"/>
    <w:rsid w:val="007E6F33"/>
    <w:rsid w:val="007E713A"/>
    <w:rsid w:val="007E720A"/>
    <w:rsid w:val="007E725F"/>
    <w:rsid w:val="007E7284"/>
    <w:rsid w:val="007E73AD"/>
    <w:rsid w:val="007E73F3"/>
    <w:rsid w:val="007E7460"/>
    <w:rsid w:val="007E74B9"/>
    <w:rsid w:val="007E75ED"/>
    <w:rsid w:val="007E7715"/>
    <w:rsid w:val="007E77D8"/>
    <w:rsid w:val="007E794D"/>
    <w:rsid w:val="007E79A1"/>
    <w:rsid w:val="007E7A64"/>
    <w:rsid w:val="007E7A73"/>
    <w:rsid w:val="007E7ABE"/>
    <w:rsid w:val="007E7AF1"/>
    <w:rsid w:val="007E7B1B"/>
    <w:rsid w:val="007E7CA1"/>
    <w:rsid w:val="007E7FC0"/>
    <w:rsid w:val="007F0260"/>
    <w:rsid w:val="007F0405"/>
    <w:rsid w:val="007F05BA"/>
    <w:rsid w:val="007F0620"/>
    <w:rsid w:val="007F082B"/>
    <w:rsid w:val="007F0A1E"/>
    <w:rsid w:val="007F0A8E"/>
    <w:rsid w:val="007F0B2C"/>
    <w:rsid w:val="007F0B73"/>
    <w:rsid w:val="007F0B75"/>
    <w:rsid w:val="007F0BA6"/>
    <w:rsid w:val="007F0BFC"/>
    <w:rsid w:val="007F0C02"/>
    <w:rsid w:val="007F0C8E"/>
    <w:rsid w:val="007F0CD2"/>
    <w:rsid w:val="007F0D0A"/>
    <w:rsid w:val="007F0D6F"/>
    <w:rsid w:val="007F0E67"/>
    <w:rsid w:val="007F0F1D"/>
    <w:rsid w:val="007F0F95"/>
    <w:rsid w:val="007F1148"/>
    <w:rsid w:val="007F116F"/>
    <w:rsid w:val="007F1295"/>
    <w:rsid w:val="007F12B4"/>
    <w:rsid w:val="007F1316"/>
    <w:rsid w:val="007F1550"/>
    <w:rsid w:val="007F1582"/>
    <w:rsid w:val="007F1593"/>
    <w:rsid w:val="007F15D2"/>
    <w:rsid w:val="007F1795"/>
    <w:rsid w:val="007F17F2"/>
    <w:rsid w:val="007F1826"/>
    <w:rsid w:val="007F1885"/>
    <w:rsid w:val="007F198C"/>
    <w:rsid w:val="007F1AE9"/>
    <w:rsid w:val="007F1AF3"/>
    <w:rsid w:val="007F1C1A"/>
    <w:rsid w:val="007F1CA2"/>
    <w:rsid w:val="007F1E4B"/>
    <w:rsid w:val="007F1F24"/>
    <w:rsid w:val="007F2247"/>
    <w:rsid w:val="007F22B2"/>
    <w:rsid w:val="007F2503"/>
    <w:rsid w:val="007F25B7"/>
    <w:rsid w:val="007F26C5"/>
    <w:rsid w:val="007F2731"/>
    <w:rsid w:val="007F27FE"/>
    <w:rsid w:val="007F28D1"/>
    <w:rsid w:val="007F294E"/>
    <w:rsid w:val="007F29DB"/>
    <w:rsid w:val="007F2A52"/>
    <w:rsid w:val="007F2B1C"/>
    <w:rsid w:val="007F2CF7"/>
    <w:rsid w:val="007F2D71"/>
    <w:rsid w:val="007F2E47"/>
    <w:rsid w:val="007F2EC6"/>
    <w:rsid w:val="007F2F3D"/>
    <w:rsid w:val="007F302B"/>
    <w:rsid w:val="007F321D"/>
    <w:rsid w:val="007F3248"/>
    <w:rsid w:val="007F3499"/>
    <w:rsid w:val="007F34F8"/>
    <w:rsid w:val="007F363A"/>
    <w:rsid w:val="007F3696"/>
    <w:rsid w:val="007F36E3"/>
    <w:rsid w:val="007F37BB"/>
    <w:rsid w:val="007F3A30"/>
    <w:rsid w:val="007F3C3B"/>
    <w:rsid w:val="007F3D03"/>
    <w:rsid w:val="007F3E00"/>
    <w:rsid w:val="007F3E9B"/>
    <w:rsid w:val="007F3FA3"/>
    <w:rsid w:val="007F3FC1"/>
    <w:rsid w:val="007F40C1"/>
    <w:rsid w:val="007F41BD"/>
    <w:rsid w:val="007F41CE"/>
    <w:rsid w:val="007F438C"/>
    <w:rsid w:val="007F43A0"/>
    <w:rsid w:val="007F440C"/>
    <w:rsid w:val="007F461C"/>
    <w:rsid w:val="007F470A"/>
    <w:rsid w:val="007F4747"/>
    <w:rsid w:val="007F481F"/>
    <w:rsid w:val="007F49E1"/>
    <w:rsid w:val="007F4AF6"/>
    <w:rsid w:val="007F4C82"/>
    <w:rsid w:val="007F4DFA"/>
    <w:rsid w:val="007F4EA4"/>
    <w:rsid w:val="007F4F29"/>
    <w:rsid w:val="007F5095"/>
    <w:rsid w:val="007F52D9"/>
    <w:rsid w:val="007F5414"/>
    <w:rsid w:val="007F56AB"/>
    <w:rsid w:val="007F56EC"/>
    <w:rsid w:val="007F56F9"/>
    <w:rsid w:val="007F57D4"/>
    <w:rsid w:val="007F58E7"/>
    <w:rsid w:val="007F59AF"/>
    <w:rsid w:val="007F5A80"/>
    <w:rsid w:val="007F5A84"/>
    <w:rsid w:val="007F5C7E"/>
    <w:rsid w:val="007F5CC6"/>
    <w:rsid w:val="007F607F"/>
    <w:rsid w:val="007F61D3"/>
    <w:rsid w:val="007F6212"/>
    <w:rsid w:val="007F63BB"/>
    <w:rsid w:val="007F6452"/>
    <w:rsid w:val="007F6552"/>
    <w:rsid w:val="007F666B"/>
    <w:rsid w:val="007F673A"/>
    <w:rsid w:val="007F6A2A"/>
    <w:rsid w:val="007F6C00"/>
    <w:rsid w:val="007F6CD7"/>
    <w:rsid w:val="007F6CEF"/>
    <w:rsid w:val="007F6D31"/>
    <w:rsid w:val="007F6D4C"/>
    <w:rsid w:val="007F6F05"/>
    <w:rsid w:val="007F710B"/>
    <w:rsid w:val="007F7202"/>
    <w:rsid w:val="007F72C4"/>
    <w:rsid w:val="007F7382"/>
    <w:rsid w:val="007F73B4"/>
    <w:rsid w:val="007F73CE"/>
    <w:rsid w:val="007F7439"/>
    <w:rsid w:val="007F7442"/>
    <w:rsid w:val="007F7479"/>
    <w:rsid w:val="007F7821"/>
    <w:rsid w:val="007F7838"/>
    <w:rsid w:val="007F783E"/>
    <w:rsid w:val="007F7890"/>
    <w:rsid w:val="007F79C2"/>
    <w:rsid w:val="007F7A2C"/>
    <w:rsid w:val="007F7B4F"/>
    <w:rsid w:val="007F7B5D"/>
    <w:rsid w:val="007F7C1F"/>
    <w:rsid w:val="007F7D3C"/>
    <w:rsid w:val="007F7DC1"/>
    <w:rsid w:val="007F7DCF"/>
    <w:rsid w:val="007F7E3A"/>
    <w:rsid w:val="007F7E8B"/>
    <w:rsid w:val="007F7ECE"/>
    <w:rsid w:val="007F7F8D"/>
    <w:rsid w:val="00800172"/>
    <w:rsid w:val="0080019E"/>
    <w:rsid w:val="008002DE"/>
    <w:rsid w:val="008002FC"/>
    <w:rsid w:val="008003D7"/>
    <w:rsid w:val="0080042C"/>
    <w:rsid w:val="0080043C"/>
    <w:rsid w:val="00800441"/>
    <w:rsid w:val="0080048F"/>
    <w:rsid w:val="008004A3"/>
    <w:rsid w:val="0080069F"/>
    <w:rsid w:val="008006AB"/>
    <w:rsid w:val="008006DE"/>
    <w:rsid w:val="0080075D"/>
    <w:rsid w:val="008007D3"/>
    <w:rsid w:val="00800872"/>
    <w:rsid w:val="008008B0"/>
    <w:rsid w:val="008008B5"/>
    <w:rsid w:val="00800965"/>
    <w:rsid w:val="008009A9"/>
    <w:rsid w:val="00800BB5"/>
    <w:rsid w:val="00800D78"/>
    <w:rsid w:val="00800EF3"/>
    <w:rsid w:val="00800F35"/>
    <w:rsid w:val="00800F42"/>
    <w:rsid w:val="00800FD4"/>
    <w:rsid w:val="008010ED"/>
    <w:rsid w:val="00801149"/>
    <w:rsid w:val="00801169"/>
    <w:rsid w:val="0080117F"/>
    <w:rsid w:val="00801200"/>
    <w:rsid w:val="00801244"/>
    <w:rsid w:val="008012C0"/>
    <w:rsid w:val="0080132E"/>
    <w:rsid w:val="00801346"/>
    <w:rsid w:val="008013C7"/>
    <w:rsid w:val="008014A5"/>
    <w:rsid w:val="008014A8"/>
    <w:rsid w:val="008014FE"/>
    <w:rsid w:val="0080156A"/>
    <w:rsid w:val="0080156D"/>
    <w:rsid w:val="00801626"/>
    <w:rsid w:val="008016C8"/>
    <w:rsid w:val="008016E2"/>
    <w:rsid w:val="008017CF"/>
    <w:rsid w:val="00801AA1"/>
    <w:rsid w:val="00801AB1"/>
    <w:rsid w:val="00801AD6"/>
    <w:rsid w:val="00801AFF"/>
    <w:rsid w:val="00801B34"/>
    <w:rsid w:val="00801B57"/>
    <w:rsid w:val="00801D90"/>
    <w:rsid w:val="00801F77"/>
    <w:rsid w:val="008020FA"/>
    <w:rsid w:val="008021C2"/>
    <w:rsid w:val="008021D7"/>
    <w:rsid w:val="0080222E"/>
    <w:rsid w:val="00802269"/>
    <w:rsid w:val="008022AA"/>
    <w:rsid w:val="008022F5"/>
    <w:rsid w:val="008022FD"/>
    <w:rsid w:val="008023D8"/>
    <w:rsid w:val="008024E3"/>
    <w:rsid w:val="00802506"/>
    <w:rsid w:val="008025EF"/>
    <w:rsid w:val="0080268B"/>
    <w:rsid w:val="00802701"/>
    <w:rsid w:val="0080281F"/>
    <w:rsid w:val="00802881"/>
    <w:rsid w:val="008028B8"/>
    <w:rsid w:val="008028BD"/>
    <w:rsid w:val="00802C5E"/>
    <w:rsid w:val="00802C7A"/>
    <w:rsid w:val="00802CD3"/>
    <w:rsid w:val="00802CED"/>
    <w:rsid w:val="00802D29"/>
    <w:rsid w:val="00802D37"/>
    <w:rsid w:val="00802E66"/>
    <w:rsid w:val="00802EAF"/>
    <w:rsid w:val="00802EF3"/>
    <w:rsid w:val="00802F2E"/>
    <w:rsid w:val="00802FB9"/>
    <w:rsid w:val="00803221"/>
    <w:rsid w:val="008032D5"/>
    <w:rsid w:val="00803322"/>
    <w:rsid w:val="00803605"/>
    <w:rsid w:val="00803820"/>
    <w:rsid w:val="0080388A"/>
    <w:rsid w:val="0080392E"/>
    <w:rsid w:val="008039F9"/>
    <w:rsid w:val="00803A38"/>
    <w:rsid w:val="00803A41"/>
    <w:rsid w:val="00803C6A"/>
    <w:rsid w:val="00803CAC"/>
    <w:rsid w:val="00803D10"/>
    <w:rsid w:val="00803F9B"/>
    <w:rsid w:val="00804019"/>
    <w:rsid w:val="00804079"/>
    <w:rsid w:val="008040C5"/>
    <w:rsid w:val="00804175"/>
    <w:rsid w:val="00804252"/>
    <w:rsid w:val="00804322"/>
    <w:rsid w:val="00804371"/>
    <w:rsid w:val="00804447"/>
    <w:rsid w:val="00804958"/>
    <w:rsid w:val="0080495B"/>
    <w:rsid w:val="00804B9B"/>
    <w:rsid w:val="00804C5F"/>
    <w:rsid w:val="00804C91"/>
    <w:rsid w:val="00804FA5"/>
    <w:rsid w:val="0080503B"/>
    <w:rsid w:val="00805066"/>
    <w:rsid w:val="00805116"/>
    <w:rsid w:val="0080524A"/>
    <w:rsid w:val="008052C7"/>
    <w:rsid w:val="00805379"/>
    <w:rsid w:val="0080543F"/>
    <w:rsid w:val="008054CE"/>
    <w:rsid w:val="00805579"/>
    <w:rsid w:val="0080557A"/>
    <w:rsid w:val="008055ED"/>
    <w:rsid w:val="008056B7"/>
    <w:rsid w:val="008058A7"/>
    <w:rsid w:val="008058E0"/>
    <w:rsid w:val="0080599E"/>
    <w:rsid w:val="00805A29"/>
    <w:rsid w:val="00805BC0"/>
    <w:rsid w:val="00805BDC"/>
    <w:rsid w:val="00805CBB"/>
    <w:rsid w:val="00805D0C"/>
    <w:rsid w:val="00805E85"/>
    <w:rsid w:val="00805EB5"/>
    <w:rsid w:val="00805EDB"/>
    <w:rsid w:val="00805F36"/>
    <w:rsid w:val="008062EC"/>
    <w:rsid w:val="008063C9"/>
    <w:rsid w:val="0080656A"/>
    <w:rsid w:val="0080658B"/>
    <w:rsid w:val="00806654"/>
    <w:rsid w:val="008068AF"/>
    <w:rsid w:val="008069E8"/>
    <w:rsid w:val="00806C69"/>
    <w:rsid w:val="00806D06"/>
    <w:rsid w:val="00806D19"/>
    <w:rsid w:val="00806E3F"/>
    <w:rsid w:val="00806E4B"/>
    <w:rsid w:val="00806EEB"/>
    <w:rsid w:val="00806EF5"/>
    <w:rsid w:val="00806F41"/>
    <w:rsid w:val="0080700B"/>
    <w:rsid w:val="0080700C"/>
    <w:rsid w:val="00807205"/>
    <w:rsid w:val="00807373"/>
    <w:rsid w:val="00807384"/>
    <w:rsid w:val="0080742A"/>
    <w:rsid w:val="00807442"/>
    <w:rsid w:val="00807534"/>
    <w:rsid w:val="008075DD"/>
    <w:rsid w:val="00807653"/>
    <w:rsid w:val="008076A0"/>
    <w:rsid w:val="00807781"/>
    <w:rsid w:val="008077A8"/>
    <w:rsid w:val="00807AE2"/>
    <w:rsid w:val="00807B62"/>
    <w:rsid w:val="00807B90"/>
    <w:rsid w:val="00807BA4"/>
    <w:rsid w:val="00807C62"/>
    <w:rsid w:val="00807DCA"/>
    <w:rsid w:val="00807E01"/>
    <w:rsid w:val="00807FDE"/>
    <w:rsid w:val="0081009B"/>
    <w:rsid w:val="0081018D"/>
    <w:rsid w:val="008101DD"/>
    <w:rsid w:val="00810292"/>
    <w:rsid w:val="0081059D"/>
    <w:rsid w:val="0081074A"/>
    <w:rsid w:val="008107BE"/>
    <w:rsid w:val="0081089A"/>
    <w:rsid w:val="008108D8"/>
    <w:rsid w:val="00810C07"/>
    <w:rsid w:val="00810C6B"/>
    <w:rsid w:val="00810DA5"/>
    <w:rsid w:val="00810F9B"/>
    <w:rsid w:val="0081108D"/>
    <w:rsid w:val="0081131A"/>
    <w:rsid w:val="008113FB"/>
    <w:rsid w:val="00811403"/>
    <w:rsid w:val="00811465"/>
    <w:rsid w:val="00811470"/>
    <w:rsid w:val="0081148C"/>
    <w:rsid w:val="008114ED"/>
    <w:rsid w:val="008114EF"/>
    <w:rsid w:val="00811585"/>
    <w:rsid w:val="0081167B"/>
    <w:rsid w:val="008116A2"/>
    <w:rsid w:val="008116AB"/>
    <w:rsid w:val="00811792"/>
    <w:rsid w:val="0081198F"/>
    <w:rsid w:val="00811A1A"/>
    <w:rsid w:val="00811B5D"/>
    <w:rsid w:val="00811BCA"/>
    <w:rsid w:val="00811C1A"/>
    <w:rsid w:val="00811E7D"/>
    <w:rsid w:val="00811F9E"/>
    <w:rsid w:val="008120AC"/>
    <w:rsid w:val="0081220E"/>
    <w:rsid w:val="00812379"/>
    <w:rsid w:val="0081258B"/>
    <w:rsid w:val="008125EB"/>
    <w:rsid w:val="0081261C"/>
    <w:rsid w:val="008126BB"/>
    <w:rsid w:val="008126CC"/>
    <w:rsid w:val="008126F3"/>
    <w:rsid w:val="00812823"/>
    <w:rsid w:val="008128F8"/>
    <w:rsid w:val="00812B7C"/>
    <w:rsid w:val="00812EED"/>
    <w:rsid w:val="00812F29"/>
    <w:rsid w:val="00812F3C"/>
    <w:rsid w:val="00812F97"/>
    <w:rsid w:val="0081311B"/>
    <w:rsid w:val="008131E0"/>
    <w:rsid w:val="00813328"/>
    <w:rsid w:val="008135D7"/>
    <w:rsid w:val="0081378F"/>
    <w:rsid w:val="008137AA"/>
    <w:rsid w:val="008137D8"/>
    <w:rsid w:val="00813818"/>
    <w:rsid w:val="00813879"/>
    <w:rsid w:val="0081390E"/>
    <w:rsid w:val="00813AC1"/>
    <w:rsid w:val="00813BC6"/>
    <w:rsid w:val="00813CC8"/>
    <w:rsid w:val="00813E77"/>
    <w:rsid w:val="00813F04"/>
    <w:rsid w:val="00813F66"/>
    <w:rsid w:val="008141CE"/>
    <w:rsid w:val="008141D0"/>
    <w:rsid w:val="00814287"/>
    <w:rsid w:val="008144C7"/>
    <w:rsid w:val="008145F5"/>
    <w:rsid w:val="00814637"/>
    <w:rsid w:val="00814649"/>
    <w:rsid w:val="00814787"/>
    <w:rsid w:val="00814826"/>
    <w:rsid w:val="00814952"/>
    <w:rsid w:val="00814BE1"/>
    <w:rsid w:val="00814D8B"/>
    <w:rsid w:val="00814E9A"/>
    <w:rsid w:val="00814EC8"/>
    <w:rsid w:val="0081505A"/>
    <w:rsid w:val="008150A4"/>
    <w:rsid w:val="00815105"/>
    <w:rsid w:val="00815133"/>
    <w:rsid w:val="008152DD"/>
    <w:rsid w:val="0081544B"/>
    <w:rsid w:val="00815474"/>
    <w:rsid w:val="008154C1"/>
    <w:rsid w:val="008154F4"/>
    <w:rsid w:val="00815707"/>
    <w:rsid w:val="008157C1"/>
    <w:rsid w:val="00815A42"/>
    <w:rsid w:val="00815A6D"/>
    <w:rsid w:val="00815C05"/>
    <w:rsid w:val="00815C63"/>
    <w:rsid w:val="00815CE1"/>
    <w:rsid w:val="00815FD5"/>
    <w:rsid w:val="008160FE"/>
    <w:rsid w:val="0081623F"/>
    <w:rsid w:val="008163B2"/>
    <w:rsid w:val="00816617"/>
    <w:rsid w:val="00816635"/>
    <w:rsid w:val="0081666E"/>
    <w:rsid w:val="00816720"/>
    <w:rsid w:val="008167DD"/>
    <w:rsid w:val="008168C3"/>
    <w:rsid w:val="0081695C"/>
    <w:rsid w:val="008169C9"/>
    <w:rsid w:val="00816AD4"/>
    <w:rsid w:val="00816B11"/>
    <w:rsid w:val="00816C06"/>
    <w:rsid w:val="00816FEB"/>
    <w:rsid w:val="008170C6"/>
    <w:rsid w:val="008172AE"/>
    <w:rsid w:val="00817406"/>
    <w:rsid w:val="00817467"/>
    <w:rsid w:val="008176AF"/>
    <w:rsid w:val="008176EF"/>
    <w:rsid w:val="0081790C"/>
    <w:rsid w:val="008179E5"/>
    <w:rsid w:val="00817A15"/>
    <w:rsid w:val="00817A1A"/>
    <w:rsid w:val="00817A59"/>
    <w:rsid w:val="00817AEA"/>
    <w:rsid w:val="00817B54"/>
    <w:rsid w:val="00817B8F"/>
    <w:rsid w:val="00817C68"/>
    <w:rsid w:val="00817D14"/>
    <w:rsid w:val="00817EAC"/>
    <w:rsid w:val="00820044"/>
    <w:rsid w:val="00820052"/>
    <w:rsid w:val="00820259"/>
    <w:rsid w:val="00820338"/>
    <w:rsid w:val="0082043E"/>
    <w:rsid w:val="00820694"/>
    <w:rsid w:val="008206D9"/>
    <w:rsid w:val="008207EF"/>
    <w:rsid w:val="00820841"/>
    <w:rsid w:val="008208A9"/>
    <w:rsid w:val="00820923"/>
    <w:rsid w:val="00820AA2"/>
    <w:rsid w:val="00820CC0"/>
    <w:rsid w:val="00820D35"/>
    <w:rsid w:val="00820DB7"/>
    <w:rsid w:val="00820DF8"/>
    <w:rsid w:val="00820FAC"/>
    <w:rsid w:val="00821009"/>
    <w:rsid w:val="008210BD"/>
    <w:rsid w:val="00821175"/>
    <w:rsid w:val="008212B0"/>
    <w:rsid w:val="00821309"/>
    <w:rsid w:val="00821563"/>
    <w:rsid w:val="008217CB"/>
    <w:rsid w:val="00821843"/>
    <w:rsid w:val="008218AC"/>
    <w:rsid w:val="00821916"/>
    <w:rsid w:val="008219A0"/>
    <w:rsid w:val="008219A7"/>
    <w:rsid w:val="00821A08"/>
    <w:rsid w:val="00821AF6"/>
    <w:rsid w:val="00821B5F"/>
    <w:rsid w:val="00821BF3"/>
    <w:rsid w:val="00821D47"/>
    <w:rsid w:val="00821DD5"/>
    <w:rsid w:val="00821E1A"/>
    <w:rsid w:val="00821E4B"/>
    <w:rsid w:val="00821F71"/>
    <w:rsid w:val="00822040"/>
    <w:rsid w:val="008220D7"/>
    <w:rsid w:val="008223F7"/>
    <w:rsid w:val="00822588"/>
    <w:rsid w:val="00822605"/>
    <w:rsid w:val="008227CB"/>
    <w:rsid w:val="008227E6"/>
    <w:rsid w:val="008227ED"/>
    <w:rsid w:val="008229C0"/>
    <w:rsid w:val="008229DD"/>
    <w:rsid w:val="00822A13"/>
    <w:rsid w:val="00822B6B"/>
    <w:rsid w:val="00822C20"/>
    <w:rsid w:val="00822CC9"/>
    <w:rsid w:val="00822CF8"/>
    <w:rsid w:val="00822D66"/>
    <w:rsid w:val="00822DAF"/>
    <w:rsid w:val="00823057"/>
    <w:rsid w:val="008231A4"/>
    <w:rsid w:val="008231B0"/>
    <w:rsid w:val="00823281"/>
    <w:rsid w:val="008232BF"/>
    <w:rsid w:val="008232EE"/>
    <w:rsid w:val="00823330"/>
    <w:rsid w:val="008233CD"/>
    <w:rsid w:val="00823452"/>
    <w:rsid w:val="008236B8"/>
    <w:rsid w:val="0082386D"/>
    <w:rsid w:val="00823884"/>
    <w:rsid w:val="008239A1"/>
    <w:rsid w:val="00823A1F"/>
    <w:rsid w:val="00823A86"/>
    <w:rsid w:val="00823AEA"/>
    <w:rsid w:val="00823BC1"/>
    <w:rsid w:val="00823BF2"/>
    <w:rsid w:val="00823C9D"/>
    <w:rsid w:val="00823DD5"/>
    <w:rsid w:val="00823EBF"/>
    <w:rsid w:val="00824287"/>
    <w:rsid w:val="00824533"/>
    <w:rsid w:val="008245DB"/>
    <w:rsid w:val="00824656"/>
    <w:rsid w:val="008246D7"/>
    <w:rsid w:val="0082470B"/>
    <w:rsid w:val="0082486F"/>
    <w:rsid w:val="008248DD"/>
    <w:rsid w:val="0082493A"/>
    <w:rsid w:val="00824AA5"/>
    <w:rsid w:val="00824C42"/>
    <w:rsid w:val="00824C54"/>
    <w:rsid w:val="00824D57"/>
    <w:rsid w:val="00824FE7"/>
    <w:rsid w:val="0082518F"/>
    <w:rsid w:val="008252A0"/>
    <w:rsid w:val="008252C6"/>
    <w:rsid w:val="00825379"/>
    <w:rsid w:val="00825418"/>
    <w:rsid w:val="00825450"/>
    <w:rsid w:val="008257D0"/>
    <w:rsid w:val="00825AD3"/>
    <w:rsid w:val="00825CBE"/>
    <w:rsid w:val="00825FDC"/>
    <w:rsid w:val="0082601E"/>
    <w:rsid w:val="0082605E"/>
    <w:rsid w:val="0082614C"/>
    <w:rsid w:val="008261DA"/>
    <w:rsid w:val="00826391"/>
    <w:rsid w:val="008264E5"/>
    <w:rsid w:val="00826586"/>
    <w:rsid w:val="008265A6"/>
    <w:rsid w:val="0082663B"/>
    <w:rsid w:val="00826752"/>
    <w:rsid w:val="008268A0"/>
    <w:rsid w:val="00826C2C"/>
    <w:rsid w:val="00826CB4"/>
    <w:rsid w:val="00826DAF"/>
    <w:rsid w:val="00826EA0"/>
    <w:rsid w:val="00826FF0"/>
    <w:rsid w:val="00826FF4"/>
    <w:rsid w:val="0082700D"/>
    <w:rsid w:val="008272BA"/>
    <w:rsid w:val="00827328"/>
    <w:rsid w:val="0082732C"/>
    <w:rsid w:val="008273F2"/>
    <w:rsid w:val="0082751E"/>
    <w:rsid w:val="00827674"/>
    <w:rsid w:val="0082776D"/>
    <w:rsid w:val="0082788F"/>
    <w:rsid w:val="0082796C"/>
    <w:rsid w:val="00827AAA"/>
    <w:rsid w:val="00827AE6"/>
    <w:rsid w:val="00827B4E"/>
    <w:rsid w:val="00827C44"/>
    <w:rsid w:val="00827C59"/>
    <w:rsid w:val="00827D10"/>
    <w:rsid w:val="00827D3C"/>
    <w:rsid w:val="00827D69"/>
    <w:rsid w:val="00827DB0"/>
    <w:rsid w:val="00827E17"/>
    <w:rsid w:val="00827E7E"/>
    <w:rsid w:val="00827F50"/>
    <w:rsid w:val="00827F80"/>
    <w:rsid w:val="00827F96"/>
    <w:rsid w:val="00830277"/>
    <w:rsid w:val="008302E5"/>
    <w:rsid w:val="00830303"/>
    <w:rsid w:val="00830359"/>
    <w:rsid w:val="00830564"/>
    <w:rsid w:val="008305EB"/>
    <w:rsid w:val="0083066E"/>
    <w:rsid w:val="008307F6"/>
    <w:rsid w:val="00830844"/>
    <w:rsid w:val="0083084A"/>
    <w:rsid w:val="0083090F"/>
    <w:rsid w:val="00830A31"/>
    <w:rsid w:val="00830B91"/>
    <w:rsid w:val="00830C6C"/>
    <w:rsid w:val="00830CAF"/>
    <w:rsid w:val="00830CB5"/>
    <w:rsid w:val="00830D67"/>
    <w:rsid w:val="00830D71"/>
    <w:rsid w:val="00830FB9"/>
    <w:rsid w:val="0083105C"/>
    <w:rsid w:val="0083109E"/>
    <w:rsid w:val="008310CE"/>
    <w:rsid w:val="00831126"/>
    <w:rsid w:val="008311CD"/>
    <w:rsid w:val="00831235"/>
    <w:rsid w:val="00831493"/>
    <w:rsid w:val="00831783"/>
    <w:rsid w:val="008317D8"/>
    <w:rsid w:val="0083191D"/>
    <w:rsid w:val="00831D40"/>
    <w:rsid w:val="00831D72"/>
    <w:rsid w:val="00831E85"/>
    <w:rsid w:val="00831EF1"/>
    <w:rsid w:val="00831F66"/>
    <w:rsid w:val="0083207C"/>
    <w:rsid w:val="008323DD"/>
    <w:rsid w:val="00832451"/>
    <w:rsid w:val="00832551"/>
    <w:rsid w:val="008326FA"/>
    <w:rsid w:val="0083271D"/>
    <w:rsid w:val="0083280C"/>
    <w:rsid w:val="008328F5"/>
    <w:rsid w:val="00832AC2"/>
    <w:rsid w:val="00832C57"/>
    <w:rsid w:val="00832C5A"/>
    <w:rsid w:val="00832CA6"/>
    <w:rsid w:val="00832D11"/>
    <w:rsid w:val="00832E7D"/>
    <w:rsid w:val="00832F23"/>
    <w:rsid w:val="008332B5"/>
    <w:rsid w:val="008332F3"/>
    <w:rsid w:val="00833418"/>
    <w:rsid w:val="008337B3"/>
    <w:rsid w:val="00833804"/>
    <w:rsid w:val="00833A69"/>
    <w:rsid w:val="00833B06"/>
    <w:rsid w:val="00833D5A"/>
    <w:rsid w:val="00833D64"/>
    <w:rsid w:val="00833D65"/>
    <w:rsid w:val="00833EB5"/>
    <w:rsid w:val="00833EBF"/>
    <w:rsid w:val="00833FD8"/>
    <w:rsid w:val="0083408E"/>
    <w:rsid w:val="0083415E"/>
    <w:rsid w:val="008341B4"/>
    <w:rsid w:val="00834358"/>
    <w:rsid w:val="008343BC"/>
    <w:rsid w:val="0083442F"/>
    <w:rsid w:val="008344A0"/>
    <w:rsid w:val="0083451B"/>
    <w:rsid w:val="00834665"/>
    <w:rsid w:val="008346BC"/>
    <w:rsid w:val="008347C2"/>
    <w:rsid w:val="00834A06"/>
    <w:rsid w:val="00834AC3"/>
    <w:rsid w:val="00834B2B"/>
    <w:rsid w:val="00834B5E"/>
    <w:rsid w:val="00834BB2"/>
    <w:rsid w:val="00834BD1"/>
    <w:rsid w:val="00834CEC"/>
    <w:rsid w:val="00834D76"/>
    <w:rsid w:val="00834ECF"/>
    <w:rsid w:val="00834F5F"/>
    <w:rsid w:val="0083519D"/>
    <w:rsid w:val="008353E1"/>
    <w:rsid w:val="008354FC"/>
    <w:rsid w:val="0083579A"/>
    <w:rsid w:val="0083581D"/>
    <w:rsid w:val="008359B4"/>
    <w:rsid w:val="008359C8"/>
    <w:rsid w:val="00835A0E"/>
    <w:rsid w:val="00835A3B"/>
    <w:rsid w:val="00835A51"/>
    <w:rsid w:val="00835AAA"/>
    <w:rsid w:val="00835AEC"/>
    <w:rsid w:val="00835C06"/>
    <w:rsid w:val="00835C60"/>
    <w:rsid w:val="00835D8D"/>
    <w:rsid w:val="00835E29"/>
    <w:rsid w:val="00835E3A"/>
    <w:rsid w:val="00835E5A"/>
    <w:rsid w:val="00835EB4"/>
    <w:rsid w:val="00836052"/>
    <w:rsid w:val="0083625F"/>
    <w:rsid w:val="00836295"/>
    <w:rsid w:val="00836298"/>
    <w:rsid w:val="008362D3"/>
    <w:rsid w:val="00836320"/>
    <w:rsid w:val="00836445"/>
    <w:rsid w:val="008364C5"/>
    <w:rsid w:val="00836507"/>
    <w:rsid w:val="0083650F"/>
    <w:rsid w:val="0083651F"/>
    <w:rsid w:val="0083669B"/>
    <w:rsid w:val="008366FD"/>
    <w:rsid w:val="00836900"/>
    <w:rsid w:val="00836938"/>
    <w:rsid w:val="00836A3A"/>
    <w:rsid w:val="00836B04"/>
    <w:rsid w:val="00836B5C"/>
    <w:rsid w:val="00836E37"/>
    <w:rsid w:val="00836EA3"/>
    <w:rsid w:val="00836ED2"/>
    <w:rsid w:val="00836EEE"/>
    <w:rsid w:val="00836FA8"/>
    <w:rsid w:val="00836FD4"/>
    <w:rsid w:val="0083716C"/>
    <w:rsid w:val="008371FF"/>
    <w:rsid w:val="008373F8"/>
    <w:rsid w:val="00837454"/>
    <w:rsid w:val="0083745E"/>
    <w:rsid w:val="008374D5"/>
    <w:rsid w:val="008376A5"/>
    <w:rsid w:val="008376F5"/>
    <w:rsid w:val="00837726"/>
    <w:rsid w:val="00837BE2"/>
    <w:rsid w:val="00837C53"/>
    <w:rsid w:val="00837D80"/>
    <w:rsid w:val="00837D91"/>
    <w:rsid w:val="00837F05"/>
    <w:rsid w:val="00837F4C"/>
    <w:rsid w:val="0084022C"/>
    <w:rsid w:val="00840236"/>
    <w:rsid w:val="0084039C"/>
    <w:rsid w:val="00840471"/>
    <w:rsid w:val="0084055B"/>
    <w:rsid w:val="00840652"/>
    <w:rsid w:val="00840665"/>
    <w:rsid w:val="00840812"/>
    <w:rsid w:val="00840906"/>
    <w:rsid w:val="00840AC8"/>
    <w:rsid w:val="00840BC8"/>
    <w:rsid w:val="00840C2A"/>
    <w:rsid w:val="00840CDB"/>
    <w:rsid w:val="00840E2F"/>
    <w:rsid w:val="00840E3B"/>
    <w:rsid w:val="00840F53"/>
    <w:rsid w:val="0084100C"/>
    <w:rsid w:val="00841148"/>
    <w:rsid w:val="008412F1"/>
    <w:rsid w:val="00841380"/>
    <w:rsid w:val="0084150D"/>
    <w:rsid w:val="00841548"/>
    <w:rsid w:val="008416B0"/>
    <w:rsid w:val="00841846"/>
    <w:rsid w:val="008418C8"/>
    <w:rsid w:val="008419A4"/>
    <w:rsid w:val="008419B1"/>
    <w:rsid w:val="00841F79"/>
    <w:rsid w:val="0084201C"/>
    <w:rsid w:val="008420F9"/>
    <w:rsid w:val="008422C9"/>
    <w:rsid w:val="008422CB"/>
    <w:rsid w:val="008422D0"/>
    <w:rsid w:val="008422D4"/>
    <w:rsid w:val="0084233D"/>
    <w:rsid w:val="0084239A"/>
    <w:rsid w:val="008425DA"/>
    <w:rsid w:val="0084260D"/>
    <w:rsid w:val="008428FF"/>
    <w:rsid w:val="00842CED"/>
    <w:rsid w:val="0084306D"/>
    <w:rsid w:val="00843176"/>
    <w:rsid w:val="00843357"/>
    <w:rsid w:val="00843378"/>
    <w:rsid w:val="0084345F"/>
    <w:rsid w:val="00843508"/>
    <w:rsid w:val="0084351D"/>
    <w:rsid w:val="008435B1"/>
    <w:rsid w:val="008437FE"/>
    <w:rsid w:val="00843811"/>
    <w:rsid w:val="0084387D"/>
    <w:rsid w:val="008438D5"/>
    <w:rsid w:val="00843BA4"/>
    <w:rsid w:val="00843C46"/>
    <w:rsid w:val="00843C82"/>
    <w:rsid w:val="00843CAD"/>
    <w:rsid w:val="00843E41"/>
    <w:rsid w:val="00844111"/>
    <w:rsid w:val="0084414A"/>
    <w:rsid w:val="0084418F"/>
    <w:rsid w:val="00844205"/>
    <w:rsid w:val="00844231"/>
    <w:rsid w:val="00844486"/>
    <w:rsid w:val="00844678"/>
    <w:rsid w:val="008447A8"/>
    <w:rsid w:val="008448A7"/>
    <w:rsid w:val="00844905"/>
    <w:rsid w:val="0084494A"/>
    <w:rsid w:val="00844A55"/>
    <w:rsid w:val="00844A9A"/>
    <w:rsid w:val="00844B84"/>
    <w:rsid w:val="00844C0A"/>
    <w:rsid w:val="00844C8D"/>
    <w:rsid w:val="00844E9B"/>
    <w:rsid w:val="00844F05"/>
    <w:rsid w:val="00844F30"/>
    <w:rsid w:val="00844F63"/>
    <w:rsid w:val="00845008"/>
    <w:rsid w:val="008454D0"/>
    <w:rsid w:val="0084561A"/>
    <w:rsid w:val="0084562B"/>
    <w:rsid w:val="00845668"/>
    <w:rsid w:val="0084568D"/>
    <w:rsid w:val="00845767"/>
    <w:rsid w:val="00845810"/>
    <w:rsid w:val="008458D5"/>
    <w:rsid w:val="0084592F"/>
    <w:rsid w:val="00845A2E"/>
    <w:rsid w:val="00845AD6"/>
    <w:rsid w:val="00845B9B"/>
    <w:rsid w:val="00845C6A"/>
    <w:rsid w:val="00845CC8"/>
    <w:rsid w:val="00845E60"/>
    <w:rsid w:val="00845E73"/>
    <w:rsid w:val="0084607F"/>
    <w:rsid w:val="008460A2"/>
    <w:rsid w:val="008460AF"/>
    <w:rsid w:val="008460B4"/>
    <w:rsid w:val="008460EB"/>
    <w:rsid w:val="00846147"/>
    <w:rsid w:val="0084614F"/>
    <w:rsid w:val="008461D1"/>
    <w:rsid w:val="00846263"/>
    <w:rsid w:val="0084653E"/>
    <w:rsid w:val="0084655F"/>
    <w:rsid w:val="008465E6"/>
    <w:rsid w:val="0084661A"/>
    <w:rsid w:val="008466A5"/>
    <w:rsid w:val="008468CB"/>
    <w:rsid w:val="00846A00"/>
    <w:rsid w:val="00846A8B"/>
    <w:rsid w:val="00846AB3"/>
    <w:rsid w:val="00846BA2"/>
    <w:rsid w:val="00846E11"/>
    <w:rsid w:val="00846E5D"/>
    <w:rsid w:val="00846E96"/>
    <w:rsid w:val="00846F22"/>
    <w:rsid w:val="00846F34"/>
    <w:rsid w:val="00846F7D"/>
    <w:rsid w:val="0084700B"/>
    <w:rsid w:val="00847223"/>
    <w:rsid w:val="008472A5"/>
    <w:rsid w:val="00847396"/>
    <w:rsid w:val="008473CA"/>
    <w:rsid w:val="008473CB"/>
    <w:rsid w:val="00847593"/>
    <w:rsid w:val="00847721"/>
    <w:rsid w:val="00847A4F"/>
    <w:rsid w:val="00847AF6"/>
    <w:rsid w:val="00847B29"/>
    <w:rsid w:val="00847B51"/>
    <w:rsid w:val="00847E12"/>
    <w:rsid w:val="00847E3F"/>
    <w:rsid w:val="00847EE9"/>
    <w:rsid w:val="00847EF3"/>
    <w:rsid w:val="00850478"/>
    <w:rsid w:val="008504B0"/>
    <w:rsid w:val="008504F9"/>
    <w:rsid w:val="00850511"/>
    <w:rsid w:val="00850680"/>
    <w:rsid w:val="008506C3"/>
    <w:rsid w:val="008506E4"/>
    <w:rsid w:val="00850722"/>
    <w:rsid w:val="00850813"/>
    <w:rsid w:val="00850825"/>
    <w:rsid w:val="008508C8"/>
    <w:rsid w:val="00850989"/>
    <w:rsid w:val="00850AB4"/>
    <w:rsid w:val="00850B15"/>
    <w:rsid w:val="00850C91"/>
    <w:rsid w:val="00850DC2"/>
    <w:rsid w:val="00851020"/>
    <w:rsid w:val="00851025"/>
    <w:rsid w:val="0085109A"/>
    <w:rsid w:val="0085114F"/>
    <w:rsid w:val="008511D4"/>
    <w:rsid w:val="00851280"/>
    <w:rsid w:val="008512D7"/>
    <w:rsid w:val="00851504"/>
    <w:rsid w:val="008515D9"/>
    <w:rsid w:val="00851760"/>
    <w:rsid w:val="00851A27"/>
    <w:rsid w:val="00851AE1"/>
    <w:rsid w:val="00851B0C"/>
    <w:rsid w:val="00851B92"/>
    <w:rsid w:val="00851C28"/>
    <w:rsid w:val="00851D11"/>
    <w:rsid w:val="00851D55"/>
    <w:rsid w:val="00851D62"/>
    <w:rsid w:val="00851D74"/>
    <w:rsid w:val="00851DCE"/>
    <w:rsid w:val="00851F03"/>
    <w:rsid w:val="008520A8"/>
    <w:rsid w:val="00852117"/>
    <w:rsid w:val="00852149"/>
    <w:rsid w:val="0085219B"/>
    <w:rsid w:val="00852312"/>
    <w:rsid w:val="00852385"/>
    <w:rsid w:val="0085242F"/>
    <w:rsid w:val="008526A3"/>
    <w:rsid w:val="008526EF"/>
    <w:rsid w:val="0085298D"/>
    <w:rsid w:val="00852B2E"/>
    <w:rsid w:val="00852B66"/>
    <w:rsid w:val="00852BE3"/>
    <w:rsid w:val="00852C06"/>
    <w:rsid w:val="00852C6C"/>
    <w:rsid w:val="00852DB8"/>
    <w:rsid w:val="00852E74"/>
    <w:rsid w:val="00852F66"/>
    <w:rsid w:val="00852FA9"/>
    <w:rsid w:val="00852FBA"/>
    <w:rsid w:val="00853161"/>
    <w:rsid w:val="008532C7"/>
    <w:rsid w:val="00853437"/>
    <w:rsid w:val="0085364C"/>
    <w:rsid w:val="00853672"/>
    <w:rsid w:val="008537AF"/>
    <w:rsid w:val="0085392D"/>
    <w:rsid w:val="0085395F"/>
    <w:rsid w:val="00853961"/>
    <w:rsid w:val="0085399C"/>
    <w:rsid w:val="00853C24"/>
    <w:rsid w:val="00853C3C"/>
    <w:rsid w:val="00853C56"/>
    <w:rsid w:val="00853E16"/>
    <w:rsid w:val="00853EB6"/>
    <w:rsid w:val="00853FAE"/>
    <w:rsid w:val="00853FF1"/>
    <w:rsid w:val="0085413D"/>
    <w:rsid w:val="00854300"/>
    <w:rsid w:val="008543AC"/>
    <w:rsid w:val="008543FB"/>
    <w:rsid w:val="00854409"/>
    <w:rsid w:val="00854532"/>
    <w:rsid w:val="0085457F"/>
    <w:rsid w:val="008545FC"/>
    <w:rsid w:val="0085476F"/>
    <w:rsid w:val="008548EE"/>
    <w:rsid w:val="00854957"/>
    <w:rsid w:val="00854BF6"/>
    <w:rsid w:val="00854D3F"/>
    <w:rsid w:val="00854DE2"/>
    <w:rsid w:val="00854E44"/>
    <w:rsid w:val="00854E7A"/>
    <w:rsid w:val="00854EDF"/>
    <w:rsid w:val="00854F8B"/>
    <w:rsid w:val="00855135"/>
    <w:rsid w:val="00855396"/>
    <w:rsid w:val="0085552D"/>
    <w:rsid w:val="00855B2C"/>
    <w:rsid w:val="00855B67"/>
    <w:rsid w:val="00855BEC"/>
    <w:rsid w:val="00855D0D"/>
    <w:rsid w:val="00855E3D"/>
    <w:rsid w:val="00855FE0"/>
    <w:rsid w:val="00856031"/>
    <w:rsid w:val="0085603F"/>
    <w:rsid w:val="0085607E"/>
    <w:rsid w:val="0085617D"/>
    <w:rsid w:val="00856286"/>
    <w:rsid w:val="008562FF"/>
    <w:rsid w:val="00856388"/>
    <w:rsid w:val="00856433"/>
    <w:rsid w:val="008564C9"/>
    <w:rsid w:val="008565FC"/>
    <w:rsid w:val="008568BA"/>
    <w:rsid w:val="008569F9"/>
    <w:rsid w:val="00856A27"/>
    <w:rsid w:val="00856BE8"/>
    <w:rsid w:val="00856C48"/>
    <w:rsid w:val="00856CA3"/>
    <w:rsid w:val="00856D2E"/>
    <w:rsid w:val="00856DF8"/>
    <w:rsid w:val="00856F0A"/>
    <w:rsid w:val="00856F9B"/>
    <w:rsid w:val="00856F9D"/>
    <w:rsid w:val="0085700B"/>
    <w:rsid w:val="008571AD"/>
    <w:rsid w:val="00857211"/>
    <w:rsid w:val="00857280"/>
    <w:rsid w:val="0085744B"/>
    <w:rsid w:val="008574EF"/>
    <w:rsid w:val="00857763"/>
    <w:rsid w:val="008578D3"/>
    <w:rsid w:val="00857971"/>
    <w:rsid w:val="00857A36"/>
    <w:rsid w:val="00857F24"/>
    <w:rsid w:val="00860095"/>
    <w:rsid w:val="008600E9"/>
    <w:rsid w:val="0086019E"/>
    <w:rsid w:val="00860276"/>
    <w:rsid w:val="00860294"/>
    <w:rsid w:val="0086029D"/>
    <w:rsid w:val="008604B1"/>
    <w:rsid w:val="008604E9"/>
    <w:rsid w:val="0086059C"/>
    <w:rsid w:val="008605C8"/>
    <w:rsid w:val="0086076A"/>
    <w:rsid w:val="0086078A"/>
    <w:rsid w:val="00860985"/>
    <w:rsid w:val="00860B0A"/>
    <w:rsid w:val="00860BD6"/>
    <w:rsid w:val="00860BF2"/>
    <w:rsid w:val="00860C5B"/>
    <w:rsid w:val="00860D77"/>
    <w:rsid w:val="00860DF3"/>
    <w:rsid w:val="00860F49"/>
    <w:rsid w:val="00861021"/>
    <w:rsid w:val="0086102F"/>
    <w:rsid w:val="00861243"/>
    <w:rsid w:val="0086124A"/>
    <w:rsid w:val="00861283"/>
    <w:rsid w:val="00861322"/>
    <w:rsid w:val="00861566"/>
    <w:rsid w:val="00861602"/>
    <w:rsid w:val="0086176F"/>
    <w:rsid w:val="0086180F"/>
    <w:rsid w:val="008618D2"/>
    <w:rsid w:val="00861B54"/>
    <w:rsid w:val="00861BF3"/>
    <w:rsid w:val="00861CCB"/>
    <w:rsid w:val="00861D31"/>
    <w:rsid w:val="00861E1D"/>
    <w:rsid w:val="00861F4F"/>
    <w:rsid w:val="0086202D"/>
    <w:rsid w:val="008620BC"/>
    <w:rsid w:val="00862128"/>
    <w:rsid w:val="008621D6"/>
    <w:rsid w:val="00862261"/>
    <w:rsid w:val="00862373"/>
    <w:rsid w:val="00862541"/>
    <w:rsid w:val="008626B6"/>
    <w:rsid w:val="008628D7"/>
    <w:rsid w:val="00862969"/>
    <w:rsid w:val="00862F4C"/>
    <w:rsid w:val="0086306E"/>
    <w:rsid w:val="0086314E"/>
    <w:rsid w:val="008633EF"/>
    <w:rsid w:val="00863537"/>
    <w:rsid w:val="00863767"/>
    <w:rsid w:val="00863780"/>
    <w:rsid w:val="008637AC"/>
    <w:rsid w:val="008637BF"/>
    <w:rsid w:val="008638B1"/>
    <w:rsid w:val="008638B2"/>
    <w:rsid w:val="008639AD"/>
    <w:rsid w:val="00863B44"/>
    <w:rsid w:val="00863BD1"/>
    <w:rsid w:val="00863C40"/>
    <w:rsid w:val="00863CB4"/>
    <w:rsid w:val="00863E93"/>
    <w:rsid w:val="00863F3F"/>
    <w:rsid w:val="00863FF8"/>
    <w:rsid w:val="00864007"/>
    <w:rsid w:val="008641D1"/>
    <w:rsid w:val="00864298"/>
    <w:rsid w:val="008642F2"/>
    <w:rsid w:val="0086432B"/>
    <w:rsid w:val="00864370"/>
    <w:rsid w:val="00864397"/>
    <w:rsid w:val="008643EB"/>
    <w:rsid w:val="00864430"/>
    <w:rsid w:val="00864506"/>
    <w:rsid w:val="0086451C"/>
    <w:rsid w:val="008645E0"/>
    <w:rsid w:val="00864639"/>
    <w:rsid w:val="0086467B"/>
    <w:rsid w:val="008646DF"/>
    <w:rsid w:val="00864883"/>
    <w:rsid w:val="00864AE3"/>
    <w:rsid w:val="00864C95"/>
    <w:rsid w:val="00864D02"/>
    <w:rsid w:val="00864E47"/>
    <w:rsid w:val="00864ED6"/>
    <w:rsid w:val="00864F5C"/>
    <w:rsid w:val="0086502C"/>
    <w:rsid w:val="00865103"/>
    <w:rsid w:val="008651A3"/>
    <w:rsid w:val="008653B7"/>
    <w:rsid w:val="0086547E"/>
    <w:rsid w:val="00865548"/>
    <w:rsid w:val="0086581C"/>
    <w:rsid w:val="0086584D"/>
    <w:rsid w:val="0086591A"/>
    <w:rsid w:val="0086593F"/>
    <w:rsid w:val="00865968"/>
    <w:rsid w:val="008659C2"/>
    <w:rsid w:val="008659DC"/>
    <w:rsid w:val="00865A12"/>
    <w:rsid w:val="00865AA5"/>
    <w:rsid w:val="00865AC9"/>
    <w:rsid w:val="00865AFD"/>
    <w:rsid w:val="00865B0E"/>
    <w:rsid w:val="00865B8B"/>
    <w:rsid w:val="00865C1D"/>
    <w:rsid w:val="00865E26"/>
    <w:rsid w:val="00865F39"/>
    <w:rsid w:val="00865F5A"/>
    <w:rsid w:val="00866082"/>
    <w:rsid w:val="008660BE"/>
    <w:rsid w:val="00866244"/>
    <w:rsid w:val="00866314"/>
    <w:rsid w:val="00866335"/>
    <w:rsid w:val="008663BE"/>
    <w:rsid w:val="00866515"/>
    <w:rsid w:val="008666A9"/>
    <w:rsid w:val="008667D7"/>
    <w:rsid w:val="0086697E"/>
    <w:rsid w:val="008669EB"/>
    <w:rsid w:val="00866A41"/>
    <w:rsid w:val="00866C9E"/>
    <w:rsid w:val="00866CB3"/>
    <w:rsid w:val="00866CBC"/>
    <w:rsid w:val="00866CE2"/>
    <w:rsid w:val="00866D1D"/>
    <w:rsid w:val="00866E54"/>
    <w:rsid w:val="00866F4D"/>
    <w:rsid w:val="00866F69"/>
    <w:rsid w:val="00867191"/>
    <w:rsid w:val="008673F0"/>
    <w:rsid w:val="00867519"/>
    <w:rsid w:val="008676DD"/>
    <w:rsid w:val="0086789E"/>
    <w:rsid w:val="00867A0B"/>
    <w:rsid w:val="00867AFA"/>
    <w:rsid w:val="00867B05"/>
    <w:rsid w:val="00867B06"/>
    <w:rsid w:val="00867B88"/>
    <w:rsid w:val="00867D4F"/>
    <w:rsid w:val="00867E95"/>
    <w:rsid w:val="008700AF"/>
    <w:rsid w:val="008700EC"/>
    <w:rsid w:val="00870151"/>
    <w:rsid w:val="00870194"/>
    <w:rsid w:val="00870214"/>
    <w:rsid w:val="00870264"/>
    <w:rsid w:val="0087028C"/>
    <w:rsid w:val="00870292"/>
    <w:rsid w:val="0087034C"/>
    <w:rsid w:val="00870411"/>
    <w:rsid w:val="0087055B"/>
    <w:rsid w:val="00870BDE"/>
    <w:rsid w:val="00870C99"/>
    <w:rsid w:val="00870CB2"/>
    <w:rsid w:val="00870CF7"/>
    <w:rsid w:val="00870D12"/>
    <w:rsid w:val="00870E20"/>
    <w:rsid w:val="00870E33"/>
    <w:rsid w:val="00870E6D"/>
    <w:rsid w:val="00870E74"/>
    <w:rsid w:val="00870F74"/>
    <w:rsid w:val="00870FF1"/>
    <w:rsid w:val="00871016"/>
    <w:rsid w:val="00871017"/>
    <w:rsid w:val="008711AE"/>
    <w:rsid w:val="008711D6"/>
    <w:rsid w:val="008712CB"/>
    <w:rsid w:val="00871373"/>
    <w:rsid w:val="008714E0"/>
    <w:rsid w:val="008714EE"/>
    <w:rsid w:val="008715F4"/>
    <w:rsid w:val="00871655"/>
    <w:rsid w:val="008716C7"/>
    <w:rsid w:val="008717D3"/>
    <w:rsid w:val="0087184B"/>
    <w:rsid w:val="00871877"/>
    <w:rsid w:val="00871AA6"/>
    <w:rsid w:val="00871BB2"/>
    <w:rsid w:val="00871DBC"/>
    <w:rsid w:val="00871FE8"/>
    <w:rsid w:val="00872087"/>
    <w:rsid w:val="008720F1"/>
    <w:rsid w:val="00872196"/>
    <w:rsid w:val="008722E1"/>
    <w:rsid w:val="0087232B"/>
    <w:rsid w:val="008723FC"/>
    <w:rsid w:val="00872676"/>
    <w:rsid w:val="00872690"/>
    <w:rsid w:val="00872859"/>
    <w:rsid w:val="008729D6"/>
    <w:rsid w:val="00872AE0"/>
    <w:rsid w:val="00872B60"/>
    <w:rsid w:val="00872D83"/>
    <w:rsid w:val="00872E42"/>
    <w:rsid w:val="00872EAC"/>
    <w:rsid w:val="00872FB8"/>
    <w:rsid w:val="00873089"/>
    <w:rsid w:val="00873091"/>
    <w:rsid w:val="0087321D"/>
    <w:rsid w:val="0087325C"/>
    <w:rsid w:val="00873278"/>
    <w:rsid w:val="0087329C"/>
    <w:rsid w:val="0087340B"/>
    <w:rsid w:val="0087350A"/>
    <w:rsid w:val="00873685"/>
    <w:rsid w:val="00873905"/>
    <w:rsid w:val="00873969"/>
    <w:rsid w:val="008739BF"/>
    <w:rsid w:val="008739FE"/>
    <w:rsid w:val="00873ABE"/>
    <w:rsid w:val="00873B8D"/>
    <w:rsid w:val="00873CC3"/>
    <w:rsid w:val="00873D01"/>
    <w:rsid w:val="00873E7C"/>
    <w:rsid w:val="00873FF8"/>
    <w:rsid w:val="00874152"/>
    <w:rsid w:val="00874275"/>
    <w:rsid w:val="008742BC"/>
    <w:rsid w:val="008742C1"/>
    <w:rsid w:val="0087431A"/>
    <w:rsid w:val="0087431B"/>
    <w:rsid w:val="008743AC"/>
    <w:rsid w:val="00874450"/>
    <w:rsid w:val="00874509"/>
    <w:rsid w:val="0087454B"/>
    <w:rsid w:val="0087457C"/>
    <w:rsid w:val="008746B8"/>
    <w:rsid w:val="0087472D"/>
    <w:rsid w:val="00874895"/>
    <w:rsid w:val="00874B6D"/>
    <w:rsid w:val="00874BAE"/>
    <w:rsid w:val="00874C2E"/>
    <w:rsid w:val="00874D3F"/>
    <w:rsid w:val="00874D49"/>
    <w:rsid w:val="00874E5A"/>
    <w:rsid w:val="008750F2"/>
    <w:rsid w:val="00875235"/>
    <w:rsid w:val="00875256"/>
    <w:rsid w:val="00875486"/>
    <w:rsid w:val="008755B2"/>
    <w:rsid w:val="0087560C"/>
    <w:rsid w:val="008756E7"/>
    <w:rsid w:val="00875745"/>
    <w:rsid w:val="008757EA"/>
    <w:rsid w:val="0087584C"/>
    <w:rsid w:val="00875924"/>
    <w:rsid w:val="008759CD"/>
    <w:rsid w:val="008759F1"/>
    <w:rsid w:val="00875AF3"/>
    <w:rsid w:val="00875B43"/>
    <w:rsid w:val="00875BAF"/>
    <w:rsid w:val="00875BD5"/>
    <w:rsid w:val="00875C9E"/>
    <w:rsid w:val="00875CA0"/>
    <w:rsid w:val="00875D29"/>
    <w:rsid w:val="00875FA3"/>
    <w:rsid w:val="0087600C"/>
    <w:rsid w:val="008760D8"/>
    <w:rsid w:val="0087611D"/>
    <w:rsid w:val="008761E5"/>
    <w:rsid w:val="0087620E"/>
    <w:rsid w:val="008762BF"/>
    <w:rsid w:val="008762FA"/>
    <w:rsid w:val="0087632E"/>
    <w:rsid w:val="0087645E"/>
    <w:rsid w:val="008765A8"/>
    <w:rsid w:val="008765C0"/>
    <w:rsid w:val="00876718"/>
    <w:rsid w:val="008767E3"/>
    <w:rsid w:val="00876953"/>
    <w:rsid w:val="00876A17"/>
    <w:rsid w:val="00876AFA"/>
    <w:rsid w:val="00876B91"/>
    <w:rsid w:val="00876C2C"/>
    <w:rsid w:val="00876DC0"/>
    <w:rsid w:val="00876DD3"/>
    <w:rsid w:val="00876DFF"/>
    <w:rsid w:val="00876E2F"/>
    <w:rsid w:val="00876F40"/>
    <w:rsid w:val="0087708B"/>
    <w:rsid w:val="008770B2"/>
    <w:rsid w:val="00877329"/>
    <w:rsid w:val="00877421"/>
    <w:rsid w:val="00877495"/>
    <w:rsid w:val="008774B7"/>
    <w:rsid w:val="00877614"/>
    <w:rsid w:val="0087761B"/>
    <w:rsid w:val="008776CB"/>
    <w:rsid w:val="008777D8"/>
    <w:rsid w:val="00877844"/>
    <w:rsid w:val="0087795E"/>
    <w:rsid w:val="00877BDE"/>
    <w:rsid w:val="00877CD8"/>
    <w:rsid w:val="00877DC3"/>
    <w:rsid w:val="00877E48"/>
    <w:rsid w:val="00877FBC"/>
    <w:rsid w:val="0088002B"/>
    <w:rsid w:val="00880081"/>
    <w:rsid w:val="00880163"/>
    <w:rsid w:val="0088016E"/>
    <w:rsid w:val="00880254"/>
    <w:rsid w:val="00880351"/>
    <w:rsid w:val="00880435"/>
    <w:rsid w:val="0088043E"/>
    <w:rsid w:val="0088046C"/>
    <w:rsid w:val="00880633"/>
    <w:rsid w:val="0088064D"/>
    <w:rsid w:val="00880777"/>
    <w:rsid w:val="008807EE"/>
    <w:rsid w:val="00880893"/>
    <w:rsid w:val="008808CD"/>
    <w:rsid w:val="00880AFF"/>
    <w:rsid w:val="00880B96"/>
    <w:rsid w:val="00880BD0"/>
    <w:rsid w:val="00880CB4"/>
    <w:rsid w:val="00880CC6"/>
    <w:rsid w:val="00880D4D"/>
    <w:rsid w:val="00880E6D"/>
    <w:rsid w:val="00880FFC"/>
    <w:rsid w:val="008811FB"/>
    <w:rsid w:val="008812F2"/>
    <w:rsid w:val="00881329"/>
    <w:rsid w:val="00881352"/>
    <w:rsid w:val="008813B7"/>
    <w:rsid w:val="00881480"/>
    <w:rsid w:val="008818EF"/>
    <w:rsid w:val="00881919"/>
    <w:rsid w:val="008819B5"/>
    <w:rsid w:val="00881A10"/>
    <w:rsid w:val="00881A70"/>
    <w:rsid w:val="00881AA4"/>
    <w:rsid w:val="00881AA8"/>
    <w:rsid w:val="00881B4A"/>
    <w:rsid w:val="0088208A"/>
    <w:rsid w:val="00882272"/>
    <w:rsid w:val="0088227D"/>
    <w:rsid w:val="00882305"/>
    <w:rsid w:val="008823F3"/>
    <w:rsid w:val="00882461"/>
    <w:rsid w:val="00882473"/>
    <w:rsid w:val="008824B0"/>
    <w:rsid w:val="0088274B"/>
    <w:rsid w:val="0088282D"/>
    <w:rsid w:val="008828CA"/>
    <w:rsid w:val="008828D0"/>
    <w:rsid w:val="00882909"/>
    <w:rsid w:val="008829A2"/>
    <w:rsid w:val="008829D4"/>
    <w:rsid w:val="00882D32"/>
    <w:rsid w:val="00882E6B"/>
    <w:rsid w:val="00882EB1"/>
    <w:rsid w:val="00882F3A"/>
    <w:rsid w:val="00882F45"/>
    <w:rsid w:val="00882F50"/>
    <w:rsid w:val="00882F7E"/>
    <w:rsid w:val="00883035"/>
    <w:rsid w:val="00883039"/>
    <w:rsid w:val="00883083"/>
    <w:rsid w:val="008830B0"/>
    <w:rsid w:val="008834FB"/>
    <w:rsid w:val="0088352E"/>
    <w:rsid w:val="0088372A"/>
    <w:rsid w:val="00883854"/>
    <w:rsid w:val="0088387A"/>
    <w:rsid w:val="00883A27"/>
    <w:rsid w:val="00883AB5"/>
    <w:rsid w:val="00883C7A"/>
    <w:rsid w:val="00883CC7"/>
    <w:rsid w:val="00883E13"/>
    <w:rsid w:val="00883E9C"/>
    <w:rsid w:val="00883EF8"/>
    <w:rsid w:val="00884043"/>
    <w:rsid w:val="0088405D"/>
    <w:rsid w:val="008841C3"/>
    <w:rsid w:val="008842F9"/>
    <w:rsid w:val="00884392"/>
    <w:rsid w:val="00884515"/>
    <w:rsid w:val="0088455B"/>
    <w:rsid w:val="00884614"/>
    <w:rsid w:val="00884674"/>
    <w:rsid w:val="00884766"/>
    <w:rsid w:val="00884774"/>
    <w:rsid w:val="008847E0"/>
    <w:rsid w:val="0088483D"/>
    <w:rsid w:val="00884A2F"/>
    <w:rsid w:val="00884A97"/>
    <w:rsid w:val="00884F4A"/>
    <w:rsid w:val="00885008"/>
    <w:rsid w:val="0088533F"/>
    <w:rsid w:val="008853DE"/>
    <w:rsid w:val="0088548E"/>
    <w:rsid w:val="0088559E"/>
    <w:rsid w:val="0088574A"/>
    <w:rsid w:val="0088582E"/>
    <w:rsid w:val="00885852"/>
    <w:rsid w:val="008858E8"/>
    <w:rsid w:val="0088592F"/>
    <w:rsid w:val="00885C63"/>
    <w:rsid w:val="00885EB8"/>
    <w:rsid w:val="00885F0C"/>
    <w:rsid w:val="00885FC4"/>
    <w:rsid w:val="0088603D"/>
    <w:rsid w:val="00886185"/>
    <w:rsid w:val="00886418"/>
    <w:rsid w:val="008865D1"/>
    <w:rsid w:val="008865FF"/>
    <w:rsid w:val="0088660A"/>
    <w:rsid w:val="00886614"/>
    <w:rsid w:val="008866A9"/>
    <w:rsid w:val="0088673F"/>
    <w:rsid w:val="008868C3"/>
    <w:rsid w:val="008868CB"/>
    <w:rsid w:val="00886914"/>
    <w:rsid w:val="00886AF5"/>
    <w:rsid w:val="00886CD1"/>
    <w:rsid w:val="00886FF5"/>
    <w:rsid w:val="00887161"/>
    <w:rsid w:val="008872B8"/>
    <w:rsid w:val="008874E4"/>
    <w:rsid w:val="0088754B"/>
    <w:rsid w:val="00887554"/>
    <w:rsid w:val="00887654"/>
    <w:rsid w:val="00887780"/>
    <w:rsid w:val="008877BE"/>
    <w:rsid w:val="00887A31"/>
    <w:rsid w:val="00887A46"/>
    <w:rsid w:val="00887B3F"/>
    <w:rsid w:val="00887B84"/>
    <w:rsid w:val="00887B91"/>
    <w:rsid w:val="00887C6E"/>
    <w:rsid w:val="00887D97"/>
    <w:rsid w:val="00887EB6"/>
    <w:rsid w:val="00890082"/>
    <w:rsid w:val="0089008C"/>
    <w:rsid w:val="0089016E"/>
    <w:rsid w:val="00890185"/>
    <w:rsid w:val="008901B9"/>
    <w:rsid w:val="008902E0"/>
    <w:rsid w:val="0089053A"/>
    <w:rsid w:val="00890728"/>
    <w:rsid w:val="0089075B"/>
    <w:rsid w:val="0089096C"/>
    <w:rsid w:val="008909BC"/>
    <w:rsid w:val="008909D1"/>
    <w:rsid w:val="00890A39"/>
    <w:rsid w:val="00890CB6"/>
    <w:rsid w:val="00890D78"/>
    <w:rsid w:val="00890E02"/>
    <w:rsid w:val="00890E95"/>
    <w:rsid w:val="00890FDE"/>
    <w:rsid w:val="008911E9"/>
    <w:rsid w:val="00891234"/>
    <w:rsid w:val="0089133D"/>
    <w:rsid w:val="008913BA"/>
    <w:rsid w:val="00891411"/>
    <w:rsid w:val="008914D1"/>
    <w:rsid w:val="008914EF"/>
    <w:rsid w:val="0089163E"/>
    <w:rsid w:val="00891809"/>
    <w:rsid w:val="0089182B"/>
    <w:rsid w:val="00891898"/>
    <w:rsid w:val="008918A1"/>
    <w:rsid w:val="008918EF"/>
    <w:rsid w:val="0089192D"/>
    <w:rsid w:val="00891948"/>
    <w:rsid w:val="00891AC2"/>
    <w:rsid w:val="00891B43"/>
    <w:rsid w:val="00891B86"/>
    <w:rsid w:val="00891BF1"/>
    <w:rsid w:val="00891BF7"/>
    <w:rsid w:val="00891CE5"/>
    <w:rsid w:val="00891D53"/>
    <w:rsid w:val="00891DF8"/>
    <w:rsid w:val="00891E48"/>
    <w:rsid w:val="00891F36"/>
    <w:rsid w:val="00891FD1"/>
    <w:rsid w:val="008920B0"/>
    <w:rsid w:val="00892158"/>
    <w:rsid w:val="008921FE"/>
    <w:rsid w:val="0089229E"/>
    <w:rsid w:val="008922F1"/>
    <w:rsid w:val="00892317"/>
    <w:rsid w:val="008924C3"/>
    <w:rsid w:val="0089256C"/>
    <w:rsid w:val="0089262B"/>
    <w:rsid w:val="008928C3"/>
    <w:rsid w:val="0089290F"/>
    <w:rsid w:val="00892A32"/>
    <w:rsid w:val="00892A40"/>
    <w:rsid w:val="00892A73"/>
    <w:rsid w:val="00892A79"/>
    <w:rsid w:val="00892AEC"/>
    <w:rsid w:val="00892DD0"/>
    <w:rsid w:val="0089315A"/>
    <w:rsid w:val="0089319D"/>
    <w:rsid w:val="00893298"/>
    <w:rsid w:val="00893306"/>
    <w:rsid w:val="00893359"/>
    <w:rsid w:val="0089337A"/>
    <w:rsid w:val="00893449"/>
    <w:rsid w:val="00893497"/>
    <w:rsid w:val="00893687"/>
    <w:rsid w:val="00893689"/>
    <w:rsid w:val="0089374E"/>
    <w:rsid w:val="008938BD"/>
    <w:rsid w:val="00893A13"/>
    <w:rsid w:val="00893A66"/>
    <w:rsid w:val="00893B32"/>
    <w:rsid w:val="00893C8C"/>
    <w:rsid w:val="00893D8D"/>
    <w:rsid w:val="00893F52"/>
    <w:rsid w:val="008940A6"/>
    <w:rsid w:val="0089412D"/>
    <w:rsid w:val="00894138"/>
    <w:rsid w:val="008942B9"/>
    <w:rsid w:val="0089434F"/>
    <w:rsid w:val="00894388"/>
    <w:rsid w:val="00894405"/>
    <w:rsid w:val="0089449D"/>
    <w:rsid w:val="008944CF"/>
    <w:rsid w:val="00894665"/>
    <w:rsid w:val="00894758"/>
    <w:rsid w:val="00894797"/>
    <w:rsid w:val="00894A74"/>
    <w:rsid w:val="00894AD6"/>
    <w:rsid w:val="00894B70"/>
    <w:rsid w:val="00894D27"/>
    <w:rsid w:val="00894D78"/>
    <w:rsid w:val="00894DA6"/>
    <w:rsid w:val="00894E1B"/>
    <w:rsid w:val="00894ED3"/>
    <w:rsid w:val="00894EEC"/>
    <w:rsid w:val="00894F83"/>
    <w:rsid w:val="008950B2"/>
    <w:rsid w:val="00895397"/>
    <w:rsid w:val="00895461"/>
    <w:rsid w:val="00895503"/>
    <w:rsid w:val="00895563"/>
    <w:rsid w:val="008955E8"/>
    <w:rsid w:val="0089573F"/>
    <w:rsid w:val="00895808"/>
    <w:rsid w:val="008959A8"/>
    <w:rsid w:val="00895B0A"/>
    <w:rsid w:val="00895CD8"/>
    <w:rsid w:val="00895DFD"/>
    <w:rsid w:val="0089605E"/>
    <w:rsid w:val="008960DE"/>
    <w:rsid w:val="0089617F"/>
    <w:rsid w:val="00896234"/>
    <w:rsid w:val="0089627F"/>
    <w:rsid w:val="0089636E"/>
    <w:rsid w:val="0089639C"/>
    <w:rsid w:val="008963B7"/>
    <w:rsid w:val="0089649B"/>
    <w:rsid w:val="008964CA"/>
    <w:rsid w:val="00896568"/>
    <w:rsid w:val="00896A6E"/>
    <w:rsid w:val="00896AE3"/>
    <w:rsid w:val="00896C17"/>
    <w:rsid w:val="00896CB9"/>
    <w:rsid w:val="00896D1D"/>
    <w:rsid w:val="00896D25"/>
    <w:rsid w:val="00896FFD"/>
    <w:rsid w:val="00897041"/>
    <w:rsid w:val="008970E6"/>
    <w:rsid w:val="00897282"/>
    <w:rsid w:val="00897306"/>
    <w:rsid w:val="00897380"/>
    <w:rsid w:val="008973B6"/>
    <w:rsid w:val="00897428"/>
    <w:rsid w:val="00897474"/>
    <w:rsid w:val="00897482"/>
    <w:rsid w:val="008974B5"/>
    <w:rsid w:val="00897623"/>
    <w:rsid w:val="0089778C"/>
    <w:rsid w:val="008977FB"/>
    <w:rsid w:val="0089783F"/>
    <w:rsid w:val="00897B68"/>
    <w:rsid w:val="00897CA5"/>
    <w:rsid w:val="00897CCE"/>
    <w:rsid w:val="00897CD6"/>
    <w:rsid w:val="00897D9E"/>
    <w:rsid w:val="00897E71"/>
    <w:rsid w:val="00897EF5"/>
    <w:rsid w:val="00897F68"/>
    <w:rsid w:val="008A00ED"/>
    <w:rsid w:val="008A0273"/>
    <w:rsid w:val="008A063F"/>
    <w:rsid w:val="008A09AE"/>
    <w:rsid w:val="008A0A68"/>
    <w:rsid w:val="008A0A6C"/>
    <w:rsid w:val="008A0AF1"/>
    <w:rsid w:val="008A0E47"/>
    <w:rsid w:val="008A0E4F"/>
    <w:rsid w:val="008A0F23"/>
    <w:rsid w:val="008A0F89"/>
    <w:rsid w:val="008A0FE5"/>
    <w:rsid w:val="008A124F"/>
    <w:rsid w:val="008A12D5"/>
    <w:rsid w:val="008A14A8"/>
    <w:rsid w:val="008A17D8"/>
    <w:rsid w:val="008A17F5"/>
    <w:rsid w:val="008A1818"/>
    <w:rsid w:val="008A1879"/>
    <w:rsid w:val="008A196E"/>
    <w:rsid w:val="008A19BF"/>
    <w:rsid w:val="008A19D2"/>
    <w:rsid w:val="008A1AC1"/>
    <w:rsid w:val="008A1BB4"/>
    <w:rsid w:val="008A1CE3"/>
    <w:rsid w:val="008A1FF7"/>
    <w:rsid w:val="008A201F"/>
    <w:rsid w:val="008A224C"/>
    <w:rsid w:val="008A2437"/>
    <w:rsid w:val="008A2485"/>
    <w:rsid w:val="008A24FC"/>
    <w:rsid w:val="008A2508"/>
    <w:rsid w:val="008A263A"/>
    <w:rsid w:val="008A2671"/>
    <w:rsid w:val="008A26C0"/>
    <w:rsid w:val="008A275F"/>
    <w:rsid w:val="008A27E1"/>
    <w:rsid w:val="008A27FC"/>
    <w:rsid w:val="008A28AA"/>
    <w:rsid w:val="008A29E3"/>
    <w:rsid w:val="008A2A09"/>
    <w:rsid w:val="008A2A18"/>
    <w:rsid w:val="008A2A74"/>
    <w:rsid w:val="008A2AA0"/>
    <w:rsid w:val="008A2B2B"/>
    <w:rsid w:val="008A2B4C"/>
    <w:rsid w:val="008A2B77"/>
    <w:rsid w:val="008A2C73"/>
    <w:rsid w:val="008A2CC2"/>
    <w:rsid w:val="008A2CF3"/>
    <w:rsid w:val="008A2D47"/>
    <w:rsid w:val="008A2D6D"/>
    <w:rsid w:val="008A2F33"/>
    <w:rsid w:val="008A3031"/>
    <w:rsid w:val="008A31EA"/>
    <w:rsid w:val="008A3349"/>
    <w:rsid w:val="008A3358"/>
    <w:rsid w:val="008A34B4"/>
    <w:rsid w:val="008A34ED"/>
    <w:rsid w:val="008A36D0"/>
    <w:rsid w:val="008A3712"/>
    <w:rsid w:val="008A3838"/>
    <w:rsid w:val="008A38FF"/>
    <w:rsid w:val="008A392B"/>
    <w:rsid w:val="008A39C7"/>
    <w:rsid w:val="008A3A5F"/>
    <w:rsid w:val="008A3A7D"/>
    <w:rsid w:val="008A3BFE"/>
    <w:rsid w:val="008A3C2E"/>
    <w:rsid w:val="008A3D2A"/>
    <w:rsid w:val="008A3D73"/>
    <w:rsid w:val="008A3DC6"/>
    <w:rsid w:val="008A3E91"/>
    <w:rsid w:val="008A3F5E"/>
    <w:rsid w:val="008A41B7"/>
    <w:rsid w:val="008A4275"/>
    <w:rsid w:val="008A4386"/>
    <w:rsid w:val="008A4489"/>
    <w:rsid w:val="008A4564"/>
    <w:rsid w:val="008A474C"/>
    <w:rsid w:val="008A480B"/>
    <w:rsid w:val="008A486D"/>
    <w:rsid w:val="008A4918"/>
    <w:rsid w:val="008A49BA"/>
    <w:rsid w:val="008A4CB5"/>
    <w:rsid w:val="008A4D27"/>
    <w:rsid w:val="008A4F12"/>
    <w:rsid w:val="008A50F6"/>
    <w:rsid w:val="008A50F9"/>
    <w:rsid w:val="008A511E"/>
    <w:rsid w:val="008A5174"/>
    <w:rsid w:val="008A5220"/>
    <w:rsid w:val="008A5313"/>
    <w:rsid w:val="008A5518"/>
    <w:rsid w:val="008A5576"/>
    <w:rsid w:val="008A55F5"/>
    <w:rsid w:val="008A583B"/>
    <w:rsid w:val="008A5A50"/>
    <w:rsid w:val="008A5A60"/>
    <w:rsid w:val="008A5B81"/>
    <w:rsid w:val="008A5C16"/>
    <w:rsid w:val="008A5C7A"/>
    <w:rsid w:val="008A5D7E"/>
    <w:rsid w:val="008A6008"/>
    <w:rsid w:val="008A60EE"/>
    <w:rsid w:val="008A60F0"/>
    <w:rsid w:val="008A6122"/>
    <w:rsid w:val="008A624C"/>
    <w:rsid w:val="008A628C"/>
    <w:rsid w:val="008A6290"/>
    <w:rsid w:val="008A64A0"/>
    <w:rsid w:val="008A65EE"/>
    <w:rsid w:val="008A65FF"/>
    <w:rsid w:val="008A660A"/>
    <w:rsid w:val="008A66C0"/>
    <w:rsid w:val="008A6913"/>
    <w:rsid w:val="008A6965"/>
    <w:rsid w:val="008A6985"/>
    <w:rsid w:val="008A6A7F"/>
    <w:rsid w:val="008A6B4E"/>
    <w:rsid w:val="008A6C82"/>
    <w:rsid w:val="008A6D3E"/>
    <w:rsid w:val="008A6DFA"/>
    <w:rsid w:val="008A6EBC"/>
    <w:rsid w:val="008A6F8D"/>
    <w:rsid w:val="008A71EE"/>
    <w:rsid w:val="008A7240"/>
    <w:rsid w:val="008A7504"/>
    <w:rsid w:val="008A7564"/>
    <w:rsid w:val="008A75CE"/>
    <w:rsid w:val="008A75D1"/>
    <w:rsid w:val="008A7625"/>
    <w:rsid w:val="008A7634"/>
    <w:rsid w:val="008A7906"/>
    <w:rsid w:val="008A7B1A"/>
    <w:rsid w:val="008A7C2F"/>
    <w:rsid w:val="008A7CEC"/>
    <w:rsid w:val="008A7D37"/>
    <w:rsid w:val="008A7DC8"/>
    <w:rsid w:val="008A7E8F"/>
    <w:rsid w:val="008A7E91"/>
    <w:rsid w:val="008A7EE6"/>
    <w:rsid w:val="008A7EED"/>
    <w:rsid w:val="008A7EF6"/>
    <w:rsid w:val="008A7F38"/>
    <w:rsid w:val="008B008A"/>
    <w:rsid w:val="008B024A"/>
    <w:rsid w:val="008B033A"/>
    <w:rsid w:val="008B04F2"/>
    <w:rsid w:val="008B06F7"/>
    <w:rsid w:val="008B0C96"/>
    <w:rsid w:val="008B0F95"/>
    <w:rsid w:val="008B100B"/>
    <w:rsid w:val="008B1121"/>
    <w:rsid w:val="008B11BA"/>
    <w:rsid w:val="008B1206"/>
    <w:rsid w:val="008B12DA"/>
    <w:rsid w:val="008B1317"/>
    <w:rsid w:val="008B1341"/>
    <w:rsid w:val="008B1361"/>
    <w:rsid w:val="008B13BE"/>
    <w:rsid w:val="008B148C"/>
    <w:rsid w:val="008B14C8"/>
    <w:rsid w:val="008B1690"/>
    <w:rsid w:val="008B1699"/>
    <w:rsid w:val="008B16C3"/>
    <w:rsid w:val="008B181A"/>
    <w:rsid w:val="008B1A68"/>
    <w:rsid w:val="008B1A84"/>
    <w:rsid w:val="008B1B01"/>
    <w:rsid w:val="008B1B71"/>
    <w:rsid w:val="008B1E4D"/>
    <w:rsid w:val="008B1F71"/>
    <w:rsid w:val="008B1F75"/>
    <w:rsid w:val="008B1F92"/>
    <w:rsid w:val="008B20AA"/>
    <w:rsid w:val="008B2166"/>
    <w:rsid w:val="008B2328"/>
    <w:rsid w:val="008B244D"/>
    <w:rsid w:val="008B2495"/>
    <w:rsid w:val="008B2500"/>
    <w:rsid w:val="008B2696"/>
    <w:rsid w:val="008B27CF"/>
    <w:rsid w:val="008B27F8"/>
    <w:rsid w:val="008B2842"/>
    <w:rsid w:val="008B291A"/>
    <w:rsid w:val="008B2982"/>
    <w:rsid w:val="008B2B4B"/>
    <w:rsid w:val="008B2C86"/>
    <w:rsid w:val="008B2CA6"/>
    <w:rsid w:val="008B2D04"/>
    <w:rsid w:val="008B2D65"/>
    <w:rsid w:val="008B2E28"/>
    <w:rsid w:val="008B2FAA"/>
    <w:rsid w:val="008B2FC9"/>
    <w:rsid w:val="008B3100"/>
    <w:rsid w:val="008B31C3"/>
    <w:rsid w:val="008B31C6"/>
    <w:rsid w:val="008B3328"/>
    <w:rsid w:val="008B3469"/>
    <w:rsid w:val="008B350C"/>
    <w:rsid w:val="008B35CA"/>
    <w:rsid w:val="008B360E"/>
    <w:rsid w:val="008B36E2"/>
    <w:rsid w:val="008B3707"/>
    <w:rsid w:val="008B37F4"/>
    <w:rsid w:val="008B3860"/>
    <w:rsid w:val="008B3886"/>
    <w:rsid w:val="008B38FA"/>
    <w:rsid w:val="008B3CDB"/>
    <w:rsid w:val="008B3F02"/>
    <w:rsid w:val="008B3F7B"/>
    <w:rsid w:val="008B3FCB"/>
    <w:rsid w:val="008B41C1"/>
    <w:rsid w:val="008B41E0"/>
    <w:rsid w:val="008B42D8"/>
    <w:rsid w:val="008B43AB"/>
    <w:rsid w:val="008B4478"/>
    <w:rsid w:val="008B44FD"/>
    <w:rsid w:val="008B453A"/>
    <w:rsid w:val="008B4709"/>
    <w:rsid w:val="008B471D"/>
    <w:rsid w:val="008B4923"/>
    <w:rsid w:val="008B49F8"/>
    <w:rsid w:val="008B4A9E"/>
    <w:rsid w:val="008B4AC2"/>
    <w:rsid w:val="008B4B3C"/>
    <w:rsid w:val="008B4D7E"/>
    <w:rsid w:val="008B4F98"/>
    <w:rsid w:val="008B4FF9"/>
    <w:rsid w:val="008B501D"/>
    <w:rsid w:val="008B5058"/>
    <w:rsid w:val="008B50E7"/>
    <w:rsid w:val="008B51A6"/>
    <w:rsid w:val="008B529D"/>
    <w:rsid w:val="008B5416"/>
    <w:rsid w:val="008B5486"/>
    <w:rsid w:val="008B54AE"/>
    <w:rsid w:val="008B54DC"/>
    <w:rsid w:val="008B575C"/>
    <w:rsid w:val="008B577D"/>
    <w:rsid w:val="008B582E"/>
    <w:rsid w:val="008B5A93"/>
    <w:rsid w:val="008B5AE4"/>
    <w:rsid w:val="008B5B1E"/>
    <w:rsid w:val="008B5BEC"/>
    <w:rsid w:val="008B5CF9"/>
    <w:rsid w:val="008B5D9C"/>
    <w:rsid w:val="008B5DC1"/>
    <w:rsid w:val="008B5E61"/>
    <w:rsid w:val="008B5E6E"/>
    <w:rsid w:val="008B5F9E"/>
    <w:rsid w:val="008B602B"/>
    <w:rsid w:val="008B6078"/>
    <w:rsid w:val="008B6094"/>
    <w:rsid w:val="008B6216"/>
    <w:rsid w:val="008B6266"/>
    <w:rsid w:val="008B63FE"/>
    <w:rsid w:val="008B6542"/>
    <w:rsid w:val="008B65D9"/>
    <w:rsid w:val="008B660B"/>
    <w:rsid w:val="008B664D"/>
    <w:rsid w:val="008B6696"/>
    <w:rsid w:val="008B66C7"/>
    <w:rsid w:val="008B66F4"/>
    <w:rsid w:val="008B67AC"/>
    <w:rsid w:val="008B67C4"/>
    <w:rsid w:val="008B68D8"/>
    <w:rsid w:val="008B6A47"/>
    <w:rsid w:val="008B6B51"/>
    <w:rsid w:val="008B6CBA"/>
    <w:rsid w:val="008B6D4B"/>
    <w:rsid w:val="008B6DD0"/>
    <w:rsid w:val="008B6E78"/>
    <w:rsid w:val="008B70B1"/>
    <w:rsid w:val="008B7329"/>
    <w:rsid w:val="008B7376"/>
    <w:rsid w:val="008B742A"/>
    <w:rsid w:val="008B7500"/>
    <w:rsid w:val="008B7569"/>
    <w:rsid w:val="008B757C"/>
    <w:rsid w:val="008B75C3"/>
    <w:rsid w:val="008B76A4"/>
    <w:rsid w:val="008B76CB"/>
    <w:rsid w:val="008B7731"/>
    <w:rsid w:val="008B7808"/>
    <w:rsid w:val="008B7841"/>
    <w:rsid w:val="008B7868"/>
    <w:rsid w:val="008B790F"/>
    <w:rsid w:val="008B792B"/>
    <w:rsid w:val="008B7BCB"/>
    <w:rsid w:val="008B7DBF"/>
    <w:rsid w:val="008B7F13"/>
    <w:rsid w:val="008C0028"/>
    <w:rsid w:val="008C0213"/>
    <w:rsid w:val="008C0293"/>
    <w:rsid w:val="008C0386"/>
    <w:rsid w:val="008C039D"/>
    <w:rsid w:val="008C03F3"/>
    <w:rsid w:val="008C046B"/>
    <w:rsid w:val="008C06F4"/>
    <w:rsid w:val="008C0724"/>
    <w:rsid w:val="008C07AA"/>
    <w:rsid w:val="008C08CB"/>
    <w:rsid w:val="008C091C"/>
    <w:rsid w:val="008C0B45"/>
    <w:rsid w:val="008C0BC6"/>
    <w:rsid w:val="008C0C4D"/>
    <w:rsid w:val="008C0D85"/>
    <w:rsid w:val="008C0D88"/>
    <w:rsid w:val="008C0E4E"/>
    <w:rsid w:val="008C0E5D"/>
    <w:rsid w:val="008C0EA5"/>
    <w:rsid w:val="008C0EE6"/>
    <w:rsid w:val="008C10B2"/>
    <w:rsid w:val="008C116A"/>
    <w:rsid w:val="008C11E6"/>
    <w:rsid w:val="008C1210"/>
    <w:rsid w:val="008C130A"/>
    <w:rsid w:val="008C1346"/>
    <w:rsid w:val="008C134F"/>
    <w:rsid w:val="008C1421"/>
    <w:rsid w:val="008C150F"/>
    <w:rsid w:val="008C151A"/>
    <w:rsid w:val="008C15C0"/>
    <w:rsid w:val="008C1630"/>
    <w:rsid w:val="008C170A"/>
    <w:rsid w:val="008C1835"/>
    <w:rsid w:val="008C18E4"/>
    <w:rsid w:val="008C19DA"/>
    <w:rsid w:val="008C1AF1"/>
    <w:rsid w:val="008C1AF4"/>
    <w:rsid w:val="008C1B53"/>
    <w:rsid w:val="008C1BD9"/>
    <w:rsid w:val="008C1CE9"/>
    <w:rsid w:val="008C1F2F"/>
    <w:rsid w:val="008C1F35"/>
    <w:rsid w:val="008C2000"/>
    <w:rsid w:val="008C208A"/>
    <w:rsid w:val="008C20FB"/>
    <w:rsid w:val="008C21A2"/>
    <w:rsid w:val="008C21E9"/>
    <w:rsid w:val="008C228F"/>
    <w:rsid w:val="008C242E"/>
    <w:rsid w:val="008C2467"/>
    <w:rsid w:val="008C24C9"/>
    <w:rsid w:val="008C2507"/>
    <w:rsid w:val="008C2729"/>
    <w:rsid w:val="008C27EE"/>
    <w:rsid w:val="008C293B"/>
    <w:rsid w:val="008C29B4"/>
    <w:rsid w:val="008C29BF"/>
    <w:rsid w:val="008C2B89"/>
    <w:rsid w:val="008C2E67"/>
    <w:rsid w:val="008C302B"/>
    <w:rsid w:val="008C309F"/>
    <w:rsid w:val="008C31D9"/>
    <w:rsid w:val="008C348A"/>
    <w:rsid w:val="008C3598"/>
    <w:rsid w:val="008C3606"/>
    <w:rsid w:val="008C3662"/>
    <w:rsid w:val="008C3664"/>
    <w:rsid w:val="008C3A59"/>
    <w:rsid w:val="008C3B32"/>
    <w:rsid w:val="008C3BAE"/>
    <w:rsid w:val="008C3BDC"/>
    <w:rsid w:val="008C3BFD"/>
    <w:rsid w:val="008C3E5E"/>
    <w:rsid w:val="008C41FF"/>
    <w:rsid w:val="008C4250"/>
    <w:rsid w:val="008C44FD"/>
    <w:rsid w:val="008C4570"/>
    <w:rsid w:val="008C464E"/>
    <w:rsid w:val="008C4694"/>
    <w:rsid w:val="008C4706"/>
    <w:rsid w:val="008C4821"/>
    <w:rsid w:val="008C4966"/>
    <w:rsid w:val="008C4BD9"/>
    <w:rsid w:val="008C4F34"/>
    <w:rsid w:val="008C513F"/>
    <w:rsid w:val="008C5187"/>
    <w:rsid w:val="008C51DF"/>
    <w:rsid w:val="008C51E3"/>
    <w:rsid w:val="008C5304"/>
    <w:rsid w:val="008C535A"/>
    <w:rsid w:val="008C543B"/>
    <w:rsid w:val="008C54E6"/>
    <w:rsid w:val="008C556A"/>
    <w:rsid w:val="008C5743"/>
    <w:rsid w:val="008C579E"/>
    <w:rsid w:val="008C57BC"/>
    <w:rsid w:val="008C57E5"/>
    <w:rsid w:val="008C581E"/>
    <w:rsid w:val="008C589D"/>
    <w:rsid w:val="008C5922"/>
    <w:rsid w:val="008C5AA2"/>
    <w:rsid w:val="008C5BBB"/>
    <w:rsid w:val="008C5C43"/>
    <w:rsid w:val="008C5D46"/>
    <w:rsid w:val="008C5EBD"/>
    <w:rsid w:val="008C6018"/>
    <w:rsid w:val="008C615C"/>
    <w:rsid w:val="008C620D"/>
    <w:rsid w:val="008C622C"/>
    <w:rsid w:val="008C6306"/>
    <w:rsid w:val="008C6610"/>
    <w:rsid w:val="008C6658"/>
    <w:rsid w:val="008C6669"/>
    <w:rsid w:val="008C66B6"/>
    <w:rsid w:val="008C6795"/>
    <w:rsid w:val="008C68A4"/>
    <w:rsid w:val="008C6A33"/>
    <w:rsid w:val="008C6A7D"/>
    <w:rsid w:val="008C6AAB"/>
    <w:rsid w:val="008C6BFA"/>
    <w:rsid w:val="008C6C7F"/>
    <w:rsid w:val="008C6CCF"/>
    <w:rsid w:val="008C6FDF"/>
    <w:rsid w:val="008C701F"/>
    <w:rsid w:val="008C70A0"/>
    <w:rsid w:val="008C7392"/>
    <w:rsid w:val="008C73BE"/>
    <w:rsid w:val="008C7616"/>
    <w:rsid w:val="008C765C"/>
    <w:rsid w:val="008C794D"/>
    <w:rsid w:val="008C7977"/>
    <w:rsid w:val="008C7993"/>
    <w:rsid w:val="008C7B10"/>
    <w:rsid w:val="008C7B39"/>
    <w:rsid w:val="008C7D06"/>
    <w:rsid w:val="008C7FD1"/>
    <w:rsid w:val="008D00A5"/>
    <w:rsid w:val="008D00D2"/>
    <w:rsid w:val="008D0137"/>
    <w:rsid w:val="008D0227"/>
    <w:rsid w:val="008D0302"/>
    <w:rsid w:val="008D0316"/>
    <w:rsid w:val="008D0352"/>
    <w:rsid w:val="008D043F"/>
    <w:rsid w:val="008D0443"/>
    <w:rsid w:val="008D054D"/>
    <w:rsid w:val="008D061D"/>
    <w:rsid w:val="008D0678"/>
    <w:rsid w:val="008D0765"/>
    <w:rsid w:val="008D07BA"/>
    <w:rsid w:val="008D09CC"/>
    <w:rsid w:val="008D0A35"/>
    <w:rsid w:val="008D0B16"/>
    <w:rsid w:val="008D0D0A"/>
    <w:rsid w:val="008D0E1D"/>
    <w:rsid w:val="008D0E67"/>
    <w:rsid w:val="008D0F77"/>
    <w:rsid w:val="008D0F84"/>
    <w:rsid w:val="008D1045"/>
    <w:rsid w:val="008D10E0"/>
    <w:rsid w:val="008D11A5"/>
    <w:rsid w:val="008D1227"/>
    <w:rsid w:val="008D12E7"/>
    <w:rsid w:val="008D1307"/>
    <w:rsid w:val="008D1329"/>
    <w:rsid w:val="008D137C"/>
    <w:rsid w:val="008D14CE"/>
    <w:rsid w:val="008D1630"/>
    <w:rsid w:val="008D1638"/>
    <w:rsid w:val="008D1711"/>
    <w:rsid w:val="008D1712"/>
    <w:rsid w:val="008D18C9"/>
    <w:rsid w:val="008D18E7"/>
    <w:rsid w:val="008D1AAA"/>
    <w:rsid w:val="008D1ACF"/>
    <w:rsid w:val="008D1CE2"/>
    <w:rsid w:val="008D20A4"/>
    <w:rsid w:val="008D2352"/>
    <w:rsid w:val="008D2630"/>
    <w:rsid w:val="008D2712"/>
    <w:rsid w:val="008D2919"/>
    <w:rsid w:val="008D29AF"/>
    <w:rsid w:val="008D29CA"/>
    <w:rsid w:val="008D2A1C"/>
    <w:rsid w:val="008D2A6B"/>
    <w:rsid w:val="008D2F7B"/>
    <w:rsid w:val="008D32B3"/>
    <w:rsid w:val="008D32CC"/>
    <w:rsid w:val="008D32F9"/>
    <w:rsid w:val="008D3328"/>
    <w:rsid w:val="008D3466"/>
    <w:rsid w:val="008D34A9"/>
    <w:rsid w:val="008D34D9"/>
    <w:rsid w:val="008D355D"/>
    <w:rsid w:val="008D3601"/>
    <w:rsid w:val="008D3614"/>
    <w:rsid w:val="008D365E"/>
    <w:rsid w:val="008D36E7"/>
    <w:rsid w:val="008D38CC"/>
    <w:rsid w:val="008D3989"/>
    <w:rsid w:val="008D3BBE"/>
    <w:rsid w:val="008D3C7D"/>
    <w:rsid w:val="008D3D2C"/>
    <w:rsid w:val="008D3D9A"/>
    <w:rsid w:val="008D3E07"/>
    <w:rsid w:val="008D3E93"/>
    <w:rsid w:val="008D3F89"/>
    <w:rsid w:val="008D4271"/>
    <w:rsid w:val="008D436E"/>
    <w:rsid w:val="008D44A7"/>
    <w:rsid w:val="008D44FF"/>
    <w:rsid w:val="008D454A"/>
    <w:rsid w:val="008D459C"/>
    <w:rsid w:val="008D45C9"/>
    <w:rsid w:val="008D46EE"/>
    <w:rsid w:val="008D479B"/>
    <w:rsid w:val="008D493D"/>
    <w:rsid w:val="008D494B"/>
    <w:rsid w:val="008D49F4"/>
    <w:rsid w:val="008D4A02"/>
    <w:rsid w:val="008D4A45"/>
    <w:rsid w:val="008D4B7A"/>
    <w:rsid w:val="008D4D48"/>
    <w:rsid w:val="008D4D4E"/>
    <w:rsid w:val="008D4D6F"/>
    <w:rsid w:val="008D4F29"/>
    <w:rsid w:val="008D4F3F"/>
    <w:rsid w:val="008D50BC"/>
    <w:rsid w:val="008D5274"/>
    <w:rsid w:val="008D5286"/>
    <w:rsid w:val="008D550E"/>
    <w:rsid w:val="008D5516"/>
    <w:rsid w:val="008D5561"/>
    <w:rsid w:val="008D556F"/>
    <w:rsid w:val="008D55B0"/>
    <w:rsid w:val="008D5605"/>
    <w:rsid w:val="008D58CA"/>
    <w:rsid w:val="008D5A66"/>
    <w:rsid w:val="008D5B52"/>
    <w:rsid w:val="008D5C43"/>
    <w:rsid w:val="008D5F9C"/>
    <w:rsid w:val="008D5FCE"/>
    <w:rsid w:val="008D616A"/>
    <w:rsid w:val="008D61D8"/>
    <w:rsid w:val="008D6512"/>
    <w:rsid w:val="008D65CC"/>
    <w:rsid w:val="008D6678"/>
    <w:rsid w:val="008D66DE"/>
    <w:rsid w:val="008D67A6"/>
    <w:rsid w:val="008D67BC"/>
    <w:rsid w:val="008D67FB"/>
    <w:rsid w:val="008D6814"/>
    <w:rsid w:val="008D68DD"/>
    <w:rsid w:val="008D6A2B"/>
    <w:rsid w:val="008D6D71"/>
    <w:rsid w:val="008D6E9C"/>
    <w:rsid w:val="008D6F90"/>
    <w:rsid w:val="008D7020"/>
    <w:rsid w:val="008D7063"/>
    <w:rsid w:val="008D7097"/>
    <w:rsid w:val="008D70CD"/>
    <w:rsid w:val="008D7104"/>
    <w:rsid w:val="008D7151"/>
    <w:rsid w:val="008D7251"/>
    <w:rsid w:val="008D7411"/>
    <w:rsid w:val="008D7581"/>
    <w:rsid w:val="008D75B5"/>
    <w:rsid w:val="008D75E8"/>
    <w:rsid w:val="008D76E4"/>
    <w:rsid w:val="008D76FE"/>
    <w:rsid w:val="008D776C"/>
    <w:rsid w:val="008D778A"/>
    <w:rsid w:val="008D77BE"/>
    <w:rsid w:val="008D77CB"/>
    <w:rsid w:val="008D77D3"/>
    <w:rsid w:val="008D77E3"/>
    <w:rsid w:val="008D792E"/>
    <w:rsid w:val="008D7971"/>
    <w:rsid w:val="008D7A06"/>
    <w:rsid w:val="008D7B02"/>
    <w:rsid w:val="008D7CC1"/>
    <w:rsid w:val="008D7DBD"/>
    <w:rsid w:val="008D7DFC"/>
    <w:rsid w:val="008D7EAF"/>
    <w:rsid w:val="008D7EF1"/>
    <w:rsid w:val="008D7FC4"/>
    <w:rsid w:val="008E0016"/>
    <w:rsid w:val="008E003F"/>
    <w:rsid w:val="008E0072"/>
    <w:rsid w:val="008E00FC"/>
    <w:rsid w:val="008E01AE"/>
    <w:rsid w:val="008E021D"/>
    <w:rsid w:val="008E0253"/>
    <w:rsid w:val="008E0269"/>
    <w:rsid w:val="008E0271"/>
    <w:rsid w:val="008E0362"/>
    <w:rsid w:val="008E050E"/>
    <w:rsid w:val="008E052F"/>
    <w:rsid w:val="008E05DF"/>
    <w:rsid w:val="008E0764"/>
    <w:rsid w:val="008E077A"/>
    <w:rsid w:val="008E080E"/>
    <w:rsid w:val="008E085C"/>
    <w:rsid w:val="008E0873"/>
    <w:rsid w:val="008E08FB"/>
    <w:rsid w:val="008E09AC"/>
    <w:rsid w:val="008E09B1"/>
    <w:rsid w:val="008E0A49"/>
    <w:rsid w:val="008E0C05"/>
    <w:rsid w:val="008E0C2A"/>
    <w:rsid w:val="008E0CC7"/>
    <w:rsid w:val="008E0DC2"/>
    <w:rsid w:val="008E0DC7"/>
    <w:rsid w:val="008E0F8C"/>
    <w:rsid w:val="008E0F91"/>
    <w:rsid w:val="008E0FFF"/>
    <w:rsid w:val="008E1044"/>
    <w:rsid w:val="008E10E4"/>
    <w:rsid w:val="008E1113"/>
    <w:rsid w:val="008E1282"/>
    <w:rsid w:val="008E134B"/>
    <w:rsid w:val="008E1384"/>
    <w:rsid w:val="008E1395"/>
    <w:rsid w:val="008E13E3"/>
    <w:rsid w:val="008E1492"/>
    <w:rsid w:val="008E14D8"/>
    <w:rsid w:val="008E166C"/>
    <w:rsid w:val="008E17C9"/>
    <w:rsid w:val="008E1928"/>
    <w:rsid w:val="008E193D"/>
    <w:rsid w:val="008E1ABD"/>
    <w:rsid w:val="008E1D9D"/>
    <w:rsid w:val="008E1E49"/>
    <w:rsid w:val="008E1E72"/>
    <w:rsid w:val="008E1F10"/>
    <w:rsid w:val="008E2260"/>
    <w:rsid w:val="008E22FD"/>
    <w:rsid w:val="008E2365"/>
    <w:rsid w:val="008E23A8"/>
    <w:rsid w:val="008E2453"/>
    <w:rsid w:val="008E24C9"/>
    <w:rsid w:val="008E24DE"/>
    <w:rsid w:val="008E280D"/>
    <w:rsid w:val="008E28AC"/>
    <w:rsid w:val="008E28C6"/>
    <w:rsid w:val="008E29EE"/>
    <w:rsid w:val="008E2ACB"/>
    <w:rsid w:val="008E2C8C"/>
    <w:rsid w:val="008E2F66"/>
    <w:rsid w:val="008E2F7D"/>
    <w:rsid w:val="008E2FAD"/>
    <w:rsid w:val="008E301C"/>
    <w:rsid w:val="008E3025"/>
    <w:rsid w:val="008E3387"/>
    <w:rsid w:val="008E33AE"/>
    <w:rsid w:val="008E33DE"/>
    <w:rsid w:val="008E3674"/>
    <w:rsid w:val="008E375E"/>
    <w:rsid w:val="008E37D1"/>
    <w:rsid w:val="008E3822"/>
    <w:rsid w:val="008E3ABC"/>
    <w:rsid w:val="008E3ACD"/>
    <w:rsid w:val="008E3CE4"/>
    <w:rsid w:val="008E3F8B"/>
    <w:rsid w:val="008E3F96"/>
    <w:rsid w:val="008E414D"/>
    <w:rsid w:val="008E4182"/>
    <w:rsid w:val="008E41E9"/>
    <w:rsid w:val="008E4338"/>
    <w:rsid w:val="008E43BA"/>
    <w:rsid w:val="008E43C2"/>
    <w:rsid w:val="008E4406"/>
    <w:rsid w:val="008E4618"/>
    <w:rsid w:val="008E4769"/>
    <w:rsid w:val="008E47CB"/>
    <w:rsid w:val="008E4894"/>
    <w:rsid w:val="008E48F6"/>
    <w:rsid w:val="008E4990"/>
    <w:rsid w:val="008E49AE"/>
    <w:rsid w:val="008E4B9F"/>
    <w:rsid w:val="008E4BDA"/>
    <w:rsid w:val="008E4C2A"/>
    <w:rsid w:val="008E4F04"/>
    <w:rsid w:val="008E4FDE"/>
    <w:rsid w:val="008E51CE"/>
    <w:rsid w:val="008E520F"/>
    <w:rsid w:val="008E52FD"/>
    <w:rsid w:val="008E53C3"/>
    <w:rsid w:val="008E54FF"/>
    <w:rsid w:val="008E5507"/>
    <w:rsid w:val="008E5567"/>
    <w:rsid w:val="008E55F9"/>
    <w:rsid w:val="008E564D"/>
    <w:rsid w:val="008E5694"/>
    <w:rsid w:val="008E56DE"/>
    <w:rsid w:val="008E57B1"/>
    <w:rsid w:val="008E58B5"/>
    <w:rsid w:val="008E5A56"/>
    <w:rsid w:val="008E5C2F"/>
    <w:rsid w:val="008E6115"/>
    <w:rsid w:val="008E619F"/>
    <w:rsid w:val="008E620A"/>
    <w:rsid w:val="008E628D"/>
    <w:rsid w:val="008E63C8"/>
    <w:rsid w:val="008E648C"/>
    <w:rsid w:val="008E6797"/>
    <w:rsid w:val="008E67F6"/>
    <w:rsid w:val="008E6872"/>
    <w:rsid w:val="008E68E0"/>
    <w:rsid w:val="008E68F0"/>
    <w:rsid w:val="008E6A1D"/>
    <w:rsid w:val="008E6A46"/>
    <w:rsid w:val="008E6B13"/>
    <w:rsid w:val="008E6B2D"/>
    <w:rsid w:val="008E6B79"/>
    <w:rsid w:val="008E6C29"/>
    <w:rsid w:val="008E6D6C"/>
    <w:rsid w:val="008E6E63"/>
    <w:rsid w:val="008E6F10"/>
    <w:rsid w:val="008E70B9"/>
    <w:rsid w:val="008E7106"/>
    <w:rsid w:val="008E723F"/>
    <w:rsid w:val="008E726C"/>
    <w:rsid w:val="008E738C"/>
    <w:rsid w:val="008E73EC"/>
    <w:rsid w:val="008E74E8"/>
    <w:rsid w:val="008E7586"/>
    <w:rsid w:val="008E75D0"/>
    <w:rsid w:val="008E760F"/>
    <w:rsid w:val="008E7807"/>
    <w:rsid w:val="008E78B3"/>
    <w:rsid w:val="008E792C"/>
    <w:rsid w:val="008E79F7"/>
    <w:rsid w:val="008E7A2C"/>
    <w:rsid w:val="008E7A4F"/>
    <w:rsid w:val="008E7BC8"/>
    <w:rsid w:val="008E7C24"/>
    <w:rsid w:val="008E7C6B"/>
    <w:rsid w:val="008E7D0F"/>
    <w:rsid w:val="008E7E88"/>
    <w:rsid w:val="008E7EB3"/>
    <w:rsid w:val="008E7F9E"/>
    <w:rsid w:val="008F00B8"/>
    <w:rsid w:val="008F01CF"/>
    <w:rsid w:val="008F0293"/>
    <w:rsid w:val="008F0381"/>
    <w:rsid w:val="008F03E8"/>
    <w:rsid w:val="008F046A"/>
    <w:rsid w:val="008F05AC"/>
    <w:rsid w:val="008F05B7"/>
    <w:rsid w:val="008F06D5"/>
    <w:rsid w:val="008F0730"/>
    <w:rsid w:val="008F07CC"/>
    <w:rsid w:val="008F0995"/>
    <w:rsid w:val="008F0B8D"/>
    <w:rsid w:val="008F0CD5"/>
    <w:rsid w:val="008F0D33"/>
    <w:rsid w:val="008F0D70"/>
    <w:rsid w:val="008F0F09"/>
    <w:rsid w:val="008F10A0"/>
    <w:rsid w:val="008F12D2"/>
    <w:rsid w:val="008F12FB"/>
    <w:rsid w:val="008F1372"/>
    <w:rsid w:val="008F1438"/>
    <w:rsid w:val="008F146F"/>
    <w:rsid w:val="008F14CD"/>
    <w:rsid w:val="008F1505"/>
    <w:rsid w:val="008F151C"/>
    <w:rsid w:val="008F1628"/>
    <w:rsid w:val="008F173B"/>
    <w:rsid w:val="008F1744"/>
    <w:rsid w:val="008F183D"/>
    <w:rsid w:val="008F1A1C"/>
    <w:rsid w:val="008F1A44"/>
    <w:rsid w:val="008F1A4E"/>
    <w:rsid w:val="008F1A89"/>
    <w:rsid w:val="008F1C39"/>
    <w:rsid w:val="008F1C94"/>
    <w:rsid w:val="008F1CB8"/>
    <w:rsid w:val="008F1D5F"/>
    <w:rsid w:val="008F2012"/>
    <w:rsid w:val="008F20F2"/>
    <w:rsid w:val="008F21BE"/>
    <w:rsid w:val="008F22B5"/>
    <w:rsid w:val="008F2498"/>
    <w:rsid w:val="008F25BA"/>
    <w:rsid w:val="008F2677"/>
    <w:rsid w:val="008F26BC"/>
    <w:rsid w:val="008F26E2"/>
    <w:rsid w:val="008F2725"/>
    <w:rsid w:val="008F27ED"/>
    <w:rsid w:val="008F28F4"/>
    <w:rsid w:val="008F2B1D"/>
    <w:rsid w:val="008F2BC4"/>
    <w:rsid w:val="008F2C2F"/>
    <w:rsid w:val="008F2CFC"/>
    <w:rsid w:val="008F2D48"/>
    <w:rsid w:val="008F31AD"/>
    <w:rsid w:val="008F32B7"/>
    <w:rsid w:val="008F344E"/>
    <w:rsid w:val="008F360E"/>
    <w:rsid w:val="008F3664"/>
    <w:rsid w:val="008F37C4"/>
    <w:rsid w:val="008F37CE"/>
    <w:rsid w:val="008F3A7B"/>
    <w:rsid w:val="008F3B72"/>
    <w:rsid w:val="008F3B8A"/>
    <w:rsid w:val="008F3C7B"/>
    <w:rsid w:val="008F3D42"/>
    <w:rsid w:val="008F3E57"/>
    <w:rsid w:val="008F3E9F"/>
    <w:rsid w:val="008F4066"/>
    <w:rsid w:val="008F40F6"/>
    <w:rsid w:val="008F42B2"/>
    <w:rsid w:val="008F45A2"/>
    <w:rsid w:val="008F4612"/>
    <w:rsid w:val="008F4649"/>
    <w:rsid w:val="008F4678"/>
    <w:rsid w:val="008F46F0"/>
    <w:rsid w:val="008F4AA7"/>
    <w:rsid w:val="008F4ABC"/>
    <w:rsid w:val="008F4AFA"/>
    <w:rsid w:val="008F4BA0"/>
    <w:rsid w:val="008F4C04"/>
    <w:rsid w:val="008F4CA8"/>
    <w:rsid w:val="008F4E18"/>
    <w:rsid w:val="008F4E46"/>
    <w:rsid w:val="008F4EAB"/>
    <w:rsid w:val="008F4ED2"/>
    <w:rsid w:val="008F4F6B"/>
    <w:rsid w:val="008F4FD6"/>
    <w:rsid w:val="008F5023"/>
    <w:rsid w:val="008F50E2"/>
    <w:rsid w:val="008F530A"/>
    <w:rsid w:val="008F5455"/>
    <w:rsid w:val="008F548A"/>
    <w:rsid w:val="008F57D4"/>
    <w:rsid w:val="008F5819"/>
    <w:rsid w:val="008F587E"/>
    <w:rsid w:val="008F59A7"/>
    <w:rsid w:val="008F5A92"/>
    <w:rsid w:val="008F5B7F"/>
    <w:rsid w:val="008F5BC5"/>
    <w:rsid w:val="008F5BFA"/>
    <w:rsid w:val="008F5E9D"/>
    <w:rsid w:val="008F6011"/>
    <w:rsid w:val="008F6045"/>
    <w:rsid w:val="008F61C7"/>
    <w:rsid w:val="008F61D5"/>
    <w:rsid w:val="008F6409"/>
    <w:rsid w:val="008F645C"/>
    <w:rsid w:val="008F6462"/>
    <w:rsid w:val="008F6586"/>
    <w:rsid w:val="008F6607"/>
    <w:rsid w:val="008F695A"/>
    <w:rsid w:val="008F6A54"/>
    <w:rsid w:val="008F6CED"/>
    <w:rsid w:val="008F6D27"/>
    <w:rsid w:val="008F6D32"/>
    <w:rsid w:val="008F6E3B"/>
    <w:rsid w:val="008F6EE9"/>
    <w:rsid w:val="008F7074"/>
    <w:rsid w:val="008F70DF"/>
    <w:rsid w:val="008F71EC"/>
    <w:rsid w:val="008F7245"/>
    <w:rsid w:val="008F7444"/>
    <w:rsid w:val="008F74DE"/>
    <w:rsid w:val="008F74E3"/>
    <w:rsid w:val="008F7605"/>
    <w:rsid w:val="008F77F5"/>
    <w:rsid w:val="008F7994"/>
    <w:rsid w:val="008F79E0"/>
    <w:rsid w:val="008F7A88"/>
    <w:rsid w:val="008F7A8D"/>
    <w:rsid w:val="008F7B4B"/>
    <w:rsid w:val="008F7E0F"/>
    <w:rsid w:val="008F7F15"/>
    <w:rsid w:val="008F7F1D"/>
    <w:rsid w:val="008F7F5F"/>
    <w:rsid w:val="009000CF"/>
    <w:rsid w:val="0090022B"/>
    <w:rsid w:val="00900320"/>
    <w:rsid w:val="00900500"/>
    <w:rsid w:val="0090055F"/>
    <w:rsid w:val="00900609"/>
    <w:rsid w:val="0090068E"/>
    <w:rsid w:val="00900713"/>
    <w:rsid w:val="00900801"/>
    <w:rsid w:val="00900891"/>
    <w:rsid w:val="009008C5"/>
    <w:rsid w:val="0090092C"/>
    <w:rsid w:val="0090097D"/>
    <w:rsid w:val="00900B42"/>
    <w:rsid w:val="00900BE9"/>
    <w:rsid w:val="00900E12"/>
    <w:rsid w:val="00900E7C"/>
    <w:rsid w:val="00900ED3"/>
    <w:rsid w:val="00900EF3"/>
    <w:rsid w:val="00900FC2"/>
    <w:rsid w:val="0090105D"/>
    <w:rsid w:val="0090109A"/>
    <w:rsid w:val="009010E6"/>
    <w:rsid w:val="00901183"/>
    <w:rsid w:val="009011A1"/>
    <w:rsid w:val="0090130B"/>
    <w:rsid w:val="0090130F"/>
    <w:rsid w:val="0090137B"/>
    <w:rsid w:val="0090144A"/>
    <w:rsid w:val="00901476"/>
    <w:rsid w:val="009015BB"/>
    <w:rsid w:val="0090174D"/>
    <w:rsid w:val="00901940"/>
    <w:rsid w:val="009019B5"/>
    <w:rsid w:val="00901A08"/>
    <w:rsid w:val="00901A58"/>
    <w:rsid w:val="00901A67"/>
    <w:rsid w:val="00901AEE"/>
    <w:rsid w:val="00901B33"/>
    <w:rsid w:val="00901B58"/>
    <w:rsid w:val="00901BD8"/>
    <w:rsid w:val="00901C67"/>
    <w:rsid w:val="00901CAB"/>
    <w:rsid w:val="00901D4D"/>
    <w:rsid w:val="00901D7D"/>
    <w:rsid w:val="00901D81"/>
    <w:rsid w:val="00901F01"/>
    <w:rsid w:val="00902043"/>
    <w:rsid w:val="00902278"/>
    <w:rsid w:val="009022A2"/>
    <w:rsid w:val="009023E4"/>
    <w:rsid w:val="00902645"/>
    <w:rsid w:val="00902764"/>
    <w:rsid w:val="0090283F"/>
    <w:rsid w:val="0090288A"/>
    <w:rsid w:val="009029D0"/>
    <w:rsid w:val="00902A17"/>
    <w:rsid w:val="00902A8E"/>
    <w:rsid w:val="00902A9F"/>
    <w:rsid w:val="00902C63"/>
    <w:rsid w:val="00902CBB"/>
    <w:rsid w:val="00902DE1"/>
    <w:rsid w:val="00902FD3"/>
    <w:rsid w:val="00902FED"/>
    <w:rsid w:val="00902FF1"/>
    <w:rsid w:val="00903205"/>
    <w:rsid w:val="0090331D"/>
    <w:rsid w:val="00903341"/>
    <w:rsid w:val="009033F1"/>
    <w:rsid w:val="00903475"/>
    <w:rsid w:val="009035B8"/>
    <w:rsid w:val="0090377E"/>
    <w:rsid w:val="009037FA"/>
    <w:rsid w:val="00903808"/>
    <w:rsid w:val="009038B3"/>
    <w:rsid w:val="0090396D"/>
    <w:rsid w:val="009039B1"/>
    <w:rsid w:val="00903B02"/>
    <w:rsid w:val="00903C9D"/>
    <w:rsid w:val="00903CFB"/>
    <w:rsid w:val="00903E33"/>
    <w:rsid w:val="00903F6C"/>
    <w:rsid w:val="00904048"/>
    <w:rsid w:val="009040D9"/>
    <w:rsid w:val="00904183"/>
    <w:rsid w:val="009041FA"/>
    <w:rsid w:val="00904282"/>
    <w:rsid w:val="0090437F"/>
    <w:rsid w:val="00904401"/>
    <w:rsid w:val="00904531"/>
    <w:rsid w:val="009045C3"/>
    <w:rsid w:val="009045C7"/>
    <w:rsid w:val="0090462F"/>
    <w:rsid w:val="009046BC"/>
    <w:rsid w:val="009047CF"/>
    <w:rsid w:val="009047FB"/>
    <w:rsid w:val="0090499B"/>
    <w:rsid w:val="00904ADD"/>
    <w:rsid w:val="00904B0A"/>
    <w:rsid w:val="00904D4A"/>
    <w:rsid w:val="009050F1"/>
    <w:rsid w:val="0090534D"/>
    <w:rsid w:val="00905535"/>
    <w:rsid w:val="00905573"/>
    <w:rsid w:val="00905748"/>
    <w:rsid w:val="00905927"/>
    <w:rsid w:val="009059F8"/>
    <w:rsid w:val="00905C41"/>
    <w:rsid w:val="00905C73"/>
    <w:rsid w:val="00905CA2"/>
    <w:rsid w:val="00905D78"/>
    <w:rsid w:val="00905E70"/>
    <w:rsid w:val="00905F92"/>
    <w:rsid w:val="009062C7"/>
    <w:rsid w:val="00906495"/>
    <w:rsid w:val="0090649A"/>
    <w:rsid w:val="00906506"/>
    <w:rsid w:val="00906845"/>
    <w:rsid w:val="00906898"/>
    <w:rsid w:val="00906900"/>
    <w:rsid w:val="00906A7A"/>
    <w:rsid w:val="00906B2C"/>
    <w:rsid w:val="00906B8D"/>
    <w:rsid w:val="00906C2A"/>
    <w:rsid w:val="00906DE9"/>
    <w:rsid w:val="00906E6E"/>
    <w:rsid w:val="00906EFC"/>
    <w:rsid w:val="00906F7F"/>
    <w:rsid w:val="0090707E"/>
    <w:rsid w:val="009070FB"/>
    <w:rsid w:val="009072F0"/>
    <w:rsid w:val="0090735C"/>
    <w:rsid w:val="009074CE"/>
    <w:rsid w:val="0090756F"/>
    <w:rsid w:val="009075F3"/>
    <w:rsid w:val="00907986"/>
    <w:rsid w:val="00907BA0"/>
    <w:rsid w:val="00907C0C"/>
    <w:rsid w:val="00907C6E"/>
    <w:rsid w:val="00907D5B"/>
    <w:rsid w:val="00907DBC"/>
    <w:rsid w:val="00907F1D"/>
    <w:rsid w:val="00907F64"/>
    <w:rsid w:val="00907F9E"/>
    <w:rsid w:val="00907FC8"/>
    <w:rsid w:val="00910065"/>
    <w:rsid w:val="0091008E"/>
    <w:rsid w:val="00910128"/>
    <w:rsid w:val="009101E0"/>
    <w:rsid w:val="0091022C"/>
    <w:rsid w:val="009105E0"/>
    <w:rsid w:val="00910793"/>
    <w:rsid w:val="009107D5"/>
    <w:rsid w:val="00910866"/>
    <w:rsid w:val="009108B9"/>
    <w:rsid w:val="009108F7"/>
    <w:rsid w:val="0091099C"/>
    <w:rsid w:val="009109A9"/>
    <w:rsid w:val="00910A24"/>
    <w:rsid w:val="00910BCA"/>
    <w:rsid w:val="00910E11"/>
    <w:rsid w:val="00910E9D"/>
    <w:rsid w:val="00910F0A"/>
    <w:rsid w:val="00910F9D"/>
    <w:rsid w:val="00911064"/>
    <w:rsid w:val="00911148"/>
    <w:rsid w:val="00911185"/>
    <w:rsid w:val="009111B1"/>
    <w:rsid w:val="00911306"/>
    <w:rsid w:val="0091131F"/>
    <w:rsid w:val="0091139D"/>
    <w:rsid w:val="009113EC"/>
    <w:rsid w:val="00911431"/>
    <w:rsid w:val="00911470"/>
    <w:rsid w:val="0091157A"/>
    <w:rsid w:val="00911723"/>
    <w:rsid w:val="00911793"/>
    <w:rsid w:val="009117B4"/>
    <w:rsid w:val="009119D8"/>
    <w:rsid w:val="009119E2"/>
    <w:rsid w:val="009119E7"/>
    <w:rsid w:val="00911A00"/>
    <w:rsid w:val="00911A34"/>
    <w:rsid w:val="00911AC0"/>
    <w:rsid w:val="00911B26"/>
    <w:rsid w:val="00911B49"/>
    <w:rsid w:val="00911B70"/>
    <w:rsid w:val="00911C00"/>
    <w:rsid w:val="00911D72"/>
    <w:rsid w:val="00911F0E"/>
    <w:rsid w:val="00911F65"/>
    <w:rsid w:val="00911F99"/>
    <w:rsid w:val="00911FBB"/>
    <w:rsid w:val="00912068"/>
    <w:rsid w:val="00912208"/>
    <w:rsid w:val="0091223A"/>
    <w:rsid w:val="00912251"/>
    <w:rsid w:val="00912254"/>
    <w:rsid w:val="009122FC"/>
    <w:rsid w:val="00912332"/>
    <w:rsid w:val="00912500"/>
    <w:rsid w:val="0091260C"/>
    <w:rsid w:val="009126E1"/>
    <w:rsid w:val="009128B2"/>
    <w:rsid w:val="00912990"/>
    <w:rsid w:val="009129FB"/>
    <w:rsid w:val="00912A0E"/>
    <w:rsid w:val="00912A7B"/>
    <w:rsid w:val="00912AFE"/>
    <w:rsid w:val="00912C08"/>
    <w:rsid w:val="00912C53"/>
    <w:rsid w:val="00912C70"/>
    <w:rsid w:val="00912D96"/>
    <w:rsid w:val="00912F29"/>
    <w:rsid w:val="00912FEE"/>
    <w:rsid w:val="00913016"/>
    <w:rsid w:val="0091302C"/>
    <w:rsid w:val="00913071"/>
    <w:rsid w:val="009130C4"/>
    <w:rsid w:val="00913280"/>
    <w:rsid w:val="009133E6"/>
    <w:rsid w:val="009135B9"/>
    <w:rsid w:val="0091365F"/>
    <w:rsid w:val="00913870"/>
    <w:rsid w:val="009138D6"/>
    <w:rsid w:val="0091390E"/>
    <w:rsid w:val="0091395B"/>
    <w:rsid w:val="009139AB"/>
    <w:rsid w:val="009139F0"/>
    <w:rsid w:val="00913A56"/>
    <w:rsid w:val="00913B55"/>
    <w:rsid w:val="00913BA8"/>
    <w:rsid w:val="00913C6F"/>
    <w:rsid w:val="00913CC5"/>
    <w:rsid w:val="00914173"/>
    <w:rsid w:val="00914258"/>
    <w:rsid w:val="009143B0"/>
    <w:rsid w:val="0091459F"/>
    <w:rsid w:val="00914635"/>
    <w:rsid w:val="00914888"/>
    <w:rsid w:val="009148D9"/>
    <w:rsid w:val="00914C8E"/>
    <w:rsid w:val="00914D3B"/>
    <w:rsid w:val="00914DD1"/>
    <w:rsid w:val="00915016"/>
    <w:rsid w:val="009153B4"/>
    <w:rsid w:val="009153F2"/>
    <w:rsid w:val="009154E3"/>
    <w:rsid w:val="00915933"/>
    <w:rsid w:val="00915A50"/>
    <w:rsid w:val="00915ADC"/>
    <w:rsid w:val="0091601C"/>
    <w:rsid w:val="009161B1"/>
    <w:rsid w:val="0091626B"/>
    <w:rsid w:val="00916281"/>
    <w:rsid w:val="009162BE"/>
    <w:rsid w:val="0091637A"/>
    <w:rsid w:val="00916404"/>
    <w:rsid w:val="0091659B"/>
    <w:rsid w:val="00916643"/>
    <w:rsid w:val="009166C4"/>
    <w:rsid w:val="0091674E"/>
    <w:rsid w:val="0091677C"/>
    <w:rsid w:val="0091692D"/>
    <w:rsid w:val="00916AEB"/>
    <w:rsid w:val="00916B2B"/>
    <w:rsid w:val="00916B47"/>
    <w:rsid w:val="00916B67"/>
    <w:rsid w:val="00916C47"/>
    <w:rsid w:val="00916C4D"/>
    <w:rsid w:val="00916C92"/>
    <w:rsid w:val="00916D43"/>
    <w:rsid w:val="00916D80"/>
    <w:rsid w:val="00916D83"/>
    <w:rsid w:val="00916DF5"/>
    <w:rsid w:val="00916DF9"/>
    <w:rsid w:val="00916ED9"/>
    <w:rsid w:val="00917001"/>
    <w:rsid w:val="00917096"/>
    <w:rsid w:val="009170CA"/>
    <w:rsid w:val="009171F9"/>
    <w:rsid w:val="009172B0"/>
    <w:rsid w:val="009172B2"/>
    <w:rsid w:val="0091731B"/>
    <w:rsid w:val="009173E3"/>
    <w:rsid w:val="00917420"/>
    <w:rsid w:val="0091744C"/>
    <w:rsid w:val="0091752A"/>
    <w:rsid w:val="009175A9"/>
    <w:rsid w:val="009175AF"/>
    <w:rsid w:val="00917742"/>
    <w:rsid w:val="00917768"/>
    <w:rsid w:val="009178E7"/>
    <w:rsid w:val="00917956"/>
    <w:rsid w:val="00917A45"/>
    <w:rsid w:val="00917B77"/>
    <w:rsid w:val="00917C3D"/>
    <w:rsid w:val="00917C63"/>
    <w:rsid w:val="00917CAA"/>
    <w:rsid w:val="00917D5F"/>
    <w:rsid w:val="00917F61"/>
    <w:rsid w:val="009200F6"/>
    <w:rsid w:val="009201F2"/>
    <w:rsid w:val="0092025A"/>
    <w:rsid w:val="009203A4"/>
    <w:rsid w:val="0092040C"/>
    <w:rsid w:val="0092048F"/>
    <w:rsid w:val="009204CD"/>
    <w:rsid w:val="00920589"/>
    <w:rsid w:val="009205DB"/>
    <w:rsid w:val="009206B6"/>
    <w:rsid w:val="009206DF"/>
    <w:rsid w:val="00920759"/>
    <w:rsid w:val="009208C9"/>
    <w:rsid w:val="00920922"/>
    <w:rsid w:val="00920927"/>
    <w:rsid w:val="00920AF0"/>
    <w:rsid w:val="00920B5A"/>
    <w:rsid w:val="00920C17"/>
    <w:rsid w:val="00920CC7"/>
    <w:rsid w:val="00920D35"/>
    <w:rsid w:val="00920E44"/>
    <w:rsid w:val="00920FED"/>
    <w:rsid w:val="00920FFF"/>
    <w:rsid w:val="0092100D"/>
    <w:rsid w:val="00921021"/>
    <w:rsid w:val="009210B5"/>
    <w:rsid w:val="009211E7"/>
    <w:rsid w:val="00921244"/>
    <w:rsid w:val="009212F4"/>
    <w:rsid w:val="00921363"/>
    <w:rsid w:val="00921514"/>
    <w:rsid w:val="009215B4"/>
    <w:rsid w:val="00921631"/>
    <w:rsid w:val="009216BC"/>
    <w:rsid w:val="009216D8"/>
    <w:rsid w:val="009216F8"/>
    <w:rsid w:val="0092176F"/>
    <w:rsid w:val="009219D3"/>
    <w:rsid w:val="00921C06"/>
    <w:rsid w:val="00921CAF"/>
    <w:rsid w:val="00921D5C"/>
    <w:rsid w:val="00921DA0"/>
    <w:rsid w:val="00921DAF"/>
    <w:rsid w:val="00921DEC"/>
    <w:rsid w:val="00921ED2"/>
    <w:rsid w:val="009220A8"/>
    <w:rsid w:val="009220F2"/>
    <w:rsid w:val="00922140"/>
    <w:rsid w:val="00922171"/>
    <w:rsid w:val="009221FE"/>
    <w:rsid w:val="00922262"/>
    <w:rsid w:val="009222A2"/>
    <w:rsid w:val="009222AE"/>
    <w:rsid w:val="0092243F"/>
    <w:rsid w:val="00922546"/>
    <w:rsid w:val="009225A5"/>
    <w:rsid w:val="009225BF"/>
    <w:rsid w:val="00922690"/>
    <w:rsid w:val="0092274C"/>
    <w:rsid w:val="009227BF"/>
    <w:rsid w:val="0092286D"/>
    <w:rsid w:val="0092297E"/>
    <w:rsid w:val="00922B7D"/>
    <w:rsid w:val="00922BD5"/>
    <w:rsid w:val="00922D97"/>
    <w:rsid w:val="009231CA"/>
    <w:rsid w:val="009232BF"/>
    <w:rsid w:val="009232E1"/>
    <w:rsid w:val="009232F2"/>
    <w:rsid w:val="00923333"/>
    <w:rsid w:val="009233D6"/>
    <w:rsid w:val="00923488"/>
    <w:rsid w:val="0092355B"/>
    <w:rsid w:val="009235E0"/>
    <w:rsid w:val="00923687"/>
    <w:rsid w:val="00923707"/>
    <w:rsid w:val="0092378C"/>
    <w:rsid w:val="00923793"/>
    <w:rsid w:val="0092379B"/>
    <w:rsid w:val="00923804"/>
    <w:rsid w:val="009238A0"/>
    <w:rsid w:val="0092397E"/>
    <w:rsid w:val="00923CE0"/>
    <w:rsid w:val="00923DB0"/>
    <w:rsid w:val="00923EB2"/>
    <w:rsid w:val="00923ECD"/>
    <w:rsid w:val="00923F0C"/>
    <w:rsid w:val="00923F41"/>
    <w:rsid w:val="00923FE8"/>
    <w:rsid w:val="00924135"/>
    <w:rsid w:val="009241A6"/>
    <w:rsid w:val="009241D1"/>
    <w:rsid w:val="00924350"/>
    <w:rsid w:val="00924363"/>
    <w:rsid w:val="009243F7"/>
    <w:rsid w:val="009244EF"/>
    <w:rsid w:val="0092462A"/>
    <w:rsid w:val="009246D3"/>
    <w:rsid w:val="00924B92"/>
    <w:rsid w:val="00924BD8"/>
    <w:rsid w:val="00924D53"/>
    <w:rsid w:val="00924D84"/>
    <w:rsid w:val="00924E67"/>
    <w:rsid w:val="00924E7A"/>
    <w:rsid w:val="0092500D"/>
    <w:rsid w:val="00925083"/>
    <w:rsid w:val="009250D7"/>
    <w:rsid w:val="009251D5"/>
    <w:rsid w:val="009255EA"/>
    <w:rsid w:val="00925690"/>
    <w:rsid w:val="009257EC"/>
    <w:rsid w:val="0092589B"/>
    <w:rsid w:val="00925918"/>
    <w:rsid w:val="00925A7A"/>
    <w:rsid w:val="00925B48"/>
    <w:rsid w:val="00926246"/>
    <w:rsid w:val="0092649F"/>
    <w:rsid w:val="0092653D"/>
    <w:rsid w:val="009266A2"/>
    <w:rsid w:val="009266C7"/>
    <w:rsid w:val="0092671E"/>
    <w:rsid w:val="00926768"/>
    <w:rsid w:val="009267EA"/>
    <w:rsid w:val="00926877"/>
    <w:rsid w:val="00926BAC"/>
    <w:rsid w:val="00926CF4"/>
    <w:rsid w:val="00926DB1"/>
    <w:rsid w:val="00926DBB"/>
    <w:rsid w:val="00926E68"/>
    <w:rsid w:val="00926E7B"/>
    <w:rsid w:val="00927044"/>
    <w:rsid w:val="009270BD"/>
    <w:rsid w:val="00927337"/>
    <w:rsid w:val="009274E3"/>
    <w:rsid w:val="0092762D"/>
    <w:rsid w:val="009276BA"/>
    <w:rsid w:val="0092772A"/>
    <w:rsid w:val="0092774F"/>
    <w:rsid w:val="009277E2"/>
    <w:rsid w:val="009277E4"/>
    <w:rsid w:val="00927927"/>
    <w:rsid w:val="00927A84"/>
    <w:rsid w:val="00927ADB"/>
    <w:rsid w:val="00927C20"/>
    <w:rsid w:val="00927D20"/>
    <w:rsid w:val="00927D63"/>
    <w:rsid w:val="00927D67"/>
    <w:rsid w:val="00927E01"/>
    <w:rsid w:val="00927E3E"/>
    <w:rsid w:val="00927EA4"/>
    <w:rsid w:val="00927F74"/>
    <w:rsid w:val="00927F93"/>
    <w:rsid w:val="00930073"/>
    <w:rsid w:val="0093014A"/>
    <w:rsid w:val="00930236"/>
    <w:rsid w:val="00930319"/>
    <w:rsid w:val="0093035C"/>
    <w:rsid w:val="0093045E"/>
    <w:rsid w:val="0093055A"/>
    <w:rsid w:val="0093066E"/>
    <w:rsid w:val="0093070A"/>
    <w:rsid w:val="00930769"/>
    <w:rsid w:val="00930808"/>
    <w:rsid w:val="00930AC2"/>
    <w:rsid w:val="00930AFA"/>
    <w:rsid w:val="00930B8F"/>
    <w:rsid w:val="00930D3C"/>
    <w:rsid w:val="00930D64"/>
    <w:rsid w:val="00930D6D"/>
    <w:rsid w:val="00930E5E"/>
    <w:rsid w:val="00930EA6"/>
    <w:rsid w:val="00930EF5"/>
    <w:rsid w:val="0093110C"/>
    <w:rsid w:val="00931115"/>
    <w:rsid w:val="00931166"/>
    <w:rsid w:val="0093118A"/>
    <w:rsid w:val="009311C1"/>
    <w:rsid w:val="00931255"/>
    <w:rsid w:val="00931302"/>
    <w:rsid w:val="00931472"/>
    <w:rsid w:val="009315A4"/>
    <w:rsid w:val="009315F6"/>
    <w:rsid w:val="0093184F"/>
    <w:rsid w:val="009318A7"/>
    <w:rsid w:val="009318C2"/>
    <w:rsid w:val="0093192B"/>
    <w:rsid w:val="0093194C"/>
    <w:rsid w:val="0093197A"/>
    <w:rsid w:val="009319A5"/>
    <w:rsid w:val="00931B9C"/>
    <w:rsid w:val="00931BC9"/>
    <w:rsid w:val="00931BD3"/>
    <w:rsid w:val="00931E4A"/>
    <w:rsid w:val="00931E6F"/>
    <w:rsid w:val="00931F37"/>
    <w:rsid w:val="00931F42"/>
    <w:rsid w:val="00932053"/>
    <w:rsid w:val="00932202"/>
    <w:rsid w:val="00932388"/>
    <w:rsid w:val="00932412"/>
    <w:rsid w:val="00932493"/>
    <w:rsid w:val="0093249E"/>
    <w:rsid w:val="00932850"/>
    <w:rsid w:val="009329DD"/>
    <w:rsid w:val="00932A36"/>
    <w:rsid w:val="00932A3F"/>
    <w:rsid w:val="00932ADE"/>
    <w:rsid w:val="00932B25"/>
    <w:rsid w:val="00932B72"/>
    <w:rsid w:val="00932BAC"/>
    <w:rsid w:val="00932F92"/>
    <w:rsid w:val="009330C9"/>
    <w:rsid w:val="009330FE"/>
    <w:rsid w:val="0093310B"/>
    <w:rsid w:val="00933138"/>
    <w:rsid w:val="00933344"/>
    <w:rsid w:val="009334ED"/>
    <w:rsid w:val="0093358A"/>
    <w:rsid w:val="009335D3"/>
    <w:rsid w:val="009335E2"/>
    <w:rsid w:val="009336CB"/>
    <w:rsid w:val="009337AA"/>
    <w:rsid w:val="0093387A"/>
    <w:rsid w:val="009338D4"/>
    <w:rsid w:val="00933AB6"/>
    <w:rsid w:val="00933DBC"/>
    <w:rsid w:val="00933E12"/>
    <w:rsid w:val="00933E9F"/>
    <w:rsid w:val="00933F0E"/>
    <w:rsid w:val="00933FBB"/>
    <w:rsid w:val="00933FDF"/>
    <w:rsid w:val="00934616"/>
    <w:rsid w:val="009347A5"/>
    <w:rsid w:val="009347A7"/>
    <w:rsid w:val="009347B3"/>
    <w:rsid w:val="009348F3"/>
    <w:rsid w:val="0093495A"/>
    <w:rsid w:val="009349ED"/>
    <w:rsid w:val="00934A62"/>
    <w:rsid w:val="00934AA2"/>
    <w:rsid w:val="00934B6F"/>
    <w:rsid w:val="00934C8E"/>
    <w:rsid w:val="00934D15"/>
    <w:rsid w:val="00934F17"/>
    <w:rsid w:val="00935181"/>
    <w:rsid w:val="00935185"/>
    <w:rsid w:val="00935268"/>
    <w:rsid w:val="009352D7"/>
    <w:rsid w:val="009352ED"/>
    <w:rsid w:val="00935519"/>
    <w:rsid w:val="00935641"/>
    <w:rsid w:val="00935695"/>
    <w:rsid w:val="0093573B"/>
    <w:rsid w:val="00935741"/>
    <w:rsid w:val="0093575C"/>
    <w:rsid w:val="0093585D"/>
    <w:rsid w:val="00935995"/>
    <w:rsid w:val="00935A21"/>
    <w:rsid w:val="00935C8C"/>
    <w:rsid w:val="00935DA2"/>
    <w:rsid w:val="00935DD7"/>
    <w:rsid w:val="00935E1F"/>
    <w:rsid w:val="00935F11"/>
    <w:rsid w:val="0093609C"/>
    <w:rsid w:val="009360D3"/>
    <w:rsid w:val="00936114"/>
    <w:rsid w:val="0093615F"/>
    <w:rsid w:val="009361B4"/>
    <w:rsid w:val="009363E7"/>
    <w:rsid w:val="009364E2"/>
    <w:rsid w:val="0093653C"/>
    <w:rsid w:val="00936568"/>
    <w:rsid w:val="009365CE"/>
    <w:rsid w:val="0093675E"/>
    <w:rsid w:val="0093679F"/>
    <w:rsid w:val="0093686E"/>
    <w:rsid w:val="00936886"/>
    <w:rsid w:val="00936924"/>
    <w:rsid w:val="00936A33"/>
    <w:rsid w:val="00936AE2"/>
    <w:rsid w:val="00936B10"/>
    <w:rsid w:val="00936BC3"/>
    <w:rsid w:val="00936E66"/>
    <w:rsid w:val="00936F97"/>
    <w:rsid w:val="00936FA2"/>
    <w:rsid w:val="009370B0"/>
    <w:rsid w:val="00937292"/>
    <w:rsid w:val="00937492"/>
    <w:rsid w:val="009374C6"/>
    <w:rsid w:val="0093754B"/>
    <w:rsid w:val="009376AA"/>
    <w:rsid w:val="00937709"/>
    <w:rsid w:val="0093771D"/>
    <w:rsid w:val="00937824"/>
    <w:rsid w:val="00937841"/>
    <w:rsid w:val="0093786E"/>
    <w:rsid w:val="00937A64"/>
    <w:rsid w:val="00937B1D"/>
    <w:rsid w:val="00937B26"/>
    <w:rsid w:val="00937B4C"/>
    <w:rsid w:val="00937C9C"/>
    <w:rsid w:val="00937E3A"/>
    <w:rsid w:val="00937FAA"/>
    <w:rsid w:val="00937FC0"/>
    <w:rsid w:val="00937FF2"/>
    <w:rsid w:val="0094001B"/>
    <w:rsid w:val="0094005D"/>
    <w:rsid w:val="0094009F"/>
    <w:rsid w:val="009400A7"/>
    <w:rsid w:val="0094015C"/>
    <w:rsid w:val="00940167"/>
    <w:rsid w:val="00940178"/>
    <w:rsid w:val="00940311"/>
    <w:rsid w:val="00940316"/>
    <w:rsid w:val="00940565"/>
    <w:rsid w:val="0094064D"/>
    <w:rsid w:val="00940740"/>
    <w:rsid w:val="00940856"/>
    <w:rsid w:val="009409F2"/>
    <w:rsid w:val="00940F00"/>
    <w:rsid w:val="00940F81"/>
    <w:rsid w:val="009410D1"/>
    <w:rsid w:val="0094113E"/>
    <w:rsid w:val="0094121B"/>
    <w:rsid w:val="009413BB"/>
    <w:rsid w:val="009415A2"/>
    <w:rsid w:val="009416DF"/>
    <w:rsid w:val="009416E7"/>
    <w:rsid w:val="00941752"/>
    <w:rsid w:val="00941808"/>
    <w:rsid w:val="00941821"/>
    <w:rsid w:val="0094182A"/>
    <w:rsid w:val="00941894"/>
    <w:rsid w:val="00941A3E"/>
    <w:rsid w:val="00941A76"/>
    <w:rsid w:val="00941B73"/>
    <w:rsid w:val="00941BC4"/>
    <w:rsid w:val="00941C53"/>
    <w:rsid w:val="00941D93"/>
    <w:rsid w:val="00941E60"/>
    <w:rsid w:val="00941EC4"/>
    <w:rsid w:val="00941EF1"/>
    <w:rsid w:val="00941FC1"/>
    <w:rsid w:val="00941FFF"/>
    <w:rsid w:val="00942019"/>
    <w:rsid w:val="009421BB"/>
    <w:rsid w:val="00942244"/>
    <w:rsid w:val="009424C8"/>
    <w:rsid w:val="00942573"/>
    <w:rsid w:val="009427A8"/>
    <w:rsid w:val="00942923"/>
    <w:rsid w:val="00942958"/>
    <w:rsid w:val="00942988"/>
    <w:rsid w:val="00942AF1"/>
    <w:rsid w:val="00942B07"/>
    <w:rsid w:val="00942BDB"/>
    <w:rsid w:val="00942C43"/>
    <w:rsid w:val="00942D14"/>
    <w:rsid w:val="00942E59"/>
    <w:rsid w:val="00942E63"/>
    <w:rsid w:val="00943026"/>
    <w:rsid w:val="009430B6"/>
    <w:rsid w:val="00943260"/>
    <w:rsid w:val="00943306"/>
    <w:rsid w:val="00943365"/>
    <w:rsid w:val="009435F7"/>
    <w:rsid w:val="00943794"/>
    <w:rsid w:val="00943849"/>
    <w:rsid w:val="009438DE"/>
    <w:rsid w:val="009438E6"/>
    <w:rsid w:val="00943945"/>
    <w:rsid w:val="00943AA3"/>
    <w:rsid w:val="00943B74"/>
    <w:rsid w:val="00943BB1"/>
    <w:rsid w:val="00943C92"/>
    <w:rsid w:val="00943DFE"/>
    <w:rsid w:val="00943EBA"/>
    <w:rsid w:val="00943EE5"/>
    <w:rsid w:val="009440E3"/>
    <w:rsid w:val="00944135"/>
    <w:rsid w:val="00944212"/>
    <w:rsid w:val="0094435E"/>
    <w:rsid w:val="0094439F"/>
    <w:rsid w:val="00944428"/>
    <w:rsid w:val="0094447F"/>
    <w:rsid w:val="009444D5"/>
    <w:rsid w:val="009445CA"/>
    <w:rsid w:val="00944761"/>
    <w:rsid w:val="00944879"/>
    <w:rsid w:val="00944BAC"/>
    <w:rsid w:val="00944DF5"/>
    <w:rsid w:val="00944E10"/>
    <w:rsid w:val="00944F6B"/>
    <w:rsid w:val="00944FBE"/>
    <w:rsid w:val="00944FC3"/>
    <w:rsid w:val="00945015"/>
    <w:rsid w:val="0094516C"/>
    <w:rsid w:val="0094520E"/>
    <w:rsid w:val="0094539A"/>
    <w:rsid w:val="00945436"/>
    <w:rsid w:val="009455B8"/>
    <w:rsid w:val="0094579F"/>
    <w:rsid w:val="009457DC"/>
    <w:rsid w:val="009458D3"/>
    <w:rsid w:val="00945A7A"/>
    <w:rsid w:val="00945ADF"/>
    <w:rsid w:val="00945BAB"/>
    <w:rsid w:val="00945BBE"/>
    <w:rsid w:val="00945D14"/>
    <w:rsid w:val="00945EC4"/>
    <w:rsid w:val="00945F64"/>
    <w:rsid w:val="0094614A"/>
    <w:rsid w:val="0094659B"/>
    <w:rsid w:val="0094673B"/>
    <w:rsid w:val="00946B9B"/>
    <w:rsid w:val="00946C14"/>
    <w:rsid w:val="00946CE0"/>
    <w:rsid w:val="00946D19"/>
    <w:rsid w:val="00946D91"/>
    <w:rsid w:val="00946ECB"/>
    <w:rsid w:val="00946F70"/>
    <w:rsid w:val="00946FAB"/>
    <w:rsid w:val="00947181"/>
    <w:rsid w:val="00947210"/>
    <w:rsid w:val="0094725D"/>
    <w:rsid w:val="00947280"/>
    <w:rsid w:val="0094745F"/>
    <w:rsid w:val="00947554"/>
    <w:rsid w:val="00947657"/>
    <w:rsid w:val="00947667"/>
    <w:rsid w:val="00947717"/>
    <w:rsid w:val="00947746"/>
    <w:rsid w:val="0094786D"/>
    <w:rsid w:val="00947AF1"/>
    <w:rsid w:val="00947C04"/>
    <w:rsid w:val="00947D05"/>
    <w:rsid w:val="00947FBD"/>
    <w:rsid w:val="00950137"/>
    <w:rsid w:val="00950189"/>
    <w:rsid w:val="00950405"/>
    <w:rsid w:val="009504C4"/>
    <w:rsid w:val="0095067D"/>
    <w:rsid w:val="009506DD"/>
    <w:rsid w:val="00950797"/>
    <w:rsid w:val="0095087B"/>
    <w:rsid w:val="009508C4"/>
    <w:rsid w:val="009508D5"/>
    <w:rsid w:val="009508EF"/>
    <w:rsid w:val="00950906"/>
    <w:rsid w:val="00950A11"/>
    <w:rsid w:val="00950BF2"/>
    <w:rsid w:val="00950C68"/>
    <w:rsid w:val="00950D7B"/>
    <w:rsid w:val="00951168"/>
    <w:rsid w:val="00951178"/>
    <w:rsid w:val="009511C8"/>
    <w:rsid w:val="009511EB"/>
    <w:rsid w:val="0095127D"/>
    <w:rsid w:val="00951380"/>
    <w:rsid w:val="0095158D"/>
    <w:rsid w:val="0095177C"/>
    <w:rsid w:val="0095193C"/>
    <w:rsid w:val="00951A84"/>
    <w:rsid w:val="00951BB0"/>
    <w:rsid w:val="00951BF1"/>
    <w:rsid w:val="00951F85"/>
    <w:rsid w:val="00951F89"/>
    <w:rsid w:val="00951FAB"/>
    <w:rsid w:val="00952022"/>
    <w:rsid w:val="00952030"/>
    <w:rsid w:val="0095206F"/>
    <w:rsid w:val="009520E8"/>
    <w:rsid w:val="0095220E"/>
    <w:rsid w:val="00952431"/>
    <w:rsid w:val="00952638"/>
    <w:rsid w:val="0095275B"/>
    <w:rsid w:val="00952824"/>
    <w:rsid w:val="00952826"/>
    <w:rsid w:val="00952897"/>
    <w:rsid w:val="0095291B"/>
    <w:rsid w:val="00952999"/>
    <w:rsid w:val="00952A43"/>
    <w:rsid w:val="00952A7D"/>
    <w:rsid w:val="00952B25"/>
    <w:rsid w:val="00952B58"/>
    <w:rsid w:val="00952BB1"/>
    <w:rsid w:val="00952BD4"/>
    <w:rsid w:val="00952DB5"/>
    <w:rsid w:val="00952DBA"/>
    <w:rsid w:val="00952E41"/>
    <w:rsid w:val="00952E57"/>
    <w:rsid w:val="00952F83"/>
    <w:rsid w:val="00953198"/>
    <w:rsid w:val="00953255"/>
    <w:rsid w:val="009532FE"/>
    <w:rsid w:val="00953317"/>
    <w:rsid w:val="009533FB"/>
    <w:rsid w:val="00953578"/>
    <w:rsid w:val="00953677"/>
    <w:rsid w:val="00953716"/>
    <w:rsid w:val="00953850"/>
    <w:rsid w:val="00953A2B"/>
    <w:rsid w:val="00953A7C"/>
    <w:rsid w:val="00953CED"/>
    <w:rsid w:val="00953CF6"/>
    <w:rsid w:val="00953DB8"/>
    <w:rsid w:val="00953DEF"/>
    <w:rsid w:val="00953E15"/>
    <w:rsid w:val="009540AE"/>
    <w:rsid w:val="009541BF"/>
    <w:rsid w:val="00954268"/>
    <w:rsid w:val="0095437A"/>
    <w:rsid w:val="009543D7"/>
    <w:rsid w:val="00954673"/>
    <w:rsid w:val="00954711"/>
    <w:rsid w:val="009547B6"/>
    <w:rsid w:val="009547B8"/>
    <w:rsid w:val="00954829"/>
    <w:rsid w:val="0095491A"/>
    <w:rsid w:val="009549DA"/>
    <w:rsid w:val="00954B59"/>
    <w:rsid w:val="00954BE4"/>
    <w:rsid w:val="00954C26"/>
    <w:rsid w:val="00954E94"/>
    <w:rsid w:val="00955104"/>
    <w:rsid w:val="00955175"/>
    <w:rsid w:val="00955190"/>
    <w:rsid w:val="009551E7"/>
    <w:rsid w:val="0095524E"/>
    <w:rsid w:val="009553CF"/>
    <w:rsid w:val="009554D0"/>
    <w:rsid w:val="0095555A"/>
    <w:rsid w:val="00955576"/>
    <w:rsid w:val="00955753"/>
    <w:rsid w:val="0095576E"/>
    <w:rsid w:val="009557C9"/>
    <w:rsid w:val="0095583C"/>
    <w:rsid w:val="00955878"/>
    <w:rsid w:val="00955881"/>
    <w:rsid w:val="00955A57"/>
    <w:rsid w:val="00955A82"/>
    <w:rsid w:val="00955A84"/>
    <w:rsid w:val="00955BDA"/>
    <w:rsid w:val="00955DA0"/>
    <w:rsid w:val="00955F4D"/>
    <w:rsid w:val="0095602E"/>
    <w:rsid w:val="0095611F"/>
    <w:rsid w:val="00956222"/>
    <w:rsid w:val="009562D0"/>
    <w:rsid w:val="00956321"/>
    <w:rsid w:val="00956451"/>
    <w:rsid w:val="009564BF"/>
    <w:rsid w:val="009564D3"/>
    <w:rsid w:val="00956677"/>
    <w:rsid w:val="00956899"/>
    <w:rsid w:val="009568A5"/>
    <w:rsid w:val="00956998"/>
    <w:rsid w:val="009569BD"/>
    <w:rsid w:val="00956A96"/>
    <w:rsid w:val="00956BF3"/>
    <w:rsid w:val="00956D0B"/>
    <w:rsid w:val="00956F54"/>
    <w:rsid w:val="00956FAE"/>
    <w:rsid w:val="00957288"/>
    <w:rsid w:val="0095728B"/>
    <w:rsid w:val="009572C0"/>
    <w:rsid w:val="009572C5"/>
    <w:rsid w:val="00957563"/>
    <w:rsid w:val="00957565"/>
    <w:rsid w:val="0095757A"/>
    <w:rsid w:val="0095768E"/>
    <w:rsid w:val="009576C2"/>
    <w:rsid w:val="00957740"/>
    <w:rsid w:val="00957783"/>
    <w:rsid w:val="009579AF"/>
    <w:rsid w:val="00957A3E"/>
    <w:rsid w:val="00957A9A"/>
    <w:rsid w:val="00957BF7"/>
    <w:rsid w:val="00957C50"/>
    <w:rsid w:val="00957C51"/>
    <w:rsid w:val="00957DA8"/>
    <w:rsid w:val="00957E09"/>
    <w:rsid w:val="00957E66"/>
    <w:rsid w:val="00957EAF"/>
    <w:rsid w:val="00957EC6"/>
    <w:rsid w:val="00957F37"/>
    <w:rsid w:val="00957F65"/>
    <w:rsid w:val="00957FA1"/>
    <w:rsid w:val="00957FDA"/>
    <w:rsid w:val="009600F1"/>
    <w:rsid w:val="0096017E"/>
    <w:rsid w:val="009601CD"/>
    <w:rsid w:val="009601E8"/>
    <w:rsid w:val="00960202"/>
    <w:rsid w:val="00960203"/>
    <w:rsid w:val="00960221"/>
    <w:rsid w:val="00960294"/>
    <w:rsid w:val="009602EC"/>
    <w:rsid w:val="00960351"/>
    <w:rsid w:val="00960546"/>
    <w:rsid w:val="00960575"/>
    <w:rsid w:val="00960625"/>
    <w:rsid w:val="00960718"/>
    <w:rsid w:val="00960753"/>
    <w:rsid w:val="00960BCA"/>
    <w:rsid w:val="00960E1C"/>
    <w:rsid w:val="00960E2B"/>
    <w:rsid w:val="00960F52"/>
    <w:rsid w:val="00960FEC"/>
    <w:rsid w:val="00961016"/>
    <w:rsid w:val="0096105B"/>
    <w:rsid w:val="0096105D"/>
    <w:rsid w:val="00961101"/>
    <w:rsid w:val="009611AB"/>
    <w:rsid w:val="00961273"/>
    <w:rsid w:val="009613B9"/>
    <w:rsid w:val="00961653"/>
    <w:rsid w:val="00961738"/>
    <w:rsid w:val="00961752"/>
    <w:rsid w:val="00961800"/>
    <w:rsid w:val="0096187C"/>
    <w:rsid w:val="00961938"/>
    <w:rsid w:val="00961A04"/>
    <w:rsid w:val="00961A2B"/>
    <w:rsid w:val="00961BCF"/>
    <w:rsid w:val="00961BE7"/>
    <w:rsid w:val="00961D76"/>
    <w:rsid w:val="00961DFC"/>
    <w:rsid w:val="00961E13"/>
    <w:rsid w:val="00961F34"/>
    <w:rsid w:val="00961F75"/>
    <w:rsid w:val="0096211D"/>
    <w:rsid w:val="009621C6"/>
    <w:rsid w:val="00962337"/>
    <w:rsid w:val="009624D0"/>
    <w:rsid w:val="009624D7"/>
    <w:rsid w:val="009626F2"/>
    <w:rsid w:val="009628AD"/>
    <w:rsid w:val="00962963"/>
    <w:rsid w:val="009629D0"/>
    <w:rsid w:val="00962E76"/>
    <w:rsid w:val="00962F2B"/>
    <w:rsid w:val="00962F8D"/>
    <w:rsid w:val="00963049"/>
    <w:rsid w:val="0096310A"/>
    <w:rsid w:val="009634B6"/>
    <w:rsid w:val="0096350A"/>
    <w:rsid w:val="00963535"/>
    <w:rsid w:val="0096364B"/>
    <w:rsid w:val="009637A5"/>
    <w:rsid w:val="009637C7"/>
    <w:rsid w:val="00963887"/>
    <w:rsid w:val="00963A79"/>
    <w:rsid w:val="00963B57"/>
    <w:rsid w:val="00963BEA"/>
    <w:rsid w:val="00963C70"/>
    <w:rsid w:val="00963CC8"/>
    <w:rsid w:val="00963DB7"/>
    <w:rsid w:val="00963E2F"/>
    <w:rsid w:val="00963F1E"/>
    <w:rsid w:val="00963F4D"/>
    <w:rsid w:val="00963F7A"/>
    <w:rsid w:val="00963FBF"/>
    <w:rsid w:val="00963FCB"/>
    <w:rsid w:val="00964083"/>
    <w:rsid w:val="00964110"/>
    <w:rsid w:val="009643A3"/>
    <w:rsid w:val="009643ED"/>
    <w:rsid w:val="0096444A"/>
    <w:rsid w:val="00964472"/>
    <w:rsid w:val="0096459C"/>
    <w:rsid w:val="0096481E"/>
    <w:rsid w:val="00964C41"/>
    <w:rsid w:val="00964EC0"/>
    <w:rsid w:val="00964FAB"/>
    <w:rsid w:val="00964FF5"/>
    <w:rsid w:val="0096513D"/>
    <w:rsid w:val="00965150"/>
    <w:rsid w:val="0096524E"/>
    <w:rsid w:val="00965262"/>
    <w:rsid w:val="009652FB"/>
    <w:rsid w:val="00965327"/>
    <w:rsid w:val="009653D3"/>
    <w:rsid w:val="009653F7"/>
    <w:rsid w:val="0096554A"/>
    <w:rsid w:val="00965732"/>
    <w:rsid w:val="00965850"/>
    <w:rsid w:val="00965889"/>
    <w:rsid w:val="00965A39"/>
    <w:rsid w:val="00965AA5"/>
    <w:rsid w:val="00965C4C"/>
    <w:rsid w:val="00965CE5"/>
    <w:rsid w:val="00965DCE"/>
    <w:rsid w:val="00965DDB"/>
    <w:rsid w:val="00965ED9"/>
    <w:rsid w:val="0096604D"/>
    <w:rsid w:val="00966139"/>
    <w:rsid w:val="009661B1"/>
    <w:rsid w:val="0096626B"/>
    <w:rsid w:val="0096649B"/>
    <w:rsid w:val="009664E9"/>
    <w:rsid w:val="00966550"/>
    <w:rsid w:val="009665E5"/>
    <w:rsid w:val="00966632"/>
    <w:rsid w:val="009666B1"/>
    <w:rsid w:val="009666B6"/>
    <w:rsid w:val="0096673F"/>
    <w:rsid w:val="00966909"/>
    <w:rsid w:val="009669FF"/>
    <w:rsid w:val="00966A40"/>
    <w:rsid w:val="00966A4B"/>
    <w:rsid w:val="00966AB7"/>
    <w:rsid w:val="00966ABD"/>
    <w:rsid w:val="00966ADF"/>
    <w:rsid w:val="00966BDB"/>
    <w:rsid w:val="00966F92"/>
    <w:rsid w:val="00966FB2"/>
    <w:rsid w:val="009671CA"/>
    <w:rsid w:val="00967232"/>
    <w:rsid w:val="00967496"/>
    <w:rsid w:val="009674A9"/>
    <w:rsid w:val="00967550"/>
    <w:rsid w:val="009675BC"/>
    <w:rsid w:val="009675CD"/>
    <w:rsid w:val="00967617"/>
    <w:rsid w:val="00967668"/>
    <w:rsid w:val="009676DF"/>
    <w:rsid w:val="009676E6"/>
    <w:rsid w:val="009677EA"/>
    <w:rsid w:val="009678CA"/>
    <w:rsid w:val="009679CA"/>
    <w:rsid w:val="009679CC"/>
    <w:rsid w:val="00967A4E"/>
    <w:rsid w:val="00967A59"/>
    <w:rsid w:val="00967B67"/>
    <w:rsid w:val="00967BED"/>
    <w:rsid w:val="00967C70"/>
    <w:rsid w:val="00967C88"/>
    <w:rsid w:val="00967D43"/>
    <w:rsid w:val="00967D65"/>
    <w:rsid w:val="00967DC6"/>
    <w:rsid w:val="00967E04"/>
    <w:rsid w:val="0096DD40"/>
    <w:rsid w:val="0097003F"/>
    <w:rsid w:val="0097009C"/>
    <w:rsid w:val="009700F5"/>
    <w:rsid w:val="009701E6"/>
    <w:rsid w:val="009702F5"/>
    <w:rsid w:val="009703AC"/>
    <w:rsid w:val="00970443"/>
    <w:rsid w:val="0097047E"/>
    <w:rsid w:val="009704B7"/>
    <w:rsid w:val="009704FA"/>
    <w:rsid w:val="009705E4"/>
    <w:rsid w:val="009706DC"/>
    <w:rsid w:val="0097086A"/>
    <w:rsid w:val="009709C9"/>
    <w:rsid w:val="00970BCE"/>
    <w:rsid w:val="00970BE6"/>
    <w:rsid w:val="00970C16"/>
    <w:rsid w:val="00970DC6"/>
    <w:rsid w:val="00970E0F"/>
    <w:rsid w:val="00970E68"/>
    <w:rsid w:val="00970E7A"/>
    <w:rsid w:val="00970F74"/>
    <w:rsid w:val="00970FAE"/>
    <w:rsid w:val="0097102B"/>
    <w:rsid w:val="009710D3"/>
    <w:rsid w:val="00971187"/>
    <w:rsid w:val="009711CD"/>
    <w:rsid w:val="0097123B"/>
    <w:rsid w:val="009712C6"/>
    <w:rsid w:val="00971378"/>
    <w:rsid w:val="009713D0"/>
    <w:rsid w:val="009715E2"/>
    <w:rsid w:val="0097162E"/>
    <w:rsid w:val="009718D7"/>
    <w:rsid w:val="00971ABF"/>
    <w:rsid w:val="00971B24"/>
    <w:rsid w:val="00971BA9"/>
    <w:rsid w:val="00971C21"/>
    <w:rsid w:val="00971C6E"/>
    <w:rsid w:val="00971E44"/>
    <w:rsid w:val="00971FB6"/>
    <w:rsid w:val="00972036"/>
    <w:rsid w:val="00972063"/>
    <w:rsid w:val="009720B2"/>
    <w:rsid w:val="00972458"/>
    <w:rsid w:val="009724C1"/>
    <w:rsid w:val="00972554"/>
    <w:rsid w:val="009726CB"/>
    <w:rsid w:val="009726D6"/>
    <w:rsid w:val="009726FA"/>
    <w:rsid w:val="009728D8"/>
    <w:rsid w:val="00972A0C"/>
    <w:rsid w:val="00972CCF"/>
    <w:rsid w:val="00972E45"/>
    <w:rsid w:val="00972EAF"/>
    <w:rsid w:val="00972EB9"/>
    <w:rsid w:val="00972F2F"/>
    <w:rsid w:val="00972FF3"/>
    <w:rsid w:val="0097308A"/>
    <w:rsid w:val="00973178"/>
    <w:rsid w:val="00973180"/>
    <w:rsid w:val="00973369"/>
    <w:rsid w:val="009733ED"/>
    <w:rsid w:val="00973448"/>
    <w:rsid w:val="009734DE"/>
    <w:rsid w:val="009734E0"/>
    <w:rsid w:val="00973511"/>
    <w:rsid w:val="0097354A"/>
    <w:rsid w:val="009735E5"/>
    <w:rsid w:val="00973775"/>
    <w:rsid w:val="00973794"/>
    <w:rsid w:val="00973863"/>
    <w:rsid w:val="00973869"/>
    <w:rsid w:val="00973967"/>
    <w:rsid w:val="00973A38"/>
    <w:rsid w:val="00973B7F"/>
    <w:rsid w:val="00973C74"/>
    <w:rsid w:val="00973D99"/>
    <w:rsid w:val="00973EEC"/>
    <w:rsid w:val="0097402C"/>
    <w:rsid w:val="00974092"/>
    <w:rsid w:val="00974154"/>
    <w:rsid w:val="009741D4"/>
    <w:rsid w:val="00974209"/>
    <w:rsid w:val="00974451"/>
    <w:rsid w:val="0097446E"/>
    <w:rsid w:val="009744B8"/>
    <w:rsid w:val="0097450D"/>
    <w:rsid w:val="00974516"/>
    <w:rsid w:val="00974A6A"/>
    <w:rsid w:val="00974B97"/>
    <w:rsid w:val="00974C1F"/>
    <w:rsid w:val="00974C7D"/>
    <w:rsid w:val="00974E8B"/>
    <w:rsid w:val="00974EFE"/>
    <w:rsid w:val="0097505D"/>
    <w:rsid w:val="00975070"/>
    <w:rsid w:val="009750CF"/>
    <w:rsid w:val="00975117"/>
    <w:rsid w:val="0097514C"/>
    <w:rsid w:val="0097517D"/>
    <w:rsid w:val="00975197"/>
    <w:rsid w:val="0097519B"/>
    <w:rsid w:val="009751BA"/>
    <w:rsid w:val="0097525D"/>
    <w:rsid w:val="00975367"/>
    <w:rsid w:val="0097540F"/>
    <w:rsid w:val="009754DB"/>
    <w:rsid w:val="0097561F"/>
    <w:rsid w:val="00975787"/>
    <w:rsid w:val="00975AB2"/>
    <w:rsid w:val="00975B38"/>
    <w:rsid w:val="00975D47"/>
    <w:rsid w:val="00975D68"/>
    <w:rsid w:val="00975DAA"/>
    <w:rsid w:val="00975DCB"/>
    <w:rsid w:val="00975EC7"/>
    <w:rsid w:val="00975FFA"/>
    <w:rsid w:val="0097603A"/>
    <w:rsid w:val="00976042"/>
    <w:rsid w:val="009760D0"/>
    <w:rsid w:val="0097617F"/>
    <w:rsid w:val="00976227"/>
    <w:rsid w:val="0097625F"/>
    <w:rsid w:val="009763BD"/>
    <w:rsid w:val="00976401"/>
    <w:rsid w:val="009765EC"/>
    <w:rsid w:val="00976646"/>
    <w:rsid w:val="009766B6"/>
    <w:rsid w:val="0097673A"/>
    <w:rsid w:val="00976762"/>
    <w:rsid w:val="0097677F"/>
    <w:rsid w:val="009767F9"/>
    <w:rsid w:val="00976B38"/>
    <w:rsid w:val="00976B9E"/>
    <w:rsid w:val="00976C41"/>
    <w:rsid w:val="00977488"/>
    <w:rsid w:val="00977555"/>
    <w:rsid w:val="009778F7"/>
    <w:rsid w:val="00977B2B"/>
    <w:rsid w:val="00977B34"/>
    <w:rsid w:val="00977B6B"/>
    <w:rsid w:val="00977C8F"/>
    <w:rsid w:val="00977C9E"/>
    <w:rsid w:val="00977D0A"/>
    <w:rsid w:val="00977EA0"/>
    <w:rsid w:val="00977F11"/>
    <w:rsid w:val="00977FEA"/>
    <w:rsid w:val="00980217"/>
    <w:rsid w:val="0098030A"/>
    <w:rsid w:val="00980363"/>
    <w:rsid w:val="00980395"/>
    <w:rsid w:val="0098072C"/>
    <w:rsid w:val="009808B1"/>
    <w:rsid w:val="0098094D"/>
    <w:rsid w:val="00980A00"/>
    <w:rsid w:val="00980D40"/>
    <w:rsid w:val="00980D86"/>
    <w:rsid w:val="00980E4E"/>
    <w:rsid w:val="00980EBD"/>
    <w:rsid w:val="00980EE8"/>
    <w:rsid w:val="00980F09"/>
    <w:rsid w:val="00980F18"/>
    <w:rsid w:val="00980FB6"/>
    <w:rsid w:val="009813CD"/>
    <w:rsid w:val="00981412"/>
    <w:rsid w:val="0098141B"/>
    <w:rsid w:val="0098148F"/>
    <w:rsid w:val="009817A5"/>
    <w:rsid w:val="009817DC"/>
    <w:rsid w:val="009818A2"/>
    <w:rsid w:val="009819C7"/>
    <w:rsid w:val="00981C20"/>
    <w:rsid w:val="00981D0C"/>
    <w:rsid w:val="00981D30"/>
    <w:rsid w:val="00981E30"/>
    <w:rsid w:val="00981F03"/>
    <w:rsid w:val="00981FB6"/>
    <w:rsid w:val="00982183"/>
    <w:rsid w:val="0098228E"/>
    <w:rsid w:val="009822A0"/>
    <w:rsid w:val="00982344"/>
    <w:rsid w:val="009823A3"/>
    <w:rsid w:val="0098242F"/>
    <w:rsid w:val="009825D5"/>
    <w:rsid w:val="00982721"/>
    <w:rsid w:val="009827CA"/>
    <w:rsid w:val="00982864"/>
    <w:rsid w:val="00982A23"/>
    <w:rsid w:val="00982C33"/>
    <w:rsid w:val="00982C78"/>
    <w:rsid w:val="00982D2D"/>
    <w:rsid w:val="00982D45"/>
    <w:rsid w:val="00982E0D"/>
    <w:rsid w:val="00982FC8"/>
    <w:rsid w:val="00983069"/>
    <w:rsid w:val="0098309D"/>
    <w:rsid w:val="00983351"/>
    <w:rsid w:val="00983389"/>
    <w:rsid w:val="00983489"/>
    <w:rsid w:val="00983504"/>
    <w:rsid w:val="0098361D"/>
    <w:rsid w:val="00983658"/>
    <w:rsid w:val="0098366A"/>
    <w:rsid w:val="009836AA"/>
    <w:rsid w:val="009836F2"/>
    <w:rsid w:val="009838DD"/>
    <w:rsid w:val="009839B4"/>
    <w:rsid w:val="009839E6"/>
    <w:rsid w:val="00983A30"/>
    <w:rsid w:val="00983A3E"/>
    <w:rsid w:val="00983C3F"/>
    <w:rsid w:val="00983D3A"/>
    <w:rsid w:val="00984006"/>
    <w:rsid w:val="00984134"/>
    <w:rsid w:val="00984147"/>
    <w:rsid w:val="0098415B"/>
    <w:rsid w:val="009841A0"/>
    <w:rsid w:val="009841F0"/>
    <w:rsid w:val="00984216"/>
    <w:rsid w:val="00984249"/>
    <w:rsid w:val="00984352"/>
    <w:rsid w:val="0098435A"/>
    <w:rsid w:val="009843EB"/>
    <w:rsid w:val="00984595"/>
    <w:rsid w:val="0098484B"/>
    <w:rsid w:val="009848AF"/>
    <w:rsid w:val="00984927"/>
    <w:rsid w:val="0098494B"/>
    <w:rsid w:val="00984AEA"/>
    <w:rsid w:val="00984B8F"/>
    <w:rsid w:val="00984C4E"/>
    <w:rsid w:val="00984C7D"/>
    <w:rsid w:val="00984C9E"/>
    <w:rsid w:val="00984D31"/>
    <w:rsid w:val="00984D94"/>
    <w:rsid w:val="009850A6"/>
    <w:rsid w:val="009850AF"/>
    <w:rsid w:val="0098532E"/>
    <w:rsid w:val="00985359"/>
    <w:rsid w:val="00985458"/>
    <w:rsid w:val="009855E0"/>
    <w:rsid w:val="0098565E"/>
    <w:rsid w:val="009857EF"/>
    <w:rsid w:val="009858BD"/>
    <w:rsid w:val="00985950"/>
    <w:rsid w:val="00985A16"/>
    <w:rsid w:val="00985AA5"/>
    <w:rsid w:val="00985B8C"/>
    <w:rsid w:val="00985B95"/>
    <w:rsid w:val="00985EA0"/>
    <w:rsid w:val="00985F5C"/>
    <w:rsid w:val="00985FAC"/>
    <w:rsid w:val="009861A2"/>
    <w:rsid w:val="0098621C"/>
    <w:rsid w:val="0098624F"/>
    <w:rsid w:val="00986265"/>
    <w:rsid w:val="00986353"/>
    <w:rsid w:val="009863FA"/>
    <w:rsid w:val="0098646C"/>
    <w:rsid w:val="0098672B"/>
    <w:rsid w:val="00986A77"/>
    <w:rsid w:val="00986B40"/>
    <w:rsid w:val="00986B89"/>
    <w:rsid w:val="00986D3F"/>
    <w:rsid w:val="00986D58"/>
    <w:rsid w:val="00986D8A"/>
    <w:rsid w:val="009870EE"/>
    <w:rsid w:val="009871A5"/>
    <w:rsid w:val="00987304"/>
    <w:rsid w:val="00987311"/>
    <w:rsid w:val="009874B1"/>
    <w:rsid w:val="009874C0"/>
    <w:rsid w:val="00987659"/>
    <w:rsid w:val="009877A1"/>
    <w:rsid w:val="0098781F"/>
    <w:rsid w:val="00987931"/>
    <w:rsid w:val="00987941"/>
    <w:rsid w:val="00987A7B"/>
    <w:rsid w:val="00987B2F"/>
    <w:rsid w:val="00987CDB"/>
    <w:rsid w:val="0099004E"/>
    <w:rsid w:val="009900CD"/>
    <w:rsid w:val="00990136"/>
    <w:rsid w:val="00990139"/>
    <w:rsid w:val="00990238"/>
    <w:rsid w:val="00990654"/>
    <w:rsid w:val="009908B3"/>
    <w:rsid w:val="00990905"/>
    <w:rsid w:val="00990940"/>
    <w:rsid w:val="009909E3"/>
    <w:rsid w:val="00990AE2"/>
    <w:rsid w:val="00990B4F"/>
    <w:rsid w:val="00990B9C"/>
    <w:rsid w:val="00990BE9"/>
    <w:rsid w:val="00990D44"/>
    <w:rsid w:val="00990ED7"/>
    <w:rsid w:val="00990EF5"/>
    <w:rsid w:val="00990F8D"/>
    <w:rsid w:val="00990FB2"/>
    <w:rsid w:val="0099112D"/>
    <w:rsid w:val="0099122E"/>
    <w:rsid w:val="00991259"/>
    <w:rsid w:val="009913F2"/>
    <w:rsid w:val="009914E3"/>
    <w:rsid w:val="009915D1"/>
    <w:rsid w:val="0099199C"/>
    <w:rsid w:val="009919A5"/>
    <w:rsid w:val="009919A7"/>
    <w:rsid w:val="00991B02"/>
    <w:rsid w:val="00991B48"/>
    <w:rsid w:val="00991CF8"/>
    <w:rsid w:val="009922F5"/>
    <w:rsid w:val="00992426"/>
    <w:rsid w:val="009924C5"/>
    <w:rsid w:val="00992695"/>
    <w:rsid w:val="00992783"/>
    <w:rsid w:val="0099279F"/>
    <w:rsid w:val="009927E0"/>
    <w:rsid w:val="009928A8"/>
    <w:rsid w:val="00992A3E"/>
    <w:rsid w:val="00992B3E"/>
    <w:rsid w:val="00992B89"/>
    <w:rsid w:val="00992BEC"/>
    <w:rsid w:val="00992C21"/>
    <w:rsid w:val="00992D25"/>
    <w:rsid w:val="00992DDC"/>
    <w:rsid w:val="00992E50"/>
    <w:rsid w:val="00992E57"/>
    <w:rsid w:val="00992FCD"/>
    <w:rsid w:val="00993023"/>
    <w:rsid w:val="00993252"/>
    <w:rsid w:val="009932A5"/>
    <w:rsid w:val="00993311"/>
    <w:rsid w:val="00993399"/>
    <w:rsid w:val="00993457"/>
    <w:rsid w:val="00993619"/>
    <w:rsid w:val="00993629"/>
    <w:rsid w:val="00993643"/>
    <w:rsid w:val="00993764"/>
    <w:rsid w:val="009937F3"/>
    <w:rsid w:val="00993867"/>
    <w:rsid w:val="00993897"/>
    <w:rsid w:val="00993912"/>
    <w:rsid w:val="00993A59"/>
    <w:rsid w:val="00993AB9"/>
    <w:rsid w:val="00993AF3"/>
    <w:rsid w:val="00993B63"/>
    <w:rsid w:val="00993B93"/>
    <w:rsid w:val="00993C9A"/>
    <w:rsid w:val="00993E85"/>
    <w:rsid w:val="00993FBC"/>
    <w:rsid w:val="00993FBE"/>
    <w:rsid w:val="0099402D"/>
    <w:rsid w:val="0099403B"/>
    <w:rsid w:val="009940FF"/>
    <w:rsid w:val="00994163"/>
    <w:rsid w:val="00994230"/>
    <w:rsid w:val="00994508"/>
    <w:rsid w:val="00994641"/>
    <w:rsid w:val="009946E3"/>
    <w:rsid w:val="00994724"/>
    <w:rsid w:val="00994825"/>
    <w:rsid w:val="0099488A"/>
    <w:rsid w:val="00994B39"/>
    <w:rsid w:val="00994B70"/>
    <w:rsid w:val="00994BA6"/>
    <w:rsid w:val="00994BBE"/>
    <w:rsid w:val="00994BCE"/>
    <w:rsid w:val="00994C63"/>
    <w:rsid w:val="00994CC4"/>
    <w:rsid w:val="00994DC8"/>
    <w:rsid w:val="00994DCA"/>
    <w:rsid w:val="00994E60"/>
    <w:rsid w:val="00994ECE"/>
    <w:rsid w:val="00994FC5"/>
    <w:rsid w:val="009951B5"/>
    <w:rsid w:val="00995362"/>
    <w:rsid w:val="00995384"/>
    <w:rsid w:val="009953BE"/>
    <w:rsid w:val="009955FF"/>
    <w:rsid w:val="0099566A"/>
    <w:rsid w:val="009956AA"/>
    <w:rsid w:val="00995913"/>
    <w:rsid w:val="00995959"/>
    <w:rsid w:val="0099598D"/>
    <w:rsid w:val="009959E4"/>
    <w:rsid w:val="00995A6D"/>
    <w:rsid w:val="00995C2D"/>
    <w:rsid w:val="00995C51"/>
    <w:rsid w:val="00995E2B"/>
    <w:rsid w:val="00995EFE"/>
    <w:rsid w:val="0099600F"/>
    <w:rsid w:val="00996113"/>
    <w:rsid w:val="00996143"/>
    <w:rsid w:val="009962E0"/>
    <w:rsid w:val="00996341"/>
    <w:rsid w:val="00996357"/>
    <w:rsid w:val="0099641F"/>
    <w:rsid w:val="00996640"/>
    <w:rsid w:val="0099678A"/>
    <w:rsid w:val="00996806"/>
    <w:rsid w:val="00996851"/>
    <w:rsid w:val="0099693D"/>
    <w:rsid w:val="00996965"/>
    <w:rsid w:val="00996979"/>
    <w:rsid w:val="0099698D"/>
    <w:rsid w:val="00996997"/>
    <w:rsid w:val="00996A1B"/>
    <w:rsid w:val="00996A5D"/>
    <w:rsid w:val="00996B3E"/>
    <w:rsid w:val="00996B46"/>
    <w:rsid w:val="00996BC6"/>
    <w:rsid w:val="00996D4A"/>
    <w:rsid w:val="00996D82"/>
    <w:rsid w:val="00996ED1"/>
    <w:rsid w:val="00997292"/>
    <w:rsid w:val="009972D2"/>
    <w:rsid w:val="00997308"/>
    <w:rsid w:val="00997402"/>
    <w:rsid w:val="009975E9"/>
    <w:rsid w:val="00997661"/>
    <w:rsid w:val="00997694"/>
    <w:rsid w:val="009976EB"/>
    <w:rsid w:val="0099779A"/>
    <w:rsid w:val="009977C2"/>
    <w:rsid w:val="00997840"/>
    <w:rsid w:val="009978B5"/>
    <w:rsid w:val="009979A1"/>
    <w:rsid w:val="00997A65"/>
    <w:rsid w:val="00997B60"/>
    <w:rsid w:val="00997BE5"/>
    <w:rsid w:val="00997C13"/>
    <w:rsid w:val="00997E16"/>
    <w:rsid w:val="00997FCA"/>
    <w:rsid w:val="009A022D"/>
    <w:rsid w:val="009A024D"/>
    <w:rsid w:val="009A02F6"/>
    <w:rsid w:val="009A04D6"/>
    <w:rsid w:val="009A04E7"/>
    <w:rsid w:val="009A053E"/>
    <w:rsid w:val="009A062C"/>
    <w:rsid w:val="009A0835"/>
    <w:rsid w:val="009A08A0"/>
    <w:rsid w:val="009A095B"/>
    <w:rsid w:val="009A0D44"/>
    <w:rsid w:val="009A0D4E"/>
    <w:rsid w:val="009A0E1F"/>
    <w:rsid w:val="009A0E66"/>
    <w:rsid w:val="009A0E7E"/>
    <w:rsid w:val="009A0FAE"/>
    <w:rsid w:val="009A1214"/>
    <w:rsid w:val="009A1256"/>
    <w:rsid w:val="009A12C0"/>
    <w:rsid w:val="009A14C7"/>
    <w:rsid w:val="009A1681"/>
    <w:rsid w:val="009A1759"/>
    <w:rsid w:val="009A1853"/>
    <w:rsid w:val="009A1A92"/>
    <w:rsid w:val="009A1AF9"/>
    <w:rsid w:val="009A1B6C"/>
    <w:rsid w:val="009A1BC3"/>
    <w:rsid w:val="009A1C42"/>
    <w:rsid w:val="009A1C7F"/>
    <w:rsid w:val="009A1DF3"/>
    <w:rsid w:val="009A1E0D"/>
    <w:rsid w:val="009A2030"/>
    <w:rsid w:val="009A20C4"/>
    <w:rsid w:val="009A215D"/>
    <w:rsid w:val="009A21B5"/>
    <w:rsid w:val="009A21DE"/>
    <w:rsid w:val="009A233B"/>
    <w:rsid w:val="009A23D8"/>
    <w:rsid w:val="009A23E3"/>
    <w:rsid w:val="009A23EA"/>
    <w:rsid w:val="009A255C"/>
    <w:rsid w:val="009A2654"/>
    <w:rsid w:val="009A2807"/>
    <w:rsid w:val="009A2843"/>
    <w:rsid w:val="009A2887"/>
    <w:rsid w:val="009A292C"/>
    <w:rsid w:val="009A2A09"/>
    <w:rsid w:val="009A2A7A"/>
    <w:rsid w:val="009A2AF0"/>
    <w:rsid w:val="009A2B60"/>
    <w:rsid w:val="009A2BE7"/>
    <w:rsid w:val="009A2BF0"/>
    <w:rsid w:val="009A2C4A"/>
    <w:rsid w:val="009A2CF7"/>
    <w:rsid w:val="009A2E32"/>
    <w:rsid w:val="009A307E"/>
    <w:rsid w:val="009A30E7"/>
    <w:rsid w:val="009A3478"/>
    <w:rsid w:val="009A3533"/>
    <w:rsid w:val="009A3536"/>
    <w:rsid w:val="009A35AE"/>
    <w:rsid w:val="009A35BB"/>
    <w:rsid w:val="009A36F3"/>
    <w:rsid w:val="009A38F7"/>
    <w:rsid w:val="009A3906"/>
    <w:rsid w:val="009A3927"/>
    <w:rsid w:val="009A3B65"/>
    <w:rsid w:val="009A3BF3"/>
    <w:rsid w:val="009A3C8D"/>
    <w:rsid w:val="009A3CE1"/>
    <w:rsid w:val="009A3CF3"/>
    <w:rsid w:val="009A3D0B"/>
    <w:rsid w:val="009A3D17"/>
    <w:rsid w:val="009A3D7B"/>
    <w:rsid w:val="009A3E6D"/>
    <w:rsid w:val="009A3E8B"/>
    <w:rsid w:val="009A3FD2"/>
    <w:rsid w:val="009A3FE7"/>
    <w:rsid w:val="009A40CF"/>
    <w:rsid w:val="009A40E8"/>
    <w:rsid w:val="009A4541"/>
    <w:rsid w:val="009A4593"/>
    <w:rsid w:val="009A4796"/>
    <w:rsid w:val="009A47D1"/>
    <w:rsid w:val="009A4831"/>
    <w:rsid w:val="009A4A2C"/>
    <w:rsid w:val="009A4B06"/>
    <w:rsid w:val="009A4D09"/>
    <w:rsid w:val="009A4F54"/>
    <w:rsid w:val="009A4F7C"/>
    <w:rsid w:val="009A51E0"/>
    <w:rsid w:val="009A535F"/>
    <w:rsid w:val="009A53A4"/>
    <w:rsid w:val="009A53B7"/>
    <w:rsid w:val="009A53CD"/>
    <w:rsid w:val="009A53D0"/>
    <w:rsid w:val="009A5438"/>
    <w:rsid w:val="009A5475"/>
    <w:rsid w:val="009A55D3"/>
    <w:rsid w:val="009A57E1"/>
    <w:rsid w:val="009A5866"/>
    <w:rsid w:val="009A5A53"/>
    <w:rsid w:val="009A5BCA"/>
    <w:rsid w:val="009A5CA4"/>
    <w:rsid w:val="009A5E33"/>
    <w:rsid w:val="009A5F60"/>
    <w:rsid w:val="009A5FBE"/>
    <w:rsid w:val="009A60A8"/>
    <w:rsid w:val="009A61D1"/>
    <w:rsid w:val="009A62A4"/>
    <w:rsid w:val="009A6431"/>
    <w:rsid w:val="009A65FF"/>
    <w:rsid w:val="009A6772"/>
    <w:rsid w:val="009A67EB"/>
    <w:rsid w:val="009A680F"/>
    <w:rsid w:val="009A6839"/>
    <w:rsid w:val="009A695F"/>
    <w:rsid w:val="009A6B2D"/>
    <w:rsid w:val="009A6BBE"/>
    <w:rsid w:val="009A6CA9"/>
    <w:rsid w:val="009A6D79"/>
    <w:rsid w:val="009A6FFD"/>
    <w:rsid w:val="009A70AA"/>
    <w:rsid w:val="009A734E"/>
    <w:rsid w:val="009A7410"/>
    <w:rsid w:val="009A7475"/>
    <w:rsid w:val="009A74D5"/>
    <w:rsid w:val="009A7566"/>
    <w:rsid w:val="009A759D"/>
    <w:rsid w:val="009A760A"/>
    <w:rsid w:val="009A7680"/>
    <w:rsid w:val="009A78C0"/>
    <w:rsid w:val="009A7A06"/>
    <w:rsid w:val="009A7C85"/>
    <w:rsid w:val="009A7CA5"/>
    <w:rsid w:val="009A7CF2"/>
    <w:rsid w:val="009A7D8F"/>
    <w:rsid w:val="009A7FBC"/>
    <w:rsid w:val="009B012C"/>
    <w:rsid w:val="009B0163"/>
    <w:rsid w:val="009B0389"/>
    <w:rsid w:val="009B044B"/>
    <w:rsid w:val="009B04B3"/>
    <w:rsid w:val="009B0585"/>
    <w:rsid w:val="009B05C1"/>
    <w:rsid w:val="009B08F5"/>
    <w:rsid w:val="009B0ABD"/>
    <w:rsid w:val="009B0CF1"/>
    <w:rsid w:val="009B0F4C"/>
    <w:rsid w:val="009B1026"/>
    <w:rsid w:val="009B110F"/>
    <w:rsid w:val="009B1193"/>
    <w:rsid w:val="009B11FE"/>
    <w:rsid w:val="009B131C"/>
    <w:rsid w:val="009B1370"/>
    <w:rsid w:val="009B14EE"/>
    <w:rsid w:val="009B1544"/>
    <w:rsid w:val="009B15B0"/>
    <w:rsid w:val="009B1639"/>
    <w:rsid w:val="009B1685"/>
    <w:rsid w:val="009B17D4"/>
    <w:rsid w:val="009B1855"/>
    <w:rsid w:val="009B18C8"/>
    <w:rsid w:val="009B1A70"/>
    <w:rsid w:val="009B1B3D"/>
    <w:rsid w:val="009B1C3D"/>
    <w:rsid w:val="009B210D"/>
    <w:rsid w:val="009B21C8"/>
    <w:rsid w:val="009B223C"/>
    <w:rsid w:val="009B239A"/>
    <w:rsid w:val="009B247C"/>
    <w:rsid w:val="009B2555"/>
    <w:rsid w:val="009B27AE"/>
    <w:rsid w:val="009B27EC"/>
    <w:rsid w:val="009B2881"/>
    <w:rsid w:val="009B2889"/>
    <w:rsid w:val="009B28DE"/>
    <w:rsid w:val="009B2A55"/>
    <w:rsid w:val="009B2B13"/>
    <w:rsid w:val="009B2B24"/>
    <w:rsid w:val="009B2B33"/>
    <w:rsid w:val="009B2B85"/>
    <w:rsid w:val="009B2D21"/>
    <w:rsid w:val="009B2EC1"/>
    <w:rsid w:val="009B2EC5"/>
    <w:rsid w:val="009B2F5B"/>
    <w:rsid w:val="009B3062"/>
    <w:rsid w:val="009B308C"/>
    <w:rsid w:val="009B30C1"/>
    <w:rsid w:val="009B31BF"/>
    <w:rsid w:val="009B324D"/>
    <w:rsid w:val="009B32C6"/>
    <w:rsid w:val="009B32CC"/>
    <w:rsid w:val="009B3405"/>
    <w:rsid w:val="009B351A"/>
    <w:rsid w:val="009B35D8"/>
    <w:rsid w:val="009B3687"/>
    <w:rsid w:val="009B3699"/>
    <w:rsid w:val="009B36B6"/>
    <w:rsid w:val="009B3887"/>
    <w:rsid w:val="009B390F"/>
    <w:rsid w:val="009B3946"/>
    <w:rsid w:val="009B39BB"/>
    <w:rsid w:val="009B39CE"/>
    <w:rsid w:val="009B39DC"/>
    <w:rsid w:val="009B3A3A"/>
    <w:rsid w:val="009B3A62"/>
    <w:rsid w:val="009B3ACD"/>
    <w:rsid w:val="009B3BC5"/>
    <w:rsid w:val="009B3C89"/>
    <w:rsid w:val="009B3CC5"/>
    <w:rsid w:val="009B3CF2"/>
    <w:rsid w:val="009B3CFA"/>
    <w:rsid w:val="009B3D01"/>
    <w:rsid w:val="009B3E02"/>
    <w:rsid w:val="009B3FB0"/>
    <w:rsid w:val="009B3FE2"/>
    <w:rsid w:val="009B4020"/>
    <w:rsid w:val="009B4110"/>
    <w:rsid w:val="009B417A"/>
    <w:rsid w:val="009B4281"/>
    <w:rsid w:val="009B4294"/>
    <w:rsid w:val="009B432E"/>
    <w:rsid w:val="009B43F1"/>
    <w:rsid w:val="009B4419"/>
    <w:rsid w:val="009B4534"/>
    <w:rsid w:val="009B4678"/>
    <w:rsid w:val="009B47EC"/>
    <w:rsid w:val="009B481D"/>
    <w:rsid w:val="009B4918"/>
    <w:rsid w:val="009B4929"/>
    <w:rsid w:val="009B4949"/>
    <w:rsid w:val="009B4A85"/>
    <w:rsid w:val="009B4B40"/>
    <w:rsid w:val="009B4B77"/>
    <w:rsid w:val="009B4BE0"/>
    <w:rsid w:val="009B4C4D"/>
    <w:rsid w:val="009B4CA1"/>
    <w:rsid w:val="009B4CB2"/>
    <w:rsid w:val="009B4CC4"/>
    <w:rsid w:val="009B4D32"/>
    <w:rsid w:val="009B4E57"/>
    <w:rsid w:val="009B4F89"/>
    <w:rsid w:val="009B505B"/>
    <w:rsid w:val="009B52B0"/>
    <w:rsid w:val="009B52E5"/>
    <w:rsid w:val="009B55A1"/>
    <w:rsid w:val="009B55DE"/>
    <w:rsid w:val="009B5675"/>
    <w:rsid w:val="009B56AA"/>
    <w:rsid w:val="009B5728"/>
    <w:rsid w:val="009B5744"/>
    <w:rsid w:val="009B5958"/>
    <w:rsid w:val="009B59C3"/>
    <w:rsid w:val="009B59E6"/>
    <w:rsid w:val="009B5A9F"/>
    <w:rsid w:val="009B5B0C"/>
    <w:rsid w:val="009B5B14"/>
    <w:rsid w:val="009B5B2F"/>
    <w:rsid w:val="009B5BE8"/>
    <w:rsid w:val="009B5C3C"/>
    <w:rsid w:val="009B5C7C"/>
    <w:rsid w:val="009B5D0C"/>
    <w:rsid w:val="009B5D61"/>
    <w:rsid w:val="009B5E04"/>
    <w:rsid w:val="009B5E56"/>
    <w:rsid w:val="009B6293"/>
    <w:rsid w:val="009B62B4"/>
    <w:rsid w:val="009B63C3"/>
    <w:rsid w:val="009B6493"/>
    <w:rsid w:val="009B64F2"/>
    <w:rsid w:val="009B65F9"/>
    <w:rsid w:val="009B6894"/>
    <w:rsid w:val="009B69D5"/>
    <w:rsid w:val="009B6E04"/>
    <w:rsid w:val="009B704F"/>
    <w:rsid w:val="009B70FC"/>
    <w:rsid w:val="009B71C8"/>
    <w:rsid w:val="009B7278"/>
    <w:rsid w:val="009B7383"/>
    <w:rsid w:val="009B7407"/>
    <w:rsid w:val="009B7466"/>
    <w:rsid w:val="009B7A41"/>
    <w:rsid w:val="009B7ABC"/>
    <w:rsid w:val="009B7BA6"/>
    <w:rsid w:val="009B7D8F"/>
    <w:rsid w:val="009C01C5"/>
    <w:rsid w:val="009C023C"/>
    <w:rsid w:val="009C02D0"/>
    <w:rsid w:val="009C0458"/>
    <w:rsid w:val="009C04F8"/>
    <w:rsid w:val="009C05E6"/>
    <w:rsid w:val="009C05EE"/>
    <w:rsid w:val="009C0733"/>
    <w:rsid w:val="009C0743"/>
    <w:rsid w:val="009C087D"/>
    <w:rsid w:val="009C0966"/>
    <w:rsid w:val="009C098D"/>
    <w:rsid w:val="009C0A9F"/>
    <w:rsid w:val="009C0AC2"/>
    <w:rsid w:val="009C0AE7"/>
    <w:rsid w:val="009C0B4D"/>
    <w:rsid w:val="009C0DDD"/>
    <w:rsid w:val="009C0ED4"/>
    <w:rsid w:val="009C0F03"/>
    <w:rsid w:val="009C0F1D"/>
    <w:rsid w:val="009C0F81"/>
    <w:rsid w:val="009C0FCF"/>
    <w:rsid w:val="009C1194"/>
    <w:rsid w:val="009C11BC"/>
    <w:rsid w:val="009C11D0"/>
    <w:rsid w:val="009C12E0"/>
    <w:rsid w:val="009C15B0"/>
    <w:rsid w:val="009C1623"/>
    <w:rsid w:val="009C16A7"/>
    <w:rsid w:val="009C1728"/>
    <w:rsid w:val="009C17BB"/>
    <w:rsid w:val="009C1806"/>
    <w:rsid w:val="009C18BD"/>
    <w:rsid w:val="009C19A8"/>
    <w:rsid w:val="009C1A05"/>
    <w:rsid w:val="009C1BAC"/>
    <w:rsid w:val="009C1C3A"/>
    <w:rsid w:val="009C1C56"/>
    <w:rsid w:val="009C1CC6"/>
    <w:rsid w:val="009C1ED0"/>
    <w:rsid w:val="009C20D1"/>
    <w:rsid w:val="009C2166"/>
    <w:rsid w:val="009C21E8"/>
    <w:rsid w:val="009C224D"/>
    <w:rsid w:val="009C2293"/>
    <w:rsid w:val="009C22A2"/>
    <w:rsid w:val="009C2321"/>
    <w:rsid w:val="009C2374"/>
    <w:rsid w:val="009C251D"/>
    <w:rsid w:val="009C257E"/>
    <w:rsid w:val="009C2593"/>
    <w:rsid w:val="009C2602"/>
    <w:rsid w:val="009C27C2"/>
    <w:rsid w:val="009C29B1"/>
    <w:rsid w:val="009C2B38"/>
    <w:rsid w:val="009C2D23"/>
    <w:rsid w:val="009C2DCA"/>
    <w:rsid w:val="009C2E17"/>
    <w:rsid w:val="009C2F9D"/>
    <w:rsid w:val="009C3046"/>
    <w:rsid w:val="009C30F1"/>
    <w:rsid w:val="009C30FC"/>
    <w:rsid w:val="009C313A"/>
    <w:rsid w:val="009C3234"/>
    <w:rsid w:val="009C336B"/>
    <w:rsid w:val="009C338A"/>
    <w:rsid w:val="009C3396"/>
    <w:rsid w:val="009C349B"/>
    <w:rsid w:val="009C34F5"/>
    <w:rsid w:val="009C356C"/>
    <w:rsid w:val="009C35DF"/>
    <w:rsid w:val="009C3945"/>
    <w:rsid w:val="009C3B4B"/>
    <w:rsid w:val="009C3BBA"/>
    <w:rsid w:val="009C3BFB"/>
    <w:rsid w:val="009C3E4B"/>
    <w:rsid w:val="009C3E72"/>
    <w:rsid w:val="009C3EB9"/>
    <w:rsid w:val="009C3FE8"/>
    <w:rsid w:val="009C4017"/>
    <w:rsid w:val="009C4029"/>
    <w:rsid w:val="009C40F8"/>
    <w:rsid w:val="009C44B3"/>
    <w:rsid w:val="009C45FE"/>
    <w:rsid w:val="009C4615"/>
    <w:rsid w:val="009C46A5"/>
    <w:rsid w:val="009C48D2"/>
    <w:rsid w:val="009C48EC"/>
    <w:rsid w:val="009C48F0"/>
    <w:rsid w:val="009C4944"/>
    <w:rsid w:val="009C495A"/>
    <w:rsid w:val="009C4B54"/>
    <w:rsid w:val="009C4B8A"/>
    <w:rsid w:val="009C4BA0"/>
    <w:rsid w:val="009C4EC5"/>
    <w:rsid w:val="009C4F43"/>
    <w:rsid w:val="009C5027"/>
    <w:rsid w:val="009C5031"/>
    <w:rsid w:val="009C50BB"/>
    <w:rsid w:val="009C5353"/>
    <w:rsid w:val="009C5407"/>
    <w:rsid w:val="009C5483"/>
    <w:rsid w:val="009C54B0"/>
    <w:rsid w:val="009C564F"/>
    <w:rsid w:val="009C56E8"/>
    <w:rsid w:val="009C57F9"/>
    <w:rsid w:val="009C580E"/>
    <w:rsid w:val="009C58A7"/>
    <w:rsid w:val="009C5C5F"/>
    <w:rsid w:val="009C5C68"/>
    <w:rsid w:val="009C5CA6"/>
    <w:rsid w:val="009C5D77"/>
    <w:rsid w:val="009C5EFA"/>
    <w:rsid w:val="009C5F98"/>
    <w:rsid w:val="009C6079"/>
    <w:rsid w:val="009C6127"/>
    <w:rsid w:val="009C61AA"/>
    <w:rsid w:val="009C62D8"/>
    <w:rsid w:val="009C656B"/>
    <w:rsid w:val="009C669D"/>
    <w:rsid w:val="009C69AD"/>
    <w:rsid w:val="009C6AD9"/>
    <w:rsid w:val="009C6B0F"/>
    <w:rsid w:val="009C6BC9"/>
    <w:rsid w:val="009C6C18"/>
    <w:rsid w:val="009C6C2A"/>
    <w:rsid w:val="009C6CB1"/>
    <w:rsid w:val="009C6D1B"/>
    <w:rsid w:val="009C6DF3"/>
    <w:rsid w:val="009C6E5A"/>
    <w:rsid w:val="009C6F08"/>
    <w:rsid w:val="009C6F11"/>
    <w:rsid w:val="009C7053"/>
    <w:rsid w:val="009C71E9"/>
    <w:rsid w:val="009C729F"/>
    <w:rsid w:val="009C7692"/>
    <w:rsid w:val="009C7705"/>
    <w:rsid w:val="009C779D"/>
    <w:rsid w:val="009C77CB"/>
    <w:rsid w:val="009C78F2"/>
    <w:rsid w:val="009C791C"/>
    <w:rsid w:val="009C7A22"/>
    <w:rsid w:val="009C7AF3"/>
    <w:rsid w:val="009C7B42"/>
    <w:rsid w:val="009C7C54"/>
    <w:rsid w:val="009C7C5B"/>
    <w:rsid w:val="009C7CF1"/>
    <w:rsid w:val="009C7D9A"/>
    <w:rsid w:val="009C7DDC"/>
    <w:rsid w:val="009C7EE2"/>
    <w:rsid w:val="009D01A6"/>
    <w:rsid w:val="009D0477"/>
    <w:rsid w:val="009D0598"/>
    <w:rsid w:val="009D0863"/>
    <w:rsid w:val="009D09A0"/>
    <w:rsid w:val="009D0A6F"/>
    <w:rsid w:val="009D0E90"/>
    <w:rsid w:val="009D0F1F"/>
    <w:rsid w:val="009D10B8"/>
    <w:rsid w:val="009D1234"/>
    <w:rsid w:val="009D13E3"/>
    <w:rsid w:val="009D15AE"/>
    <w:rsid w:val="009D183D"/>
    <w:rsid w:val="009D19BF"/>
    <w:rsid w:val="009D1A1C"/>
    <w:rsid w:val="009D1B6E"/>
    <w:rsid w:val="009D1E7B"/>
    <w:rsid w:val="009D1ED7"/>
    <w:rsid w:val="009D21C7"/>
    <w:rsid w:val="009D2221"/>
    <w:rsid w:val="009D228A"/>
    <w:rsid w:val="009D2295"/>
    <w:rsid w:val="009D22CF"/>
    <w:rsid w:val="009D242E"/>
    <w:rsid w:val="009D2581"/>
    <w:rsid w:val="009D25AB"/>
    <w:rsid w:val="009D268F"/>
    <w:rsid w:val="009D27A6"/>
    <w:rsid w:val="009D27CD"/>
    <w:rsid w:val="009D2A51"/>
    <w:rsid w:val="009D2B7F"/>
    <w:rsid w:val="009D2C54"/>
    <w:rsid w:val="009D2CA4"/>
    <w:rsid w:val="009D2DCD"/>
    <w:rsid w:val="009D2DD6"/>
    <w:rsid w:val="009D2E33"/>
    <w:rsid w:val="009D3032"/>
    <w:rsid w:val="009D307A"/>
    <w:rsid w:val="009D30B2"/>
    <w:rsid w:val="009D31DE"/>
    <w:rsid w:val="009D3251"/>
    <w:rsid w:val="009D32AF"/>
    <w:rsid w:val="009D333A"/>
    <w:rsid w:val="009D333F"/>
    <w:rsid w:val="009D3362"/>
    <w:rsid w:val="009D346C"/>
    <w:rsid w:val="009D34E6"/>
    <w:rsid w:val="009D35D7"/>
    <w:rsid w:val="009D375B"/>
    <w:rsid w:val="009D3770"/>
    <w:rsid w:val="009D3818"/>
    <w:rsid w:val="009D3857"/>
    <w:rsid w:val="009D38FD"/>
    <w:rsid w:val="009D39C7"/>
    <w:rsid w:val="009D39FE"/>
    <w:rsid w:val="009D3BAE"/>
    <w:rsid w:val="009D3BFF"/>
    <w:rsid w:val="009D3C5B"/>
    <w:rsid w:val="009D3CE7"/>
    <w:rsid w:val="009D3E69"/>
    <w:rsid w:val="009D3EAB"/>
    <w:rsid w:val="009D3F1D"/>
    <w:rsid w:val="009D3F46"/>
    <w:rsid w:val="009D4166"/>
    <w:rsid w:val="009D4396"/>
    <w:rsid w:val="009D4490"/>
    <w:rsid w:val="009D4604"/>
    <w:rsid w:val="009D468A"/>
    <w:rsid w:val="009D46E4"/>
    <w:rsid w:val="009D47A7"/>
    <w:rsid w:val="009D486D"/>
    <w:rsid w:val="009D4888"/>
    <w:rsid w:val="009D4AA7"/>
    <w:rsid w:val="009D4AB5"/>
    <w:rsid w:val="009D4ACD"/>
    <w:rsid w:val="009D4B6B"/>
    <w:rsid w:val="009D4B7A"/>
    <w:rsid w:val="009D4B89"/>
    <w:rsid w:val="009D4D90"/>
    <w:rsid w:val="009D4E10"/>
    <w:rsid w:val="009D4EBE"/>
    <w:rsid w:val="009D516A"/>
    <w:rsid w:val="009D52CB"/>
    <w:rsid w:val="009D535C"/>
    <w:rsid w:val="009D5399"/>
    <w:rsid w:val="009D53FA"/>
    <w:rsid w:val="009D5852"/>
    <w:rsid w:val="009D5865"/>
    <w:rsid w:val="009D5A23"/>
    <w:rsid w:val="009D5C05"/>
    <w:rsid w:val="009D5C65"/>
    <w:rsid w:val="009D5CAD"/>
    <w:rsid w:val="009D5CCF"/>
    <w:rsid w:val="009D5CF9"/>
    <w:rsid w:val="009D5D0B"/>
    <w:rsid w:val="009D5E58"/>
    <w:rsid w:val="009D5ED4"/>
    <w:rsid w:val="009D5F97"/>
    <w:rsid w:val="009D607D"/>
    <w:rsid w:val="009D60B6"/>
    <w:rsid w:val="009D60E6"/>
    <w:rsid w:val="009D6218"/>
    <w:rsid w:val="009D6428"/>
    <w:rsid w:val="009D64C0"/>
    <w:rsid w:val="009D6521"/>
    <w:rsid w:val="009D65C6"/>
    <w:rsid w:val="009D67DE"/>
    <w:rsid w:val="009D6800"/>
    <w:rsid w:val="009D6880"/>
    <w:rsid w:val="009D68C0"/>
    <w:rsid w:val="009D68E3"/>
    <w:rsid w:val="009D68F8"/>
    <w:rsid w:val="009D6A19"/>
    <w:rsid w:val="009D6B10"/>
    <w:rsid w:val="009D6C74"/>
    <w:rsid w:val="009D6E31"/>
    <w:rsid w:val="009D6F83"/>
    <w:rsid w:val="009D6F8E"/>
    <w:rsid w:val="009D71B5"/>
    <w:rsid w:val="009D71D1"/>
    <w:rsid w:val="009D7376"/>
    <w:rsid w:val="009D73C2"/>
    <w:rsid w:val="009D742A"/>
    <w:rsid w:val="009D74AC"/>
    <w:rsid w:val="009D74C1"/>
    <w:rsid w:val="009D74F8"/>
    <w:rsid w:val="009D7851"/>
    <w:rsid w:val="009D78C3"/>
    <w:rsid w:val="009D79A8"/>
    <w:rsid w:val="009D79D3"/>
    <w:rsid w:val="009D79F7"/>
    <w:rsid w:val="009D7A8C"/>
    <w:rsid w:val="009D7BFB"/>
    <w:rsid w:val="009D7C9F"/>
    <w:rsid w:val="009D7D13"/>
    <w:rsid w:val="009D7DEC"/>
    <w:rsid w:val="009D7F25"/>
    <w:rsid w:val="009D7F9C"/>
    <w:rsid w:val="009E0088"/>
    <w:rsid w:val="009E02B2"/>
    <w:rsid w:val="009E03A0"/>
    <w:rsid w:val="009E05C9"/>
    <w:rsid w:val="009E06BF"/>
    <w:rsid w:val="009E07F8"/>
    <w:rsid w:val="009E0801"/>
    <w:rsid w:val="009E0809"/>
    <w:rsid w:val="009E097D"/>
    <w:rsid w:val="009E09B9"/>
    <w:rsid w:val="009E09BF"/>
    <w:rsid w:val="009E0ABC"/>
    <w:rsid w:val="009E0B8F"/>
    <w:rsid w:val="009E0C97"/>
    <w:rsid w:val="009E0DFB"/>
    <w:rsid w:val="009E0E29"/>
    <w:rsid w:val="009E0E44"/>
    <w:rsid w:val="009E0F1E"/>
    <w:rsid w:val="009E0FA9"/>
    <w:rsid w:val="009E1051"/>
    <w:rsid w:val="009E10E4"/>
    <w:rsid w:val="009E138F"/>
    <w:rsid w:val="009E1468"/>
    <w:rsid w:val="009E1525"/>
    <w:rsid w:val="009E1679"/>
    <w:rsid w:val="009E16BF"/>
    <w:rsid w:val="009E16FF"/>
    <w:rsid w:val="009E175A"/>
    <w:rsid w:val="009E1766"/>
    <w:rsid w:val="009E19AE"/>
    <w:rsid w:val="009E19E4"/>
    <w:rsid w:val="009E1C9E"/>
    <w:rsid w:val="009E1CB3"/>
    <w:rsid w:val="009E1CC9"/>
    <w:rsid w:val="009E1D29"/>
    <w:rsid w:val="009E1E19"/>
    <w:rsid w:val="009E1F59"/>
    <w:rsid w:val="009E2098"/>
    <w:rsid w:val="009E2282"/>
    <w:rsid w:val="009E22ED"/>
    <w:rsid w:val="009E24DB"/>
    <w:rsid w:val="009E2580"/>
    <w:rsid w:val="009E27FF"/>
    <w:rsid w:val="009E2835"/>
    <w:rsid w:val="009E28FC"/>
    <w:rsid w:val="009E2968"/>
    <w:rsid w:val="009E2983"/>
    <w:rsid w:val="009E29F7"/>
    <w:rsid w:val="009E2A4F"/>
    <w:rsid w:val="009E2B23"/>
    <w:rsid w:val="009E2BBC"/>
    <w:rsid w:val="009E2BEB"/>
    <w:rsid w:val="009E2C00"/>
    <w:rsid w:val="009E2CDC"/>
    <w:rsid w:val="009E2D1C"/>
    <w:rsid w:val="009E2D32"/>
    <w:rsid w:val="009E2ECA"/>
    <w:rsid w:val="009E3079"/>
    <w:rsid w:val="009E31F2"/>
    <w:rsid w:val="009E3250"/>
    <w:rsid w:val="009E327A"/>
    <w:rsid w:val="009E3693"/>
    <w:rsid w:val="009E36E7"/>
    <w:rsid w:val="009E378D"/>
    <w:rsid w:val="009E37E4"/>
    <w:rsid w:val="009E3839"/>
    <w:rsid w:val="009E3859"/>
    <w:rsid w:val="009E3887"/>
    <w:rsid w:val="009E390A"/>
    <w:rsid w:val="009E3968"/>
    <w:rsid w:val="009E3A50"/>
    <w:rsid w:val="009E3AF0"/>
    <w:rsid w:val="009E3B50"/>
    <w:rsid w:val="009E3BB2"/>
    <w:rsid w:val="009E3BDA"/>
    <w:rsid w:val="009E3C91"/>
    <w:rsid w:val="009E3E88"/>
    <w:rsid w:val="009E3EC0"/>
    <w:rsid w:val="009E3F47"/>
    <w:rsid w:val="009E3F9C"/>
    <w:rsid w:val="009E4038"/>
    <w:rsid w:val="009E41AD"/>
    <w:rsid w:val="009E4207"/>
    <w:rsid w:val="009E4276"/>
    <w:rsid w:val="009E42D2"/>
    <w:rsid w:val="009E4353"/>
    <w:rsid w:val="009E4525"/>
    <w:rsid w:val="009E45B7"/>
    <w:rsid w:val="009E47F2"/>
    <w:rsid w:val="009E4828"/>
    <w:rsid w:val="009E4857"/>
    <w:rsid w:val="009E49F9"/>
    <w:rsid w:val="009E4A2B"/>
    <w:rsid w:val="009E4A80"/>
    <w:rsid w:val="009E4A91"/>
    <w:rsid w:val="009E4B5B"/>
    <w:rsid w:val="009E4B9A"/>
    <w:rsid w:val="009E4BD2"/>
    <w:rsid w:val="009E4C51"/>
    <w:rsid w:val="009E4C80"/>
    <w:rsid w:val="009E4CF5"/>
    <w:rsid w:val="009E4CF6"/>
    <w:rsid w:val="009E4DAF"/>
    <w:rsid w:val="009E4EC0"/>
    <w:rsid w:val="009E4FF0"/>
    <w:rsid w:val="009E4FF9"/>
    <w:rsid w:val="009E501F"/>
    <w:rsid w:val="009E5367"/>
    <w:rsid w:val="009E549E"/>
    <w:rsid w:val="009E54C9"/>
    <w:rsid w:val="009E54DD"/>
    <w:rsid w:val="009E5663"/>
    <w:rsid w:val="009E573E"/>
    <w:rsid w:val="009E57E3"/>
    <w:rsid w:val="009E5877"/>
    <w:rsid w:val="009E5886"/>
    <w:rsid w:val="009E58CD"/>
    <w:rsid w:val="009E59B7"/>
    <w:rsid w:val="009E5A4C"/>
    <w:rsid w:val="009E5B00"/>
    <w:rsid w:val="009E5B5B"/>
    <w:rsid w:val="009E5B6E"/>
    <w:rsid w:val="009E5BA3"/>
    <w:rsid w:val="009E5D1D"/>
    <w:rsid w:val="009E5D26"/>
    <w:rsid w:val="009E5DEE"/>
    <w:rsid w:val="009E5E85"/>
    <w:rsid w:val="009E5EDD"/>
    <w:rsid w:val="009E6050"/>
    <w:rsid w:val="009E615C"/>
    <w:rsid w:val="009E6213"/>
    <w:rsid w:val="009E6246"/>
    <w:rsid w:val="009E6289"/>
    <w:rsid w:val="009E62BF"/>
    <w:rsid w:val="009E6379"/>
    <w:rsid w:val="009E637C"/>
    <w:rsid w:val="009E6405"/>
    <w:rsid w:val="009E6416"/>
    <w:rsid w:val="009E6442"/>
    <w:rsid w:val="009E6636"/>
    <w:rsid w:val="009E681A"/>
    <w:rsid w:val="009E685E"/>
    <w:rsid w:val="009E6878"/>
    <w:rsid w:val="009E69EE"/>
    <w:rsid w:val="009E6A6E"/>
    <w:rsid w:val="009E6ADA"/>
    <w:rsid w:val="009E6ADB"/>
    <w:rsid w:val="009E6B70"/>
    <w:rsid w:val="009E6C95"/>
    <w:rsid w:val="009E6CD7"/>
    <w:rsid w:val="009E6DC5"/>
    <w:rsid w:val="009E6F54"/>
    <w:rsid w:val="009E6F5B"/>
    <w:rsid w:val="009E7189"/>
    <w:rsid w:val="009E71DF"/>
    <w:rsid w:val="009E7262"/>
    <w:rsid w:val="009E72AE"/>
    <w:rsid w:val="009E73E3"/>
    <w:rsid w:val="009E7533"/>
    <w:rsid w:val="009E75AA"/>
    <w:rsid w:val="009E76B5"/>
    <w:rsid w:val="009E76C7"/>
    <w:rsid w:val="009E7775"/>
    <w:rsid w:val="009E77C4"/>
    <w:rsid w:val="009E77E5"/>
    <w:rsid w:val="009E7A74"/>
    <w:rsid w:val="009E7AE0"/>
    <w:rsid w:val="009E7F50"/>
    <w:rsid w:val="009F0209"/>
    <w:rsid w:val="009F0249"/>
    <w:rsid w:val="009F025E"/>
    <w:rsid w:val="009F0368"/>
    <w:rsid w:val="009F03D6"/>
    <w:rsid w:val="009F0402"/>
    <w:rsid w:val="009F041B"/>
    <w:rsid w:val="009F0434"/>
    <w:rsid w:val="009F0480"/>
    <w:rsid w:val="009F05B2"/>
    <w:rsid w:val="009F05C7"/>
    <w:rsid w:val="009F0609"/>
    <w:rsid w:val="009F0718"/>
    <w:rsid w:val="009F081F"/>
    <w:rsid w:val="009F091E"/>
    <w:rsid w:val="009F09AB"/>
    <w:rsid w:val="009F0BFE"/>
    <w:rsid w:val="009F0EA9"/>
    <w:rsid w:val="009F0FF7"/>
    <w:rsid w:val="009F1457"/>
    <w:rsid w:val="009F14F6"/>
    <w:rsid w:val="009F17D3"/>
    <w:rsid w:val="009F1B7A"/>
    <w:rsid w:val="009F1C35"/>
    <w:rsid w:val="009F1C9B"/>
    <w:rsid w:val="009F1D30"/>
    <w:rsid w:val="009F1DE3"/>
    <w:rsid w:val="009F1E4C"/>
    <w:rsid w:val="009F1E79"/>
    <w:rsid w:val="009F203F"/>
    <w:rsid w:val="009F20A6"/>
    <w:rsid w:val="009F2153"/>
    <w:rsid w:val="009F21BA"/>
    <w:rsid w:val="009F23D7"/>
    <w:rsid w:val="009F2404"/>
    <w:rsid w:val="009F24B0"/>
    <w:rsid w:val="009F2505"/>
    <w:rsid w:val="009F261C"/>
    <w:rsid w:val="009F276E"/>
    <w:rsid w:val="009F2805"/>
    <w:rsid w:val="009F29DB"/>
    <w:rsid w:val="009F2A49"/>
    <w:rsid w:val="009F2A63"/>
    <w:rsid w:val="009F2B26"/>
    <w:rsid w:val="009F2B7E"/>
    <w:rsid w:val="009F2DA3"/>
    <w:rsid w:val="009F2EED"/>
    <w:rsid w:val="009F2F14"/>
    <w:rsid w:val="009F2F42"/>
    <w:rsid w:val="009F2F6F"/>
    <w:rsid w:val="009F306C"/>
    <w:rsid w:val="009F339F"/>
    <w:rsid w:val="009F34B2"/>
    <w:rsid w:val="009F35EF"/>
    <w:rsid w:val="009F3699"/>
    <w:rsid w:val="009F3768"/>
    <w:rsid w:val="009F3AA1"/>
    <w:rsid w:val="009F3B52"/>
    <w:rsid w:val="009F3B61"/>
    <w:rsid w:val="009F3C57"/>
    <w:rsid w:val="009F3D51"/>
    <w:rsid w:val="009F3DB5"/>
    <w:rsid w:val="009F3E1D"/>
    <w:rsid w:val="009F3F3F"/>
    <w:rsid w:val="009F4014"/>
    <w:rsid w:val="009F4038"/>
    <w:rsid w:val="009F4063"/>
    <w:rsid w:val="009F4289"/>
    <w:rsid w:val="009F42B4"/>
    <w:rsid w:val="009F42B6"/>
    <w:rsid w:val="009F436B"/>
    <w:rsid w:val="009F4375"/>
    <w:rsid w:val="009F4599"/>
    <w:rsid w:val="009F45FD"/>
    <w:rsid w:val="009F4616"/>
    <w:rsid w:val="009F4671"/>
    <w:rsid w:val="009F478A"/>
    <w:rsid w:val="009F4AE2"/>
    <w:rsid w:val="009F4B51"/>
    <w:rsid w:val="009F4B63"/>
    <w:rsid w:val="009F4B92"/>
    <w:rsid w:val="009F4C35"/>
    <w:rsid w:val="009F4C7A"/>
    <w:rsid w:val="009F4E4D"/>
    <w:rsid w:val="009F4EDB"/>
    <w:rsid w:val="009F4F3E"/>
    <w:rsid w:val="009F4F53"/>
    <w:rsid w:val="009F530F"/>
    <w:rsid w:val="009F5565"/>
    <w:rsid w:val="009F58C5"/>
    <w:rsid w:val="009F5ACD"/>
    <w:rsid w:val="009F5C1E"/>
    <w:rsid w:val="009F5E66"/>
    <w:rsid w:val="009F5E6B"/>
    <w:rsid w:val="009F5E74"/>
    <w:rsid w:val="009F60B4"/>
    <w:rsid w:val="009F60DD"/>
    <w:rsid w:val="009F613C"/>
    <w:rsid w:val="009F62A3"/>
    <w:rsid w:val="009F6311"/>
    <w:rsid w:val="009F63E6"/>
    <w:rsid w:val="009F6580"/>
    <w:rsid w:val="009F65B0"/>
    <w:rsid w:val="009F67E8"/>
    <w:rsid w:val="009F6824"/>
    <w:rsid w:val="009F687E"/>
    <w:rsid w:val="009F68B8"/>
    <w:rsid w:val="009F6A94"/>
    <w:rsid w:val="009F6AB1"/>
    <w:rsid w:val="009F6B15"/>
    <w:rsid w:val="009F6B56"/>
    <w:rsid w:val="009F6CC0"/>
    <w:rsid w:val="009F6E12"/>
    <w:rsid w:val="009F6F83"/>
    <w:rsid w:val="009F706F"/>
    <w:rsid w:val="009F70E7"/>
    <w:rsid w:val="009F713E"/>
    <w:rsid w:val="009F7233"/>
    <w:rsid w:val="009F72AD"/>
    <w:rsid w:val="009F72C7"/>
    <w:rsid w:val="009F73DF"/>
    <w:rsid w:val="009F7499"/>
    <w:rsid w:val="009F7621"/>
    <w:rsid w:val="009F7694"/>
    <w:rsid w:val="009F7765"/>
    <w:rsid w:val="009F77AE"/>
    <w:rsid w:val="009F7817"/>
    <w:rsid w:val="009F794C"/>
    <w:rsid w:val="009F7B7F"/>
    <w:rsid w:val="009F7BF0"/>
    <w:rsid w:val="009F7BFA"/>
    <w:rsid w:val="009F7D65"/>
    <w:rsid w:val="009F7E62"/>
    <w:rsid w:val="009F7E69"/>
    <w:rsid w:val="00A0012E"/>
    <w:rsid w:val="00A0013C"/>
    <w:rsid w:val="00A00169"/>
    <w:rsid w:val="00A00399"/>
    <w:rsid w:val="00A003E0"/>
    <w:rsid w:val="00A00476"/>
    <w:rsid w:val="00A006B3"/>
    <w:rsid w:val="00A006C1"/>
    <w:rsid w:val="00A0078C"/>
    <w:rsid w:val="00A007D8"/>
    <w:rsid w:val="00A00802"/>
    <w:rsid w:val="00A0087B"/>
    <w:rsid w:val="00A00971"/>
    <w:rsid w:val="00A009B8"/>
    <w:rsid w:val="00A009DE"/>
    <w:rsid w:val="00A00A61"/>
    <w:rsid w:val="00A00B5A"/>
    <w:rsid w:val="00A00C63"/>
    <w:rsid w:val="00A00D1A"/>
    <w:rsid w:val="00A01037"/>
    <w:rsid w:val="00A011C9"/>
    <w:rsid w:val="00A012A8"/>
    <w:rsid w:val="00A01439"/>
    <w:rsid w:val="00A015A3"/>
    <w:rsid w:val="00A0167E"/>
    <w:rsid w:val="00A016AE"/>
    <w:rsid w:val="00A016CA"/>
    <w:rsid w:val="00A01739"/>
    <w:rsid w:val="00A01776"/>
    <w:rsid w:val="00A01A2B"/>
    <w:rsid w:val="00A01B17"/>
    <w:rsid w:val="00A01B2B"/>
    <w:rsid w:val="00A01B4E"/>
    <w:rsid w:val="00A01BC5"/>
    <w:rsid w:val="00A01C3F"/>
    <w:rsid w:val="00A01CC1"/>
    <w:rsid w:val="00A01D7E"/>
    <w:rsid w:val="00A01F2C"/>
    <w:rsid w:val="00A01FD0"/>
    <w:rsid w:val="00A02144"/>
    <w:rsid w:val="00A02427"/>
    <w:rsid w:val="00A02468"/>
    <w:rsid w:val="00A02768"/>
    <w:rsid w:val="00A027AC"/>
    <w:rsid w:val="00A027CC"/>
    <w:rsid w:val="00A029D3"/>
    <w:rsid w:val="00A029F5"/>
    <w:rsid w:val="00A02AEF"/>
    <w:rsid w:val="00A02B85"/>
    <w:rsid w:val="00A02D03"/>
    <w:rsid w:val="00A02D6C"/>
    <w:rsid w:val="00A02E24"/>
    <w:rsid w:val="00A02F30"/>
    <w:rsid w:val="00A02F4F"/>
    <w:rsid w:val="00A03006"/>
    <w:rsid w:val="00A030B1"/>
    <w:rsid w:val="00A0311A"/>
    <w:rsid w:val="00A031AA"/>
    <w:rsid w:val="00A031E7"/>
    <w:rsid w:val="00A033A4"/>
    <w:rsid w:val="00A03897"/>
    <w:rsid w:val="00A0397D"/>
    <w:rsid w:val="00A03CEB"/>
    <w:rsid w:val="00A03CFB"/>
    <w:rsid w:val="00A03D56"/>
    <w:rsid w:val="00A03DFB"/>
    <w:rsid w:val="00A03E74"/>
    <w:rsid w:val="00A03F0B"/>
    <w:rsid w:val="00A03FA6"/>
    <w:rsid w:val="00A040BB"/>
    <w:rsid w:val="00A04149"/>
    <w:rsid w:val="00A0419C"/>
    <w:rsid w:val="00A041DC"/>
    <w:rsid w:val="00A0429E"/>
    <w:rsid w:val="00A04386"/>
    <w:rsid w:val="00A046BD"/>
    <w:rsid w:val="00A04713"/>
    <w:rsid w:val="00A04857"/>
    <w:rsid w:val="00A048D2"/>
    <w:rsid w:val="00A048E8"/>
    <w:rsid w:val="00A04AC5"/>
    <w:rsid w:val="00A04B05"/>
    <w:rsid w:val="00A04B38"/>
    <w:rsid w:val="00A04BD3"/>
    <w:rsid w:val="00A04CAA"/>
    <w:rsid w:val="00A04CC3"/>
    <w:rsid w:val="00A04D74"/>
    <w:rsid w:val="00A04E92"/>
    <w:rsid w:val="00A04F68"/>
    <w:rsid w:val="00A0517C"/>
    <w:rsid w:val="00A05221"/>
    <w:rsid w:val="00A052B0"/>
    <w:rsid w:val="00A053F3"/>
    <w:rsid w:val="00A05450"/>
    <w:rsid w:val="00A054AD"/>
    <w:rsid w:val="00A0553A"/>
    <w:rsid w:val="00A05545"/>
    <w:rsid w:val="00A0561C"/>
    <w:rsid w:val="00A0583D"/>
    <w:rsid w:val="00A0584C"/>
    <w:rsid w:val="00A058A7"/>
    <w:rsid w:val="00A05957"/>
    <w:rsid w:val="00A059F0"/>
    <w:rsid w:val="00A05A18"/>
    <w:rsid w:val="00A05AFF"/>
    <w:rsid w:val="00A05B60"/>
    <w:rsid w:val="00A05C27"/>
    <w:rsid w:val="00A05C51"/>
    <w:rsid w:val="00A05CDF"/>
    <w:rsid w:val="00A05D09"/>
    <w:rsid w:val="00A05D60"/>
    <w:rsid w:val="00A05D76"/>
    <w:rsid w:val="00A06073"/>
    <w:rsid w:val="00A06201"/>
    <w:rsid w:val="00A062A8"/>
    <w:rsid w:val="00A062EE"/>
    <w:rsid w:val="00A0653C"/>
    <w:rsid w:val="00A065BA"/>
    <w:rsid w:val="00A06763"/>
    <w:rsid w:val="00A0678C"/>
    <w:rsid w:val="00A067A3"/>
    <w:rsid w:val="00A06A9D"/>
    <w:rsid w:val="00A06B00"/>
    <w:rsid w:val="00A06B18"/>
    <w:rsid w:val="00A06B73"/>
    <w:rsid w:val="00A06CAA"/>
    <w:rsid w:val="00A06E2D"/>
    <w:rsid w:val="00A06E83"/>
    <w:rsid w:val="00A06EE6"/>
    <w:rsid w:val="00A0706B"/>
    <w:rsid w:val="00A070F3"/>
    <w:rsid w:val="00A0712E"/>
    <w:rsid w:val="00A073AA"/>
    <w:rsid w:val="00A0745F"/>
    <w:rsid w:val="00A075AC"/>
    <w:rsid w:val="00A0768B"/>
    <w:rsid w:val="00A07753"/>
    <w:rsid w:val="00A0783A"/>
    <w:rsid w:val="00A07DA2"/>
    <w:rsid w:val="00A07DB3"/>
    <w:rsid w:val="00A07E97"/>
    <w:rsid w:val="00A1005C"/>
    <w:rsid w:val="00A10082"/>
    <w:rsid w:val="00A103B2"/>
    <w:rsid w:val="00A10436"/>
    <w:rsid w:val="00A10464"/>
    <w:rsid w:val="00A10478"/>
    <w:rsid w:val="00A105AB"/>
    <w:rsid w:val="00A10631"/>
    <w:rsid w:val="00A107E0"/>
    <w:rsid w:val="00A10850"/>
    <w:rsid w:val="00A1097D"/>
    <w:rsid w:val="00A10AB1"/>
    <w:rsid w:val="00A10AE9"/>
    <w:rsid w:val="00A10B83"/>
    <w:rsid w:val="00A10C0D"/>
    <w:rsid w:val="00A10CEF"/>
    <w:rsid w:val="00A10D08"/>
    <w:rsid w:val="00A10D81"/>
    <w:rsid w:val="00A10D84"/>
    <w:rsid w:val="00A10EC5"/>
    <w:rsid w:val="00A10F4F"/>
    <w:rsid w:val="00A1112E"/>
    <w:rsid w:val="00A111A0"/>
    <w:rsid w:val="00A1128C"/>
    <w:rsid w:val="00A112E2"/>
    <w:rsid w:val="00A11336"/>
    <w:rsid w:val="00A1149C"/>
    <w:rsid w:val="00A116B5"/>
    <w:rsid w:val="00A117A9"/>
    <w:rsid w:val="00A1181F"/>
    <w:rsid w:val="00A11A0A"/>
    <w:rsid w:val="00A11AF0"/>
    <w:rsid w:val="00A11B11"/>
    <w:rsid w:val="00A11C21"/>
    <w:rsid w:val="00A11D0C"/>
    <w:rsid w:val="00A11E53"/>
    <w:rsid w:val="00A11EF9"/>
    <w:rsid w:val="00A1203B"/>
    <w:rsid w:val="00A120CD"/>
    <w:rsid w:val="00A122C6"/>
    <w:rsid w:val="00A12349"/>
    <w:rsid w:val="00A1235F"/>
    <w:rsid w:val="00A12421"/>
    <w:rsid w:val="00A1243B"/>
    <w:rsid w:val="00A124B8"/>
    <w:rsid w:val="00A12604"/>
    <w:rsid w:val="00A12648"/>
    <w:rsid w:val="00A12806"/>
    <w:rsid w:val="00A1297B"/>
    <w:rsid w:val="00A129B8"/>
    <w:rsid w:val="00A12BC3"/>
    <w:rsid w:val="00A12C81"/>
    <w:rsid w:val="00A12E6C"/>
    <w:rsid w:val="00A12EA6"/>
    <w:rsid w:val="00A12EB4"/>
    <w:rsid w:val="00A12F70"/>
    <w:rsid w:val="00A13115"/>
    <w:rsid w:val="00A131F0"/>
    <w:rsid w:val="00A13227"/>
    <w:rsid w:val="00A132AB"/>
    <w:rsid w:val="00A134B7"/>
    <w:rsid w:val="00A134C0"/>
    <w:rsid w:val="00A13696"/>
    <w:rsid w:val="00A137EB"/>
    <w:rsid w:val="00A139EA"/>
    <w:rsid w:val="00A13A3F"/>
    <w:rsid w:val="00A13AE3"/>
    <w:rsid w:val="00A13DC5"/>
    <w:rsid w:val="00A13E89"/>
    <w:rsid w:val="00A13F00"/>
    <w:rsid w:val="00A13F86"/>
    <w:rsid w:val="00A140E7"/>
    <w:rsid w:val="00A14143"/>
    <w:rsid w:val="00A142B3"/>
    <w:rsid w:val="00A14346"/>
    <w:rsid w:val="00A143A5"/>
    <w:rsid w:val="00A145A5"/>
    <w:rsid w:val="00A1473D"/>
    <w:rsid w:val="00A147DB"/>
    <w:rsid w:val="00A14801"/>
    <w:rsid w:val="00A14916"/>
    <w:rsid w:val="00A14A6B"/>
    <w:rsid w:val="00A14A80"/>
    <w:rsid w:val="00A14B28"/>
    <w:rsid w:val="00A14DA0"/>
    <w:rsid w:val="00A14EBB"/>
    <w:rsid w:val="00A14F97"/>
    <w:rsid w:val="00A15066"/>
    <w:rsid w:val="00A15072"/>
    <w:rsid w:val="00A150BB"/>
    <w:rsid w:val="00A150C5"/>
    <w:rsid w:val="00A1512C"/>
    <w:rsid w:val="00A1517B"/>
    <w:rsid w:val="00A1518E"/>
    <w:rsid w:val="00A15250"/>
    <w:rsid w:val="00A153A7"/>
    <w:rsid w:val="00A15663"/>
    <w:rsid w:val="00A157E5"/>
    <w:rsid w:val="00A158C3"/>
    <w:rsid w:val="00A1591D"/>
    <w:rsid w:val="00A1592A"/>
    <w:rsid w:val="00A15A2C"/>
    <w:rsid w:val="00A15A2F"/>
    <w:rsid w:val="00A15B07"/>
    <w:rsid w:val="00A15B7D"/>
    <w:rsid w:val="00A15D66"/>
    <w:rsid w:val="00A15D95"/>
    <w:rsid w:val="00A15DF8"/>
    <w:rsid w:val="00A15FF7"/>
    <w:rsid w:val="00A1604F"/>
    <w:rsid w:val="00A1631F"/>
    <w:rsid w:val="00A163AA"/>
    <w:rsid w:val="00A163CC"/>
    <w:rsid w:val="00A164C1"/>
    <w:rsid w:val="00A164F9"/>
    <w:rsid w:val="00A166EB"/>
    <w:rsid w:val="00A166F0"/>
    <w:rsid w:val="00A1674A"/>
    <w:rsid w:val="00A16913"/>
    <w:rsid w:val="00A16B49"/>
    <w:rsid w:val="00A16B9A"/>
    <w:rsid w:val="00A16C2D"/>
    <w:rsid w:val="00A16C54"/>
    <w:rsid w:val="00A16E87"/>
    <w:rsid w:val="00A16F67"/>
    <w:rsid w:val="00A17335"/>
    <w:rsid w:val="00A17369"/>
    <w:rsid w:val="00A17499"/>
    <w:rsid w:val="00A174A1"/>
    <w:rsid w:val="00A1754E"/>
    <w:rsid w:val="00A176B3"/>
    <w:rsid w:val="00A17947"/>
    <w:rsid w:val="00A17CF8"/>
    <w:rsid w:val="00A17CFF"/>
    <w:rsid w:val="00A17D6A"/>
    <w:rsid w:val="00A17DB9"/>
    <w:rsid w:val="00A17DEC"/>
    <w:rsid w:val="00A17FBA"/>
    <w:rsid w:val="00A20143"/>
    <w:rsid w:val="00A2021D"/>
    <w:rsid w:val="00A2029A"/>
    <w:rsid w:val="00A20489"/>
    <w:rsid w:val="00A204ED"/>
    <w:rsid w:val="00A204F0"/>
    <w:rsid w:val="00A20519"/>
    <w:rsid w:val="00A205F4"/>
    <w:rsid w:val="00A2062C"/>
    <w:rsid w:val="00A20638"/>
    <w:rsid w:val="00A206F9"/>
    <w:rsid w:val="00A207FC"/>
    <w:rsid w:val="00A20877"/>
    <w:rsid w:val="00A2087E"/>
    <w:rsid w:val="00A2094E"/>
    <w:rsid w:val="00A20B3B"/>
    <w:rsid w:val="00A20BDE"/>
    <w:rsid w:val="00A20C3D"/>
    <w:rsid w:val="00A20D8D"/>
    <w:rsid w:val="00A20FB3"/>
    <w:rsid w:val="00A210BA"/>
    <w:rsid w:val="00A2118F"/>
    <w:rsid w:val="00A2127C"/>
    <w:rsid w:val="00A213FC"/>
    <w:rsid w:val="00A21511"/>
    <w:rsid w:val="00A21604"/>
    <w:rsid w:val="00A216B8"/>
    <w:rsid w:val="00A216EE"/>
    <w:rsid w:val="00A2175C"/>
    <w:rsid w:val="00A2185D"/>
    <w:rsid w:val="00A21A22"/>
    <w:rsid w:val="00A21ADF"/>
    <w:rsid w:val="00A21B43"/>
    <w:rsid w:val="00A21B7D"/>
    <w:rsid w:val="00A21BF3"/>
    <w:rsid w:val="00A21CAE"/>
    <w:rsid w:val="00A21E50"/>
    <w:rsid w:val="00A21E7E"/>
    <w:rsid w:val="00A21E8A"/>
    <w:rsid w:val="00A22031"/>
    <w:rsid w:val="00A22073"/>
    <w:rsid w:val="00A220A4"/>
    <w:rsid w:val="00A220EE"/>
    <w:rsid w:val="00A22240"/>
    <w:rsid w:val="00A22330"/>
    <w:rsid w:val="00A22628"/>
    <w:rsid w:val="00A2269D"/>
    <w:rsid w:val="00A226AE"/>
    <w:rsid w:val="00A22799"/>
    <w:rsid w:val="00A22A1A"/>
    <w:rsid w:val="00A22C15"/>
    <w:rsid w:val="00A22C24"/>
    <w:rsid w:val="00A22C4F"/>
    <w:rsid w:val="00A22DC5"/>
    <w:rsid w:val="00A22E19"/>
    <w:rsid w:val="00A22EEC"/>
    <w:rsid w:val="00A22EF0"/>
    <w:rsid w:val="00A22F76"/>
    <w:rsid w:val="00A23022"/>
    <w:rsid w:val="00A23273"/>
    <w:rsid w:val="00A232AD"/>
    <w:rsid w:val="00A23318"/>
    <w:rsid w:val="00A23418"/>
    <w:rsid w:val="00A23490"/>
    <w:rsid w:val="00A23607"/>
    <w:rsid w:val="00A23723"/>
    <w:rsid w:val="00A2382F"/>
    <w:rsid w:val="00A23959"/>
    <w:rsid w:val="00A23A06"/>
    <w:rsid w:val="00A23A80"/>
    <w:rsid w:val="00A23AEB"/>
    <w:rsid w:val="00A23B5F"/>
    <w:rsid w:val="00A23CFB"/>
    <w:rsid w:val="00A23D7F"/>
    <w:rsid w:val="00A23DC0"/>
    <w:rsid w:val="00A23DDC"/>
    <w:rsid w:val="00A23DE4"/>
    <w:rsid w:val="00A23F6F"/>
    <w:rsid w:val="00A2414C"/>
    <w:rsid w:val="00A24174"/>
    <w:rsid w:val="00A2424B"/>
    <w:rsid w:val="00A2437A"/>
    <w:rsid w:val="00A243CF"/>
    <w:rsid w:val="00A24505"/>
    <w:rsid w:val="00A24B8D"/>
    <w:rsid w:val="00A24C46"/>
    <w:rsid w:val="00A24D1D"/>
    <w:rsid w:val="00A24DC0"/>
    <w:rsid w:val="00A253D0"/>
    <w:rsid w:val="00A2544C"/>
    <w:rsid w:val="00A25547"/>
    <w:rsid w:val="00A2556F"/>
    <w:rsid w:val="00A25670"/>
    <w:rsid w:val="00A25927"/>
    <w:rsid w:val="00A259AE"/>
    <w:rsid w:val="00A25A8A"/>
    <w:rsid w:val="00A25A8C"/>
    <w:rsid w:val="00A25C2C"/>
    <w:rsid w:val="00A25C35"/>
    <w:rsid w:val="00A25E3A"/>
    <w:rsid w:val="00A25EC1"/>
    <w:rsid w:val="00A25EFE"/>
    <w:rsid w:val="00A25F19"/>
    <w:rsid w:val="00A26206"/>
    <w:rsid w:val="00A26296"/>
    <w:rsid w:val="00A26376"/>
    <w:rsid w:val="00A26389"/>
    <w:rsid w:val="00A2647B"/>
    <w:rsid w:val="00A266C0"/>
    <w:rsid w:val="00A26716"/>
    <w:rsid w:val="00A26740"/>
    <w:rsid w:val="00A26777"/>
    <w:rsid w:val="00A268FC"/>
    <w:rsid w:val="00A26965"/>
    <w:rsid w:val="00A26A2D"/>
    <w:rsid w:val="00A26A74"/>
    <w:rsid w:val="00A26A8F"/>
    <w:rsid w:val="00A26B18"/>
    <w:rsid w:val="00A26B8C"/>
    <w:rsid w:val="00A26BAB"/>
    <w:rsid w:val="00A26CC9"/>
    <w:rsid w:val="00A26D17"/>
    <w:rsid w:val="00A26D46"/>
    <w:rsid w:val="00A26DDD"/>
    <w:rsid w:val="00A2704F"/>
    <w:rsid w:val="00A2707C"/>
    <w:rsid w:val="00A2727A"/>
    <w:rsid w:val="00A2734F"/>
    <w:rsid w:val="00A273AF"/>
    <w:rsid w:val="00A273CA"/>
    <w:rsid w:val="00A276CA"/>
    <w:rsid w:val="00A277CF"/>
    <w:rsid w:val="00A277FB"/>
    <w:rsid w:val="00A2781B"/>
    <w:rsid w:val="00A27AF8"/>
    <w:rsid w:val="00A27B28"/>
    <w:rsid w:val="00A27B6E"/>
    <w:rsid w:val="00A27B9F"/>
    <w:rsid w:val="00A27C35"/>
    <w:rsid w:val="00A27DE0"/>
    <w:rsid w:val="00A27F6F"/>
    <w:rsid w:val="00A27FA8"/>
    <w:rsid w:val="00A27FAC"/>
    <w:rsid w:val="00A30040"/>
    <w:rsid w:val="00A3005D"/>
    <w:rsid w:val="00A300E0"/>
    <w:rsid w:val="00A301A3"/>
    <w:rsid w:val="00A3025C"/>
    <w:rsid w:val="00A3030A"/>
    <w:rsid w:val="00A303DB"/>
    <w:rsid w:val="00A30429"/>
    <w:rsid w:val="00A30455"/>
    <w:rsid w:val="00A304A5"/>
    <w:rsid w:val="00A3055A"/>
    <w:rsid w:val="00A30576"/>
    <w:rsid w:val="00A306BA"/>
    <w:rsid w:val="00A3077D"/>
    <w:rsid w:val="00A30857"/>
    <w:rsid w:val="00A30AA8"/>
    <w:rsid w:val="00A30B63"/>
    <w:rsid w:val="00A30B94"/>
    <w:rsid w:val="00A30CF4"/>
    <w:rsid w:val="00A30D80"/>
    <w:rsid w:val="00A30DB5"/>
    <w:rsid w:val="00A30EC2"/>
    <w:rsid w:val="00A30FAE"/>
    <w:rsid w:val="00A310C9"/>
    <w:rsid w:val="00A31127"/>
    <w:rsid w:val="00A31187"/>
    <w:rsid w:val="00A311C6"/>
    <w:rsid w:val="00A313C1"/>
    <w:rsid w:val="00A3140F"/>
    <w:rsid w:val="00A31538"/>
    <w:rsid w:val="00A315B6"/>
    <w:rsid w:val="00A31872"/>
    <w:rsid w:val="00A31873"/>
    <w:rsid w:val="00A31A4D"/>
    <w:rsid w:val="00A31C48"/>
    <w:rsid w:val="00A31C81"/>
    <w:rsid w:val="00A31CA9"/>
    <w:rsid w:val="00A31F20"/>
    <w:rsid w:val="00A32024"/>
    <w:rsid w:val="00A32027"/>
    <w:rsid w:val="00A320E3"/>
    <w:rsid w:val="00A32194"/>
    <w:rsid w:val="00A321AB"/>
    <w:rsid w:val="00A3229A"/>
    <w:rsid w:val="00A323DF"/>
    <w:rsid w:val="00A3256B"/>
    <w:rsid w:val="00A32573"/>
    <w:rsid w:val="00A32587"/>
    <w:rsid w:val="00A325AC"/>
    <w:rsid w:val="00A326DF"/>
    <w:rsid w:val="00A32709"/>
    <w:rsid w:val="00A328A9"/>
    <w:rsid w:val="00A3296F"/>
    <w:rsid w:val="00A32A37"/>
    <w:rsid w:val="00A32C3F"/>
    <w:rsid w:val="00A32C89"/>
    <w:rsid w:val="00A32E2E"/>
    <w:rsid w:val="00A32EA3"/>
    <w:rsid w:val="00A32FA0"/>
    <w:rsid w:val="00A330B7"/>
    <w:rsid w:val="00A330DF"/>
    <w:rsid w:val="00A33170"/>
    <w:rsid w:val="00A33246"/>
    <w:rsid w:val="00A3335F"/>
    <w:rsid w:val="00A33390"/>
    <w:rsid w:val="00A333CC"/>
    <w:rsid w:val="00A33453"/>
    <w:rsid w:val="00A334AF"/>
    <w:rsid w:val="00A336EF"/>
    <w:rsid w:val="00A33775"/>
    <w:rsid w:val="00A3381A"/>
    <w:rsid w:val="00A339CA"/>
    <w:rsid w:val="00A33A26"/>
    <w:rsid w:val="00A33C35"/>
    <w:rsid w:val="00A33C6C"/>
    <w:rsid w:val="00A33E43"/>
    <w:rsid w:val="00A340E4"/>
    <w:rsid w:val="00A3410D"/>
    <w:rsid w:val="00A34419"/>
    <w:rsid w:val="00A34456"/>
    <w:rsid w:val="00A34466"/>
    <w:rsid w:val="00A344A6"/>
    <w:rsid w:val="00A3450E"/>
    <w:rsid w:val="00A3450F"/>
    <w:rsid w:val="00A3452B"/>
    <w:rsid w:val="00A347EE"/>
    <w:rsid w:val="00A34826"/>
    <w:rsid w:val="00A3484B"/>
    <w:rsid w:val="00A34B4F"/>
    <w:rsid w:val="00A34CDA"/>
    <w:rsid w:val="00A34DA1"/>
    <w:rsid w:val="00A34F9E"/>
    <w:rsid w:val="00A35063"/>
    <w:rsid w:val="00A35346"/>
    <w:rsid w:val="00A3549F"/>
    <w:rsid w:val="00A35503"/>
    <w:rsid w:val="00A35507"/>
    <w:rsid w:val="00A35690"/>
    <w:rsid w:val="00A3576D"/>
    <w:rsid w:val="00A357CA"/>
    <w:rsid w:val="00A35810"/>
    <w:rsid w:val="00A358A2"/>
    <w:rsid w:val="00A359AF"/>
    <w:rsid w:val="00A35AE4"/>
    <w:rsid w:val="00A35CC6"/>
    <w:rsid w:val="00A35DB0"/>
    <w:rsid w:val="00A35DD4"/>
    <w:rsid w:val="00A35E46"/>
    <w:rsid w:val="00A35FD6"/>
    <w:rsid w:val="00A3606F"/>
    <w:rsid w:val="00A36093"/>
    <w:rsid w:val="00A363CA"/>
    <w:rsid w:val="00A3644F"/>
    <w:rsid w:val="00A3652E"/>
    <w:rsid w:val="00A36551"/>
    <w:rsid w:val="00A36675"/>
    <w:rsid w:val="00A366F1"/>
    <w:rsid w:val="00A366F3"/>
    <w:rsid w:val="00A36795"/>
    <w:rsid w:val="00A36812"/>
    <w:rsid w:val="00A3683B"/>
    <w:rsid w:val="00A36A04"/>
    <w:rsid w:val="00A36A08"/>
    <w:rsid w:val="00A36A8C"/>
    <w:rsid w:val="00A36ADC"/>
    <w:rsid w:val="00A36B17"/>
    <w:rsid w:val="00A36D9E"/>
    <w:rsid w:val="00A36DF7"/>
    <w:rsid w:val="00A36E1F"/>
    <w:rsid w:val="00A36F88"/>
    <w:rsid w:val="00A36FC4"/>
    <w:rsid w:val="00A37117"/>
    <w:rsid w:val="00A3713F"/>
    <w:rsid w:val="00A3715B"/>
    <w:rsid w:val="00A37234"/>
    <w:rsid w:val="00A372F3"/>
    <w:rsid w:val="00A37780"/>
    <w:rsid w:val="00A377DC"/>
    <w:rsid w:val="00A37816"/>
    <w:rsid w:val="00A37AAC"/>
    <w:rsid w:val="00A37C2C"/>
    <w:rsid w:val="00A37CEF"/>
    <w:rsid w:val="00A37D62"/>
    <w:rsid w:val="00A37E21"/>
    <w:rsid w:val="00A37E5F"/>
    <w:rsid w:val="00A37FAD"/>
    <w:rsid w:val="00A37FCA"/>
    <w:rsid w:val="00A400B3"/>
    <w:rsid w:val="00A40102"/>
    <w:rsid w:val="00A40185"/>
    <w:rsid w:val="00A4020D"/>
    <w:rsid w:val="00A40466"/>
    <w:rsid w:val="00A4059C"/>
    <w:rsid w:val="00A4074C"/>
    <w:rsid w:val="00A40787"/>
    <w:rsid w:val="00A40862"/>
    <w:rsid w:val="00A40946"/>
    <w:rsid w:val="00A40A53"/>
    <w:rsid w:val="00A40A8E"/>
    <w:rsid w:val="00A40B0F"/>
    <w:rsid w:val="00A40B38"/>
    <w:rsid w:val="00A40EC7"/>
    <w:rsid w:val="00A40F00"/>
    <w:rsid w:val="00A41007"/>
    <w:rsid w:val="00A4109F"/>
    <w:rsid w:val="00A4125F"/>
    <w:rsid w:val="00A41299"/>
    <w:rsid w:val="00A41375"/>
    <w:rsid w:val="00A41445"/>
    <w:rsid w:val="00A41513"/>
    <w:rsid w:val="00A4172B"/>
    <w:rsid w:val="00A41964"/>
    <w:rsid w:val="00A41A49"/>
    <w:rsid w:val="00A41B7E"/>
    <w:rsid w:val="00A41CAE"/>
    <w:rsid w:val="00A41CC4"/>
    <w:rsid w:val="00A41E3D"/>
    <w:rsid w:val="00A41EB3"/>
    <w:rsid w:val="00A41EF7"/>
    <w:rsid w:val="00A41FE0"/>
    <w:rsid w:val="00A422A1"/>
    <w:rsid w:val="00A423D4"/>
    <w:rsid w:val="00A423E0"/>
    <w:rsid w:val="00A42509"/>
    <w:rsid w:val="00A42557"/>
    <w:rsid w:val="00A4256A"/>
    <w:rsid w:val="00A42811"/>
    <w:rsid w:val="00A42981"/>
    <w:rsid w:val="00A429F5"/>
    <w:rsid w:val="00A42A43"/>
    <w:rsid w:val="00A42C32"/>
    <w:rsid w:val="00A42C6F"/>
    <w:rsid w:val="00A42D07"/>
    <w:rsid w:val="00A42D25"/>
    <w:rsid w:val="00A42D90"/>
    <w:rsid w:val="00A42D91"/>
    <w:rsid w:val="00A42EFB"/>
    <w:rsid w:val="00A42F32"/>
    <w:rsid w:val="00A431CA"/>
    <w:rsid w:val="00A432C1"/>
    <w:rsid w:val="00A43423"/>
    <w:rsid w:val="00A4348A"/>
    <w:rsid w:val="00A43501"/>
    <w:rsid w:val="00A43540"/>
    <w:rsid w:val="00A435CB"/>
    <w:rsid w:val="00A437A7"/>
    <w:rsid w:val="00A43803"/>
    <w:rsid w:val="00A439A5"/>
    <w:rsid w:val="00A43ADE"/>
    <w:rsid w:val="00A43C1D"/>
    <w:rsid w:val="00A43C2B"/>
    <w:rsid w:val="00A43CB1"/>
    <w:rsid w:val="00A43D9B"/>
    <w:rsid w:val="00A43DED"/>
    <w:rsid w:val="00A43E34"/>
    <w:rsid w:val="00A43ED0"/>
    <w:rsid w:val="00A43F5B"/>
    <w:rsid w:val="00A4405B"/>
    <w:rsid w:val="00A440E1"/>
    <w:rsid w:val="00A44353"/>
    <w:rsid w:val="00A44379"/>
    <w:rsid w:val="00A44497"/>
    <w:rsid w:val="00A444D8"/>
    <w:rsid w:val="00A444F6"/>
    <w:rsid w:val="00A4460B"/>
    <w:rsid w:val="00A44707"/>
    <w:rsid w:val="00A4473C"/>
    <w:rsid w:val="00A44776"/>
    <w:rsid w:val="00A448D9"/>
    <w:rsid w:val="00A448DB"/>
    <w:rsid w:val="00A448F8"/>
    <w:rsid w:val="00A44940"/>
    <w:rsid w:val="00A44985"/>
    <w:rsid w:val="00A44993"/>
    <w:rsid w:val="00A449D8"/>
    <w:rsid w:val="00A44C18"/>
    <w:rsid w:val="00A44C60"/>
    <w:rsid w:val="00A44DD6"/>
    <w:rsid w:val="00A44E76"/>
    <w:rsid w:val="00A44EA2"/>
    <w:rsid w:val="00A450D0"/>
    <w:rsid w:val="00A452D9"/>
    <w:rsid w:val="00A45322"/>
    <w:rsid w:val="00A453DB"/>
    <w:rsid w:val="00A4547C"/>
    <w:rsid w:val="00A454CC"/>
    <w:rsid w:val="00A45524"/>
    <w:rsid w:val="00A456E9"/>
    <w:rsid w:val="00A4572C"/>
    <w:rsid w:val="00A458AC"/>
    <w:rsid w:val="00A458E3"/>
    <w:rsid w:val="00A45927"/>
    <w:rsid w:val="00A45A3D"/>
    <w:rsid w:val="00A45A63"/>
    <w:rsid w:val="00A45AAA"/>
    <w:rsid w:val="00A45B05"/>
    <w:rsid w:val="00A45B96"/>
    <w:rsid w:val="00A45BC1"/>
    <w:rsid w:val="00A45CB8"/>
    <w:rsid w:val="00A45D81"/>
    <w:rsid w:val="00A45E1F"/>
    <w:rsid w:val="00A45E7C"/>
    <w:rsid w:val="00A45F2A"/>
    <w:rsid w:val="00A460FE"/>
    <w:rsid w:val="00A461A4"/>
    <w:rsid w:val="00A461BE"/>
    <w:rsid w:val="00A46291"/>
    <w:rsid w:val="00A462EE"/>
    <w:rsid w:val="00A4638C"/>
    <w:rsid w:val="00A464C5"/>
    <w:rsid w:val="00A46691"/>
    <w:rsid w:val="00A46692"/>
    <w:rsid w:val="00A46770"/>
    <w:rsid w:val="00A46892"/>
    <w:rsid w:val="00A4693F"/>
    <w:rsid w:val="00A46981"/>
    <w:rsid w:val="00A469DE"/>
    <w:rsid w:val="00A46D1F"/>
    <w:rsid w:val="00A46E9A"/>
    <w:rsid w:val="00A46EBF"/>
    <w:rsid w:val="00A46EEE"/>
    <w:rsid w:val="00A47102"/>
    <w:rsid w:val="00A4730A"/>
    <w:rsid w:val="00A47334"/>
    <w:rsid w:val="00A475E7"/>
    <w:rsid w:val="00A47606"/>
    <w:rsid w:val="00A47719"/>
    <w:rsid w:val="00A4787D"/>
    <w:rsid w:val="00A47A55"/>
    <w:rsid w:val="00A47BAA"/>
    <w:rsid w:val="00A47BB5"/>
    <w:rsid w:val="00A47BFF"/>
    <w:rsid w:val="00A47C1D"/>
    <w:rsid w:val="00A47CFA"/>
    <w:rsid w:val="00A47D27"/>
    <w:rsid w:val="00A47EFF"/>
    <w:rsid w:val="00A50109"/>
    <w:rsid w:val="00A501E7"/>
    <w:rsid w:val="00A501EB"/>
    <w:rsid w:val="00A50242"/>
    <w:rsid w:val="00A5033A"/>
    <w:rsid w:val="00A50352"/>
    <w:rsid w:val="00A5040C"/>
    <w:rsid w:val="00A504F7"/>
    <w:rsid w:val="00A5056B"/>
    <w:rsid w:val="00A505F0"/>
    <w:rsid w:val="00A507D2"/>
    <w:rsid w:val="00A50896"/>
    <w:rsid w:val="00A508B8"/>
    <w:rsid w:val="00A508CC"/>
    <w:rsid w:val="00A50948"/>
    <w:rsid w:val="00A50974"/>
    <w:rsid w:val="00A509B2"/>
    <w:rsid w:val="00A50AE4"/>
    <w:rsid w:val="00A50B61"/>
    <w:rsid w:val="00A50BA6"/>
    <w:rsid w:val="00A50C68"/>
    <w:rsid w:val="00A50C90"/>
    <w:rsid w:val="00A50CC3"/>
    <w:rsid w:val="00A50D3E"/>
    <w:rsid w:val="00A50D3F"/>
    <w:rsid w:val="00A50E33"/>
    <w:rsid w:val="00A50E77"/>
    <w:rsid w:val="00A50EA6"/>
    <w:rsid w:val="00A50EB8"/>
    <w:rsid w:val="00A50F36"/>
    <w:rsid w:val="00A50FDC"/>
    <w:rsid w:val="00A5121E"/>
    <w:rsid w:val="00A51306"/>
    <w:rsid w:val="00A51401"/>
    <w:rsid w:val="00A51565"/>
    <w:rsid w:val="00A51736"/>
    <w:rsid w:val="00A5179E"/>
    <w:rsid w:val="00A518CD"/>
    <w:rsid w:val="00A51970"/>
    <w:rsid w:val="00A51A9D"/>
    <w:rsid w:val="00A51B42"/>
    <w:rsid w:val="00A51CED"/>
    <w:rsid w:val="00A51F15"/>
    <w:rsid w:val="00A51F1F"/>
    <w:rsid w:val="00A51FA9"/>
    <w:rsid w:val="00A51FEC"/>
    <w:rsid w:val="00A5202E"/>
    <w:rsid w:val="00A52044"/>
    <w:rsid w:val="00A521DF"/>
    <w:rsid w:val="00A52235"/>
    <w:rsid w:val="00A52362"/>
    <w:rsid w:val="00A52385"/>
    <w:rsid w:val="00A52574"/>
    <w:rsid w:val="00A525DD"/>
    <w:rsid w:val="00A52691"/>
    <w:rsid w:val="00A527C1"/>
    <w:rsid w:val="00A5285A"/>
    <w:rsid w:val="00A52A0D"/>
    <w:rsid w:val="00A52AD6"/>
    <w:rsid w:val="00A52BBA"/>
    <w:rsid w:val="00A52DC1"/>
    <w:rsid w:val="00A52DEE"/>
    <w:rsid w:val="00A52ECD"/>
    <w:rsid w:val="00A52EEC"/>
    <w:rsid w:val="00A530AA"/>
    <w:rsid w:val="00A5323D"/>
    <w:rsid w:val="00A5326E"/>
    <w:rsid w:val="00A533A2"/>
    <w:rsid w:val="00A534BC"/>
    <w:rsid w:val="00A53550"/>
    <w:rsid w:val="00A5357F"/>
    <w:rsid w:val="00A53643"/>
    <w:rsid w:val="00A536AC"/>
    <w:rsid w:val="00A538E0"/>
    <w:rsid w:val="00A539B6"/>
    <w:rsid w:val="00A53A6A"/>
    <w:rsid w:val="00A53B25"/>
    <w:rsid w:val="00A53B41"/>
    <w:rsid w:val="00A53C5C"/>
    <w:rsid w:val="00A53CFF"/>
    <w:rsid w:val="00A53DDB"/>
    <w:rsid w:val="00A54087"/>
    <w:rsid w:val="00A541CA"/>
    <w:rsid w:val="00A541D3"/>
    <w:rsid w:val="00A542CA"/>
    <w:rsid w:val="00A542FE"/>
    <w:rsid w:val="00A54347"/>
    <w:rsid w:val="00A5439B"/>
    <w:rsid w:val="00A543F0"/>
    <w:rsid w:val="00A54458"/>
    <w:rsid w:val="00A54539"/>
    <w:rsid w:val="00A546DF"/>
    <w:rsid w:val="00A54833"/>
    <w:rsid w:val="00A548AC"/>
    <w:rsid w:val="00A54927"/>
    <w:rsid w:val="00A54A69"/>
    <w:rsid w:val="00A54A8D"/>
    <w:rsid w:val="00A54B68"/>
    <w:rsid w:val="00A54D32"/>
    <w:rsid w:val="00A54FC9"/>
    <w:rsid w:val="00A552BE"/>
    <w:rsid w:val="00A55377"/>
    <w:rsid w:val="00A55730"/>
    <w:rsid w:val="00A557CD"/>
    <w:rsid w:val="00A5584D"/>
    <w:rsid w:val="00A55908"/>
    <w:rsid w:val="00A55922"/>
    <w:rsid w:val="00A55983"/>
    <w:rsid w:val="00A55A53"/>
    <w:rsid w:val="00A55B13"/>
    <w:rsid w:val="00A55B69"/>
    <w:rsid w:val="00A55BA1"/>
    <w:rsid w:val="00A55C1B"/>
    <w:rsid w:val="00A55C71"/>
    <w:rsid w:val="00A55D97"/>
    <w:rsid w:val="00A55E76"/>
    <w:rsid w:val="00A55F57"/>
    <w:rsid w:val="00A55F5F"/>
    <w:rsid w:val="00A5610D"/>
    <w:rsid w:val="00A561D2"/>
    <w:rsid w:val="00A56363"/>
    <w:rsid w:val="00A56371"/>
    <w:rsid w:val="00A5639C"/>
    <w:rsid w:val="00A5639F"/>
    <w:rsid w:val="00A5642B"/>
    <w:rsid w:val="00A564B9"/>
    <w:rsid w:val="00A565DC"/>
    <w:rsid w:val="00A56659"/>
    <w:rsid w:val="00A56754"/>
    <w:rsid w:val="00A567A7"/>
    <w:rsid w:val="00A567C3"/>
    <w:rsid w:val="00A56817"/>
    <w:rsid w:val="00A568AA"/>
    <w:rsid w:val="00A568EE"/>
    <w:rsid w:val="00A5699E"/>
    <w:rsid w:val="00A56A81"/>
    <w:rsid w:val="00A56A88"/>
    <w:rsid w:val="00A56A9A"/>
    <w:rsid w:val="00A56B22"/>
    <w:rsid w:val="00A56BF5"/>
    <w:rsid w:val="00A56BF8"/>
    <w:rsid w:val="00A56E0A"/>
    <w:rsid w:val="00A56EA4"/>
    <w:rsid w:val="00A56EB8"/>
    <w:rsid w:val="00A56F29"/>
    <w:rsid w:val="00A56F80"/>
    <w:rsid w:val="00A571C9"/>
    <w:rsid w:val="00A571E6"/>
    <w:rsid w:val="00A5721D"/>
    <w:rsid w:val="00A57279"/>
    <w:rsid w:val="00A57407"/>
    <w:rsid w:val="00A574D9"/>
    <w:rsid w:val="00A5755A"/>
    <w:rsid w:val="00A575DC"/>
    <w:rsid w:val="00A5764E"/>
    <w:rsid w:val="00A57697"/>
    <w:rsid w:val="00A5776E"/>
    <w:rsid w:val="00A5779C"/>
    <w:rsid w:val="00A57884"/>
    <w:rsid w:val="00A579C3"/>
    <w:rsid w:val="00A57A09"/>
    <w:rsid w:val="00A57A35"/>
    <w:rsid w:val="00A57B2D"/>
    <w:rsid w:val="00A57B60"/>
    <w:rsid w:val="00A57B9A"/>
    <w:rsid w:val="00A57D0C"/>
    <w:rsid w:val="00A57D6F"/>
    <w:rsid w:val="00A57DDC"/>
    <w:rsid w:val="00A57E27"/>
    <w:rsid w:val="00A57F1B"/>
    <w:rsid w:val="00A57F22"/>
    <w:rsid w:val="00A57F41"/>
    <w:rsid w:val="00A6013C"/>
    <w:rsid w:val="00A601A6"/>
    <w:rsid w:val="00A605D2"/>
    <w:rsid w:val="00A607D3"/>
    <w:rsid w:val="00A607FF"/>
    <w:rsid w:val="00A6092D"/>
    <w:rsid w:val="00A60947"/>
    <w:rsid w:val="00A60966"/>
    <w:rsid w:val="00A60D9A"/>
    <w:rsid w:val="00A60E26"/>
    <w:rsid w:val="00A60E4B"/>
    <w:rsid w:val="00A60E50"/>
    <w:rsid w:val="00A6117C"/>
    <w:rsid w:val="00A61251"/>
    <w:rsid w:val="00A612E6"/>
    <w:rsid w:val="00A613A6"/>
    <w:rsid w:val="00A615B1"/>
    <w:rsid w:val="00A617D3"/>
    <w:rsid w:val="00A617E1"/>
    <w:rsid w:val="00A618DA"/>
    <w:rsid w:val="00A618FC"/>
    <w:rsid w:val="00A61AD1"/>
    <w:rsid w:val="00A61C94"/>
    <w:rsid w:val="00A61CC4"/>
    <w:rsid w:val="00A61E4C"/>
    <w:rsid w:val="00A61E78"/>
    <w:rsid w:val="00A61F25"/>
    <w:rsid w:val="00A61F3B"/>
    <w:rsid w:val="00A61F85"/>
    <w:rsid w:val="00A61FAE"/>
    <w:rsid w:val="00A61FFD"/>
    <w:rsid w:val="00A62045"/>
    <w:rsid w:val="00A62062"/>
    <w:rsid w:val="00A620D3"/>
    <w:rsid w:val="00A62191"/>
    <w:rsid w:val="00A62425"/>
    <w:rsid w:val="00A62640"/>
    <w:rsid w:val="00A6265A"/>
    <w:rsid w:val="00A627E2"/>
    <w:rsid w:val="00A628DE"/>
    <w:rsid w:val="00A6298A"/>
    <w:rsid w:val="00A62A1D"/>
    <w:rsid w:val="00A62AB3"/>
    <w:rsid w:val="00A62AB9"/>
    <w:rsid w:val="00A62ABC"/>
    <w:rsid w:val="00A62B03"/>
    <w:rsid w:val="00A62B91"/>
    <w:rsid w:val="00A62CFE"/>
    <w:rsid w:val="00A62DC1"/>
    <w:rsid w:val="00A62EBD"/>
    <w:rsid w:val="00A62F1F"/>
    <w:rsid w:val="00A62F9E"/>
    <w:rsid w:val="00A63058"/>
    <w:rsid w:val="00A630CB"/>
    <w:rsid w:val="00A631CF"/>
    <w:rsid w:val="00A631DC"/>
    <w:rsid w:val="00A63278"/>
    <w:rsid w:val="00A63589"/>
    <w:rsid w:val="00A6359C"/>
    <w:rsid w:val="00A6377A"/>
    <w:rsid w:val="00A637E2"/>
    <w:rsid w:val="00A6390C"/>
    <w:rsid w:val="00A6391F"/>
    <w:rsid w:val="00A63CE3"/>
    <w:rsid w:val="00A63D35"/>
    <w:rsid w:val="00A63DD7"/>
    <w:rsid w:val="00A63E8E"/>
    <w:rsid w:val="00A63F6E"/>
    <w:rsid w:val="00A64123"/>
    <w:rsid w:val="00A6421D"/>
    <w:rsid w:val="00A64277"/>
    <w:rsid w:val="00A64426"/>
    <w:rsid w:val="00A6455A"/>
    <w:rsid w:val="00A64595"/>
    <w:rsid w:val="00A645D1"/>
    <w:rsid w:val="00A64757"/>
    <w:rsid w:val="00A64774"/>
    <w:rsid w:val="00A647CD"/>
    <w:rsid w:val="00A6481B"/>
    <w:rsid w:val="00A64834"/>
    <w:rsid w:val="00A64855"/>
    <w:rsid w:val="00A64918"/>
    <w:rsid w:val="00A6491B"/>
    <w:rsid w:val="00A64921"/>
    <w:rsid w:val="00A6493B"/>
    <w:rsid w:val="00A649C5"/>
    <w:rsid w:val="00A649CD"/>
    <w:rsid w:val="00A64B21"/>
    <w:rsid w:val="00A64B9C"/>
    <w:rsid w:val="00A64BBA"/>
    <w:rsid w:val="00A64CBB"/>
    <w:rsid w:val="00A64D1E"/>
    <w:rsid w:val="00A64DA1"/>
    <w:rsid w:val="00A64E22"/>
    <w:rsid w:val="00A64E7D"/>
    <w:rsid w:val="00A64F1E"/>
    <w:rsid w:val="00A64FB0"/>
    <w:rsid w:val="00A6503C"/>
    <w:rsid w:val="00A650B7"/>
    <w:rsid w:val="00A650B8"/>
    <w:rsid w:val="00A6519F"/>
    <w:rsid w:val="00A65286"/>
    <w:rsid w:val="00A6530C"/>
    <w:rsid w:val="00A653C0"/>
    <w:rsid w:val="00A653E6"/>
    <w:rsid w:val="00A65597"/>
    <w:rsid w:val="00A6560E"/>
    <w:rsid w:val="00A65772"/>
    <w:rsid w:val="00A65939"/>
    <w:rsid w:val="00A6596D"/>
    <w:rsid w:val="00A65A03"/>
    <w:rsid w:val="00A65A6A"/>
    <w:rsid w:val="00A65D49"/>
    <w:rsid w:val="00A65E0F"/>
    <w:rsid w:val="00A65E47"/>
    <w:rsid w:val="00A65EF8"/>
    <w:rsid w:val="00A66100"/>
    <w:rsid w:val="00A6629E"/>
    <w:rsid w:val="00A6634B"/>
    <w:rsid w:val="00A66363"/>
    <w:rsid w:val="00A66364"/>
    <w:rsid w:val="00A66452"/>
    <w:rsid w:val="00A66478"/>
    <w:rsid w:val="00A66599"/>
    <w:rsid w:val="00A66659"/>
    <w:rsid w:val="00A666F8"/>
    <w:rsid w:val="00A6676A"/>
    <w:rsid w:val="00A667B4"/>
    <w:rsid w:val="00A669F8"/>
    <w:rsid w:val="00A66BCF"/>
    <w:rsid w:val="00A66C25"/>
    <w:rsid w:val="00A66CCD"/>
    <w:rsid w:val="00A66DDC"/>
    <w:rsid w:val="00A66E5A"/>
    <w:rsid w:val="00A66FE5"/>
    <w:rsid w:val="00A67049"/>
    <w:rsid w:val="00A670A5"/>
    <w:rsid w:val="00A671E3"/>
    <w:rsid w:val="00A67273"/>
    <w:rsid w:val="00A67306"/>
    <w:rsid w:val="00A67357"/>
    <w:rsid w:val="00A6751D"/>
    <w:rsid w:val="00A6775F"/>
    <w:rsid w:val="00A677C7"/>
    <w:rsid w:val="00A677D9"/>
    <w:rsid w:val="00A677EB"/>
    <w:rsid w:val="00A67869"/>
    <w:rsid w:val="00A67871"/>
    <w:rsid w:val="00A67914"/>
    <w:rsid w:val="00A67993"/>
    <w:rsid w:val="00A67D04"/>
    <w:rsid w:val="00A67DBB"/>
    <w:rsid w:val="00A67E15"/>
    <w:rsid w:val="00A67F16"/>
    <w:rsid w:val="00A67FA4"/>
    <w:rsid w:val="00A70058"/>
    <w:rsid w:val="00A700BE"/>
    <w:rsid w:val="00A7015E"/>
    <w:rsid w:val="00A70273"/>
    <w:rsid w:val="00A70318"/>
    <w:rsid w:val="00A7051C"/>
    <w:rsid w:val="00A706AB"/>
    <w:rsid w:val="00A7075C"/>
    <w:rsid w:val="00A70A09"/>
    <w:rsid w:val="00A70C77"/>
    <w:rsid w:val="00A70D0F"/>
    <w:rsid w:val="00A70E12"/>
    <w:rsid w:val="00A70EAD"/>
    <w:rsid w:val="00A70EF4"/>
    <w:rsid w:val="00A70F5A"/>
    <w:rsid w:val="00A71090"/>
    <w:rsid w:val="00A7109E"/>
    <w:rsid w:val="00A71152"/>
    <w:rsid w:val="00A712D7"/>
    <w:rsid w:val="00A713BD"/>
    <w:rsid w:val="00A713D9"/>
    <w:rsid w:val="00A7141A"/>
    <w:rsid w:val="00A71577"/>
    <w:rsid w:val="00A715D6"/>
    <w:rsid w:val="00A716DE"/>
    <w:rsid w:val="00A717C3"/>
    <w:rsid w:val="00A71A5F"/>
    <w:rsid w:val="00A71D70"/>
    <w:rsid w:val="00A71DF5"/>
    <w:rsid w:val="00A71E81"/>
    <w:rsid w:val="00A71F11"/>
    <w:rsid w:val="00A71F92"/>
    <w:rsid w:val="00A71FCE"/>
    <w:rsid w:val="00A720AA"/>
    <w:rsid w:val="00A72273"/>
    <w:rsid w:val="00A72484"/>
    <w:rsid w:val="00A72697"/>
    <w:rsid w:val="00A72728"/>
    <w:rsid w:val="00A72778"/>
    <w:rsid w:val="00A72860"/>
    <w:rsid w:val="00A728E7"/>
    <w:rsid w:val="00A729B7"/>
    <w:rsid w:val="00A72A51"/>
    <w:rsid w:val="00A72B15"/>
    <w:rsid w:val="00A72B5B"/>
    <w:rsid w:val="00A72C98"/>
    <w:rsid w:val="00A72D25"/>
    <w:rsid w:val="00A72DFA"/>
    <w:rsid w:val="00A72E3A"/>
    <w:rsid w:val="00A73157"/>
    <w:rsid w:val="00A731D6"/>
    <w:rsid w:val="00A73564"/>
    <w:rsid w:val="00A7358F"/>
    <w:rsid w:val="00A737F2"/>
    <w:rsid w:val="00A7381B"/>
    <w:rsid w:val="00A73915"/>
    <w:rsid w:val="00A73A2E"/>
    <w:rsid w:val="00A73A68"/>
    <w:rsid w:val="00A73ADF"/>
    <w:rsid w:val="00A73B52"/>
    <w:rsid w:val="00A73BBF"/>
    <w:rsid w:val="00A73C70"/>
    <w:rsid w:val="00A73CF2"/>
    <w:rsid w:val="00A73F3F"/>
    <w:rsid w:val="00A73F6E"/>
    <w:rsid w:val="00A74029"/>
    <w:rsid w:val="00A74306"/>
    <w:rsid w:val="00A74346"/>
    <w:rsid w:val="00A744F6"/>
    <w:rsid w:val="00A74521"/>
    <w:rsid w:val="00A74548"/>
    <w:rsid w:val="00A7467A"/>
    <w:rsid w:val="00A74704"/>
    <w:rsid w:val="00A7474F"/>
    <w:rsid w:val="00A74789"/>
    <w:rsid w:val="00A748BF"/>
    <w:rsid w:val="00A74A0F"/>
    <w:rsid w:val="00A74B6A"/>
    <w:rsid w:val="00A74B9E"/>
    <w:rsid w:val="00A74C79"/>
    <w:rsid w:val="00A74C9C"/>
    <w:rsid w:val="00A74CCD"/>
    <w:rsid w:val="00A74DB3"/>
    <w:rsid w:val="00A74E52"/>
    <w:rsid w:val="00A74FB3"/>
    <w:rsid w:val="00A7506F"/>
    <w:rsid w:val="00A750F9"/>
    <w:rsid w:val="00A752A1"/>
    <w:rsid w:val="00A752BC"/>
    <w:rsid w:val="00A752FF"/>
    <w:rsid w:val="00A75339"/>
    <w:rsid w:val="00A753F1"/>
    <w:rsid w:val="00A75443"/>
    <w:rsid w:val="00A754BC"/>
    <w:rsid w:val="00A75514"/>
    <w:rsid w:val="00A75521"/>
    <w:rsid w:val="00A756FF"/>
    <w:rsid w:val="00A7573C"/>
    <w:rsid w:val="00A757A8"/>
    <w:rsid w:val="00A75822"/>
    <w:rsid w:val="00A7594E"/>
    <w:rsid w:val="00A75B23"/>
    <w:rsid w:val="00A75C18"/>
    <w:rsid w:val="00A75D6A"/>
    <w:rsid w:val="00A75D7D"/>
    <w:rsid w:val="00A75E2C"/>
    <w:rsid w:val="00A75EF3"/>
    <w:rsid w:val="00A75EF4"/>
    <w:rsid w:val="00A75F69"/>
    <w:rsid w:val="00A75FAB"/>
    <w:rsid w:val="00A76024"/>
    <w:rsid w:val="00A76083"/>
    <w:rsid w:val="00A76188"/>
    <w:rsid w:val="00A763B5"/>
    <w:rsid w:val="00A76480"/>
    <w:rsid w:val="00A764D4"/>
    <w:rsid w:val="00A7656B"/>
    <w:rsid w:val="00A765A7"/>
    <w:rsid w:val="00A7667D"/>
    <w:rsid w:val="00A76781"/>
    <w:rsid w:val="00A7684B"/>
    <w:rsid w:val="00A76B76"/>
    <w:rsid w:val="00A76B79"/>
    <w:rsid w:val="00A76B84"/>
    <w:rsid w:val="00A76C9E"/>
    <w:rsid w:val="00A76CEB"/>
    <w:rsid w:val="00A76E01"/>
    <w:rsid w:val="00A76EBC"/>
    <w:rsid w:val="00A76F22"/>
    <w:rsid w:val="00A76F67"/>
    <w:rsid w:val="00A76FC8"/>
    <w:rsid w:val="00A770CB"/>
    <w:rsid w:val="00A772BF"/>
    <w:rsid w:val="00A772DF"/>
    <w:rsid w:val="00A7733D"/>
    <w:rsid w:val="00A77360"/>
    <w:rsid w:val="00A77412"/>
    <w:rsid w:val="00A77431"/>
    <w:rsid w:val="00A774A1"/>
    <w:rsid w:val="00A775F4"/>
    <w:rsid w:val="00A7761F"/>
    <w:rsid w:val="00A77644"/>
    <w:rsid w:val="00A7769A"/>
    <w:rsid w:val="00A7776E"/>
    <w:rsid w:val="00A77774"/>
    <w:rsid w:val="00A7783B"/>
    <w:rsid w:val="00A779DA"/>
    <w:rsid w:val="00A77A15"/>
    <w:rsid w:val="00A77AEE"/>
    <w:rsid w:val="00A77C37"/>
    <w:rsid w:val="00A77C4A"/>
    <w:rsid w:val="00A77CE6"/>
    <w:rsid w:val="00A8001A"/>
    <w:rsid w:val="00A80037"/>
    <w:rsid w:val="00A80060"/>
    <w:rsid w:val="00A8010C"/>
    <w:rsid w:val="00A80296"/>
    <w:rsid w:val="00A8045F"/>
    <w:rsid w:val="00A80554"/>
    <w:rsid w:val="00A80595"/>
    <w:rsid w:val="00A805DA"/>
    <w:rsid w:val="00A805E0"/>
    <w:rsid w:val="00A80737"/>
    <w:rsid w:val="00A80792"/>
    <w:rsid w:val="00A80848"/>
    <w:rsid w:val="00A80877"/>
    <w:rsid w:val="00A808F9"/>
    <w:rsid w:val="00A80945"/>
    <w:rsid w:val="00A80987"/>
    <w:rsid w:val="00A809A9"/>
    <w:rsid w:val="00A809DA"/>
    <w:rsid w:val="00A80AE0"/>
    <w:rsid w:val="00A80BD5"/>
    <w:rsid w:val="00A80C3B"/>
    <w:rsid w:val="00A80CEF"/>
    <w:rsid w:val="00A80D22"/>
    <w:rsid w:val="00A80E07"/>
    <w:rsid w:val="00A81018"/>
    <w:rsid w:val="00A8115D"/>
    <w:rsid w:val="00A813CB"/>
    <w:rsid w:val="00A813F1"/>
    <w:rsid w:val="00A8143C"/>
    <w:rsid w:val="00A81524"/>
    <w:rsid w:val="00A815E7"/>
    <w:rsid w:val="00A815F9"/>
    <w:rsid w:val="00A81684"/>
    <w:rsid w:val="00A816EE"/>
    <w:rsid w:val="00A818C0"/>
    <w:rsid w:val="00A81930"/>
    <w:rsid w:val="00A81991"/>
    <w:rsid w:val="00A81AF5"/>
    <w:rsid w:val="00A81CCB"/>
    <w:rsid w:val="00A81D89"/>
    <w:rsid w:val="00A81E24"/>
    <w:rsid w:val="00A81EC9"/>
    <w:rsid w:val="00A820AF"/>
    <w:rsid w:val="00A821B2"/>
    <w:rsid w:val="00A8234A"/>
    <w:rsid w:val="00A8242F"/>
    <w:rsid w:val="00A826F2"/>
    <w:rsid w:val="00A82744"/>
    <w:rsid w:val="00A828D7"/>
    <w:rsid w:val="00A82985"/>
    <w:rsid w:val="00A82A38"/>
    <w:rsid w:val="00A82A56"/>
    <w:rsid w:val="00A82A8D"/>
    <w:rsid w:val="00A82B26"/>
    <w:rsid w:val="00A82C42"/>
    <w:rsid w:val="00A82C7A"/>
    <w:rsid w:val="00A82D9F"/>
    <w:rsid w:val="00A82DCC"/>
    <w:rsid w:val="00A82E03"/>
    <w:rsid w:val="00A82E4C"/>
    <w:rsid w:val="00A82EA3"/>
    <w:rsid w:val="00A830C7"/>
    <w:rsid w:val="00A8329A"/>
    <w:rsid w:val="00A832BB"/>
    <w:rsid w:val="00A8331A"/>
    <w:rsid w:val="00A83339"/>
    <w:rsid w:val="00A834E4"/>
    <w:rsid w:val="00A83504"/>
    <w:rsid w:val="00A835F7"/>
    <w:rsid w:val="00A83626"/>
    <w:rsid w:val="00A83656"/>
    <w:rsid w:val="00A83777"/>
    <w:rsid w:val="00A83788"/>
    <w:rsid w:val="00A83821"/>
    <w:rsid w:val="00A83896"/>
    <w:rsid w:val="00A838B1"/>
    <w:rsid w:val="00A8394F"/>
    <w:rsid w:val="00A83984"/>
    <w:rsid w:val="00A839CC"/>
    <w:rsid w:val="00A83ADE"/>
    <w:rsid w:val="00A83D7C"/>
    <w:rsid w:val="00A83EDF"/>
    <w:rsid w:val="00A83EE1"/>
    <w:rsid w:val="00A83EE2"/>
    <w:rsid w:val="00A83F89"/>
    <w:rsid w:val="00A83FEB"/>
    <w:rsid w:val="00A84043"/>
    <w:rsid w:val="00A8417B"/>
    <w:rsid w:val="00A8428D"/>
    <w:rsid w:val="00A8439B"/>
    <w:rsid w:val="00A846A1"/>
    <w:rsid w:val="00A84949"/>
    <w:rsid w:val="00A84963"/>
    <w:rsid w:val="00A84A76"/>
    <w:rsid w:val="00A84A91"/>
    <w:rsid w:val="00A84AB5"/>
    <w:rsid w:val="00A84B45"/>
    <w:rsid w:val="00A84B79"/>
    <w:rsid w:val="00A84C64"/>
    <w:rsid w:val="00A84D7E"/>
    <w:rsid w:val="00A85068"/>
    <w:rsid w:val="00A853CF"/>
    <w:rsid w:val="00A85426"/>
    <w:rsid w:val="00A85461"/>
    <w:rsid w:val="00A85778"/>
    <w:rsid w:val="00A85964"/>
    <w:rsid w:val="00A85994"/>
    <w:rsid w:val="00A8599B"/>
    <w:rsid w:val="00A859D5"/>
    <w:rsid w:val="00A85A6C"/>
    <w:rsid w:val="00A85BD0"/>
    <w:rsid w:val="00A85C9B"/>
    <w:rsid w:val="00A85D99"/>
    <w:rsid w:val="00A85DF2"/>
    <w:rsid w:val="00A85E48"/>
    <w:rsid w:val="00A85F33"/>
    <w:rsid w:val="00A8600F"/>
    <w:rsid w:val="00A8607A"/>
    <w:rsid w:val="00A860AB"/>
    <w:rsid w:val="00A8610F"/>
    <w:rsid w:val="00A861A1"/>
    <w:rsid w:val="00A8621E"/>
    <w:rsid w:val="00A863A1"/>
    <w:rsid w:val="00A8661C"/>
    <w:rsid w:val="00A86661"/>
    <w:rsid w:val="00A866BA"/>
    <w:rsid w:val="00A866F1"/>
    <w:rsid w:val="00A867F9"/>
    <w:rsid w:val="00A8685D"/>
    <w:rsid w:val="00A86860"/>
    <w:rsid w:val="00A86889"/>
    <w:rsid w:val="00A8688E"/>
    <w:rsid w:val="00A86895"/>
    <w:rsid w:val="00A86AD2"/>
    <w:rsid w:val="00A86B08"/>
    <w:rsid w:val="00A86BA0"/>
    <w:rsid w:val="00A86C13"/>
    <w:rsid w:val="00A86C80"/>
    <w:rsid w:val="00A86CC9"/>
    <w:rsid w:val="00A86D27"/>
    <w:rsid w:val="00A86F7E"/>
    <w:rsid w:val="00A870E3"/>
    <w:rsid w:val="00A872BE"/>
    <w:rsid w:val="00A873ED"/>
    <w:rsid w:val="00A874D0"/>
    <w:rsid w:val="00A8751E"/>
    <w:rsid w:val="00A87628"/>
    <w:rsid w:val="00A878C3"/>
    <w:rsid w:val="00A87910"/>
    <w:rsid w:val="00A879A2"/>
    <w:rsid w:val="00A87AF2"/>
    <w:rsid w:val="00A87AF7"/>
    <w:rsid w:val="00A87B11"/>
    <w:rsid w:val="00A87E93"/>
    <w:rsid w:val="00A90006"/>
    <w:rsid w:val="00A9000D"/>
    <w:rsid w:val="00A90205"/>
    <w:rsid w:val="00A90230"/>
    <w:rsid w:val="00A902CA"/>
    <w:rsid w:val="00A90306"/>
    <w:rsid w:val="00A90313"/>
    <w:rsid w:val="00A903D6"/>
    <w:rsid w:val="00A90451"/>
    <w:rsid w:val="00A90488"/>
    <w:rsid w:val="00A90585"/>
    <w:rsid w:val="00A90611"/>
    <w:rsid w:val="00A906B8"/>
    <w:rsid w:val="00A906E8"/>
    <w:rsid w:val="00A90810"/>
    <w:rsid w:val="00A90837"/>
    <w:rsid w:val="00A90901"/>
    <w:rsid w:val="00A90961"/>
    <w:rsid w:val="00A90973"/>
    <w:rsid w:val="00A90A01"/>
    <w:rsid w:val="00A90A53"/>
    <w:rsid w:val="00A90B64"/>
    <w:rsid w:val="00A90C2C"/>
    <w:rsid w:val="00A90E1B"/>
    <w:rsid w:val="00A90E8D"/>
    <w:rsid w:val="00A910A2"/>
    <w:rsid w:val="00A91139"/>
    <w:rsid w:val="00A91295"/>
    <w:rsid w:val="00A91308"/>
    <w:rsid w:val="00A916D5"/>
    <w:rsid w:val="00A91792"/>
    <w:rsid w:val="00A91814"/>
    <w:rsid w:val="00A91936"/>
    <w:rsid w:val="00A91AE0"/>
    <w:rsid w:val="00A91AFD"/>
    <w:rsid w:val="00A92016"/>
    <w:rsid w:val="00A9224B"/>
    <w:rsid w:val="00A92373"/>
    <w:rsid w:val="00A9243D"/>
    <w:rsid w:val="00A92499"/>
    <w:rsid w:val="00A925E6"/>
    <w:rsid w:val="00A92608"/>
    <w:rsid w:val="00A926D7"/>
    <w:rsid w:val="00A926F0"/>
    <w:rsid w:val="00A929FA"/>
    <w:rsid w:val="00A92BC9"/>
    <w:rsid w:val="00A92CF2"/>
    <w:rsid w:val="00A92D7F"/>
    <w:rsid w:val="00A92E16"/>
    <w:rsid w:val="00A92F15"/>
    <w:rsid w:val="00A92F1B"/>
    <w:rsid w:val="00A92F25"/>
    <w:rsid w:val="00A92F4F"/>
    <w:rsid w:val="00A930EA"/>
    <w:rsid w:val="00A93125"/>
    <w:rsid w:val="00A931C0"/>
    <w:rsid w:val="00A931D7"/>
    <w:rsid w:val="00A9320D"/>
    <w:rsid w:val="00A932F2"/>
    <w:rsid w:val="00A932FA"/>
    <w:rsid w:val="00A932FC"/>
    <w:rsid w:val="00A93548"/>
    <w:rsid w:val="00A935F6"/>
    <w:rsid w:val="00A936E5"/>
    <w:rsid w:val="00A9383C"/>
    <w:rsid w:val="00A939EE"/>
    <w:rsid w:val="00A93B89"/>
    <w:rsid w:val="00A93C6C"/>
    <w:rsid w:val="00A93D65"/>
    <w:rsid w:val="00A93DCF"/>
    <w:rsid w:val="00A93F06"/>
    <w:rsid w:val="00A93F0E"/>
    <w:rsid w:val="00A93F14"/>
    <w:rsid w:val="00A93FD5"/>
    <w:rsid w:val="00A93FE3"/>
    <w:rsid w:val="00A940A2"/>
    <w:rsid w:val="00A941A1"/>
    <w:rsid w:val="00A9425C"/>
    <w:rsid w:val="00A942C0"/>
    <w:rsid w:val="00A94337"/>
    <w:rsid w:val="00A9440B"/>
    <w:rsid w:val="00A9448D"/>
    <w:rsid w:val="00A9449A"/>
    <w:rsid w:val="00A94509"/>
    <w:rsid w:val="00A94577"/>
    <w:rsid w:val="00A945D5"/>
    <w:rsid w:val="00A946F2"/>
    <w:rsid w:val="00A94852"/>
    <w:rsid w:val="00A9491E"/>
    <w:rsid w:val="00A94983"/>
    <w:rsid w:val="00A949D2"/>
    <w:rsid w:val="00A94A04"/>
    <w:rsid w:val="00A94A0D"/>
    <w:rsid w:val="00A94BD9"/>
    <w:rsid w:val="00A94C2C"/>
    <w:rsid w:val="00A94C58"/>
    <w:rsid w:val="00A94CCC"/>
    <w:rsid w:val="00A94CD8"/>
    <w:rsid w:val="00A94DE8"/>
    <w:rsid w:val="00A94E34"/>
    <w:rsid w:val="00A95011"/>
    <w:rsid w:val="00A952BD"/>
    <w:rsid w:val="00A95320"/>
    <w:rsid w:val="00A953FF"/>
    <w:rsid w:val="00A95421"/>
    <w:rsid w:val="00A9546B"/>
    <w:rsid w:val="00A954B1"/>
    <w:rsid w:val="00A954E6"/>
    <w:rsid w:val="00A954EF"/>
    <w:rsid w:val="00A95571"/>
    <w:rsid w:val="00A955BB"/>
    <w:rsid w:val="00A955E1"/>
    <w:rsid w:val="00A955EE"/>
    <w:rsid w:val="00A955FB"/>
    <w:rsid w:val="00A95840"/>
    <w:rsid w:val="00A95BA3"/>
    <w:rsid w:val="00A95BAA"/>
    <w:rsid w:val="00A95C62"/>
    <w:rsid w:val="00A95C8A"/>
    <w:rsid w:val="00A95EDE"/>
    <w:rsid w:val="00A95F0A"/>
    <w:rsid w:val="00A95FE5"/>
    <w:rsid w:val="00A960C2"/>
    <w:rsid w:val="00A960D4"/>
    <w:rsid w:val="00A961BF"/>
    <w:rsid w:val="00A96209"/>
    <w:rsid w:val="00A96274"/>
    <w:rsid w:val="00A96290"/>
    <w:rsid w:val="00A962BC"/>
    <w:rsid w:val="00A9653B"/>
    <w:rsid w:val="00A9669C"/>
    <w:rsid w:val="00A966BB"/>
    <w:rsid w:val="00A9670B"/>
    <w:rsid w:val="00A96760"/>
    <w:rsid w:val="00A9678A"/>
    <w:rsid w:val="00A967A6"/>
    <w:rsid w:val="00A96A06"/>
    <w:rsid w:val="00A96A18"/>
    <w:rsid w:val="00A96B5D"/>
    <w:rsid w:val="00A96C2A"/>
    <w:rsid w:val="00A96CCF"/>
    <w:rsid w:val="00A96D29"/>
    <w:rsid w:val="00A96EB8"/>
    <w:rsid w:val="00A96ECF"/>
    <w:rsid w:val="00A96FBD"/>
    <w:rsid w:val="00A97050"/>
    <w:rsid w:val="00A97123"/>
    <w:rsid w:val="00A971AE"/>
    <w:rsid w:val="00A9734F"/>
    <w:rsid w:val="00A973E4"/>
    <w:rsid w:val="00A973EC"/>
    <w:rsid w:val="00A973F7"/>
    <w:rsid w:val="00A97536"/>
    <w:rsid w:val="00A9753F"/>
    <w:rsid w:val="00A975A4"/>
    <w:rsid w:val="00A975EF"/>
    <w:rsid w:val="00A97656"/>
    <w:rsid w:val="00A9793F"/>
    <w:rsid w:val="00A97979"/>
    <w:rsid w:val="00A97BA3"/>
    <w:rsid w:val="00A97D97"/>
    <w:rsid w:val="00A97EE7"/>
    <w:rsid w:val="00A97EE9"/>
    <w:rsid w:val="00A97F5E"/>
    <w:rsid w:val="00A97FE0"/>
    <w:rsid w:val="00AA07B3"/>
    <w:rsid w:val="00AA0852"/>
    <w:rsid w:val="00AA09D3"/>
    <w:rsid w:val="00AA0A8F"/>
    <w:rsid w:val="00AA0B4B"/>
    <w:rsid w:val="00AA0B55"/>
    <w:rsid w:val="00AA0C0F"/>
    <w:rsid w:val="00AA0D65"/>
    <w:rsid w:val="00AA0DEA"/>
    <w:rsid w:val="00AA0F03"/>
    <w:rsid w:val="00AA1264"/>
    <w:rsid w:val="00AA1302"/>
    <w:rsid w:val="00AA13D7"/>
    <w:rsid w:val="00AA13DA"/>
    <w:rsid w:val="00AA1415"/>
    <w:rsid w:val="00AA141B"/>
    <w:rsid w:val="00AA14D0"/>
    <w:rsid w:val="00AA15FE"/>
    <w:rsid w:val="00AA16BA"/>
    <w:rsid w:val="00AA1754"/>
    <w:rsid w:val="00AA189A"/>
    <w:rsid w:val="00AA189B"/>
    <w:rsid w:val="00AA18F4"/>
    <w:rsid w:val="00AA1905"/>
    <w:rsid w:val="00AA191E"/>
    <w:rsid w:val="00AA1935"/>
    <w:rsid w:val="00AA1A54"/>
    <w:rsid w:val="00AA1A99"/>
    <w:rsid w:val="00AA1BD1"/>
    <w:rsid w:val="00AA1D01"/>
    <w:rsid w:val="00AA1E58"/>
    <w:rsid w:val="00AA1F16"/>
    <w:rsid w:val="00AA2038"/>
    <w:rsid w:val="00AA214B"/>
    <w:rsid w:val="00AA2351"/>
    <w:rsid w:val="00AA251F"/>
    <w:rsid w:val="00AA2538"/>
    <w:rsid w:val="00AA268B"/>
    <w:rsid w:val="00AA2710"/>
    <w:rsid w:val="00AA2835"/>
    <w:rsid w:val="00AA28A2"/>
    <w:rsid w:val="00AA29C1"/>
    <w:rsid w:val="00AA29EA"/>
    <w:rsid w:val="00AA2A80"/>
    <w:rsid w:val="00AA2AEE"/>
    <w:rsid w:val="00AA2C9F"/>
    <w:rsid w:val="00AA2F3C"/>
    <w:rsid w:val="00AA2FAD"/>
    <w:rsid w:val="00AA303D"/>
    <w:rsid w:val="00AA309F"/>
    <w:rsid w:val="00AA3157"/>
    <w:rsid w:val="00AA3193"/>
    <w:rsid w:val="00AA3224"/>
    <w:rsid w:val="00AA3254"/>
    <w:rsid w:val="00AA32EE"/>
    <w:rsid w:val="00AA3413"/>
    <w:rsid w:val="00AA3478"/>
    <w:rsid w:val="00AA359F"/>
    <w:rsid w:val="00AA35DC"/>
    <w:rsid w:val="00AA35FB"/>
    <w:rsid w:val="00AA3623"/>
    <w:rsid w:val="00AA36EC"/>
    <w:rsid w:val="00AA3732"/>
    <w:rsid w:val="00AA375A"/>
    <w:rsid w:val="00AA3763"/>
    <w:rsid w:val="00AA3823"/>
    <w:rsid w:val="00AA39B5"/>
    <w:rsid w:val="00AA39B7"/>
    <w:rsid w:val="00AA39E7"/>
    <w:rsid w:val="00AA3AE2"/>
    <w:rsid w:val="00AA3B5F"/>
    <w:rsid w:val="00AA3B78"/>
    <w:rsid w:val="00AA3BD9"/>
    <w:rsid w:val="00AA3F7D"/>
    <w:rsid w:val="00AA3F83"/>
    <w:rsid w:val="00AA428C"/>
    <w:rsid w:val="00AA43E7"/>
    <w:rsid w:val="00AA4587"/>
    <w:rsid w:val="00AA463F"/>
    <w:rsid w:val="00AA4772"/>
    <w:rsid w:val="00AA47A7"/>
    <w:rsid w:val="00AA48E6"/>
    <w:rsid w:val="00AA49F1"/>
    <w:rsid w:val="00AA4AB9"/>
    <w:rsid w:val="00AA4BDC"/>
    <w:rsid w:val="00AA502E"/>
    <w:rsid w:val="00AA51E6"/>
    <w:rsid w:val="00AA5320"/>
    <w:rsid w:val="00AA538C"/>
    <w:rsid w:val="00AA5445"/>
    <w:rsid w:val="00AA5449"/>
    <w:rsid w:val="00AA562B"/>
    <w:rsid w:val="00AA5880"/>
    <w:rsid w:val="00AA5952"/>
    <w:rsid w:val="00AA5A37"/>
    <w:rsid w:val="00AA5AA0"/>
    <w:rsid w:val="00AA5B3D"/>
    <w:rsid w:val="00AA5D28"/>
    <w:rsid w:val="00AA5F01"/>
    <w:rsid w:val="00AA603C"/>
    <w:rsid w:val="00AA61A9"/>
    <w:rsid w:val="00AA6359"/>
    <w:rsid w:val="00AA65F3"/>
    <w:rsid w:val="00AA670A"/>
    <w:rsid w:val="00AA67B5"/>
    <w:rsid w:val="00AA67EB"/>
    <w:rsid w:val="00AA6A44"/>
    <w:rsid w:val="00AA6A57"/>
    <w:rsid w:val="00AA6B01"/>
    <w:rsid w:val="00AA6B2C"/>
    <w:rsid w:val="00AA6C1D"/>
    <w:rsid w:val="00AA6C49"/>
    <w:rsid w:val="00AA6C4C"/>
    <w:rsid w:val="00AA6CA7"/>
    <w:rsid w:val="00AA6CC5"/>
    <w:rsid w:val="00AA6CDA"/>
    <w:rsid w:val="00AA6CDB"/>
    <w:rsid w:val="00AA6D7C"/>
    <w:rsid w:val="00AA6DCA"/>
    <w:rsid w:val="00AA6E36"/>
    <w:rsid w:val="00AA6E3E"/>
    <w:rsid w:val="00AA6EC3"/>
    <w:rsid w:val="00AA6EC6"/>
    <w:rsid w:val="00AA6FE1"/>
    <w:rsid w:val="00AA70C6"/>
    <w:rsid w:val="00AA70E8"/>
    <w:rsid w:val="00AA70FF"/>
    <w:rsid w:val="00AA71E6"/>
    <w:rsid w:val="00AA727D"/>
    <w:rsid w:val="00AA7319"/>
    <w:rsid w:val="00AA735B"/>
    <w:rsid w:val="00AA73B7"/>
    <w:rsid w:val="00AA74A2"/>
    <w:rsid w:val="00AA7684"/>
    <w:rsid w:val="00AA76A6"/>
    <w:rsid w:val="00AA7763"/>
    <w:rsid w:val="00AA7765"/>
    <w:rsid w:val="00AA79E6"/>
    <w:rsid w:val="00AA7A1B"/>
    <w:rsid w:val="00AA7B38"/>
    <w:rsid w:val="00AA7B7A"/>
    <w:rsid w:val="00AA7E0F"/>
    <w:rsid w:val="00AA7E59"/>
    <w:rsid w:val="00AA7FBE"/>
    <w:rsid w:val="00AB013C"/>
    <w:rsid w:val="00AB0162"/>
    <w:rsid w:val="00AB031B"/>
    <w:rsid w:val="00AB031E"/>
    <w:rsid w:val="00AB0363"/>
    <w:rsid w:val="00AB0366"/>
    <w:rsid w:val="00AB052F"/>
    <w:rsid w:val="00AB06A3"/>
    <w:rsid w:val="00AB0786"/>
    <w:rsid w:val="00AB0A2E"/>
    <w:rsid w:val="00AB0B90"/>
    <w:rsid w:val="00AB0BF0"/>
    <w:rsid w:val="00AB0DA2"/>
    <w:rsid w:val="00AB0DE3"/>
    <w:rsid w:val="00AB0E17"/>
    <w:rsid w:val="00AB0EDC"/>
    <w:rsid w:val="00AB0EFD"/>
    <w:rsid w:val="00AB0F7A"/>
    <w:rsid w:val="00AB10B3"/>
    <w:rsid w:val="00AB1116"/>
    <w:rsid w:val="00AB1128"/>
    <w:rsid w:val="00AB112B"/>
    <w:rsid w:val="00AB1154"/>
    <w:rsid w:val="00AB1173"/>
    <w:rsid w:val="00AB11B9"/>
    <w:rsid w:val="00AB1231"/>
    <w:rsid w:val="00AB1257"/>
    <w:rsid w:val="00AB159F"/>
    <w:rsid w:val="00AB1764"/>
    <w:rsid w:val="00AB17F3"/>
    <w:rsid w:val="00AB180D"/>
    <w:rsid w:val="00AB184D"/>
    <w:rsid w:val="00AB1A08"/>
    <w:rsid w:val="00AB1AEA"/>
    <w:rsid w:val="00AB1B5B"/>
    <w:rsid w:val="00AB1C15"/>
    <w:rsid w:val="00AB1C88"/>
    <w:rsid w:val="00AB1CD7"/>
    <w:rsid w:val="00AB1CDD"/>
    <w:rsid w:val="00AB1E4A"/>
    <w:rsid w:val="00AB1EBB"/>
    <w:rsid w:val="00AB1EBE"/>
    <w:rsid w:val="00AB21A7"/>
    <w:rsid w:val="00AB21AD"/>
    <w:rsid w:val="00AB22AA"/>
    <w:rsid w:val="00AB23F7"/>
    <w:rsid w:val="00AB25F0"/>
    <w:rsid w:val="00AB267B"/>
    <w:rsid w:val="00AB272E"/>
    <w:rsid w:val="00AB28B3"/>
    <w:rsid w:val="00AB2A99"/>
    <w:rsid w:val="00AB2AEA"/>
    <w:rsid w:val="00AB2B7C"/>
    <w:rsid w:val="00AB2B82"/>
    <w:rsid w:val="00AB2BFD"/>
    <w:rsid w:val="00AB2C5E"/>
    <w:rsid w:val="00AB2C9C"/>
    <w:rsid w:val="00AB2D50"/>
    <w:rsid w:val="00AB2E63"/>
    <w:rsid w:val="00AB3146"/>
    <w:rsid w:val="00AB3641"/>
    <w:rsid w:val="00AB368B"/>
    <w:rsid w:val="00AB372F"/>
    <w:rsid w:val="00AB37A7"/>
    <w:rsid w:val="00AB37CB"/>
    <w:rsid w:val="00AB3803"/>
    <w:rsid w:val="00AB3806"/>
    <w:rsid w:val="00AB3B5F"/>
    <w:rsid w:val="00AB3B66"/>
    <w:rsid w:val="00AB3BAD"/>
    <w:rsid w:val="00AB3BDD"/>
    <w:rsid w:val="00AB3DB0"/>
    <w:rsid w:val="00AB3DC5"/>
    <w:rsid w:val="00AB3E02"/>
    <w:rsid w:val="00AB3E5D"/>
    <w:rsid w:val="00AB3E81"/>
    <w:rsid w:val="00AB3EFC"/>
    <w:rsid w:val="00AB3FCC"/>
    <w:rsid w:val="00AB400F"/>
    <w:rsid w:val="00AB4082"/>
    <w:rsid w:val="00AB4213"/>
    <w:rsid w:val="00AB4244"/>
    <w:rsid w:val="00AB437B"/>
    <w:rsid w:val="00AB441A"/>
    <w:rsid w:val="00AB4429"/>
    <w:rsid w:val="00AB444A"/>
    <w:rsid w:val="00AB45F9"/>
    <w:rsid w:val="00AB471C"/>
    <w:rsid w:val="00AB48F2"/>
    <w:rsid w:val="00AB4933"/>
    <w:rsid w:val="00AB4965"/>
    <w:rsid w:val="00AB49AA"/>
    <w:rsid w:val="00AB4A05"/>
    <w:rsid w:val="00AB4AF5"/>
    <w:rsid w:val="00AB4E1C"/>
    <w:rsid w:val="00AB4E29"/>
    <w:rsid w:val="00AB4F48"/>
    <w:rsid w:val="00AB4F8C"/>
    <w:rsid w:val="00AB503D"/>
    <w:rsid w:val="00AB50C1"/>
    <w:rsid w:val="00AB5108"/>
    <w:rsid w:val="00AB529E"/>
    <w:rsid w:val="00AB5401"/>
    <w:rsid w:val="00AB5430"/>
    <w:rsid w:val="00AB554C"/>
    <w:rsid w:val="00AB564A"/>
    <w:rsid w:val="00AB5685"/>
    <w:rsid w:val="00AB5726"/>
    <w:rsid w:val="00AB58BF"/>
    <w:rsid w:val="00AB59E0"/>
    <w:rsid w:val="00AB5A48"/>
    <w:rsid w:val="00AB5A4B"/>
    <w:rsid w:val="00AB5A93"/>
    <w:rsid w:val="00AB5B09"/>
    <w:rsid w:val="00AB5D7A"/>
    <w:rsid w:val="00AB5DB8"/>
    <w:rsid w:val="00AB5EE1"/>
    <w:rsid w:val="00AB5F12"/>
    <w:rsid w:val="00AB6003"/>
    <w:rsid w:val="00AB60CA"/>
    <w:rsid w:val="00AB626B"/>
    <w:rsid w:val="00AB6313"/>
    <w:rsid w:val="00AB6555"/>
    <w:rsid w:val="00AB65C2"/>
    <w:rsid w:val="00AB6612"/>
    <w:rsid w:val="00AB6789"/>
    <w:rsid w:val="00AB67D3"/>
    <w:rsid w:val="00AB68B8"/>
    <w:rsid w:val="00AB697A"/>
    <w:rsid w:val="00AB69C9"/>
    <w:rsid w:val="00AB69D5"/>
    <w:rsid w:val="00AB6A53"/>
    <w:rsid w:val="00AB6C5C"/>
    <w:rsid w:val="00AB6D69"/>
    <w:rsid w:val="00AB6DEA"/>
    <w:rsid w:val="00AB6E55"/>
    <w:rsid w:val="00AB6F18"/>
    <w:rsid w:val="00AB6FFC"/>
    <w:rsid w:val="00AB7113"/>
    <w:rsid w:val="00AB7134"/>
    <w:rsid w:val="00AB7208"/>
    <w:rsid w:val="00AB7401"/>
    <w:rsid w:val="00AB764E"/>
    <w:rsid w:val="00AB7676"/>
    <w:rsid w:val="00AB779E"/>
    <w:rsid w:val="00AB7882"/>
    <w:rsid w:val="00AB7A8B"/>
    <w:rsid w:val="00AB7B7E"/>
    <w:rsid w:val="00AB7D81"/>
    <w:rsid w:val="00AB7DF3"/>
    <w:rsid w:val="00AB7E08"/>
    <w:rsid w:val="00AB7E71"/>
    <w:rsid w:val="00AB7EB3"/>
    <w:rsid w:val="00AB7F07"/>
    <w:rsid w:val="00AB7F38"/>
    <w:rsid w:val="00AC0088"/>
    <w:rsid w:val="00AC0298"/>
    <w:rsid w:val="00AC02A4"/>
    <w:rsid w:val="00AC0340"/>
    <w:rsid w:val="00AC0387"/>
    <w:rsid w:val="00AC07BB"/>
    <w:rsid w:val="00AC084F"/>
    <w:rsid w:val="00AC08FA"/>
    <w:rsid w:val="00AC0C7A"/>
    <w:rsid w:val="00AC0CD8"/>
    <w:rsid w:val="00AC0E73"/>
    <w:rsid w:val="00AC0FA3"/>
    <w:rsid w:val="00AC0FF8"/>
    <w:rsid w:val="00AC1108"/>
    <w:rsid w:val="00AC1165"/>
    <w:rsid w:val="00AC1170"/>
    <w:rsid w:val="00AC1227"/>
    <w:rsid w:val="00AC1287"/>
    <w:rsid w:val="00AC14FB"/>
    <w:rsid w:val="00AC1561"/>
    <w:rsid w:val="00AC160E"/>
    <w:rsid w:val="00AC17C0"/>
    <w:rsid w:val="00AC17C2"/>
    <w:rsid w:val="00AC18C8"/>
    <w:rsid w:val="00AC1C65"/>
    <w:rsid w:val="00AC1EB6"/>
    <w:rsid w:val="00AC1ED5"/>
    <w:rsid w:val="00AC2004"/>
    <w:rsid w:val="00AC20C4"/>
    <w:rsid w:val="00AC2172"/>
    <w:rsid w:val="00AC217F"/>
    <w:rsid w:val="00AC21BE"/>
    <w:rsid w:val="00AC231D"/>
    <w:rsid w:val="00AC2642"/>
    <w:rsid w:val="00AC2706"/>
    <w:rsid w:val="00AC2731"/>
    <w:rsid w:val="00AC27B3"/>
    <w:rsid w:val="00AC2824"/>
    <w:rsid w:val="00AC28A9"/>
    <w:rsid w:val="00AC28FD"/>
    <w:rsid w:val="00AC29E6"/>
    <w:rsid w:val="00AC2CF2"/>
    <w:rsid w:val="00AC2DA5"/>
    <w:rsid w:val="00AC2DF6"/>
    <w:rsid w:val="00AC2E53"/>
    <w:rsid w:val="00AC2E7A"/>
    <w:rsid w:val="00AC2EDD"/>
    <w:rsid w:val="00AC2EDF"/>
    <w:rsid w:val="00AC2F08"/>
    <w:rsid w:val="00AC30AA"/>
    <w:rsid w:val="00AC3102"/>
    <w:rsid w:val="00AC3182"/>
    <w:rsid w:val="00AC31CD"/>
    <w:rsid w:val="00AC32C6"/>
    <w:rsid w:val="00AC344B"/>
    <w:rsid w:val="00AC3450"/>
    <w:rsid w:val="00AC3711"/>
    <w:rsid w:val="00AC378D"/>
    <w:rsid w:val="00AC379E"/>
    <w:rsid w:val="00AC3918"/>
    <w:rsid w:val="00AC3B2D"/>
    <w:rsid w:val="00AC3BE9"/>
    <w:rsid w:val="00AC3CA6"/>
    <w:rsid w:val="00AC3F1F"/>
    <w:rsid w:val="00AC3FC0"/>
    <w:rsid w:val="00AC408A"/>
    <w:rsid w:val="00AC4138"/>
    <w:rsid w:val="00AC41D0"/>
    <w:rsid w:val="00AC424C"/>
    <w:rsid w:val="00AC43D9"/>
    <w:rsid w:val="00AC4493"/>
    <w:rsid w:val="00AC45D1"/>
    <w:rsid w:val="00AC4689"/>
    <w:rsid w:val="00AC46E8"/>
    <w:rsid w:val="00AC470A"/>
    <w:rsid w:val="00AC4859"/>
    <w:rsid w:val="00AC4992"/>
    <w:rsid w:val="00AC4AEB"/>
    <w:rsid w:val="00AC4B55"/>
    <w:rsid w:val="00AC4CFB"/>
    <w:rsid w:val="00AC4DC4"/>
    <w:rsid w:val="00AC4E18"/>
    <w:rsid w:val="00AC4EA1"/>
    <w:rsid w:val="00AC4EE4"/>
    <w:rsid w:val="00AC4F07"/>
    <w:rsid w:val="00AC50D1"/>
    <w:rsid w:val="00AC516B"/>
    <w:rsid w:val="00AC5251"/>
    <w:rsid w:val="00AC52DD"/>
    <w:rsid w:val="00AC531B"/>
    <w:rsid w:val="00AC537B"/>
    <w:rsid w:val="00AC54C3"/>
    <w:rsid w:val="00AC54F2"/>
    <w:rsid w:val="00AC5516"/>
    <w:rsid w:val="00AC55F5"/>
    <w:rsid w:val="00AC56BF"/>
    <w:rsid w:val="00AC5793"/>
    <w:rsid w:val="00AC5902"/>
    <w:rsid w:val="00AC5922"/>
    <w:rsid w:val="00AC593C"/>
    <w:rsid w:val="00AC5966"/>
    <w:rsid w:val="00AC5A37"/>
    <w:rsid w:val="00AC5BC9"/>
    <w:rsid w:val="00AC5BD6"/>
    <w:rsid w:val="00AC5E2A"/>
    <w:rsid w:val="00AC6194"/>
    <w:rsid w:val="00AC64A3"/>
    <w:rsid w:val="00AC684E"/>
    <w:rsid w:val="00AC685B"/>
    <w:rsid w:val="00AC6B3D"/>
    <w:rsid w:val="00AC6C7F"/>
    <w:rsid w:val="00AC6E0B"/>
    <w:rsid w:val="00AC6F2C"/>
    <w:rsid w:val="00AC6F31"/>
    <w:rsid w:val="00AC6FC1"/>
    <w:rsid w:val="00AC70CC"/>
    <w:rsid w:val="00AC70F7"/>
    <w:rsid w:val="00AC7432"/>
    <w:rsid w:val="00AC7493"/>
    <w:rsid w:val="00AC7533"/>
    <w:rsid w:val="00AC781C"/>
    <w:rsid w:val="00AC7851"/>
    <w:rsid w:val="00AC78C3"/>
    <w:rsid w:val="00AC7917"/>
    <w:rsid w:val="00AC7A77"/>
    <w:rsid w:val="00AC7AE8"/>
    <w:rsid w:val="00AC7BFF"/>
    <w:rsid w:val="00AC7C19"/>
    <w:rsid w:val="00AC7D4A"/>
    <w:rsid w:val="00AC7D89"/>
    <w:rsid w:val="00AC7DAB"/>
    <w:rsid w:val="00AC7F6A"/>
    <w:rsid w:val="00AD00F2"/>
    <w:rsid w:val="00AD0433"/>
    <w:rsid w:val="00AD04ED"/>
    <w:rsid w:val="00AD0765"/>
    <w:rsid w:val="00AD0781"/>
    <w:rsid w:val="00AD07A0"/>
    <w:rsid w:val="00AD0922"/>
    <w:rsid w:val="00AD0A72"/>
    <w:rsid w:val="00AD0B4D"/>
    <w:rsid w:val="00AD0B83"/>
    <w:rsid w:val="00AD0B96"/>
    <w:rsid w:val="00AD0BCB"/>
    <w:rsid w:val="00AD0C46"/>
    <w:rsid w:val="00AD0CCD"/>
    <w:rsid w:val="00AD0F6F"/>
    <w:rsid w:val="00AD100A"/>
    <w:rsid w:val="00AD100F"/>
    <w:rsid w:val="00AD10A4"/>
    <w:rsid w:val="00AD111B"/>
    <w:rsid w:val="00AD114C"/>
    <w:rsid w:val="00AD1200"/>
    <w:rsid w:val="00AD1344"/>
    <w:rsid w:val="00AD13F6"/>
    <w:rsid w:val="00AD142C"/>
    <w:rsid w:val="00AD162F"/>
    <w:rsid w:val="00AD1643"/>
    <w:rsid w:val="00AD174B"/>
    <w:rsid w:val="00AD17CC"/>
    <w:rsid w:val="00AD17F5"/>
    <w:rsid w:val="00AD1812"/>
    <w:rsid w:val="00AD18A9"/>
    <w:rsid w:val="00AD18C7"/>
    <w:rsid w:val="00AD1941"/>
    <w:rsid w:val="00AD196E"/>
    <w:rsid w:val="00AD19AA"/>
    <w:rsid w:val="00AD1BAB"/>
    <w:rsid w:val="00AD1D4B"/>
    <w:rsid w:val="00AD1D85"/>
    <w:rsid w:val="00AD1EA4"/>
    <w:rsid w:val="00AD1EEE"/>
    <w:rsid w:val="00AD2003"/>
    <w:rsid w:val="00AD20A4"/>
    <w:rsid w:val="00AD21EC"/>
    <w:rsid w:val="00AD22DB"/>
    <w:rsid w:val="00AD2423"/>
    <w:rsid w:val="00AD2570"/>
    <w:rsid w:val="00AD25B4"/>
    <w:rsid w:val="00AD2620"/>
    <w:rsid w:val="00AD27FB"/>
    <w:rsid w:val="00AD2823"/>
    <w:rsid w:val="00AD2A0B"/>
    <w:rsid w:val="00AD2A73"/>
    <w:rsid w:val="00AD2B98"/>
    <w:rsid w:val="00AD2D31"/>
    <w:rsid w:val="00AD2D40"/>
    <w:rsid w:val="00AD2E65"/>
    <w:rsid w:val="00AD2FAE"/>
    <w:rsid w:val="00AD2FC2"/>
    <w:rsid w:val="00AD2FD2"/>
    <w:rsid w:val="00AD2FD9"/>
    <w:rsid w:val="00AD2FED"/>
    <w:rsid w:val="00AD2FF6"/>
    <w:rsid w:val="00AD3181"/>
    <w:rsid w:val="00AD31EB"/>
    <w:rsid w:val="00AD3221"/>
    <w:rsid w:val="00AD3289"/>
    <w:rsid w:val="00AD32E3"/>
    <w:rsid w:val="00AD3333"/>
    <w:rsid w:val="00AD3410"/>
    <w:rsid w:val="00AD3470"/>
    <w:rsid w:val="00AD37CF"/>
    <w:rsid w:val="00AD38F1"/>
    <w:rsid w:val="00AD39C7"/>
    <w:rsid w:val="00AD3A4D"/>
    <w:rsid w:val="00AD3BA3"/>
    <w:rsid w:val="00AD3D0F"/>
    <w:rsid w:val="00AD3D7C"/>
    <w:rsid w:val="00AD3DB0"/>
    <w:rsid w:val="00AD3FB0"/>
    <w:rsid w:val="00AD400F"/>
    <w:rsid w:val="00AD4029"/>
    <w:rsid w:val="00AD40B9"/>
    <w:rsid w:val="00AD4103"/>
    <w:rsid w:val="00AD41DC"/>
    <w:rsid w:val="00AD4549"/>
    <w:rsid w:val="00AD45ED"/>
    <w:rsid w:val="00AD473B"/>
    <w:rsid w:val="00AD476E"/>
    <w:rsid w:val="00AD4986"/>
    <w:rsid w:val="00AD4994"/>
    <w:rsid w:val="00AD49AE"/>
    <w:rsid w:val="00AD4A56"/>
    <w:rsid w:val="00AD4B06"/>
    <w:rsid w:val="00AD4C45"/>
    <w:rsid w:val="00AD4DF7"/>
    <w:rsid w:val="00AD5044"/>
    <w:rsid w:val="00AD5310"/>
    <w:rsid w:val="00AD5585"/>
    <w:rsid w:val="00AD5774"/>
    <w:rsid w:val="00AD57FC"/>
    <w:rsid w:val="00AD585E"/>
    <w:rsid w:val="00AD5920"/>
    <w:rsid w:val="00AD5973"/>
    <w:rsid w:val="00AD5B22"/>
    <w:rsid w:val="00AD5C36"/>
    <w:rsid w:val="00AD5E4D"/>
    <w:rsid w:val="00AD60F8"/>
    <w:rsid w:val="00AD60FC"/>
    <w:rsid w:val="00AD6142"/>
    <w:rsid w:val="00AD61CC"/>
    <w:rsid w:val="00AD647D"/>
    <w:rsid w:val="00AD64D1"/>
    <w:rsid w:val="00AD6554"/>
    <w:rsid w:val="00AD65F9"/>
    <w:rsid w:val="00AD672E"/>
    <w:rsid w:val="00AD683E"/>
    <w:rsid w:val="00AD6990"/>
    <w:rsid w:val="00AD6B0A"/>
    <w:rsid w:val="00AD6B12"/>
    <w:rsid w:val="00AD6B19"/>
    <w:rsid w:val="00AD6F3E"/>
    <w:rsid w:val="00AD705F"/>
    <w:rsid w:val="00AD7092"/>
    <w:rsid w:val="00AD71BD"/>
    <w:rsid w:val="00AD7343"/>
    <w:rsid w:val="00AD73C5"/>
    <w:rsid w:val="00AD73DE"/>
    <w:rsid w:val="00AD7425"/>
    <w:rsid w:val="00AD7608"/>
    <w:rsid w:val="00AD761F"/>
    <w:rsid w:val="00AD78E4"/>
    <w:rsid w:val="00AD7956"/>
    <w:rsid w:val="00AD7968"/>
    <w:rsid w:val="00AD7A8C"/>
    <w:rsid w:val="00AD7BB6"/>
    <w:rsid w:val="00AD7BFF"/>
    <w:rsid w:val="00AD7CEE"/>
    <w:rsid w:val="00AD7D27"/>
    <w:rsid w:val="00AD7DFC"/>
    <w:rsid w:val="00AD7E93"/>
    <w:rsid w:val="00AD7EEE"/>
    <w:rsid w:val="00AD7F04"/>
    <w:rsid w:val="00AD7F9B"/>
    <w:rsid w:val="00AE0015"/>
    <w:rsid w:val="00AE0095"/>
    <w:rsid w:val="00AE015B"/>
    <w:rsid w:val="00AE03AB"/>
    <w:rsid w:val="00AE0482"/>
    <w:rsid w:val="00AE0581"/>
    <w:rsid w:val="00AE07D6"/>
    <w:rsid w:val="00AE09BC"/>
    <w:rsid w:val="00AE0AD4"/>
    <w:rsid w:val="00AE0B48"/>
    <w:rsid w:val="00AE0B59"/>
    <w:rsid w:val="00AE0B7C"/>
    <w:rsid w:val="00AE0C28"/>
    <w:rsid w:val="00AE0CD9"/>
    <w:rsid w:val="00AE0CE1"/>
    <w:rsid w:val="00AE0D0C"/>
    <w:rsid w:val="00AE0E39"/>
    <w:rsid w:val="00AE0E84"/>
    <w:rsid w:val="00AE0F19"/>
    <w:rsid w:val="00AE107E"/>
    <w:rsid w:val="00AE1112"/>
    <w:rsid w:val="00AE1287"/>
    <w:rsid w:val="00AE1335"/>
    <w:rsid w:val="00AE134A"/>
    <w:rsid w:val="00AE1431"/>
    <w:rsid w:val="00AE148A"/>
    <w:rsid w:val="00AE154C"/>
    <w:rsid w:val="00AE1578"/>
    <w:rsid w:val="00AE161B"/>
    <w:rsid w:val="00AE1741"/>
    <w:rsid w:val="00AE18B3"/>
    <w:rsid w:val="00AE1A56"/>
    <w:rsid w:val="00AE1BE0"/>
    <w:rsid w:val="00AE1CB5"/>
    <w:rsid w:val="00AE1DB5"/>
    <w:rsid w:val="00AE1E7A"/>
    <w:rsid w:val="00AE1F2D"/>
    <w:rsid w:val="00AE2035"/>
    <w:rsid w:val="00AE20DA"/>
    <w:rsid w:val="00AE2152"/>
    <w:rsid w:val="00AE25A0"/>
    <w:rsid w:val="00AE262D"/>
    <w:rsid w:val="00AE270C"/>
    <w:rsid w:val="00AE2758"/>
    <w:rsid w:val="00AE282A"/>
    <w:rsid w:val="00AE294F"/>
    <w:rsid w:val="00AE299C"/>
    <w:rsid w:val="00AE29C7"/>
    <w:rsid w:val="00AE2B3E"/>
    <w:rsid w:val="00AE2B72"/>
    <w:rsid w:val="00AE2CC6"/>
    <w:rsid w:val="00AE2D16"/>
    <w:rsid w:val="00AE2D88"/>
    <w:rsid w:val="00AE2DD0"/>
    <w:rsid w:val="00AE2ED7"/>
    <w:rsid w:val="00AE2F5C"/>
    <w:rsid w:val="00AE2FED"/>
    <w:rsid w:val="00AE32AB"/>
    <w:rsid w:val="00AE33FF"/>
    <w:rsid w:val="00AE3790"/>
    <w:rsid w:val="00AE37AF"/>
    <w:rsid w:val="00AE3843"/>
    <w:rsid w:val="00AE3851"/>
    <w:rsid w:val="00AE3A18"/>
    <w:rsid w:val="00AE3A50"/>
    <w:rsid w:val="00AE3AF1"/>
    <w:rsid w:val="00AE3B90"/>
    <w:rsid w:val="00AE3BAF"/>
    <w:rsid w:val="00AE3C43"/>
    <w:rsid w:val="00AE3E03"/>
    <w:rsid w:val="00AE3F54"/>
    <w:rsid w:val="00AE3F7D"/>
    <w:rsid w:val="00AE3F9E"/>
    <w:rsid w:val="00AE3FD9"/>
    <w:rsid w:val="00AE4006"/>
    <w:rsid w:val="00AE40A5"/>
    <w:rsid w:val="00AE40C9"/>
    <w:rsid w:val="00AE4146"/>
    <w:rsid w:val="00AE419D"/>
    <w:rsid w:val="00AE4224"/>
    <w:rsid w:val="00AE42D7"/>
    <w:rsid w:val="00AE4305"/>
    <w:rsid w:val="00AE4564"/>
    <w:rsid w:val="00AE456A"/>
    <w:rsid w:val="00AE45FA"/>
    <w:rsid w:val="00AE4626"/>
    <w:rsid w:val="00AE466F"/>
    <w:rsid w:val="00AE4679"/>
    <w:rsid w:val="00AE46D0"/>
    <w:rsid w:val="00AE46D4"/>
    <w:rsid w:val="00AE470A"/>
    <w:rsid w:val="00AE477B"/>
    <w:rsid w:val="00AE495E"/>
    <w:rsid w:val="00AE49A8"/>
    <w:rsid w:val="00AE4AD6"/>
    <w:rsid w:val="00AE4B72"/>
    <w:rsid w:val="00AE4CCF"/>
    <w:rsid w:val="00AE4D6F"/>
    <w:rsid w:val="00AE4EB5"/>
    <w:rsid w:val="00AE51AD"/>
    <w:rsid w:val="00AE52AD"/>
    <w:rsid w:val="00AE537B"/>
    <w:rsid w:val="00AE57A5"/>
    <w:rsid w:val="00AE58F1"/>
    <w:rsid w:val="00AE5B15"/>
    <w:rsid w:val="00AE5C35"/>
    <w:rsid w:val="00AE5C3B"/>
    <w:rsid w:val="00AE5C5B"/>
    <w:rsid w:val="00AE5FA5"/>
    <w:rsid w:val="00AE6186"/>
    <w:rsid w:val="00AE61BD"/>
    <w:rsid w:val="00AE6388"/>
    <w:rsid w:val="00AE63DF"/>
    <w:rsid w:val="00AE6515"/>
    <w:rsid w:val="00AE655A"/>
    <w:rsid w:val="00AE66C7"/>
    <w:rsid w:val="00AE6A02"/>
    <w:rsid w:val="00AE6B57"/>
    <w:rsid w:val="00AE6CC7"/>
    <w:rsid w:val="00AE6E8A"/>
    <w:rsid w:val="00AE6F46"/>
    <w:rsid w:val="00AE7071"/>
    <w:rsid w:val="00AE7488"/>
    <w:rsid w:val="00AE74F6"/>
    <w:rsid w:val="00AE776C"/>
    <w:rsid w:val="00AE786F"/>
    <w:rsid w:val="00AE7908"/>
    <w:rsid w:val="00AE79A5"/>
    <w:rsid w:val="00AE7A9E"/>
    <w:rsid w:val="00AE7B38"/>
    <w:rsid w:val="00AE7C09"/>
    <w:rsid w:val="00AE7C72"/>
    <w:rsid w:val="00AE7E20"/>
    <w:rsid w:val="00AE7E2B"/>
    <w:rsid w:val="00AE7E7C"/>
    <w:rsid w:val="00AF0053"/>
    <w:rsid w:val="00AF00DB"/>
    <w:rsid w:val="00AF015C"/>
    <w:rsid w:val="00AF01CA"/>
    <w:rsid w:val="00AF0255"/>
    <w:rsid w:val="00AF0399"/>
    <w:rsid w:val="00AF04E7"/>
    <w:rsid w:val="00AF0593"/>
    <w:rsid w:val="00AF084E"/>
    <w:rsid w:val="00AF0A62"/>
    <w:rsid w:val="00AF0DB8"/>
    <w:rsid w:val="00AF0E35"/>
    <w:rsid w:val="00AF1549"/>
    <w:rsid w:val="00AF15D7"/>
    <w:rsid w:val="00AF17B9"/>
    <w:rsid w:val="00AF1916"/>
    <w:rsid w:val="00AF191F"/>
    <w:rsid w:val="00AF199E"/>
    <w:rsid w:val="00AF1A45"/>
    <w:rsid w:val="00AF1B22"/>
    <w:rsid w:val="00AF1BDF"/>
    <w:rsid w:val="00AF1D46"/>
    <w:rsid w:val="00AF1D8D"/>
    <w:rsid w:val="00AF1EB6"/>
    <w:rsid w:val="00AF1EE5"/>
    <w:rsid w:val="00AF1F68"/>
    <w:rsid w:val="00AF1FD7"/>
    <w:rsid w:val="00AF204E"/>
    <w:rsid w:val="00AF20D0"/>
    <w:rsid w:val="00AF20EA"/>
    <w:rsid w:val="00AF2258"/>
    <w:rsid w:val="00AF2383"/>
    <w:rsid w:val="00AF2550"/>
    <w:rsid w:val="00AF28FF"/>
    <w:rsid w:val="00AF29D9"/>
    <w:rsid w:val="00AF29DE"/>
    <w:rsid w:val="00AF2A54"/>
    <w:rsid w:val="00AF2BD7"/>
    <w:rsid w:val="00AF2C1F"/>
    <w:rsid w:val="00AF2C6E"/>
    <w:rsid w:val="00AF2CEA"/>
    <w:rsid w:val="00AF2D96"/>
    <w:rsid w:val="00AF2DBE"/>
    <w:rsid w:val="00AF2DF2"/>
    <w:rsid w:val="00AF2EDE"/>
    <w:rsid w:val="00AF2F62"/>
    <w:rsid w:val="00AF2F71"/>
    <w:rsid w:val="00AF2FC9"/>
    <w:rsid w:val="00AF2FDC"/>
    <w:rsid w:val="00AF3110"/>
    <w:rsid w:val="00AF3151"/>
    <w:rsid w:val="00AF31AB"/>
    <w:rsid w:val="00AF326E"/>
    <w:rsid w:val="00AF3722"/>
    <w:rsid w:val="00AF38EB"/>
    <w:rsid w:val="00AF3976"/>
    <w:rsid w:val="00AF3CE5"/>
    <w:rsid w:val="00AF3D00"/>
    <w:rsid w:val="00AF3DD7"/>
    <w:rsid w:val="00AF3E56"/>
    <w:rsid w:val="00AF3EBF"/>
    <w:rsid w:val="00AF3F58"/>
    <w:rsid w:val="00AF416E"/>
    <w:rsid w:val="00AF418D"/>
    <w:rsid w:val="00AF450F"/>
    <w:rsid w:val="00AF4518"/>
    <w:rsid w:val="00AF4706"/>
    <w:rsid w:val="00AF4748"/>
    <w:rsid w:val="00AF4792"/>
    <w:rsid w:val="00AF47EC"/>
    <w:rsid w:val="00AF4825"/>
    <w:rsid w:val="00AF4897"/>
    <w:rsid w:val="00AF48AE"/>
    <w:rsid w:val="00AF4907"/>
    <w:rsid w:val="00AF4A36"/>
    <w:rsid w:val="00AF4AD2"/>
    <w:rsid w:val="00AF4B28"/>
    <w:rsid w:val="00AF4C72"/>
    <w:rsid w:val="00AF4F24"/>
    <w:rsid w:val="00AF4F80"/>
    <w:rsid w:val="00AF5035"/>
    <w:rsid w:val="00AF512E"/>
    <w:rsid w:val="00AF5135"/>
    <w:rsid w:val="00AF515B"/>
    <w:rsid w:val="00AF5269"/>
    <w:rsid w:val="00AF52F5"/>
    <w:rsid w:val="00AF5355"/>
    <w:rsid w:val="00AF53F8"/>
    <w:rsid w:val="00AF547E"/>
    <w:rsid w:val="00AF555E"/>
    <w:rsid w:val="00AF5560"/>
    <w:rsid w:val="00AF55C7"/>
    <w:rsid w:val="00AF5692"/>
    <w:rsid w:val="00AF57A8"/>
    <w:rsid w:val="00AF5860"/>
    <w:rsid w:val="00AF5990"/>
    <w:rsid w:val="00AF5A37"/>
    <w:rsid w:val="00AF5A39"/>
    <w:rsid w:val="00AF5AB0"/>
    <w:rsid w:val="00AF5BA6"/>
    <w:rsid w:val="00AF5C8C"/>
    <w:rsid w:val="00AF5CBC"/>
    <w:rsid w:val="00AF5DAA"/>
    <w:rsid w:val="00AF5E02"/>
    <w:rsid w:val="00AF5E7F"/>
    <w:rsid w:val="00AF5EBE"/>
    <w:rsid w:val="00AF5EE1"/>
    <w:rsid w:val="00AF5F77"/>
    <w:rsid w:val="00AF5FB3"/>
    <w:rsid w:val="00AF603A"/>
    <w:rsid w:val="00AF60CF"/>
    <w:rsid w:val="00AF611B"/>
    <w:rsid w:val="00AF6168"/>
    <w:rsid w:val="00AF6218"/>
    <w:rsid w:val="00AF6298"/>
    <w:rsid w:val="00AF641C"/>
    <w:rsid w:val="00AF6500"/>
    <w:rsid w:val="00AF6659"/>
    <w:rsid w:val="00AF670E"/>
    <w:rsid w:val="00AF6748"/>
    <w:rsid w:val="00AF67A7"/>
    <w:rsid w:val="00AF67FF"/>
    <w:rsid w:val="00AF683F"/>
    <w:rsid w:val="00AF687A"/>
    <w:rsid w:val="00AF68FC"/>
    <w:rsid w:val="00AF69FD"/>
    <w:rsid w:val="00AF6B19"/>
    <w:rsid w:val="00AF6B20"/>
    <w:rsid w:val="00AF6CCE"/>
    <w:rsid w:val="00AF6CD1"/>
    <w:rsid w:val="00AF6E5A"/>
    <w:rsid w:val="00AF7195"/>
    <w:rsid w:val="00AF7243"/>
    <w:rsid w:val="00AF728B"/>
    <w:rsid w:val="00AF730A"/>
    <w:rsid w:val="00AF7675"/>
    <w:rsid w:val="00AF773E"/>
    <w:rsid w:val="00AF79C0"/>
    <w:rsid w:val="00AF7A1B"/>
    <w:rsid w:val="00AF7BBD"/>
    <w:rsid w:val="00AF7FA7"/>
    <w:rsid w:val="00AF7FD5"/>
    <w:rsid w:val="00B00064"/>
    <w:rsid w:val="00B0015C"/>
    <w:rsid w:val="00B001B0"/>
    <w:rsid w:val="00B0025A"/>
    <w:rsid w:val="00B002CF"/>
    <w:rsid w:val="00B002DF"/>
    <w:rsid w:val="00B003A2"/>
    <w:rsid w:val="00B003FE"/>
    <w:rsid w:val="00B0051B"/>
    <w:rsid w:val="00B0053F"/>
    <w:rsid w:val="00B0060E"/>
    <w:rsid w:val="00B00717"/>
    <w:rsid w:val="00B0081A"/>
    <w:rsid w:val="00B00863"/>
    <w:rsid w:val="00B00A2A"/>
    <w:rsid w:val="00B00ABB"/>
    <w:rsid w:val="00B00AD4"/>
    <w:rsid w:val="00B00B28"/>
    <w:rsid w:val="00B00BA6"/>
    <w:rsid w:val="00B00D1D"/>
    <w:rsid w:val="00B00DE0"/>
    <w:rsid w:val="00B00E14"/>
    <w:rsid w:val="00B00E3F"/>
    <w:rsid w:val="00B00E56"/>
    <w:rsid w:val="00B00EE4"/>
    <w:rsid w:val="00B00F46"/>
    <w:rsid w:val="00B00FB4"/>
    <w:rsid w:val="00B010C8"/>
    <w:rsid w:val="00B0112A"/>
    <w:rsid w:val="00B0112D"/>
    <w:rsid w:val="00B0128E"/>
    <w:rsid w:val="00B01333"/>
    <w:rsid w:val="00B01343"/>
    <w:rsid w:val="00B01353"/>
    <w:rsid w:val="00B01396"/>
    <w:rsid w:val="00B01499"/>
    <w:rsid w:val="00B014D3"/>
    <w:rsid w:val="00B0157A"/>
    <w:rsid w:val="00B015A6"/>
    <w:rsid w:val="00B01609"/>
    <w:rsid w:val="00B017C9"/>
    <w:rsid w:val="00B0185D"/>
    <w:rsid w:val="00B018AD"/>
    <w:rsid w:val="00B0192F"/>
    <w:rsid w:val="00B01B10"/>
    <w:rsid w:val="00B01C1A"/>
    <w:rsid w:val="00B01CE7"/>
    <w:rsid w:val="00B01F0B"/>
    <w:rsid w:val="00B01FC7"/>
    <w:rsid w:val="00B02083"/>
    <w:rsid w:val="00B020DF"/>
    <w:rsid w:val="00B0211A"/>
    <w:rsid w:val="00B02239"/>
    <w:rsid w:val="00B02526"/>
    <w:rsid w:val="00B02938"/>
    <w:rsid w:val="00B02942"/>
    <w:rsid w:val="00B02947"/>
    <w:rsid w:val="00B029AC"/>
    <w:rsid w:val="00B02A4B"/>
    <w:rsid w:val="00B02C60"/>
    <w:rsid w:val="00B02CB5"/>
    <w:rsid w:val="00B02DF9"/>
    <w:rsid w:val="00B02E7B"/>
    <w:rsid w:val="00B02EA4"/>
    <w:rsid w:val="00B02F41"/>
    <w:rsid w:val="00B03058"/>
    <w:rsid w:val="00B032E4"/>
    <w:rsid w:val="00B03592"/>
    <w:rsid w:val="00B0365D"/>
    <w:rsid w:val="00B03755"/>
    <w:rsid w:val="00B03A57"/>
    <w:rsid w:val="00B03B07"/>
    <w:rsid w:val="00B03EC8"/>
    <w:rsid w:val="00B0425B"/>
    <w:rsid w:val="00B04521"/>
    <w:rsid w:val="00B04554"/>
    <w:rsid w:val="00B045BA"/>
    <w:rsid w:val="00B045BB"/>
    <w:rsid w:val="00B04677"/>
    <w:rsid w:val="00B0478D"/>
    <w:rsid w:val="00B04827"/>
    <w:rsid w:val="00B048CA"/>
    <w:rsid w:val="00B04A78"/>
    <w:rsid w:val="00B04B30"/>
    <w:rsid w:val="00B04C32"/>
    <w:rsid w:val="00B04C8B"/>
    <w:rsid w:val="00B04DF8"/>
    <w:rsid w:val="00B04FFD"/>
    <w:rsid w:val="00B050C7"/>
    <w:rsid w:val="00B05299"/>
    <w:rsid w:val="00B052AE"/>
    <w:rsid w:val="00B054E8"/>
    <w:rsid w:val="00B0551D"/>
    <w:rsid w:val="00B0555F"/>
    <w:rsid w:val="00B055A7"/>
    <w:rsid w:val="00B0576E"/>
    <w:rsid w:val="00B058B4"/>
    <w:rsid w:val="00B0591A"/>
    <w:rsid w:val="00B05982"/>
    <w:rsid w:val="00B05B46"/>
    <w:rsid w:val="00B05C36"/>
    <w:rsid w:val="00B05E2F"/>
    <w:rsid w:val="00B05EB7"/>
    <w:rsid w:val="00B05F5F"/>
    <w:rsid w:val="00B06067"/>
    <w:rsid w:val="00B06163"/>
    <w:rsid w:val="00B061C7"/>
    <w:rsid w:val="00B06274"/>
    <w:rsid w:val="00B062C6"/>
    <w:rsid w:val="00B06355"/>
    <w:rsid w:val="00B0648C"/>
    <w:rsid w:val="00B065C4"/>
    <w:rsid w:val="00B0665D"/>
    <w:rsid w:val="00B06708"/>
    <w:rsid w:val="00B06769"/>
    <w:rsid w:val="00B06831"/>
    <w:rsid w:val="00B068BC"/>
    <w:rsid w:val="00B06979"/>
    <w:rsid w:val="00B06B04"/>
    <w:rsid w:val="00B06C53"/>
    <w:rsid w:val="00B06DFC"/>
    <w:rsid w:val="00B06F07"/>
    <w:rsid w:val="00B06F18"/>
    <w:rsid w:val="00B07004"/>
    <w:rsid w:val="00B07014"/>
    <w:rsid w:val="00B0703B"/>
    <w:rsid w:val="00B07109"/>
    <w:rsid w:val="00B07221"/>
    <w:rsid w:val="00B07276"/>
    <w:rsid w:val="00B07303"/>
    <w:rsid w:val="00B07403"/>
    <w:rsid w:val="00B07425"/>
    <w:rsid w:val="00B07575"/>
    <w:rsid w:val="00B075CA"/>
    <w:rsid w:val="00B07654"/>
    <w:rsid w:val="00B07773"/>
    <w:rsid w:val="00B07847"/>
    <w:rsid w:val="00B07915"/>
    <w:rsid w:val="00B07936"/>
    <w:rsid w:val="00B07A6B"/>
    <w:rsid w:val="00B07BB4"/>
    <w:rsid w:val="00B07BF4"/>
    <w:rsid w:val="00B07C50"/>
    <w:rsid w:val="00B07CE2"/>
    <w:rsid w:val="00B07D76"/>
    <w:rsid w:val="00B07E02"/>
    <w:rsid w:val="00B07EC0"/>
    <w:rsid w:val="00B1006E"/>
    <w:rsid w:val="00B10088"/>
    <w:rsid w:val="00B100BB"/>
    <w:rsid w:val="00B10157"/>
    <w:rsid w:val="00B101DA"/>
    <w:rsid w:val="00B102A4"/>
    <w:rsid w:val="00B102AF"/>
    <w:rsid w:val="00B102E3"/>
    <w:rsid w:val="00B1030A"/>
    <w:rsid w:val="00B10331"/>
    <w:rsid w:val="00B103AC"/>
    <w:rsid w:val="00B1043A"/>
    <w:rsid w:val="00B10458"/>
    <w:rsid w:val="00B10529"/>
    <w:rsid w:val="00B105BF"/>
    <w:rsid w:val="00B10688"/>
    <w:rsid w:val="00B10730"/>
    <w:rsid w:val="00B107C9"/>
    <w:rsid w:val="00B10874"/>
    <w:rsid w:val="00B10949"/>
    <w:rsid w:val="00B10AC8"/>
    <w:rsid w:val="00B10AFF"/>
    <w:rsid w:val="00B10E80"/>
    <w:rsid w:val="00B10F18"/>
    <w:rsid w:val="00B10FE7"/>
    <w:rsid w:val="00B10FFD"/>
    <w:rsid w:val="00B1126E"/>
    <w:rsid w:val="00B112BF"/>
    <w:rsid w:val="00B11337"/>
    <w:rsid w:val="00B1136D"/>
    <w:rsid w:val="00B117BC"/>
    <w:rsid w:val="00B117CE"/>
    <w:rsid w:val="00B11886"/>
    <w:rsid w:val="00B118E9"/>
    <w:rsid w:val="00B118F5"/>
    <w:rsid w:val="00B11932"/>
    <w:rsid w:val="00B11974"/>
    <w:rsid w:val="00B11AEF"/>
    <w:rsid w:val="00B11BF6"/>
    <w:rsid w:val="00B11C3B"/>
    <w:rsid w:val="00B11C76"/>
    <w:rsid w:val="00B11CD4"/>
    <w:rsid w:val="00B11D19"/>
    <w:rsid w:val="00B11DF4"/>
    <w:rsid w:val="00B11E17"/>
    <w:rsid w:val="00B11FDD"/>
    <w:rsid w:val="00B1200D"/>
    <w:rsid w:val="00B12017"/>
    <w:rsid w:val="00B122DD"/>
    <w:rsid w:val="00B12329"/>
    <w:rsid w:val="00B12554"/>
    <w:rsid w:val="00B126B7"/>
    <w:rsid w:val="00B126D9"/>
    <w:rsid w:val="00B126DC"/>
    <w:rsid w:val="00B1282E"/>
    <w:rsid w:val="00B12B37"/>
    <w:rsid w:val="00B12BE0"/>
    <w:rsid w:val="00B12BEC"/>
    <w:rsid w:val="00B12C9C"/>
    <w:rsid w:val="00B12E13"/>
    <w:rsid w:val="00B12EA4"/>
    <w:rsid w:val="00B12F06"/>
    <w:rsid w:val="00B130A4"/>
    <w:rsid w:val="00B13108"/>
    <w:rsid w:val="00B131A8"/>
    <w:rsid w:val="00B13303"/>
    <w:rsid w:val="00B13315"/>
    <w:rsid w:val="00B133C5"/>
    <w:rsid w:val="00B133FC"/>
    <w:rsid w:val="00B13416"/>
    <w:rsid w:val="00B1360A"/>
    <w:rsid w:val="00B13696"/>
    <w:rsid w:val="00B137C2"/>
    <w:rsid w:val="00B138B5"/>
    <w:rsid w:val="00B13BC9"/>
    <w:rsid w:val="00B13BD6"/>
    <w:rsid w:val="00B13C09"/>
    <w:rsid w:val="00B13CDA"/>
    <w:rsid w:val="00B13CF4"/>
    <w:rsid w:val="00B13D00"/>
    <w:rsid w:val="00B13EA6"/>
    <w:rsid w:val="00B13F47"/>
    <w:rsid w:val="00B13F5F"/>
    <w:rsid w:val="00B13FC1"/>
    <w:rsid w:val="00B140E4"/>
    <w:rsid w:val="00B14104"/>
    <w:rsid w:val="00B1428F"/>
    <w:rsid w:val="00B1429F"/>
    <w:rsid w:val="00B1432B"/>
    <w:rsid w:val="00B1433B"/>
    <w:rsid w:val="00B1438C"/>
    <w:rsid w:val="00B143A7"/>
    <w:rsid w:val="00B143DE"/>
    <w:rsid w:val="00B143F7"/>
    <w:rsid w:val="00B14413"/>
    <w:rsid w:val="00B14562"/>
    <w:rsid w:val="00B145F1"/>
    <w:rsid w:val="00B1467A"/>
    <w:rsid w:val="00B146B3"/>
    <w:rsid w:val="00B146EB"/>
    <w:rsid w:val="00B14708"/>
    <w:rsid w:val="00B1499A"/>
    <w:rsid w:val="00B14A90"/>
    <w:rsid w:val="00B14AAD"/>
    <w:rsid w:val="00B14CB2"/>
    <w:rsid w:val="00B14DA4"/>
    <w:rsid w:val="00B14F01"/>
    <w:rsid w:val="00B15475"/>
    <w:rsid w:val="00B1561B"/>
    <w:rsid w:val="00B156AB"/>
    <w:rsid w:val="00B15700"/>
    <w:rsid w:val="00B1573B"/>
    <w:rsid w:val="00B15979"/>
    <w:rsid w:val="00B159E6"/>
    <w:rsid w:val="00B159F7"/>
    <w:rsid w:val="00B15A76"/>
    <w:rsid w:val="00B15D79"/>
    <w:rsid w:val="00B15D97"/>
    <w:rsid w:val="00B16016"/>
    <w:rsid w:val="00B16064"/>
    <w:rsid w:val="00B16085"/>
    <w:rsid w:val="00B160A0"/>
    <w:rsid w:val="00B163C5"/>
    <w:rsid w:val="00B1648A"/>
    <w:rsid w:val="00B16546"/>
    <w:rsid w:val="00B16566"/>
    <w:rsid w:val="00B165AC"/>
    <w:rsid w:val="00B165EB"/>
    <w:rsid w:val="00B168D6"/>
    <w:rsid w:val="00B16905"/>
    <w:rsid w:val="00B16966"/>
    <w:rsid w:val="00B16A71"/>
    <w:rsid w:val="00B16A90"/>
    <w:rsid w:val="00B16B37"/>
    <w:rsid w:val="00B16C03"/>
    <w:rsid w:val="00B16E51"/>
    <w:rsid w:val="00B16E95"/>
    <w:rsid w:val="00B16EB2"/>
    <w:rsid w:val="00B16EE1"/>
    <w:rsid w:val="00B16FE8"/>
    <w:rsid w:val="00B1708D"/>
    <w:rsid w:val="00B17098"/>
    <w:rsid w:val="00B170BA"/>
    <w:rsid w:val="00B170D7"/>
    <w:rsid w:val="00B17172"/>
    <w:rsid w:val="00B172B9"/>
    <w:rsid w:val="00B172BD"/>
    <w:rsid w:val="00B17429"/>
    <w:rsid w:val="00B1744E"/>
    <w:rsid w:val="00B174AE"/>
    <w:rsid w:val="00B175CC"/>
    <w:rsid w:val="00B1769B"/>
    <w:rsid w:val="00B17706"/>
    <w:rsid w:val="00B1783E"/>
    <w:rsid w:val="00B1784E"/>
    <w:rsid w:val="00B1785B"/>
    <w:rsid w:val="00B17878"/>
    <w:rsid w:val="00B179B5"/>
    <w:rsid w:val="00B179D0"/>
    <w:rsid w:val="00B17A25"/>
    <w:rsid w:val="00B17A48"/>
    <w:rsid w:val="00B17B5F"/>
    <w:rsid w:val="00B17B97"/>
    <w:rsid w:val="00B17C2E"/>
    <w:rsid w:val="00B17CC2"/>
    <w:rsid w:val="00B17CC7"/>
    <w:rsid w:val="00B17D61"/>
    <w:rsid w:val="00B17F02"/>
    <w:rsid w:val="00B20197"/>
    <w:rsid w:val="00B2035F"/>
    <w:rsid w:val="00B20393"/>
    <w:rsid w:val="00B204F4"/>
    <w:rsid w:val="00B2052A"/>
    <w:rsid w:val="00B2063C"/>
    <w:rsid w:val="00B20689"/>
    <w:rsid w:val="00B206C2"/>
    <w:rsid w:val="00B208A6"/>
    <w:rsid w:val="00B20A5E"/>
    <w:rsid w:val="00B20A61"/>
    <w:rsid w:val="00B20EC6"/>
    <w:rsid w:val="00B20F41"/>
    <w:rsid w:val="00B21028"/>
    <w:rsid w:val="00B21063"/>
    <w:rsid w:val="00B21141"/>
    <w:rsid w:val="00B21182"/>
    <w:rsid w:val="00B21231"/>
    <w:rsid w:val="00B21290"/>
    <w:rsid w:val="00B212A1"/>
    <w:rsid w:val="00B21335"/>
    <w:rsid w:val="00B21477"/>
    <w:rsid w:val="00B214B3"/>
    <w:rsid w:val="00B214BA"/>
    <w:rsid w:val="00B21581"/>
    <w:rsid w:val="00B2158A"/>
    <w:rsid w:val="00B215BB"/>
    <w:rsid w:val="00B21713"/>
    <w:rsid w:val="00B219AB"/>
    <w:rsid w:val="00B21A6D"/>
    <w:rsid w:val="00B21AA2"/>
    <w:rsid w:val="00B21C01"/>
    <w:rsid w:val="00B21D60"/>
    <w:rsid w:val="00B21F20"/>
    <w:rsid w:val="00B2201B"/>
    <w:rsid w:val="00B220A7"/>
    <w:rsid w:val="00B220B8"/>
    <w:rsid w:val="00B222CB"/>
    <w:rsid w:val="00B222ED"/>
    <w:rsid w:val="00B222FE"/>
    <w:rsid w:val="00B223E0"/>
    <w:rsid w:val="00B225DA"/>
    <w:rsid w:val="00B22683"/>
    <w:rsid w:val="00B226FA"/>
    <w:rsid w:val="00B2285D"/>
    <w:rsid w:val="00B22890"/>
    <w:rsid w:val="00B228C4"/>
    <w:rsid w:val="00B2298A"/>
    <w:rsid w:val="00B22A09"/>
    <w:rsid w:val="00B22A29"/>
    <w:rsid w:val="00B22BC9"/>
    <w:rsid w:val="00B22D79"/>
    <w:rsid w:val="00B22E20"/>
    <w:rsid w:val="00B22F52"/>
    <w:rsid w:val="00B22FDF"/>
    <w:rsid w:val="00B2303F"/>
    <w:rsid w:val="00B23050"/>
    <w:rsid w:val="00B2326D"/>
    <w:rsid w:val="00B23358"/>
    <w:rsid w:val="00B233C3"/>
    <w:rsid w:val="00B23524"/>
    <w:rsid w:val="00B235EA"/>
    <w:rsid w:val="00B236D9"/>
    <w:rsid w:val="00B23746"/>
    <w:rsid w:val="00B23794"/>
    <w:rsid w:val="00B237CF"/>
    <w:rsid w:val="00B23AB8"/>
    <w:rsid w:val="00B23B1A"/>
    <w:rsid w:val="00B23BE7"/>
    <w:rsid w:val="00B23CE9"/>
    <w:rsid w:val="00B23D53"/>
    <w:rsid w:val="00B23DA3"/>
    <w:rsid w:val="00B23E37"/>
    <w:rsid w:val="00B23F81"/>
    <w:rsid w:val="00B24251"/>
    <w:rsid w:val="00B242FC"/>
    <w:rsid w:val="00B24338"/>
    <w:rsid w:val="00B24402"/>
    <w:rsid w:val="00B24768"/>
    <w:rsid w:val="00B2481D"/>
    <w:rsid w:val="00B24979"/>
    <w:rsid w:val="00B24986"/>
    <w:rsid w:val="00B24A49"/>
    <w:rsid w:val="00B24AB6"/>
    <w:rsid w:val="00B24C8E"/>
    <w:rsid w:val="00B24CCE"/>
    <w:rsid w:val="00B24E68"/>
    <w:rsid w:val="00B24F3C"/>
    <w:rsid w:val="00B25265"/>
    <w:rsid w:val="00B252A5"/>
    <w:rsid w:val="00B252A9"/>
    <w:rsid w:val="00B254B7"/>
    <w:rsid w:val="00B2556E"/>
    <w:rsid w:val="00B255AF"/>
    <w:rsid w:val="00B2580A"/>
    <w:rsid w:val="00B25863"/>
    <w:rsid w:val="00B2598B"/>
    <w:rsid w:val="00B25A7C"/>
    <w:rsid w:val="00B25C73"/>
    <w:rsid w:val="00B25CC4"/>
    <w:rsid w:val="00B26074"/>
    <w:rsid w:val="00B2619C"/>
    <w:rsid w:val="00B261D0"/>
    <w:rsid w:val="00B262DD"/>
    <w:rsid w:val="00B263A8"/>
    <w:rsid w:val="00B263E6"/>
    <w:rsid w:val="00B26609"/>
    <w:rsid w:val="00B26612"/>
    <w:rsid w:val="00B2664D"/>
    <w:rsid w:val="00B26715"/>
    <w:rsid w:val="00B2681F"/>
    <w:rsid w:val="00B2683B"/>
    <w:rsid w:val="00B26939"/>
    <w:rsid w:val="00B26A48"/>
    <w:rsid w:val="00B26AEE"/>
    <w:rsid w:val="00B26BB8"/>
    <w:rsid w:val="00B26D8F"/>
    <w:rsid w:val="00B26DA4"/>
    <w:rsid w:val="00B26DA8"/>
    <w:rsid w:val="00B26F2A"/>
    <w:rsid w:val="00B26FDF"/>
    <w:rsid w:val="00B273E5"/>
    <w:rsid w:val="00B2748B"/>
    <w:rsid w:val="00B274B0"/>
    <w:rsid w:val="00B275E1"/>
    <w:rsid w:val="00B276C9"/>
    <w:rsid w:val="00B276D7"/>
    <w:rsid w:val="00B27787"/>
    <w:rsid w:val="00B27836"/>
    <w:rsid w:val="00B27873"/>
    <w:rsid w:val="00B279C1"/>
    <w:rsid w:val="00B27C34"/>
    <w:rsid w:val="00B27CA4"/>
    <w:rsid w:val="00B27D7D"/>
    <w:rsid w:val="00B27D81"/>
    <w:rsid w:val="00B27E5F"/>
    <w:rsid w:val="00B27E80"/>
    <w:rsid w:val="00B27FA6"/>
    <w:rsid w:val="00B301FA"/>
    <w:rsid w:val="00B30258"/>
    <w:rsid w:val="00B304CB"/>
    <w:rsid w:val="00B30783"/>
    <w:rsid w:val="00B30852"/>
    <w:rsid w:val="00B309CD"/>
    <w:rsid w:val="00B309CF"/>
    <w:rsid w:val="00B30B13"/>
    <w:rsid w:val="00B30BEA"/>
    <w:rsid w:val="00B31062"/>
    <w:rsid w:val="00B310E5"/>
    <w:rsid w:val="00B3110E"/>
    <w:rsid w:val="00B31422"/>
    <w:rsid w:val="00B31539"/>
    <w:rsid w:val="00B317CE"/>
    <w:rsid w:val="00B317DE"/>
    <w:rsid w:val="00B31827"/>
    <w:rsid w:val="00B3183F"/>
    <w:rsid w:val="00B3191A"/>
    <w:rsid w:val="00B319AF"/>
    <w:rsid w:val="00B31A2D"/>
    <w:rsid w:val="00B31B9F"/>
    <w:rsid w:val="00B31C40"/>
    <w:rsid w:val="00B31CDD"/>
    <w:rsid w:val="00B31CE4"/>
    <w:rsid w:val="00B31D4F"/>
    <w:rsid w:val="00B31D66"/>
    <w:rsid w:val="00B31D8B"/>
    <w:rsid w:val="00B31EBA"/>
    <w:rsid w:val="00B32220"/>
    <w:rsid w:val="00B3232D"/>
    <w:rsid w:val="00B32409"/>
    <w:rsid w:val="00B325C2"/>
    <w:rsid w:val="00B32615"/>
    <w:rsid w:val="00B32738"/>
    <w:rsid w:val="00B3280B"/>
    <w:rsid w:val="00B32812"/>
    <w:rsid w:val="00B328EA"/>
    <w:rsid w:val="00B329F5"/>
    <w:rsid w:val="00B32A40"/>
    <w:rsid w:val="00B32B41"/>
    <w:rsid w:val="00B32B9C"/>
    <w:rsid w:val="00B32D12"/>
    <w:rsid w:val="00B32DE1"/>
    <w:rsid w:val="00B32E4E"/>
    <w:rsid w:val="00B32EBF"/>
    <w:rsid w:val="00B3310F"/>
    <w:rsid w:val="00B33190"/>
    <w:rsid w:val="00B331E1"/>
    <w:rsid w:val="00B3329B"/>
    <w:rsid w:val="00B333A1"/>
    <w:rsid w:val="00B335D1"/>
    <w:rsid w:val="00B33606"/>
    <w:rsid w:val="00B336D0"/>
    <w:rsid w:val="00B3380A"/>
    <w:rsid w:val="00B339B2"/>
    <w:rsid w:val="00B339CF"/>
    <w:rsid w:val="00B33A05"/>
    <w:rsid w:val="00B33B5C"/>
    <w:rsid w:val="00B33B76"/>
    <w:rsid w:val="00B33D3E"/>
    <w:rsid w:val="00B3403A"/>
    <w:rsid w:val="00B34079"/>
    <w:rsid w:val="00B340C1"/>
    <w:rsid w:val="00B3415E"/>
    <w:rsid w:val="00B342CB"/>
    <w:rsid w:val="00B343F5"/>
    <w:rsid w:val="00B34432"/>
    <w:rsid w:val="00B34528"/>
    <w:rsid w:val="00B34707"/>
    <w:rsid w:val="00B34923"/>
    <w:rsid w:val="00B34A31"/>
    <w:rsid w:val="00B34AE7"/>
    <w:rsid w:val="00B34AF4"/>
    <w:rsid w:val="00B34B9C"/>
    <w:rsid w:val="00B34BB9"/>
    <w:rsid w:val="00B34C8B"/>
    <w:rsid w:val="00B34E58"/>
    <w:rsid w:val="00B34F9B"/>
    <w:rsid w:val="00B3500A"/>
    <w:rsid w:val="00B35036"/>
    <w:rsid w:val="00B35044"/>
    <w:rsid w:val="00B350C4"/>
    <w:rsid w:val="00B351EB"/>
    <w:rsid w:val="00B35233"/>
    <w:rsid w:val="00B3529D"/>
    <w:rsid w:val="00B352D4"/>
    <w:rsid w:val="00B35361"/>
    <w:rsid w:val="00B35374"/>
    <w:rsid w:val="00B3545F"/>
    <w:rsid w:val="00B35500"/>
    <w:rsid w:val="00B35527"/>
    <w:rsid w:val="00B356A7"/>
    <w:rsid w:val="00B357AB"/>
    <w:rsid w:val="00B35807"/>
    <w:rsid w:val="00B35A23"/>
    <w:rsid w:val="00B35BAB"/>
    <w:rsid w:val="00B35C24"/>
    <w:rsid w:val="00B35E13"/>
    <w:rsid w:val="00B35E3A"/>
    <w:rsid w:val="00B35E9A"/>
    <w:rsid w:val="00B36062"/>
    <w:rsid w:val="00B3606C"/>
    <w:rsid w:val="00B361B1"/>
    <w:rsid w:val="00B3638A"/>
    <w:rsid w:val="00B364F4"/>
    <w:rsid w:val="00B36622"/>
    <w:rsid w:val="00B3665A"/>
    <w:rsid w:val="00B367E9"/>
    <w:rsid w:val="00B36864"/>
    <w:rsid w:val="00B368D6"/>
    <w:rsid w:val="00B36A57"/>
    <w:rsid w:val="00B36BA0"/>
    <w:rsid w:val="00B36D24"/>
    <w:rsid w:val="00B36DF7"/>
    <w:rsid w:val="00B36E6A"/>
    <w:rsid w:val="00B36EA7"/>
    <w:rsid w:val="00B36FC9"/>
    <w:rsid w:val="00B3702D"/>
    <w:rsid w:val="00B37114"/>
    <w:rsid w:val="00B371F3"/>
    <w:rsid w:val="00B3726A"/>
    <w:rsid w:val="00B37303"/>
    <w:rsid w:val="00B3738D"/>
    <w:rsid w:val="00B373B7"/>
    <w:rsid w:val="00B37454"/>
    <w:rsid w:val="00B37606"/>
    <w:rsid w:val="00B37677"/>
    <w:rsid w:val="00B3774D"/>
    <w:rsid w:val="00B3795E"/>
    <w:rsid w:val="00B379CA"/>
    <w:rsid w:val="00B379DA"/>
    <w:rsid w:val="00B379F3"/>
    <w:rsid w:val="00B37A6C"/>
    <w:rsid w:val="00B37AA5"/>
    <w:rsid w:val="00B37B4E"/>
    <w:rsid w:val="00B37BE9"/>
    <w:rsid w:val="00B37D95"/>
    <w:rsid w:val="00B37DBC"/>
    <w:rsid w:val="00B37E43"/>
    <w:rsid w:val="00B37EEC"/>
    <w:rsid w:val="00B37FB4"/>
    <w:rsid w:val="00B4001C"/>
    <w:rsid w:val="00B400B2"/>
    <w:rsid w:val="00B40256"/>
    <w:rsid w:val="00B4044D"/>
    <w:rsid w:val="00B405F9"/>
    <w:rsid w:val="00B40624"/>
    <w:rsid w:val="00B4069F"/>
    <w:rsid w:val="00B406C6"/>
    <w:rsid w:val="00B407B7"/>
    <w:rsid w:val="00B40847"/>
    <w:rsid w:val="00B408A7"/>
    <w:rsid w:val="00B408C0"/>
    <w:rsid w:val="00B40AAB"/>
    <w:rsid w:val="00B40AF0"/>
    <w:rsid w:val="00B40B39"/>
    <w:rsid w:val="00B40B88"/>
    <w:rsid w:val="00B40BE3"/>
    <w:rsid w:val="00B40DA3"/>
    <w:rsid w:val="00B40E20"/>
    <w:rsid w:val="00B40ED6"/>
    <w:rsid w:val="00B40FB8"/>
    <w:rsid w:val="00B4120D"/>
    <w:rsid w:val="00B416A9"/>
    <w:rsid w:val="00B4184B"/>
    <w:rsid w:val="00B41A65"/>
    <w:rsid w:val="00B41AAB"/>
    <w:rsid w:val="00B41B3D"/>
    <w:rsid w:val="00B41C08"/>
    <w:rsid w:val="00B41D69"/>
    <w:rsid w:val="00B41E83"/>
    <w:rsid w:val="00B41E98"/>
    <w:rsid w:val="00B42014"/>
    <w:rsid w:val="00B4207E"/>
    <w:rsid w:val="00B42157"/>
    <w:rsid w:val="00B422A9"/>
    <w:rsid w:val="00B422CB"/>
    <w:rsid w:val="00B42584"/>
    <w:rsid w:val="00B425AF"/>
    <w:rsid w:val="00B425CA"/>
    <w:rsid w:val="00B42618"/>
    <w:rsid w:val="00B42692"/>
    <w:rsid w:val="00B42771"/>
    <w:rsid w:val="00B4279E"/>
    <w:rsid w:val="00B428E3"/>
    <w:rsid w:val="00B4291A"/>
    <w:rsid w:val="00B42A40"/>
    <w:rsid w:val="00B42B3A"/>
    <w:rsid w:val="00B42B58"/>
    <w:rsid w:val="00B42D98"/>
    <w:rsid w:val="00B42D9E"/>
    <w:rsid w:val="00B42DC8"/>
    <w:rsid w:val="00B42EBE"/>
    <w:rsid w:val="00B42F23"/>
    <w:rsid w:val="00B4303A"/>
    <w:rsid w:val="00B430D9"/>
    <w:rsid w:val="00B43120"/>
    <w:rsid w:val="00B43149"/>
    <w:rsid w:val="00B43242"/>
    <w:rsid w:val="00B4356F"/>
    <w:rsid w:val="00B4357F"/>
    <w:rsid w:val="00B43719"/>
    <w:rsid w:val="00B43B5C"/>
    <w:rsid w:val="00B43CE0"/>
    <w:rsid w:val="00B43E06"/>
    <w:rsid w:val="00B43E92"/>
    <w:rsid w:val="00B43F0A"/>
    <w:rsid w:val="00B43F92"/>
    <w:rsid w:val="00B44026"/>
    <w:rsid w:val="00B440DD"/>
    <w:rsid w:val="00B441B1"/>
    <w:rsid w:val="00B441B6"/>
    <w:rsid w:val="00B441CE"/>
    <w:rsid w:val="00B4426E"/>
    <w:rsid w:val="00B44280"/>
    <w:rsid w:val="00B442A8"/>
    <w:rsid w:val="00B442F5"/>
    <w:rsid w:val="00B44308"/>
    <w:rsid w:val="00B443C1"/>
    <w:rsid w:val="00B4457E"/>
    <w:rsid w:val="00B446DE"/>
    <w:rsid w:val="00B4470B"/>
    <w:rsid w:val="00B44755"/>
    <w:rsid w:val="00B449D9"/>
    <w:rsid w:val="00B44B51"/>
    <w:rsid w:val="00B44BC4"/>
    <w:rsid w:val="00B44DA4"/>
    <w:rsid w:val="00B44E35"/>
    <w:rsid w:val="00B44F26"/>
    <w:rsid w:val="00B44F2C"/>
    <w:rsid w:val="00B44FB6"/>
    <w:rsid w:val="00B45124"/>
    <w:rsid w:val="00B4526F"/>
    <w:rsid w:val="00B452B0"/>
    <w:rsid w:val="00B45394"/>
    <w:rsid w:val="00B454FE"/>
    <w:rsid w:val="00B455A1"/>
    <w:rsid w:val="00B455AC"/>
    <w:rsid w:val="00B45836"/>
    <w:rsid w:val="00B45837"/>
    <w:rsid w:val="00B45941"/>
    <w:rsid w:val="00B45A69"/>
    <w:rsid w:val="00B45A99"/>
    <w:rsid w:val="00B45A9C"/>
    <w:rsid w:val="00B45C07"/>
    <w:rsid w:val="00B45C18"/>
    <w:rsid w:val="00B45C77"/>
    <w:rsid w:val="00B45D0B"/>
    <w:rsid w:val="00B45E39"/>
    <w:rsid w:val="00B460F5"/>
    <w:rsid w:val="00B46158"/>
    <w:rsid w:val="00B461B8"/>
    <w:rsid w:val="00B461BF"/>
    <w:rsid w:val="00B4623B"/>
    <w:rsid w:val="00B46259"/>
    <w:rsid w:val="00B464FB"/>
    <w:rsid w:val="00B466F0"/>
    <w:rsid w:val="00B467D8"/>
    <w:rsid w:val="00B467F6"/>
    <w:rsid w:val="00B46810"/>
    <w:rsid w:val="00B4699D"/>
    <w:rsid w:val="00B469E1"/>
    <w:rsid w:val="00B46A19"/>
    <w:rsid w:val="00B46A6E"/>
    <w:rsid w:val="00B46ADA"/>
    <w:rsid w:val="00B46B65"/>
    <w:rsid w:val="00B46C3F"/>
    <w:rsid w:val="00B46D07"/>
    <w:rsid w:val="00B46DA3"/>
    <w:rsid w:val="00B46DA4"/>
    <w:rsid w:val="00B46E5D"/>
    <w:rsid w:val="00B46ECE"/>
    <w:rsid w:val="00B47071"/>
    <w:rsid w:val="00B470BC"/>
    <w:rsid w:val="00B471A5"/>
    <w:rsid w:val="00B47224"/>
    <w:rsid w:val="00B47305"/>
    <w:rsid w:val="00B47370"/>
    <w:rsid w:val="00B4739A"/>
    <w:rsid w:val="00B473F4"/>
    <w:rsid w:val="00B47413"/>
    <w:rsid w:val="00B47444"/>
    <w:rsid w:val="00B475AC"/>
    <w:rsid w:val="00B47657"/>
    <w:rsid w:val="00B477EE"/>
    <w:rsid w:val="00B47855"/>
    <w:rsid w:val="00B478A3"/>
    <w:rsid w:val="00B479C1"/>
    <w:rsid w:val="00B47A6E"/>
    <w:rsid w:val="00B47C54"/>
    <w:rsid w:val="00B47D05"/>
    <w:rsid w:val="00B47DAD"/>
    <w:rsid w:val="00B47E62"/>
    <w:rsid w:val="00B47F18"/>
    <w:rsid w:val="00B47F8F"/>
    <w:rsid w:val="00B5008B"/>
    <w:rsid w:val="00B501AA"/>
    <w:rsid w:val="00B5022E"/>
    <w:rsid w:val="00B50331"/>
    <w:rsid w:val="00B505EB"/>
    <w:rsid w:val="00B5060B"/>
    <w:rsid w:val="00B50723"/>
    <w:rsid w:val="00B507FD"/>
    <w:rsid w:val="00B508B4"/>
    <w:rsid w:val="00B508BD"/>
    <w:rsid w:val="00B50BF7"/>
    <w:rsid w:val="00B50C34"/>
    <w:rsid w:val="00B50DD6"/>
    <w:rsid w:val="00B50E94"/>
    <w:rsid w:val="00B50EF1"/>
    <w:rsid w:val="00B50F46"/>
    <w:rsid w:val="00B50F6B"/>
    <w:rsid w:val="00B50FB1"/>
    <w:rsid w:val="00B50FCC"/>
    <w:rsid w:val="00B50FE1"/>
    <w:rsid w:val="00B51036"/>
    <w:rsid w:val="00B5105E"/>
    <w:rsid w:val="00B51246"/>
    <w:rsid w:val="00B51275"/>
    <w:rsid w:val="00B51276"/>
    <w:rsid w:val="00B512D6"/>
    <w:rsid w:val="00B515B2"/>
    <w:rsid w:val="00B51603"/>
    <w:rsid w:val="00B51748"/>
    <w:rsid w:val="00B517E1"/>
    <w:rsid w:val="00B5180D"/>
    <w:rsid w:val="00B5189F"/>
    <w:rsid w:val="00B51AC0"/>
    <w:rsid w:val="00B51B49"/>
    <w:rsid w:val="00B51B86"/>
    <w:rsid w:val="00B51D61"/>
    <w:rsid w:val="00B51F47"/>
    <w:rsid w:val="00B521DD"/>
    <w:rsid w:val="00B52218"/>
    <w:rsid w:val="00B52244"/>
    <w:rsid w:val="00B522E5"/>
    <w:rsid w:val="00B5243A"/>
    <w:rsid w:val="00B5271A"/>
    <w:rsid w:val="00B528D4"/>
    <w:rsid w:val="00B5298C"/>
    <w:rsid w:val="00B529A0"/>
    <w:rsid w:val="00B52BDD"/>
    <w:rsid w:val="00B52BE6"/>
    <w:rsid w:val="00B52C5D"/>
    <w:rsid w:val="00B52CD1"/>
    <w:rsid w:val="00B52CDE"/>
    <w:rsid w:val="00B52EE1"/>
    <w:rsid w:val="00B52F47"/>
    <w:rsid w:val="00B52FAF"/>
    <w:rsid w:val="00B5313F"/>
    <w:rsid w:val="00B53213"/>
    <w:rsid w:val="00B53327"/>
    <w:rsid w:val="00B53551"/>
    <w:rsid w:val="00B538D1"/>
    <w:rsid w:val="00B53A08"/>
    <w:rsid w:val="00B53A58"/>
    <w:rsid w:val="00B53A61"/>
    <w:rsid w:val="00B53ABF"/>
    <w:rsid w:val="00B53AD0"/>
    <w:rsid w:val="00B53B66"/>
    <w:rsid w:val="00B53BB7"/>
    <w:rsid w:val="00B53C50"/>
    <w:rsid w:val="00B53C5D"/>
    <w:rsid w:val="00B53D3F"/>
    <w:rsid w:val="00B53D6A"/>
    <w:rsid w:val="00B53E33"/>
    <w:rsid w:val="00B53EF0"/>
    <w:rsid w:val="00B5406E"/>
    <w:rsid w:val="00B540CA"/>
    <w:rsid w:val="00B541C2"/>
    <w:rsid w:val="00B54214"/>
    <w:rsid w:val="00B54399"/>
    <w:rsid w:val="00B54401"/>
    <w:rsid w:val="00B54440"/>
    <w:rsid w:val="00B545C1"/>
    <w:rsid w:val="00B54647"/>
    <w:rsid w:val="00B546F8"/>
    <w:rsid w:val="00B54723"/>
    <w:rsid w:val="00B547AE"/>
    <w:rsid w:val="00B547B8"/>
    <w:rsid w:val="00B548A0"/>
    <w:rsid w:val="00B54957"/>
    <w:rsid w:val="00B5496F"/>
    <w:rsid w:val="00B54989"/>
    <w:rsid w:val="00B54A54"/>
    <w:rsid w:val="00B54C61"/>
    <w:rsid w:val="00B54CBE"/>
    <w:rsid w:val="00B54F00"/>
    <w:rsid w:val="00B54F55"/>
    <w:rsid w:val="00B54FCF"/>
    <w:rsid w:val="00B55174"/>
    <w:rsid w:val="00B553EE"/>
    <w:rsid w:val="00B55511"/>
    <w:rsid w:val="00B55516"/>
    <w:rsid w:val="00B55652"/>
    <w:rsid w:val="00B55666"/>
    <w:rsid w:val="00B55697"/>
    <w:rsid w:val="00B55792"/>
    <w:rsid w:val="00B557B9"/>
    <w:rsid w:val="00B55B7D"/>
    <w:rsid w:val="00B55BD2"/>
    <w:rsid w:val="00B55C90"/>
    <w:rsid w:val="00B55D58"/>
    <w:rsid w:val="00B55EA7"/>
    <w:rsid w:val="00B55ECB"/>
    <w:rsid w:val="00B55FC3"/>
    <w:rsid w:val="00B55FF0"/>
    <w:rsid w:val="00B56001"/>
    <w:rsid w:val="00B56046"/>
    <w:rsid w:val="00B560D9"/>
    <w:rsid w:val="00B561EA"/>
    <w:rsid w:val="00B56387"/>
    <w:rsid w:val="00B5656A"/>
    <w:rsid w:val="00B56878"/>
    <w:rsid w:val="00B568F0"/>
    <w:rsid w:val="00B569C0"/>
    <w:rsid w:val="00B569E9"/>
    <w:rsid w:val="00B56A47"/>
    <w:rsid w:val="00B56C7D"/>
    <w:rsid w:val="00B56CB4"/>
    <w:rsid w:val="00B56E0F"/>
    <w:rsid w:val="00B56E85"/>
    <w:rsid w:val="00B56FA6"/>
    <w:rsid w:val="00B570AD"/>
    <w:rsid w:val="00B57214"/>
    <w:rsid w:val="00B57483"/>
    <w:rsid w:val="00B574B1"/>
    <w:rsid w:val="00B57784"/>
    <w:rsid w:val="00B578C8"/>
    <w:rsid w:val="00B579CB"/>
    <w:rsid w:val="00B57A1C"/>
    <w:rsid w:val="00B57B7B"/>
    <w:rsid w:val="00B57DD6"/>
    <w:rsid w:val="00B57FB7"/>
    <w:rsid w:val="00B60020"/>
    <w:rsid w:val="00B60232"/>
    <w:rsid w:val="00B60251"/>
    <w:rsid w:val="00B6028E"/>
    <w:rsid w:val="00B60293"/>
    <w:rsid w:val="00B6057D"/>
    <w:rsid w:val="00B60807"/>
    <w:rsid w:val="00B60979"/>
    <w:rsid w:val="00B609EE"/>
    <w:rsid w:val="00B60AA0"/>
    <w:rsid w:val="00B60AFA"/>
    <w:rsid w:val="00B60DA7"/>
    <w:rsid w:val="00B60EF1"/>
    <w:rsid w:val="00B60F5F"/>
    <w:rsid w:val="00B60FE6"/>
    <w:rsid w:val="00B61010"/>
    <w:rsid w:val="00B610BD"/>
    <w:rsid w:val="00B6117C"/>
    <w:rsid w:val="00B613C0"/>
    <w:rsid w:val="00B6157D"/>
    <w:rsid w:val="00B615CD"/>
    <w:rsid w:val="00B615E3"/>
    <w:rsid w:val="00B616FC"/>
    <w:rsid w:val="00B61739"/>
    <w:rsid w:val="00B61759"/>
    <w:rsid w:val="00B618AE"/>
    <w:rsid w:val="00B619AA"/>
    <w:rsid w:val="00B61AB5"/>
    <w:rsid w:val="00B61AC9"/>
    <w:rsid w:val="00B61B96"/>
    <w:rsid w:val="00B61CC2"/>
    <w:rsid w:val="00B61CEB"/>
    <w:rsid w:val="00B61D42"/>
    <w:rsid w:val="00B61E90"/>
    <w:rsid w:val="00B61F3C"/>
    <w:rsid w:val="00B61F5B"/>
    <w:rsid w:val="00B620DE"/>
    <w:rsid w:val="00B6224B"/>
    <w:rsid w:val="00B623C3"/>
    <w:rsid w:val="00B62415"/>
    <w:rsid w:val="00B624C4"/>
    <w:rsid w:val="00B624D2"/>
    <w:rsid w:val="00B6252D"/>
    <w:rsid w:val="00B62895"/>
    <w:rsid w:val="00B62A99"/>
    <w:rsid w:val="00B62ACE"/>
    <w:rsid w:val="00B62B24"/>
    <w:rsid w:val="00B62C2F"/>
    <w:rsid w:val="00B62C5B"/>
    <w:rsid w:val="00B62D77"/>
    <w:rsid w:val="00B62E04"/>
    <w:rsid w:val="00B62EF5"/>
    <w:rsid w:val="00B62F4D"/>
    <w:rsid w:val="00B62FE1"/>
    <w:rsid w:val="00B6306A"/>
    <w:rsid w:val="00B63072"/>
    <w:rsid w:val="00B6310B"/>
    <w:rsid w:val="00B632C2"/>
    <w:rsid w:val="00B63419"/>
    <w:rsid w:val="00B63442"/>
    <w:rsid w:val="00B63498"/>
    <w:rsid w:val="00B634A7"/>
    <w:rsid w:val="00B63541"/>
    <w:rsid w:val="00B6356A"/>
    <w:rsid w:val="00B63587"/>
    <w:rsid w:val="00B6362A"/>
    <w:rsid w:val="00B636DE"/>
    <w:rsid w:val="00B638DA"/>
    <w:rsid w:val="00B63AE4"/>
    <w:rsid w:val="00B63B29"/>
    <w:rsid w:val="00B63DB0"/>
    <w:rsid w:val="00B6406C"/>
    <w:rsid w:val="00B6408B"/>
    <w:rsid w:val="00B640DE"/>
    <w:rsid w:val="00B6412F"/>
    <w:rsid w:val="00B64336"/>
    <w:rsid w:val="00B643AC"/>
    <w:rsid w:val="00B64491"/>
    <w:rsid w:val="00B64CB0"/>
    <w:rsid w:val="00B64D69"/>
    <w:rsid w:val="00B64E3C"/>
    <w:rsid w:val="00B64FAB"/>
    <w:rsid w:val="00B6507E"/>
    <w:rsid w:val="00B65172"/>
    <w:rsid w:val="00B6518A"/>
    <w:rsid w:val="00B65211"/>
    <w:rsid w:val="00B65280"/>
    <w:rsid w:val="00B65306"/>
    <w:rsid w:val="00B65308"/>
    <w:rsid w:val="00B654B6"/>
    <w:rsid w:val="00B6550E"/>
    <w:rsid w:val="00B65630"/>
    <w:rsid w:val="00B65679"/>
    <w:rsid w:val="00B65696"/>
    <w:rsid w:val="00B656B0"/>
    <w:rsid w:val="00B656D8"/>
    <w:rsid w:val="00B65738"/>
    <w:rsid w:val="00B6587F"/>
    <w:rsid w:val="00B65973"/>
    <w:rsid w:val="00B65995"/>
    <w:rsid w:val="00B65A31"/>
    <w:rsid w:val="00B65AA5"/>
    <w:rsid w:val="00B65AA9"/>
    <w:rsid w:val="00B65AB8"/>
    <w:rsid w:val="00B65B9C"/>
    <w:rsid w:val="00B65BAB"/>
    <w:rsid w:val="00B65BD8"/>
    <w:rsid w:val="00B65F7A"/>
    <w:rsid w:val="00B660E2"/>
    <w:rsid w:val="00B66221"/>
    <w:rsid w:val="00B66287"/>
    <w:rsid w:val="00B6641F"/>
    <w:rsid w:val="00B66431"/>
    <w:rsid w:val="00B66630"/>
    <w:rsid w:val="00B66640"/>
    <w:rsid w:val="00B66674"/>
    <w:rsid w:val="00B66725"/>
    <w:rsid w:val="00B668D0"/>
    <w:rsid w:val="00B66B16"/>
    <w:rsid w:val="00B66B27"/>
    <w:rsid w:val="00B66BA3"/>
    <w:rsid w:val="00B66BF2"/>
    <w:rsid w:val="00B66C03"/>
    <w:rsid w:val="00B66E3F"/>
    <w:rsid w:val="00B66E68"/>
    <w:rsid w:val="00B66EE1"/>
    <w:rsid w:val="00B66EFF"/>
    <w:rsid w:val="00B66FD0"/>
    <w:rsid w:val="00B670EA"/>
    <w:rsid w:val="00B670F5"/>
    <w:rsid w:val="00B671DB"/>
    <w:rsid w:val="00B672D1"/>
    <w:rsid w:val="00B673D1"/>
    <w:rsid w:val="00B674A4"/>
    <w:rsid w:val="00B6768B"/>
    <w:rsid w:val="00B67726"/>
    <w:rsid w:val="00B6772B"/>
    <w:rsid w:val="00B679CF"/>
    <w:rsid w:val="00B67AFD"/>
    <w:rsid w:val="00B67CFD"/>
    <w:rsid w:val="00B67DB4"/>
    <w:rsid w:val="00B67DF1"/>
    <w:rsid w:val="00B67F64"/>
    <w:rsid w:val="00B67F96"/>
    <w:rsid w:val="00B67FB3"/>
    <w:rsid w:val="00B701F3"/>
    <w:rsid w:val="00B7021B"/>
    <w:rsid w:val="00B70289"/>
    <w:rsid w:val="00B70391"/>
    <w:rsid w:val="00B703D4"/>
    <w:rsid w:val="00B70453"/>
    <w:rsid w:val="00B704A7"/>
    <w:rsid w:val="00B704BA"/>
    <w:rsid w:val="00B705C4"/>
    <w:rsid w:val="00B706F5"/>
    <w:rsid w:val="00B7097E"/>
    <w:rsid w:val="00B70AF2"/>
    <w:rsid w:val="00B70BD9"/>
    <w:rsid w:val="00B70CD7"/>
    <w:rsid w:val="00B710A8"/>
    <w:rsid w:val="00B71175"/>
    <w:rsid w:val="00B712AA"/>
    <w:rsid w:val="00B713F8"/>
    <w:rsid w:val="00B71408"/>
    <w:rsid w:val="00B7143A"/>
    <w:rsid w:val="00B71584"/>
    <w:rsid w:val="00B71637"/>
    <w:rsid w:val="00B7187A"/>
    <w:rsid w:val="00B7196A"/>
    <w:rsid w:val="00B71A9C"/>
    <w:rsid w:val="00B71B92"/>
    <w:rsid w:val="00B71C5F"/>
    <w:rsid w:val="00B71CA3"/>
    <w:rsid w:val="00B71E43"/>
    <w:rsid w:val="00B71FE5"/>
    <w:rsid w:val="00B72018"/>
    <w:rsid w:val="00B72139"/>
    <w:rsid w:val="00B7214C"/>
    <w:rsid w:val="00B721F0"/>
    <w:rsid w:val="00B7241F"/>
    <w:rsid w:val="00B7245D"/>
    <w:rsid w:val="00B724DA"/>
    <w:rsid w:val="00B72633"/>
    <w:rsid w:val="00B7270D"/>
    <w:rsid w:val="00B72824"/>
    <w:rsid w:val="00B7289B"/>
    <w:rsid w:val="00B728E4"/>
    <w:rsid w:val="00B729C4"/>
    <w:rsid w:val="00B729F8"/>
    <w:rsid w:val="00B72AED"/>
    <w:rsid w:val="00B72BBE"/>
    <w:rsid w:val="00B72CDC"/>
    <w:rsid w:val="00B72D04"/>
    <w:rsid w:val="00B72E5A"/>
    <w:rsid w:val="00B72E70"/>
    <w:rsid w:val="00B72EDD"/>
    <w:rsid w:val="00B72F00"/>
    <w:rsid w:val="00B730ED"/>
    <w:rsid w:val="00B731C0"/>
    <w:rsid w:val="00B732E8"/>
    <w:rsid w:val="00B732FF"/>
    <w:rsid w:val="00B73369"/>
    <w:rsid w:val="00B73432"/>
    <w:rsid w:val="00B734BB"/>
    <w:rsid w:val="00B73628"/>
    <w:rsid w:val="00B7375D"/>
    <w:rsid w:val="00B737A5"/>
    <w:rsid w:val="00B737D7"/>
    <w:rsid w:val="00B738B8"/>
    <w:rsid w:val="00B738D2"/>
    <w:rsid w:val="00B738F0"/>
    <w:rsid w:val="00B73911"/>
    <w:rsid w:val="00B73A88"/>
    <w:rsid w:val="00B73B15"/>
    <w:rsid w:val="00B73BA7"/>
    <w:rsid w:val="00B73CA8"/>
    <w:rsid w:val="00B73E19"/>
    <w:rsid w:val="00B73EBA"/>
    <w:rsid w:val="00B73EC8"/>
    <w:rsid w:val="00B741F2"/>
    <w:rsid w:val="00B74275"/>
    <w:rsid w:val="00B742B0"/>
    <w:rsid w:val="00B745C1"/>
    <w:rsid w:val="00B74649"/>
    <w:rsid w:val="00B74652"/>
    <w:rsid w:val="00B74726"/>
    <w:rsid w:val="00B747DD"/>
    <w:rsid w:val="00B74824"/>
    <w:rsid w:val="00B7488A"/>
    <w:rsid w:val="00B749FA"/>
    <w:rsid w:val="00B74A8E"/>
    <w:rsid w:val="00B74AE3"/>
    <w:rsid w:val="00B74AFC"/>
    <w:rsid w:val="00B74FF1"/>
    <w:rsid w:val="00B750B7"/>
    <w:rsid w:val="00B751B1"/>
    <w:rsid w:val="00B751CD"/>
    <w:rsid w:val="00B75567"/>
    <w:rsid w:val="00B7574A"/>
    <w:rsid w:val="00B759A7"/>
    <w:rsid w:val="00B75B0E"/>
    <w:rsid w:val="00B75C3B"/>
    <w:rsid w:val="00B75CA7"/>
    <w:rsid w:val="00B75CAB"/>
    <w:rsid w:val="00B75CB0"/>
    <w:rsid w:val="00B75CBC"/>
    <w:rsid w:val="00B75DC1"/>
    <w:rsid w:val="00B75E14"/>
    <w:rsid w:val="00B75FE8"/>
    <w:rsid w:val="00B760AE"/>
    <w:rsid w:val="00B761AD"/>
    <w:rsid w:val="00B7632A"/>
    <w:rsid w:val="00B763B9"/>
    <w:rsid w:val="00B7645B"/>
    <w:rsid w:val="00B76466"/>
    <w:rsid w:val="00B7647D"/>
    <w:rsid w:val="00B76494"/>
    <w:rsid w:val="00B7668F"/>
    <w:rsid w:val="00B766BB"/>
    <w:rsid w:val="00B767B6"/>
    <w:rsid w:val="00B76820"/>
    <w:rsid w:val="00B76826"/>
    <w:rsid w:val="00B7686E"/>
    <w:rsid w:val="00B76AFF"/>
    <w:rsid w:val="00B76C24"/>
    <w:rsid w:val="00B76D02"/>
    <w:rsid w:val="00B76D72"/>
    <w:rsid w:val="00B76D92"/>
    <w:rsid w:val="00B76E12"/>
    <w:rsid w:val="00B76EB3"/>
    <w:rsid w:val="00B77052"/>
    <w:rsid w:val="00B7708B"/>
    <w:rsid w:val="00B7723D"/>
    <w:rsid w:val="00B77277"/>
    <w:rsid w:val="00B77336"/>
    <w:rsid w:val="00B7743D"/>
    <w:rsid w:val="00B774EB"/>
    <w:rsid w:val="00B77534"/>
    <w:rsid w:val="00B77706"/>
    <w:rsid w:val="00B77742"/>
    <w:rsid w:val="00B77898"/>
    <w:rsid w:val="00B7798F"/>
    <w:rsid w:val="00B77B80"/>
    <w:rsid w:val="00B77BB8"/>
    <w:rsid w:val="00B77BBA"/>
    <w:rsid w:val="00B77C53"/>
    <w:rsid w:val="00B77CC6"/>
    <w:rsid w:val="00B77D59"/>
    <w:rsid w:val="00B77D7A"/>
    <w:rsid w:val="00B77E6E"/>
    <w:rsid w:val="00B8003F"/>
    <w:rsid w:val="00B8004F"/>
    <w:rsid w:val="00B8010B"/>
    <w:rsid w:val="00B8017C"/>
    <w:rsid w:val="00B8018A"/>
    <w:rsid w:val="00B8021A"/>
    <w:rsid w:val="00B80477"/>
    <w:rsid w:val="00B80736"/>
    <w:rsid w:val="00B80743"/>
    <w:rsid w:val="00B80899"/>
    <w:rsid w:val="00B80922"/>
    <w:rsid w:val="00B80B07"/>
    <w:rsid w:val="00B80CC9"/>
    <w:rsid w:val="00B80F6F"/>
    <w:rsid w:val="00B80FF6"/>
    <w:rsid w:val="00B81393"/>
    <w:rsid w:val="00B8140A"/>
    <w:rsid w:val="00B8147A"/>
    <w:rsid w:val="00B81488"/>
    <w:rsid w:val="00B81538"/>
    <w:rsid w:val="00B815DF"/>
    <w:rsid w:val="00B816DF"/>
    <w:rsid w:val="00B81720"/>
    <w:rsid w:val="00B819E0"/>
    <w:rsid w:val="00B819E3"/>
    <w:rsid w:val="00B81A61"/>
    <w:rsid w:val="00B81A62"/>
    <w:rsid w:val="00B81B82"/>
    <w:rsid w:val="00B81B99"/>
    <w:rsid w:val="00B81BEB"/>
    <w:rsid w:val="00B81C6A"/>
    <w:rsid w:val="00B81DE1"/>
    <w:rsid w:val="00B820D8"/>
    <w:rsid w:val="00B82253"/>
    <w:rsid w:val="00B82352"/>
    <w:rsid w:val="00B82412"/>
    <w:rsid w:val="00B826BE"/>
    <w:rsid w:val="00B8279C"/>
    <w:rsid w:val="00B828AD"/>
    <w:rsid w:val="00B82999"/>
    <w:rsid w:val="00B82A86"/>
    <w:rsid w:val="00B82C1D"/>
    <w:rsid w:val="00B82CFF"/>
    <w:rsid w:val="00B82E89"/>
    <w:rsid w:val="00B82EC5"/>
    <w:rsid w:val="00B82EC7"/>
    <w:rsid w:val="00B82F45"/>
    <w:rsid w:val="00B82FB8"/>
    <w:rsid w:val="00B82FC8"/>
    <w:rsid w:val="00B83007"/>
    <w:rsid w:val="00B8307B"/>
    <w:rsid w:val="00B830EC"/>
    <w:rsid w:val="00B83116"/>
    <w:rsid w:val="00B83230"/>
    <w:rsid w:val="00B8325B"/>
    <w:rsid w:val="00B83283"/>
    <w:rsid w:val="00B832C6"/>
    <w:rsid w:val="00B832D9"/>
    <w:rsid w:val="00B83477"/>
    <w:rsid w:val="00B835F9"/>
    <w:rsid w:val="00B83703"/>
    <w:rsid w:val="00B83712"/>
    <w:rsid w:val="00B83902"/>
    <w:rsid w:val="00B8390B"/>
    <w:rsid w:val="00B83A56"/>
    <w:rsid w:val="00B83ABD"/>
    <w:rsid w:val="00B83AC2"/>
    <w:rsid w:val="00B83B16"/>
    <w:rsid w:val="00B83B75"/>
    <w:rsid w:val="00B83DA4"/>
    <w:rsid w:val="00B84277"/>
    <w:rsid w:val="00B84314"/>
    <w:rsid w:val="00B843E1"/>
    <w:rsid w:val="00B84500"/>
    <w:rsid w:val="00B845B2"/>
    <w:rsid w:val="00B845C5"/>
    <w:rsid w:val="00B84739"/>
    <w:rsid w:val="00B847D9"/>
    <w:rsid w:val="00B8480D"/>
    <w:rsid w:val="00B84B56"/>
    <w:rsid w:val="00B84BAC"/>
    <w:rsid w:val="00B84C82"/>
    <w:rsid w:val="00B84C8C"/>
    <w:rsid w:val="00B84F0C"/>
    <w:rsid w:val="00B8503C"/>
    <w:rsid w:val="00B8505B"/>
    <w:rsid w:val="00B85125"/>
    <w:rsid w:val="00B852EA"/>
    <w:rsid w:val="00B852EE"/>
    <w:rsid w:val="00B85356"/>
    <w:rsid w:val="00B85394"/>
    <w:rsid w:val="00B853F1"/>
    <w:rsid w:val="00B85551"/>
    <w:rsid w:val="00B855CF"/>
    <w:rsid w:val="00B85694"/>
    <w:rsid w:val="00B857B9"/>
    <w:rsid w:val="00B858BE"/>
    <w:rsid w:val="00B859AE"/>
    <w:rsid w:val="00B85A30"/>
    <w:rsid w:val="00B85A4E"/>
    <w:rsid w:val="00B85A87"/>
    <w:rsid w:val="00B85B47"/>
    <w:rsid w:val="00B85C62"/>
    <w:rsid w:val="00B85F10"/>
    <w:rsid w:val="00B85F7A"/>
    <w:rsid w:val="00B861DB"/>
    <w:rsid w:val="00B861FE"/>
    <w:rsid w:val="00B862DB"/>
    <w:rsid w:val="00B86342"/>
    <w:rsid w:val="00B863DF"/>
    <w:rsid w:val="00B86540"/>
    <w:rsid w:val="00B86549"/>
    <w:rsid w:val="00B865DB"/>
    <w:rsid w:val="00B86647"/>
    <w:rsid w:val="00B868A1"/>
    <w:rsid w:val="00B868F7"/>
    <w:rsid w:val="00B869E4"/>
    <w:rsid w:val="00B86A10"/>
    <w:rsid w:val="00B86B33"/>
    <w:rsid w:val="00B86B97"/>
    <w:rsid w:val="00B86C6B"/>
    <w:rsid w:val="00B86C80"/>
    <w:rsid w:val="00B86CE5"/>
    <w:rsid w:val="00B86D00"/>
    <w:rsid w:val="00B87083"/>
    <w:rsid w:val="00B8732E"/>
    <w:rsid w:val="00B873D3"/>
    <w:rsid w:val="00B873D5"/>
    <w:rsid w:val="00B873E5"/>
    <w:rsid w:val="00B87530"/>
    <w:rsid w:val="00B875A5"/>
    <w:rsid w:val="00B877C3"/>
    <w:rsid w:val="00B87860"/>
    <w:rsid w:val="00B87954"/>
    <w:rsid w:val="00B87DF8"/>
    <w:rsid w:val="00B87EFE"/>
    <w:rsid w:val="00B9017E"/>
    <w:rsid w:val="00B90294"/>
    <w:rsid w:val="00B904E5"/>
    <w:rsid w:val="00B904E6"/>
    <w:rsid w:val="00B90528"/>
    <w:rsid w:val="00B90741"/>
    <w:rsid w:val="00B9078D"/>
    <w:rsid w:val="00B90798"/>
    <w:rsid w:val="00B907EC"/>
    <w:rsid w:val="00B90A26"/>
    <w:rsid w:val="00B90B16"/>
    <w:rsid w:val="00B90B20"/>
    <w:rsid w:val="00B90F00"/>
    <w:rsid w:val="00B9104E"/>
    <w:rsid w:val="00B91053"/>
    <w:rsid w:val="00B911C0"/>
    <w:rsid w:val="00B912F0"/>
    <w:rsid w:val="00B913A7"/>
    <w:rsid w:val="00B9149E"/>
    <w:rsid w:val="00B91659"/>
    <w:rsid w:val="00B91701"/>
    <w:rsid w:val="00B91709"/>
    <w:rsid w:val="00B9171C"/>
    <w:rsid w:val="00B9175B"/>
    <w:rsid w:val="00B917E8"/>
    <w:rsid w:val="00B91847"/>
    <w:rsid w:val="00B918A1"/>
    <w:rsid w:val="00B91946"/>
    <w:rsid w:val="00B91B29"/>
    <w:rsid w:val="00B91B54"/>
    <w:rsid w:val="00B91B88"/>
    <w:rsid w:val="00B91CAD"/>
    <w:rsid w:val="00B91CC9"/>
    <w:rsid w:val="00B91D97"/>
    <w:rsid w:val="00B91E37"/>
    <w:rsid w:val="00B91EB4"/>
    <w:rsid w:val="00B91EF1"/>
    <w:rsid w:val="00B92011"/>
    <w:rsid w:val="00B920B8"/>
    <w:rsid w:val="00B921A0"/>
    <w:rsid w:val="00B92293"/>
    <w:rsid w:val="00B9241A"/>
    <w:rsid w:val="00B925B6"/>
    <w:rsid w:val="00B92686"/>
    <w:rsid w:val="00B9271D"/>
    <w:rsid w:val="00B927B3"/>
    <w:rsid w:val="00B9288A"/>
    <w:rsid w:val="00B92957"/>
    <w:rsid w:val="00B92AEC"/>
    <w:rsid w:val="00B92BB8"/>
    <w:rsid w:val="00B92CC7"/>
    <w:rsid w:val="00B92FE3"/>
    <w:rsid w:val="00B930C5"/>
    <w:rsid w:val="00B9311D"/>
    <w:rsid w:val="00B93130"/>
    <w:rsid w:val="00B9319D"/>
    <w:rsid w:val="00B931CE"/>
    <w:rsid w:val="00B93243"/>
    <w:rsid w:val="00B9329B"/>
    <w:rsid w:val="00B933CC"/>
    <w:rsid w:val="00B933D1"/>
    <w:rsid w:val="00B93505"/>
    <w:rsid w:val="00B936AF"/>
    <w:rsid w:val="00B937AA"/>
    <w:rsid w:val="00B937F6"/>
    <w:rsid w:val="00B9385F"/>
    <w:rsid w:val="00B93AA9"/>
    <w:rsid w:val="00B93AC5"/>
    <w:rsid w:val="00B93BDC"/>
    <w:rsid w:val="00B93C33"/>
    <w:rsid w:val="00B93EBE"/>
    <w:rsid w:val="00B93FB9"/>
    <w:rsid w:val="00B93FE1"/>
    <w:rsid w:val="00B94197"/>
    <w:rsid w:val="00B94346"/>
    <w:rsid w:val="00B9436C"/>
    <w:rsid w:val="00B94465"/>
    <w:rsid w:val="00B946DB"/>
    <w:rsid w:val="00B94836"/>
    <w:rsid w:val="00B94881"/>
    <w:rsid w:val="00B948B6"/>
    <w:rsid w:val="00B948D3"/>
    <w:rsid w:val="00B9496F"/>
    <w:rsid w:val="00B94AAA"/>
    <w:rsid w:val="00B94BCC"/>
    <w:rsid w:val="00B94BE1"/>
    <w:rsid w:val="00B94D45"/>
    <w:rsid w:val="00B94E98"/>
    <w:rsid w:val="00B95081"/>
    <w:rsid w:val="00B9531B"/>
    <w:rsid w:val="00B95399"/>
    <w:rsid w:val="00B953D6"/>
    <w:rsid w:val="00B95400"/>
    <w:rsid w:val="00B95542"/>
    <w:rsid w:val="00B955B7"/>
    <w:rsid w:val="00B95616"/>
    <w:rsid w:val="00B956B0"/>
    <w:rsid w:val="00B956ED"/>
    <w:rsid w:val="00B956F8"/>
    <w:rsid w:val="00B95737"/>
    <w:rsid w:val="00B95775"/>
    <w:rsid w:val="00B95982"/>
    <w:rsid w:val="00B95A01"/>
    <w:rsid w:val="00B95A6B"/>
    <w:rsid w:val="00B95A9B"/>
    <w:rsid w:val="00B95BF9"/>
    <w:rsid w:val="00B95CC9"/>
    <w:rsid w:val="00B95CF5"/>
    <w:rsid w:val="00B95D8C"/>
    <w:rsid w:val="00B95F47"/>
    <w:rsid w:val="00B96289"/>
    <w:rsid w:val="00B9629A"/>
    <w:rsid w:val="00B96346"/>
    <w:rsid w:val="00B964B2"/>
    <w:rsid w:val="00B964F8"/>
    <w:rsid w:val="00B96685"/>
    <w:rsid w:val="00B96791"/>
    <w:rsid w:val="00B96A1C"/>
    <w:rsid w:val="00B96A75"/>
    <w:rsid w:val="00B96B97"/>
    <w:rsid w:val="00B96C6E"/>
    <w:rsid w:val="00B96CA7"/>
    <w:rsid w:val="00B96E2E"/>
    <w:rsid w:val="00B96F04"/>
    <w:rsid w:val="00B9733F"/>
    <w:rsid w:val="00B9738B"/>
    <w:rsid w:val="00B97686"/>
    <w:rsid w:val="00B976A8"/>
    <w:rsid w:val="00B977BB"/>
    <w:rsid w:val="00B978F1"/>
    <w:rsid w:val="00B9797F"/>
    <w:rsid w:val="00B979BA"/>
    <w:rsid w:val="00B97CB0"/>
    <w:rsid w:val="00B97CBC"/>
    <w:rsid w:val="00B97CC4"/>
    <w:rsid w:val="00B97D30"/>
    <w:rsid w:val="00B97DBE"/>
    <w:rsid w:val="00B97E0B"/>
    <w:rsid w:val="00B97EAD"/>
    <w:rsid w:val="00B97EC2"/>
    <w:rsid w:val="00B97ED2"/>
    <w:rsid w:val="00BA011F"/>
    <w:rsid w:val="00BA0473"/>
    <w:rsid w:val="00BA04A9"/>
    <w:rsid w:val="00BA04B6"/>
    <w:rsid w:val="00BA05B3"/>
    <w:rsid w:val="00BA05E8"/>
    <w:rsid w:val="00BA0657"/>
    <w:rsid w:val="00BA069F"/>
    <w:rsid w:val="00BA0721"/>
    <w:rsid w:val="00BA0759"/>
    <w:rsid w:val="00BA07B0"/>
    <w:rsid w:val="00BA08EB"/>
    <w:rsid w:val="00BA0A7E"/>
    <w:rsid w:val="00BA0A82"/>
    <w:rsid w:val="00BA0C5F"/>
    <w:rsid w:val="00BA0D33"/>
    <w:rsid w:val="00BA0D71"/>
    <w:rsid w:val="00BA0DBF"/>
    <w:rsid w:val="00BA0E15"/>
    <w:rsid w:val="00BA0E61"/>
    <w:rsid w:val="00BA0E7A"/>
    <w:rsid w:val="00BA0F71"/>
    <w:rsid w:val="00BA0FAF"/>
    <w:rsid w:val="00BA0FE0"/>
    <w:rsid w:val="00BA106D"/>
    <w:rsid w:val="00BA10A5"/>
    <w:rsid w:val="00BA1211"/>
    <w:rsid w:val="00BA1236"/>
    <w:rsid w:val="00BA167C"/>
    <w:rsid w:val="00BA1792"/>
    <w:rsid w:val="00BA17A8"/>
    <w:rsid w:val="00BA1B1A"/>
    <w:rsid w:val="00BA1B53"/>
    <w:rsid w:val="00BA1F3C"/>
    <w:rsid w:val="00BA1F72"/>
    <w:rsid w:val="00BA1F7B"/>
    <w:rsid w:val="00BA1F8D"/>
    <w:rsid w:val="00BA1FB7"/>
    <w:rsid w:val="00BA1FC0"/>
    <w:rsid w:val="00BA2130"/>
    <w:rsid w:val="00BA21C7"/>
    <w:rsid w:val="00BA232E"/>
    <w:rsid w:val="00BA2345"/>
    <w:rsid w:val="00BA2561"/>
    <w:rsid w:val="00BA25A6"/>
    <w:rsid w:val="00BA2619"/>
    <w:rsid w:val="00BA2640"/>
    <w:rsid w:val="00BA2693"/>
    <w:rsid w:val="00BA26DA"/>
    <w:rsid w:val="00BA28A5"/>
    <w:rsid w:val="00BA293F"/>
    <w:rsid w:val="00BA2B86"/>
    <w:rsid w:val="00BA2B9E"/>
    <w:rsid w:val="00BA2BEF"/>
    <w:rsid w:val="00BA2CA9"/>
    <w:rsid w:val="00BA2D99"/>
    <w:rsid w:val="00BA2EC8"/>
    <w:rsid w:val="00BA312B"/>
    <w:rsid w:val="00BA3137"/>
    <w:rsid w:val="00BA3146"/>
    <w:rsid w:val="00BA319B"/>
    <w:rsid w:val="00BA31FD"/>
    <w:rsid w:val="00BA3217"/>
    <w:rsid w:val="00BA3342"/>
    <w:rsid w:val="00BA341F"/>
    <w:rsid w:val="00BA3472"/>
    <w:rsid w:val="00BA3611"/>
    <w:rsid w:val="00BA377F"/>
    <w:rsid w:val="00BA3AA1"/>
    <w:rsid w:val="00BA3E2B"/>
    <w:rsid w:val="00BA3ED3"/>
    <w:rsid w:val="00BA3F83"/>
    <w:rsid w:val="00BA3FBC"/>
    <w:rsid w:val="00BA3FD5"/>
    <w:rsid w:val="00BA401E"/>
    <w:rsid w:val="00BA4033"/>
    <w:rsid w:val="00BA41DA"/>
    <w:rsid w:val="00BA424C"/>
    <w:rsid w:val="00BA463A"/>
    <w:rsid w:val="00BA4677"/>
    <w:rsid w:val="00BA4694"/>
    <w:rsid w:val="00BA46CD"/>
    <w:rsid w:val="00BA483B"/>
    <w:rsid w:val="00BA49B0"/>
    <w:rsid w:val="00BA4ACD"/>
    <w:rsid w:val="00BA4B6C"/>
    <w:rsid w:val="00BA4BDE"/>
    <w:rsid w:val="00BA4C58"/>
    <w:rsid w:val="00BA4D60"/>
    <w:rsid w:val="00BA4E0A"/>
    <w:rsid w:val="00BA4F86"/>
    <w:rsid w:val="00BA4FC2"/>
    <w:rsid w:val="00BA5024"/>
    <w:rsid w:val="00BA51AC"/>
    <w:rsid w:val="00BA5282"/>
    <w:rsid w:val="00BA5361"/>
    <w:rsid w:val="00BA53DF"/>
    <w:rsid w:val="00BA55D0"/>
    <w:rsid w:val="00BA563E"/>
    <w:rsid w:val="00BA5679"/>
    <w:rsid w:val="00BA5727"/>
    <w:rsid w:val="00BA5793"/>
    <w:rsid w:val="00BA5802"/>
    <w:rsid w:val="00BA581A"/>
    <w:rsid w:val="00BA5954"/>
    <w:rsid w:val="00BA59B1"/>
    <w:rsid w:val="00BA5A97"/>
    <w:rsid w:val="00BA5ABB"/>
    <w:rsid w:val="00BA5C2E"/>
    <w:rsid w:val="00BA5CC7"/>
    <w:rsid w:val="00BA5FFC"/>
    <w:rsid w:val="00BA607D"/>
    <w:rsid w:val="00BA6144"/>
    <w:rsid w:val="00BA6313"/>
    <w:rsid w:val="00BA631E"/>
    <w:rsid w:val="00BA64AB"/>
    <w:rsid w:val="00BA64F5"/>
    <w:rsid w:val="00BA6523"/>
    <w:rsid w:val="00BA6716"/>
    <w:rsid w:val="00BA6872"/>
    <w:rsid w:val="00BA68F2"/>
    <w:rsid w:val="00BA6956"/>
    <w:rsid w:val="00BA69EF"/>
    <w:rsid w:val="00BA6A7F"/>
    <w:rsid w:val="00BA6AD1"/>
    <w:rsid w:val="00BA6B19"/>
    <w:rsid w:val="00BA6CB2"/>
    <w:rsid w:val="00BA6DA6"/>
    <w:rsid w:val="00BA6DB5"/>
    <w:rsid w:val="00BA6EB8"/>
    <w:rsid w:val="00BA6F94"/>
    <w:rsid w:val="00BA72A0"/>
    <w:rsid w:val="00BA7349"/>
    <w:rsid w:val="00BA7658"/>
    <w:rsid w:val="00BA7681"/>
    <w:rsid w:val="00BA76A7"/>
    <w:rsid w:val="00BA7785"/>
    <w:rsid w:val="00BA781F"/>
    <w:rsid w:val="00BA7839"/>
    <w:rsid w:val="00BA787D"/>
    <w:rsid w:val="00BA79FC"/>
    <w:rsid w:val="00BA7A74"/>
    <w:rsid w:val="00BA7B70"/>
    <w:rsid w:val="00BA7DB9"/>
    <w:rsid w:val="00BA7E72"/>
    <w:rsid w:val="00BA7F0F"/>
    <w:rsid w:val="00BB01F4"/>
    <w:rsid w:val="00BB0371"/>
    <w:rsid w:val="00BB044D"/>
    <w:rsid w:val="00BB046A"/>
    <w:rsid w:val="00BB0472"/>
    <w:rsid w:val="00BB057B"/>
    <w:rsid w:val="00BB0648"/>
    <w:rsid w:val="00BB0689"/>
    <w:rsid w:val="00BB0786"/>
    <w:rsid w:val="00BB07C1"/>
    <w:rsid w:val="00BB07DE"/>
    <w:rsid w:val="00BB07EE"/>
    <w:rsid w:val="00BB092A"/>
    <w:rsid w:val="00BB0944"/>
    <w:rsid w:val="00BB09D3"/>
    <w:rsid w:val="00BB0B22"/>
    <w:rsid w:val="00BB0B2A"/>
    <w:rsid w:val="00BB0D08"/>
    <w:rsid w:val="00BB0E2C"/>
    <w:rsid w:val="00BB0F59"/>
    <w:rsid w:val="00BB0F8D"/>
    <w:rsid w:val="00BB0F9B"/>
    <w:rsid w:val="00BB1105"/>
    <w:rsid w:val="00BB11CF"/>
    <w:rsid w:val="00BB13F7"/>
    <w:rsid w:val="00BB153C"/>
    <w:rsid w:val="00BB1748"/>
    <w:rsid w:val="00BB1749"/>
    <w:rsid w:val="00BB19B7"/>
    <w:rsid w:val="00BB1B6D"/>
    <w:rsid w:val="00BB1F5B"/>
    <w:rsid w:val="00BB1FB3"/>
    <w:rsid w:val="00BB2073"/>
    <w:rsid w:val="00BB210E"/>
    <w:rsid w:val="00BB215D"/>
    <w:rsid w:val="00BB21AB"/>
    <w:rsid w:val="00BB2354"/>
    <w:rsid w:val="00BB248F"/>
    <w:rsid w:val="00BB24C9"/>
    <w:rsid w:val="00BB2653"/>
    <w:rsid w:val="00BB268F"/>
    <w:rsid w:val="00BB29D3"/>
    <w:rsid w:val="00BB2A2C"/>
    <w:rsid w:val="00BB2ADA"/>
    <w:rsid w:val="00BB2B71"/>
    <w:rsid w:val="00BB2D63"/>
    <w:rsid w:val="00BB2D99"/>
    <w:rsid w:val="00BB2EFD"/>
    <w:rsid w:val="00BB2F71"/>
    <w:rsid w:val="00BB2F9F"/>
    <w:rsid w:val="00BB306F"/>
    <w:rsid w:val="00BB3139"/>
    <w:rsid w:val="00BB31B2"/>
    <w:rsid w:val="00BB32F7"/>
    <w:rsid w:val="00BB3335"/>
    <w:rsid w:val="00BB3365"/>
    <w:rsid w:val="00BB3427"/>
    <w:rsid w:val="00BB3430"/>
    <w:rsid w:val="00BB3570"/>
    <w:rsid w:val="00BB3667"/>
    <w:rsid w:val="00BB36D0"/>
    <w:rsid w:val="00BB3873"/>
    <w:rsid w:val="00BB38D0"/>
    <w:rsid w:val="00BB3967"/>
    <w:rsid w:val="00BB39CE"/>
    <w:rsid w:val="00BB3B73"/>
    <w:rsid w:val="00BB3BE8"/>
    <w:rsid w:val="00BB3C8C"/>
    <w:rsid w:val="00BB3E0B"/>
    <w:rsid w:val="00BB3E63"/>
    <w:rsid w:val="00BB4001"/>
    <w:rsid w:val="00BB415A"/>
    <w:rsid w:val="00BB42AB"/>
    <w:rsid w:val="00BB42D4"/>
    <w:rsid w:val="00BB4544"/>
    <w:rsid w:val="00BB4559"/>
    <w:rsid w:val="00BB4597"/>
    <w:rsid w:val="00BB459B"/>
    <w:rsid w:val="00BB4616"/>
    <w:rsid w:val="00BB4756"/>
    <w:rsid w:val="00BB4A10"/>
    <w:rsid w:val="00BB4ACE"/>
    <w:rsid w:val="00BB4B62"/>
    <w:rsid w:val="00BB4BF9"/>
    <w:rsid w:val="00BB4CB6"/>
    <w:rsid w:val="00BB4CE3"/>
    <w:rsid w:val="00BB4D19"/>
    <w:rsid w:val="00BB4D3C"/>
    <w:rsid w:val="00BB4DDF"/>
    <w:rsid w:val="00BB4E81"/>
    <w:rsid w:val="00BB51BF"/>
    <w:rsid w:val="00BB5225"/>
    <w:rsid w:val="00BB53D1"/>
    <w:rsid w:val="00BB542F"/>
    <w:rsid w:val="00BB55D0"/>
    <w:rsid w:val="00BB595B"/>
    <w:rsid w:val="00BB5989"/>
    <w:rsid w:val="00BB598C"/>
    <w:rsid w:val="00BB5A9C"/>
    <w:rsid w:val="00BB5AAE"/>
    <w:rsid w:val="00BB5DD1"/>
    <w:rsid w:val="00BB5F22"/>
    <w:rsid w:val="00BB5F35"/>
    <w:rsid w:val="00BB62CA"/>
    <w:rsid w:val="00BB63CE"/>
    <w:rsid w:val="00BB6541"/>
    <w:rsid w:val="00BB6593"/>
    <w:rsid w:val="00BB6681"/>
    <w:rsid w:val="00BB66C2"/>
    <w:rsid w:val="00BB671A"/>
    <w:rsid w:val="00BB677C"/>
    <w:rsid w:val="00BB67C9"/>
    <w:rsid w:val="00BB6826"/>
    <w:rsid w:val="00BB6843"/>
    <w:rsid w:val="00BB6863"/>
    <w:rsid w:val="00BB6ADC"/>
    <w:rsid w:val="00BB6D27"/>
    <w:rsid w:val="00BB6ECA"/>
    <w:rsid w:val="00BB7240"/>
    <w:rsid w:val="00BB748C"/>
    <w:rsid w:val="00BB7504"/>
    <w:rsid w:val="00BB754F"/>
    <w:rsid w:val="00BB76C1"/>
    <w:rsid w:val="00BB7953"/>
    <w:rsid w:val="00BB7D48"/>
    <w:rsid w:val="00BB7DA6"/>
    <w:rsid w:val="00BB7E8C"/>
    <w:rsid w:val="00BB7EFD"/>
    <w:rsid w:val="00BB7F1E"/>
    <w:rsid w:val="00BC01FA"/>
    <w:rsid w:val="00BC0279"/>
    <w:rsid w:val="00BC02A2"/>
    <w:rsid w:val="00BC03A4"/>
    <w:rsid w:val="00BC03E7"/>
    <w:rsid w:val="00BC0855"/>
    <w:rsid w:val="00BC08F4"/>
    <w:rsid w:val="00BC08F5"/>
    <w:rsid w:val="00BC09D5"/>
    <w:rsid w:val="00BC0A1A"/>
    <w:rsid w:val="00BC0A88"/>
    <w:rsid w:val="00BC0BED"/>
    <w:rsid w:val="00BC0C20"/>
    <w:rsid w:val="00BC0C71"/>
    <w:rsid w:val="00BC0C72"/>
    <w:rsid w:val="00BC0D4A"/>
    <w:rsid w:val="00BC0DFA"/>
    <w:rsid w:val="00BC0E26"/>
    <w:rsid w:val="00BC0E67"/>
    <w:rsid w:val="00BC0EAE"/>
    <w:rsid w:val="00BC0F32"/>
    <w:rsid w:val="00BC0F33"/>
    <w:rsid w:val="00BC0F5B"/>
    <w:rsid w:val="00BC0F81"/>
    <w:rsid w:val="00BC1122"/>
    <w:rsid w:val="00BC1313"/>
    <w:rsid w:val="00BC1366"/>
    <w:rsid w:val="00BC13D7"/>
    <w:rsid w:val="00BC1538"/>
    <w:rsid w:val="00BC1641"/>
    <w:rsid w:val="00BC178C"/>
    <w:rsid w:val="00BC179C"/>
    <w:rsid w:val="00BC1833"/>
    <w:rsid w:val="00BC183B"/>
    <w:rsid w:val="00BC18AD"/>
    <w:rsid w:val="00BC1A92"/>
    <w:rsid w:val="00BC1BC2"/>
    <w:rsid w:val="00BC1D22"/>
    <w:rsid w:val="00BC1D71"/>
    <w:rsid w:val="00BC1E26"/>
    <w:rsid w:val="00BC210F"/>
    <w:rsid w:val="00BC215D"/>
    <w:rsid w:val="00BC23C7"/>
    <w:rsid w:val="00BC23EA"/>
    <w:rsid w:val="00BC245B"/>
    <w:rsid w:val="00BC2479"/>
    <w:rsid w:val="00BC2498"/>
    <w:rsid w:val="00BC2581"/>
    <w:rsid w:val="00BC266D"/>
    <w:rsid w:val="00BC2715"/>
    <w:rsid w:val="00BC272F"/>
    <w:rsid w:val="00BC27B9"/>
    <w:rsid w:val="00BC28B6"/>
    <w:rsid w:val="00BC29A3"/>
    <w:rsid w:val="00BC29D8"/>
    <w:rsid w:val="00BC2A47"/>
    <w:rsid w:val="00BC2C24"/>
    <w:rsid w:val="00BC2D1B"/>
    <w:rsid w:val="00BC2EA3"/>
    <w:rsid w:val="00BC30E3"/>
    <w:rsid w:val="00BC3310"/>
    <w:rsid w:val="00BC33A1"/>
    <w:rsid w:val="00BC3488"/>
    <w:rsid w:val="00BC34DC"/>
    <w:rsid w:val="00BC35E7"/>
    <w:rsid w:val="00BC35EF"/>
    <w:rsid w:val="00BC37A2"/>
    <w:rsid w:val="00BC38D8"/>
    <w:rsid w:val="00BC3961"/>
    <w:rsid w:val="00BC396B"/>
    <w:rsid w:val="00BC39B4"/>
    <w:rsid w:val="00BC3AB9"/>
    <w:rsid w:val="00BC3C1A"/>
    <w:rsid w:val="00BC3DBA"/>
    <w:rsid w:val="00BC3E58"/>
    <w:rsid w:val="00BC42E4"/>
    <w:rsid w:val="00BC43F4"/>
    <w:rsid w:val="00BC449C"/>
    <w:rsid w:val="00BC44D9"/>
    <w:rsid w:val="00BC45B3"/>
    <w:rsid w:val="00BC45E1"/>
    <w:rsid w:val="00BC460C"/>
    <w:rsid w:val="00BC4795"/>
    <w:rsid w:val="00BC482E"/>
    <w:rsid w:val="00BC4A01"/>
    <w:rsid w:val="00BC4A5E"/>
    <w:rsid w:val="00BC4AB0"/>
    <w:rsid w:val="00BC4C4E"/>
    <w:rsid w:val="00BC4CB8"/>
    <w:rsid w:val="00BC4E39"/>
    <w:rsid w:val="00BC4E6D"/>
    <w:rsid w:val="00BC5021"/>
    <w:rsid w:val="00BC524E"/>
    <w:rsid w:val="00BC529A"/>
    <w:rsid w:val="00BC52FD"/>
    <w:rsid w:val="00BC5339"/>
    <w:rsid w:val="00BC552F"/>
    <w:rsid w:val="00BC5533"/>
    <w:rsid w:val="00BC553B"/>
    <w:rsid w:val="00BC556C"/>
    <w:rsid w:val="00BC561E"/>
    <w:rsid w:val="00BC56A0"/>
    <w:rsid w:val="00BC57F9"/>
    <w:rsid w:val="00BC5907"/>
    <w:rsid w:val="00BC5AFF"/>
    <w:rsid w:val="00BC5BDD"/>
    <w:rsid w:val="00BC5BDE"/>
    <w:rsid w:val="00BC5C60"/>
    <w:rsid w:val="00BC5E3C"/>
    <w:rsid w:val="00BC6056"/>
    <w:rsid w:val="00BC6101"/>
    <w:rsid w:val="00BC6216"/>
    <w:rsid w:val="00BC624F"/>
    <w:rsid w:val="00BC62CB"/>
    <w:rsid w:val="00BC6346"/>
    <w:rsid w:val="00BC63E1"/>
    <w:rsid w:val="00BC6415"/>
    <w:rsid w:val="00BC6435"/>
    <w:rsid w:val="00BC6507"/>
    <w:rsid w:val="00BC66E2"/>
    <w:rsid w:val="00BC671C"/>
    <w:rsid w:val="00BC67ED"/>
    <w:rsid w:val="00BC6859"/>
    <w:rsid w:val="00BC6896"/>
    <w:rsid w:val="00BC6C2A"/>
    <w:rsid w:val="00BC6C8C"/>
    <w:rsid w:val="00BC6EC3"/>
    <w:rsid w:val="00BC6F92"/>
    <w:rsid w:val="00BC710F"/>
    <w:rsid w:val="00BC7179"/>
    <w:rsid w:val="00BC71E0"/>
    <w:rsid w:val="00BC7344"/>
    <w:rsid w:val="00BC73CB"/>
    <w:rsid w:val="00BC740A"/>
    <w:rsid w:val="00BC762D"/>
    <w:rsid w:val="00BC76D9"/>
    <w:rsid w:val="00BC79A6"/>
    <w:rsid w:val="00BC7AB0"/>
    <w:rsid w:val="00BC7BAC"/>
    <w:rsid w:val="00BC7C09"/>
    <w:rsid w:val="00BC7C4A"/>
    <w:rsid w:val="00BC7C4F"/>
    <w:rsid w:val="00BC7E53"/>
    <w:rsid w:val="00BC7F06"/>
    <w:rsid w:val="00BD0153"/>
    <w:rsid w:val="00BD0193"/>
    <w:rsid w:val="00BD0349"/>
    <w:rsid w:val="00BD04BA"/>
    <w:rsid w:val="00BD0667"/>
    <w:rsid w:val="00BD06BA"/>
    <w:rsid w:val="00BD06E0"/>
    <w:rsid w:val="00BD0858"/>
    <w:rsid w:val="00BD0958"/>
    <w:rsid w:val="00BD0962"/>
    <w:rsid w:val="00BD0CE1"/>
    <w:rsid w:val="00BD0DCF"/>
    <w:rsid w:val="00BD0E29"/>
    <w:rsid w:val="00BD0F71"/>
    <w:rsid w:val="00BD12F1"/>
    <w:rsid w:val="00BD130E"/>
    <w:rsid w:val="00BD1326"/>
    <w:rsid w:val="00BD135C"/>
    <w:rsid w:val="00BD1459"/>
    <w:rsid w:val="00BD1480"/>
    <w:rsid w:val="00BD14BB"/>
    <w:rsid w:val="00BD1682"/>
    <w:rsid w:val="00BD16F3"/>
    <w:rsid w:val="00BD1766"/>
    <w:rsid w:val="00BD17C6"/>
    <w:rsid w:val="00BD184B"/>
    <w:rsid w:val="00BD18BB"/>
    <w:rsid w:val="00BD19D7"/>
    <w:rsid w:val="00BD19F0"/>
    <w:rsid w:val="00BD1C59"/>
    <w:rsid w:val="00BD224C"/>
    <w:rsid w:val="00BD2338"/>
    <w:rsid w:val="00BD290F"/>
    <w:rsid w:val="00BD294D"/>
    <w:rsid w:val="00BD29A9"/>
    <w:rsid w:val="00BD29C1"/>
    <w:rsid w:val="00BD29EF"/>
    <w:rsid w:val="00BD2A3D"/>
    <w:rsid w:val="00BD2AA5"/>
    <w:rsid w:val="00BD2BE8"/>
    <w:rsid w:val="00BD2C1D"/>
    <w:rsid w:val="00BD2D12"/>
    <w:rsid w:val="00BD2D8F"/>
    <w:rsid w:val="00BD2E34"/>
    <w:rsid w:val="00BD2FE9"/>
    <w:rsid w:val="00BD3002"/>
    <w:rsid w:val="00BD3070"/>
    <w:rsid w:val="00BD31DC"/>
    <w:rsid w:val="00BD324D"/>
    <w:rsid w:val="00BD32F7"/>
    <w:rsid w:val="00BD34CC"/>
    <w:rsid w:val="00BD34D1"/>
    <w:rsid w:val="00BD35D8"/>
    <w:rsid w:val="00BD3670"/>
    <w:rsid w:val="00BD39AA"/>
    <w:rsid w:val="00BD39CE"/>
    <w:rsid w:val="00BD3E16"/>
    <w:rsid w:val="00BD3F1B"/>
    <w:rsid w:val="00BD4164"/>
    <w:rsid w:val="00BD4168"/>
    <w:rsid w:val="00BD445E"/>
    <w:rsid w:val="00BD452A"/>
    <w:rsid w:val="00BD45AC"/>
    <w:rsid w:val="00BD4796"/>
    <w:rsid w:val="00BD4843"/>
    <w:rsid w:val="00BD4872"/>
    <w:rsid w:val="00BD49F1"/>
    <w:rsid w:val="00BD4A07"/>
    <w:rsid w:val="00BD4AAB"/>
    <w:rsid w:val="00BD4B48"/>
    <w:rsid w:val="00BD4CFB"/>
    <w:rsid w:val="00BD4FF4"/>
    <w:rsid w:val="00BD50C3"/>
    <w:rsid w:val="00BD51CB"/>
    <w:rsid w:val="00BD531E"/>
    <w:rsid w:val="00BD53BC"/>
    <w:rsid w:val="00BD53C5"/>
    <w:rsid w:val="00BD5404"/>
    <w:rsid w:val="00BD5578"/>
    <w:rsid w:val="00BD56AC"/>
    <w:rsid w:val="00BD5741"/>
    <w:rsid w:val="00BD58C8"/>
    <w:rsid w:val="00BD591E"/>
    <w:rsid w:val="00BD5A8C"/>
    <w:rsid w:val="00BD5CFA"/>
    <w:rsid w:val="00BD5DC0"/>
    <w:rsid w:val="00BD5DEC"/>
    <w:rsid w:val="00BD5E24"/>
    <w:rsid w:val="00BD613E"/>
    <w:rsid w:val="00BD623C"/>
    <w:rsid w:val="00BD62D8"/>
    <w:rsid w:val="00BD632E"/>
    <w:rsid w:val="00BD63DB"/>
    <w:rsid w:val="00BD6420"/>
    <w:rsid w:val="00BD6427"/>
    <w:rsid w:val="00BD642B"/>
    <w:rsid w:val="00BD64F8"/>
    <w:rsid w:val="00BD652E"/>
    <w:rsid w:val="00BD6532"/>
    <w:rsid w:val="00BD666F"/>
    <w:rsid w:val="00BD67E1"/>
    <w:rsid w:val="00BD67F9"/>
    <w:rsid w:val="00BD6833"/>
    <w:rsid w:val="00BD6977"/>
    <w:rsid w:val="00BD6A63"/>
    <w:rsid w:val="00BD6CDC"/>
    <w:rsid w:val="00BD7031"/>
    <w:rsid w:val="00BD7288"/>
    <w:rsid w:val="00BD730F"/>
    <w:rsid w:val="00BD73AF"/>
    <w:rsid w:val="00BD749F"/>
    <w:rsid w:val="00BD74CB"/>
    <w:rsid w:val="00BD7551"/>
    <w:rsid w:val="00BD77F6"/>
    <w:rsid w:val="00BD7884"/>
    <w:rsid w:val="00BD7907"/>
    <w:rsid w:val="00BD797A"/>
    <w:rsid w:val="00BD7A5A"/>
    <w:rsid w:val="00BD7A99"/>
    <w:rsid w:val="00BD7ACD"/>
    <w:rsid w:val="00BD7BD7"/>
    <w:rsid w:val="00BD7C04"/>
    <w:rsid w:val="00BD7E60"/>
    <w:rsid w:val="00BD7EC7"/>
    <w:rsid w:val="00BE00AD"/>
    <w:rsid w:val="00BE00C8"/>
    <w:rsid w:val="00BE0105"/>
    <w:rsid w:val="00BE0179"/>
    <w:rsid w:val="00BE022C"/>
    <w:rsid w:val="00BE049F"/>
    <w:rsid w:val="00BE05CA"/>
    <w:rsid w:val="00BE05F3"/>
    <w:rsid w:val="00BE060A"/>
    <w:rsid w:val="00BE0628"/>
    <w:rsid w:val="00BE06C5"/>
    <w:rsid w:val="00BE06E5"/>
    <w:rsid w:val="00BE072F"/>
    <w:rsid w:val="00BE07E6"/>
    <w:rsid w:val="00BE085A"/>
    <w:rsid w:val="00BE08A2"/>
    <w:rsid w:val="00BE0A0C"/>
    <w:rsid w:val="00BE0AA3"/>
    <w:rsid w:val="00BE0B03"/>
    <w:rsid w:val="00BE0B63"/>
    <w:rsid w:val="00BE0B9A"/>
    <w:rsid w:val="00BE0BF6"/>
    <w:rsid w:val="00BE0C4B"/>
    <w:rsid w:val="00BE0ECA"/>
    <w:rsid w:val="00BE0F78"/>
    <w:rsid w:val="00BE1048"/>
    <w:rsid w:val="00BE1049"/>
    <w:rsid w:val="00BE11B9"/>
    <w:rsid w:val="00BE18FB"/>
    <w:rsid w:val="00BE197E"/>
    <w:rsid w:val="00BE1A97"/>
    <w:rsid w:val="00BE1DC0"/>
    <w:rsid w:val="00BE1E4A"/>
    <w:rsid w:val="00BE1E4C"/>
    <w:rsid w:val="00BE1F5B"/>
    <w:rsid w:val="00BE1F8F"/>
    <w:rsid w:val="00BE20A6"/>
    <w:rsid w:val="00BE2192"/>
    <w:rsid w:val="00BE226B"/>
    <w:rsid w:val="00BE23B4"/>
    <w:rsid w:val="00BE23E4"/>
    <w:rsid w:val="00BE2405"/>
    <w:rsid w:val="00BE2759"/>
    <w:rsid w:val="00BE2780"/>
    <w:rsid w:val="00BE285F"/>
    <w:rsid w:val="00BE2A32"/>
    <w:rsid w:val="00BE2AB7"/>
    <w:rsid w:val="00BE2B6C"/>
    <w:rsid w:val="00BE2C54"/>
    <w:rsid w:val="00BE2D0B"/>
    <w:rsid w:val="00BE2D2E"/>
    <w:rsid w:val="00BE2D5B"/>
    <w:rsid w:val="00BE2FCC"/>
    <w:rsid w:val="00BE2FF4"/>
    <w:rsid w:val="00BE301A"/>
    <w:rsid w:val="00BE3445"/>
    <w:rsid w:val="00BE3487"/>
    <w:rsid w:val="00BE34BD"/>
    <w:rsid w:val="00BE356B"/>
    <w:rsid w:val="00BE3605"/>
    <w:rsid w:val="00BE3607"/>
    <w:rsid w:val="00BE3622"/>
    <w:rsid w:val="00BE362C"/>
    <w:rsid w:val="00BE3788"/>
    <w:rsid w:val="00BE381E"/>
    <w:rsid w:val="00BE3820"/>
    <w:rsid w:val="00BE38BF"/>
    <w:rsid w:val="00BE3B9D"/>
    <w:rsid w:val="00BE3C00"/>
    <w:rsid w:val="00BE3D63"/>
    <w:rsid w:val="00BE3D87"/>
    <w:rsid w:val="00BE3DF8"/>
    <w:rsid w:val="00BE3E46"/>
    <w:rsid w:val="00BE3E97"/>
    <w:rsid w:val="00BE4077"/>
    <w:rsid w:val="00BE4118"/>
    <w:rsid w:val="00BE417B"/>
    <w:rsid w:val="00BE4264"/>
    <w:rsid w:val="00BE4276"/>
    <w:rsid w:val="00BE42DB"/>
    <w:rsid w:val="00BE45A2"/>
    <w:rsid w:val="00BE462E"/>
    <w:rsid w:val="00BE4687"/>
    <w:rsid w:val="00BE46B7"/>
    <w:rsid w:val="00BE4764"/>
    <w:rsid w:val="00BE485B"/>
    <w:rsid w:val="00BE48B4"/>
    <w:rsid w:val="00BE4946"/>
    <w:rsid w:val="00BE49B2"/>
    <w:rsid w:val="00BE49F6"/>
    <w:rsid w:val="00BE4A09"/>
    <w:rsid w:val="00BE4ACA"/>
    <w:rsid w:val="00BE4B80"/>
    <w:rsid w:val="00BE4BDB"/>
    <w:rsid w:val="00BE4CD4"/>
    <w:rsid w:val="00BE4D60"/>
    <w:rsid w:val="00BE4F14"/>
    <w:rsid w:val="00BE513E"/>
    <w:rsid w:val="00BE5177"/>
    <w:rsid w:val="00BE5178"/>
    <w:rsid w:val="00BE5266"/>
    <w:rsid w:val="00BE535A"/>
    <w:rsid w:val="00BE53B1"/>
    <w:rsid w:val="00BE5542"/>
    <w:rsid w:val="00BE55B5"/>
    <w:rsid w:val="00BE59A6"/>
    <w:rsid w:val="00BE5A21"/>
    <w:rsid w:val="00BE5AFD"/>
    <w:rsid w:val="00BE5BF0"/>
    <w:rsid w:val="00BE5C08"/>
    <w:rsid w:val="00BE5C3A"/>
    <w:rsid w:val="00BE5CF4"/>
    <w:rsid w:val="00BE5D6D"/>
    <w:rsid w:val="00BE5DF0"/>
    <w:rsid w:val="00BE5E54"/>
    <w:rsid w:val="00BE606D"/>
    <w:rsid w:val="00BE6142"/>
    <w:rsid w:val="00BE616F"/>
    <w:rsid w:val="00BE61B0"/>
    <w:rsid w:val="00BE623A"/>
    <w:rsid w:val="00BE624A"/>
    <w:rsid w:val="00BE6253"/>
    <w:rsid w:val="00BE62E7"/>
    <w:rsid w:val="00BE6396"/>
    <w:rsid w:val="00BE63E8"/>
    <w:rsid w:val="00BE6425"/>
    <w:rsid w:val="00BE654E"/>
    <w:rsid w:val="00BE65E8"/>
    <w:rsid w:val="00BE664C"/>
    <w:rsid w:val="00BE6659"/>
    <w:rsid w:val="00BE67AC"/>
    <w:rsid w:val="00BE67D6"/>
    <w:rsid w:val="00BE67ED"/>
    <w:rsid w:val="00BE680B"/>
    <w:rsid w:val="00BE683A"/>
    <w:rsid w:val="00BE69B6"/>
    <w:rsid w:val="00BE6A3F"/>
    <w:rsid w:val="00BE6BEC"/>
    <w:rsid w:val="00BE6BF3"/>
    <w:rsid w:val="00BE6D31"/>
    <w:rsid w:val="00BE6D81"/>
    <w:rsid w:val="00BE6E7D"/>
    <w:rsid w:val="00BE6ED6"/>
    <w:rsid w:val="00BE6F42"/>
    <w:rsid w:val="00BE6F87"/>
    <w:rsid w:val="00BE6FDD"/>
    <w:rsid w:val="00BE721B"/>
    <w:rsid w:val="00BE723A"/>
    <w:rsid w:val="00BE73D4"/>
    <w:rsid w:val="00BE751F"/>
    <w:rsid w:val="00BE7564"/>
    <w:rsid w:val="00BE76BE"/>
    <w:rsid w:val="00BE77E8"/>
    <w:rsid w:val="00BE77F5"/>
    <w:rsid w:val="00BE7922"/>
    <w:rsid w:val="00BE7A0B"/>
    <w:rsid w:val="00BE7A2E"/>
    <w:rsid w:val="00BE7AD4"/>
    <w:rsid w:val="00BE7B10"/>
    <w:rsid w:val="00BE7C83"/>
    <w:rsid w:val="00BE7C99"/>
    <w:rsid w:val="00BE7CBF"/>
    <w:rsid w:val="00BE7E41"/>
    <w:rsid w:val="00BE7F3E"/>
    <w:rsid w:val="00BE7FE9"/>
    <w:rsid w:val="00BF00D8"/>
    <w:rsid w:val="00BF0166"/>
    <w:rsid w:val="00BF01AD"/>
    <w:rsid w:val="00BF0303"/>
    <w:rsid w:val="00BF0314"/>
    <w:rsid w:val="00BF03A6"/>
    <w:rsid w:val="00BF041D"/>
    <w:rsid w:val="00BF0638"/>
    <w:rsid w:val="00BF074D"/>
    <w:rsid w:val="00BF0854"/>
    <w:rsid w:val="00BF0904"/>
    <w:rsid w:val="00BF0A76"/>
    <w:rsid w:val="00BF0B7F"/>
    <w:rsid w:val="00BF0B85"/>
    <w:rsid w:val="00BF0BDD"/>
    <w:rsid w:val="00BF0C05"/>
    <w:rsid w:val="00BF0DD4"/>
    <w:rsid w:val="00BF0DD9"/>
    <w:rsid w:val="00BF0FF7"/>
    <w:rsid w:val="00BF1025"/>
    <w:rsid w:val="00BF10A3"/>
    <w:rsid w:val="00BF10A4"/>
    <w:rsid w:val="00BF139A"/>
    <w:rsid w:val="00BF1510"/>
    <w:rsid w:val="00BF1610"/>
    <w:rsid w:val="00BF185F"/>
    <w:rsid w:val="00BF1864"/>
    <w:rsid w:val="00BF1916"/>
    <w:rsid w:val="00BF1AF2"/>
    <w:rsid w:val="00BF1C46"/>
    <w:rsid w:val="00BF1C48"/>
    <w:rsid w:val="00BF1DBA"/>
    <w:rsid w:val="00BF1E47"/>
    <w:rsid w:val="00BF1EB7"/>
    <w:rsid w:val="00BF216D"/>
    <w:rsid w:val="00BF223E"/>
    <w:rsid w:val="00BF2272"/>
    <w:rsid w:val="00BF2346"/>
    <w:rsid w:val="00BF246F"/>
    <w:rsid w:val="00BF2470"/>
    <w:rsid w:val="00BF24D3"/>
    <w:rsid w:val="00BF2525"/>
    <w:rsid w:val="00BF2571"/>
    <w:rsid w:val="00BF25E1"/>
    <w:rsid w:val="00BF2717"/>
    <w:rsid w:val="00BF274D"/>
    <w:rsid w:val="00BF2755"/>
    <w:rsid w:val="00BF276A"/>
    <w:rsid w:val="00BF2E47"/>
    <w:rsid w:val="00BF3061"/>
    <w:rsid w:val="00BF30AF"/>
    <w:rsid w:val="00BF314F"/>
    <w:rsid w:val="00BF3179"/>
    <w:rsid w:val="00BF32C3"/>
    <w:rsid w:val="00BF3338"/>
    <w:rsid w:val="00BF342B"/>
    <w:rsid w:val="00BF344C"/>
    <w:rsid w:val="00BF3535"/>
    <w:rsid w:val="00BF3546"/>
    <w:rsid w:val="00BF36FA"/>
    <w:rsid w:val="00BF38E1"/>
    <w:rsid w:val="00BF38ED"/>
    <w:rsid w:val="00BF391D"/>
    <w:rsid w:val="00BF392C"/>
    <w:rsid w:val="00BF3A38"/>
    <w:rsid w:val="00BF3A9B"/>
    <w:rsid w:val="00BF3B4C"/>
    <w:rsid w:val="00BF3B90"/>
    <w:rsid w:val="00BF3C4C"/>
    <w:rsid w:val="00BF3C87"/>
    <w:rsid w:val="00BF3CAF"/>
    <w:rsid w:val="00BF3E1E"/>
    <w:rsid w:val="00BF3FF8"/>
    <w:rsid w:val="00BF400A"/>
    <w:rsid w:val="00BF4046"/>
    <w:rsid w:val="00BF415D"/>
    <w:rsid w:val="00BF4166"/>
    <w:rsid w:val="00BF41B4"/>
    <w:rsid w:val="00BF4254"/>
    <w:rsid w:val="00BF42A1"/>
    <w:rsid w:val="00BF42C3"/>
    <w:rsid w:val="00BF4333"/>
    <w:rsid w:val="00BF4691"/>
    <w:rsid w:val="00BF4710"/>
    <w:rsid w:val="00BF477A"/>
    <w:rsid w:val="00BF4804"/>
    <w:rsid w:val="00BF4825"/>
    <w:rsid w:val="00BF4AA2"/>
    <w:rsid w:val="00BF4BAC"/>
    <w:rsid w:val="00BF4C1F"/>
    <w:rsid w:val="00BF4CDF"/>
    <w:rsid w:val="00BF4D67"/>
    <w:rsid w:val="00BF4D99"/>
    <w:rsid w:val="00BF4EA1"/>
    <w:rsid w:val="00BF4ED4"/>
    <w:rsid w:val="00BF4F65"/>
    <w:rsid w:val="00BF4FC1"/>
    <w:rsid w:val="00BF5175"/>
    <w:rsid w:val="00BF5185"/>
    <w:rsid w:val="00BF5303"/>
    <w:rsid w:val="00BF546D"/>
    <w:rsid w:val="00BF583D"/>
    <w:rsid w:val="00BF58E2"/>
    <w:rsid w:val="00BF5AC9"/>
    <w:rsid w:val="00BF5B07"/>
    <w:rsid w:val="00BF5BF7"/>
    <w:rsid w:val="00BF5F03"/>
    <w:rsid w:val="00BF5F9F"/>
    <w:rsid w:val="00BF6078"/>
    <w:rsid w:val="00BF60E9"/>
    <w:rsid w:val="00BF62A4"/>
    <w:rsid w:val="00BF635B"/>
    <w:rsid w:val="00BF63FD"/>
    <w:rsid w:val="00BF65A3"/>
    <w:rsid w:val="00BF6634"/>
    <w:rsid w:val="00BF6640"/>
    <w:rsid w:val="00BF6647"/>
    <w:rsid w:val="00BF66C0"/>
    <w:rsid w:val="00BF6711"/>
    <w:rsid w:val="00BF672A"/>
    <w:rsid w:val="00BF67CB"/>
    <w:rsid w:val="00BF67E4"/>
    <w:rsid w:val="00BF68B6"/>
    <w:rsid w:val="00BF6911"/>
    <w:rsid w:val="00BF69B0"/>
    <w:rsid w:val="00BF69F4"/>
    <w:rsid w:val="00BF6AC5"/>
    <w:rsid w:val="00BF6B7B"/>
    <w:rsid w:val="00BF6B8C"/>
    <w:rsid w:val="00BF6B97"/>
    <w:rsid w:val="00BF6CDC"/>
    <w:rsid w:val="00BF6CE6"/>
    <w:rsid w:val="00BF6DD4"/>
    <w:rsid w:val="00BF6DEC"/>
    <w:rsid w:val="00BF6E9C"/>
    <w:rsid w:val="00BF7168"/>
    <w:rsid w:val="00BF71A6"/>
    <w:rsid w:val="00BF726C"/>
    <w:rsid w:val="00BF7388"/>
    <w:rsid w:val="00BF73D4"/>
    <w:rsid w:val="00BF747B"/>
    <w:rsid w:val="00BF750C"/>
    <w:rsid w:val="00BF7543"/>
    <w:rsid w:val="00BF7740"/>
    <w:rsid w:val="00BF7775"/>
    <w:rsid w:val="00BF7870"/>
    <w:rsid w:val="00BF7887"/>
    <w:rsid w:val="00BF7A00"/>
    <w:rsid w:val="00BF7A23"/>
    <w:rsid w:val="00BF7BA7"/>
    <w:rsid w:val="00BF7C7A"/>
    <w:rsid w:val="00BF7C81"/>
    <w:rsid w:val="00BF7D58"/>
    <w:rsid w:val="00BF7FE8"/>
    <w:rsid w:val="00BF7FF5"/>
    <w:rsid w:val="00C00033"/>
    <w:rsid w:val="00C000B2"/>
    <w:rsid w:val="00C00118"/>
    <w:rsid w:val="00C001E5"/>
    <w:rsid w:val="00C001F6"/>
    <w:rsid w:val="00C00214"/>
    <w:rsid w:val="00C003E1"/>
    <w:rsid w:val="00C003F6"/>
    <w:rsid w:val="00C004FB"/>
    <w:rsid w:val="00C006FD"/>
    <w:rsid w:val="00C00767"/>
    <w:rsid w:val="00C007F0"/>
    <w:rsid w:val="00C008B8"/>
    <w:rsid w:val="00C00A96"/>
    <w:rsid w:val="00C00B2C"/>
    <w:rsid w:val="00C00BB3"/>
    <w:rsid w:val="00C00D18"/>
    <w:rsid w:val="00C00E53"/>
    <w:rsid w:val="00C0113E"/>
    <w:rsid w:val="00C011C9"/>
    <w:rsid w:val="00C01411"/>
    <w:rsid w:val="00C01507"/>
    <w:rsid w:val="00C0164C"/>
    <w:rsid w:val="00C016CB"/>
    <w:rsid w:val="00C01852"/>
    <w:rsid w:val="00C0189E"/>
    <w:rsid w:val="00C01928"/>
    <w:rsid w:val="00C0198F"/>
    <w:rsid w:val="00C01A37"/>
    <w:rsid w:val="00C01AD5"/>
    <w:rsid w:val="00C01BAA"/>
    <w:rsid w:val="00C01C45"/>
    <w:rsid w:val="00C01E1D"/>
    <w:rsid w:val="00C01F70"/>
    <w:rsid w:val="00C02191"/>
    <w:rsid w:val="00C0229C"/>
    <w:rsid w:val="00C0235F"/>
    <w:rsid w:val="00C0249D"/>
    <w:rsid w:val="00C024B3"/>
    <w:rsid w:val="00C02636"/>
    <w:rsid w:val="00C02675"/>
    <w:rsid w:val="00C02769"/>
    <w:rsid w:val="00C02828"/>
    <w:rsid w:val="00C028EE"/>
    <w:rsid w:val="00C02945"/>
    <w:rsid w:val="00C029DA"/>
    <w:rsid w:val="00C02CE2"/>
    <w:rsid w:val="00C02CF3"/>
    <w:rsid w:val="00C02D93"/>
    <w:rsid w:val="00C02E08"/>
    <w:rsid w:val="00C0305C"/>
    <w:rsid w:val="00C030A2"/>
    <w:rsid w:val="00C03123"/>
    <w:rsid w:val="00C031AC"/>
    <w:rsid w:val="00C03281"/>
    <w:rsid w:val="00C033AE"/>
    <w:rsid w:val="00C034FA"/>
    <w:rsid w:val="00C03608"/>
    <w:rsid w:val="00C03626"/>
    <w:rsid w:val="00C038B8"/>
    <w:rsid w:val="00C03940"/>
    <w:rsid w:val="00C039C5"/>
    <w:rsid w:val="00C03A3C"/>
    <w:rsid w:val="00C03A4F"/>
    <w:rsid w:val="00C03A63"/>
    <w:rsid w:val="00C03B0D"/>
    <w:rsid w:val="00C03B9D"/>
    <w:rsid w:val="00C03D89"/>
    <w:rsid w:val="00C03DEE"/>
    <w:rsid w:val="00C03EDE"/>
    <w:rsid w:val="00C03EFF"/>
    <w:rsid w:val="00C040C0"/>
    <w:rsid w:val="00C04143"/>
    <w:rsid w:val="00C04404"/>
    <w:rsid w:val="00C04483"/>
    <w:rsid w:val="00C04640"/>
    <w:rsid w:val="00C0468A"/>
    <w:rsid w:val="00C04827"/>
    <w:rsid w:val="00C0486B"/>
    <w:rsid w:val="00C04933"/>
    <w:rsid w:val="00C04992"/>
    <w:rsid w:val="00C049AB"/>
    <w:rsid w:val="00C049FB"/>
    <w:rsid w:val="00C04A82"/>
    <w:rsid w:val="00C04B56"/>
    <w:rsid w:val="00C04BDC"/>
    <w:rsid w:val="00C04C15"/>
    <w:rsid w:val="00C04CB4"/>
    <w:rsid w:val="00C04D45"/>
    <w:rsid w:val="00C04D58"/>
    <w:rsid w:val="00C04E14"/>
    <w:rsid w:val="00C04F68"/>
    <w:rsid w:val="00C04FA4"/>
    <w:rsid w:val="00C05098"/>
    <w:rsid w:val="00C050B1"/>
    <w:rsid w:val="00C052B3"/>
    <w:rsid w:val="00C052B4"/>
    <w:rsid w:val="00C05380"/>
    <w:rsid w:val="00C05665"/>
    <w:rsid w:val="00C0567E"/>
    <w:rsid w:val="00C059B9"/>
    <w:rsid w:val="00C05A36"/>
    <w:rsid w:val="00C05DB8"/>
    <w:rsid w:val="00C05EC5"/>
    <w:rsid w:val="00C05ED5"/>
    <w:rsid w:val="00C05F24"/>
    <w:rsid w:val="00C06096"/>
    <w:rsid w:val="00C0612A"/>
    <w:rsid w:val="00C0619E"/>
    <w:rsid w:val="00C062AD"/>
    <w:rsid w:val="00C062D4"/>
    <w:rsid w:val="00C06301"/>
    <w:rsid w:val="00C064C2"/>
    <w:rsid w:val="00C0668C"/>
    <w:rsid w:val="00C06A6B"/>
    <w:rsid w:val="00C06D18"/>
    <w:rsid w:val="00C06EEF"/>
    <w:rsid w:val="00C06FD3"/>
    <w:rsid w:val="00C07061"/>
    <w:rsid w:val="00C07163"/>
    <w:rsid w:val="00C0717A"/>
    <w:rsid w:val="00C073E4"/>
    <w:rsid w:val="00C07461"/>
    <w:rsid w:val="00C07477"/>
    <w:rsid w:val="00C074E2"/>
    <w:rsid w:val="00C07501"/>
    <w:rsid w:val="00C0750A"/>
    <w:rsid w:val="00C0775E"/>
    <w:rsid w:val="00C07869"/>
    <w:rsid w:val="00C07A5E"/>
    <w:rsid w:val="00C07AC5"/>
    <w:rsid w:val="00C07B5A"/>
    <w:rsid w:val="00C07C50"/>
    <w:rsid w:val="00C07C65"/>
    <w:rsid w:val="00C07C67"/>
    <w:rsid w:val="00C07C7E"/>
    <w:rsid w:val="00C07CB3"/>
    <w:rsid w:val="00C07DB7"/>
    <w:rsid w:val="00C07DD2"/>
    <w:rsid w:val="00C07EE8"/>
    <w:rsid w:val="00C07F03"/>
    <w:rsid w:val="00C07F45"/>
    <w:rsid w:val="00C1006A"/>
    <w:rsid w:val="00C1010E"/>
    <w:rsid w:val="00C1020E"/>
    <w:rsid w:val="00C10294"/>
    <w:rsid w:val="00C103DB"/>
    <w:rsid w:val="00C10476"/>
    <w:rsid w:val="00C104C3"/>
    <w:rsid w:val="00C10525"/>
    <w:rsid w:val="00C1073A"/>
    <w:rsid w:val="00C107A6"/>
    <w:rsid w:val="00C1093A"/>
    <w:rsid w:val="00C109B4"/>
    <w:rsid w:val="00C10A3A"/>
    <w:rsid w:val="00C10AB0"/>
    <w:rsid w:val="00C10ED6"/>
    <w:rsid w:val="00C10FE6"/>
    <w:rsid w:val="00C11237"/>
    <w:rsid w:val="00C11239"/>
    <w:rsid w:val="00C113C7"/>
    <w:rsid w:val="00C114BE"/>
    <w:rsid w:val="00C11515"/>
    <w:rsid w:val="00C116CA"/>
    <w:rsid w:val="00C11805"/>
    <w:rsid w:val="00C118A2"/>
    <w:rsid w:val="00C1195D"/>
    <w:rsid w:val="00C119FE"/>
    <w:rsid w:val="00C11A33"/>
    <w:rsid w:val="00C11AB6"/>
    <w:rsid w:val="00C11ECB"/>
    <w:rsid w:val="00C1206D"/>
    <w:rsid w:val="00C12228"/>
    <w:rsid w:val="00C125DC"/>
    <w:rsid w:val="00C125E2"/>
    <w:rsid w:val="00C1263D"/>
    <w:rsid w:val="00C12685"/>
    <w:rsid w:val="00C1278A"/>
    <w:rsid w:val="00C127CC"/>
    <w:rsid w:val="00C128F6"/>
    <w:rsid w:val="00C12B32"/>
    <w:rsid w:val="00C12B55"/>
    <w:rsid w:val="00C12B6A"/>
    <w:rsid w:val="00C12BBB"/>
    <w:rsid w:val="00C12DEB"/>
    <w:rsid w:val="00C12E35"/>
    <w:rsid w:val="00C12E41"/>
    <w:rsid w:val="00C12F52"/>
    <w:rsid w:val="00C12F73"/>
    <w:rsid w:val="00C13081"/>
    <w:rsid w:val="00C13126"/>
    <w:rsid w:val="00C1312D"/>
    <w:rsid w:val="00C13330"/>
    <w:rsid w:val="00C1343A"/>
    <w:rsid w:val="00C1355E"/>
    <w:rsid w:val="00C13622"/>
    <w:rsid w:val="00C13646"/>
    <w:rsid w:val="00C136CB"/>
    <w:rsid w:val="00C1374D"/>
    <w:rsid w:val="00C13752"/>
    <w:rsid w:val="00C1376F"/>
    <w:rsid w:val="00C138B2"/>
    <w:rsid w:val="00C13946"/>
    <w:rsid w:val="00C13A51"/>
    <w:rsid w:val="00C13A69"/>
    <w:rsid w:val="00C13B6D"/>
    <w:rsid w:val="00C13CAB"/>
    <w:rsid w:val="00C13CC3"/>
    <w:rsid w:val="00C13E2C"/>
    <w:rsid w:val="00C13E65"/>
    <w:rsid w:val="00C13E7D"/>
    <w:rsid w:val="00C13F40"/>
    <w:rsid w:val="00C13F65"/>
    <w:rsid w:val="00C141A8"/>
    <w:rsid w:val="00C1425A"/>
    <w:rsid w:val="00C144CE"/>
    <w:rsid w:val="00C145BD"/>
    <w:rsid w:val="00C145C0"/>
    <w:rsid w:val="00C146B5"/>
    <w:rsid w:val="00C146FA"/>
    <w:rsid w:val="00C14700"/>
    <w:rsid w:val="00C14742"/>
    <w:rsid w:val="00C14832"/>
    <w:rsid w:val="00C1492D"/>
    <w:rsid w:val="00C14976"/>
    <w:rsid w:val="00C149F7"/>
    <w:rsid w:val="00C14B33"/>
    <w:rsid w:val="00C14B37"/>
    <w:rsid w:val="00C14C44"/>
    <w:rsid w:val="00C14CA6"/>
    <w:rsid w:val="00C14F51"/>
    <w:rsid w:val="00C14FBD"/>
    <w:rsid w:val="00C150E0"/>
    <w:rsid w:val="00C151D1"/>
    <w:rsid w:val="00C15327"/>
    <w:rsid w:val="00C154B9"/>
    <w:rsid w:val="00C154F7"/>
    <w:rsid w:val="00C15574"/>
    <w:rsid w:val="00C155F2"/>
    <w:rsid w:val="00C15738"/>
    <w:rsid w:val="00C158AA"/>
    <w:rsid w:val="00C15C05"/>
    <w:rsid w:val="00C15EB8"/>
    <w:rsid w:val="00C16011"/>
    <w:rsid w:val="00C16018"/>
    <w:rsid w:val="00C160A9"/>
    <w:rsid w:val="00C161DE"/>
    <w:rsid w:val="00C16293"/>
    <w:rsid w:val="00C16436"/>
    <w:rsid w:val="00C164DB"/>
    <w:rsid w:val="00C16577"/>
    <w:rsid w:val="00C167A2"/>
    <w:rsid w:val="00C16826"/>
    <w:rsid w:val="00C169A5"/>
    <w:rsid w:val="00C16DF6"/>
    <w:rsid w:val="00C16E8B"/>
    <w:rsid w:val="00C16EF0"/>
    <w:rsid w:val="00C16F22"/>
    <w:rsid w:val="00C170DA"/>
    <w:rsid w:val="00C17188"/>
    <w:rsid w:val="00C17192"/>
    <w:rsid w:val="00C172E7"/>
    <w:rsid w:val="00C1742F"/>
    <w:rsid w:val="00C1754E"/>
    <w:rsid w:val="00C176A3"/>
    <w:rsid w:val="00C176C2"/>
    <w:rsid w:val="00C178A0"/>
    <w:rsid w:val="00C178BC"/>
    <w:rsid w:val="00C17A4D"/>
    <w:rsid w:val="00C17A5E"/>
    <w:rsid w:val="00C17C28"/>
    <w:rsid w:val="00C17C84"/>
    <w:rsid w:val="00C17CAE"/>
    <w:rsid w:val="00C17E42"/>
    <w:rsid w:val="00C17E69"/>
    <w:rsid w:val="00C17EB1"/>
    <w:rsid w:val="00C17F4E"/>
    <w:rsid w:val="00C17FC1"/>
    <w:rsid w:val="00C200F9"/>
    <w:rsid w:val="00C20168"/>
    <w:rsid w:val="00C201CB"/>
    <w:rsid w:val="00C20216"/>
    <w:rsid w:val="00C20422"/>
    <w:rsid w:val="00C20460"/>
    <w:rsid w:val="00C204D0"/>
    <w:rsid w:val="00C205CA"/>
    <w:rsid w:val="00C206A8"/>
    <w:rsid w:val="00C206B6"/>
    <w:rsid w:val="00C207BE"/>
    <w:rsid w:val="00C20862"/>
    <w:rsid w:val="00C20A0B"/>
    <w:rsid w:val="00C20A10"/>
    <w:rsid w:val="00C20A9F"/>
    <w:rsid w:val="00C20CDD"/>
    <w:rsid w:val="00C20DB8"/>
    <w:rsid w:val="00C20E0B"/>
    <w:rsid w:val="00C20FD9"/>
    <w:rsid w:val="00C20FE5"/>
    <w:rsid w:val="00C2101B"/>
    <w:rsid w:val="00C210C6"/>
    <w:rsid w:val="00C212DD"/>
    <w:rsid w:val="00C21422"/>
    <w:rsid w:val="00C2154A"/>
    <w:rsid w:val="00C215A3"/>
    <w:rsid w:val="00C2162B"/>
    <w:rsid w:val="00C2165B"/>
    <w:rsid w:val="00C21880"/>
    <w:rsid w:val="00C21907"/>
    <w:rsid w:val="00C21ACA"/>
    <w:rsid w:val="00C21B2D"/>
    <w:rsid w:val="00C21BC6"/>
    <w:rsid w:val="00C21CB0"/>
    <w:rsid w:val="00C21CE4"/>
    <w:rsid w:val="00C21E11"/>
    <w:rsid w:val="00C21EC8"/>
    <w:rsid w:val="00C21F23"/>
    <w:rsid w:val="00C21FB6"/>
    <w:rsid w:val="00C22042"/>
    <w:rsid w:val="00C220FC"/>
    <w:rsid w:val="00C22416"/>
    <w:rsid w:val="00C22467"/>
    <w:rsid w:val="00C22516"/>
    <w:rsid w:val="00C22698"/>
    <w:rsid w:val="00C226E1"/>
    <w:rsid w:val="00C22730"/>
    <w:rsid w:val="00C2276D"/>
    <w:rsid w:val="00C2279C"/>
    <w:rsid w:val="00C22800"/>
    <w:rsid w:val="00C228E9"/>
    <w:rsid w:val="00C22984"/>
    <w:rsid w:val="00C22A7F"/>
    <w:rsid w:val="00C22A9C"/>
    <w:rsid w:val="00C22C41"/>
    <w:rsid w:val="00C22C6D"/>
    <w:rsid w:val="00C22E33"/>
    <w:rsid w:val="00C22ED7"/>
    <w:rsid w:val="00C22F78"/>
    <w:rsid w:val="00C22FC4"/>
    <w:rsid w:val="00C22FF3"/>
    <w:rsid w:val="00C2319C"/>
    <w:rsid w:val="00C23436"/>
    <w:rsid w:val="00C23727"/>
    <w:rsid w:val="00C23788"/>
    <w:rsid w:val="00C23875"/>
    <w:rsid w:val="00C238B0"/>
    <w:rsid w:val="00C238DF"/>
    <w:rsid w:val="00C23952"/>
    <w:rsid w:val="00C239A0"/>
    <w:rsid w:val="00C23A17"/>
    <w:rsid w:val="00C23B15"/>
    <w:rsid w:val="00C23BA5"/>
    <w:rsid w:val="00C23C57"/>
    <w:rsid w:val="00C23CF8"/>
    <w:rsid w:val="00C23D0F"/>
    <w:rsid w:val="00C23D30"/>
    <w:rsid w:val="00C23DD4"/>
    <w:rsid w:val="00C23E7B"/>
    <w:rsid w:val="00C2417A"/>
    <w:rsid w:val="00C24333"/>
    <w:rsid w:val="00C243BA"/>
    <w:rsid w:val="00C24452"/>
    <w:rsid w:val="00C2459D"/>
    <w:rsid w:val="00C24720"/>
    <w:rsid w:val="00C2475D"/>
    <w:rsid w:val="00C247B9"/>
    <w:rsid w:val="00C2484D"/>
    <w:rsid w:val="00C24859"/>
    <w:rsid w:val="00C248D6"/>
    <w:rsid w:val="00C2491F"/>
    <w:rsid w:val="00C24A06"/>
    <w:rsid w:val="00C24DF0"/>
    <w:rsid w:val="00C24E0C"/>
    <w:rsid w:val="00C24F90"/>
    <w:rsid w:val="00C250A3"/>
    <w:rsid w:val="00C251D4"/>
    <w:rsid w:val="00C251F4"/>
    <w:rsid w:val="00C252AE"/>
    <w:rsid w:val="00C25326"/>
    <w:rsid w:val="00C253DD"/>
    <w:rsid w:val="00C25450"/>
    <w:rsid w:val="00C25493"/>
    <w:rsid w:val="00C25744"/>
    <w:rsid w:val="00C25763"/>
    <w:rsid w:val="00C2579B"/>
    <w:rsid w:val="00C258A6"/>
    <w:rsid w:val="00C25923"/>
    <w:rsid w:val="00C25A00"/>
    <w:rsid w:val="00C25B7B"/>
    <w:rsid w:val="00C25BEA"/>
    <w:rsid w:val="00C25CE8"/>
    <w:rsid w:val="00C25E79"/>
    <w:rsid w:val="00C25EE1"/>
    <w:rsid w:val="00C25EF5"/>
    <w:rsid w:val="00C25FE5"/>
    <w:rsid w:val="00C26022"/>
    <w:rsid w:val="00C2605A"/>
    <w:rsid w:val="00C26367"/>
    <w:rsid w:val="00C263B8"/>
    <w:rsid w:val="00C26471"/>
    <w:rsid w:val="00C264A5"/>
    <w:rsid w:val="00C26584"/>
    <w:rsid w:val="00C26599"/>
    <w:rsid w:val="00C266C4"/>
    <w:rsid w:val="00C26AB3"/>
    <w:rsid w:val="00C26D25"/>
    <w:rsid w:val="00C27036"/>
    <w:rsid w:val="00C270C7"/>
    <w:rsid w:val="00C27451"/>
    <w:rsid w:val="00C274C5"/>
    <w:rsid w:val="00C27557"/>
    <w:rsid w:val="00C275F6"/>
    <w:rsid w:val="00C2774E"/>
    <w:rsid w:val="00C2789F"/>
    <w:rsid w:val="00C27900"/>
    <w:rsid w:val="00C27983"/>
    <w:rsid w:val="00C27998"/>
    <w:rsid w:val="00C27A33"/>
    <w:rsid w:val="00C27B05"/>
    <w:rsid w:val="00C27B3D"/>
    <w:rsid w:val="00C27CBF"/>
    <w:rsid w:val="00C27DC6"/>
    <w:rsid w:val="00C27E6E"/>
    <w:rsid w:val="00C27E89"/>
    <w:rsid w:val="00C27ECD"/>
    <w:rsid w:val="00C30089"/>
    <w:rsid w:val="00C3009E"/>
    <w:rsid w:val="00C300E6"/>
    <w:rsid w:val="00C3014C"/>
    <w:rsid w:val="00C3014F"/>
    <w:rsid w:val="00C3026B"/>
    <w:rsid w:val="00C3033B"/>
    <w:rsid w:val="00C3036A"/>
    <w:rsid w:val="00C30492"/>
    <w:rsid w:val="00C30538"/>
    <w:rsid w:val="00C30552"/>
    <w:rsid w:val="00C305A3"/>
    <w:rsid w:val="00C30644"/>
    <w:rsid w:val="00C309D8"/>
    <w:rsid w:val="00C30C65"/>
    <w:rsid w:val="00C30E0E"/>
    <w:rsid w:val="00C3117A"/>
    <w:rsid w:val="00C31409"/>
    <w:rsid w:val="00C3141D"/>
    <w:rsid w:val="00C3157E"/>
    <w:rsid w:val="00C3163E"/>
    <w:rsid w:val="00C31699"/>
    <w:rsid w:val="00C317D5"/>
    <w:rsid w:val="00C31856"/>
    <w:rsid w:val="00C318D0"/>
    <w:rsid w:val="00C31981"/>
    <w:rsid w:val="00C319D3"/>
    <w:rsid w:val="00C319E4"/>
    <w:rsid w:val="00C31ACD"/>
    <w:rsid w:val="00C31CEC"/>
    <w:rsid w:val="00C31E37"/>
    <w:rsid w:val="00C31E46"/>
    <w:rsid w:val="00C31E74"/>
    <w:rsid w:val="00C31E9C"/>
    <w:rsid w:val="00C31EEE"/>
    <w:rsid w:val="00C31FF5"/>
    <w:rsid w:val="00C3203E"/>
    <w:rsid w:val="00C32056"/>
    <w:rsid w:val="00C32206"/>
    <w:rsid w:val="00C32732"/>
    <w:rsid w:val="00C3276B"/>
    <w:rsid w:val="00C327EA"/>
    <w:rsid w:val="00C32840"/>
    <w:rsid w:val="00C3298B"/>
    <w:rsid w:val="00C32C42"/>
    <w:rsid w:val="00C32C63"/>
    <w:rsid w:val="00C32E62"/>
    <w:rsid w:val="00C32EDE"/>
    <w:rsid w:val="00C32EFE"/>
    <w:rsid w:val="00C32F52"/>
    <w:rsid w:val="00C32F5F"/>
    <w:rsid w:val="00C33109"/>
    <w:rsid w:val="00C331BF"/>
    <w:rsid w:val="00C332DD"/>
    <w:rsid w:val="00C33360"/>
    <w:rsid w:val="00C334AC"/>
    <w:rsid w:val="00C3360F"/>
    <w:rsid w:val="00C336CF"/>
    <w:rsid w:val="00C337A3"/>
    <w:rsid w:val="00C337A8"/>
    <w:rsid w:val="00C337D5"/>
    <w:rsid w:val="00C337E3"/>
    <w:rsid w:val="00C33825"/>
    <w:rsid w:val="00C33906"/>
    <w:rsid w:val="00C33B58"/>
    <w:rsid w:val="00C33BEB"/>
    <w:rsid w:val="00C33C9B"/>
    <w:rsid w:val="00C33E39"/>
    <w:rsid w:val="00C33F40"/>
    <w:rsid w:val="00C340FE"/>
    <w:rsid w:val="00C34158"/>
    <w:rsid w:val="00C341D5"/>
    <w:rsid w:val="00C34220"/>
    <w:rsid w:val="00C3429F"/>
    <w:rsid w:val="00C344AB"/>
    <w:rsid w:val="00C344B3"/>
    <w:rsid w:val="00C34532"/>
    <w:rsid w:val="00C34663"/>
    <w:rsid w:val="00C3466C"/>
    <w:rsid w:val="00C346D4"/>
    <w:rsid w:val="00C34B23"/>
    <w:rsid w:val="00C34C23"/>
    <w:rsid w:val="00C34C54"/>
    <w:rsid w:val="00C34D01"/>
    <w:rsid w:val="00C34FA7"/>
    <w:rsid w:val="00C35088"/>
    <w:rsid w:val="00C350C7"/>
    <w:rsid w:val="00C352F0"/>
    <w:rsid w:val="00C35348"/>
    <w:rsid w:val="00C35408"/>
    <w:rsid w:val="00C3567B"/>
    <w:rsid w:val="00C35690"/>
    <w:rsid w:val="00C356F8"/>
    <w:rsid w:val="00C3572A"/>
    <w:rsid w:val="00C358ED"/>
    <w:rsid w:val="00C35AA5"/>
    <w:rsid w:val="00C35B22"/>
    <w:rsid w:val="00C35B62"/>
    <w:rsid w:val="00C35BE8"/>
    <w:rsid w:val="00C35CF2"/>
    <w:rsid w:val="00C35D3C"/>
    <w:rsid w:val="00C35D99"/>
    <w:rsid w:val="00C35ED6"/>
    <w:rsid w:val="00C36036"/>
    <w:rsid w:val="00C3603A"/>
    <w:rsid w:val="00C36068"/>
    <w:rsid w:val="00C360A9"/>
    <w:rsid w:val="00C360D8"/>
    <w:rsid w:val="00C3618B"/>
    <w:rsid w:val="00C361CE"/>
    <w:rsid w:val="00C363C5"/>
    <w:rsid w:val="00C36421"/>
    <w:rsid w:val="00C364F1"/>
    <w:rsid w:val="00C366ED"/>
    <w:rsid w:val="00C366F0"/>
    <w:rsid w:val="00C36882"/>
    <w:rsid w:val="00C368D5"/>
    <w:rsid w:val="00C36A9E"/>
    <w:rsid w:val="00C36B0B"/>
    <w:rsid w:val="00C36B7F"/>
    <w:rsid w:val="00C36BE1"/>
    <w:rsid w:val="00C36BED"/>
    <w:rsid w:val="00C36C3A"/>
    <w:rsid w:val="00C36CDF"/>
    <w:rsid w:val="00C36CEA"/>
    <w:rsid w:val="00C37113"/>
    <w:rsid w:val="00C3713E"/>
    <w:rsid w:val="00C3732D"/>
    <w:rsid w:val="00C37398"/>
    <w:rsid w:val="00C374BC"/>
    <w:rsid w:val="00C3750F"/>
    <w:rsid w:val="00C37713"/>
    <w:rsid w:val="00C3773C"/>
    <w:rsid w:val="00C37899"/>
    <w:rsid w:val="00C37A7D"/>
    <w:rsid w:val="00C37A98"/>
    <w:rsid w:val="00C37C79"/>
    <w:rsid w:val="00C37DB2"/>
    <w:rsid w:val="00C37E17"/>
    <w:rsid w:val="00C37F00"/>
    <w:rsid w:val="00C37F1E"/>
    <w:rsid w:val="00C37FE8"/>
    <w:rsid w:val="00C40172"/>
    <w:rsid w:val="00C401C8"/>
    <w:rsid w:val="00C40266"/>
    <w:rsid w:val="00C403B6"/>
    <w:rsid w:val="00C40460"/>
    <w:rsid w:val="00C405ED"/>
    <w:rsid w:val="00C40700"/>
    <w:rsid w:val="00C40765"/>
    <w:rsid w:val="00C40768"/>
    <w:rsid w:val="00C40865"/>
    <w:rsid w:val="00C408D6"/>
    <w:rsid w:val="00C408EF"/>
    <w:rsid w:val="00C409C3"/>
    <w:rsid w:val="00C40BA4"/>
    <w:rsid w:val="00C40CF4"/>
    <w:rsid w:val="00C40D9E"/>
    <w:rsid w:val="00C40F25"/>
    <w:rsid w:val="00C41049"/>
    <w:rsid w:val="00C413A9"/>
    <w:rsid w:val="00C4146A"/>
    <w:rsid w:val="00C414D7"/>
    <w:rsid w:val="00C41509"/>
    <w:rsid w:val="00C41600"/>
    <w:rsid w:val="00C41728"/>
    <w:rsid w:val="00C41775"/>
    <w:rsid w:val="00C41922"/>
    <w:rsid w:val="00C41948"/>
    <w:rsid w:val="00C419C9"/>
    <w:rsid w:val="00C41A97"/>
    <w:rsid w:val="00C41B80"/>
    <w:rsid w:val="00C41C2B"/>
    <w:rsid w:val="00C41C36"/>
    <w:rsid w:val="00C41D5E"/>
    <w:rsid w:val="00C41EEC"/>
    <w:rsid w:val="00C41F8A"/>
    <w:rsid w:val="00C42010"/>
    <w:rsid w:val="00C4220D"/>
    <w:rsid w:val="00C4229A"/>
    <w:rsid w:val="00C422C4"/>
    <w:rsid w:val="00C42343"/>
    <w:rsid w:val="00C4234B"/>
    <w:rsid w:val="00C42506"/>
    <w:rsid w:val="00C425E5"/>
    <w:rsid w:val="00C426B1"/>
    <w:rsid w:val="00C427F2"/>
    <w:rsid w:val="00C429DF"/>
    <w:rsid w:val="00C42ECD"/>
    <w:rsid w:val="00C42FEB"/>
    <w:rsid w:val="00C432F0"/>
    <w:rsid w:val="00C43467"/>
    <w:rsid w:val="00C434AC"/>
    <w:rsid w:val="00C434CC"/>
    <w:rsid w:val="00C43691"/>
    <w:rsid w:val="00C4371E"/>
    <w:rsid w:val="00C4372A"/>
    <w:rsid w:val="00C43744"/>
    <w:rsid w:val="00C437F5"/>
    <w:rsid w:val="00C43ADD"/>
    <w:rsid w:val="00C43B15"/>
    <w:rsid w:val="00C43B64"/>
    <w:rsid w:val="00C43BD1"/>
    <w:rsid w:val="00C43D65"/>
    <w:rsid w:val="00C43DA4"/>
    <w:rsid w:val="00C43E7D"/>
    <w:rsid w:val="00C43E89"/>
    <w:rsid w:val="00C43F23"/>
    <w:rsid w:val="00C4403B"/>
    <w:rsid w:val="00C44325"/>
    <w:rsid w:val="00C4432B"/>
    <w:rsid w:val="00C4434F"/>
    <w:rsid w:val="00C44364"/>
    <w:rsid w:val="00C44460"/>
    <w:rsid w:val="00C4448E"/>
    <w:rsid w:val="00C444B3"/>
    <w:rsid w:val="00C445AA"/>
    <w:rsid w:val="00C44722"/>
    <w:rsid w:val="00C44786"/>
    <w:rsid w:val="00C447C7"/>
    <w:rsid w:val="00C448F1"/>
    <w:rsid w:val="00C44A07"/>
    <w:rsid w:val="00C44A33"/>
    <w:rsid w:val="00C44A4D"/>
    <w:rsid w:val="00C44AAD"/>
    <w:rsid w:val="00C44AB2"/>
    <w:rsid w:val="00C44B89"/>
    <w:rsid w:val="00C44B91"/>
    <w:rsid w:val="00C44B92"/>
    <w:rsid w:val="00C44BEC"/>
    <w:rsid w:val="00C44C2E"/>
    <w:rsid w:val="00C44F12"/>
    <w:rsid w:val="00C44F4F"/>
    <w:rsid w:val="00C44F79"/>
    <w:rsid w:val="00C4502A"/>
    <w:rsid w:val="00C45294"/>
    <w:rsid w:val="00C4535E"/>
    <w:rsid w:val="00C45426"/>
    <w:rsid w:val="00C455D0"/>
    <w:rsid w:val="00C45669"/>
    <w:rsid w:val="00C457C6"/>
    <w:rsid w:val="00C4581A"/>
    <w:rsid w:val="00C45ACA"/>
    <w:rsid w:val="00C45B3C"/>
    <w:rsid w:val="00C45E1D"/>
    <w:rsid w:val="00C45E68"/>
    <w:rsid w:val="00C45E7E"/>
    <w:rsid w:val="00C45EAE"/>
    <w:rsid w:val="00C45ECA"/>
    <w:rsid w:val="00C45EF2"/>
    <w:rsid w:val="00C4609F"/>
    <w:rsid w:val="00C46467"/>
    <w:rsid w:val="00C4653D"/>
    <w:rsid w:val="00C46640"/>
    <w:rsid w:val="00C4668C"/>
    <w:rsid w:val="00C4671A"/>
    <w:rsid w:val="00C4675B"/>
    <w:rsid w:val="00C46AB9"/>
    <w:rsid w:val="00C46B94"/>
    <w:rsid w:val="00C46C4D"/>
    <w:rsid w:val="00C46D34"/>
    <w:rsid w:val="00C46D7F"/>
    <w:rsid w:val="00C46E2D"/>
    <w:rsid w:val="00C46EED"/>
    <w:rsid w:val="00C46FF7"/>
    <w:rsid w:val="00C47051"/>
    <w:rsid w:val="00C47054"/>
    <w:rsid w:val="00C47066"/>
    <w:rsid w:val="00C4715F"/>
    <w:rsid w:val="00C4756B"/>
    <w:rsid w:val="00C47579"/>
    <w:rsid w:val="00C475A8"/>
    <w:rsid w:val="00C47615"/>
    <w:rsid w:val="00C47617"/>
    <w:rsid w:val="00C4766F"/>
    <w:rsid w:val="00C47675"/>
    <w:rsid w:val="00C4772F"/>
    <w:rsid w:val="00C47954"/>
    <w:rsid w:val="00C47A52"/>
    <w:rsid w:val="00C47D2B"/>
    <w:rsid w:val="00C5008D"/>
    <w:rsid w:val="00C500E5"/>
    <w:rsid w:val="00C500EC"/>
    <w:rsid w:val="00C500F4"/>
    <w:rsid w:val="00C5017B"/>
    <w:rsid w:val="00C501F5"/>
    <w:rsid w:val="00C502ED"/>
    <w:rsid w:val="00C5040B"/>
    <w:rsid w:val="00C50461"/>
    <w:rsid w:val="00C5052C"/>
    <w:rsid w:val="00C50691"/>
    <w:rsid w:val="00C5077E"/>
    <w:rsid w:val="00C507BF"/>
    <w:rsid w:val="00C50885"/>
    <w:rsid w:val="00C50889"/>
    <w:rsid w:val="00C5093D"/>
    <w:rsid w:val="00C509E7"/>
    <w:rsid w:val="00C50DA2"/>
    <w:rsid w:val="00C50F55"/>
    <w:rsid w:val="00C51069"/>
    <w:rsid w:val="00C511F5"/>
    <w:rsid w:val="00C5120B"/>
    <w:rsid w:val="00C512F1"/>
    <w:rsid w:val="00C51366"/>
    <w:rsid w:val="00C51375"/>
    <w:rsid w:val="00C5144F"/>
    <w:rsid w:val="00C516E3"/>
    <w:rsid w:val="00C5172E"/>
    <w:rsid w:val="00C5176C"/>
    <w:rsid w:val="00C51854"/>
    <w:rsid w:val="00C51A49"/>
    <w:rsid w:val="00C51A8F"/>
    <w:rsid w:val="00C51AF1"/>
    <w:rsid w:val="00C51B4F"/>
    <w:rsid w:val="00C51B6B"/>
    <w:rsid w:val="00C51C14"/>
    <w:rsid w:val="00C51C4C"/>
    <w:rsid w:val="00C51C5D"/>
    <w:rsid w:val="00C51D0C"/>
    <w:rsid w:val="00C51DA1"/>
    <w:rsid w:val="00C51EC0"/>
    <w:rsid w:val="00C52097"/>
    <w:rsid w:val="00C520C1"/>
    <w:rsid w:val="00C52101"/>
    <w:rsid w:val="00C52152"/>
    <w:rsid w:val="00C52181"/>
    <w:rsid w:val="00C5219F"/>
    <w:rsid w:val="00C5237D"/>
    <w:rsid w:val="00C523DB"/>
    <w:rsid w:val="00C523EA"/>
    <w:rsid w:val="00C526C2"/>
    <w:rsid w:val="00C5272D"/>
    <w:rsid w:val="00C527DA"/>
    <w:rsid w:val="00C52946"/>
    <w:rsid w:val="00C52C3C"/>
    <w:rsid w:val="00C52CCB"/>
    <w:rsid w:val="00C53099"/>
    <w:rsid w:val="00C53112"/>
    <w:rsid w:val="00C53165"/>
    <w:rsid w:val="00C53236"/>
    <w:rsid w:val="00C5323C"/>
    <w:rsid w:val="00C5332C"/>
    <w:rsid w:val="00C5336F"/>
    <w:rsid w:val="00C5340A"/>
    <w:rsid w:val="00C534AE"/>
    <w:rsid w:val="00C537EC"/>
    <w:rsid w:val="00C53874"/>
    <w:rsid w:val="00C538C3"/>
    <w:rsid w:val="00C53930"/>
    <w:rsid w:val="00C539F5"/>
    <w:rsid w:val="00C53B48"/>
    <w:rsid w:val="00C53B52"/>
    <w:rsid w:val="00C53B66"/>
    <w:rsid w:val="00C53BEE"/>
    <w:rsid w:val="00C53C3A"/>
    <w:rsid w:val="00C53C55"/>
    <w:rsid w:val="00C53CD4"/>
    <w:rsid w:val="00C53CD9"/>
    <w:rsid w:val="00C53D03"/>
    <w:rsid w:val="00C53D7F"/>
    <w:rsid w:val="00C54087"/>
    <w:rsid w:val="00C540B5"/>
    <w:rsid w:val="00C5418D"/>
    <w:rsid w:val="00C5422F"/>
    <w:rsid w:val="00C5424A"/>
    <w:rsid w:val="00C542D2"/>
    <w:rsid w:val="00C5442E"/>
    <w:rsid w:val="00C54456"/>
    <w:rsid w:val="00C54585"/>
    <w:rsid w:val="00C54768"/>
    <w:rsid w:val="00C5477D"/>
    <w:rsid w:val="00C547F4"/>
    <w:rsid w:val="00C5483B"/>
    <w:rsid w:val="00C54C90"/>
    <w:rsid w:val="00C54DFA"/>
    <w:rsid w:val="00C54E0C"/>
    <w:rsid w:val="00C54E68"/>
    <w:rsid w:val="00C54E69"/>
    <w:rsid w:val="00C54F61"/>
    <w:rsid w:val="00C55005"/>
    <w:rsid w:val="00C55224"/>
    <w:rsid w:val="00C5522D"/>
    <w:rsid w:val="00C553BF"/>
    <w:rsid w:val="00C554A7"/>
    <w:rsid w:val="00C55579"/>
    <w:rsid w:val="00C5576A"/>
    <w:rsid w:val="00C55818"/>
    <w:rsid w:val="00C558BF"/>
    <w:rsid w:val="00C558E7"/>
    <w:rsid w:val="00C55A31"/>
    <w:rsid w:val="00C55AFC"/>
    <w:rsid w:val="00C55CB7"/>
    <w:rsid w:val="00C55DA0"/>
    <w:rsid w:val="00C55DA6"/>
    <w:rsid w:val="00C55DBE"/>
    <w:rsid w:val="00C55E40"/>
    <w:rsid w:val="00C55E67"/>
    <w:rsid w:val="00C55EDE"/>
    <w:rsid w:val="00C55F87"/>
    <w:rsid w:val="00C55FEB"/>
    <w:rsid w:val="00C56109"/>
    <w:rsid w:val="00C56204"/>
    <w:rsid w:val="00C5637B"/>
    <w:rsid w:val="00C5648E"/>
    <w:rsid w:val="00C5659C"/>
    <w:rsid w:val="00C567C1"/>
    <w:rsid w:val="00C567CD"/>
    <w:rsid w:val="00C5687C"/>
    <w:rsid w:val="00C568D8"/>
    <w:rsid w:val="00C56906"/>
    <w:rsid w:val="00C56914"/>
    <w:rsid w:val="00C56BB6"/>
    <w:rsid w:val="00C56C43"/>
    <w:rsid w:val="00C56C76"/>
    <w:rsid w:val="00C56C94"/>
    <w:rsid w:val="00C56D0A"/>
    <w:rsid w:val="00C56E12"/>
    <w:rsid w:val="00C56EC5"/>
    <w:rsid w:val="00C5701C"/>
    <w:rsid w:val="00C57050"/>
    <w:rsid w:val="00C57065"/>
    <w:rsid w:val="00C571F2"/>
    <w:rsid w:val="00C5727F"/>
    <w:rsid w:val="00C57298"/>
    <w:rsid w:val="00C5743F"/>
    <w:rsid w:val="00C57542"/>
    <w:rsid w:val="00C57949"/>
    <w:rsid w:val="00C579B8"/>
    <w:rsid w:val="00C57B59"/>
    <w:rsid w:val="00C57B5D"/>
    <w:rsid w:val="00C57D96"/>
    <w:rsid w:val="00C57DB9"/>
    <w:rsid w:val="00C57DE1"/>
    <w:rsid w:val="00C57FD0"/>
    <w:rsid w:val="00C6009A"/>
    <w:rsid w:val="00C600BE"/>
    <w:rsid w:val="00C60143"/>
    <w:rsid w:val="00C60155"/>
    <w:rsid w:val="00C6020C"/>
    <w:rsid w:val="00C60249"/>
    <w:rsid w:val="00C60254"/>
    <w:rsid w:val="00C6025F"/>
    <w:rsid w:val="00C6029F"/>
    <w:rsid w:val="00C602A7"/>
    <w:rsid w:val="00C6035A"/>
    <w:rsid w:val="00C603B8"/>
    <w:rsid w:val="00C604A6"/>
    <w:rsid w:val="00C604C0"/>
    <w:rsid w:val="00C6051F"/>
    <w:rsid w:val="00C6084E"/>
    <w:rsid w:val="00C609F5"/>
    <w:rsid w:val="00C60A1B"/>
    <w:rsid w:val="00C60CE9"/>
    <w:rsid w:val="00C60D93"/>
    <w:rsid w:val="00C60F67"/>
    <w:rsid w:val="00C60FEB"/>
    <w:rsid w:val="00C6102B"/>
    <w:rsid w:val="00C6106F"/>
    <w:rsid w:val="00C611B2"/>
    <w:rsid w:val="00C61225"/>
    <w:rsid w:val="00C61382"/>
    <w:rsid w:val="00C61486"/>
    <w:rsid w:val="00C614D6"/>
    <w:rsid w:val="00C6157E"/>
    <w:rsid w:val="00C6169B"/>
    <w:rsid w:val="00C61731"/>
    <w:rsid w:val="00C617AA"/>
    <w:rsid w:val="00C61891"/>
    <w:rsid w:val="00C618A1"/>
    <w:rsid w:val="00C618E3"/>
    <w:rsid w:val="00C61BDE"/>
    <w:rsid w:val="00C61C71"/>
    <w:rsid w:val="00C61C9C"/>
    <w:rsid w:val="00C61D3A"/>
    <w:rsid w:val="00C61FB1"/>
    <w:rsid w:val="00C62201"/>
    <w:rsid w:val="00C62270"/>
    <w:rsid w:val="00C622A0"/>
    <w:rsid w:val="00C622ED"/>
    <w:rsid w:val="00C62303"/>
    <w:rsid w:val="00C62436"/>
    <w:rsid w:val="00C62477"/>
    <w:rsid w:val="00C624B2"/>
    <w:rsid w:val="00C62526"/>
    <w:rsid w:val="00C625D5"/>
    <w:rsid w:val="00C626A0"/>
    <w:rsid w:val="00C627C2"/>
    <w:rsid w:val="00C627F1"/>
    <w:rsid w:val="00C62907"/>
    <w:rsid w:val="00C62B83"/>
    <w:rsid w:val="00C62B86"/>
    <w:rsid w:val="00C62E0E"/>
    <w:rsid w:val="00C6304D"/>
    <w:rsid w:val="00C63257"/>
    <w:rsid w:val="00C63363"/>
    <w:rsid w:val="00C633D0"/>
    <w:rsid w:val="00C63512"/>
    <w:rsid w:val="00C6353E"/>
    <w:rsid w:val="00C635E2"/>
    <w:rsid w:val="00C63848"/>
    <w:rsid w:val="00C638D4"/>
    <w:rsid w:val="00C638E7"/>
    <w:rsid w:val="00C63915"/>
    <w:rsid w:val="00C6393C"/>
    <w:rsid w:val="00C639BB"/>
    <w:rsid w:val="00C63A38"/>
    <w:rsid w:val="00C63D53"/>
    <w:rsid w:val="00C64003"/>
    <w:rsid w:val="00C6428C"/>
    <w:rsid w:val="00C6435F"/>
    <w:rsid w:val="00C6448F"/>
    <w:rsid w:val="00C64564"/>
    <w:rsid w:val="00C64591"/>
    <w:rsid w:val="00C646ED"/>
    <w:rsid w:val="00C64723"/>
    <w:rsid w:val="00C64733"/>
    <w:rsid w:val="00C64790"/>
    <w:rsid w:val="00C648AE"/>
    <w:rsid w:val="00C64A08"/>
    <w:rsid w:val="00C64A7A"/>
    <w:rsid w:val="00C64AED"/>
    <w:rsid w:val="00C64C77"/>
    <w:rsid w:val="00C64D5F"/>
    <w:rsid w:val="00C64FBD"/>
    <w:rsid w:val="00C64FEB"/>
    <w:rsid w:val="00C650A3"/>
    <w:rsid w:val="00C656EB"/>
    <w:rsid w:val="00C6573F"/>
    <w:rsid w:val="00C657C2"/>
    <w:rsid w:val="00C65817"/>
    <w:rsid w:val="00C6584C"/>
    <w:rsid w:val="00C659D5"/>
    <w:rsid w:val="00C65AEC"/>
    <w:rsid w:val="00C65B60"/>
    <w:rsid w:val="00C65C21"/>
    <w:rsid w:val="00C65C9B"/>
    <w:rsid w:val="00C65EEC"/>
    <w:rsid w:val="00C66170"/>
    <w:rsid w:val="00C6633D"/>
    <w:rsid w:val="00C6635D"/>
    <w:rsid w:val="00C66377"/>
    <w:rsid w:val="00C666C4"/>
    <w:rsid w:val="00C66780"/>
    <w:rsid w:val="00C66927"/>
    <w:rsid w:val="00C66A12"/>
    <w:rsid w:val="00C66B85"/>
    <w:rsid w:val="00C66BA4"/>
    <w:rsid w:val="00C66C70"/>
    <w:rsid w:val="00C66E0B"/>
    <w:rsid w:val="00C66E1C"/>
    <w:rsid w:val="00C66E6A"/>
    <w:rsid w:val="00C66EC3"/>
    <w:rsid w:val="00C66FFE"/>
    <w:rsid w:val="00C671EE"/>
    <w:rsid w:val="00C671F7"/>
    <w:rsid w:val="00C67262"/>
    <w:rsid w:val="00C672FF"/>
    <w:rsid w:val="00C6735D"/>
    <w:rsid w:val="00C67613"/>
    <w:rsid w:val="00C67799"/>
    <w:rsid w:val="00C67800"/>
    <w:rsid w:val="00C67887"/>
    <w:rsid w:val="00C67B49"/>
    <w:rsid w:val="00C67BA0"/>
    <w:rsid w:val="00C67BC0"/>
    <w:rsid w:val="00C67D2A"/>
    <w:rsid w:val="00C67D33"/>
    <w:rsid w:val="00C67D41"/>
    <w:rsid w:val="00C67E70"/>
    <w:rsid w:val="00C67F46"/>
    <w:rsid w:val="00C67F6A"/>
    <w:rsid w:val="00C67FD8"/>
    <w:rsid w:val="00C700DD"/>
    <w:rsid w:val="00C70142"/>
    <w:rsid w:val="00C701C6"/>
    <w:rsid w:val="00C70407"/>
    <w:rsid w:val="00C7045D"/>
    <w:rsid w:val="00C705C9"/>
    <w:rsid w:val="00C705EA"/>
    <w:rsid w:val="00C70665"/>
    <w:rsid w:val="00C70681"/>
    <w:rsid w:val="00C706E0"/>
    <w:rsid w:val="00C7078B"/>
    <w:rsid w:val="00C7085A"/>
    <w:rsid w:val="00C708A6"/>
    <w:rsid w:val="00C708C9"/>
    <w:rsid w:val="00C70900"/>
    <w:rsid w:val="00C70CAF"/>
    <w:rsid w:val="00C70D39"/>
    <w:rsid w:val="00C70D54"/>
    <w:rsid w:val="00C70DAB"/>
    <w:rsid w:val="00C70E53"/>
    <w:rsid w:val="00C7104A"/>
    <w:rsid w:val="00C71065"/>
    <w:rsid w:val="00C710C0"/>
    <w:rsid w:val="00C7140D"/>
    <w:rsid w:val="00C7161B"/>
    <w:rsid w:val="00C716C6"/>
    <w:rsid w:val="00C71763"/>
    <w:rsid w:val="00C7191A"/>
    <w:rsid w:val="00C71927"/>
    <w:rsid w:val="00C719CC"/>
    <w:rsid w:val="00C71ADF"/>
    <w:rsid w:val="00C71B27"/>
    <w:rsid w:val="00C71B2A"/>
    <w:rsid w:val="00C71B83"/>
    <w:rsid w:val="00C71BA1"/>
    <w:rsid w:val="00C71F5D"/>
    <w:rsid w:val="00C72055"/>
    <w:rsid w:val="00C7206A"/>
    <w:rsid w:val="00C720B7"/>
    <w:rsid w:val="00C720D7"/>
    <w:rsid w:val="00C720FF"/>
    <w:rsid w:val="00C721A0"/>
    <w:rsid w:val="00C7231B"/>
    <w:rsid w:val="00C72433"/>
    <w:rsid w:val="00C72795"/>
    <w:rsid w:val="00C727B5"/>
    <w:rsid w:val="00C72957"/>
    <w:rsid w:val="00C72986"/>
    <w:rsid w:val="00C729ED"/>
    <w:rsid w:val="00C72B69"/>
    <w:rsid w:val="00C72BA7"/>
    <w:rsid w:val="00C72C07"/>
    <w:rsid w:val="00C72CD6"/>
    <w:rsid w:val="00C72CDE"/>
    <w:rsid w:val="00C72D65"/>
    <w:rsid w:val="00C72E1A"/>
    <w:rsid w:val="00C7318B"/>
    <w:rsid w:val="00C7321F"/>
    <w:rsid w:val="00C733CC"/>
    <w:rsid w:val="00C73443"/>
    <w:rsid w:val="00C735A0"/>
    <w:rsid w:val="00C735F5"/>
    <w:rsid w:val="00C736B3"/>
    <w:rsid w:val="00C736BB"/>
    <w:rsid w:val="00C73974"/>
    <w:rsid w:val="00C739B5"/>
    <w:rsid w:val="00C73C8E"/>
    <w:rsid w:val="00C73D47"/>
    <w:rsid w:val="00C73D75"/>
    <w:rsid w:val="00C73DFB"/>
    <w:rsid w:val="00C74179"/>
    <w:rsid w:val="00C741C7"/>
    <w:rsid w:val="00C741FC"/>
    <w:rsid w:val="00C74276"/>
    <w:rsid w:val="00C74443"/>
    <w:rsid w:val="00C7444D"/>
    <w:rsid w:val="00C74457"/>
    <w:rsid w:val="00C7445B"/>
    <w:rsid w:val="00C744B6"/>
    <w:rsid w:val="00C747BA"/>
    <w:rsid w:val="00C74896"/>
    <w:rsid w:val="00C74996"/>
    <w:rsid w:val="00C74A6C"/>
    <w:rsid w:val="00C74B52"/>
    <w:rsid w:val="00C74B8E"/>
    <w:rsid w:val="00C74C5B"/>
    <w:rsid w:val="00C74CD2"/>
    <w:rsid w:val="00C74D54"/>
    <w:rsid w:val="00C74D67"/>
    <w:rsid w:val="00C74D75"/>
    <w:rsid w:val="00C74D8C"/>
    <w:rsid w:val="00C74EB9"/>
    <w:rsid w:val="00C75038"/>
    <w:rsid w:val="00C75282"/>
    <w:rsid w:val="00C75284"/>
    <w:rsid w:val="00C752DD"/>
    <w:rsid w:val="00C7547A"/>
    <w:rsid w:val="00C7560E"/>
    <w:rsid w:val="00C7563E"/>
    <w:rsid w:val="00C756ED"/>
    <w:rsid w:val="00C758C2"/>
    <w:rsid w:val="00C75D07"/>
    <w:rsid w:val="00C75D79"/>
    <w:rsid w:val="00C76214"/>
    <w:rsid w:val="00C76271"/>
    <w:rsid w:val="00C763C3"/>
    <w:rsid w:val="00C76478"/>
    <w:rsid w:val="00C76492"/>
    <w:rsid w:val="00C764E7"/>
    <w:rsid w:val="00C765D1"/>
    <w:rsid w:val="00C765D3"/>
    <w:rsid w:val="00C7676D"/>
    <w:rsid w:val="00C7678F"/>
    <w:rsid w:val="00C767CA"/>
    <w:rsid w:val="00C767EA"/>
    <w:rsid w:val="00C76833"/>
    <w:rsid w:val="00C768FC"/>
    <w:rsid w:val="00C76919"/>
    <w:rsid w:val="00C769DA"/>
    <w:rsid w:val="00C76A2B"/>
    <w:rsid w:val="00C76A92"/>
    <w:rsid w:val="00C76B65"/>
    <w:rsid w:val="00C76C09"/>
    <w:rsid w:val="00C76EE2"/>
    <w:rsid w:val="00C7707B"/>
    <w:rsid w:val="00C770AF"/>
    <w:rsid w:val="00C7729F"/>
    <w:rsid w:val="00C77350"/>
    <w:rsid w:val="00C773F2"/>
    <w:rsid w:val="00C77599"/>
    <w:rsid w:val="00C77848"/>
    <w:rsid w:val="00C77939"/>
    <w:rsid w:val="00C7793E"/>
    <w:rsid w:val="00C7797F"/>
    <w:rsid w:val="00C7799F"/>
    <w:rsid w:val="00C779E0"/>
    <w:rsid w:val="00C779EE"/>
    <w:rsid w:val="00C77C10"/>
    <w:rsid w:val="00C77D1F"/>
    <w:rsid w:val="00C77DA5"/>
    <w:rsid w:val="00C77EB3"/>
    <w:rsid w:val="00C77F5A"/>
    <w:rsid w:val="00C80043"/>
    <w:rsid w:val="00C800E1"/>
    <w:rsid w:val="00C80423"/>
    <w:rsid w:val="00C80426"/>
    <w:rsid w:val="00C80474"/>
    <w:rsid w:val="00C805B8"/>
    <w:rsid w:val="00C805C0"/>
    <w:rsid w:val="00C806D0"/>
    <w:rsid w:val="00C807A1"/>
    <w:rsid w:val="00C80809"/>
    <w:rsid w:val="00C809B5"/>
    <w:rsid w:val="00C809BA"/>
    <w:rsid w:val="00C80ACB"/>
    <w:rsid w:val="00C80C6B"/>
    <w:rsid w:val="00C80E52"/>
    <w:rsid w:val="00C80F24"/>
    <w:rsid w:val="00C80FA0"/>
    <w:rsid w:val="00C810F1"/>
    <w:rsid w:val="00C8115B"/>
    <w:rsid w:val="00C813F9"/>
    <w:rsid w:val="00C8147D"/>
    <w:rsid w:val="00C815AA"/>
    <w:rsid w:val="00C815F7"/>
    <w:rsid w:val="00C816C6"/>
    <w:rsid w:val="00C8172B"/>
    <w:rsid w:val="00C8184F"/>
    <w:rsid w:val="00C818BA"/>
    <w:rsid w:val="00C81940"/>
    <w:rsid w:val="00C819A2"/>
    <w:rsid w:val="00C81A5C"/>
    <w:rsid w:val="00C81C9E"/>
    <w:rsid w:val="00C81F00"/>
    <w:rsid w:val="00C81FB2"/>
    <w:rsid w:val="00C820A4"/>
    <w:rsid w:val="00C822FB"/>
    <w:rsid w:val="00C8230D"/>
    <w:rsid w:val="00C823AF"/>
    <w:rsid w:val="00C827D4"/>
    <w:rsid w:val="00C8281F"/>
    <w:rsid w:val="00C8282F"/>
    <w:rsid w:val="00C8283B"/>
    <w:rsid w:val="00C8285F"/>
    <w:rsid w:val="00C829F2"/>
    <w:rsid w:val="00C82A54"/>
    <w:rsid w:val="00C82AC0"/>
    <w:rsid w:val="00C82C0A"/>
    <w:rsid w:val="00C82D9C"/>
    <w:rsid w:val="00C82E40"/>
    <w:rsid w:val="00C82EA3"/>
    <w:rsid w:val="00C82EFB"/>
    <w:rsid w:val="00C832C6"/>
    <w:rsid w:val="00C83400"/>
    <w:rsid w:val="00C83405"/>
    <w:rsid w:val="00C8343D"/>
    <w:rsid w:val="00C83518"/>
    <w:rsid w:val="00C83541"/>
    <w:rsid w:val="00C8378F"/>
    <w:rsid w:val="00C83819"/>
    <w:rsid w:val="00C8395B"/>
    <w:rsid w:val="00C83A22"/>
    <w:rsid w:val="00C83A46"/>
    <w:rsid w:val="00C83AE3"/>
    <w:rsid w:val="00C83D69"/>
    <w:rsid w:val="00C83DC8"/>
    <w:rsid w:val="00C83E56"/>
    <w:rsid w:val="00C83E9B"/>
    <w:rsid w:val="00C83F19"/>
    <w:rsid w:val="00C83F87"/>
    <w:rsid w:val="00C8403F"/>
    <w:rsid w:val="00C84334"/>
    <w:rsid w:val="00C8449B"/>
    <w:rsid w:val="00C844AB"/>
    <w:rsid w:val="00C845FB"/>
    <w:rsid w:val="00C846F7"/>
    <w:rsid w:val="00C84739"/>
    <w:rsid w:val="00C8477A"/>
    <w:rsid w:val="00C84863"/>
    <w:rsid w:val="00C8487C"/>
    <w:rsid w:val="00C84929"/>
    <w:rsid w:val="00C849A8"/>
    <w:rsid w:val="00C849B1"/>
    <w:rsid w:val="00C84B0F"/>
    <w:rsid w:val="00C84B30"/>
    <w:rsid w:val="00C84DCB"/>
    <w:rsid w:val="00C84EEF"/>
    <w:rsid w:val="00C84FDE"/>
    <w:rsid w:val="00C85043"/>
    <w:rsid w:val="00C851D7"/>
    <w:rsid w:val="00C851F5"/>
    <w:rsid w:val="00C853C8"/>
    <w:rsid w:val="00C8590D"/>
    <w:rsid w:val="00C85962"/>
    <w:rsid w:val="00C859C8"/>
    <w:rsid w:val="00C85AD9"/>
    <w:rsid w:val="00C85B2E"/>
    <w:rsid w:val="00C85B9E"/>
    <w:rsid w:val="00C85DCA"/>
    <w:rsid w:val="00C85EB1"/>
    <w:rsid w:val="00C8636B"/>
    <w:rsid w:val="00C863B8"/>
    <w:rsid w:val="00C864B2"/>
    <w:rsid w:val="00C865ED"/>
    <w:rsid w:val="00C86689"/>
    <w:rsid w:val="00C86848"/>
    <w:rsid w:val="00C8688F"/>
    <w:rsid w:val="00C86902"/>
    <w:rsid w:val="00C86A92"/>
    <w:rsid w:val="00C86C46"/>
    <w:rsid w:val="00C86D74"/>
    <w:rsid w:val="00C86DAC"/>
    <w:rsid w:val="00C86EF8"/>
    <w:rsid w:val="00C86F0D"/>
    <w:rsid w:val="00C87113"/>
    <w:rsid w:val="00C8717B"/>
    <w:rsid w:val="00C87185"/>
    <w:rsid w:val="00C8725B"/>
    <w:rsid w:val="00C872E1"/>
    <w:rsid w:val="00C87310"/>
    <w:rsid w:val="00C87349"/>
    <w:rsid w:val="00C8738B"/>
    <w:rsid w:val="00C874AD"/>
    <w:rsid w:val="00C8764E"/>
    <w:rsid w:val="00C876FD"/>
    <w:rsid w:val="00C87700"/>
    <w:rsid w:val="00C877C8"/>
    <w:rsid w:val="00C877ED"/>
    <w:rsid w:val="00C8783E"/>
    <w:rsid w:val="00C8785A"/>
    <w:rsid w:val="00C87A3C"/>
    <w:rsid w:val="00C87B3F"/>
    <w:rsid w:val="00C87C44"/>
    <w:rsid w:val="00C87DB8"/>
    <w:rsid w:val="00C87EBA"/>
    <w:rsid w:val="00C87FC0"/>
    <w:rsid w:val="00C90027"/>
    <w:rsid w:val="00C9021D"/>
    <w:rsid w:val="00C9037C"/>
    <w:rsid w:val="00C90629"/>
    <w:rsid w:val="00C906AD"/>
    <w:rsid w:val="00C906B3"/>
    <w:rsid w:val="00C9082D"/>
    <w:rsid w:val="00C90B14"/>
    <w:rsid w:val="00C90F2A"/>
    <w:rsid w:val="00C910FE"/>
    <w:rsid w:val="00C913A2"/>
    <w:rsid w:val="00C914A8"/>
    <w:rsid w:val="00C914C5"/>
    <w:rsid w:val="00C9162F"/>
    <w:rsid w:val="00C916A4"/>
    <w:rsid w:val="00C919B2"/>
    <w:rsid w:val="00C91AB8"/>
    <w:rsid w:val="00C91B53"/>
    <w:rsid w:val="00C91BD2"/>
    <w:rsid w:val="00C91CB6"/>
    <w:rsid w:val="00C91D96"/>
    <w:rsid w:val="00C91DAA"/>
    <w:rsid w:val="00C91E5D"/>
    <w:rsid w:val="00C91E84"/>
    <w:rsid w:val="00C91F27"/>
    <w:rsid w:val="00C91F97"/>
    <w:rsid w:val="00C92112"/>
    <w:rsid w:val="00C92141"/>
    <w:rsid w:val="00C923AD"/>
    <w:rsid w:val="00C92463"/>
    <w:rsid w:val="00C924CD"/>
    <w:rsid w:val="00C924FE"/>
    <w:rsid w:val="00C9253F"/>
    <w:rsid w:val="00C9280A"/>
    <w:rsid w:val="00C92848"/>
    <w:rsid w:val="00C9288E"/>
    <w:rsid w:val="00C928ED"/>
    <w:rsid w:val="00C92901"/>
    <w:rsid w:val="00C92A2B"/>
    <w:rsid w:val="00C92AE9"/>
    <w:rsid w:val="00C92B3E"/>
    <w:rsid w:val="00C92C55"/>
    <w:rsid w:val="00C92D53"/>
    <w:rsid w:val="00C92D80"/>
    <w:rsid w:val="00C92EE2"/>
    <w:rsid w:val="00C92FE6"/>
    <w:rsid w:val="00C930D4"/>
    <w:rsid w:val="00C9312C"/>
    <w:rsid w:val="00C93181"/>
    <w:rsid w:val="00C931FF"/>
    <w:rsid w:val="00C9325A"/>
    <w:rsid w:val="00C93315"/>
    <w:rsid w:val="00C9334A"/>
    <w:rsid w:val="00C9357E"/>
    <w:rsid w:val="00C9365A"/>
    <w:rsid w:val="00C9386E"/>
    <w:rsid w:val="00C93870"/>
    <w:rsid w:val="00C93A32"/>
    <w:rsid w:val="00C93ABA"/>
    <w:rsid w:val="00C93B1C"/>
    <w:rsid w:val="00C93B55"/>
    <w:rsid w:val="00C93B63"/>
    <w:rsid w:val="00C93BB6"/>
    <w:rsid w:val="00C93DBD"/>
    <w:rsid w:val="00C93FB4"/>
    <w:rsid w:val="00C940BA"/>
    <w:rsid w:val="00C941D7"/>
    <w:rsid w:val="00C94203"/>
    <w:rsid w:val="00C943F1"/>
    <w:rsid w:val="00C94418"/>
    <w:rsid w:val="00C9444F"/>
    <w:rsid w:val="00C9484D"/>
    <w:rsid w:val="00C949E0"/>
    <w:rsid w:val="00C94B36"/>
    <w:rsid w:val="00C94B45"/>
    <w:rsid w:val="00C94C18"/>
    <w:rsid w:val="00C94C50"/>
    <w:rsid w:val="00C94DDE"/>
    <w:rsid w:val="00C94E3F"/>
    <w:rsid w:val="00C94FED"/>
    <w:rsid w:val="00C950DE"/>
    <w:rsid w:val="00C951AE"/>
    <w:rsid w:val="00C9521A"/>
    <w:rsid w:val="00C9522D"/>
    <w:rsid w:val="00C952A0"/>
    <w:rsid w:val="00C952C6"/>
    <w:rsid w:val="00C95382"/>
    <w:rsid w:val="00C953B8"/>
    <w:rsid w:val="00C954D8"/>
    <w:rsid w:val="00C95645"/>
    <w:rsid w:val="00C9569D"/>
    <w:rsid w:val="00C95AC8"/>
    <w:rsid w:val="00C95B0E"/>
    <w:rsid w:val="00C95BB8"/>
    <w:rsid w:val="00C95C19"/>
    <w:rsid w:val="00C95CB3"/>
    <w:rsid w:val="00C95D36"/>
    <w:rsid w:val="00C95E95"/>
    <w:rsid w:val="00C95EDB"/>
    <w:rsid w:val="00C96271"/>
    <w:rsid w:val="00C964C8"/>
    <w:rsid w:val="00C96566"/>
    <w:rsid w:val="00C96781"/>
    <w:rsid w:val="00C968A4"/>
    <w:rsid w:val="00C96AF3"/>
    <w:rsid w:val="00C96B45"/>
    <w:rsid w:val="00C96B72"/>
    <w:rsid w:val="00C96B8B"/>
    <w:rsid w:val="00C96D5B"/>
    <w:rsid w:val="00C96D86"/>
    <w:rsid w:val="00C96E33"/>
    <w:rsid w:val="00C96EB2"/>
    <w:rsid w:val="00C96F5F"/>
    <w:rsid w:val="00C970AD"/>
    <w:rsid w:val="00C970EA"/>
    <w:rsid w:val="00C9737D"/>
    <w:rsid w:val="00C97385"/>
    <w:rsid w:val="00C97463"/>
    <w:rsid w:val="00C977B4"/>
    <w:rsid w:val="00C97878"/>
    <w:rsid w:val="00C97904"/>
    <w:rsid w:val="00C979AD"/>
    <w:rsid w:val="00C97A90"/>
    <w:rsid w:val="00C97BE5"/>
    <w:rsid w:val="00C97D16"/>
    <w:rsid w:val="00C97D75"/>
    <w:rsid w:val="00C97E56"/>
    <w:rsid w:val="00C97EF5"/>
    <w:rsid w:val="00CA00B6"/>
    <w:rsid w:val="00CA014A"/>
    <w:rsid w:val="00CA016F"/>
    <w:rsid w:val="00CA01DC"/>
    <w:rsid w:val="00CA0214"/>
    <w:rsid w:val="00CA0450"/>
    <w:rsid w:val="00CA05C7"/>
    <w:rsid w:val="00CA05EF"/>
    <w:rsid w:val="00CA0700"/>
    <w:rsid w:val="00CA07EA"/>
    <w:rsid w:val="00CA09C5"/>
    <w:rsid w:val="00CA09C7"/>
    <w:rsid w:val="00CA0AFD"/>
    <w:rsid w:val="00CA0CF9"/>
    <w:rsid w:val="00CA0D11"/>
    <w:rsid w:val="00CA0D7F"/>
    <w:rsid w:val="00CA0F1C"/>
    <w:rsid w:val="00CA0F62"/>
    <w:rsid w:val="00CA116A"/>
    <w:rsid w:val="00CA129D"/>
    <w:rsid w:val="00CA1397"/>
    <w:rsid w:val="00CA1461"/>
    <w:rsid w:val="00CA150C"/>
    <w:rsid w:val="00CA15EF"/>
    <w:rsid w:val="00CA1641"/>
    <w:rsid w:val="00CA1659"/>
    <w:rsid w:val="00CA178D"/>
    <w:rsid w:val="00CA18CE"/>
    <w:rsid w:val="00CA19E8"/>
    <w:rsid w:val="00CA19F1"/>
    <w:rsid w:val="00CA19F3"/>
    <w:rsid w:val="00CA1A1E"/>
    <w:rsid w:val="00CA1A58"/>
    <w:rsid w:val="00CA1C31"/>
    <w:rsid w:val="00CA1DD0"/>
    <w:rsid w:val="00CA2194"/>
    <w:rsid w:val="00CA223C"/>
    <w:rsid w:val="00CA2271"/>
    <w:rsid w:val="00CA246F"/>
    <w:rsid w:val="00CA263E"/>
    <w:rsid w:val="00CA26B8"/>
    <w:rsid w:val="00CA26F3"/>
    <w:rsid w:val="00CA2720"/>
    <w:rsid w:val="00CA27CC"/>
    <w:rsid w:val="00CA286E"/>
    <w:rsid w:val="00CA28BD"/>
    <w:rsid w:val="00CA2919"/>
    <w:rsid w:val="00CA2A46"/>
    <w:rsid w:val="00CA2ACB"/>
    <w:rsid w:val="00CA2DF8"/>
    <w:rsid w:val="00CA2E6F"/>
    <w:rsid w:val="00CA2FAC"/>
    <w:rsid w:val="00CA2FCB"/>
    <w:rsid w:val="00CA30C9"/>
    <w:rsid w:val="00CA314C"/>
    <w:rsid w:val="00CA35B8"/>
    <w:rsid w:val="00CA3626"/>
    <w:rsid w:val="00CA3641"/>
    <w:rsid w:val="00CA3778"/>
    <w:rsid w:val="00CA388D"/>
    <w:rsid w:val="00CA393E"/>
    <w:rsid w:val="00CA3942"/>
    <w:rsid w:val="00CA394A"/>
    <w:rsid w:val="00CA39D5"/>
    <w:rsid w:val="00CA3A4B"/>
    <w:rsid w:val="00CA3AA7"/>
    <w:rsid w:val="00CA3AE1"/>
    <w:rsid w:val="00CA3B00"/>
    <w:rsid w:val="00CA3CD1"/>
    <w:rsid w:val="00CA3D2E"/>
    <w:rsid w:val="00CA3E27"/>
    <w:rsid w:val="00CA3FF0"/>
    <w:rsid w:val="00CA400A"/>
    <w:rsid w:val="00CA40BF"/>
    <w:rsid w:val="00CA40F4"/>
    <w:rsid w:val="00CA4141"/>
    <w:rsid w:val="00CA41A2"/>
    <w:rsid w:val="00CA42CD"/>
    <w:rsid w:val="00CA42FA"/>
    <w:rsid w:val="00CA4376"/>
    <w:rsid w:val="00CA4394"/>
    <w:rsid w:val="00CA43E3"/>
    <w:rsid w:val="00CA44EA"/>
    <w:rsid w:val="00CA44F3"/>
    <w:rsid w:val="00CA458E"/>
    <w:rsid w:val="00CA45CA"/>
    <w:rsid w:val="00CA460C"/>
    <w:rsid w:val="00CA463B"/>
    <w:rsid w:val="00CA470C"/>
    <w:rsid w:val="00CA4767"/>
    <w:rsid w:val="00CA47A4"/>
    <w:rsid w:val="00CA47B9"/>
    <w:rsid w:val="00CA47CE"/>
    <w:rsid w:val="00CA47DE"/>
    <w:rsid w:val="00CA488F"/>
    <w:rsid w:val="00CA4A1B"/>
    <w:rsid w:val="00CA4A30"/>
    <w:rsid w:val="00CA4A41"/>
    <w:rsid w:val="00CA4BCD"/>
    <w:rsid w:val="00CA4CD7"/>
    <w:rsid w:val="00CA4D5F"/>
    <w:rsid w:val="00CA4E3C"/>
    <w:rsid w:val="00CA4F49"/>
    <w:rsid w:val="00CA504E"/>
    <w:rsid w:val="00CA5079"/>
    <w:rsid w:val="00CA516B"/>
    <w:rsid w:val="00CA517D"/>
    <w:rsid w:val="00CA51B4"/>
    <w:rsid w:val="00CA51ED"/>
    <w:rsid w:val="00CA52A7"/>
    <w:rsid w:val="00CA5397"/>
    <w:rsid w:val="00CA54A1"/>
    <w:rsid w:val="00CA5652"/>
    <w:rsid w:val="00CA5708"/>
    <w:rsid w:val="00CA57D0"/>
    <w:rsid w:val="00CA59E9"/>
    <w:rsid w:val="00CA5A13"/>
    <w:rsid w:val="00CA5AD8"/>
    <w:rsid w:val="00CA5BF9"/>
    <w:rsid w:val="00CA5E17"/>
    <w:rsid w:val="00CA5E72"/>
    <w:rsid w:val="00CA5F1E"/>
    <w:rsid w:val="00CA5FCB"/>
    <w:rsid w:val="00CA60F5"/>
    <w:rsid w:val="00CA6104"/>
    <w:rsid w:val="00CA6280"/>
    <w:rsid w:val="00CA62C8"/>
    <w:rsid w:val="00CA635B"/>
    <w:rsid w:val="00CA63FE"/>
    <w:rsid w:val="00CA6438"/>
    <w:rsid w:val="00CA6481"/>
    <w:rsid w:val="00CA6577"/>
    <w:rsid w:val="00CA66A2"/>
    <w:rsid w:val="00CA67FB"/>
    <w:rsid w:val="00CA6823"/>
    <w:rsid w:val="00CA68AD"/>
    <w:rsid w:val="00CA69BE"/>
    <w:rsid w:val="00CA69DF"/>
    <w:rsid w:val="00CA6A69"/>
    <w:rsid w:val="00CA6B56"/>
    <w:rsid w:val="00CA6B79"/>
    <w:rsid w:val="00CA6BAA"/>
    <w:rsid w:val="00CA6C8F"/>
    <w:rsid w:val="00CA6CA7"/>
    <w:rsid w:val="00CA6D37"/>
    <w:rsid w:val="00CA6E70"/>
    <w:rsid w:val="00CA6EE0"/>
    <w:rsid w:val="00CA6F31"/>
    <w:rsid w:val="00CA6F49"/>
    <w:rsid w:val="00CA7019"/>
    <w:rsid w:val="00CA7216"/>
    <w:rsid w:val="00CA734C"/>
    <w:rsid w:val="00CA737E"/>
    <w:rsid w:val="00CA739A"/>
    <w:rsid w:val="00CA74E8"/>
    <w:rsid w:val="00CA7515"/>
    <w:rsid w:val="00CA758E"/>
    <w:rsid w:val="00CA770B"/>
    <w:rsid w:val="00CA78C7"/>
    <w:rsid w:val="00CA7A48"/>
    <w:rsid w:val="00CA7B8A"/>
    <w:rsid w:val="00CA7CDF"/>
    <w:rsid w:val="00CA7DE8"/>
    <w:rsid w:val="00CA7E3A"/>
    <w:rsid w:val="00CA7EC9"/>
    <w:rsid w:val="00CB03B0"/>
    <w:rsid w:val="00CB03D2"/>
    <w:rsid w:val="00CB0652"/>
    <w:rsid w:val="00CB06DB"/>
    <w:rsid w:val="00CB0717"/>
    <w:rsid w:val="00CB07B5"/>
    <w:rsid w:val="00CB080A"/>
    <w:rsid w:val="00CB0982"/>
    <w:rsid w:val="00CB0ABD"/>
    <w:rsid w:val="00CB0BA9"/>
    <w:rsid w:val="00CB0D37"/>
    <w:rsid w:val="00CB0D98"/>
    <w:rsid w:val="00CB0DE8"/>
    <w:rsid w:val="00CB0EBC"/>
    <w:rsid w:val="00CB0F15"/>
    <w:rsid w:val="00CB1134"/>
    <w:rsid w:val="00CB125A"/>
    <w:rsid w:val="00CB1275"/>
    <w:rsid w:val="00CB1384"/>
    <w:rsid w:val="00CB160B"/>
    <w:rsid w:val="00CB16A5"/>
    <w:rsid w:val="00CB17A5"/>
    <w:rsid w:val="00CB1818"/>
    <w:rsid w:val="00CB185B"/>
    <w:rsid w:val="00CB18CA"/>
    <w:rsid w:val="00CB19A8"/>
    <w:rsid w:val="00CB1BE4"/>
    <w:rsid w:val="00CB1C0D"/>
    <w:rsid w:val="00CB1C5D"/>
    <w:rsid w:val="00CB1C6A"/>
    <w:rsid w:val="00CB1CBD"/>
    <w:rsid w:val="00CB1DE8"/>
    <w:rsid w:val="00CB2004"/>
    <w:rsid w:val="00CB204C"/>
    <w:rsid w:val="00CB20C0"/>
    <w:rsid w:val="00CB2160"/>
    <w:rsid w:val="00CB21F4"/>
    <w:rsid w:val="00CB2291"/>
    <w:rsid w:val="00CB22DC"/>
    <w:rsid w:val="00CB2306"/>
    <w:rsid w:val="00CB23BD"/>
    <w:rsid w:val="00CB23C1"/>
    <w:rsid w:val="00CB242E"/>
    <w:rsid w:val="00CB24FC"/>
    <w:rsid w:val="00CB25BE"/>
    <w:rsid w:val="00CB25D8"/>
    <w:rsid w:val="00CB25F3"/>
    <w:rsid w:val="00CB260C"/>
    <w:rsid w:val="00CB2796"/>
    <w:rsid w:val="00CB27B8"/>
    <w:rsid w:val="00CB27FF"/>
    <w:rsid w:val="00CB2840"/>
    <w:rsid w:val="00CB2967"/>
    <w:rsid w:val="00CB29E6"/>
    <w:rsid w:val="00CB29F7"/>
    <w:rsid w:val="00CB2B57"/>
    <w:rsid w:val="00CB2B9E"/>
    <w:rsid w:val="00CB2C14"/>
    <w:rsid w:val="00CB2C98"/>
    <w:rsid w:val="00CB2D47"/>
    <w:rsid w:val="00CB2DC5"/>
    <w:rsid w:val="00CB2E45"/>
    <w:rsid w:val="00CB30D4"/>
    <w:rsid w:val="00CB32B1"/>
    <w:rsid w:val="00CB34E4"/>
    <w:rsid w:val="00CB34FB"/>
    <w:rsid w:val="00CB3767"/>
    <w:rsid w:val="00CB3795"/>
    <w:rsid w:val="00CB379E"/>
    <w:rsid w:val="00CB37A7"/>
    <w:rsid w:val="00CB37F9"/>
    <w:rsid w:val="00CB3804"/>
    <w:rsid w:val="00CB394D"/>
    <w:rsid w:val="00CB395E"/>
    <w:rsid w:val="00CB3A96"/>
    <w:rsid w:val="00CB3AF6"/>
    <w:rsid w:val="00CB3B9A"/>
    <w:rsid w:val="00CB3BAE"/>
    <w:rsid w:val="00CB3D3C"/>
    <w:rsid w:val="00CB3F2A"/>
    <w:rsid w:val="00CB3F67"/>
    <w:rsid w:val="00CB3FDC"/>
    <w:rsid w:val="00CB411B"/>
    <w:rsid w:val="00CB417C"/>
    <w:rsid w:val="00CB4229"/>
    <w:rsid w:val="00CB4245"/>
    <w:rsid w:val="00CB42A0"/>
    <w:rsid w:val="00CB430F"/>
    <w:rsid w:val="00CB432C"/>
    <w:rsid w:val="00CB4470"/>
    <w:rsid w:val="00CB4531"/>
    <w:rsid w:val="00CB4558"/>
    <w:rsid w:val="00CB46F5"/>
    <w:rsid w:val="00CB4757"/>
    <w:rsid w:val="00CB49B3"/>
    <w:rsid w:val="00CB49F2"/>
    <w:rsid w:val="00CB4A7A"/>
    <w:rsid w:val="00CB4B6D"/>
    <w:rsid w:val="00CB4DD2"/>
    <w:rsid w:val="00CB4E14"/>
    <w:rsid w:val="00CB4EC7"/>
    <w:rsid w:val="00CB4F26"/>
    <w:rsid w:val="00CB4F87"/>
    <w:rsid w:val="00CB4F8A"/>
    <w:rsid w:val="00CB5002"/>
    <w:rsid w:val="00CB5022"/>
    <w:rsid w:val="00CB5053"/>
    <w:rsid w:val="00CB5080"/>
    <w:rsid w:val="00CB51A4"/>
    <w:rsid w:val="00CB525A"/>
    <w:rsid w:val="00CB5276"/>
    <w:rsid w:val="00CB52CC"/>
    <w:rsid w:val="00CB533F"/>
    <w:rsid w:val="00CB557B"/>
    <w:rsid w:val="00CB55B1"/>
    <w:rsid w:val="00CB564D"/>
    <w:rsid w:val="00CB57F2"/>
    <w:rsid w:val="00CB5822"/>
    <w:rsid w:val="00CB5866"/>
    <w:rsid w:val="00CB5961"/>
    <w:rsid w:val="00CB5A43"/>
    <w:rsid w:val="00CB5B4C"/>
    <w:rsid w:val="00CB5BE0"/>
    <w:rsid w:val="00CB5C9E"/>
    <w:rsid w:val="00CB5CFB"/>
    <w:rsid w:val="00CB5E5E"/>
    <w:rsid w:val="00CB5E84"/>
    <w:rsid w:val="00CB602A"/>
    <w:rsid w:val="00CB60E1"/>
    <w:rsid w:val="00CB6109"/>
    <w:rsid w:val="00CB6146"/>
    <w:rsid w:val="00CB617F"/>
    <w:rsid w:val="00CB61C0"/>
    <w:rsid w:val="00CB61D0"/>
    <w:rsid w:val="00CB625A"/>
    <w:rsid w:val="00CB62CA"/>
    <w:rsid w:val="00CB62E0"/>
    <w:rsid w:val="00CB694C"/>
    <w:rsid w:val="00CB6A8E"/>
    <w:rsid w:val="00CB6C01"/>
    <w:rsid w:val="00CB6D1E"/>
    <w:rsid w:val="00CB6D76"/>
    <w:rsid w:val="00CB6E40"/>
    <w:rsid w:val="00CB6FDB"/>
    <w:rsid w:val="00CB71C9"/>
    <w:rsid w:val="00CB7320"/>
    <w:rsid w:val="00CB7443"/>
    <w:rsid w:val="00CB7517"/>
    <w:rsid w:val="00CB75E3"/>
    <w:rsid w:val="00CB765B"/>
    <w:rsid w:val="00CB774A"/>
    <w:rsid w:val="00CB7778"/>
    <w:rsid w:val="00CB77A2"/>
    <w:rsid w:val="00CB77F1"/>
    <w:rsid w:val="00CB7A31"/>
    <w:rsid w:val="00CB7A6E"/>
    <w:rsid w:val="00CB7CBA"/>
    <w:rsid w:val="00CB7D7D"/>
    <w:rsid w:val="00CB7D92"/>
    <w:rsid w:val="00CB7E0C"/>
    <w:rsid w:val="00CB7F76"/>
    <w:rsid w:val="00CC002A"/>
    <w:rsid w:val="00CC01A6"/>
    <w:rsid w:val="00CC026F"/>
    <w:rsid w:val="00CC0319"/>
    <w:rsid w:val="00CC03C0"/>
    <w:rsid w:val="00CC0446"/>
    <w:rsid w:val="00CC04CA"/>
    <w:rsid w:val="00CC0558"/>
    <w:rsid w:val="00CC065B"/>
    <w:rsid w:val="00CC0897"/>
    <w:rsid w:val="00CC09B7"/>
    <w:rsid w:val="00CC0AC1"/>
    <w:rsid w:val="00CC0B1F"/>
    <w:rsid w:val="00CC0CDB"/>
    <w:rsid w:val="00CC0D32"/>
    <w:rsid w:val="00CC0DF5"/>
    <w:rsid w:val="00CC0F19"/>
    <w:rsid w:val="00CC0FB0"/>
    <w:rsid w:val="00CC10C4"/>
    <w:rsid w:val="00CC115F"/>
    <w:rsid w:val="00CC125B"/>
    <w:rsid w:val="00CC15B0"/>
    <w:rsid w:val="00CC16FD"/>
    <w:rsid w:val="00CC1910"/>
    <w:rsid w:val="00CC1916"/>
    <w:rsid w:val="00CC1985"/>
    <w:rsid w:val="00CC1CF6"/>
    <w:rsid w:val="00CC1DB2"/>
    <w:rsid w:val="00CC20E3"/>
    <w:rsid w:val="00CC2151"/>
    <w:rsid w:val="00CC21D8"/>
    <w:rsid w:val="00CC21FF"/>
    <w:rsid w:val="00CC227A"/>
    <w:rsid w:val="00CC22B2"/>
    <w:rsid w:val="00CC232C"/>
    <w:rsid w:val="00CC24F5"/>
    <w:rsid w:val="00CC24FF"/>
    <w:rsid w:val="00CC2592"/>
    <w:rsid w:val="00CC25EE"/>
    <w:rsid w:val="00CC266A"/>
    <w:rsid w:val="00CC26E3"/>
    <w:rsid w:val="00CC2774"/>
    <w:rsid w:val="00CC28A6"/>
    <w:rsid w:val="00CC296D"/>
    <w:rsid w:val="00CC29A9"/>
    <w:rsid w:val="00CC2A4F"/>
    <w:rsid w:val="00CC2A79"/>
    <w:rsid w:val="00CC2A81"/>
    <w:rsid w:val="00CC2A9A"/>
    <w:rsid w:val="00CC2B19"/>
    <w:rsid w:val="00CC2C19"/>
    <w:rsid w:val="00CC2CEE"/>
    <w:rsid w:val="00CC2E5A"/>
    <w:rsid w:val="00CC2F68"/>
    <w:rsid w:val="00CC306B"/>
    <w:rsid w:val="00CC326D"/>
    <w:rsid w:val="00CC33EA"/>
    <w:rsid w:val="00CC343F"/>
    <w:rsid w:val="00CC3585"/>
    <w:rsid w:val="00CC358B"/>
    <w:rsid w:val="00CC358E"/>
    <w:rsid w:val="00CC35F9"/>
    <w:rsid w:val="00CC383F"/>
    <w:rsid w:val="00CC39EC"/>
    <w:rsid w:val="00CC3B4B"/>
    <w:rsid w:val="00CC3BBD"/>
    <w:rsid w:val="00CC3D0A"/>
    <w:rsid w:val="00CC3DED"/>
    <w:rsid w:val="00CC3ECE"/>
    <w:rsid w:val="00CC3F0E"/>
    <w:rsid w:val="00CC40BD"/>
    <w:rsid w:val="00CC4280"/>
    <w:rsid w:val="00CC432E"/>
    <w:rsid w:val="00CC4334"/>
    <w:rsid w:val="00CC43BA"/>
    <w:rsid w:val="00CC43F4"/>
    <w:rsid w:val="00CC44E2"/>
    <w:rsid w:val="00CC4504"/>
    <w:rsid w:val="00CC4549"/>
    <w:rsid w:val="00CC46FF"/>
    <w:rsid w:val="00CC47F8"/>
    <w:rsid w:val="00CC4998"/>
    <w:rsid w:val="00CC49BD"/>
    <w:rsid w:val="00CC4B40"/>
    <w:rsid w:val="00CC4BFE"/>
    <w:rsid w:val="00CC4D08"/>
    <w:rsid w:val="00CC4D0E"/>
    <w:rsid w:val="00CC4E4E"/>
    <w:rsid w:val="00CC4F3A"/>
    <w:rsid w:val="00CC4FE9"/>
    <w:rsid w:val="00CC4FEA"/>
    <w:rsid w:val="00CC529F"/>
    <w:rsid w:val="00CC534A"/>
    <w:rsid w:val="00CC5552"/>
    <w:rsid w:val="00CC562C"/>
    <w:rsid w:val="00CC574D"/>
    <w:rsid w:val="00CC58A9"/>
    <w:rsid w:val="00CC594B"/>
    <w:rsid w:val="00CC5A0A"/>
    <w:rsid w:val="00CC5CD9"/>
    <w:rsid w:val="00CC5D55"/>
    <w:rsid w:val="00CC5D74"/>
    <w:rsid w:val="00CC5FE7"/>
    <w:rsid w:val="00CC60BD"/>
    <w:rsid w:val="00CC6232"/>
    <w:rsid w:val="00CC62D4"/>
    <w:rsid w:val="00CC63F8"/>
    <w:rsid w:val="00CC6479"/>
    <w:rsid w:val="00CC65D3"/>
    <w:rsid w:val="00CC668A"/>
    <w:rsid w:val="00CC66BB"/>
    <w:rsid w:val="00CC6763"/>
    <w:rsid w:val="00CC6861"/>
    <w:rsid w:val="00CC68F8"/>
    <w:rsid w:val="00CC6A39"/>
    <w:rsid w:val="00CC6ABC"/>
    <w:rsid w:val="00CC6AC1"/>
    <w:rsid w:val="00CC6B79"/>
    <w:rsid w:val="00CC6C14"/>
    <w:rsid w:val="00CC6C8E"/>
    <w:rsid w:val="00CC6CE0"/>
    <w:rsid w:val="00CC6E00"/>
    <w:rsid w:val="00CC7039"/>
    <w:rsid w:val="00CC70FB"/>
    <w:rsid w:val="00CC71A0"/>
    <w:rsid w:val="00CC71F6"/>
    <w:rsid w:val="00CC72B5"/>
    <w:rsid w:val="00CC72EC"/>
    <w:rsid w:val="00CC73F2"/>
    <w:rsid w:val="00CC747A"/>
    <w:rsid w:val="00CC7523"/>
    <w:rsid w:val="00CC7632"/>
    <w:rsid w:val="00CC7683"/>
    <w:rsid w:val="00CC7744"/>
    <w:rsid w:val="00CC78E1"/>
    <w:rsid w:val="00CC7A78"/>
    <w:rsid w:val="00CC7B22"/>
    <w:rsid w:val="00CC7C03"/>
    <w:rsid w:val="00CC7C42"/>
    <w:rsid w:val="00CC7DF4"/>
    <w:rsid w:val="00CC7E5E"/>
    <w:rsid w:val="00CC7F30"/>
    <w:rsid w:val="00CD008A"/>
    <w:rsid w:val="00CD0170"/>
    <w:rsid w:val="00CD01DE"/>
    <w:rsid w:val="00CD01E3"/>
    <w:rsid w:val="00CD0337"/>
    <w:rsid w:val="00CD035D"/>
    <w:rsid w:val="00CD044D"/>
    <w:rsid w:val="00CD04DD"/>
    <w:rsid w:val="00CD0543"/>
    <w:rsid w:val="00CD06BF"/>
    <w:rsid w:val="00CD0711"/>
    <w:rsid w:val="00CD0ABA"/>
    <w:rsid w:val="00CD0C57"/>
    <w:rsid w:val="00CD0E45"/>
    <w:rsid w:val="00CD0EA6"/>
    <w:rsid w:val="00CD0F3E"/>
    <w:rsid w:val="00CD0F4D"/>
    <w:rsid w:val="00CD0F66"/>
    <w:rsid w:val="00CD0FA7"/>
    <w:rsid w:val="00CD108C"/>
    <w:rsid w:val="00CD121E"/>
    <w:rsid w:val="00CD1326"/>
    <w:rsid w:val="00CD14C6"/>
    <w:rsid w:val="00CD14EC"/>
    <w:rsid w:val="00CD1511"/>
    <w:rsid w:val="00CD1586"/>
    <w:rsid w:val="00CD163D"/>
    <w:rsid w:val="00CD169E"/>
    <w:rsid w:val="00CD1981"/>
    <w:rsid w:val="00CD19C9"/>
    <w:rsid w:val="00CD1A55"/>
    <w:rsid w:val="00CD1B98"/>
    <w:rsid w:val="00CD1BD3"/>
    <w:rsid w:val="00CD1C89"/>
    <w:rsid w:val="00CD1D09"/>
    <w:rsid w:val="00CD1D1E"/>
    <w:rsid w:val="00CD1D26"/>
    <w:rsid w:val="00CD1D5B"/>
    <w:rsid w:val="00CD1D9D"/>
    <w:rsid w:val="00CD2087"/>
    <w:rsid w:val="00CD20C5"/>
    <w:rsid w:val="00CD2180"/>
    <w:rsid w:val="00CD21AD"/>
    <w:rsid w:val="00CD25A2"/>
    <w:rsid w:val="00CD2A27"/>
    <w:rsid w:val="00CD2ACE"/>
    <w:rsid w:val="00CD2B48"/>
    <w:rsid w:val="00CD2B51"/>
    <w:rsid w:val="00CD2C70"/>
    <w:rsid w:val="00CD2CE4"/>
    <w:rsid w:val="00CD2D81"/>
    <w:rsid w:val="00CD30F9"/>
    <w:rsid w:val="00CD3124"/>
    <w:rsid w:val="00CD3203"/>
    <w:rsid w:val="00CD337D"/>
    <w:rsid w:val="00CD3412"/>
    <w:rsid w:val="00CD3444"/>
    <w:rsid w:val="00CD3473"/>
    <w:rsid w:val="00CD3499"/>
    <w:rsid w:val="00CD3576"/>
    <w:rsid w:val="00CD38A2"/>
    <w:rsid w:val="00CD3924"/>
    <w:rsid w:val="00CD3A4B"/>
    <w:rsid w:val="00CD3BF9"/>
    <w:rsid w:val="00CD3E5B"/>
    <w:rsid w:val="00CD3E73"/>
    <w:rsid w:val="00CD3E9D"/>
    <w:rsid w:val="00CD3F26"/>
    <w:rsid w:val="00CD3F56"/>
    <w:rsid w:val="00CD41C6"/>
    <w:rsid w:val="00CD4502"/>
    <w:rsid w:val="00CD4574"/>
    <w:rsid w:val="00CD45A9"/>
    <w:rsid w:val="00CD468A"/>
    <w:rsid w:val="00CD4877"/>
    <w:rsid w:val="00CD4889"/>
    <w:rsid w:val="00CD48F0"/>
    <w:rsid w:val="00CD4907"/>
    <w:rsid w:val="00CD49A9"/>
    <w:rsid w:val="00CD4A22"/>
    <w:rsid w:val="00CD4A3A"/>
    <w:rsid w:val="00CD4CD7"/>
    <w:rsid w:val="00CD4E2E"/>
    <w:rsid w:val="00CD4FF2"/>
    <w:rsid w:val="00CD4FF9"/>
    <w:rsid w:val="00CD5067"/>
    <w:rsid w:val="00CD5142"/>
    <w:rsid w:val="00CD51B9"/>
    <w:rsid w:val="00CD52D7"/>
    <w:rsid w:val="00CD52FA"/>
    <w:rsid w:val="00CD532F"/>
    <w:rsid w:val="00CD54A8"/>
    <w:rsid w:val="00CD5575"/>
    <w:rsid w:val="00CD567F"/>
    <w:rsid w:val="00CD56F9"/>
    <w:rsid w:val="00CD58D7"/>
    <w:rsid w:val="00CD59C1"/>
    <w:rsid w:val="00CD5DF5"/>
    <w:rsid w:val="00CD5E00"/>
    <w:rsid w:val="00CD603F"/>
    <w:rsid w:val="00CD624A"/>
    <w:rsid w:val="00CD6307"/>
    <w:rsid w:val="00CD636B"/>
    <w:rsid w:val="00CD662F"/>
    <w:rsid w:val="00CD66CD"/>
    <w:rsid w:val="00CD67F1"/>
    <w:rsid w:val="00CD6837"/>
    <w:rsid w:val="00CD6841"/>
    <w:rsid w:val="00CD687F"/>
    <w:rsid w:val="00CD68AA"/>
    <w:rsid w:val="00CD68EE"/>
    <w:rsid w:val="00CD6994"/>
    <w:rsid w:val="00CD6A55"/>
    <w:rsid w:val="00CD6BBC"/>
    <w:rsid w:val="00CD6BF1"/>
    <w:rsid w:val="00CD6D9E"/>
    <w:rsid w:val="00CD6E11"/>
    <w:rsid w:val="00CD6F55"/>
    <w:rsid w:val="00CD6FE4"/>
    <w:rsid w:val="00CD70EE"/>
    <w:rsid w:val="00CD72DD"/>
    <w:rsid w:val="00CD73B1"/>
    <w:rsid w:val="00CD73CB"/>
    <w:rsid w:val="00CD741C"/>
    <w:rsid w:val="00CD74C1"/>
    <w:rsid w:val="00CD74E5"/>
    <w:rsid w:val="00CD7551"/>
    <w:rsid w:val="00CD755F"/>
    <w:rsid w:val="00CD75D6"/>
    <w:rsid w:val="00CD7657"/>
    <w:rsid w:val="00CD76D4"/>
    <w:rsid w:val="00CD7855"/>
    <w:rsid w:val="00CD7884"/>
    <w:rsid w:val="00CD7981"/>
    <w:rsid w:val="00CD7B8A"/>
    <w:rsid w:val="00CD7C8A"/>
    <w:rsid w:val="00CD7D25"/>
    <w:rsid w:val="00CD7D3A"/>
    <w:rsid w:val="00CD7F06"/>
    <w:rsid w:val="00CD7FE9"/>
    <w:rsid w:val="00CE0080"/>
    <w:rsid w:val="00CE00B2"/>
    <w:rsid w:val="00CE01D1"/>
    <w:rsid w:val="00CE0218"/>
    <w:rsid w:val="00CE0248"/>
    <w:rsid w:val="00CE029A"/>
    <w:rsid w:val="00CE02BA"/>
    <w:rsid w:val="00CE0413"/>
    <w:rsid w:val="00CE0495"/>
    <w:rsid w:val="00CE0535"/>
    <w:rsid w:val="00CE0647"/>
    <w:rsid w:val="00CE06F3"/>
    <w:rsid w:val="00CE0822"/>
    <w:rsid w:val="00CE08FE"/>
    <w:rsid w:val="00CE0903"/>
    <w:rsid w:val="00CE099E"/>
    <w:rsid w:val="00CE0A0A"/>
    <w:rsid w:val="00CE0A4D"/>
    <w:rsid w:val="00CE0A5B"/>
    <w:rsid w:val="00CE0A9E"/>
    <w:rsid w:val="00CE0C22"/>
    <w:rsid w:val="00CE0C4E"/>
    <w:rsid w:val="00CE0FBD"/>
    <w:rsid w:val="00CE0FC5"/>
    <w:rsid w:val="00CE1223"/>
    <w:rsid w:val="00CE126D"/>
    <w:rsid w:val="00CE1272"/>
    <w:rsid w:val="00CE14B6"/>
    <w:rsid w:val="00CE162D"/>
    <w:rsid w:val="00CE1650"/>
    <w:rsid w:val="00CE166E"/>
    <w:rsid w:val="00CE1692"/>
    <w:rsid w:val="00CE16A1"/>
    <w:rsid w:val="00CE1795"/>
    <w:rsid w:val="00CE185B"/>
    <w:rsid w:val="00CE188C"/>
    <w:rsid w:val="00CE18FA"/>
    <w:rsid w:val="00CE1915"/>
    <w:rsid w:val="00CE19D1"/>
    <w:rsid w:val="00CE1A1F"/>
    <w:rsid w:val="00CE1A4F"/>
    <w:rsid w:val="00CE1B16"/>
    <w:rsid w:val="00CE1B3A"/>
    <w:rsid w:val="00CE1D85"/>
    <w:rsid w:val="00CE1E70"/>
    <w:rsid w:val="00CE1E7B"/>
    <w:rsid w:val="00CE20AF"/>
    <w:rsid w:val="00CE2178"/>
    <w:rsid w:val="00CE218F"/>
    <w:rsid w:val="00CE224D"/>
    <w:rsid w:val="00CE2270"/>
    <w:rsid w:val="00CE2438"/>
    <w:rsid w:val="00CE2617"/>
    <w:rsid w:val="00CE27F8"/>
    <w:rsid w:val="00CE28A5"/>
    <w:rsid w:val="00CE2A2C"/>
    <w:rsid w:val="00CE2A7F"/>
    <w:rsid w:val="00CE2AE1"/>
    <w:rsid w:val="00CE2C01"/>
    <w:rsid w:val="00CE2D6C"/>
    <w:rsid w:val="00CE2E71"/>
    <w:rsid w:val="00CE3175"/>
    <w:rsid w:val="00CE3193"/>
    <w:rsid w:val="00CE3205"/>
    <w:rsid w:val="00CE3291"/>
    <w:rsid w:val="00CE32B9"/>
    <w:rsid w:val="00CE339F"/>
    <w:rsid w:val="00CE3745"/>
    <w:rsid w:val="00CE3838"/>
    <w:rsid w:val="00CE38C1"/>
    <w:rsid w:val="00CE38EF"/>
    <w:rsid w:val="00CE393C"/>
    <w:rsid w:val="00CE3A4E"/>
    <w:rsid w:val="00CE3A74"/>
    <w:rsid w:val="00CE3AE1"/>
    <w:rsid w:val="00CE3B49"/>
    <w:rsid w:val="00CE3B77"/>
    <w:rsid w:val="00CE3BB3"/>
    <w:rsid w:val="00CE3C53"/>
    <w:rsid w:val="00CE3D01"/>
    <w:rsid w:val="00CE3D78"/>
    <w:rsid w:val="00CE3D82"/>
    <w:rsid w:val="00CE3F53"/>
    <w:rsid w:val="00CE4089"/>
    <w:rsid w:val="00CE409E"/>
    <w:rsid w:val="00CE40D8"/>
    <w:rsid w:val="00CE40FD"/>
    <w:rsid w:val="00CE4421"/>
    <w:rsid w:val="00CE4478"/>
    <w:rsid w:val="00CE454D"/>
    <w:rsid w:val="00CE4606"/>
    <w:rsid w:val="00CE4627"/>
    <w:rsid w:val="00CE4636"/>
    <w:rsid w:val="00CE4656"/>
    <w:rsid w:val="00CE4764"/>
    <w:rsid w:val="00CE4784"/>
    <w:rsid w:val="00CE47B0"/>
    <w:rsid w:val="00CE4829"/>
    <w:rsid w:val="00CE48C5"/>
    <w:rsid w:val="00CE4929"/>
    <w:rsid w:val="00CE4932"/>
    <w:rsid w:val="00CE4A0C"/>
    <w:rsid w:val="00CE4A3F"/>
    <w:rsid w:val="00CE4B78"/>
    <w:rsid w:val="00CE4BD1"/>
    <w:rsid w:val="00CE4C3C"/>
    <w:rsid w:val="00CE4C84"/>
    <w:rsid w:val="00CE4CE1"/>
    <w:rsid w:val="00CE4F06"/>
    <w:rsid w:val="00CE4F57"/>
    <w:rsid w:val="00CE4F8E"/>
    <w:rsid w:val="00CE5007"/>
    <w:rsid w:val="00CE502A"/>
    <w:rsid w:val="00CE50C6"/>
    <w:rsid w:val="00CE510D"/>
    <w:rsid w:val="00CE5139"/>
    <w:rsid w:val="00CE537D"/>
    <w:rsid w:val="00CE54E4"/>
    <w:rsid w:val="00CE564C"/>
    <w:rsid w:val="00CE5681"/>
    <w:rsid w:val="00CE56AB"/>
    <w:rsid w:val="00CE572D"/>
    <w:rsid w:val="00CE579A"/>
    <w:rsid w:val="00CE58FE"/>
    <w:rsid w:val="00CE5A48"/>
    <w:rsid w:val="00CE5B1C"/>
    <w:rsid w:val="00CE5BE0"/>
    <w:rsid w:val="00CE5CCE"/>
    <w:rsid w:val="00CE5EFD"/>
    <w:rsid w:val="00CE5F28"/>
    <w:rsid w:val="00CE6048"/>
    <w:rsid w:val="00CE60B9"/>
    <w:rsid w:val="00CE60F7"/>
    <w:rsid w:val="00CE6391"/>
    <w:rsid w:val="00CE63C2"/>
    <w:rsid w:val="00CE63D2"/>
    <w:rsid w:val="00CE63F4"/>
    <w:rsid w:val="00CE65E3"/>
    <w:rsid w:val="00CE66D5"/>
    <w:rsid w:val="00CE6780"/>
    <w:rsid w:val="00CE684F"/>
    <w:rsid w:val="00CE6916"/>
    <w:rsid w:val="00CE6E29"/>
    <w:rsid w:val="00CE6EB4"/>
    <w:rsid w:val="00CE6F1B"/>
    <w:rsid w:val="00CE7101"/>
    <w:rsid w:val="00CE7300"/>
    <w:rsid w:val="00CE7429"/>
    <w:rsid w:val="00CE7474"/>
    <w:rsid w:val="00CE749B"/>
    <w:rsid w:val="00CE74E2"/>
    <w:rsid w:val="00CE7547"/>
    <w:rsid w:val="00CE765D"/>
    <w:rsid w:val="00CE7849"/>
    <w:rsid w:val="00CE784D"/>
    <w:rsid w:val="00CE7BB1"/>
    <w:rsid w:val="00CE7D03"/>
    <w:rsid w:val="00CE7D7B"/>
    <w:rsid w:val="00CE7DA1"/>
    <w:rsid w:val="00CE7DB1"/>
    <w:rsid w:val="00CE7E2F"/>
    <w:rsid w:val="00CF022C"/>
    <w:rsid w:val="00CF025A"/>
    <w:rsid w:val="00CF03FC"/>
    <w:rsid w:val="00CF03FF"/>
    <w:rsid w:val="00CF04CB"/>
    <w:rsid w:val="00CF053A"/>
    <w:rsid w:val="00CF0608"/>
    <w:rsid w:val="00CF0633"/>
    <w:rsid w:val="00CF07C7"/>
    <w:rsid w:val="00CF07ED"/>
    <w:rsid w:val="00CF0818"/>
    <w:rsid w:val="00CF0A6C"/>
    <w:rsid w:val="00CF0A6D"/>
    <w:rsid w:val="00CF0D1E"/>
    <w:rsid w:val="00CF0DCF"/>
    <w:rsid w:val="00CF0E29"/>
    <w:rsid w:val="00CF0EFF"/>
    <w:rsid w:val="00CF0F24"/>
    <w:rsid w:val="00CF1129"/>
    <w:rsid w:val="00CF1201"/>
    <w:rsid w:val="00CF1272"/>
    <w:rsid w:val="00CF13AB"/>
    <w:rsid w:val="00CF13D0"/>
    <w:rsid w:val="00CF141E"/>
    <w:rsid w:val="00CF14F0"/>
    <w:rsid w:val="00CF1586"/>
    <w:rsid w:val="00CF15D3"/>
    <w:rsid w:val="00CF166C"/>
    <w:rsid w:val="00CF166F"/>
    <w:rsid w:val="00CF17F3"/>
    <w:rsid w:val="00CF1846"/>
    <w:rsid w:val="00CF18A5"/>
    <w:rsid w:val="00CF19ED"/>
    <w:rsid w:val="00CF1A33"/>
    <w:rsid w:val="00CF1BD9"/>
    <w:rsid w:val="00CF1D0E"/>
    <w:rsid w:val="00CF1E41"/>
    <w:rsid w:val="00CF1E5D"/>
    <w:rsid w:val="00CF1E62"/>
    <w:rsid w:val="00CF2041"/>
    <w:rsid w:val="00CF2053"/>
    <w:rsid w:val="00CF2058"/>
    <w:rsid w:val="00CF207C"/>
    <w:rsid w:val="00CF215E"/>
    <w:rsid w:val="00CF221C"/>
    <w:rsid w:val="00CF2255"/>
    <w:rsid w:val="00CF233A"/>
    <w:rsid w:val="00CF233E"/>
    <w:rsid w:val="00CF2354"/>
    <w:rsid w:val="00CF237B"/>
    <w:rsid w:val="00CF23A6"/>
    <w:rsid w:val="00CF241A"/>
    <w:rsid w:val="00CF2544"/>
    <w:rsid w:val="00CF261A"/>
    <w:rsid w:val="00CF2912"/>
    <w:rsid w:val="00CF2A8D"/>
    <w:rsid w:val="00CF2AB5"/>
    <w:rsid w:val="00CF2ABF"/>
    <w:rsid w:val="00CF2C65"/>
    <w:rsid w:val="00CF2E21"/>
    <w:rsid w:val="00CF2EFE"/>
    <w:rsid w:val="00CF2F01"/>
    <w:rsid w:val="00CF2F30"/>
    <w:rsid w:val="00CF2F61"/>
    <w:rsid w:val="00CF2FDC"/>
    <w:rsid w:val="00CF30D4"/>
    <w:rsid w:val="00CF329B"/>
    <w:rsid w:val="00CF3558"/>
    <w:rsid w:val="00CF3630"/>
    <w:rsid w:val="00CF36A3"/>
    <w:rsid w:val="00CF3842"/>
    <w:rsid w:val="00CF38B6"/>
    <w:rsid w:val="00CF39C2"/>
    <w:rsid w:val="00CF39FB"/>
    <w:rsid w:val="00CF3B1C"/>
    <w:rsid w:val="00CF3BEE"/>
    <w:rsid w:val="00CF3C0B"/>
    <w:rsid w:val="00CF3F5C"/>
    <w:rsid w:val="00CF3F76"/>
    <w:rsid w:val="00CF4090"/>
    <w:rsid w:val="00CF41F1"/>
    <w:rsid w:val="00CF4209"/>
    <w:rsid w:val="00CF42D2"/>
    <w:rsid w:val="00CF43D1"/>
    <w:rsid w:val="00CF448F"/>
    <w:rsid w:val="00CF453E"/>
    <w:rsid w:val="00CF45AF"/>
    <w:rsid w:val="00CF45ED"/>
    <w:rsid w:val="00CF461B"/>
    <w:rsid w:val="00CF46DB"/>
    <w:rsid w:val="00CF480B"/>
    <w:rsid w:val="00CF48E8"/>
    <w:rsid w:val="00CF49D9"/>
    <w:rsid w:val="00CF4A15"/>
    <w:rsid w:val="00CF4C2C"/>
    <w:rsid w:val="00CF4D26"/>
    <w:rsid w:val="00CF4E4C"/>
    <w:rsid w:val="00CF4E85"/>
    <w:rsid w:val="00CF4F0A"/>
    <w:rsid w:val="00CF4FB2"/>
    <w:rsid w:val="00CF4FC9"/>
    <w:rsid w:val="00CF534F"/>
    <w:rsid w:val="00CF54E0"/>
    <w:rsid w:val="00CF5590"/>
    <w:rsid w:val="00CF5765"/>
    <w:rsid w:val="00CF57D0"/>
    <w:rsid w:val="00CF5913"/>
    <w:rsid w:val="00CF592E"/>
    <w:rsid w:val="00CF5A4E"/>
    <w:rsid w:val="00CF5BE5"/>
    <w:rsid w:val="00CF5CE5"/>
    <w:rsid w:val="00CF5D0F"/>
    <w:rsid w:val="00CF5F2F"/>
    <w:rsid w:val="00CF60E9"/>
    <w:rsid w:val="00CF61DE"/>
    <w:rsid w:val="00CF62E5"/>
    <w:rsid w:val="00CF64B3"/>
    <w:rsid w:val="00CF6608"/>
    <w:rsid w:val="00CF66CB"/>
    <w:rsid w:val="00CF67BF"/>
    <w:rsid w:val="00CF6892"/>
    <w:rsid w:val="00CF698D"/>
    <w:rsid w:val="00CF69C2"/>
    <w:rsid w:val="00CF6C19"/>
    <w:rsid w:val="00CF6C2C"/>
    <w:rsid w:val="00CF6E24"/>
    <w:rsid w:val="00CF6E38"/>
    <w:rsid w:val="00CF6E4C"/>
    <w:rsid w:val="00CF6F76"/>
    <w:rsid w:val="00CF7152"/>
    <w:rsid w:val="00CF717D"/>
    <w:rsid w:val="00CF7191"/>
    <w:rsid w:val="00CF7210"/>
    <w:rsid w:val="00CF7273"/>
    <w:rsid w:val="00CF729C"/>
    <w:rsid w:val="00CF73CA"/>
    <w:rsid w:val="00CF7545"/>
    <w:rsid w:val="00CF7570"/>
    <w:rsid w:val="00CF76BB"/>
    <w:rsid w:val="00CF7874"/>
    <w:rsid w:val="00CF79D4"/>
    <w:rsid w:val="00CF7A5B"/>
    <w:rsid w:val="00CF7A79"/>
    <w:rsid w:val="00CF7AE4"/>
    <w:rsid w:val="00CF7AF9"/>
    <w:rsid w:val="00CF7D69"/>
    <w:rsid w:val="00CF7ECD"/>
    <w:rsid w:val="00D0013E"/>
    <w:rsid w:val="00D001E9"/>
    <w:rsid w:val="00D0024D"/>
    <w:rsid w:val="00D002DE"/>
    <w:rsid w:val="00D002DF"/>
    <w:rsid w:val="00D00484"/>
    <w:rsid w:val="00D005C3"/>
    <w:rsid w:val="00D005F1"/>
    <w:rsid w:val="00D005FD"/>
    <w:rsid w:val="00D00743"/>
    <w:rsid w:val="00D00762"/>
    <w:rsid w:val="00D00807"/>
    <w:rsid w:val="00D0081E"/>
    <w:rsid w:val="00D00904"/>
    <w:rsid w:val="00D00913"/>
    <w:rsid w:val="00D0098D"/>
    <w:rsid w:val="00D00C0E"/>
    <w:rsid w:val="00D00D1F"/>
    <w:rsid w:val="00D01094"/>
    <w:rsid w:val="00D01105"/>
    <w:rsid w:val="00D01126"/>
    <w:rsid w:val="00D01204"/>
    <w:rsid w:val="00D014E4"/>
    <w:rsid w:val="00D01544"/>
    <w:rsid w:val="00D01553"/>
    <w:rsid w:val="00D01713"/>
    <w:rsid w:val="00D01744"/>
    <w:rsid w:val="00D01ADA"/>
    <w:rsid w:val="00D01B43"/>
    <w:rsid w:val="00D01BD4"/>
    <w:rsid w:val="00D01C0E"/>
    <w:rsid w:val="00D01D91"/>
    <w:rsid w:val="00D01DAE"/>
    <w:rsid w:val="00D01FA9"/>
    <w:rsid w:val="00D02059"/>
    <w:rsid w:val="00D02180"/>
    <w:rsid w:val="00D022A8"/>
    <w:rsid w:val="00D02391"/>
    <w:rsid w:val="00D02531"/>
    <w:rsid w:val="00D02700"/>
    <w:rsid w:val="00D02951"/>
    <w:rsid w:val="00D02A88"/>
    <w:rsid w:val="00D02B2B"/>
    <w:rsid w:val="00D02B89"/>
    <w:rsid w:val="00D02C6F"/>
    <w:rsid w:val="00D02D5D"/>
    <w:rsid w:val="00D02E6E"/>
    <w:rsid w:val="00D0318A"/>
    <w:rsid w:val="00D031F0"/>
    <w:rsid w:val="00D03207"/>
    <w:rsid w:val="00D03265"/>
    <w:rsid w:val="00D032D3"/>
    <w:rsid w:val="00D032E1"/>
    <w:rsid w:val="00D03351"/>
    <w:rsid w:val="00D033B0"/>
    <w:rsid w:val="00D03570"/>
    <w:rsid w:val="00D03637"/>
    <w:rsid w:val="00D0367C"/>
    <w:rsid w:val="00D036B0"/>
    <w:rsid w:val="00D036C0"/>
    <w:rsid w:val="00D03A6A"/>
    <w:rsid w:val="00D03AD4"/>
    <w:rsid w:val="00D03B39"/>
    <w:rsid w:val="00D03B5F"/>
    <w:rsid w:val="00D03BA2"/>
    <w:rsid w:val="00D03C1E"/>
    <w:rsid w:val="00D03D31"/>
    <w:rsid w:val="00D042EB"/>
    <w:rsid w:val="00D045C6"/>
    <w:rsid w:val="00D045DD"/>
    <w:rsid w:val="00D04750"/>
    <w:rsid w:val="00D04761"/>
    <w:rsid w:val="00D047D2"/>
    <w:rsid w:val="00D04832"/>
    <w:rsid w:val="00D048FF"/>
    <w:rsid w:val="00D049B7"/>
    <w:rsid w:val="00D04B20"/>
    <w:rsid w:val="00D04B42"/>
    <w:rsid w:val="00D04B50"/>
    <w:rsid w:val="00D04C1F"/>
    <w:rsid w:val="00D04C9F"/>
    <w:rsid w:val="00D04CFD"/>
    <w:rsid w:val="00D04DD4"/>
    <w:rsid w:val="00D04EFE"/>
    <w:rsid w:val="00D04F71"/>
    <w:rsid w:val="00D05010"/>
    <w:rsid w:val="00D0517B"/>
    <w:rsid w:val="00D051CB"/>
    <w:rsid w:val="00D0522D"/>
    <w:rsid w:val="00D05565"/>
    <w:rsid w:val="00D055D7"/>
    <w:rsid w:val="00D05609"/>
    <w:rsid w:val="00D056E5"/>
    <w:rsid w:val="00D056F2"/>
    <w:rsid w:val="00D05786"/>
    <w:rsid w:val="00D057E8"/>
    <w:rsid w:val="00D05A1E"/>
    <w:rsid w:val="00D05A3E"/>
    <w:rsid w:val="00D05A88"/>
    <w:rsid w:val="00D05BF7"/>
    <w:rsid w:val="00D05CA4"/>
    <w:rsid w:val="00D05D9E"/>
    <w:rsid w:val="00D05EA0"/>
    <w:rsid w:val="00D0607B"/>
    <w:rsid w:val="00D06200"/>
    <w:rsid w:val="00D06203"/>
    <w:rsid w:val="00D06359"/>
    <w:rsid w:val="00D06371"/>
    <w:rsid w:val="00D063AB"/>
    <w:rsid w:val="00D06625"/>
    <w:rsid w:val="00D066D1"/>
    <w:rsid w:val="00D066F2"/>
    <w:rsid w:val="00D068A3"/>
    <w:rsid w:val="00D0690D"/>
    <w:rsid w:val="00D0698F"/>
    <w:rsid w:val="00D06B02"/>
    <w:rsid w:val="00D06C82"/>
    <w:rsid w:val="00D06D96"/>
    <w:rsid w:val="00D06EE9"/>
    <w:rsid w:val="00D06F17"/>
    <w:rsid w:val="00D06F67"/>
    <w:rsid w:val="00D0723A"/>
    <w:rsid w:val="00D07292"/>
    <w:rsid w:val="00D07297"/>
    <w:rsid w:val="00D072D3"/>
    <w:rsid w:val="00D074B7"/>
    <w:rsid w:val="00D0754A"/>
    <w:rsid w:val="00D07713"/>
    <w:rsid w:val="00D07788"/>
    <w:rsid w:val="00D077C7"/>
    <w:rsid w:val="00D07892"/>
    <w:rsid w:val="00D078AD"/>
    <w:rsid w:val="00D0795A"/>
    <w:rsid w:val="00D07979"/>
    <w:rsid w:val="00D079A9"/>
    <w:rsid w:val="00D07AB2"/>
    <w:rsid w:val="00D07B13"/>
    <w:rsid w:val="00D07B9E"/>
    <w:rsid w:val="00D07DB0"/>
    <w:rsid w:val="00D07DF2"/>
    <w:rsid w:val="00D07F5C"/>
    <w:rsid w:val="00D07F98"/>
    <w:rsid w:val="00D10112"/>
    <w:rsid w:val="00D10162"/>
    <w:rsid w:val="00D1017B"/>
    <w:rsid w:val="00D1024E"/>
    <w:rsid w:val="00D102A3"/>
    <w:rsid w:val="00D10311"/>
    <w:rsid w:val="00D10342"/>
    <w:rsid w:val="00D104AF"/>
    <w:rsid w:val="00D1054B"/>
    <w:rsid w:val="00D10576"/>
    <w:rsid w:val="00D1066B"/>
    <w:rsid w:val="00D106A2"/>
    <w:rsid w:val="00D106E5"/>
    <w:rsid w:val="00D1093C"/>
    <w:rsid w:val="00D10966"/>
    <w:rsid w:val="00D10BE3"/>
    <w:rsid w:val="00D10BE7"/>
    <w:rsid w:val="00D10C1F"/>
    <w:rsid w:val="00D10C86"/>
    <w:rsid w:val="00D10D2D"/>
    <w:rsid w:val="00D10D9F"/>
    <w:rsid w:val="00D10EA4"/>
    <w:rsid w:val="00D10EC3"/>
    <w:rsid w:val="00D10FF1"/>
    <w:rsid w:val="00D1105E"/>
    <w:rsid w:val="00D110F7"/>
    <w:rsid w:val="00D11319"/>
    <w:rsid w:val="00D11342"/>
    <w:rsid w:val="00D11382"/>
    <w:rsid w:val="00D113F9"/>
    <w:rsid w:val="00D11514"/>
    <w:rsid w:val="00D11531"/>
    <w:rsid w:val="00D11541"/>
    <w:rsid w:val="00D116AD"/>
    <w:rsid w:val="00D119CE"/>
    <w:rsid w:val="00D119ED"/>
    <w:rsid w:val="00D11A4F"/>
    <w:rsid w:val="00D11B08"/>
    <w:rsid w:val="00D11CCF"/>
    <w:rsid w:val="00D11D34"/>
    <w:rsid w:val="00D11E57"/>
    <w:rsid w:val="00D11E76"/>
    <w:rsid w:val="00D11EFF"/>
    <w:rsid w:val="00D11F80"/>
    <w:rsid w:val="00D1204C"/>
    <w:rsid w:val="00D12254"/>
    <w:rsid w:val="00D12372"/>
    <w:rsid w:val="00D123C8"/>
    <w:rsid w:val="00D123DB"/>
    <w:rsid w:val="00D12518"/>
    <w:rsid w:val="00D12537"/>
    <w:rsid w:val="00D125AF"/>
    <w:rsid w:val="00D126AB"/>
    <w:rsid w:val="00D12941"/>
    <w:rsid w:val="00D12AEB"/>
    <w:rsid w:val="00D12AFC"/>
    <w:rsid w:val="00D12B44"/>
    <w:rsid w:val="00D12C49"/>
    <w:rsid w:val="00D12CC8"/>
    <w:rsid w:val="00D13051"/>
    <w:rsid w:val="00D130EE"/>
    <w:rsid w:val="00D131BB"/>
    <w:rsid w:val="00D13316"/>
    <w:rsid w:val="00D13473"/>
    <w:rsid w:val="00D13577"/>
    <w:rsid w:val="00D135F7"/>
    <w:rsid w:val="00D13690"/>
    <w:rsid w:val="00D136CA"/>
    <w:rsid w:val="00D1375F"/>
    <w:rsid w:val="00D13770"/>
    <w:rsid w:val="00D137BB"/>
    <w:rsid w:val="00D13A64"/>
    <w:rsid w:val="00D13A65"/>
    <w:rsid w:val="00D13ADE"/>
    <w:rsid w:val="00D13B3E"/>
    <w:rsid w:val="00D13D4D"/>
    <w:rsid w:val="00D13EC3"/>
    <w:rsid w:val="00D13ECC"/>
    <w:rsid w:val="00D13F07"/>
    <w:rsid w:val="00D13F27"/>
    <w:rsid w:val="00D14049"/>
    <w:rsid w:val="00D1404F"/>
    <w:rsid w:val="00D14190"/>
    <w:rsid w:val="00D14253"/>
    <w:rsid w:val="00D143C7"/>
    <w:rsid w:val="00D145D3"/>
    <w:rsid w:val="00D14633"/>
    <w:rsid w:val="00D14652"/>
    <w:rsid w:val="00D1480C"/>
    <w:rsid w:val="00D14864"/>
    <w:rsid w:val="00D14993"/>
    <w:rsid w:val="00D149AB"/>
    <w:rsid w:val="00D149E7"/>
    <w:rsid w:val="00D14B96"/>
    <w:rsid w:val="00D14C6C"/>
    <w:rsid w:val="00D14F21"/>
    <w:rsid w:val="00D15125"/>
    <w:rsid w:val="00D15147"/>
    <w:rsid w:val="00D154D0"/>
    <w:rsid w:val="00D15660"/>
    <w:rsid w:val="00D15693"/>
    <w:rsid w:val="00D156F2"/>
    <w:rsid w:val="00D15754"/>
    <w:rsid w:val="00D1575B"/>
    <w:rsid w:val="00D15878"/>
    <w:rsid w:val="00D158B7"/>
    <w:rsid w:val="00D15AAA"/>
    <w:rsid w:val="00D15AC4"/>
    <w:rsid w:val="00D15DAA"/>
    <w:rsid w:val="00D15DAE"/>
    <w:rsid w:val="00D15DC7"/>
    <w:rsid w:val="00D15FE4"/>
    <w:rsid w:val="00D1612A"/>
    <w:rsid w:val="00D161D2"/>
    <w:rsid w:val="00D161E8"/>
    <w:rsid w:val="00D161F5"/>
    <w:rsid w:val="00D16277"/>
    <w:rsid w:val="00D16341"/>
    <w:rsid w:val="00D1658F"/>
    <w:rsid w:val="00D165E8"/>
    <w:rsid w:val="00D1660E"/>
    <w:rsid w:val="00D16690"/>
    <w:rsid w:val="00D166EA"/>
    <w:rsid w:val="00D1675A"/>
    <w:rsid w:val="00D16762"/>
    <w:rsid w:val="00D16A33"/>
    <w:rsid w:val="00D16B9F"/>
    <w:rsid w:val="00D16BD8"/>
    <w:rsid w:val="00D16D41"/>
    <w:rsid w:val="00D16DE2"/>
    <w:rsid w:val="00D16E38"/>
    <w:rsid w:val="00D16E43"/>
    <w:rsid w:val="00D17088"/>
    <w:rsid w:val="00D170AC"/>
    <w:rsid w:val="00D17197"/>
    <w:rsid w:val="00D1734B"/>
    <w:rsid w:val="00D173F9"/>
    <w:rsid w:val="00D1746B"/>
    <w:rsid w:val="00D1753F"/>
    <w:rsid w:val="00D1758D"/>
    <w:rsid w:val="00D176DD"/>
    <w:rsid w:val="00D1782D"/>
    <w:rsid w:val="00D178E8"/>
    <w:rsid w:val="00D1792F"/>
    <w:rsid w:val="00D17B4B"/>
    <w:rsid w:val="00D17BC9"/>
    <w:rsid w:val="00D17CC8"/>
    <w:rsid w:val="00D17D78"/>
    <w:rsid w:val="00D17F20"/>
    <w:rsid w:val="00D17F5E"/>
    <w:rsid w:val="00D17FA6"/>
    <w:rsid w:val="00D17FBC"/>
    <w:rsid w:val="00D202E3"/>
    <w:rsid w:val="00D20389"/>
    <w:rsid w:val="00D2044E"/>
    <w:rsid w:val="00D204A2"/>
    <w:rsid w:val="00D20523"/>
    <w:rsid w:val="00D205BF"/>
    <w:rsid w:val="00D20756"/>
    <w:rsid w:val="00D20757"/>
    <w:rsid w:val="00D20760"/>
    <w:rsid w:val="00D207EC"/>
    <w:rsid w:val="00D20867"/>
    <w:rsid w:val="00D2088A"/>
    <w:rsid w:val="00D20927"/>
    <w:rsid w:val="00D20AAE"/>
    <w:rsid w:val="00D20D0F"/>
    <w:rsid w:val="00D20D7E"/>
    <w:rsid w:val="00D20E1F"/>
    <w:rsid w:val="00D20E66"/>
    <w:rsid w:val="00D21152"/>
    <w:rsid w:val="00D2119E"/>
    <w:rsid w:val="00D212AD"/>
    <w:rsid w:val="00D21354"/>
    <w:rsid w:val="00D213B7"/>
    <w:rsid w:val="00D214C7"/>
    <w:rsid w:val="00D215FA"/>
    <w:rsid w:val="00D21617"/>
    <w:rsid w:val="00D21696"/>
    <w:rsid w:val="00D21839"/>
    <w:rsid w:val="00D21859"/>
    <w:rsid w:val="00D218F3"/>
    <w:rsid w:val="00D21906"/>
    <w:rsid w:val="00D219B3"/>
    <w:rsid w:val="00D21A36"/>
    <w:rsid w:val="00D21C6A"/>
    <w:rsid w:val="00D21CFA"/>
    <w:rsid w:val="00D21E97"/>
    <w:rsid w:val="00D21EF8"/>
    <w:rsid w:val="00D21F71"/>
    <w:rsid w:val="00D22226"/>
    <w:rsid w:val="00D22279"/>
    <w:rsid w:val="00D222B8"/>
    <w:rsid w:val="00D223F9"/>
    <w:rsid w:val="00D2240D"/>
    <w:rsid w:val="00D2262B"/>
    <w:rsid w:val="00D226A3"/>
    <w:rsid w:val="00D227D7"/>
    <w:rsid w:val="00D228D9"/>
    <w:rsid w:val="00D228DC"/>
    <w:rsid w:val="00D22995"/>
    <w:rsid w:val="00D22B84"/>
    <w:rsid w:val="00D22B8A"/>
    <w:rsid w:val="00D22BD2"/>
    <w:rsid w:val="00D22C6C"/>
    <w:rsid w:val="00D22C9C"/>
    <w:rsid w:val="00D22E4E"/>
    <w:rsid w:val="00D22E4F"/>
    <w:rsid w:val="00D230DE"/>
    <w:rsid w:val="00D23172"/>
    <w:rsid w:val="00D23213"/>
    <w:rsid w:val="00D23228"/>
    <w:rsid w:val="00D23257"/>
    <w:rsid w:val="00D232A0"/>
    <w:rsid w:val="00D2333A"/>
    <w:rsid w:val="00D23355"/>
    <w:rsid w:val="00D23405"/>
    <w:rsid w:val="00D23424"/>
    <w:rsid w:val="00D23483"/>
    <w:rsid w:val="00D23564"/>
    <w:rsid w:val="00D235FC"/>
    <w:rsid w:val="00D2371E"/>
    <w:rsid w:val="00D23732"/>
    <w:rsid w:val="00D2376C"/>
    <w:rsid w:val="00D2377D"/>
    <w:rsid w:val="00D237BE"/>
    <w:rsid w:val="00D23914"/>
    <w:rsid w:val="00D239AC"/>
    <w:rsid w:val="00D23A81"/>
    <w:rsid w:val="00D23ABF"/>
    <w:rsid w:val="00D23C35"/>
    <w:rsid w:val="00D23CDD"/>
    <w:rsid w:val="00D23D85"/>
    <w:rsid w:val="00D23E2D"/>
    <w:rsid w:val="00D23FE2"/>
    <w:rsid w:val="00D24148"/>
    <w:rsid w:val="00D2419D"/>
    <w:rsid w:val="00D24218"/>
    <w:rsid w:val="00D24223"/>
    <w:rsid w:val="00D2429F"/>
    <w:rsid w:val="00D2433C"/>
    <w:rsid w:val="00D24604"/>
    <w:rsid w:val="00D2475E"/>
    <w:rsid w:val="00D247B7"/>
    <w:rsid w:val="00D2487F"/>
    <w:rsid w:val="00D249E4"/>
    <w:rsid w:val="00D24A2F"/>
    <w:rsid w:val="00D24AEB"/>
    <w:rsid w:val="00D24B0C"/>
    <w:rsid w:val="00D24C43"/>
    <w:rsid w:val="00D24E4D"/>
    <w:rsid w:val="00D24E55"/>
    <w:rsid w:val="00D24F86"/>
    <w:rsid w:val="00D2504A"/>
    <w:rsid w:val="00D250B2"/>
    <w:rsid w:val="00D2528F"/>
    <w:rsid w:val="00D25350"/>
    <w:rsid w:val="00D25359"/>
    <w:rsid w:val="00D25392"/>
    <w:rsid w:val="00D253CE"/>
    <w:rsid w:val="00D25499"/>
    <w:rsid w:val="00D255C8"/>
    <w:rsid w:val="00D25617"/>
    <w:rsid w:val="00D25787"/>
    <w:rsid w:val="00D25B57"/>
    <w:rsid w:val="00D25BB9"/>
    <w:rsid w:val="00D25C43"/>
    <w:rsid w:val="00D25CDB"/>
    <w:rsid w:val="00D25D59"/>
    <w:rsid w:val="00D25DBA"/>
    <w:rsid w:val="00D25ECE"/>
    <w:rsid w:val="00D263D1"/>
    <w:rsid w:val="00D263F2"/>
    <w:rsid w:val="00D2657E"/>
    <w:rsid w:val="00D26740"/>
    <w:rsid w:val="00D26764"/>
    <w:rsid w:val="00D267BE"/>
    <w:rsid w:val="00D267C8"/>
    <w:rsid w:val="00D267E0"/>
    <w:rsid w:val="00D267FE"/>
    <w:rsid w:val="00D269C0"/>
    <w:rsid w:val="00D26B95"/>
    <w:rsid w:val="00D26C00"/>
    <w:rsid w:val="00D27033"/>
    <w:rsid w:val="00D27274"/>
    <w:rsid w:val="00D274E4"/>
    <w:rsid w:val="00D27CF5"/>
    <w:rsid w:val="00D27DA0"/>
    <w:rsid w:val="00D27F5A"/>
    <w:rsid w:val="00D30027"/>
    <w:rsid w:val="00D3016A"/>
    <w:rsid w:val="00D301F9"/>
    <w:rsid w:val="00D30222"/>
    <w:rsid w:val="00D302D6"/>
    <w:rsid w:val="00D3048C"/>
    <w:rsid w:val="00D30541"/>
    <w:rsid w:val="00D30593"/>
    <w:rsid w:val="00D30849"/>
    <w:rsid w:val="00D30896"/>
    <w:rsid w:val="00D30950"/>
    <w:rsid w:val="00D30963"/>
    <w:rsid w:val="00D3097C"/>
    <w:rsid w:val="00D30D0C"/>
    <w:rsid w:val="00D30DB5"/>
    <w:rsid w:val="00D30EFA"/>
    <w:rsid w:val="00D30F1D"/>
    <w:rsid w:val="00D30F90"/>
    <w:rsid w:val="00D30FE3"/>
    <w:rsid w:val="00D310BF"/>
    <w:rsid w:val="00D31107"/>
    <w:rsid w:val="00D3121D"/>
    <w:rsid w:val="00D3134C"/>
    <w:rsid w:val="00D3147B"/>
    <w:rsid w:val="00D3148D"/>
    <w:rsid w:val="00D31502"/>
    <w:rsid w:val="00D315BE"/>
    <w:rsid w:val="00D315DA"/>
    <w:rsid w:val="00D3160A"/>
    <w:rsid w:val="00D3160C"/>
    <w:rsid w:val="00D31692"/>
    <w:rsid w:val="00D317DF"/>
    <w:rsid w:val="00D3183D"/>
    <w:rsid w:val="00D3190A"/>
    <w:rsid w:val="00D31B85"/>
    <w:rsid w:val="00D31BD9"/>
    <w:rsid w:val="00D31D00"/>
    <w:rsid w:val="00D31D62"/>
    <w:rsid w:val="00D31DEB"/>
    <w:rsid w:val="00D31F77"/>
    <w:rsid w:val="00D320BF"/>
    <w:rsid w:val="00D32138"/>
    <w:rsid w:val="00D32146"/>
    <w:rsid w:val="00D321CD"/>
    <w:rsid w:val="00D3230F"/>
    <w:rsid w:val="00D32366"/>
    <w:rsid w:val="00D325AB"/>
    <w:rsid w:val="00D32601"/>
    <w:rsid w:val="00D3263D"/>
    <w:rsid w:val="00D326F6"/>
    <w:rsid w:val="00D32787"/>
    <w:rsid w:val="00D327C8"/>
    <w:rsid w:val="00D327F8"/>
    <w:rsid w:val="00D32A4A"/>
    <w:rsid w:val="00D32CF3"/>
    <w:rsid w:val="00D32E1B"/>
    <w:rsid w:val="00D32EF5"/>
    <w:rsid w:val="00D32F76"/>
    <w:rsid w:val="00D3303A"/>
    <w:rsid w:val="00D33165"/>
    <w:rsid w:val="00D33332"/>
    <w:rsid w:val="00D333A1"/>
    <w:rsid w:val="00D33414"/>
    <w:rsid w:val="00D33426"/>
    <w:rsid w:val="00D3351D"/>
    <w:rsid w:val="00D335DB"/>
    <w:rsid w:val="00D33862"/>
    <w:rsid w:val="00D338F2"/>
    <w:rsid w:val="00D33994"/>
    <w:rsid w:val="00D33A14"/>
    <w:rsid w:val="00D33B12"/>
    <w:rsid w:val="00D33B75"/>
    <w:rsid w:val="00D33D6E"/>
    <w:rsid w:val="00D33DD7"/>
    <w:rsid w:val="00D33DF2"/>
    <w:rsid w:val="00D33F60"/>
    <w:rsid w:val="00D33FF7"/>
    <w:rsid w:val="00D34229"/>
    <w:rsid w:val="00D343D7"/>
    <w:rsid w:val="00D34615"/>
    <w:rsid w:val="00D3466E"/>
    <w:rsid w:val="00D3468E"/>
    <w:rsid w:val="00D34853"/>
    <w:rsid w:val="00D34AAE"/>
    <w:rsid w:val="00D34AE0"/>
    <w:rsid w:val="00D34CA7"/>
    <w:rsid w:val="00D34F5E"/>
    <w:rsid w:val="00D351DB"/>
    <w:rsid w:val="00D35226"/>
    <w:rsid w:val="00D352B6"/>
    <w:rsid w:val="00D35359"/>
    <w:rsid w:val="00D3538E"/>
    <w:rsid w:val="00D353B7"/>
    <w:rsid w:val="00D353D3"/>
    <w:rsid w:val="00D35457"/>
    <w:rsid w:val="00D354A8"/>
    <w:rsid w:val="00D35784"/>
    <w:rsid w:val="00D357F0"/>
    <w:rsid w:val="00D358BB"/>
    <w:rsid w:val="00D3593F"/>
    <w:rsid w:val="00D35985"/>
    <w:rsid w:val="00D35A1B"/>
    <w:rsid w:val="00D35A36"/>
    <w:rsid w:val="00D35AF3"/>
    <w:rsid w:val="00D35C05"/>
    <w:rsid w:val="00D35C76"/>
    <w:rsid w:val="00D35CA4"/>
    <w:rsid w:val="00D35DB0"/>
    <w:rsid w:val="00D35E9B"/>
    <w:rsid w:val="00D35F3A"/>
    <w:rsid w:val="00D35F6A"/>
    <w:rsid w:val="00D360A0"/>
    <w:rsid w:val="00D36187"/>
    <w:rsid w:val="00D36198"/>
    <w:rsid w:val="00D3619E"/>
    <w:rsid w:val="00D36212"/>
    <w:rsid w:val="00D36345"/>
    <w:rsid w:val="00D363D0"/>
    <w:rsid w:val="00D36496"/>
    <w:rsid w:val="00D365D9"/>
    <w:rsid w:val="00D36657"/>
    <w:rsid w:val="00D3668D"/>
    <w:rsid w:val="00D36759"/>
    <w:rsid w:val="00D36760"/>
    <w:rsid w:val="00D3678C"/>
    <w:rsid w:val="00D36A2B"/>
    <w:rsid w:val="00D36A67"/>
    <w:rsid w:val="00D36B19"/>
    <w:rsid w:val="00D36C4F"/>
    <w:rsid w:val="00D36CA7"/>
    <w:rsid w:val="00D36D48"/>
    <w:rsid w:val="00D36D94"/>
    <w:rsid w:val="00D36E97"/>
    <w:rsid w:val="00D36F55"/>
    <w:rsid w:val="00D36FC2"/>
    <w:rsid w:val="00D371E5"/>
    <w:rsid w:val="00D372A6"/>
    <w:rsid w:val="00D37477"/>
    <w:rsid w:val="00D374E5"/>
    <w:rsid w:val="00D37730"/>
    <w:rsid w:val="00D3776A"/>
    <w:rsid w:val="00D377BD"/>
    <w:rsid w:val="00D377F1"/>
    <w:rsid w:val="00D37930"/>
    <w:rsid w:val="00D37952"/>
    <w:rsid w:val="00D37AF9"/>
    <w:rsid w:val="00D37BB6"/>
    <w:rsid w:val="00D37D8D"/>
    <w:rsid w:val="00D37D94"/>
    <w:rsid w:val="00D37E78"/>
    <w:rsid w:val="00D37EF4"/>
    <w:rsid w:val="00D37F28"/>
    <w:rsid w:val="00D37FAA"/>
    <w:rsid w:val="00D4010D"/>
    <w:rsid w:val="00D40125"/>
    <w:rsid w:val="00D4016E"/>
    <w:rsid w:val="00D40170"/>
    <w:rsid w:val="00D401AD"/>
    <w:rsid w:val="00D402DA"/>
    <w:rsid w:val="00D4035F"/>
    <w:rsid w:val="00D405BE"/>
    <w:rsid w:val="00D40892"/>
    <w:rsid w:val="00D40931"/>
    <w:rsid w:val="00D40A71"/>
    <w:rsid w:val="00D40B36"/>
    <w:rsid w:val="00D40B68"/>
    <w:rsid w:val="00D40BEE"/>
    <w:rsid w:val="00D40C8A"/>
    <w:rsid w:val="00D40D30"/>
    <w:rsid w:val="00D40E12"/>
    <w:rsid w:val="00D40EC8"/>
    <w:rsid w:val="00D40F0F"/>
    <w:rsid w:val="00D40F52"/>
    <w:rsid w:val="00D40FD4"/>
    <w:rsid w:val="00D41219"/>
    <w:rsid w:val="00D41226"/>
    <w:rsid w:val="00D41337"/>
    <w:rsid w:val="00D41353"/>
    <w:rsid w:val="00D41382"/>
    <w:rsid w:val="00D414BA"/>
    <w:rsid w:val="00D41501"/>
    <w:rsid w:val="00D41567"/>
    <w:rsid w:val="00D416FF"/>
    <w:rsid w:val="00D419D4"/>
    <w:rsid w:val="00D41A22"/>
    <w:rsid w:val="00D41BB8"/>
    <w:rsid w:val="00D41FBC"/>
    <w:rsid w:val="00D420AC"/>
    <w:rsid w:val="00D421BB"/>
    <w:rsid w:val="00D4230E"/>
    <w:rsid w:val="00D42315"/>
    <w:rsid w:val="00D4239C"/>
    <w:rsid w:val="00D42700"/>
    <w:rsid w:val="00D42906"/>
    <w:rsid w:val="00D42952"/>
    <w:rsid w:val="00D42AC9"/>
    <w:rsid w:val="00D42D04"/>
    <w:rsid w:val="00D431EF"/>
    <w:rsid w:val="00D4343F"/>
    <w:rsid w:val="00D434EE"/>
    <w:rsid w:val="00D43682"/>
    <w:rsid w:val="00D436FA"/>
    <w:rsid w:val="00D43720"/>
    <w:rsid w:val="00D437DC"/>
    <w:rsid w:val="00D43809"/>
    <w:rsid w:val="00D43871"/>
    <w:rsid w:val="00D4393A"/>
    <w:rsid w:val="00D43A6C"/>
    <w:rsid w:val="00D43AA0"/>
    <w:rsid w:val="00D43B9B"/>
    <w:rsid w:val="00D43C98"/>
    <w:rsid w:val="00D43D02"/>
    <w:rsid w:val="00D43D09"/>
    <w:rsid w:val="00D43D50"/>
    <w:rsid w:val="00D43DE2"/>
    <w:rsid w:val="00D43FA7"/>
    <w:rsid w:val="00D440C6"/>
    <w:rsid w:val="00D4417C"/>
    <w:rsid w:val="00D441B3"/>
    <w:rsid w:val="00D44261"/>
    <w:rsid w:val="00D44431"/>
    <w:rsid w:val="00D444BE"/>
    <w:rsid w:val="00D44550"/>
    <w:rsid w:val="00D445C3"/>
    <w:rsid w:val="00D445CB"/>
    <w:rsid w:val="00D446C7"/>
    <w:rsid w:val="00D4476C"/>
    <w:rsid w:val="00D4488A"/>
    <w:rsid w:val="00D44893"/>
    <w:rsid w:val="00D448FC"/>
    <w:rsid w:val="00D44940"/>
    <w:rsid w:val="00D44AE3"/>
    <w:rsid w:val="00D44CAE"/>
    <w:rsid w:val="00D44D1D"/>
    <w:rsid w:val="00D44DF9"/>
    <w:rsid w:val="00D44ED0"/>
    <w:rsid w:val="00D44F1F"/>
    <w:rsid w:val="00D44F45"/>
    <w:rsid w:val="00D450BC"/>
    <w:rsid w:val="00D45118"/>
    <w:rsid w:val="00D451CA"/>
    <w:rsid w:val="00D45296"/>
    <w:rsid w:val="00D45310"/>
    <w:rsid w:val="00D4539C"/>
    <w:rsid w:val="00D45400"/>
    <w:rsid w:val="00D45455"/>
    <w:rsid w:val="00D45561"/>
    <w:rsid w:val="00D45678"/>
    <w:rsid w:val="00D45C23"/>
    <w:rsid w:val="00D45D00"/>
    <w:rsid w:val="00D45D07"/>
    <w:rsid w:val="00D45D8A"/>
    <w:rsid w:val="00D45D95"/>
    <w:rsid w:val="00D46019"/>
    <w:rsid w:val="00D4613E"/>
    <w:rsid w:val="00D462A7"/>
    <w:rsid w:val="00D463F6"/>
    <w:rsid w:val="00D46498"/>
    <w:rsid w:val="00D464B0"/>
    <w:rsid w:val="00D464CD"/>
    <w:rsid w:val="00D4650A"/>
    <w:rsid w:val="00D46622"/>
    <w:rsid w:val="00D466D2"/>
    <w:rsid w:val="00D46766"/>
    <w:rsid w:val="00D468B7"/>
    <w:rsid w:val="00D468E9"/>
    <w:rsid w:val="00D46942"/>
    <w:rsid w:val="00D469CF"/>
    <w:rsid w:val="00D469EE"/>
    <w:rsid w:val="00D46AB6"/>
    <w:rsid w:val="00D46E16"/>
    <w:rsid w:val="00D46ED7"/>
    <w:rsid w:val="00D46FF9"/>
    <w:rsid w:val="00D4703F"/>
    <w:rsid w:val="00D4710A"/>
    <w:rsid w:val="00D47387"/>
    <w:rsid w:val="00D47392"/>
    <w:rsid w:val="00D47404"/>
    <w:rsid w:val="00D4752E"/>
    <w:rsid w:val="00D47570"/>
    <w:rsid w:val="00D475ED"/>
    <w:rsid w:val="00D4775E"/>
    <w:rsid w:val="00D477A5"/>
    <w:rsid w:val="00D47837"/>
    <w:rsid w:val="00D47874"/>
    <w:rsid w:val="00D479F0"/>
    <w:rsid w:val="00D47B78"/>
    <w:rsid w:val="00D47BC4"/>
    <w:rsid w:val="00D47CCF"/>
    <w:rsid w:val="00D47DCE"/>
    <w:rsid w:val="00D47EEB"/>
    <w:rsid w:val="00D47F53"/>
    <w:rsid w:val="00D5001D"/>
    <w:rsid w:val="00D50039"/>
    <w:rsid w:val="00D50161"/>
    <w:rsid w:val="00D501B1"/>
    <w:rsid w:val="00D50389"/>
    <w:rsid w:val="00D50449"/>
    <w:rsid w:val="00D50528"/>
    <w:rsid w:val="00D50605"/>
    <w:rsid w:val="00D5062A"/>
    <w:rsid w:val="00D5068A"/>
    <w:rsid w:val="00D506C4"/>
    <w:rsid w:val="00D508F3"/>
    <w:rsid w:val="00D509B2"/>
    <w:rsid w:val="00D509CC"/>
    <w:rsid w:val="00D50A2F"/>
    <w:rsid w:val="00D50A69"/>
    <w:rsid w:val="00D50AB9"/>
    <w:rsid w:val="00D50AF6"/>
    <w:rsid w:val="00D50B7D"/>
    <w:rsid w:val="00D50BA2"/>
    <w:rsid w:val="00D50C77"/>
    <w:rsid w:val="00D50D2C"/>
    <w:rsid w:val="00D50E2D"/>
    <w:rsid w:val="00D50E31"/>
    <w:rsid w:val="00D50F1F"/>
    <w:rsid w:val="00D50F62"/>
    <w:rsid w:val="00D510A9"/>
    <w:rsid w:val="00D512A1"/>
    <w:rsid w:val="00D512FE"/>
    <w:rsid w:val="00D513A0"/>
    <w:rsid w:val="00D51609"/>
    <w:rsid w:val="00D51762"/>
    <w:rsid w:val="00D51863"/>
    <w:rsid w:val="00D51877"/>
    <w:rsid w:val="00D51A95"/>
    <w:rsid w:val="00D51AEB"/>
    <w:rsid w:val="00D51B30"/>
    <w:rsid w:val="00D51BAD"/>
    <w:rsid w:val="00D51C2D"/>
    <w:rsid w:val="00D51C3A"/>
    <w:rsid w:val="00D51DA2"/>
    <w:rsid w:val="00D51DB8"/>
    <w:rsid w:val="00D51DEA"/>
    <w:rsid w:val="00D5201C"/>
    <w:rsid w:val="00D5204A"/>
    <w:rsid w:val="00D52443"/>
    <w:rsid w:val="00D52658"/>
    <w:rsid w:val="00D526EA"/>
    <w:rsid w:val="00D52751"/>
    <w:rsid w:val="00D5288A"/>
    <w:rsid w:val="00D52998"/>
    <w:rsid w:val="00D52AAF"/>
    <w:rsid w:val="00D52C71"/>
    <w:rsid w:val="00D52CA1"/>
    <w:rsid w:val="00D52FFE"/>
    <w:rsid w:val="00D53013"/>
    <w:rsid w:val="00D5306E"/>
    <w:rsid w:val="00D5313C"/>
    <w:rsid w:val="00D53242"/>
    <w:rsid w:val="00D53260"/>
    <w:rsid w:val="00D532DA"/>
    <w:rsid w:val="00D53568"/>
    <w:rsid w:val="00D537C3"/>
    <w:rsid w:val="00D537FF"/>
    <w:rsid w:val="00D538A7"/>
    <w:rsid w:val="00D5394A"/>
    <w:rsid w:val="00D53A78"/>
    <w:rsid w:val="00D53A7C"/>
    <w:rsid w:val="00D53B2E"/>
    <w:rsid w:val="00D53B93"/>
    <w:rsid w:val="00D53C1D"/>
    <w:rsid w:val="00D53DB0"/>
    <w:rsid w:val="00D53DB6"/>
    <w:rsid w:val="00D53EE9"/>
    <w:rsid w:val="00D53F59"/>
    <w:rsid w:val="00D53F93"/>
    <w:rsid w:val="00D53FD5"/>
    <w:rsid w:val="00D54080"/>
    <w:rsid w:val="00D5409D"/>
    <w:rsid w:val="00D540B0"/>
    <w:rsid w:val="00D54308"/>
    <w:rsid w:val="00D5436E"/>
    <w:rsid w:val="00D545A3"/>
    <w:rsid w:val="00D5466B"/>
    <w:rsid w:val="00D546B3"/>
    <w:rsid w:val="00D546D5"/>
    <w:rsid w:val="00D547DC"/>
    <w:rsid w:val="00D54880"/>
    <w:rsid w:val="00D5490F"/>
    <w:rsid w:val="00D5499D"/>
    <w:rsid w:val="00D549F3"/>
    <w:rsid w:val="00D54AC2"/>
    <w:rsid w:val="00D54ADF"/>
    <w:rsid w:val="00D54BCA"/>
    <w:rsid w:val="00D54BF9"/>
    <w:rsid w:val="00D54D18"/>
    <w:rsid w:val="00D54D5F"/>
    <w:rsid w:val="00D54E84"/>
    <w:rsid w:val="00D54EC3"/>
    <w:rsid w:val="00D54F18"/>
    <w:rsid w:val="00D5504F"/>
    <w:rsid w:val="00D550DF"/>
    <w:rsid w:val="00D55131"/>
    <w:rsid w:val="00D5526D"/>
    <w:rsid w:val="00D55314"/>
    <w:rsid w:val="00D553E9"/>
    <w:rsid w:val="00D554EA"/>
    <w:rsid w:val="00D55530"/>
    <w:rsid w:val="00D5554E"/>
    <w:rsid w:val="00D55A45"/>
    <w:rsid w:val="00D55BC3"/>
    <w:rsid w:val="00D55DB3"/>
    <w:rsid w:val="00D55E4A"/>
    <w:rsid w:val="00D55F3C"/>
    <w:rsid w:val="00D55FBD"/>
    <w:rsid w:val="00D5602C"/>
    <w:rsid w:val="00D56164"/>
    <w:rsid w:val="00D561F8"/>
    <w:rsid w:val="00D56413"/>
    <w:rsid w:val="00D56484"/>
    <w:rsid w:val="00D56657"/>
    <w:rsid w:val="00D56DE1"/>
    <w:rsid w:val="00D56E45"/>
    <w:rsid w:val="00D56F5C"/>
    <w:rsid w:val="00D57019"/>
    <w:rsid w:val="00D57479"/>
    <w:rsid w:val="00D5751A"/>
    <w:rsid w:val="00D5754D"/>
    <w:rsid w:val="00D57639"/>
    <w:rsid w:val="00D576D7"/>
    <w:rsid w:val="00D57788"/>
    <w:rsid w:val="00D57898"/>
    <w:rsid w:val="00D5792A"/>
    <w:rsid w:val="00D57949"/>
    <w:rsid w:val="00D579B2"/>
    <w:rsid w:val="00D57A2B"/>
    <w:rsid w:val="00D57B72"/>
    <w:rsid w:val="00D57BCB"/>
    <w:rsid w:val="00D57E47"/>
    <w:rsid w:val="00D57EF6"/>
    <w:rsid w:val="00D60073"/>
    <w:rsid w:val="00D6008E"/>
    <w:rsid w:val="00D600E7"/>
    <w:rsid w:val="00D600EE"/>
    <w:rsid w:val="00D60304"/>
    <w:rsid w:val="00D6033C"/>
    <w:rsid w:val="00D60359"/>
    <w:rsid w:val="00D603AB"/>
    <w:rsid w:val="00D603B9"/>
    <w:rsid w:val="00D605CB"/>
    <w:rsid w:val="00D605F8"/>
    <w:rsid w:val="00D607FD"/>
    <w:rsid w:val="00D608CF"/>
    <w:rsid w:val="00D60922"/>
    <w:rsid w:val="00D6092C"/>
    <w:rsid w:val="00D60A70"/>
    <w:rsid w:val="00D60C5E"/>
    <w:rsid w:val="00D60DBC"/>
    <w:rsid w:val="00D60E66"/>
    <w:rsid w:val="00D60EE9"/>
    <w:rsid w:val="00D60F2E"/>
    <w:rsid w:val="00D61018"/>
    <w:rsid w:val="00D6114C"/>
    <w:rsid w:val="00D611B8"/>
    <w:rsid w:val="00D61451"/>
    <w:rsid w:val="00D61512"/>
    <w:rsid w:val="00D6155B"/>
    <w:rsid w:val="00D616FF"/>
    <w:rsid w:val="00D61768"/>
    <w:rsid w:val="00D61908"/>
    <w:rsid w:val="00D6194F"/>
    <w:rsid w:val="00D61A46"/>
    <w:rsid w:val="00D61A5B"/>
    <w:rsid w:val="00D61B98"/>
    <w:rsid w:val="00D61BDB"/>
    <w:rsid w:val="00D61E00"/>
    <w:rsid w:val="00D61E13"/>
    <w:rsid w:val="00D61E3D"/>
    <w:rsid w:val="00D61E3E"/>
    <w:rsid w:val="00D61E6C"/>
    <w:rsid w:val="00D61EF3"/>
    <w:rsid w:val="00D62128"/>
    <w:rsid w:val="00D622BA"/>
    <w:rsid w:val="00D622C9"/>
    <w:rsid w:val="00D6240C"/>
    <w:rsid w:val="00D624B1"/>
    <w:rsid w:val="00D6261A"/>
    <w:rsid w:val="00D626D2"/>
    <w:rsid w:val="00D6281B"/>
    <w:rsid w:val="00D628B4"/>
    <w:rsid w:val="00D62962"/>
    <w:rsid w:val="00D62967"/>
    <w:rsid w:val="00D6297F"/>
    <w:rsid w:val="00D62ACF"/>
    <w:rsid w:val="00D62AFE"/>
    <w:rsid w:val="00D62B36"/>
    <w:rsid w:val="00D62BBD"/>
    <w:rsid w:val="00D62E51"/>
    <w:rsid w:val="00D62F92"/>
    <w:rsid w:val="00D62FF0"/>
    <w:rsid w:val="00D63079"/>
    <w:rsid w:val="00D63111"/>
    <w:rsid w:val="00D63124"/>
    <w:rsid w:val="00D6319D"/>
    <w:rsid w:val="00D633A2"/>
    <w:rsid w:val="00D633F7"/>
    <w:rsid w:val="00D6367C"/>
    <w:rsid w:val="00D637FB"/>
    <w:rsid w:val="00D63B40"/>
    <w:rsid w:val="00D63B81"/>
    <w:rsid w:val="00D63BA1"/>
    <w:rsid w:val="00D63C7C"/>
    <w:rsid w:val="00D63E24"/>
    <w:rsid w:val="00D63ED5"/>
    <w:rsid w:val="00D63F44"/>
    <w:rsid w:val="00D63F76"/>
    <w:rsid w:val="00D63FD1"/>
    <w:rsid w:val="00D640F2"/>
    <w:rsid w:val="00D641CA"/>
    <w:rsid w:val="00D64201"/>
    <w:rsid w:val="00D6429D"/>
    <w:rsid w:val="00D6432A"/>
    <w:rsid w:val="00D64369"/>
    <w:rsid w:val="00D643EB"/>
    <w:rsid w:val="00D6442A"/>
    <w:rsid w:val="00D6485D"/>
    <w:rsid w:val="00D64864"/>
    <w:rsid w:val="00D64A02"/>
    <w:rsid w:val="00D64D1B"/>
    <w:rsid w:val="00D64D22"/>
    <w:rsid w:val="00D64D7A"/>
    <w:rsid w:val="00D64E6B"/>
    <w:rsid w:val="00D64F61"/>
    <w:rsid w:val="00D64F9E"/>
    <w:rsid w:val="00D65018"/>
    <w:rsid w:val="00D650B9"/>
    <w:rsid w:val="00D65170"/>
    <w:rsid w:val="00D651BC"/>
    <w:rsid w:val="00D65215"/>
    <w:rsid w:val="00D65229"/>
    <w:rsid w:val="00D65294"/>
    <w:rsid w:val="00D6530C"/>
    <w:rsid w:val="00D653D1"/>
    <w:rsid w:val="00D657B8"/>
    <w:rsid w:val="00D657D0"/>
    <w:rsid w:val="00D65831"/>
    <w:rsid w:val="00D658CF"/>
    <w:rsid w:val="00D659BA"/>
    <w:rsid w:val="00D65A44"/>
    <w:rsid w:val="00D65AB5"/>
    <w:rsid w:val="00D65DD6"/>
    <w:rsid w:val="00D65F05"/>
    <w:rsid w:val="00D65F0D"/>
    <w:rsid w:val="00D65F94"/>
    <w:rsid w:val="00D65FCC"/>
    <w:rsid w:val="00D66013"/>
    <w:rsid w:val="00D660A0"/>
    <w:rsid w:val="00D66337"/>
    <w:rsid w:val="00D6638A"/>
    <w:rsid w:val="00D663D2"/>
    <w:rsid w:val="00D664A0"/>
    <w:rsid w:val="00D665B9"/>
    <w:rsid w:val="00D665E5"/>
    <w:rsid w:val="00D666D1"/>
    <w:rsid w:val="00D66728"/>
    <w:rsid w:val="00D66AD5"/>
    <w:rsid w:val="00D66ADE"/>
    <w:rsid w:val="00D66B3C"/>
    <w:rsid w:val="00D66B76"/>
    <w:rsid w:val="00D66BB8"/>
    <w:rsid w:val="00D66D0B"/>
    <w:rsid w:val="00D66DB2"/>
    <w:rsid w:val="00D66E88"/>
    <w:rsid w:val="00D67015"/>
    <w:rsid w:val="00D675D3"/>
    <w:rsid w:val="00D6765A"/>
    <w:rsid w:val="00D676D1"/>
    <w:rsid w:val="00D67726"/>
    <w:rsid w:val="00D67735"/>
    <w:rsid w:val="00D677C4"/>
    <w:rsid w:val="00D67893"/>
    <w:rsid w:val="00D679F9"/>
    <w:rsid w:val="00D67A75"/>
    <w:rsid w:val="00D67A87"/>
    <w:rsid w:val="00D67B45"/>
    <w:rsid w:val="00D67CB2"/>
    <w:rsid w:val="00D67CDF"/>
    <w:rsid w:val="00D67D90"/>
    <w:rsid w:val="00D67EB2"/>
    <w:rsid w:val="00D67EFB"/>
    <w:rsid w:val="00D67F70"/>
    <w:rsid w:val="00D700A3"/>
    <w:rsid w:val="00D70198"/>
    <w:rsid w:val="00D7023C"/>
    <w:rsid w:val="00D70258"/>
    <w:rsid w:val="00D7027D"/>
    <w:rsid w:val="00D703D9"/>
    <w:rsid w:val="00D70567"/>
    <w:rsid w:val="00D7060E"/>
    <w:rsid w:val="00D70669"/>
    <w:rsid w:val="00D70786"/>
    <w:rsid w:val="00D7086C"/>
    <w:rsid w:val="00D7096B"/>
    <w:rsid w:val="00D70C03"/>
    <w:rsid w:val="00D70C2F"/>
    <w:rsid w:val="00D70C80"/>
    <w:rsid w:val="00D70DC2"/>
    <w:rsid w:val="00D70DF3"/>
    <w:rsid w:val="00D70F9A"/>
    <w:rsid w:val="00D710A1"/>
    <w:rsid w:val="00D710B8"/>
    <w:rsid w:val="00D71427"/>
    <w:rsid w:val="00D714CE"/>
    <w:rsid w:val="00D715EA"/>
    <w:rsid w:val="00D715FC"/>
    <w:rsid w:val="00D71664"/>
    <w:rsid w:val="00D717BD"/>
    <w:rsid w:val="00D71851"/>
    <w:rsid w:val="00D7186E"/>
    <w:rsid w:val="00D719A0"/>
    <w:rsid w:val="00D719A8"/>
    <w:rsid w:val="00D719DF"/>
    <w:rsid w:val="00D71A08"/>
    <w:rsid w:val="00D71A2B"/>
    <w:rsid w:val="00D71A62"/>
    <w:rsid w:val="00D71C3D"/>
    <w:rsid w:val="00D71D65"/>
    <w:rsid w:val="00D71D78"/>
    <w:rsid w:val="00D71D81"/>
    <w:rsid w:val="00D71E74"/>
    <w:rsid w:val="00D71F55"/>
    <w:rsid w:val="00D71FD0"/>
    <w:rsid w:val="00D720BE"/>
    <w:rsid w:val="00D7235B"/>
    <w:rsid w:val="00D7239C"/>
    <w:rsid w:val="00D723BE"/>
    <w:rsid w:val="00D72420"/>
    <w:rsid w:val="00D724B8"/>
    <w:rsid w:val="00D72504"/>
    <w:rsid w:val="00D7251D"/>
    <w:rsid w:val="00D7259F"/>
    <w:rsid w:val="00D725C1"/>
    <w:rsid w:val="00D7279E"/>
    <w:rsid w:val="00D728C4"/>
    <w:rsid w:val="00D72B90"/>
    <w:rsid w:val="00D72BA2"/>
    <w:rsid w:val="00D72DBA"/>
    <w:rsid w:val="00D72E55"/>
    <w:rsid w:val="00D72E83"/>
    <w:rsid w:val="00D72EA1"/>
    <w:rsid w:val="00D72EFC"/>
    <w:rsid w:val="00D72F51"/>
    <w:rsid w:val="00D72F71"/>
    <w:rsid w:val="00D73080"/>
    <w:rsid w:val="00D730AF"/>
    <w:rsid w:val="00D730EB"/>
    <w:rsid w:val="00D73160"/>
    <w:rsid w:val="00D73276"/>
    <w:rsid w:val="00D73300"/>
    <w:rsid w:val="00D7338B"/>
    <w:rsid w:val="00D734F3"/>
    <w:rsid w:val="00D73513"/>
    <w:rsid w:val="00D73688"/>
    <w:rsid w:val="00D73709"/>
    <w:rsid w:val="00D73789"/>
    <w:rsid w:val="00D73793"/>
    <w:rsid w:val="00D738DD"/>
    <w:rsid w:val="00D7394A"/>
    <w:rsid w:val="00D739B9"/>
    <w:rsid w:val="00D73B7F"/>
    <w:rsid w:val="00D73CD5"/>
    <w:rsid w:val="00D73D6F"/>
    <w:rsid w:val="00D73EFE"/>
    <w:rsid w:val="00D73F20"/>
    <w:rsid w:val="00D73FF4"/>
    <w:rsid w:val="00D740A8"/>
    <w:rsid w:val="00D74101"/>
    <w:rsid w:val="00D74240"/>
    <w:rsid w:val="00D74371"/>
    <w:rsid w:val="00D74403"/>
    <w:rsid w:val="00D744DA"/>
    <w:rsid w:val="00D744E8"/>
    <w:rsid w:val="00D74661"/>
    <w:rsid w:val="00D748ED"/>
    <w:rsid w:val="00D74A20"/>
    <w:rsid w:val="00D74A4E"/>
    <w:rsid w:val="00D74A96"/>
    <w:rsid w:val="00D74B3B"/>
    <w:rsid w:val="00D74BC3"/>
    <w:rsid w:val="00D74CDE"/>
    <w:rsid w:val="00D74E63"/>
    <w:rsid w:val="00D74E65"/>
    <w:rsid w:val="00D74EFF"/>
    <w:rsid w:val="00D751E2"/>
    <w:rsid w:val="00D753A0"/>
    <w:rsid w:val="00D754F8"/>
    <w:rsid w:val="00D7578F"/>
    <w:rsid w:val="00D757CC"/>
    <w:rsid w:val="00D75886"/>
    <w:rsid w:val="00D7597E"/>
    <w:rsid w:val="00D759DD"/>
    <w:rsid w:val="00D75A2B"/>
    <w:rsid w:val="00D75B57"/>
    <w:rsid w:val="00D75C90"/>
    <w:rsid w:val="00D75EA5"/>
    <w:rsid w:val="00D75ED5"/>
    <w:rsid w:val="00D75F5A"/>
    <w:rsid w:val="00D760B9"/>
    <w:rsid w:val="00D76193"/>
    <w:rsid w:val="00D764CF"/>
    <w:rsid w:val="00D7671E"/>
    <w:rsid w:val="00D7694C"/>
    <w:rsid w:val="00D769FE"/>
    <w:rsid w:val="00D76A01"/>
    <w:rsid w:val="00D76B50"/>
    <w:rsid w:val="00D76C30"/>
    <w:rsid w:val="00D76C5E"/>
    <w:rsid w:val="00D7711A"/>
    <w:rsid w:val="00D77377"/>
    <w:rsid w:val="00D774FB"/>
    <w:rsid w:val="00D7773A"/>
    <w:rsid w:val="00D778F3"/>
    <w:rsid w:val="00D7793B"/>
    <w:rsid w:val="00D77A27"/>
    <w:rsid w:val="00D77A69"/>
    <w:rsid w:val="00D77C16"/>
    <w:rsid w:val="00D77C25"/>
    <w:rsid w:val="00D77C3E"/>
    <w:rsid w:val="00D77D81"/>
    <w:rsid w:val="00D77E72"/>
    <w:rsid w:val="00D77FFC"/>
    <w:rsid w:val="00D8021E"/>
    <w:rsid w:val="00D802E4"/>
    <w:rsid w:val="00D80525"/>
    <w:rsid w:val="00D80532"/>
    <w:rsid w:val="00D8055C"/>
    <w:rsid w:val="00D80815"/>
    <w:rsid w:val="00D80907"/>
    <w:rsid w:val="00D80948"/>
    <w:rsid w:val="00D80983"/>
    <w:rsid w:val="00D80A41"/>
    <w:rsid w:val="00D80AD3"/>
    <w:rsid w:val="00D80B7F"/>
    <w:rsid w:val="00D80C02"/>
    <w:rsid w:val="00D80DB6"/>
    <w:rsid w:val="00D811C0"/>
    <w:rsid w:val="00D81234"/>
    <w:rsid w:val="00D8135D"/>
    <w:rsid w:val="00D814C4"/>
    <w:rsid w:val="00D815FF"/>
    <w:rsid w:val="00D81628"/>
    <w:rsid w:val="00D8180C"/>
    <w:rsid w:val="00D81909"/>
    <w:rsid w:val="00D81949"/>
    <w:rsid w:val="00D81A26"/>
    <w:rsid w:val="00D81EE0"/>
    <w:rsid w:val="00D81F16"/>
    <w:rsid w:val="00D82001"/>
    <w:rsid w:val="00D8203A"/>
    <w:rsid w:val="00D820A7"/>
    <w:rsid w:val="00D820BA"/>
    <w:rsid w:val="00D820D1"/>
    <w:rsid w:val="00D82150"/>
    <w:rsid w:val="00D822CD"/>
    <w:rsid w:val="00D82326"/>
    <w:rsid w:val="00D82397"/>
    <w:rsid w:val="00D8240D"/>
    <w:rsid w:val="00D82461"/>
    <w:rsid w:val="00D82602"/>
    <w:rsid w:val="00D82619"/>
    <w:rsid w:val="00D82765"/>
    <w:rsid w:val="00D82911"/>
    <w:rsid w:val="00D829BD"/>
    <w:rsid w:val="00D829CB"/>
    <w:rsid w:val="00D82AD3"/>
    <w:rsid w:val="00D82AE5"/>
    <w:rsid w:val="00D82C2F"/>
    <w:rsid w:val="00D82C7F"/>
    <w:rsid w:val="00D82CD5"/>
    <w:rsid w:val="00D82D14"/>
    <w:rsid w:val="00D82F27"/>
    <w:rsid w:val="00D83176"/>
    <w:rsid w:val="00D83178"/>
    <w:rsid w:val="00D83221"/>
    <w:rsid w:val="00D8366F"/>
    <w:rsid w:val="00D836D2"/>
    <w:rsid w:val="00D83722"/>
    <w:rsid w:val="00D83989"/>
    <w:rsid w:val="00D83CD7"/>
    <w:rsid w:val="00D83DB7"/>
    <w:rsid w:val="00D83DF7"/>
    <w:rsid w:val="00D83E31"/>
    <w:rsid w:val="00D83F83"/>
    <w:rsid w:val="00D84037"/>
    <w:rsid w:val="00D840A5"/>
    <w:rsid w:val="00D840FA"/>
    <w:rsid w:val="00D8411F"/>
    <w:rsid w:val="00D84330"/>
    <w:rsid w:val="00D84347"/>
    <w:rsid w:val="00D843A1"/>
    <w:rsid w:val="00D844A5"/>
    <w:rsid w:val="00D84774"/>
    <w:rsid w:val="00D849E6"/>
    <w:rsid w:val="00D84AF0"/>
    <w:rsid w:val="00D84B2A"/>
    <w:rsid w:val="00D84CB0"/>
    <w:rsid w:val="00D84ECD"/>
    <w:rsid w:val="00D84F07"/>
    <w:rsid w:val="00D84F8B"/>
    <w:rsid w:val="00D84FBE"/>
    <w:rsid w:val="00D850A0"/>
    <w:rsid w:val="00D8519F"/>
    <w:rsid w:val="00D85203"/>
    <w:rsid w:val="00D85230"/>
    <w:rsid w:val="00D852EF"/>
    <w:rsid w:val="00D85477"/>
    <w:rsid w:val="00D85558"/>
    <w:rsid w:val="00D85634"/>
    <w:rsid w:val="00D85662"/>
    <w:rsid w:val="00D8569A"/>
    <w:rsid w:val="00D8570E"/>
    <w:rsid w:val="00D857D7"/>
    <w:rsid w:val="00D858EB"/>
    <w:rsid w:val="00D85AAF"/>
    <w:rsid w:val="00D85B01"/>
    <w:rsid w:val="00D85BD7"/>
    <w:rsid w:val="00D85C07"/>
    <w:rsid w:val="00D85E24"/>
    <w:rsid w:val="00D85EFF"/>
    <w:rsid w:val="00D8604E"/>
    <w:rsid w:val="00D8606A"/>
    <w:rsid w:val="00D8607D"/>
    <w:rsid w:val="00D8612E"/>
    <w:rsid w:val="00D86146"/>
    <w:rsid w:val="00D86240"/>
    <w:rsid w:val="00D86249"/>
    <w:rsid w:val="00D862E8"/>
    <w:rsid w:val="00D86368"/>
    <w:rsid w:val="00D86544"/>
    <w:rsid w:val="00D865B6"/>
    <w:rsid w:val="00D865EB"/>
    <w:rsid w:val="00D86608"/>
    <w:rsid w:val="00D8662A"/>
    <w:rsid w:val="00D8664F"/>
    <w:rsid w:val="00D867A3"/>
    <w:rsid w:val="00D86974"/>
    <w:rsid w:val="00D86A7F"/>
    <w:rsid w:val="00D86AA4"/>
    <w:rsid w:val="00D86B61"/>
    <w:rsid w:val="00D86C05"/>
    <w:rsid w:val="00D86CA0"/>
    <w:rsid w:val="00D86CE1"/>
    <w:rsid w:val="00D86D59"/>
    <w:rsid w:val="00D86DB6"/>
    <w:rsid w:val="00D86E2B"/>
    <w:rsid w:val="00D86E3A"/>
    <w:rsid w:val="00D86EE0"/>
    <w:rsid w:val="00D86FAB"/>
    <w:rsid w:val="00D87084"/>
    <w:rsid w:val="00D8709E"/>
    <w:rsid w:val="00D870B2"/>
    <w:rsid w:val="00D870EA"/>
    <w:rsid w:val="00D8715F"/>
    <w:rsid w:val="00D87410"/>
    <w:rsid w:val="00D8741B"/>
    <w:rsid w:val="00D876A1"/>
    <w:rsid w:val="00D876C0"/>
    <w:rsid w:val="00D876D8"/>
    <w:rsid w:val="00D876DA"/>
    <w:rsid w:val="00D87842"/>
    <w:rsid w:val="00D87855"/>
    <w:rsid w:val="00D87943"/>
    <w:rsid w:val="00D87946"/>
    <w:rsid w:val="00D87A7A"/>
    <w:rsid w:val="00D87CC9"/>
    <w:rsid w:val="00D87D0B"/>
    <w:rsid w:val="00D87D45"/>
    <w:rsid w:val="00D87D56"/>
    <w:rsid w:val="00D87E10"/>
    <w:rsid w:val="00D87E16"/>
    <w:rsid w:val="00D87FD0"/>
    <w:rsid w:val="00D90075"/>
    <w:rsid w:val="00D900CC"/>
    <w:rsid w:val="00D90132"/>
    <w:rsid w:val="00D9015A"/>
    <w:rsid w:val="00D901AE"/>
    <w:rsid w:val="00D901B7"/>
    <w:rsid w:val="00D901FE"/>
    <w:rsid w:val="00D90373"/>
    <w:rsid w:val="00D90662"/>
    <w:rsid w:val="00D9066F"/>
    <w:rsid w:val="00D907A4"/>
    <w:rsid w:val="00D90814"/>
    <w:rsid w:val="00D90A7C"/>
    <w:rsid w:val="00D90AF3"/>
    <w:rsid w:val="00D90B19"/>
    <w:rsid w:val="00D90BA3"/>
    <w:rsid w:val="00D90BCD"/>
    <w:rsid w:val="00D90C23"/>
    <w:rsid w:val="00D90CE3"/>
    <w:rsid w:val="00D90D9F"/>
    <w:rsid w:val="00D90F5B"/>
    <w:rsid w:val="00D91045"/>
    <w:rsid w:val="00D9105F"/>
    <w:rsid w:val="00D9139A"/>
    <w:rsid w:val="00D91569"/>
    <w:rsid w:val="00D91607"/>
    <w:rsid w:val="00D91737"/>
    <w:rsid w:val="00D9179D"/>
    <w:rsid w:val="00D91818"/>
    <w:rsid w:val="00D91822"/>
    <w:rsid w:val="00D919B1"/>
    <w:rsid w:val="00D91B8D"/>
    <w:rsid w:val="00D91BD5"/>
    <w:rsid w:val="00D91C5A"/>
    <w:rsid w:val="00D91C5D"/>
    <w:rsid w:val="00D91DE1"/>
    <w:rsid w:val="00D91E1D"/>
    <w:rsid w:val="00D91E68"/>
    <w:rsid w:val="00D91F5B"/>
    <w:rsid w:val="00D920F2"/>
    <w:rsid w:val="00D922D8"/>
    <w:rsid w:val="00D9234E"/>
    <w:rsid w:val="00D923E1"/>
    <w:rsid w:val="00D92406"/>
    <w:rsid w:val="00D92485"/>
    <w:rsid w:val="00D92536"/>
    <w:rsid w:val="00D92539"/>
    <w:rsid w:val="00D925B6"/>
    <w:rsid w:val="00D9263C"/>
    <w:rsid w:val="00D92741"/>
    <w:rsid w:val="00D92852"/>
    <w:rsid w:val="00D92A33"/>
    <w:rsid w:val="00D92B3C"/>
    <w:rsid w:val="00D92BCB"/>
    <w:rsid w:val="00D92CD7"/>
    <w:rsid w:val="00D92E91"/>
    <w:rsid w:val="00D92FC1"/>
    <w:rsid w:val="00D93029"/>
    <w:rsid w:val="00D93059"/>
    <w:rsid w:val="00D930C7"/>
    <w:rsid w:val="00D93114"/>
    <w:rsid w:val="00D93122"/>
    <w:rsid w:val="00D9313C"/>
    <w:rsid w:val="00D93188"/>
    <w:rsid w:val="00D9321C"/>
    <w:rsid w:val="00D9331B"/>
    <w:rsid w:val="00D93389"/>
    <w:rsid w:val="00D93486"/>
    <w:rsid w:val="00D934D1"/>
    <w:rsid w:val="00D93585"/>
    <w:rsid w:val="00D93604"/>
    <w:rsid w:val="00D93702"/>
    <w:rsid w:val="00D937BA"/>
    <w:rsid w:val="00D937F2"/>
    <w:rsid w:val="00D9385D"/>
    <w:rsid w:val="00D93A61"/>
    <w:rsid w:val="00D93AC4"/>
    <w:rsid w:val="00D93B80"/>
    <w:rsid w:val="00D93BC3"/>
    <w:rsid w:val="00D93BE5"/>
    <w:rsid w:val="00D93CA9"/>
    <w:rsid w:val="00D93CE3"/>
    <w:rsid w:val="00D93D2B"/>
    <w:rsid w:val="00D93D55"/>
    <w:rsid w:val="00D93DEF"/>
    <w:rsid w:val="00D93F5B"/>
    <w:rsid w:val="00D93F91"/>
    <w:rsid w:val="00D941C8"/>
    <w:rsid w:val="00D9425A"/>
    <w:rsid w:val="00D942FB"/>
    <w:rsid w:val="00D94341"/>
    <w:rsid w:val="00D94346"/>
    <w:rsid w:val="00D9438A"/>
    <w:rsid w:val="00D94412"/>
    <w:rsid w:val="00D944A5"/>
    <w:rsid w:val="00D945D9"/>
    <w:rsid w:val="00D9466F"/>
    <w:rsid w:val="00D9491C"/>
    <w:rsid w:val="00D94944"/>
    <w:rsid w:val="00D9498B"/>
    <w:rsid w:val="00D949A3"/>
    <w:rsid w:val="00D94B3D"/>
    <w:rsid w:val="00D94B5E"/>
    <w:rsid w:val="00D94C2D"/>
    <w:rsid w:val="00D94E5C"/>
    <w:rsid w:val="00D94E67"/>
    <w:rsid w:val="00D94E76"/>
    <w:rsid w:val="00D94E8B"/>
    <w:rsid w:val="00D94EFB"/>
    <w:rsid w:val="00D94F2B"/>
    <w:rsid w:val="00D951AC"/>
    <w:rsid w:val="00D951D0"/>
    <w:rsid w:val="00D951DE"/>
    <w:rsid w:val="00D952F1"/>
    <w:rsid w:val="00D9535D"/>
    <w:rsid w:val="00D954C1"/>
    <w:rsid w:val="00D95521"/>
    <w:rsid w:val="00D95530"/>
    <w:rsid w:val="00D955B2"/>
    <w:rsid w:val="00D955E8"/>
    <w:rsid w:val="00D95667"/>
    <w:rsid w:val="00D9566A"/>
    <w:rsid w:val="00D95788"/>
    <w:rsid w:val="00D957D3"/>
    <w:rsid w:val="00D95924"/>
    <w:rsid w:val="00D95B7A"/>
    <w:rsid w:val="00D95B80"/>
    <w:rsid w:val="00D95B95"/>
    <w:rsid w:val="00D95BF0"/>
    <w:rsid w:val="00D95CE2"/>
    <w:rsid w:val="00D95CE9"/>
    <w:rsid w:val="00D95DAD"/>
    <w:rsid w:val="00D95FC2"/>
    <w:rsid w:val="00D95FD8"/>
    <w:rsid w:val="00D960C1"/>
    <w:rsid w:val="00D961DB"/>
    <w:rsid w:val="00D963E5"/>
    <w:rsid w:val="00D96464"/>
    <w:rsid w:val="00D965ED"/>
    <w:rsid w:val="00D9660D"/>
    <w:rsid w:val="00D96623"/>
    <w:rsid w:val="00D968CA"/>
    <w:rsid w:val="00D969A5"/>
    <w:rsid w:val="00D96B4F"/>
    <w:rsid w:val="00D96B56"/>
    <w:rsid w:val="00D96B9A"/>
    <w:rsid w:val="00D96D7B"/>
    <w:rsid w:val="00D96F9F"/>
    <w:rsid w:val="00D97041"/>
    <w:rsid w:val="00D9706B"/>
    <w:rsid w:val="00D9708D"/>
    <w:rsid w:val="00D970B5"/>
    <w:rsid w:val="00D9717A"/>
    <w:rsid w:val="00D972AC"/>
    <w:rsid w:val="00D974A6"/>
    <w:rsid w:val="00D974CD"/>
    <w:rsid w:val="00D974E1"/>
    <w:rsid w:val="00D975C9"/>
    <w:rsid w:val="00D975FA"/>
    <w:rsid w:val="00D97766"/>
    <w:rsid w:val="00D97AAC"/>
    <w:rsid w:val="00D97C1F"/>
    <w:rsid w:val="00D97C77"/>
    <w:rsid w:val="00D97CAE"/>
    <w:rsid w:val="00D97D50"/>
    <w:rsid w:val="00D97D86"/>
    <w:rsid w:val="00D97E47"/>
    <w:rsid w:val="00D97F05"/>
    <w:rsid w:val="00D97F5D"/>
    <w:rsid w:val="00D97F7C"/>
    <w:rsid w:val="00DA00D6"/>
    <w:rsid w:val="00DA01EB"/>
    <w:rsid w:val="00DA038E"/>
    <w:rsid w:val="00DA0657"/>
    <w:rsid w:val="00DA0667"/>
    <w:rsid w:val="00DA0681"/>
    <w:rsid w:val="00DA0712"/>
    <w:rsid w:val="00DA0757"/>
    <w:rsid w:val="00DA0896"/>
    <w:rsid w:val="00DA08B7"/>
    <w:rsid w:val="00DA08E8"/>
    <w:rsid w:val="00DA08F1"/>
    <w:rsid w:val="00DA095A"/>
    <w:rsid w:val="00DA09BF"/>
    <w:rsid w:val="00DA0A08"/>
    <w:rsid w:val="00DA0A5B"/>
    <w:rsid w:val="00DA0B34"/>
    <w:rsid w:val="00DA0EAE"/>
    <w:rsid w:val="00DA121C"/>
    <w:rsid w:val="00DA137F"/>
    <w:rsid w:val="00DA13A7"/>
    <w:rsid w:val="00DA155D"/>
    <w:rsid w:val="00DA1600"/>
    <w:rsid w:val="00DA1691"/>
    <w:rsid w:val="00DA16D5"/>
    <w:rsid w:val="00DA173C"/>
    <w:rsid w:val="00DA18A9"/>
    <w:rsid w:val="00DA19EF"/>
    <w:rsid w:val="00DA1CAE"/>
    <w:rsid w:val="00DA1CFB"/>
    <w:rsid w:val="00DA1D3A"/>
    <w:rsid w:val="00DA1D7D"/>
    <w:rsid w:val="00DA1DEC"/>
    <w:rsid w:val="00DA1DEF"/>
    <w:rsid w:val="00DA1E41"/>
    <w:rsid w:val="00DA1E4B"/>
    <w:rsid w:val="00DA212A"/>
    <w:rsid w:val="00DA21D0"/>
    <w:rsid w:val="00DA226A"/>
    <w:rsid w:val="00DA2308"/>
    <w:rsid w:val="00DA23F2"/>
    <w:rsid w:val="00DA247E"/>
    <w:rsid w:val="00DA2497"/>
    <w:rsid w:val="00DA25A8"/>
    <w:rsid w:val="00DA25E0"/>
    <w:rsid w:val="00DA2719"/>
    <w:rsid w:val="00DA291A"/>
    <w:rsid w:val="00DA2991"/>
    <w:rsid w:val="00DA2AF0"/>
    <w:rsid w:val="00DA2B2D"/>
    <w:rsid w:val="00DA2B80"/>
    <w:rsid w:val="00DA2C3B"/>
    <w:rsid w:val="00DA2E93"/>
    <w:rsid w:val="00DA2F5A"/>
    <w:rsid w:val="00DA320D"/>
    <w:rsid w:val="00DA328F"/>
    <w:rsid w:val="00DA33EE"/>
    <w:rsid w:val="00DA3472"/>
    <w:rsid w:val="00DA352D"/>
    <w:rsid w:val="00DA356D"/>
    <w:rsid w:val="00DA360F"/>
    <w:rsid w:val="00DA3631"/>
    <w:rsid w:val="00DA366B"/>
    <w:rsid w:val="00DA3782"/>
    <w:rsid w:val="00DA3786"/>
    <w:rsid w:val="00DA380C"/>
    <w:rsid w:val="00DA393A"/>
    <w:rsid w:val="00DA393C"/>
    <w:rsid w:val="00DA394F"/>
    <w:rsid w:val="00DA3974"/>
    <w:rsid w:val="00DA39CF"/>
    <w:rsid w:val="00DA39F2"/>
    <w:rsid w:val="00DA3B6A"/>
    <w:rsid w:val="00DA3D86"/>
    <w:rsid w:val="00DA3DA8"/>
    <w:rsid w:val="00DA3F12"/>
    <w:rsid w:val="00DA3F5B"/>
    <w:rsid w:val="00DA3F60"/>
    <w:rsid w:val="00DA4295"/>
    <w:rsid w:val="00DA438D"/>
    <w:rsid w:val="00DA43D2"/>
    <w:rsid w:val="00DA44C6"/>
    <w:rsid w:val="00DA458D"/>
    <w:rsid w:val="00DA46BD"/>
    <w:rsid w:val="00DA4708"/>
    <w:rsid w:val="00DA478F"/>
    <w:rsid w:val="00DA4888"/>
    <w:rsid w:val="00DA4A26"/>
    <w:rsid w:val="00DA5103"/>
    <w:rsid w:val="00DA517B"/>
    <w:rsid w:val="00DA5358"/>
    <w:rsid w:val="00DA5395"/>
    <w:rsid w:val="00DA53C3"/>
    <w:rsid w:val="00DA5492"/>
    <w:rsid w:val="00DA5609"/>
    <w:rsid w:val="00DA5613"/>
    <w:rsid w:val="00DA572E"/>
    <w:rsid w:val="00DA577C"/>
    <w:rsid w:val="00DA57E1"/>
    <w:rsid w:val="00DA57F8"/>
    <w:rsid w:val="00DA5878"/>
    <w:rsid w:val="00DA596B"/>
    <w:rsid w:val="00DA59C3"/>
    <w:rsid w:val="00DA5A88"/>
    <w:rsid w:val="00DA5AE1"/>
    <w:rsid w:val="00DA5B65"/>
    <w:rsid w:val="00DA5C49"/>
    <w:rsid w:val="00DA5C51"/>
    <w:rsid w:val="00DA5C6E"/>
    <w:rsid w:val="00DA5CA3"/>
    <w:rsid w:val="00DA5DEB"/>
    <w:rsid w:val="00DA5E13"/>
    <w:rsid w:val="00DA5E63"/>
    <w:rsid w:val="00DA5EC0"/>
    <w:rsid w:val="00DA5F00"/>
    <w:rsid w:val="00DA6064"/>
    <w:rsid w:val="00DA61B7"/>
    <w:rsid w:val="00DA61C2"/>
    <w:rsid w:val="00DA656B"/>
    <w:rsid w:val="00DA65D1"/>
    <w:rsid w:val="00DA68CF"/>
    <w:rsid w:val="00DA6B72"/>
    <w:rsid w:val="00DA6CFF"/>
    <w:rsid w:val="00DA6D26"/>
    <w:rsid w:val="00DA6DC4"/>
    <w:rsid w:val="00DA6F00"/>
    <w:rsid w:val="00DA707C"/>
    <w:rsid w:val="00DA71E0"/>
    <w:rsid w:val="00DA7391"/>
    <w:rsid w:val="00DA7440"/>
    <w:rsid w:val="00DA74C0"/>
    <w:rsid w:val="00DA751E"/>
    <w:rsid w:val="00DA756B"/>
    <w:rsid w:val="00DA7650"/>
    <w:rsid w:val="00DA76CA"/>
    <w:rsid w:val="00DA76F7"/>
    <w:rsid w:val="00DA778B"/>
    <w:rsid w:val="00DA7AB8"/>
    <w:rsid w:val="00DA7CD5"/>
    <w:rsid w:val="00DA7D70"/>
    <w:rsid w:val="00DA7E26"/>
    <w:rsid w:val="00DB0038"/>
    <w:rsid w:val="00DB0186"/>
    <w:rsid w:val="00DB01E5"/>
    <w:rsid w:val="00DB027E"/>
    <w:rsid w:val="00DB0651"/>
    <w:rsid w:val="00DB06E7"/>
    <w:rsid w:val="00DB0812"/>
    <w:rsid w:val="00DB08EB"/>
    <w:rsid w:val="00DB0AA5"/>
    <w:rsid w:val="00DB0B6C"/>
    <w:rsid w:val="00DB0C09"/>
    <w:rsid w:val="00DB0C5A"/>
    <w:rsid w:val="00DB0C8C"/>
    <w:rsid w:val="00DB106D"/>
    <w:rsid w:val="00DB10FE"/>
    <w:rsid w:val="00DB157C"/>
    <w:rsid w:val="00DB1629"/>
    <w:rsid w:val="00DB1723"/>
    <w:rsid w:val="00DB17EC"/>
    <w:rsid w:val="00DB1810"/>
    <w:rsid w:val="00DB18E5"/>
    <w:rsid w:val="00DB19D0"/>
    <w:rsid w:val="00DB19FD"/>
    <w:rsid w:val="00DB19FE"/>
    <w:rsid w:val="00DB1C36"/>
    <w:rsid w:val="00DB1EB7"/>
    <w:rsid w:val="00DB1FBC"/>
    <w:rsid w:val="00DB1FF6"/>
    <w:rsid w:val="00DB201C"/>
    <w:rsid w:val="00DB2098"/>
    <w:rsid w:val="00DB22BC"/>
    <w:rsid w:val="00DB24E4"/>
    <w:rsid w:val="00DB25C7"/>
    <w:rsid w:val="00DB2696"/>
    <w:rsid w:val="00DB273A"/>
    <w:rsid w:val="00DB27CF"/>
    <w:rsid w:val="00DB282E"/>
    <w:rsid w:val="00DB28B6"/>
    <w:rsid w:val="00DB290F"/>
    <w:rsid w:val="00DB29F3"/>
    <w:rsid w:val="00DB2A57"/>
    <w:rsid w:val="00DB2AD2"/>
    <w:rsid w:val="00DB2C7F"/>
    <w:rsid w:val="00DB2D1C"/>
    <w:rsid w:val="00DB2E1A"/>
    <w:rsid w:val="00DB2EFC"/>
    <w:rsid w:val="00DB2EFE"/>
    <w:rsid w:val="00DB2FBC"/>
    <w:rsid w:val="00DB2FEE"/>
    <w:rsid w:val="00DB307B"/>
    <w:rsid w:val="00DB3143"/>
    <w:rsid w:val="00DB3164"/>
    <w:rsid w:val="00DB32FB"/>
    <w:rsid w:val="00DB33E6"/>
    <w:rsid w:val="00DB3442"/>
    <w:rsid w:val="00DB3453"/>
    <w:rsid w:val="00DB3649"/>
    <w:rsid w:val="00DB3663"/>
    <w:rsid w:val="00DB38E8"/>
    <w:rsid w:val="00DB39F1"/>
    <w:rsid w:val="00DB3A67"/>
    <w:rsid w:val="00DB3C38"/>
    <w:rsid w:val="00DB3C39"/>
    <w:rsid w:val="00DB3C59"/>
    <w:rsid w:val="00DB3CC7"/>
    <w:rsid w:val="00DB3D2D"/>
    <w:rsid w:val="00DB3D99"/>
    <w:rsid w:val="00DB3EFF"/>
    <w:rsid w:val="00DB3F56"/>
    <w:rsid w:val="00DB4080"/>
    <w:rsid w:val="00DB409E"/>
    <w:rsid w:val="00DB4120"/>
    <w:rsid w:val="00DB4254"/>
    <w:rsid w:val="00DB42AC"/>
    <w:rsid w:val="00DB42C9"/>
    <w:rsid w:val="00DB4305"/>
    <w:rsid w:val="00DB4531"/>
    <w:rsid w:val="00DB461C"/>
    <w:rsid w:val="00DB462E"/>
    <w:rsid w:val="00DB463C"/>
    <w:rsid w:val="00DB4691"/>
    <w:rsid w:val="00DB46C3"/>
    <w:rsid w:val="00DB4855"/>
    <w:rsid w:val="00DB48CE"/>
    <w:rsid w:val="00DB4975"/>
    <w:rsid w:val="00DB4A0E"/>
    <w:rsid w:val="00DB4A78"/>
    <w:rsid w:val="00DB4BD8"/>
    <w:rsid w:val="00DB4BFD"/>
    <w:rsid w:val="00DB4C04"/>
    <w:rsid w:val="00DB4C0A"/>
    <w:rsid w:val="00DB4C60"/>
    <w:rsid w:val="00DB4C95"/>
    <w:rsid w:val="00DB4D56"/>
    <w:rsid w:val="00DB4F54"/>
    <w:rsid w:val="00DB4F72"/>
    <w:rsid w:val="00DB4FD1"/>
    <w:rsid w:val="00DB50A3"/>
    <w:rsid w:val="00DB51B0"/>
    <w:rsid w:val="00DB51F9"/>
    <w:rsid w:val="00DB527E"/>
    <w:rsid w:val="00DB52D1"/>
    <w:rsid w:val="00DB5309"/>
    <w:rsid w:val="00DB5405"/>
    <w:rsid w:val="00DB5481"/>
    <w:rsid w:val="00DB5583"/>
    <w:rsid w:val="00DB5624"/>
    <w:rsid w:val="00DB5837"/>
    <w:rsid w:val="00DB587D"/>
    <w:rsid w:val="00DB58BB"/>
    <w:rsid w:val="00DB5A4D"/>
    <w:rsid w:val="00DB5C54"/>
    <w:rsid w:val="00DB5C72"/>
    <w:rsid w:val="00DB5D8E"/>
    <w:rsid w:val="00DB5E82"/>
    <w:rsid w:val="00DB5FE8"/>
    <w:rsid w:val="00DB6202"/>
    <w:rsid w:val="00DB622C"/>
    <w:rsid w:val="00DB626B"/>
    <w:rsid w:val="00DB6280"/>
    <w:rsid w:val="00DB632C"/>
    <w:rsid w:val="00DB6472"/>
    <w:rsid w:val="00DB649A"/>
    <w:rsid w:val="00DB65BB"/>
    <w:rsid w:val="00DB664C"/>
    <w:rsid w:val="00DB664D"/>
    <w:rsid w:val="00DB671F"/>
    <w:rsid w:val="00DB6758"/>
    <w:rsid w:val="00DB680F"/>
    <w:rsid w:val="00DB6868"/>
    <w:rsid w:val="00DB6A46"/>
    <w:rsid w:val="00DB6AFA"/>
    <w:rsid w:val="00DB6BFB"/>
    <w:rsid w:val="00DB6EC2"/>
    <w:rsid w:val="00DB703F"/>
    <w:rsid w:val="00DB74A6"/>
    <w:rsid w:val="00DB74CC"/>
    <w:rsid w:val="00DB74E5"/>
    <w:rsid w:val="00DB7527"/>
    <w:rsid w:val="00DB75E3"/>
    <w:rsid w:val="00DB75E4"/>
    <w:rsid w:val="00DB760F"/>
    <w:rsid w:val="00DB7610"/>
    <w:rsid w:val="00DB77D1"/>
    <w:rsid w:val="00DB78C4"/>
    <w:rsid w:val="00DB7959"/>
    <w:rsid w:val="00DB7B07"/>
    <w:rsid w:val="00DB7C13"/>
    <w:rsid w:val="00DB7C35"/>
    <w:rsid w:val="00DB7DE1"/>
    <w:rsid w:val="00DC0012"/>
    <w:rsid w:val="00DC00DF"/>
    <w:rsid w:val="00DC0124"/>
    <w:rsid w:val="00DC0160"/>
    <w:rsid w:val="00DC0167"/>
    <w:rsid w:val="00DC031C"/>
    <w:rsid w:val="00DC03B4"/>
    <w:rsid w:val="00DC0825"/>
    <w:rsid w:val="00DC088A"/>
    <w:rsid w:val="00DC0E50"/>
    <w:rsid w:val="00DC0E6C"/>
    <w:rsid w:val="00DC0EED"/>
    <w:rsid w:val="00DC1030"/>
    <w:rsid w:val="00DC104C"/>
    <w:rsid w:val="00DC1074"/>
    <w:rsid w:val="00DC11F6"/>
    <w:rsid w:val="00DC134D"/>
    <w:rsid w:val="00DC1399"/>
    <w:rsid w:val="00DC140C"/>
    <w:rsid w:val="00DC14BA"/>
    <w:rsid w:val="00DC14BD"/>
    <w:rsid w:val="00DC14E5"/>
    <w:rsid w:val="00DC14E9"/>
    <w:rsid w:val="00DC1545"/>
    <w:rsid w:val="00DC157C"/>
    <w:rsid w:val="00DC1605"/>
    <w:rsid w:val="00DC1707"/>
    <w:rsid w:val="00DC179E"/>
    <w:rsid w:val="00DC1802"/>
    <w:rsid w:val="00DC1821"/>
    <w:rsid w:val="00DC1868"/>
    <w:rsid w:val="00DC192D"/>
    <w:rsid w:val="00DC1A20"/>
    <w:rsid w:val="00DC1B7E"/>
    <w:rsid w:val="00DC1B80"/>
    <w:rsid w:val="00DC1F8A"/>
    <w:rsid w:val="00DC1FB8"/>
    <w:rsid w:val="00DC1FDB"/>
    <w:rsid w:val="00DC2068"/>
    <w:rsid w:val="00DC20B6"/>
    <w:rsid w:val="00DC21B3"/>
    <w:rsid w:val="00DC2202"/>
    <w:rsid w:val="00DC2283"/>
    <w:rsid w:val="00DC228F"/>
    <w:rsid w:val="00DC22EA"/>
    <w:rsid w:val="00DC25AF"/>
    <w:rsid w:val="00DC27C1"/>
    <w:rsid w:val="00DC27EC"/>
    <w:rsid w:val="00DC283B"/>
    <w:rsid w:val="00DC298F"/>
    <w:rsid w:val="00DC2A60"/>
    <w:rsid w:val="00DC2AD1"/>
    <w:rsid w:val="00DC2B51"/>
    <w:rsid w:val="00DC2BB7"/>
    <w:rsid w:val="00DC2BEE"/>
    <w:rsid w:val="00DC2CF6"/>
    <w:rsid w:val="00DC2D45"/>
    <w:rsid w:val="00DC2D62"/>
    <w:rsid w:val="00DC2D79"/>
    <w:rsid w:val="00DC2D8D"/>
    <w:rsid w:val="00DC2E09"/>
    <w:rsid w:val="00DC3274"/>
    <w:rsid w:val="00DC35BD"/>
    <w:rsid w:val="00DC3672"/>
    <w:rsid w:val="00DC36BE"/>
    <w:rsid w:val="00DC36C6"/>
    <w:rsid w:val="00DC3789"/>
    <w:rsid w:val="00DC37C4"/>
    <w:rsid w:val="00DC383E"/>
    <w:rsid w:val="00DC3860"/>
    <w:rsid w:val="00DC394F"/>
    <w:rsid w:val="00DC3982"/>
    <w:rsid w:val="00DC3A6C"/>
    <w:rsid w:val="00DC3AFC"/>
    <w:rsid w:val="00DC3B03"/>
    <w:rsid w:val="00DC3B2B"/>
    <w:rsid w:val="00DC3EA5"/>
    <w:rsid w:val="00DC3EB6"/>
    <w:rsid w:val="00DC3F8C"/>
    <w:rsid w:val="00DC4003"/>
    <w:rsid w:val="00DC4061"/>
    <w:rsid w:val="00DC4095"/>
    <w:rsid w:val="00DC40B3"/>
    <w:rsid w:val="00DC4250"/>
    <w:rsid w:val="00DC4460"/>
    <w:rsid w:val="00DC4504"/>
    <w:rsid w:val="00DC4580"/>
    <w:rsid w:val="00DC45AF"/>
    <w:rsid w:val="00DC46F9"/>
    <w:rsid w:val="00DC4767"/>
    <w:rsid w:val="00DC47E3"/>
    <w:rsid w:val="00DC48BF"/>
    <w:rsid w:val="00DC4986"/>
    <w:rsid w:val="00DC49E1"/>
    <w:rsid w:val="00DC49E3"/>
    <w:rsid w:val="00DC4A30"/>
    <w:rsid w:val="00DC4BD6"/>
    <w:rsid w:val="00DC4E3A"/>
    <w:rsid w:val="00DC501A"/>
    <w:rsid w:val="00DC505E"/>
    <w:rsid w:val="00DC5184"/>
    <w:rsid w:val="00DC5223"/>
    <w:rsid w:val="00DC539E"/>
    <w:rsid w:val="00DC53E5"/>
    <w:rsid w:val="00DC5468"/>
    <w:rsid w:val="00DC54C1"/>
    <w:rsid w:val="00DC54E3"/>
    <w:rsid w:val="00DC5503"/>
    <w:rsid w:val="00DC5652"/>
    <w:rsid w:val="00DC5699"/>
    <w:rsid w:val="00DC578F"/>
    <w:rsid w:val="00DC58E9"/>
    <w:rsid w:val="00DC5907"/>
    <w:rsid w:val="00DC597B"/>
    <w:rsid w:val="00DC5B79"/>
    <w:rsid w:val="00DC5CDA"/>
    <w:rsid w:val="00DC5DB2"/>
    <w:rsid w:val="00DC5EE6"/>
    <w:rsid w:val="00DC6020"/>
    <w:rsid w:val="00DC6358"/>
    <w:rsid w:val="00DC6374"/>
    <w:rsid w:val="00DC64EC"/>
    <w:rsid w:val="00DC6513"/>
    <w:rsid w:val="00DC65B7"/>
    <w:rsid w:val="00DC666D"/>
    <w:rsid w:val="00DC68FE"/>
    <w:rsid w:val="00DC6A65"/>
    <w:rsid w:val="00DC6B18"/>
    <w:rsid w:val="00DC6B34"/>
    <w:rsid w:val="00DC6C6C"/>
    <w:rsid w:val="00DC6D4F"/>
    <w:rsid w:val="00DC6E42"/>
    <w:rsid w:val="00DC6F3E"/>
    <w:rsid w:val="00DC7202"/>
    <w:rsid w:val="00DC72E8"/>
    <w:rsid w:val="00DC73CF"/>
    <w:rsid w:val="00DC7434"/>
    <w:rsid w:val="00DC7463"/>
    <w:rsid w:val="00DC7483"/>
    <w:rsid w:val="00DC748B"/>
    <w:rsid w:val="00DC74D7"/>
    <w:rsid w:val="00DC7652"/>
    <w:rsid w:val="00DC776D"/>
    <w:rsid w:val="00DC777D"/>
    <w:rsid w:val="00DC77BE"/>
    <w:rsid w:val="00DC7B10"/>
    <w:rsid w:val="00DC7B4E"/>
    <w:rsid w:val="00DC7C3F"/>
    <w:rsid w:val="00DC7CEF"/>
    <w:rsid w:val="00DC7E78"/>
    <w:rsid w:val="00DC7F34"/>
    <w:rsid w:val="00DC7F7B"/>
    <w:rsid w:val="00DD0016"/>
    <w:rsid w:val="00DD0074"/>
    <w:rsid w:val="00DD00B2"/>
    <w:rsid w:val="00DD0231"/>
    <w:rsid w:val="00DD053A"/>
    <w:rsid w:val="00DD05CA"/>
    <w:rsid w:val="00DD0674"/>
    <w:rsid w:val="00DD06E1"/>
    <w:rsid w:val="00DD08AA"/>
    <w:rsid w:val="00DD0968"/>
    <w:rsid w:val="00DD0A71"/>
    <w:rsid w:val="00DD0A84"/>
    <w:rsid w:val="00DD0AFF"/>
    <w:rsid w:val="00DD0E55"/>
    <w:rsid w:val="00DD0E7A"/>
    <w:rsid w:val="00DD0E90"/>
    <w:rsid w:val="00DD0FE6"/>
    <w:rsid w:val="00DD10A0"/>
    <w:rsid w:val="00DD115C"/>
    <w:rsid w:val="00DD12DB"/>
    <w:rsid w:val="00DD13A2"/>
    <w:rsid w:val="00DD13E9"/>
    <w:rsid w:val="00DD1744"/>
    <w:rsid w:val="00DD17F2"/>
    <w:rsid w:val="00DD1841"/>
    <w:rsid w:val="00DD1A58"/>
    <w:rsid w:val="00DD1AEE"/>
    <w:rsid w:val="00DD1B2F"/>
    <w:rsid w:val="00DD1B7E"/>
    <w:rsid w:val="00DD1DFF"/>
    <w:rsid w:val="00DD1E14"/>
    <w:rsid w:val="00DD212C"/>
    <w:rsid w:val="00DD2411"/>
    <w:rsid w:val="00DD2540"/>
    <w:rsid w:val="00DD2619"/>
    <w:rsid w:val="00DD2784"/>
    <w:rsid w:val="00DD278B"/>
    <w:rsid w:val="00DD27D9"/>
    <w:rsid w:val="00DD2856"/>
    <w:rsid w:val="00DD2AAD"/>
    <w:rsid w:val="00DD2ABB"/>
    <w:rsid w:val="00DD2B0A"/>
    <w:rsid w:val="00DD2CAB"/>
    <w:rsid w:val="00DD2EA8"/>
    <w:rsid w:val="00DD2ECE"/>
    <w:rsid w:val="00DD2F2F"/>
    <w:rsid w:val="00DD2F6C"/>
    <w:rsid w:val="00DD3126"/>
    <w:rsid w:val="00DD32E9"/>
    <w:rsid w:val="00DD333B"/>
    <w:rsid w:val="00DD3350"/>
    <w:rsid w:val="00DD3394"/>
    <w:rsid w:val="00DD33B1"/>
    <w:rsid w:val="00DD33BA"/>
    <w:rsid w:val="00DD33FA"/>
    <w:rsid w:val="00DD354F"/>
    <w:rsid w:val="00DD359A"/>
    <w:rsid w:val="00DD35D1"/>
    <w:rsid w:val="00DD3729"/>
    <w:rsid w:val="00DD386C"/>
    <w:rsid w:val="00DD3942"/>
    <w:rsid w:val="00DD3988"/>
    <w:rsid w:val="00DD3A84"/>
    <w:rsid w:val="00DD3AA6"/>
    <w:rsid w:val="00DD3C40"/>
    <w:rsid w:val="00DD3E1F"/>
    <w:rsid w:val="00DD408F"/>
    <w:rsid w:val="00DD4139"/>
    <w:rsid w:val="00DD41D0"/>
    <w:rsid w:val="00DD42E1"/>
    <w:rsid w:val="00DD4306"/>
    <w:rsid w:val="00DD43FF"/>
    <w:rsid w:val="00DD44DA"/>
    <w:rsid w:val="00DD4580"/>
    <w:rsid w:val="00DD47BC"/>
    <w:rsid w:val="00DD4836"/>
    <w:rsid w:val="00DD4A33"/>
    <w:rsid w:val="00DD4A61"/>
    <w:rsid w:val="00DD4ADA"/>
    <w:rsid w:val="00DD4B6E"/>
    <w:rsid w:val="00DD4E06"/>
    <w:rsid w:val="00DD4F14"/>
    <w:rsid w:val="00DD4FCF"/>
    <w:rsid w:val="00DD50A3"/>
    <w:rsid w:val="00DD5138"/>
    <w:rsid w:val="00DD5165"/>
    <w:rsid w:val="00DD51EB"/>
    <w:rsid w:val="00DD523A"/>
    <w:rsid w:val="00DD5418"/>
    <w:rsid w:val="00DD5485"/>
    <w:rsid w:val="00DD5558"/>
    <w:rsid w:val="00DD55E0"/>
    <w:rsid w:val="00DD561F"/>
    <w:rsid w:val="00DD570F"/>
    <w:rsid w:val="00DD5833"/>
    <w:rsid w:val="00DD59A8"/>
    <w:rsid w:val="00DD59D8"/>
    <w:rsid w:val="00DD5A1C"/>
    <w:rsid w:val="00DD5ABF"/>
    <w:rsid w:val="00DD5BF5"/>
    <w:rsid w:val="00DD5C30"/>
    <w:rsid w:val="00DD5C8E"/>
    <w:rsid w:val="00DD5CC0"/>
    <w:rsid w:val="00DD5E13"/>
    <w:rsid w:val="00DD5F45"/>
    <w:rsid w:val="00DD5FE0"/>
    <w:rsid w:val="00DD5FE8"/>
    <w:rsid w:val="00DD6072"/>
    <w:rsid w:val="00DD61A3"/>
    <w:rsid w:val="00DD6252"/>
    <w:rsid w:val="00DD6265"/>
    <w:rsid w:val="00DD63BE"/>
    <w:rsid w:val="00DD6488"/>
    <w:rsid w:val="00DD65F9"/>
    <w:rsid w:val="00DD6674"/>
    <w:rsid w:val="00DD67C0"/>
    <w:rsid w:val="00DD681F"/>
    <w:rsid w:val="00DD68EA"/>
    <w:rsid w:val="00DD6976"/>
    <w:rsid w:val="00DD6992"/>
    <w:rsid w:val="00DD6A66"/>
    <w:rsid w:val="00DD6AC8"/>
    <w:rsid w:val="00DD6AD0"/>
    <w:rsid w:val="00DD6B05"/>
    <w:rsid w:val="00DD6B0A"/>
    <w:rsid w:val="00DD6B72"/>
    <w:rsid w:val="00DD6BBC"/>
    <w:rsid w:val="00DD6BDB"/>
    <w:rsid w:val="00DD6BDC"/>
    <w:rsid w:val="00DD6D17"/>
    <w:rsid w:val="00DD6E66"/>
    <w:rsid w:val="00DD719D"/>
    <w:rsid w:val="00DD71A1"/>
    <w:rsid w:val="00DD739C"/>
    <w:rsid w:val="00DD7417"/>
    <w:rsid w:val="00DD7447"/>
    <w:rsid w:val="00DD74F5"/>
    <w:rsid w:val="00DD753F"/>
    <w:rsid w:val="00DD7747"/>
    <w:rsid w:val="00DD77D7"/>
    <w:rsid w:val="00DD797D"/>
    <w:rsid w:val="00DD7BB2"/>
    <w:rsid w:val="00DD7CAE"/>
    <w:rsid w:val="00DD7D18"/>
    <w:rsid w:val="00DD7FED"/>
    <w:rsid w:val="00DE0111"/>
    <w:rsid w:val="00DE0257"/>
    <w:rsid w:val="00DE0515"/>
    <w:rsid w:val="00DE0526"/>
    <w:rsid w:val="00DE063E"/>
    <w:rsid w:val="00DE07AC"/>
    <w:rsid w:val="00DE099B"/>
    <w:rsid w:val="00DE0A12"/>
    <w:rsid w:val="00DE0AFD"/>
    <w:rsid w:val="00DE0BED"/>
    <w:rsid w:val="00DE0C0C"/>
    <w:rsid w:val="00DE0C1F"/>
    <w:rsid w:val="00DE0C62"/>
    <w:rsid w:val="00DE0E23"/>
    <w:rsid w:val="00DE0E25"/>
    <w:rsid w:val="00DE0F4C"/>
    <w:rsid w:val="00DE0FB1"/>
    <w:rsid w:val="00DE10AD"/>
    <w:rsid w:val="00DE1191"/>
    <w:rsid w:val="00DE1269"/>
    <w:rsid w:val="00DE12F1"/>
    <w:rsid w:val="00DE1312"/>
    <w:rsid w:val="00DE1410"/>
    <w:rsid w:val="00DE1591"/>
    <w:rsid w:val="00DE17B3"/>
    <w:rsid w:val="00DE17F1"/>
    <w:rsid w:val="00DE17FD"/>
    <w:rsid w:val="00DE1837"/>
    <w:rsid w:val="00DE188F"/>
    <w:rsid w:val="00DE1890"/>
    <w:rsid w:val="00DE1911"/>
    <w:rsid w:val="00DE19AB"/>
    <w:rsid w:val="00DE1A53"/>
    <w:rsid w:val="00DE1B74"/>
    <w:rsid w:val="00DE1B9A"/>
    <w:rsid w:val="00DE1C76"/>
    <w:rsid w:val="00DE1D9D"/>
    <w:rsid w:val="00DE1E94"/>
    <w:rsid w:val="00DE1F07"/>
    <w:rsid w:val="00DE2086"/>
    <w:rsid w:val="00DE221A"/>
    <w:rsid w:val="00DE2365"/>
    <w:rsid w:val="00DE2478"/>
    <w:rsid w:val="00DE2585"/>
    <w:rsid w:val="00DE270F"/>
    <w:rsid w:val="00DE2758"/>
    <w:rsid w:val="00DE2770"/>
    <w:rsid w:val="00DE287D"/>
    <w:rsid w:val="00DE2888"/>
    <w:rsid w:val="00DE28D1"/>
    <w:rsid w:val="00DE29D4"/>
    <w:rsid w:val="00DE2A8F"/>
    <w:rsid w:val="00DE2D2E"/>
    <w:rsid w:val="00DE2E2A"/>
    <w:rsid w:val="00DE2E43"/>
    <w:rsid w:val="00DE2F2A"/>
    <w:rsid w:val="00DE2F59"/>
    <w:rsid w:val="00DE2F69"/>
    <w:rsid w:val="00DE3116"/>
    <w:rsid w:val="00DE314D"/>
    <w:rsid w:val="00DE33E6"/>
    <w:rsid w:val="00DE3400"/>
    <w:rsid w:val="00DE3425"/>
    <w:rsid w:val="00DE36D4"/>
    <w:rsid w:val="00DE370B"/>
    <w:rsid w:val="00DE372C"/>
    <w:rsid w:val="00DE3751"/>
    <w:rsid w:val="00DE37F0"/>
    <w:rsid w:val="00DE383A"/>
    <w:rsid w:val="00DE39D5"/>
    <w:rsid w:val="00DE3AD3"/>
    <w:rsid w:val="00DE3C8B"/>
    <w:rsid w:val="00DE3DFD"/>
    <w:rsid w:val="00DE3E2C"/>
    <w:rsid w:val="00DE3E8F"/>
    <w:rsid w:val="00DE3F53"/>
    <w:rsid w:val="00DE409E"/>
    <w:rsid w:val="00DE417C"/>
    <w:rsid w:val="00DE41CC"/>
    <w:rsid w:val="00DE42F2"/>
    <w:rsid w:val="00DE42FF"/>
    <w:rsid w:val="00DE43CD"/>
    <w:rsid w:val="00DE44D7"/>
    <w:rsid w:val="00DE470A"/>
    <w:rsid w:val="00DE477C"/>
    <w:rsid w:val="00DE49BD"/>
    <w:rsid w:val="00DE4C4C"/>
    <w:rsid w:val="00DE4C5B"/>
    <w:rsid w:val="00DE4D1C"/>
    <w:rsid w:val="00DE4D35"/>
    <w:rsid w:val="00DE4DE7"/>
    <w:rsid w:val="00DE4EFB"/>
    <w:rsid w:val="00DE4F5C"/>
    <w:rsid w:val="00DE4FFE"/>
    <w:rsid w:val="00DE5042"/>
    <w:rsid w:val="00DE509A"/>
    <w:rsid w:val="00DE50B6"/>
    <w:rsid w:val="00DE511F"/>
    <w:rsid w:val="00DE522A"/>
    <w:rsid w:val="00DE530D"/>
    <w:rsid w:val="00DE5316"/>
    <w:rsid w:val="00DE545C"/>
    <w:rsid w:val="00DE54AA"/>
    <w:rsid w:val="00DE556A"/>
    <w:rsid w:val="00DE57BA"/>
    <w:rsid w:val="00DE583F"/>
    <w:rsid w:val="00DE5882"/>
    <w:rsid w:val="00DE5989"/>
    <w:rsid w:val="00DE598B"/>
    <w:rsid w:val="00DE5A0A"/>
    <w:rsid w:val="00DE5A77"/>
    <w:rsid w:val="00DE5AC0"/>
    <w:rsid w:val="00DE5AEA"/>
    <w:rsid w:val="00DE5B2D"/>
    <w:rsid w:val="00DE5D66"/>
    <w:rsid w:val="00DE5E7E"/>
    <w:rsid w:val="00DE5EDD"/>
    <w:rsid w:val="00DE6010"/>
    <w:rsid w:val="00DE606E"/>
    <w:rsid w:val="00DE61DA"/>
    <w:rsid w:val="00DE61EF"/>
    <w:rsid w:val="00DE6224"/>
    <w:rsid w:val="00DE62BB"/>
    <w:rsid w:val="00DE62E5"/>
    <w:rsid w:val="00DE62EB"/>
    <w:rsid w:val="00DE64AA"/>
    <w:rsid w:val="00DE6626"/>
    <w:rsid w:val="00DE6697"/>
    <w:rsid w:val="00DE66FC"/>
    <w:rsid w:val="00DE691E"/>
    <w:rsid w:val="00DE6A18"/>
    <w:rsid w:val="00DE6A23"/>
    <w:rsid w:val="00DE6C4C"/>
    <w:rsid w:val="00DE6EE6"/>
    <w:rsid w:val="00DE6EF8"/>
    <w:rsid w:val="00DE6FAF"/>
    <w:rsid w:val="00DE6FEA"/>
    <w:rsid w:val="00DE70E2"/>
    <w:rsid w:val="00DE712E"/>
    <w:rsid w:val="00DE72BE"/>
    <w:rsid w:val="00DE73D7"/>
    <w:rsid w:val="00DE7423"/>
    <w:rsid w:val="00DE75D6"/>
    <w:rsid w:val="00DE76D1"/>
    <w:rsid w:val="00DE7AA3"/>
    <w:rsid w:val="00DE7E83"/>
    <w:rsid w:val="00DE7F59"/>
    <w:rsid w:val="00DF01E4"/>
    <w:rsid w:val="00DF01F2"/>
    <w:rsid w:val="00DF0223"/>
    <w:rsid w:val="00DF0391"/>
    <w:rsid w:val="00DF0756"/>
    <w:rsid w:val="00DF0789"/>
    <w:rsid w:val="00DF07AC"/>
    <w:rsid w:val="00DF0824"/>
    <w:rsid w:val="00DF0B88"/>
    <w:rsid w:val="00DF0C7A"/>
    <w:rsid w:val="00DF0D75"/>
    <w:rsid w:val="00DF0EAB"/>
    <w:rsid w:val="00DF0ED7"/>
    <w:rsid w:val="00DF1049"/>
    <w:rsid w:val="00DF108D"/>
    <w:rsid w:val="00DF1097"/>
    <w:rsid w:val="00DF10A0"/>
    <w:rsid w:val="00DF1113"/>
    <w:rsid w:val="00DF13A5"/>
    <w:rsid w:val="00DF14F0"/>
    <w:rsid w:val="00DF15DA"/>
    <w:rsid w:val="00DF16DA"/>
    <w:rsid w:val="00DF178A"/>
    <w:rsid w:val="00DF17BA"/>
    <w:rsid w:val="00DF17D5"/>
    <w:rsid w:val="00DF17E5"/>
    <w:rsid w:val="00DF18B4"/>
    <w:rsid w:val="00DF18B8"/>
    <w:rsid w:val="00DF18E3"/>
    <w:rsid w:val="00DF1A09"/>
    <w:rsid w:val="00DF1B71"/>
    <w:rsid w:val="00DF1C50"/>
    <w:rsid w:val="00DF1E1B"/>
    <w:rsid w:val="00DF1E45"/>
    <w:rsid w:val="00DF1F90"/>
    <w:rsid w:val="00DF1FCD"/>
    <w:rsid w:val="00DF201D"/>
    <w:rsid w:val="00DF203A"/>
    <w:rsid w:val="00DF20E3"/>
    <w:rsid w:val="00DF21DE"/>
    <w:rsid w:val="00DF22B9"/>
    <w:rsid w:val="00DF22D7"/>
    <w:rsid w:val="00DF2316"/>
    <w:rsid w:val="00DF232E"/>
    <w:rsid w:val="00DF244B"/>
    <w:rsid w:val="00DF2528"/>
    <w:rsid w:val="00DF25F3"/>
    <w:rsid w:val="00DF2619"/>
    <w:rsid w:val="00DF2851"/>
    <w:rsid w:val="00DF28D7"/>
    <w:rsid w:val="00DF290E"/>
    <w:rsid w:val="00DF299F"/>
    <w:rsid w:val="00DF2A85"/>
    <w:rsid w:val="00DF2B49"/>
    <w:rsid w:val="00DF2BE3"/>
    <w:rsid w:val="00DF2C09"/>
    <w:rsid w:val="00DF2C12"/>
    <w:rsid w:val="00DF2D43"/>
    <w:rsid w:val="00DF2EC4"/>
    <w:rsid w:val="00DF2EE8"/>
    <w:rsid w:val="00DF2EF7"/>
    <w:rsid w:val="00DF2EFC"/>
    <w:rsid w:val="00DF2F48"/>
    <w:rsid w:val="00DF2FE5"/>
    <w:rsid w:val="00DF309F"/>
    <w:rsid w:val="00DF30A3"/>
    <w:rsid w:val="00DF34BA"/>
    <w:rsid w:val="00DF34F3"/>
    <w:rsid w:val="00DF3521"/>
    <w:rsid w:val="00DF364B"/>
    <w:rsid w:val="00DF3658"/>
    <w:rsid w:val="00DF369F"/>
    <w:rsid w:val="00DF36EA"/>
    <w:rsid w:val="00DF3847"/>
    <w:rsid w:val="00DF3ACB"/>
    <w:rsid w:val="00DF3BA4"/>
    <w:rsid w:val="00DF3BF9"/>
    <w:rsid w:val="00DF3C04"/>
    <w:rsid w:val="00DF3C7F"/>
    <w:rsid w:val="00DF3EED"/>
    <w:rsid w:val="00DF3F13"/>
    <w:rsid w:val="00DF3FA1"/>
    <w:rsid w:val="00DF3FE1"/>
    <w:rsid w:val="00DF41C3"/>
    <w:rsid w:val="00DF464F"/>
    <w:rsid w:val="00DF46B5"/>
    <w:rsid w:val="00DF4727"/>
    <w:rsid w:val="00DF47E9"/>
    <w:rsid w:val="00DF4908"/>
    <w:rsid w:val="00DF4A80"/>
    <w:rsid w:val="00DF4A85"/>
    <w:rsid w:val="00DF4ADF"/>
    <w:rsid w:val="00DF4BD2"/>
    <w:rsid w:val="00DF4C2D"/>
    <w:rsid w:val="00DF4CB0"/>
    <w:rsid w:val="00DF4D7A"/>
    <w:rsid w:val="00DF4D9D"/>
    <w:rsid w:val="00DF4DDB"/>
    <w:rsid w:val="00DF4F7B"/>
    <w:rsid w:val="00DF5165"/>
    <w:rsid w:val="00DF532B"/>
    <w:rsid w:val="00DF53E8"/>
    <w:rsid w:val="00DF554D"/>
    <w:rsid w:val="00DF562E"/>
    <w:rsid w:val="00DF56B4"/>
    <w:rsid w:val="00DF58E8"/>
    <w:rsid w:val="00DF5B4B"/>
    <w:rsid w:val="00DF5B50"/>
    <w:rsid w:val="00DF5B78"/>
    <w:rsid w:val="00DF5CBD"/>
    <w:rsid w:val="00DF5D4F"/>
    <w:rsid w:val="00DF5DEA"/>
    <w:rsid w:val="00DF5F46"/>
    <w:rsid w:val="00DF5FF6"/>
    <w:rsid w:val="00DF616B"/>
    <w:rsid w:val="00DF61B1"/>
    <w:rsid w:val="00DF6217"/>
    <w:rsid w:val="00DF6291"/>
    <w:rsid w:val="00DF63BD"/>
    <w:rsid w:val="00DF63C5"/>
    <w:rsid w:val="00DF642E"/>
    <w:rsid w:val="00DF6444"/>
    <w:rsid w:val="00DF64E6"/>
    <w:rsid w:val="00DF65CF"/>
    <w:rsid w:val="00DF667A"/>
    <w:rsid w:val="00DF680E"/>
    <w:rsid w:val="00DF6852"/>
    <w:rsid w:val="00DF6898"/>
    <w:rsid w:val="00DF68C1"/>
    <w:rsid w:val="00DF68E3"/>
    <w:rsid w:val="00DF693C"/>
    <w:rsid w:val="00DF6991"/>
    <w:rsid w:val="00DF6B24"/>
    <w:rsid w:val="00DF6B8C"/>
    <w:rsid w:val="00DF6BF2"/>
    <w:rsid w:val="00DF6C2E"/>
    <w:rsid w:val="00DF6D16"/>
    <w:rsid w:val="00DF6D73"/>
    <w:rsid w:val="00DF6F4E"/>
    <w:rsid w:val="00DF6FC5"/>
    <w:rsid w:val="00DF6FCB"/>
    <w:rsid w:val="00DF7018"/>
    <w:rsid w:val="00DF7119"/>
    <w:rsid w:val="00DF7137"/>
    <w:rsid w:val="00DF7460"/>
    <w:rsid w:val="00DF7463"/>
    <w:rsid w:val="00DF74AF"/>
    <w:rsid w:val="00DF7502"/>
    <w:rsid w:val="00DF7563"/>
    <w:rsid w:val="00DF75C3"/>
    <w:rsid w:val="00DF761E"/>
    <w:rsid w:val="00DF7690"/>
    <w:rsid w:val="00DF786A"/>
    <w:rsid w:val="00DF7B4A"/>
    <w:rsid w:val="00DF7EA7"/>
    <w:rsid w:val="00DF7F08"/>
    <w:rsid w:val="00DF7F4F"/>
    <w:rsid w:val="00E0013C"/>
    <w:rsid w:val="00E001C5"/>
    <w:rsid w:val="00E00273"/>
    <w:rsid w:val="00E003E9"/>
    <w:rsid w:val="00E004D7"/>
    <w:rsid w:val="00E0059E"/>
    <w:rsid w:val="00E005AE"/>
    <w:rsid w:val="00E00789"/>
    <w:rsid w:val="00E007B3"/>
    <w:rsid w:val="00E0080F"/>
    <w:rsid w:val="00E008CE"/>
    <w:rsid w:val="00E008D5"/>
    <w:rsid w:val="00E00AC9"/>
    <w:rsid w:val="00E00B3C"/>
    <w:rsid w:val="00E00D28"/>
    <w:rsid w:val="00E00F22"/>
    <w:rsid w:val="00E00F83"/>
    <w:rsid w:val="00E010C5"/>
    <w:rsid w:val="00E0112B"/>
    <w:rsid w:val="00E01142"/>
    <w:rsid w:val="00E013C2"/>
    <w:rsid w:val="00E014BC"/>
    <w:rsid w:val="00E015E9"/>
    <w:rsid w:val="00E017E9"/>
    <w:rsid w:val="00E017ED"/>
    <w:rsid w:val="00E0197C"/>
    <w:rsid w:val="00E019B8"/>
    <w:rsid w:val="00E019BF"/>
    <w:rsid w:val="00E019F4"/>
    <w:rsid w:val="00E019FD"/>
    <w:rsid w:val="00E01A3B"/>
    <w:rsid w:val="00E01CC7"/>
    <w:rsid w:val="00E01CCB"/>
    <w:rsid w:val="00E01E1B"/>
    <w:rsid w:val="00E01F24"/>
    <w:rsid w:val="00E02007"/>
    <w:rsid w:val="00E0200F"/>
    <w:rsid w:val="00E0218B"/>
    <w:rsid w:val="00E0223F"/>
    <w:rsid w:val="00E02302"/>
    <w:rsid w:val="00E023A1"/>
    <w:rsid w:val="00E0247C"/>
    <w:rsid w:val="00E0257E"/>
    <w:rsid w:val="00E02949"/>
    <w:rsid w:val="00E0294F"/>
    <w:rsid w:val="00E02AC2"/>
    <w:rsid w:val="00E02B44"/>
    <w:rsid w:val="00E02C56"/>
    <w:rsid w:val="00E02CEE"/>
    <w:rsid w:val="00E02D20"/>
    <w:rsid w:val="00E02D38"/>
    <w:rsid w:val="00E02DF7"/>
    <w:rsid w:val="00E02F8D"/>
    <w:rsid w:val="00E02FDA"/>
    <w:rsid w:val="00E0304A"/>
    <w:rsid w:val="00E030AB"/>
    <w:rsid w:val="00E03139"/>
    <w:rsid w:val="00E032EE"/>
    <w:rsid w:val="00E03316"/>
    <w:rsid w:val="00E03394"/>
    <w:rsid w:val="00E033CE"/>
    <w:rsid w:val="00E033F1"/>
    <w:rsid w:val="00E03432"/>
    <w:rsid w:val="00E0350A"/>
    <w:rsid w:val="00E03577"/>
    <w:rsid w:val="00E0357F"/>
    <w:rsid w:val="00E0365F"/>
    <w:rsid w:val="00E036A0"/>
    <w:rsid w:val="00E036A1"/>
    <w:rsid w:val="00E038E9"/>
    <w:rsid w:val="00E03B6A"/>
    <w:rsid w:val="00E03C4D"/>
    <w:rsid w:val="00E03D4C"/>
    <w:rsid w:val="00E03DB7"/>
    <w:rsid w:val="00E03E9B"/>
    <w:rsid w:val="00E03EEF"/>
    <w:rsid w:val="00E03FCB"/>
    <w:rsid w:val="00E0407C"/>
    <w:rsid w:val="00E04112"/>
    <w:rsid w:val="00E041F9"/>
    <w:rsid w:val="00E041FE"/>
    <w:rsid w:val="00E04225"/>
    <w:rsid w:val="00E04406"/>
    <w:rsid w:val="00E04543"/>
    <w:rsid w:val="00E04547"/>
    <w:rsid w:val="00E04550"/>
    <w:rsid w:val="00E046A9"/>
    <w:rsid w:val="00E04A16"/>
    <w:rsid w:val="00E04AC7"/>
    <w:rsid w:val="00E04B7D"/>
    <w:rsid w:val="00E04BDD"/>
    <w:rsid w:val="00E04C49"/>
    <w:rsid w:val="00E04CF6"/>
    <w:rsid w:val="00E04D0C"/>
    <w:rsid w:val="00E04D68"/>
    <w:rsid w:val="00E04E58"/>
    <w:rsid w:val="00E04FC7"/>
    <w:rsid w:val="00E04FCB"/>
    <w:rsid w:val="00E05025"/>
    <w:rsid w:val="00E054B8"/>
    <w:rsid w:val="00E05530"/>
    <w:rsid w:val="00E05690"/>
    <w:rsid w:val="00E056B3"/>
    <w:rsid w:val="00E0584B"/>
    <w:rsid w:val="00E0586F"/>
    <w:rsid w:val="00E0589B"/>
    <w:rsid w:val="00E05BA0"/>
    <w:rsid w:val="00E05BD9"/>
    <w:rsid w:val="00E05DF4"/>
    <w:rsid w:val="00E05E80"/>
    <w:rsid w:val="00E05F73"/>
    <w:rsid w:val="00E06051"/>
    <w:rsid w:val="00E060BA"/>
    <w:rsid w:val="00E062CC"/>
    <w:rsid w:val="00E0641F"/>
    <w:rsid w:val="00E0659B"/>
    <w:rsid w:val="00E065EC"/>
    <w:rsid w:val="00E066A4"/>
    <w:rsid w:val="00E0674B"/>
    <w:rsid w:val="00E0677F"/>
    <w:rsid w:val="00E06812"/>
    <w:rsid w:val="00E06BE2"/>
    <w:rsid w:val="00E06CAF"/>
    <w:rsid w:val="00E06E5D"/>
    <w:rsid w:val="00E06E95"/>
    <w:rsid w:val="00E07143"/>
    <w:rsid w:val="00E071D2"/>
    <w:rsid w:val="00E071E3"/>
    <w:rsid w:val="00E07368"/>
    <w:rsid w:val="00E075B1"/>
    <w:rsid w:val="00E07914"/>
    <w:rsid w:val="00E07965"/>
    <w:rsid w:val="00E0797C"/>
    <w:rsid w:val="00E0797E"/>
    <w:rsid w:val="00E07A8F"/>
    <w:rsid w:val="00E07B12"/>
    <w:rsid w:val="00E07B25"/>
    <w:rsid w:val="00E07B4D"/>
    <w:rsid w:val="00E07B6C"/>
    <w:rsid w:val="00E07B7A"/>
    <w:rsid w:val="00E07B92"/>
    <w:rsid w:val="00E07BCB"/>
    <w:rsid w:val="00E07C37"/>
    <w:rsid w:val="00E07C95"/>
    <w:rsid w:val="00E07E57"/>
    <w:rsid w:val="00E07E87"/>
    <w:rsid w:val="00E07ECB"/>
    <w:rsid w:val="00E10048"/>
    <w:rsid w:val="00E10231"/>
    <w:rsid w:val="00E105FA"/>
    <w:rsid w:val="00E10672"/>
    <w:rsid w:val="00E10675"/>
    <w:rsid w:val="00E1077E"/>
    <w:rsid w:val="00E10953"/>
    <w:rsid w:val="00E109DD"/>
    <w:rsid w:val="00E109EB"/>
    <w:rsid w:val="00E109ED"/>
    <w:rsid w:val="00E10A43"/>
    <w:rsid w:val="00E10BC2"/>
    <w:rsid w:val="00E10BF1"/>
    <w:rsid w:val="00E10C45"/>
    <w:rsid w:val="00E10D03"/>
    <w:rsid w:val="00E10D07"/>
    <w:rsid w:val="00E10D60"/>
    <w:rsid w:val="00E10DD4"/>
    <w:rsid w:val="00E10DE2"/>
    <w:rsid w:val="00E10E3F"/>
    <w:rsid w:val="00E10E6B"/>
    <w:rsid w:val="00E10EA4"/>
    <w:rsid w:val="00E10F59"/>
    <w:rsid w:val="00E10F62"/>
    <w:rsid w:val="00E10F89"/>
    <w:rsid w:val="00E10FB3"/>
    <w:rsid w:val="00E11018"/>
    <w:rsid w:val="00E110A3"/>
    <w:rsid w:val="00E11122"/>
    <w:rsid w:val="00E11173"/>
    <w:rsid w:val="00E1124A"/>
    <w:rsid w:val="00E11256"/>
    <w:rsid w:val="00E112D0"/>
    <w:rsid w:val="00E1139C"/>
    <w:rsid w:val="00E113D3"/>
    <w:rsid w:val="00E116AF"/>
    <w:rsid w:val="00E11751"/>
    <w:rsid w:val="00E1187C"/>
    <w:rsid w:val="00E11916"/>
    <w:rsid w:val="00E11A84"/>
    <w:rsid w:val="00E11BB1"/>
    <w:rsid w:val="00E11CD8"/>
    <w:rsid w:val="00E11D6F"/>
    <w:rsid w:val="00E11DD7"/>
    <w:rsid w:val="00E11E01"/>
    <w:rsid w:val="00E11EAE"/>
    <w:rsid w:val="00E11EC4"/>
    <w:rsid w:val="00E11F12"/>
    <w:rsid w:val="00E121DB"/>
    <w:rsid w:val="00E123C5"/>
    <w:rsid w:val="00E124CF"/>
    <w:rsid w:val="00E12535"/>
    <w:rsid w:val="00E1253A"/>
    <w:rsid w:val="00E12586"/>
    <w:rsid w:val="00E125D8"/>
    <w:rsid w:val="00E1270A"/>
    <w:rsid w:val="00E1276F"/>
    <w:rsid w:val="00E12838"/>
    <w:rsid w:val="00E12898"/>
    <w:rsid w:val="00E12992"/>
    <w:rsid w:val="00E129E7"/>
    <w:rsid w:val="00E12B29"/>
    <w:rsid w:val="00E12D33"/>
    <w:rsid w:val="00E13094"/>
    <w:rsid w:val="00E130A9"/>
    <w:rsid w:val="00E1316B"/>
    <w:rsid w:val="00E132B8"/>
    <w:rsid w:val="00E13308"/>
    <w:rsid w:val="00E13411"/>
    <w:rsid w:val="00E135F4"/>
    <w:rsid w:val="00E137DD"/>
    <w:rsid w:val="00E137F8"/>
    <w:rsid w:val="00E138F4"/>
    <w:rsid w:val="00E138F6"/>
    <w:rsid w:val="00E13A43"/>
    <w:rsid w:val="00E13B76"/>
    <w:rsid w:val="00E13BB3"/>
    <w:rsid w:val="00E13CAC"/>
    <w:rsid w:val="00E13D97"/>
    <w:rsid w:val="00E13F12"/>
    <w:rsid w:val="00E13F8B"/>
    <w:rsid w:val="00E1401C"/>
    <w:rsid w:val="00E140D2"/>
    <w:rsid w:val="00E14123"/>
    <w:rsid w:val="00E14145"/>
    <w:rsid w:val="00E14285"/>
    <w:rsid w:val="00E142A2"/>
    <w:rsid w:val="00E14424"/>
    <w:rsid w:val="00E1477C"/>
    <w:rsid w:val="00E147FB"/>
    <w:rsid w:val="00E14A10"/>
    <w:rsid w:val="00E14A30"/>
    <w:rsid w:val="00E14BE8"/>
    <w:rsid w:val="00E14BF2"/>
    <w:rsid w:val="00E14C11"/>
    <w:rsid w:val="00E14C1E"/>
    <w:rsid w:val="00E14C82"/>
    <w:rsid w:val="00E14D41"/>
    <w:rsid w:val="00E14D50"/>
    <w:rsid w:val="00E14D92"/>
    <w:rsid w:val="00E14F7C"/>
    <w:rsid w:val="00E154DD"/>
    <w:rsid w:val="00E1563E"/>
    <w:rsid w:val="00E15729"/>
    <w:rsid w:val="00E15773"/>
    <w:rsid w:val="00E15838"/>
    <w:rsid w:val="00E1586F"/>
    <w:rsid w:val="00E158E2"/>
    <w:rsid w:val="00E159FC"/>
    <w:rsid w:val="00E15A22"/>
    <w:rsid w:val="00E15C00"/>
    <w:rsid w:val="00E15C45"/>
    <w:rsid w:val="00E15C5E"/>
    <w:rsid w:val="00E15E17"/>
    <w:rsid w:val="00E15E55"/>
    <w:rsid w:val="00E15F04"/>
    <w:rsid w:val="00E16032"/>
    <w:rsid w:val="00E16255"/>
    <w:rsid w:val="00E162A2"/>
    <w:rsid w:val="00E1637F"/>
    <w:rsid w:val="00E1648C"/>
    <w:rsid w:val="00E164CB"/>
    <w:rsid w:val="00E16516"/>
    <w:rsid w:val="00E16589"/>
    <w:rsid w:val="00E16698"/>
    <w:rsid w:val="00E166B2"/>
    <w:rsid w:val="00E16967"/>
    <w:rsid w:val="00E1699D"/>
    <w:rsid w:val="00E16A45"/>
    <w:rsid w:val="00E16CAF"/>
    <w:rsid w:val="00E16CE8"/>
    <w:rsid w:val="00E16D02"/>
    <w:rsid w:val="00E16D03"/>
    <w:rsid w:val="00E16E38"/>
    <w:rsid w:val="00E16E44"/>
    <w:rsid w:val="00E170DF"/>
    <w:rsid w:val="00E170E2"/>
    <w:rsid w:val="00E170E6"/>
    <w:rsid w:val="00E171CF"/>
    <w:rsid w:val="00E1727E"/>
    <w:rsid w:val="00E17337"/>
    <w:rsid w:val="00E175C3"/>
    <w:rsid w:val="00E1779E"/>
    <w:rsid w:val="00E177CE"/>
    <w:rsid w:val="00E177E6"/>
    <w:rsid w:val="00E177FF"/>
    <w:rsid w:val="00E17897"/>
    <w:rsid w:val="00E17954"/>
    <w:rsid w:val="00E179C2"/>
    <w:rsid w:val="00E17A3A"/>
    <w:rsid w:val="00E17AA7"/>
    <w:rsid w:val="00E17EAE"/>
    <w:rsid w:val="00E17EB0"/>
    <w:rsid w:val="00E17F59"/>
    <w:rsid w:val="00E20014"/>
    <w:rsid w:val="00E201A9"/>
    <w:rsid w:val="00E20338"/>
    <w:rsid w:val="00E20343"/>
    <w:rsid w:val="00E20387"/>
    <w:rsid w:val="00E204FC"/>
    <w:rsid w:val="00E20528"/>
    <w:rsid w:val="00E2056C"/>
    <w:rsid w:val="00E20768"/>
    <w:rsid w:val="00E207F3"/>
    <w:rsid w:val="00E20804"/>
    <w:rsid w:val="00E20899"/>
    <w:rsid w:val="00E20A91"/>
    <w:rsid w:val="00E20C1D"/>
    <w:rsid w:val="00E20C66"/>
    <w:rsid w:val="00E20D4D"/>
    <w:rsid w:val="00E20E56"/>
    <w:rsid w:val="00E20E60"/>
    <w:rsid w:val="00E20F00"/>
    <w:rsid w:val="00E20FED"/>
    <w:rsid w:val="00E211EE"/>
    <w:rsid w:val="00E21274"/>
    <w:rsid w:val="00E212CB"/>
    <w:rsid w:val="00E21407"/>
    <w:rsid w:val="00E21450"/>
    <w:rsid w:val="00E214CD"/>
    <w:rsid w:val="00E215F8"/>
    <w:rsid w:val="00E2167A"/>
    <w:rsid w:val="00E216CE"/>
    <w:rsid w:val="00E216DE"/>
    <w:rsid w:val="00E2171F"/>
    <w:rsid w:val="00E217B5"/>
    <w:rsid w:val="00E217DB"/>
    <w:rsid w:val="00E21852"/>
    <w:rsid w:val="00E21934"/>
    <w:rsid w:val="00E21A1C"/>
    <w:rsid w:val="00E21A5C"/>
    <w:rsid w:val="00E21B93"/>
    <w:rsid w:val="00E21E7F"/>
    <w:rsid w:val="00E21EFA"/>
    <w:rsid w:val="00E21FD0"/>
    <w:rsid w:val="00E21FE0"/>
    <w:rsid w:val="00E2207E"/>
    <w:rsid w:val="00E22227"/>
    <w:rsid w:val="00E22287"/>
    <w:rsid w:val="00E225C1"/>
    <w:rsid w:val="00E225C3"/>
    <w:rsid w:val="00E225F8"/>
    <w:rsid w:val="00E2260E"/>
    <w:rsid w:val="00E2268C"/>
    <w:rsid w:val="00E226CB"/>
    <w:rsid w:val="00E22839"/>
    <w:rsid w:val="00E22A47"/>
    <w:rsid w:val="00E22B04"/>
    <w:rsid w:val="00E22D11"/>
    <w:rsid w:val="00E22F01"/>
    <w:rsid w:val="00E231E4"/>
    <w:rsid w:val="00E23384"/>
    <w:rsid w:val="00E234B8"/>
    <w:rsid w:val="00E2350E"/>
    <w:rsid w:val="00E236E7"/>
    <w:rsid w:val="00E23717"/>
    <w:rsid w:val="00E237DB"/>
    <w:rsid w:val="00E238AF"/>
    <w:rsid w:val="00E239F9"/>
    <w:rsid w:val="00E23A18"/>
    <w:rsid w:val="00E23A38"/>
    <w:rsid w:val="00E23B0B"/>
    <w:rsid w:val="00E23CDE"/>
    <w:rsid w:val="00E23EE7"/>
    <w:rsid w:val="00E23F83"/>
    <w:rsid w:val="00E23F8A"/>
    <w:rsid w:val="00E24065"/>
    <w:rsid w:val="00E24330"/>
    <w:rsid w:val="00E244EA"/>
    <w:rsid w:val="00E24546"/>
    <w:rsid w:val="00E2454A"/>
    <w:rsid w:val="00E246D5"/>
    <w:rsid w:val="00E248F1"/>
    <w:rsid w:val="00E24928"/>
    <w:rsid w:val="00E24A92"/>
    <w:rsid w:val="00E24AD6"/>
    <w:rsid w:val="00E24B19"/>
    <w:rsid w:val="00E24B44"/>
    <w:rsid w:val="00E24C48"/>
    <w:rsid w:val="00E24D29"/>
    <w:rsid w:val="00E24EB8"/>
    <w:rsid w:val="00E24F4B"/>
    <w:rsid w:val="00E24F6F"/>
    <w:rsid w:val="00E24F96"/>
    <w:rsid w:val="00E25084"/>
    <w:rsid w:val="00E250D2"/>
    <w:rsid w:val="00E25236"/>
    <w:rsid w:val="00E2538D"/>
    <w:rsid w:val="00E253BC"/>
    <w:rsid w:val="00E254F6"/>
    <w:rsid w:val="00E2551D"/>
    <w:rsid w:val="00E2580A"/>
    <w:rsid w:val="00E25811"/>
    <w:rsid w:val="00E25858"/>
    <w:rsid w:val="00E2592B"/>
    <w:rsid w:val="00E25B2D"/>
    <w:rsid w:val="00E25BAD"/>
    <w:rsid w:val="00E25D23"/>
    <w:rsid w:val="00E25E74"/>
    <w:rsid w:val="00E25FEC"/>
    <w:rsid w:val="00E261E2"/>
    <w:rsid w:val="00E262C1"/>
    <w:rsid w:val="00E262E6"/>
    <w:rsid w:val="00E262FB"/>
    <w:rsid w:val="00E2631C"/>
    <w:rsid w:val="00E264BA"/>
    <w:rsid w:val="00E2655F"/>
    <w:rsid w:val="00E26673"/>
    <w:rsid w:val="00E267FB"/>
    <w:rsid w:val="00E26BA0"/>
    <w:rsid w:val="00E26C14"/>
    <w:rsid w:val="00E26CD0"/>
    <w:rsid w:val="00E26E07"/>
    <w:rsid w:val="00E26E37"/>
    <w:rsid w:val="00E26E8E"/>
    <w:rsid w:val="00E26FCD"/>
    <w:rsid w:val="00E26FDB"/>
    <w:rsid w:val="00E270A6"/>
    <w:rsid w:val="00E272D8"/>
    <w:rsid w:val="00E272DE"/>
    <w:rsid w:val="00E274B8"/>
    <w:rsid w:val="00E27607"/>
    <w:rsid w:val="00E2764F"/>
    <w:rsid w:val="00E27665"/>
    <w:rsid w:val="00E278A5"/>
    <w:rsid w:val="00E27931"/>
    <w:rsid w:val="00E27B4B"/>
    <w:rsid w:val="00E27B50"/>
    <w:rsid w:val="00E27B72"/>
    <w:rsid w:val="00E27CC5"/>
    <w:rsid w:val="00E27CE2"/>
    <w:rsid w:val="00E27DA7"/>
    <w:rsid w:val="00E27E67"/>
    <w:rsid w:val="00E27F02"/>
    <w:rsid w:val="00E27F58"/>
    <w:rsid w:val="00E27F82"/>
    <w:rsid w:val="00E3003D"/>
    <w:rsid w:val="00E30329"/>
    <w:rsid w:val="00E305DB"/>
    <w:rsid w:val="00E305DD"/>
    <w:rsid w:val="00E30615"/>
    <w:rsid w:val="00E30659"/>
    <w:rsid w:val="00E306A5"/>
    <w:rsid w:val="00E306C4"/>
    <w:rsid w:val="00E3071E"/>
    <w:rsid w:val="00E307A7"/>
    <w:rsid w:val="00E30921"/>
    <w:rsid w:val="00E30A1E"/>
    <w:rsid w:val="00E30C2C"/>
    <w:rsid w:val="00E30CE0"/>
    <w:rsid w:val="00E30DC3"/>
    <w:rsid w:val="00E30E9A"/>
    <w:rsid w:val="00E3113F"/>
    <w:rsid w:val="00E3126B"/>
    <w:rsid w:val="00E31293"/>
    <w:rsid w:val="00E312E9"/>
    <w:rsid w:val="00E313B7"/>
    <w:rsid w:val="00E3154F"/>
    <w:rsid w:val="00E31674"/>
    <w:rsid w:val="00E31768"/>
    <w:rsid w:val="00E31798"/>
    <w:rsid w:val="00E3189F"/>
    <w:rsid w:val="00E31AE2"/>
    <w:rsid w:val="00E31CA6"/>
    <w:rsid w:val="00E31CCF"/>
    <w:rsid w:val="00E31CD0"/>
    <w:rsid w:val="00E31E79"/>
    <w:rsid w:val="00E31FB2"/>
    <w:rsid w:val="00E31FE8"/>
    <w:rsid w:val="00E3208F"/>
    <w:rsid w:val="00E32304"/>
    <w:rsid w:val="00E323A3"/>
    <w:rsid w:val="00E323BE"/>
    <w:rsid w:val="00E325C8"/>
    <w:rsid w:val="00E32659"/>
    <w:rsid w:val="00E3267B"/>
    <w:rsid w:val="00E326A5"/>
    <w:rsid w:val="00E3270F"/>
    <w:rsid w:val="00E327CA"/>
    <w:rsid w:val="00E327F2"/>
    <w:rsid w:val="00E3287A"/>
    <w:rsid w:val="00E328D3"/>
    <w:rsid w:val="00E328DF"/>
    <w:rsid w:val="00E32929"/>
    <w:rsid w:val="00E32B85"/>
    <w:rsid w:val="00E32BC9"/>
    <w:rsid w:val="00E32C5F"/>
    <w:rsid w:val="00E32C95"/>
    <w:rsid w:val="00E32F2B"/>
    <w:rsid w:val="00E32F32"/>
    <w:rsid w:val="00E32F48"/>
    <w:rsid w:val="00E32F76"/>
    <w:rsid w:val="00E3311D"/>
    <w:rsid w:val="00E333EA"/>
    <w:rsid w:val="00E334BC"/>
    <w:rsid w:val="00E33546"/>
    <w:rsid w:val="00E335F4"/>
    <w:rsid w:val="00E335F8"/>
    <w:rsid w:val="00E33772"/>
    <w:rsid w:val="00E337A5"/>
    <w:rsid w:val="00E33857"/>
    <w:rsid w:val="00E338BE"/>
    <w:rsid w:val="00E338ED"/>
    <w:rsid w:val="00E33907"/>
    <w:rsid w:val="00E3395B"/>
    <w:rsid w:val="00E33A89"/>
    <w:rsid w:val="00E33B49"/>
    <w:rsid w:val="00E33BB2"/>
    <w:rsid w:val="00E33C00"/>
    <w:rsid w:val="00E33DEE"/>
    <w:rsid w:val="00E33E32"/>
    <w:rsid w:val="00E33F2A"/>
    <w:rsid w:val="00E342AE"/>
    <w:rsid w:val="00E34321"/>
    <w:rsid w:val="00E34407"/>
    <w:rsid w:val="00E3447B"/>
    <w:rsid w:val="00E3449C"/>
    <w:rsid w:val="00E34500"/>
    <w:rsid w:val="00E3451B"/>
    <w:rsid w:val="00E34579"/>
    <w:rsid w:val="00E3463F"/>
    <w:rsid w:val="00E3471A"/>
    <w:rsid w:val="00E348DD"/>
    <w:rsid w:val="00E34986"/>
    <w:rsid w:val="00E349D2"/>
    <w:rsid w:val="00E34A5A"/>
    <w:rsid w:val="00E34C15"/>
    <w:rsid w:val="00E34D9D"/>
    <w:rsid w:val="00E34EC6"/>
    <w:rsid w:val="00E34F05"/>
    <w:rsid w:val="00E34F51"/>
    <w:rsid w:val="00E3518E"/>
    <w:rsid w:val="00E35321"/>
    <w:rsid w:val="00E3547B"/>
    <w:rsid w:val="00E359E5"/>
    <w:rsid w:val="00E35B73"/>
    <w:rsid w:val="00E35CA0"/>
    <w:rsid w:val="00E35CC4"/>
    <w:rsid w:val="00E35E9C"/>
    <w:rsid w:val="00E35FFC"/>
    <w:rsid w:val="00E36016"/>
    <w:rsid w:val="00E3616A"/>
    <w:rsid w:val="00E364A0"/>
    <w:rsid w:val="00E36500"/>
    <w:rsid w:val="00E366A7"/>
    <w:rsid w:val="00E36795"/>
    <w:rsid w:val="00E367C1"/>
    <w:rsid w:val="00E3687A"/>
    <w:rsid w:val="00E36925"/>
    <w:rsid w:val="00E36A36"/>
    <w:rsid w:val="00E36DA3"/>
    <w:rsid w:val="00E36ED3"/>
    <w:rsid w:val="00E37027"/>
    <w:rsid w:val="00E3709F"/>
    <w:rsid w:val="00E370CE"/>
    <w:rsid w:val="00E373C6"/>
    <w:rsid w:val="00E374A8"/>
    <w:rsid w:val="00E3751C"/>
    <w:rsid w:val="00E3753A"/>
    <w:rsid w:val="00E37543"/>
    <w:rsid w:val="00E375FD"/>
    <w:rsid w:val="00E37B20"/>
    <w:rsid w:val="00E37B53"/>
    <w:rsid w:val="00E37B63"/>
    <w:rsid w:val="00E37D4E"/>
    <w:rsid w:val="00E4008C"/>
    <w:rsid w:val="00E40179"/>
    <w:rsid w:val="00E4017E"/>
    <w:rsid w:val="00E402E7"/>
    <w:rsid w:val="00E4044E"/>
    <w:rsid w:val="00E404DE"/>
    <w:rsid w:val="00E40832"/>
    <w:rsid w:val="00E4089B"/>
    <w:rsid w:val="00E40937"/>
    <w:rsid w:val="00E40A49"/>
    <w:rsid w:val="00E40A75"/>
    <w:rsid w:val="00E40B48"/>
    <w:rsid w:val="00E40C51"/>
    <w:rsid w:val="00E40C73"/>
    <w:rsid w:val="00E40CE2"/>
    <w:rsid w:val="00E40EC2"/>
    <w:rsid w:val="00E40F2B"/>
    <w:rsid w:val="00E40F77"/>
    <w:rsid w:val="00E40F9B"/>
    <w:rsid w:val="00E41132"/>
    <w:rsid w:val="00E411AD"/>
    <w:rsid w:val="00E411CA"/>
    <w:rsid w:val="00E41281"/>
    <w:rsid w:val="00E41394"/>
    <w:rsid w:val="00E413D6"/>
    <w:rsid w:val="00E413DB"/>
    <w:rsid w:val="00E4147B"/>
    <w:rsid w:val="00E414FF"/>
    <w:rsid w:val="00E415FA"/>
    <w:rsid w:val="00E41639"/>
    <w:rsid w:val="00E41678"/>
    <w:rsid w:val="00E416C1"/>
    <w:rsid w:val="00E41AED"/>
    <w:rsid w:val="00E41C1C"/>
    <w:rsid w:val="00E41C78"/>
    <w:rsid w:val="00E41C94"/>
    <w:rsid w:val="00E41EAE"/>
    <w:rsid w:val="00E4201B"/>
    <w:rsid w:val="00E4224C"/>
    <w:rsid w:val="00E423D1"/>
    <w:rsid w:val="00E424E7"/>
    <w:rsid w:val="00E42537"/>
    <w:rsid w:val="00E4255A"/>
    <w:rsid w:val="00E42668"/>
    <w:rsid w:val="00E42775"/>
    <w:rsid w:val="00E42811"/>
    <w:rsid w:val="00E428C7"/>
    <w:rsid w:val="00E4295F"/>
    <w:rsid w:val="00E42A71"/>
    <w:rsid w:val="00E42A80"/>
    <w:rsid w:val="00E42D85"/>
    <w:rsid w:val="00E42E3D"/>
    <w:rsid w:val="00E4307F"/>
    <w:rsid w:val="00E43190"/>
    <w:rsid w:val="00E4325D"/>
    <w:rsid w:val="00E43277"/>
    <w:rsid w:val="00E43287"/>
    <w:rsid w:val="00E4331C"/>
    <w:rsid w:val="00E434CA"/>
    <w:rsid w:val="00E43691"/>
    <w:rsid w:val="00E437E8"/>
    <w:rsid w:val="00E4382C"/>
    <w:rsid w:val="00E43869"/>
    <w:rsid w:val="00E438BA"/>
    <w:rsid w:val="00E438EB"/>
    <w:rsid w:val="00E439F8"/>
    <w:rsid w:val="00E43A73"/>
    <w:rsid w:val="00E43ABB"/>
    <w:rsid w:val="00E43AE0"/>
    <w:rsid w:val="00E43BE8"/>
    <w:rsid w:val="00E43FDA"/>
    <w:rsid w:val="00E4416D"/>
    <w:rsid w:val="00E4417F"/>
    <w:rsid w:val="00E4427C"/>
    <w:rsid w:val="00E4429F"/>
    <w:rsid w:val="00E44384"/>
    <w:rsid w:val="00E444ED"/>
    <w:rsid w:val="00E4460A"/>
    <w:rsid w:val="00E446B6"/>
    <w:rsid w:val="00E44722"/>
    <w:rsid w:val="00E44784"/>
    <w:rsid w:val="00E44B6E"/>
    <w:rsid w:val="00E44BCA"/>
    <w:rsid w:val="00E44CE9"/>
    <w:rsid w:val="00E44D74"/>
    <w:rsid w:val="00E44DBD"/>
    <w:rsid w:val="00E44DDA"/>
    <w:rsid w:val="00E44EC4"/>
    <w:rsid w:val="00E4503A"/>
    <w:rsid w:val="00E450C9"/>
    <w:rsid w:val="00E453F5"/>
    <w:rsid w:val="00E456B7"/>
    <w:rsid w:val="00E45823"/>
    <w:rsid w:val="00E45831"/>
    <w:rsid w:val="00E45922"/>
    <w:rsid w:val="00E45951"/>
    <w:rsid w:val="00E45C6D"/>
    <w:rsid w:val="00E45EF5"/>
    <w:rsid w:val="00E460BA"/>
    <w:rsid w:val="00E46193"/>
    <w:rsid w:val="00E461F9"/>
    <w:rsid w:val="00E463DE"/>
    <w:rsid w:val="00E46581"/>
    <w:rsid w:val="00E465A9"/>
    <w:rsid w:val="00E465AB"/>
    <w:rsid w:val="00E465B0"/>
    <w:rsid w:val="00E4661C"/>
    <w:rsid w:val="00E4670A"/>
    <w:rsid w:val="00E46772"/>
    <w:rsid w:val="00E46794"/>
    <w:rsid w:val="00E46958"/>
    <w:rsid w:val="00E46B7E"/>
    <w:rsid w:val="00E46D67"/>
    <w:rsid w:val="00E46FC2"/>
    <w:rsid w:val="00E4707C"/>
    <w:rsid w:val="00E471F2"/>
    <w:rsid w:val="00E47226"/>
    <w:rsid w:val="00E47252"/>
    <w:rsid w:val="00E4728D"/>
    <w:rsid w:val="00E47380"/>
    <w:rsid w:val="00E473B5"/>
    <w:rsid w:val="00E47463"/>
    <w:rsid w:val="00E474D4"/>
    <w:rsid w:val="00E4764A"/>
    <w:rsid w:val="00E4768F"/>
    <w:rsid w:val="00E4775B"/>
    <w:rsid w:val="00E478E6"/>
    <w:rsid w:val="00E478F0"/>
    <w:rsid w:val="00E47A76"/>
    <w:rsid w:val="00E47B8A"/>
    <w:rsid w:val="00E47B9A"/>
    <w:rsid w:val="00E47CD6"/>
    <w:rsid w:val="00E47D61"/>
    <w:rsid w:val="00E47E86"/>
    <w:rsid w:val="00E47E8C"/>
    <w:rsid w:val="00E47ED8"/>
    <w:rsid w:val="00E5004B"/>
    <w:rsid w:val="00E501C9"/>
    <w:rsid w:val="00E50298"/>
    <w:rsid w:val="00E503F2"/>
    <w:rsid w:val="00E5055E"/>
    <w:rsid w:val="00E50574"/>
    <w:rsid w:val="00E5060E"/>
    <w:rsid w:val="00E5066F"/>
    <w:rsid w:val="00E50689"/>
    <w:rsid w:val="00E5072C"/>
    <w:rsid w:val="00E5073D"/>
    <w:rsid w:val="00E5075A"/>
    <w:rsid w:val="00E507B1"/>
    <w:rsid w:val="00E508EA"/>
    <w:rsid w:val="00E509C2"/>
    <w:rsid w:val="00E50B3C"/>
    <w:rsid w:val="00E50E10"/>
    <w:rsid w:val="00E50FEC"/>
    <w:rsid w:val="00E51110"/>
    <w:rsid w:val="00E511FF"/>
    <w:rsid w:val="00E512DE"/>
    <w:rsid w:val="00E5131A"/>
    <w:rsid w:val="00E51594"/>
    <w:rsid w:val="00E515AE"/>
    <w:rsid w:val="00E5163E"/>
    <w:rsid w:val="00E51688"/>
    <w:rsid w:val="00E51703"/>
    <w:rsid w:val="00E5194A"/>
    <w:rsid w:val="00E51ACB"/>
    <w:rsid w:val="00E51B23"/>
    <w:rsid w:val="00E51C75"/>
    <w:rsid w:val="00E51D3E"/>
    <w:rsid w:val="00E51D56"/>
    <w:rsid w:val="00E51D8A"/>
    <w:rsid w:val="00E51DD1"/>
    <w:rsid w:val="00E51F49"/>
    <w:rsid w:val="00E5201A"/>
    <w:rsid w:val="00E52033"/>
    <w:rsid w:val="00E5207D"/>
    <w:rsid w:val="00E52169"/>
    <w:rsid w:val="00E52264"/>
    <w:rsid w:val="00E5227F"/>
    <w:rsid w:val="00E523AA"/>
    <w:rsid w:val="00E523FE"/>
    <w:rsid w:val="00E52481"/>
    <w:rsid w:val="00E52505"/>
    <w:rsid w:val="00E52523"/>
    <w:rsid w:val="00E52586"/>
    <w:rsid w:val="00E5298F"/>
    <w:rsid w:val="00E529EF"/>
    <w:rsid w:val="00E52A5A"/>
    <w:rsid w:val="00E52A9B"/>
    <w:rsid w:val="00E52AC8"/>
    <w:rsid w:val="00E53023"/>
    <w:rsid w:val="00E5303B"/>
    <w:rsid w:val="00E53052"/>
    <w:rsid w:val="00E532EB"/>
    <w:rsid w:val="00E53471"/>
    <w:rsid w:val="00E53495"/>
    <w:rsid w:val="00E53690"/>
    <w:rsid w:val="00E536E2"/>
    <w:rsid w:val="00E53767"/>
    <w:rsid w:val="00E53900"/>
    <w:rsid w:val="00E53979"/>
    <w:rsid w:val="00E53AD0"/>
    <w:rsid w:val="00E53B4C"/>
    <w:rsid w:val="00E53B5F"/>
    <w:rsid w:val="00E53CBC"/>
    <w:rsid w:val="00E53E80"/>
    <w:rsid w:val="00E53EC1"/>
    <w:rsid w:val="00E53F0C"/>
    <w:rsid w:val="00E53FAA"/>
    <w:rsid w:val="00E54023"/>
    <w:rsid w:val="00E5402E"/>
    <w:rsid w:val="00E540DB"/>
    <w:rsid w:val="00E54122"/>
    <w:rsid w:val="00E5418F"/>
    <w:rsid w:val="00E541F3"/>
    <w:rsid w:val="00E5428B"/>
    <w:rsid w:val="00E54376"/>
    <w:rsid w:val="00E5443B"/>
    <w:rsid w:val="00E545B4"/>
    <w:rsid w:val="00E545CC"/>
    <w:rsid w:val="00E545DF"/>
    <w:rsid w:val="00E546C5"/>
    <w:rsid w:val="00E54817"/>
    <w:rsid w:val="00E548AF"/>
    <w:rsid w:val="00E548DD"/>
    <w:rsid w:val="00E54991"/>
    <w:rsid w:val="00E54B33"/>
    <w:rsid w:val="00E54C7E"/>
    <w:rsid w:val="00E54CB6"/>
    <w:rsid w:val="00E54CEE"/>
    <w:rsid w:val="00E54ED5"/>
    <w:rsid w:val="00E54EE0"/>
    <w:rsid w:val="00E54EED"/>
    <w:rsid w:val="00E54FBE"/>
    <w:rsid w:val="00E54FF0"/>
    <w:rsid w:val="00E5506A"/>
    <w:rsid w:val="00E551CF"/>
    <w:rsid w:val="00E553B6"/>
    <w:rsid w:val="00E554F1"/>
    <w:rsid w:val="00E55501"/>
    <w:rsid w:val="00E555F0"/>
    <w:rsid w:val="00E5568D"/>
    <w:rsid w:val="00E55868"/>
    <w:rsid w:val="00E558E6"/>
    <w:rsid w:val="00E55933"/>
    <w:rsid w:val="00E559C9"/>
    <w:rsid w:val="00E559CE"/>
    <w:rsid w:val="00E55A61"/>
    <w:rsid w:val="00E55A8B"/>
    <w:rsid w:val="00E55AD2"/>
    <w:rsid w:val="00E55B11"/>
    <w:rsid w:val="00E55C7E"/>
    <w:rsid w:val="00E55CD2"/>
    <w:rsid w:val="00E55D0D"/>
    <w:rsid w:val="00E55D14"/>
    <w:rsid w:val="00E55DA2"/>
    <w:rsid w:val="00E55EAF"/>
    <w:rsid w:val="00E55F08"/>
    <w:rsid w:val="00E55F6B"/>
    <w:rsid w:val="00E55FF8"/>
    <w:rsid w:val="00E560AE"/>
    <w:rsid w:val="00E5616E"/>
    <w:rsid w:val="00E56195"/>
    <w:rsid w:val="00E56246"/>
    <w:rsid w:val="00E56271"/>
    <w:rsid w:val="00E562C7"/>
    <w:rsid w:val="00E562E3"/>
    <w:rsid w:val="00E562FA"/>
    <w:rsid w:val="00E563BD"/>
    <w:rsid w:val="00E563C2"/>
    <w:rsid w:val="00E5643F"/>
    <w:rsid w:val="00E564B9"/>
    <w:rsid w:val="00E5652D"/>
    <w:rsid w:val="00E56608"/>
    <w:rsid w:val="00E5664D"/>
    <w:rsid w:val="00E566FA"/>
    <w:rsid w:val="00E567C2"/>
    <w:rsid w:val="00E567D7"/>
    <w:rsid w:val="00E56B55"/>
    <w:rsid w:val="00E56C2F"/>
    <w:rsid w:val="00E56CF6"/>
    <w:rsid w:val="00E56DFD"/>
    <w:rsid w:val="00E56E85"/>
    <w:rsid w:val="00E56E89"/>
    <w:rsid w:val="00E56EC2"/>
    <w:rsid w:val="00E56F0D"/>
    <w:rsid w:val="00E56FA6"/>
    <w:rsid w:val="00E57059"/>
    <w:rsid w:val="00E57171"/>
    <w:rsid w:val="00E571D7"/>
    <w:rsid w:val="00E57392"/>
    <w:rsid w:val="00E573D3"/>
    <w:rsid w:val="00E57401"/>
    <w:rsid w:val="00E57487"/>
    <w:rsid w:val="00E57490"/>
    <w:rsid w:val="00E5759B"/>
    <w:rsid w:val="00E575D1"/>
    <w:rsid w:val="00E5772F"/>
    <w:rsid w:val="00E579A4"/>
    <w:rsid w:val="00E579A7"/>
    <w:rsid w:val="00E579BB"/>
    <w:rsid w:val="00E57A4A"/>
    <w:rsid w:val="00E57AF4"/>
    <w:rsid w:val="00E57B7D"/>
    <w:rsid w:val="00E57CFE"/>
    <w:rsid w:val="00E57DA5"/>
    <w:rsid w:val="00E57E4F"/>
    <w:rsid w:val="00E57E93"/>
    <w:rsid w:val="00E57F60"/>
    <w:rsid w:val="00E60025"/>
    <w:rsid w:val="00E6018F"/>
    <w:rsid w:val="00E601F0"/>
    <w:rsid w:val="00E60305"/>
    <w:rsid w:val="00E603CD"/>
    <w:rsid w:val="00E6040A"/>
    <w:rsid w:val="00E604D5"/>
    <w:rsid w:val="00E6050E"/>
    <w:rsid w:val="00E60613"/>
    <w:rsid w:val="00E60675"/>
    <w:rsid w:val="00E60782"/>
    <w:rsid w:val="00E60790"/>
    <w:rsid w:val="00E609E6"/>
    <w:rsid w:val="00E60A45"/>
    <w:rsid w:val="00E60AF2"/>
    <w:rsid w:val="00E60CCF"/>
    <w:rsid w:val="00E60D0E"/>
    <w:rsid w:val="00E60DDE"/>
    <w:rsid w:val="00E60EDF"/>
    <w:rsid w:val="00E60FDD"/>
    <w:rsid w:val="00E6107B"/>
    <w:rsid w:val="00E61109"/>
    <w:rsid w:val="00E61177"/>
    <w:rsid w:val="00E615C3"/>
    <w:rsid w:val="00E61A21"/>
    <w:rsid w:val="00E61A6A"/>
    <w:rsid w:val="00E61B09"/>
    <w:rsid w:val="00E61B67"/>
    <w:rsid w:val="00E61C36"/>
    <w:rsid w:val="00E61C59"/>
    <w:rsid w:val="00E61C74"/>
    <w:rsid w:val="00E61CAD"/>
    <w:rsid w:val="00E61D03"/>
    <w:rsid w:val="00E61DA9"/>
    <w:rsid w:val="00E61F21"/>
    <w:rsid w:val="00E61FA2"/>
    <w:rsid w:val="00E621B7"/>
    <w:rsid w:val="00E6220F"/>
    <w:rsid w:val="00E6234D"/>
    <w:rsid w:val="00E6250E"/>
    <w:rsid w:val="00E6253D"/>
    <w:rsid w:val="00E62753"/>
    <w:rsid w:val="00E627BC"/>
    <w:rsid w:val="00E628E5"/>
    <w:rsid w:val="00E62950"/>
    <w:rsid w:val="00E62AD2"/>
    <w:rsid w:val="00E62B15"/>
    <w:rsid w:val="00E62C4D"/>
    <w:rsid w:val="00E62EC9"/>
    <w:rsid w:val="00E62ED0"/>
    <w:rsid w:val="00E62F0B"/>
    <w:rsid w:val="00E62F2F"/>
    <w:rsid w:val="00E631B8"/>
    <w:rsid w:val="00E631CD"/>
    <w:rsid w:val="00E63442"/>
    <w:rsid w:val="00E634E9"/>
    <w:rsid w:val="00E63591"/>
    <w:rsid w:val="00E635A4"/>
    <w:rsid w:val="00E63810"/>
    <w:rsid w:val="00E63881"/>
    <w:rsid w:val="00E63910"/>
    <w:rsid w:val="00E63932"/>
    <w:rsid w:val="00E63A37"/>
    <w:rsid w:val="00E63A42"/>
    <w:rsid w:val="00E63AF7"/>
    <w:rsid w:val="00E63B57"/>
    <w:rsid w:val="00E63B6C"/>
    <w:rsid w:val="00E63B8A"/>
    <w:rsid w:val="00E63BAF"/>
    <w:rsid w:val="00E63D76"/>
    <w:rsid w:val="00E63DC7"/>
    <w:rsid w:val="00E63E4F"/>
    <w:rsid w:val="00E63E85"/>
    <w:rsid w:val="00E64082"/>
    <w:rsid w:val="00E642A8"/>
    <w:rsid w:val="00E642EF"/>
    <w:rsid w:val="00E64327"/>
    <w:rsid w:val="00E6440B"/>
    <w:rsid w:val="00E64591"/>
    <w:rsid w:val="00E645B7"/>
    <w:rsid w:val="00E64794"/>
    <w:rsid w:val="00E647F6"/>
    <w:rsid w:val="00E64814"/>
    <w:rsid w:val="00E6484E"/>
    <w:rsid w:val="00E64933"/>
    <w:rsid w:val="00E64A9B"/>
    <w:rsid w:val="00E64AD5"/>
    <w:rsid w:val="00E64BD4"/>
    <w:rsid w:val="00E64BDB"/>
    <w:rsid w:val="00E64C54"/>
    <w:rsid w:val="00E64CAC"/>
    <w:rsid w:val="00E64DDF"/>
    <w:rsid w:val="00E64EBE"/>
    <w:rsid w:val="00E6515C"/>
    <w:rsid w:val="00E651A2"/>
    <w:rsid w:val="00E6537E"/>
    <w:rsid w:val="00E65405"/>
    <w:rsid w:val="00E65410"/>
    <w:rsid w:val="00E655C2"/>
    <w:rsid w:val="00E6565E"/>
    <w:rsid w:val="00E65748"/>
    <w:rsid w:val="00E659E9"/>
    <w:rsid w:val="00E65C15"/>
    <w:rsid w:val="00E65C19"/>
    <w:rsid w:val="00E65F32"/>
    <w:rsid w:val="00E65FB2"/>
    <w:rsid w:val="00E65FDC"/>
    <w:rsid w:val="00E6601C"/>
    <w:rsid w:val="00E6610E"/>
    <w:rsid w:val="00E66416"/>
    <w:rsid w:val="00E66460"/>
    <w:rsid w:val="00E664B2"/>
    <w:rsid w:val="00E665B0"/>
    <w:rsid w:val="00E66619"/>
    <w:rsid w:val="00E666A6"/>
    <w:rsid w:val="00E6683E"/>
    <w:rsid w:val="00E669C7"/>
    <w:rsid w:val="00E669E4"/>
    <w:rsid w:val="00E66AD2"/>
    <w:rsid w:val="00E66AF0"/>
    <w:rsid w:val="00E66D02"/>
    <w:rsid w:val="00E66D8A"/>
    <w:rsid w:val="00E66DB3"/>
    <w:rsid w:val="00E66E96"/>
    <w:rsid w:val="00E66F78"/>
    <w:rsid w:val="00E66FDC"/>
    <w:rsid w:val="00E6706B"/>
    <w:rsid w:val="00E67093"/>
    <w:rsid w:val="00E6722E"/>
    <w:rsid w:val="00E674D0"/>
    <w:rsid w:val="00E67617"/>
    <w:rsid w:val="00E67636"/>
    <w:rsid w:val="00E67687"/>
    <w:rsid w:val="00E677A1"/>
    <w:rsid w:val="00E67842"/>
    <w:rsid w:val="00E67954"/>
    <w:rsid w:val="00E67955"/>
    <w:rsid w:val="00E679B1"/>
    <w:rsid w:val="00E67A4A"/>
    <w:rsid w:val="00E67ABE"/>
    <w:rsid w:val="00E67B72"/>
    <w:rsid w:val="00E67CF8"/>
    <w:rsid w:val="00E67E82"/>
    <w:rsid w:val="00E67EB5"/>
    <w:rsid w:val="00E67F3B"/>
    <w:rsid w:val="00E67F9B"/>
    <w:rsid w:val="00E70160"/>
    <w:rsid w:val="00E701F8"/>
    <w:rsid w:val="00E702CC"/>
    <w:rsid w:val="00E70373"/>
    <w:rsid w:val="00E7039A"/>
    <w:rsid w:val="00E70472"/>
    <w:rsid w:val="00E704B0"/>
    <w:rsid w:val="00E70503"/>
    <w:rsid w:val="00E70518"/>
    <w:rsid w:val="00E70526"/>
    <w:rsid w:val="00E705F1"/>
    <w:rsid w:val="00E706D5"/>
    <w:rsid w:val="00E707C8"/>
    <w:rsid w:val="00E707F7"/>
    <w:rsid w:val="00E7082D"/>
    <w:rsid w:val="00E7097B"/>
    <w:rsid w:val="00E70A11"/>
    <w:rsid w:val="00E70CB4"/>
    <w:rsid w:val="00E70CD9"/>
    <w:rsid w:val="00E70DAE"/>
    <w:rsid w:val="00E70E8F"/>
    <w:rsid w:val="00E70F55"/>
    <w:rsid w:val="00E70F91"/>
    <w:rsid w:val="00E7105E"/>
    <w:rsid w:val="00E7115D"/>
    <w:rsid w:val="00E7116C"/>
    <w:rsid w:val="00E71426"/>
    <w:rsid w:val="00E714AA"/>
    <w:rsid w:val="00E71667"/>
    <w:rsid w:val="00E716D0"/>
    <w:rsid w:val="00E71767"/>
    <w:rsid w:val="00E719C1"/>
    <w:rsid w:val="00E71A3C"/>
    <w:rsid w:val="00E71C83"/>
    <w:rsid w:val="00E71D95"/>
    <w:rsid w:val="00E71F5A"/>
    <w:rsid w:val="00E7205F"/>
    <w:rsid w:val="00E721BD"/>
    <w:rsid w:val="00E72220"/>
    <w:rsid w:val="00E722FE"/>
    <w:rsid w:val="00E72372"/>
    <w:rsid w:val="00E72511"/>
    <w:rsid w:val="00E726C0"/>
    <w:rsid w:val="00E7278D"/>
    <w:rsid w:val="00E727D9"/>
    <w:rsid w:val="00E72823"/>
    <w:rsid w:val="00E72919"/>
    <w:rsid w:val="00E729E5"/>
    <w:rsid w:val="00E72A7A"/>
    <w:rsid w:val="00E72AA4"/>
    <w:rsid w:val="00E72B48"/>
    <w:rsid w:val="00E72C27"/>
    <w:rsid w:val="00E72F64"/>
    <w:rsid w:val="00E7304C"/>
    <w:rsid w:val="00E73244"/>
    <w:rsid w:val="00E732B9"/>
    <w:rsid w:val="00E732F3"/>
    <w:rsid w:val="00E73331"/>
    <w:rsid w:val="00E733BA"/>
    <w:rsid w:val="00E733CB"/>
    <w:rsid w:val="00E73405"/>
    <w:rsid w:val="00E73558"/>
    <w:rsid w:val="00E735EF"/>
    <w:rsid w:val="00E735F3"/>
    <w:rsid w:val="00E73862"/>
    <w:rsid w:val="00E73A44"/>
    <w:rsid w:val="00E73BF8"/>
    <w:rsid w:val="00E73C47"/>
    <w:rsid w:val="00E73E31"/>
    <w:rsid w:val="00E73EDC"/>
    <w:rsid w:val="00E73FCD"/>
    <w:rsid w:val="00E73FD6"/>
    <w:rsid w:val="00E74101"/>
    <w:rsid w:val="00E74150"/>
    <w:rsid w:val="00E74360"/>
    <w:rsid w:val="00E74395"/>
    <w:rsid w:val="00E744BE"/>
    <w:rsid w:val="00E7458F"/>
    <w:rsid w:val="00E745A4"/>
    <w:rsid w:val="00E746B7"/>
    <w:rsid w:val="00E746C6"/>
    <w:rsid w:val="00E746EE"/>
    <w:rsid w:val="00E7497E"/>
    <w:rsid w:val="00E74A17"/>
    <w:rsid w:val="00E74A5E"/>
    <w:rsid w:val="00E74AAE"/>
    <w:rsid w:val="00E74C62"/>
    <w:rsid w:val="00E74F2E"/>
    <w:rsid w:val="00E75001"/>
    <w:rsid w:val="00E75267"/>
    <w:rsid w:val="00E7538D"/>
    <w:rsid w:val="00E75519"/>
    <w:rsid w:val="00E7555D"/>
    <w:rsid w:val="00E755BB"/>
    <w:rsid w:val="00E757D9"/>
    <w:rsid w:val="00E75835"/>
    <w:rsid w:val="00E7589C"/>
    <w:rsid w:val="00E759B6"/>
    <w:rsid w:val="00E75A9E"/>
    <w:rsid w:val="00E75C57"/>
    <w:rsid w:val="00E75CCE"/>
    <w:rsid w:val="00E75D4B"/>
    <w:rsid w:val="00E76027"/>
    <w:rsid w:val="00E76053"/>
    <w:rsid w:val="00E76071"/>
    <w:rsid w:val="00E760AC"/>
    <w:rsid w:val="00E7610A"/>
    <w:rsid w:val="00E76160"/>
    <w:rsid w:val="00E7617E"/>
    <w:rsid w:val="00E761CD"/>
    <w:rsid w:val="00E76273"/>
    <w:rsid w:val="00E7634D"/>
    <w:rsid w:val="00E764A7"/>
    <w:rsid w:val="00E764FA"/>
    <w:rsid w:val="00E76649"/>
    <w:rsid w:val="00E7665E"/>
    <w:rsid w:val="00E76749"/>
    <w:rsid w:val="00E76789"/>
    <w:rsid w:val="00E76831"/>
    <w:rsid w:val="00E7688E"/>
    <w:rsid w:val="00E76991"/>
    <w:rsid w:val="00E76A84"/>
    <w:rsid w:val="00E76B63"/>
    <w:rsid w:val="00E76B9C"/>
    <w:rsid w:val="00E76E03"/>
    <w:rsid w:val="00E76E2B"/>
    <w:rsid w:val="00E76EAB"/>
    <w:rsid w:val="00E76EB4"/>
    <w:rsid w:val="00E76EE9"/>
    <w:rsid w:val="00E76EFA"/>
    <w:rsid w:val="00E770ED"/>
    <w:rsid w:val="00E771FA"/>
    <w:rsid w:val="00E7739D"/>
    <w:rsid w:val="00E773E5"/>
    <w:rsid w:val="00E774A8"/>
    <w:rsid w:val="00E775D1"/>
    <w:rsid w:val="00E77630"/>
    <w:rsid w:val="00E7771F"/>
    <w:rsid w:val="00E77760"/>
    <w:rsid w:val="00E77781"/>
    <w:rsid w:val="00E77A7F"/>
    <w:rsid w:val="00E77B63"/>
    <w:rsid w:val="00E77C14"/>
    <w:rsid w:val="00E77CCA"/>
    <w:rsid w:val="00E77CF2"/>
    <w:rsid w:val="00E77DFC"/>
    <w:rsid w:val="00E77E80"/>
    <w:rsid w:val="00E77E99"/>
    <w:rsid w:val="00E77F21"/>
    <w:rsid w:val="00E80038"/>
    <w:rsid w:val="00E80268"/>
    <w:rsid w:val="00E802EC"/>
    <w:rsid w:val="00E80386"/>
    <w:rsid w:val="00E80455"/>
    <w:rsid w:val="00E804A6"/>
    <w:rsid w:val="00E80528"/>
    <w:rsid w:val="00E8067A"/>
    <w:rsid w:val="00E80722"/>
    <w:rsid w:val="00E80724"/>
    <w:rsid w:val="00E807B3"/>
    <w:rsid w:val="00E80877"/>
    <w:rsid w:val="00E808CB"/>
    <w:rsid w:val="00E80918"/>
    <w:rsid w:val="00E8094E"/>
    <w:rsid w:val="00E80B1B"/>
    <w:rsid w:val="00E80B2C"/>
    <w:rsid w:val="00E80BA7"/>
    <w:rsid w:val="00E80C6D"/>
    <w:rsid w:val="00E80CE7"/>
    <w:rsid w:val="00E80DC3"/>
    <w:rsid w:val="00E80E34"/>
    <w:rsid w:val="00E81023"/>
    <w:rsid w:val="00E810DE"/>
    <w:rsid w:val="00E811AB"/>
    <w:rsid w:val="00E811F5"/>
    <w:rsid w:val="00E81292"/>
    <w:rsid w:val="00E812E2"/>
    <w:rsid w:val="00E81358"/>
    <w:rsid w:val="00E81721"/>
    <w:rsid w:val="00E8187B"/>
    <w:rsid w:val="00E81969"/>
    <w:rsid w:val="00E81A49"/>
    <w:rsid w:val="00E81AAE"/>
    <w:rsid w:val="00E81BA2"/>
    <w:rsid w:val="00E81C9B"/>
    <w:rsid w:val="00E81D15"/>
    <w:rsid w:val="00E81E0B"/>
    <w:rsid w:val="00E81F7E"/>
    <w:rsid w:val="00E81FF0"/>
    <w:rsid w:val="00E82062"/>
    <w:rsid w:val="00E82168"/>
    <w:rsid w:val="00E821EC"/>
    <w:rsid w:val="00E821FE"/>
    <w:rsid w:val="00E82246"/>
    <w:rsid w:val="00E822B6"/>
    <w:rsid w:val="00E825F4"/>
    <w:rsid w:val="00E826C8"/>
    <w:rsid w:val="00E8281B"/>
    <w:rsid w:val="00E82949"/>
    <w:rsid w:val="00E82A72"/>
    <w:rsid w:val="00E82AF8"/>
    <w:rsid w:val="00E82BB5"/>
    <w:rsid w:val="00E82C18"/>
    <w:rsid w:val="00E82CDE"/>
    <w:rsid w:val="00E82D84"/>
    <w:rsid w:val="00E82DAD"/>
    <w:rsid w:val="00E82F8B"/>
    <w:rsid w:val="00E82F9C"/>
    <w:rsid w:val="00E8301C"/>
    <w:rsid w:val="00E83063"/>
    <w:rsid w:val="00E830A2"/>
    <w:rsid w:val="00E8311F"/>
    <w:rsid w:val="00E83151"/>
    <w:rsid w:val="00E832D3"/>
    <w:rsid w:val="00E83340"/>
    <w:rsid w:val="00E83488"/>
    <w:rsid w:val="00E83717"/>
    <w:rsid w:val="00E837B6"/>
    <w:rsid w:val="00E83978"/>
    <w:rsid w:val="00E83A34"/>
    <w:rsid w:val="00E83D45"/>
    <w:rsid w:val="00E83DFB"/>
    <w:rsid w:val="00E83EE6"/>
    <w:rsid w:val="00E83EFA"/>
    <w:rsid w:val="00E83F1E"/>
    <w:rsid w:val="00E84250"/>
    <w:rsid w:val="00E84298"/>
    <w:rsid w:val="00E842A8"/>
    <w:rsid w:val="00E84300"/>
    <w:rsid w:val="00E84369"/>
    <w:rsid w:val="00E84432"/>
    <w:rsid w:val="00E84464"/>
    <w:rsid w:val="00E844BE"/>
    <w:rsid w:val="00E8473A"/>
    <w:rsid w:val="00E8477B"/>
    <w:rsid w:val="00E84845"/>
    <w:rsid w:val="00E848AC"/>
    <w:rsid w:val="00E84AC8"/>
    <w:rsid w:val="00E84B75"/>
    <w:rsid w:val="00E84B7D"/>
    <w:rsid w:val="00E84BBE"/>
    <w:rsid w:val="00E84C75"/>
    <w:rsid w:val="00E84D7D"/>
    <w:rsid w:val="00E84DBA"/>
    <w:rsid w:val="00E84DF2"/>
    <w:rsid w:val="00E84FCD"/>
    <w:rsid w:val="00E8501F"/>
    <w:rsid w:val="00E850EC"/>
    <w:rsid w:val="00E85152"/>
    <w:rsid w:val="00E85194"/>
    <w:rsid w:val="00E851AA"/>
    <w:rsid w:val="00E851CB"/>
    <w:rsid w:val="00E8520F"/>
    <w:rsid w:val="00E852EB"/>
    <w:rsid w:val="00E853C7"/>
    <w:rsid w:val="00E85475"/>
    <w:rsid w:val="00E85524"/>
    <w:rsid w:val="00E85667"/>
    <w:rsid w:val="00E85674"/>
    <w:rsid w:val="00E85714"/>
    <w:rsid w:val="00E8573D"/>
    <w:rsid w:val="00E85768"/>
    <w:rsid w:val="00E8578C"/>
    <w:rsid w:val="00E8580A"/>
    <w:rsid w:val="00E8589C"/>
    <w:rsid w:val="00E8592B"/>
    <w:rsid w:val="00E85CDB"/>
    <w:rsid w:val="00E85D2D"/>
    <w:rsid w:val="00E85D92"/>
    <w:rsid w:val="00E85E53"/>
    <w:rsid w:val="00E85EB2"/>
    <w:rsid w:val="00E85F7C"/>
    <w:rsid w:val="00E8600D"/>
    <w:rsid w:val="00E8610F"/>
    <w:rsid w:val="00E862C5"/>
    <w:rsid w:val="00E863C7"/>
    <w:rsid w:val="00E8641F"/>
    <w:rsid w:val="00E864E1"/>
    <w:rsid w:val="00E867A6"/>
    <w:rsid w:val="00E86996"/>
    <w:rsid w:val="00E86A79"/>
    <w:rsid w:val="00E86B43"/>
    <w:rsid w:val="00E86BD0"/>
    <w:rsid w:val="00E86C78"/>
    <w:rsid w:val="00E86D57"/>
    <w:rsid w:val="00E8709D"/>
    <w:rsid w:val="00E871F2"/>
    <w:rsid w:val="00E8720D"/>
    <w:rsid w:val="00E87213"/>
    <w:rsid w:val="00E8721E"/>
    <w:rsid w:val="00E87843"/>
    <w:rsid w:val="00E878E8"/>
    <w:rsid w:val="00E87919"/>
    <w:rsid w:val="00E8794F"/>
    <w:rsid w:val="00E87987"/>
    <w:rsid w:val="00E8798A"/>
    <w:rsid w:val="00E87A33"/>
    <w:rsid w:val="00E87AAD"/>
    <w:rsid w:val="00E87B27"/>
    <w:rsid w:val="00E87EA7"/>
    <w:rsid w:val="00E87EE0"/>
    <w:rsid w:val="00E87F2E"/>
    <w:rsid w:val="00E87FCD"/>
    <w:rsid w:val="00E9009B"/>
    <w:rsid w:val="00E9023D"/>
    <w:rsid w:val="00E90242"/>
    <w:rsid w:val="00E904D8"/>
    <w:rsid w:val="00E90527"/>
    <w:rsid w:val="00E90776"/>
    <w:rsid w:val="00E90920"/>
    <w:rsid w:val="00E9095E"/>
    <w:rsid w:val="00E90A94"/>
    <w:rsid w:val="00E90B0A"/>
    <w:rsid w:val="00E90BA3"/>
    <w:rsid w:val="00E90BB4"/>
    <w:rsid w:val="00E90D8F"/>
    <w:rsid w:val="00E90EA9"/>
    <w:rsid w:val="00E90F35"/>
    <w:rsid w:val="00E90F50"/>
    <w:rsid w:val="00E90F6A"/>
    <w:rsid w:val="00E90F6F"/>
    <w:rsid w:val="00E90F7E"/>
    <w:rsid w:val="00E90FD9"/>
    <w:rsid w:val="00E90FED"/>
    <w:rsid w:val="00E9106C"/>
    <w:rsid w:val="00E910AB"/>
    <w:rsid w:val="00E9110D"/>
    <w:rsid w:val="00E911EC"/>
    <w:rsid w:val="00E912C5"/>
    <w:rsid w:val="00E9136A"/>
    <w:rsid w:val="00E913CF"/>
    <w:rsid w:val="00E915CD"/>
    <w:rsid w:val="00E91690"/>
    <w:rsid w:val="00E916FE"/>
    <w:rsid w:val="00E91855"/>
    <w:rsid w:val="00E919CC"/>
    <w:rsid w:val="00E91D55"/>
    <w:rsid w:val="00E91FD4"/>
    <w:rsid w:val="00E91FF4"/>
    <w:rsid w:val="00E920DA"/>
    <w:rsid w:val="00E92155"/>
    <w:rsid w:val="00E9231E"/>
    <w:rsid w:val="00E923AE"/>
    <w:rsid w:val="00E92534"/>
    <w:rsid w:val="00E9256D"/>
    <w:rsid w:val="00E926C9"/>
    <w:rsid w:val="00E92749"/>
    <w:rsid w:val="00E927A8"/>
    <w:rsid w:val="00E92815"/>
    <w:rsid w:val="00E92AE8"/>
    <w:rsid w:val="00E92C24"/>
    <w:rsid w:val="00E92C36"/>
    <w:rsid w:val="00E92E22"/>
    <w:rsid w:val="00E92E98"/>
    <w:rsid w:val="00E930E7"/>
    <w:rsid w:val="00E9311A"/>
    <w:rsid w:val="00E9315D"/>
    <w:rsid w:val="00E931A1"/>
    <w:rsid w:val="00E93240"/>
    <w:rsid w:val="00E93274"/>
    <w:rsid w:val="00E9347A"/>
    <w:rsid w:val="00E93583"/>
    <w:rsid w:val="00E93655"/>
    <w:rsid w:val="00E93724"/>
    <w:rsid w:val="00E9376A"/>
    <w:rsid w:val="00E93811"/>
    <w:rsid w:val="00E938FC"/>
    <w:rsid w:val="00E9392B"/>
    <w:rsid w:val="00E93AB7"/>
    <w:rsid w:val="00E93B83"/>
    <w:rsid w:val="00E93BEB"/>
    <w:rsid w:val="00E93CF4"/>
    <w:rsid w:val="00E93DA8"/>
    <w:rsid w:val="00E93DF6"/>
    <w:rsid w:val="00E93E7B"/>
    <w:rsid w:val="00E9409D"/>
    <w:rsid w:val="00E94186"/>
    <w:rsid w:val="00E941B7"/>
    <w:rsid w:val="00E9421E"/>
    <w:rsid w:val="00E94284"/>
    <w:rsid w:val="00E942FD"/>
    <w:rsid w:val="00E94397"/>
    <w:rsid w:val="00E943EE"/>
    <w:rsid w:val="00E9468A"/>
    <w:rsid w:val="00E946F5"/>
    <w:rsid w:val="00E94767"/>
    <w:rsid w:val="00E9486D"/>
    <w:rsid w:val="00E949C6"/>
    <w:rsid w:val="00E94A4A"/>
    <w:rsid w:val="00E94A9F"/>
    <w:rsid w:val="00E94AFE"/>
    <w:rsid w:val="00E94B34"/>
    <w:rsid w:val="00E94B42"/>
    <w:rsid w:val="00E94B97"/>
    <w:rsid w:val="00E94BA9"/>
    <w:rsid w:val="00E94C68"/>
    <w:rsid w:val="00E94D0D"/>
    <w:rsid w:val="00E94D5E"/>
    <w:rsid w:val="00E94D8C"/>
    <w:rsid w:val="00E94DA1"/>
    <w:rsid w:val="00E94F43"/>
    <w:rsid w:val="00E94F9A"/>
    <w:rsid w:val="00E94FED"/>
    <w:rsid w:val="00E9502A"/>
    <w:rsid w:val="00E95114"/>
    <w:rsid w:val="00E95224"/>
    <w:rsid w:val="00E9533B"/>
    <w:rsid w:val="00E95407"/>
    <w:rsid w:val="00E9543A"/>
    <w:rsid w:val="00E955E4"/>
    <w:rsid w:val="00E955F7"/>
    <w:rsid w:val="00E955FE"/>
    <w:rsid w:val="00E9561C"/>
    <w:rsid w:val="00E957BB"/>
    <w:rsid w:val="00E957CD"/>
    <w:rsid w:val="00E958B5"/>
    <w:rsid w:val="00E95AFE"/>
    <w:rsid w:val="00E95B22"/>
    <w:rsid w:val="00E95BBD"/>
    <w:rsid w:val="00E95E4A"/>
    <w:rsid w:val="00E95E8F"/>
    <w:rsid w:val="00E95F81"/>
    <w:rsid w:val="00E96031"/>
    <w:rsid w:val="00E961A9"/>
    <w:rsid w:val="00E961D5"/>
    <w:rsid w:val="00E96391"/>
    <w:rsid w:val="00E963D1"/>
    <w:rsid w:val="00E96401"/>
    <w:rsid w:val="00E96412"/>
    <w:rsid w:val="00E964ED"/>
    <w:rsid w:val="00E96511"/>
    <w:rsid w:val="00E96580"/>
    <w:rsid w:val="00E9663A"/>
    <w:rsid w:val="00E9669C"/>
    <w:rsid w:val="00E966C5"/>
    <w:rsid w:val="00E966C9"/>
    <w:rsid w:val="00E96707"/>
    <w:rsid w:val="00E96759"/>
    <w:rsid w:val="00E968D0"/>
    <w:rsid w:val="00E96957"/>
    <w:rsid w:val="00E96975"/>
    <w:rsid w:val="00E96A63"/>
    <w:rsid w:val="00E96A76"/>
    <w:rsid w:val="00E96A81"/>
    <w:rsid w:val="00E96ADE"/>
    <w:rsid w:val="00E96B62"/>
    <w:rsid w:val="00E96B83"/>
    <w:rsid w:val="00E96BA5"/>
    <w:rsid w:val="00E96C3D"/>
    <w:rsid w:val="00E96D21"/>
    <w:rsid w:val="00E96D86"/>
    <w:rsid w:val="00E96E75"/>
    <w:rsid w:val="00E9702C"/>
    <w:rsid w:val="00E97109"/>
    <w:rsid w:val="00E97173"/>
    <w:rsid w:val="00E971CB"/>
    <w:rsid w:val="00E97279"/>
    <w:rsid w:val="00E972F5"/>
    <w:rsid w:val="00E97463"/>
    <w:rsid w:val="00E97465"/>
    <w:rsid w:val="00E975E7"/>
    <w:rsid w:val="00E97613"/>
    <w:rsid w:val="00E9773D"/>
    <w:rsid w:val="00E97782"/>
    <w:rsid w:val="00E977E8"/>
    <w:rsid w:val="00E97842"/>
    <w:rsid w:val="00E97877"/>
    <w:rsid w:val="00E97921"/>
    <w:rsid w:val="00E97A39"/>
    <w:rsid w:val="00E97A8C"/>
    <w:rsid w:val="00E97B40"/>
    <w:rsid w:val="00E97B5D"/>
    <w:rsid w:val="00E97BDB"/>
    <w:rsid w:val="00E97DC2"/>
    <w:rsid w:val="00E97EA7"/>
    <w:rsid w:val="00E97EFB"/>
    <w:rsid w:val="00EA00C8"/>
    <w:rsid w:val="00EA00F5"/>
    <w:rsid w:val="00EA0172"/>
    <w:rsid w:val="00EA024A"/>
    <w:rsid w:val="00EA03D7"/>
    <w:rsid w:val="00EA042D"/>
    <w:rsid w:val="00EA06E6"/>
    <w:rsid w:val="00EA087D"/>
    <w:rsid w:val="00EA0884"/>
    <w:rsid w:val="00EA0958"/>
    <w:rsid w:val="00EA0993"/>
    <w:rsid w:val="00EA0B02"/>
    <w:rsid w:val="00EA0BC3"/>
    <w:rsid w:val="00EA0D20"/>
    <w:rsid w:val="00EA0D62"/>
    <w:rsid w:val="00EA0E44"/>
    <w:rsid w:val="00EA0E6C"/>
    <w:rsid w:val="00EA10DA"/>
    <w:rsid w:val="00EA1173"/>
    <w:rsid w:val="00EA1349"/>
    <w:rsid w:val="00EA1498"/>
    <w:rsid w:val="00EA153B"/>
    <w:rsid w:val="00EA15AC"/>
    <w:rsid w:val="00EA16E0"/>
    <w:rsid w:val="00EA171E"/>
    <w:rsid w:val="00EA18BC"/>
    <w:rsid w:val="00EA18D7"/>
    <w:rsid w:val="00EA1A48"/>
    <w:rsid w:val="00EA1A7D"/>
    <w:rsid w:val="00EA1D65"/>
    <w:rsid w:val="00EA1E00"/>
    <w:rsid w:val="00EA1E40"/>
    <w:rsid w:val="00EA1ECE"/>
    <w:rsid w:val="00EA20DA"/>
    <w:rsid w:val="00EA212D"/>
    <w:rsid w:val="00EA2302"/>
    <w:rsid w:val="00EA2372"/>
    <w:rsid w:val="00EA2568"/>
    <w:rsid w:val="00EA25CF"/>
    <w:rsid w:val="00EA25DD"/>
    <w:rsid w:val="00EA280F"/>
    <w:rsid w:val="00EA2811"/>
    <w:rsid w:val="00EA2853"/>
    <w:rsid w:val="00EA2872"/>
    <w:rsid w:val="00EA2B36"/>
    <w:rsid w:val="00EA2B9D"/>
    <w:rsid w:val="00EA2C3E"/>
    <w:rsid w:val="00EA2C5A"/>
    <w:rsid w:val="00EA2CDA"/>
    <w:rsid w:val="00EA2DF1"/>
    <w:rsid w:val="00EA2F9F"/>
    <w:rsid w:val="00EA2FA6"/>
    <w:rsid w:val="00EA2FDF"/>
    <w:rsid w:val="00EA3061"/>
    <w:rsid w:val="00EA3239"/>
    <w:rsid w:val="00EA3303"/>
    <w:rsid w:val="00EA33B6"/>
    <w:rsid w:val="00EA366D"/>
    <w:rsid w:val="00EA369F"/>
    <w:rsid w:val="00EA3957"/>
    <w:rsid w:val="00EA396F"/>
    <w:rsid w:val="00EA39A0"/>
    <w:rsid w:val="00EA3C4E"/>
    <w:rsid w:val="00EA3C6E"/>
    <w:rsid w:val="00EA3D26"/>
    <w:rsid w:val="00EA3DD7"/>
    <w:rsid w:val="00EA3EA9"/>
    <w:rsid w:val="00EA3F37"/>
    <w:rsid w:val="00EA4047"/>
    <w:rsid w:val="00EA4053"/>
    <w:rsid w:val="00EA40A2"/>
    <w:rsid w:val="00EA4130"/>
    <w:rsid w:val="00EA41FB"/>
    <w:rsid w:val="00EA4307"/>
    <w:rsid w:val="00EA4372"/>
    <w:rsid w:val="00EA4564"/>
    <w:rsid w:val="00EA46A3"/>
    <w:rsid w:val="00EA4A6F"/>
    <w:rsid w:val="00EA4BCC"/>
    <w:rsid w:val="00EA4BE3"/>
    <w:rsid w:val="00EA4D1E"/>
    <w:rsid w:val="00EA4E12"/>
    <w:rsid w:val="00EA4E15"/>
    <w:rsid w:val="00EA4FAB"/>
    <w:rsid w:val="00EA4FED"/>
    <w:rsid w:val="00EA5035"/>
    <w:rsid w:val="00EA5085"/>
    <w:rsid w:val="00EA50A8"/>
    <w:rsid w:val="00EA50FC"/>
    <w:rsid w:val="00EA523B"/>
    <w:rsid w:val="00EA54CB"/>
    <w:rsid w:val="00EA557C"/>
    <w:rsid w:val="00EA55D9"/>
    <w:rsid w:val="00EA5712"/>
    <w:rsid w:val="00EA5890"/>
    <w:rsid w:val="00EA593F"/>
    <w:rsid w:val="00EA5976"/>
    <w:rsid w:val="00EA5A56"/>
    <w:rsid w:val="00EA5A71"/>
    <w:rsid w:val="00EA5ACF"/>
    <w:rsid w:val="00EA5C24"/>
    <w:rsid w:val="00EA5C62"/>
    <w:rsid w:val="00EA5CC2"/>
    <w:rsid w:val="00EA5D65"/>
    <w:rsid w:val="00EA5E06"/>
    <w:rsid w:val="00EA5E22"/>
    <w:rsid w:val="00EA5E4F"/>
    <w:rsid w:val="00EA6211"/>
    <w:rsid w:val="00EA62A8"/>
    <w:rsid w:val="00EA64C2"/>
    <w:rsid w:val="00EA65C9"/>
    <w:rsid w:val="00EA6624"/>
    <w:rsid w:val="00EA66EF"/>
    <w:rsid w:val="00EA67A8"/>
    <w:rsid w:val="00EA6930"/>
    <w:rsid w:val="00EA693C"/>
    <w:rsid w:val="00EA69EB"/>
    <w:rsid w:val="00EA6AAE"/>
    <w:rsid w:val="00EA6AB9"/>
    <w:rsid w:val="00EA6B57"/>
    <w:rsid w:val="00EA6C00"/>
    <w:rsid w:val="00EA6CB6"/>
    <w:rsid w:val="00EA6DB5"/>
    <w:rsid w:val="00EA6E2E"/>
    <w:rsid w:val="00EA6F67"/>
    <w:rsid w:val="00EA6FDF"/>
    <w:rsid w:val="00EA70C9"/>
    <w:rsid w:val="00EA712B"/>
    <w:rsid w:val="00EA726B"/>
    <w:rsid w:val="00EA7300"/>
    <w:rsid w:val="00EA73F6"/>
    <w:rsid w:val="00EA74A5"/>
    <w:rsid w:val="00EA74E4"/>
    <w:rsid w:val="00EA74F2"/>
    <w:rsid w:val="00EA7513"/>
    <w:rsid w:val="00EA759F"/>
    <w:rsid w:val="00EA75A8"/>
    <w:rsid w:val="00EA760B"/>
    <w:rsid w:val="00EA76CF"/>
    <w:rsid w:val="00EA7991"/>
    <w:rsid w:val="00EA7A66"/>
    <w:rsid w:val="00EA7CB5"/>
    <w:rsid w:val="00EA7CB8"/>
    <w:rsid w:val="00EA7DFE"/>
    <w:rsid w:val="00EA7F74"/>
    <w:rsid w:val="00EA7FAA"/>
    <w:rsid w:val="00EB0060"/>
    <w:rsid w:val="00EB009C"/>
    <w:rsid w:val="00EB00DC"/>
    <w:rsid w:val="00EB00F2"/>
    <w:rsid w:val="00EB0145"/>
    <w:rsid w:val="00EB0201"/>
    <w:rsid w:val="00EB021D"/>
    <w:rsid w:val="00EB05D0"/>
    <w:rsid w:val="00EB0659"/>
    <w:rsid w:val="00EB085C"/>
    <w:rsid w:val="00EB08A8"/>
    <w:rsid w:val="00EB0BA8"/>
    <w:rsid w:val="00EB0C1C"/>
    <w:rsid w:val="00EB0C37"/>
    <w:rsid w:val="00EB0C7A"/>
    <w:rsid w:val="00EB0C97"/>
    <w:rsid w:val="00EB0CD6"/>
    <w:rsid w:val="00EB0D30"/>
    <w:rsid w:val="00EB0D5C"/>
    <w:rsid w:val="00EB0E5D"/>
    <w:rsid w:val="00EB0EB7"/>
    <w:rsid w:val="00EB1032"/>
    <w:rsid w:val="00EB10FF"/>
    <w:rsid w:val="00EB1106"/>
    <w:rsid w:val="00EB1261"/>
    <w:rsid w:val="00EB157E"/>
    <w:rsid w:val="00EB15EA"/>
    <w:rsid w:val="00EB1621"/>
    <w:rsid w:val="00EB1781"/>
    <w:rsid w:val="00EB178D"/>
    <w:rsid w:val="00EB17BC"/>
    <w:rsid w:val="00EB17E9"/>
    <w:rsid w:val="00EB17FE"/>
    <w:rsid w:val="00EB1800"/>
    <w:rsid w:val="00EB188A"/>
    <w:rsid w:val="00EB1B45"/>
    <w:rsid w:val="00EB1B6A"/>
    <w:rsid w:val="00EB1CBA"/>
    <w:rsid w:val="00EB1D04"/>
    <w:rsid w:val="00EB1D05"/>
    <w:rsid w:val="00EB1D22"/>
    <w:rsid w:val="00EB1FD1"/>
    <w:rsid w:val="00EB22B5"/>
    <w:rsid w:val="00EB235E"/>
    <w:rsid w:val="00EB24B9"/>
    <w:rsid w:val="00EB2583"/>
    <w:rsid w:val="00EB2597"/>
    <w:rsid w:val="00EB27D4"/>
    <w:rsid w:val="00EB27F6"/>
    <w:rsid w:val="00EB281F"/>
    <w:rsid w:val="00EB2830"/>
    <w:rsid w:val="00EB2914"/>
    <w:rsid w:val="00EB2B62"/>
    <w:rsid w:val="00EB2CE9"/>
    <w:rsid w:val="00EB2DD4"/>
    <w:rsid w:val="00EB30D6"/>
    <w:rsid w:val="00EB3122"/>
    <w:rsid w:val="00EB3139"/>
    <w:rsid w:val="00EB3146"/>
    <w:rsid w:val="00EB3151"/>
    <w:rsid w:val="00EB31C0"/>
    <w:rsid w:val="00EB3278"/>
    <w:rsid w:val="00EB32C8"/>
    <w:rsid w:val="00EB3357"/>
    <w:rsid w:val="00EB37B9"/>
    <w:rsid w:val="00EB37D7"/>
    <w:rsid w:val="00EB37E8"/>
    <w:rsid w:val="00EB3A24"/>
    <w:rsid w:val="00EB3D83"/>
    <w:rsid w:val="00EB3DA7"/>
    <w:rsid w:val="00EB3E81"/>
    <w:rsid w:val="00EB3FA3"/>
    <w:rsid w:val="00EB4095"/>
    <w:rsid w:val="00EB40F1"/>
    <w:rsid w:val="00EB4125"/>
    <w:rsid w:val="00EB414A"/>
    <w:rsid w:val="00EB4241"/>
    <w:rsid w:val="00EB43C0"/>
    <w:rsid w:val="00EB44BE"/>
    <w:rsid w:val="00EB451F"/>
    <w:rsid w:val="00EB4650"/>
    <w:rsid w:val="00EB47C2"/>
    <w:rsid w:val="00EB4821"/>
    <w:rsid w:val="00EB488F"/>
    <w:rsid w:val="00EB4932"/>
    <w:rsid w:val="00EB4A19"/>
    <w:rsid w:val="00EB4C12"/>
    <w:rsid w:val="00EB4C4C"/>
    <w:rsid w:val="00EB4D28"/>
    <w:rsid w:val="00EB4DFE"/>
    <w:rsid w:val="00EB4E58"/>
    <w:rsid w:val="00EB4EC2"/>
    <w:rsid w:val="00EB4FD3"/>
    <w:rsid w:val="00EB4FD7"/>
    <w:rsid w:val="00EB5154"/>
    <w:rsid w:val="00EB5430"/>
    <w:rsid w:val="00EB5492"/>
    <w:rsid w:val="00EB562F"/>
    <w:rsid w:val="00EB573D"/>
    <w:rsid w:val="00EB5743"/>
    <w:rsid w:val="00EB5758"/>
    <w:rsid w:val="00EB5913"/>
    <w:rsid w:val="00EB5964"/>
    <w:rsid w:val="00EB5977"/>
    <w:rsid w:val="00EB5B29"/>
    <w:rsid w:val="00EB5B70"/>
    <w:rsid w:val="00EB5F60"/>
    <w:rsid w:val="00EB6070"/>
    <w:rsid w:val="00EB615D"/>
    <w:rsid w:val="00EB6225"/>
    <w:rsid w:val="00EB6395"/>
    <w:rsid w:val="00EB63B7"/>
    <w:rsid w:val="00EB649F"/>
    <w:rsid w:val="00EB65AE"/>
    <w:rsid w:val="00EB65E3"/>
    <w:rsid w:val="00EB670F"/>
    <w:rsid w:val="00EB682A"/>
    <w:rsid w:val="00EB6903"/>
    <w:rsid w:val="00EB6920"/>
    <w:rsid w:val="00EB6936"/>
    <w:rsid w:val="00EB6964"/>
    <w:rsid w:val="00EB6A06"/>
    <w:rsid w:val="00EB6BF8"/>
    <w:rsid w:val="00EB6C07"/>
    <w:rsid w:val="00EB6C76"/>
    <w:rsid w:val="00EB6D7D"/>
    <w:rsid w:val="00EB6DB0"/>
    <w:rsid w:val="00EB6DCB"/>
    <w:rsid w:val="00EB6F35"/>
    <w:rsid w:val="00EB6F3E"/>
    <w:rsid w:val="00EB6F57"/>
    <w:rsid w:val="00EB6FAC"/>
    <w:rsid w:val="00EB7010"/>
    <w:rsid w:val="00EB70A1"/>
    <w:rsid w:val="00EB70BD"/>
    <w:rsid w:val="00EB7100"/>
    <w:rsid w:val="00EB719C"/>
    <w:rsid w:val="00EB7296"/>
    <w:rsid w:val="00EB73BA"/>
    <w:rsid w:val="00EB74E0"/>
    <w:rsid w:val="00EB778A"/>
    <w:rsid w:val="00EB7840"/>
    <w:rsid w:val="00EB79E7"/>
    <w:rsid w:val="00EB7BE8"/>
    <w:rsid w:val="00EB7D8F"/>
    <w:rsid w:val="00EB7F50"/>
    <w:rsid w:val="00EB7F53"/>
    <w:rsid w:val="00EC0115"/>
    <w:rsid w:val="00EC015C"/>
    <w:rsid w:val="00EC02CE"/>
    <w:rsid w:val="00EC0714"/>
    <w:rsid w:val="00EC0729"/>
    <w:rsid w:val="00EC07D6"/>
    <w:rsid w:val="00EC09CB"/>
    <w:rsid w:val="00EC0AA0"/>
    <w:rsid w:val="00EC0B50"/>
    <w:rsid w:val="00EC0C1A"/>
    <w:rsid w:val="00EC0CFE"/>
    <w:rsid w:val="00EC0D5C"/>
    <w:rsid w:val="00EC0E4D"/>
    <w:rsid w:val="00EC0E52"/>
    <w:rsid w:val="00EC0F38"/>
    <w:rsid w:val="00EC1059"/>
    <w:rsid w:val="00EC106E"/>
    <w:rsid w:val="00EC108F"/>
    <w:rsid w:val="00EC10D2"/>
    <w:rsid w:val="00EC1253"/>
    <w:rsid w:val="00EC1271"/>
    <w:rsid w:val="00EC143D"/>
    <w:rsid w:val="00EC1541"/>
    <w:rsid w:val="00EC1565"/>
    <w:rsid w:val="00EC1617"/>
    <w:rsid w:val="00EC171A"/>
    <w:rsid w:val="00EC173E"/>
    <w:rsid w:val="00EC18D2"/>
    <w:rsid w:val="00EC1A1F"/>
    <w:rsid w:val="00EC1AE8"/>
    <w:rsid w:val="00EC1B18"/>
    <w:rsid w:val="00EC1B2D"/>
    <w:rsid w:val="00EC1B8C"/>
    <w:rsid w:val="00EC1B9A"/>
    <w:rsid w:val="00EC1CA7"/>
    <w:rsid w:val="00EC1D3B"/>
    <w:rsid w:val="00EC1D50"/>
    <w:rsid w:val="00EC1E37"/>
    <w:rsid w:val="00EC1E81"/>
    <w:rsid w:val="00EC1FC7"/>
    <w:rsid w:val="00EC21B8"/>
    <w:rsid w:val="00EC221D"/>
    <w:rsid w:val="00EC2248"/>
    <w:rsid w:val="00EC226F"/>
    <w:rsid w:val="00EC2271"/>
    <w:rsid w:val="00EC22A6"/>
    <w:rsid w:val="00EC238F"/>
    <w:rsid w:val="00EC23E1"/>
    <w:rsid w:val="00EC267A"/>
    <w:rsid w:val="00EC26DE"/>
    <w:rsid w:val="00EC27BD"/>
    <w:rsid w:val="00EC27FF"/>
    <w:rsid w:val="00EC2870"/>
    <w:rsid w:val="00EC2891"/>
    <w:rsid w:val="00EC28D2"/>
    <w:rsid w:val="00EC2951"/>
    <w:rsid w:val="00EC2959"/>
    <w:rsid w:val="00EC2ADB"/>
    <w:rsid w:val="00EC2B14"/>
    <w:rsid w:val="00EC2C80"/>
    <w:rsid w:val="00EC2D2F"/>
    <w:rsid w:val="00EC2D44"/>
    <w:rsid w:val="00EC2DFF"/>
    <w:rsid w:val="00EC2EB7"/>
    <w:rsid w:val="00EC2F4C"/>
    <w:rsid w:val="00EC2F5A"/>
    <w:rsid w:val="00EC2F91"/>
    <w:rsid w:val="00EC31D6"/>
    <w:rsid w:val="00EC3217"/>
    <w:rsid w:val="00EC325A"/>
    <w:rsid w:val="00EC32E5"/>
    <w:rsid w:val="00EC3407"/>
    <w:rsid w:val="00EC3410"/>
    <w:rsid w:val="00EC34B5"/>
    <w:rsid w:val="00EC3640"/>
    <w:rsid w:val="00EC3676"/>
    <w:rsid w:val="00EC372F"/>
    <w:rsid w:val="00EC37EF"/>
    <w:rsid w:val="00EC3845"/>
    <w:rsid w:val="00EC384C"/>
    <w:rsid w:val="00EC3968"/>
    <w:rsid w:val="00EC39C3"/>
    <w:rsid w:val="00EC3A47"/>
    <w:rsid w:val="00EC3C50"/>
    <w:rsid w:val="00EC3C7F"/>
    <w:rsid w:val="00EC3CE3"/>
    <w:rsid w:val="00EC3D0F"/>
    <w:rsid w:val="00EC3F42"/>
    <w:rsid w:val="00EC3FFF"/>
    <w:rsid w:val="00EC4129"/>
    <w:rsid w:val="00EC412B"/>
    <w:rsid w:val="00EC4150"/>
    <w:rsid w:val="00EC438A"/>
    <w:rsid w:val="00EC44E0"/>
    <w:rsid w:val="00EC45F9"/>
    <w:rsid w:val="00EC45FC"/>
    <w:rsid w:val="00EC461B"/>
    <w:rsid w:val="00EC4759"/>
    <w:rsid w:val="00EC47A0"/>
    <w:rsid w:val="00EC4893"/>
    <w:rsid w:val="00EC489A"/>
    <w:rsid w:val="00EC4B67"/>
    <w:rsid w:val="00EC4C1C"/>
    <w:rsid w:val="00EC4D5F"/>
    <w:rsid w:val="00EC4D83"/>
    <w:rsid w:val="00EC4F39"/>
    <w:rsid w:val="00EC4FBE"/>
    <w:rsid w:val="00EC5064"/>
    <w:rsid w:val="00EC51F4"/>
    <w:rsid w:val="00EC5228"/>
    <w:rsid w:val="00EC523A"/>
    <w:rsid w:val="00EC533C"/>
    <w:rsid w:val="00EC53D1"/>
    <w:rsid w:val="00EC540D"/>
    <w:rsid w:val="00EC5445"/>
    <w:rsid w:val="00EC5510"/>
    <w:rsid w:val="00EC55BD"/>
    <w:rsid w:val="00EC5637"/>
    <w:rsid w:val="00EC5865"/>
    <w:rsid w:val="00EC587F"/>
    <w:rsid w:val="00EC5B3B"/>
    <w:rsid w:val="00EC5BAF"/>
    <w:rsid w:val="00EC5C31"/>
    <w:rsid w:val="00EC5C74"/>
    <w:rsid w:val="00EC5CFF"/>
    <w:rsid w:val="00EC5D31"/>
    <w:rsid w:val="00EC5D98"/>
    <w:rsid w:val="00EC601F"/>
    <w:rsid w:val="00EC61AF"/>
    <w:rsid w:val="00EC6405"/>
    <w:rsid w:val="00EC674C"/>
    <w:rsid w:val="00EC674D"/>
    <w:rsid w:val="00EC6855"/>
    <w:rsid w:val="00EC689E"/>
    <w:rsid w:val="00EC6A1E"/>
    <w:rsid w:val="00EC6B23"/>
    <w:rsid w:val="00EC6CAA"/>
    <w:rsid w:val="00EC6DD6"/>
    <w:rsid w:val="00EC6E2A"/>
    <w:rsid w:val="00EC6EA4"/>
    <w:rsid w:val="00EC6F98"/>
    <w:rsid w:val="00EC6FEF"/>
    <w:rsid w:val="00EC7009"/>
    <w:rsid w:val="00EC7226"/>
    <w:rsid w:val="00EC72F5"/>
    <w:rsid w:val="00EC7328"/>
    <w:rsid w:val="00EC736C"/>
    <w:rsid w:val="00EC74EE"/>
    <w:rsid w:val="00EC7654"/>
    <w:rsid w:val="00EC76E4"/>
    <w:rsid w:val="00EC7715"/>
    <w:rsid w:val="00EC7724"/>
    <w:rsid w:val="00EC774C"/>
    <w:rsid w:val="00EC7765"/>
    <w:rsid w:val="00EC77D5"/>
    <w:rsid w:val="00EC77D7"/>
    <w:rsid w:val="00EC785D"/>
    <w:rsid w:val="00EC7B0F"/>
    <w:rsid w:val="00EC7BD6"/>
    <w:rsid w:val="00EC7CC8"/>
    <w:rsid w:val="00EC7D39"/>
    <w:rsid w:val="00EC7D9D"/>
    <w:rsid w:val="00EC7E11"/>
    <w:rsid w:val="00EC7EF8"/>
    <w:rsid w:val="00EC7F5B"/>
    <w:rsid w:val="00EC7FA7"/>
    <w:rsid w:val="00ED01CE"/>
    <w:rsid w:val="00ED03A0"/>
    <w:rsid w:val="00ED08E2"/>
    <w:rsid w:val="00ED08F3"/>
    <w:rsid w:val="00ED095B"/>
    <w:rsid w:val="00ED095D"/>
    <w:rsid w:val="00ED098A"/>
    <w:rsid w:val="00ED0994"/>
    <w:rsid w:val="00ED0A27"/>
    <w:rsid w:val="00ED0B2B"/>
    <w:rsid w:val="00ED0BBD"/>
    <w:rsid w:val="00ED0D69"/>
    <w:rsid w:val="00ED0DE2"/>
    <w:rsid w:val="00ED0E75"/>
    <w:rsid w:val="00ED0F3D"/>
    <w:rsid w:val="00ED0F4F"/>
    <w:rsid w:val="00ED0FCA"/>
    <w:rsid w:val="00ED1027"/>
    <w:rsid w:val="00ED10A7"/>
    <w:rsid w:val="00ED11E0"/>
    <w:rsid w:val="00ED1351"/>
    <w:rsid w:val="00ED1367"/>
    <w:rsid w:val="00ED1432"/>
    <w:rsid w:val="00ED168B"/>
    <w:rsid w:val="00ED1690"/>
    <w:rsid w:val="00ED16A8"/>
    <w:rsid w:val="00ED1943"/>
    <w:rsid w:val="00ED1A9F"/>
    <w:rsid w:val="00ED1B27"/>
    <w:rsid w:val="00ED1B3B"/>
    <w:rsid w:val="00ED1C32"/>
    <w:rsid w:val="00ED1C5F"/>
    <w:rsid w:val="00ED1E2B"/>
    <w:rsid w:val="00ED2159"/>
    <w:rsid w:val="00ED2177"/>
    <w:rsid w:val="00ED21FA"/>
    <w:rsid w:val="00ED2230"/>
    <w:rsid w:val="00ED22DE"/>
    <w:rsid w:val="00ED2377"/>
    <w:rsid w:val="00ED2660"/>
    <w:rsid w:val="00ED2694"/>
    <w:rsid w:val="00ED271E"/>
    <w:rsid w:val="00ED28D4"/>
    <w:rsid w:val="00ED2A15"/>
    <w:rsid w:val="00ED2A7E"/>
    <w:rsid w:val="00ED2B31"/>
    <w:rsid w:val="00ED2C48"/>
    <w:rsid w:val="00ED2D13"/>
    <w:rsid w:val="00ED3012"/>
    <w:rsid w:val="00ED3027"/>
    <w:rsid w:val="00ED30CF"/>
    <w:rsid w:val="00ED30E5"/>
    <w:rsid w:val="00ED31D6"/>
    <w:rsid w:val="00ED326A"/>
    <w:rsid w:val="00ED34FB"/>
    <w:rsid w:val="00ED3501"/>
    <w:rsid w:val="00ED3716"/>
    <w:rsid w:val="00ED3729"/>
    <w:rsid w:val="00ED376B"/>
    <w:rsid w:val="00ED378F"/>
    <w:rsid w:val="00ED37B1"/>
    <w:rsid w:val="00ED3831"/>
    <w:rsid w:val="00ED391D"/>
    <w:rsid w:val="00ED3924"/>
    <w:rsid w:val="00ED394A"/>
    <w:rsid w:val="00ED396D"/>
    <w:rsid w:val="00ED3B7E"/>
    <w:rsid w:val="00ED3B8E"/>
    <w:rsid w:val="00ED3C46"/>
    <w:rsid w:val="00ED3C68"/>
    <w:rsid w:val="00ED3CD9"/>
    <w:rsid w:val="00ED3D4C"/>
    <w:rsid w:val="00ED3D7F"/>
    <w:rsid w:val="00ED3F41"/>
    <w:rsid w:val="00ED4045"/>
    <w:rsid w:val="00ED42AA"/>
    <w:rsid w:val="00ED42B4"/>
    <w:rsid w:val="00ED42E5"/>
    <w:rsid w:val="00ED455D"/>
    <w:rsid w:val="00ED4777"/>
    <w:rsid w:val="00ED4869"/>
    <w:rsid w:val="00ED4899"/>
    <w:rsid w:val="00ED4955"/>
    <w:rsid w:val="00ED49E3"/>
    <w:rsid w:val="00ED49F6"/>
    <w:rsid w:val="00ED4B92"/>
    <w:rsid w:val="00ED4C6F"/>
    <w:rsid w:val="00ED4C7C"/>
    <w:rsid w:val="00ED4CA5"/>
    <w:rsid w:val="00ED4E54"/>
    <w:rsid w:val="00ED4EEF"/>
    <w:rsid w:val="00ED528A"/>
    <w:rsid w:val="00ED5391"/>
    <w:rsid w:val="00ED547E"/>
    <w:rsid w:val="00ED54EA"/>
    <w:rsid w:val="00ED556B"/>
    <w:rsid w:val="00ED57F2"/>
    <w:rsid w:val="00ED581F"/>
    <w:rsid w:val="00ED585A"/>
    <w:rsid w:val="00ED5951"/>
    <w:rsid w:val="00ED59FD"/>
    <w:rsid w:val="00ED5AD8"/>
    <w:rsid w:val="00ED5B14"/>
    <w:rsid w:val="00ED5B29"/>
    <w:rsid w:val="00ED5E4F"/>
    <w:rsid w:val="00ED5E6E"/>
    <w:rsid w:val="00ED61B6"/>
    <w:rsid w:val="00ED6715"/>
    <w:rsid w:val="00ED68D3"/>
    <w:rsid w:val="00ED690E"/>
    <w:rsid w:val="00ED691F"/>
    <w:rsid w:val="00ED6A19"/>
    <w:rsid w:val="00ED6B9A"/>
    <w:rsid w:val="00ED6C4A"/>
    <w:rsid w:val="00ED6C9D"/>
    <w:rsid w:val="00ED6DEB"/>
    <w:rsid w:val="00ED6DF3"/>
    <w:rsid w:val="00ED6EB0"/>
    <w:rsid w:val="00ED6F22"/>
    <w:rsid w:val="00ED7065"/>
    <w:rsid w:val="00ED709B"/>
    <w:rsid w:val="00ED71E9"/>
    <w:rsid w:val="00ED72F1"/>
    <w:rsid w:val="00ED74A2"/>
    <w:rsid w:val="00ED7619"/>
    <w:rsid w:val="00ED765E"/>
    <w:rsid w:val="00ED76DE"/>
    <w:rsid w:val="00ED7757"/>
    <w:rsid w:val="00ED782E"/>
    <w:rsid w:val="00ED7841"/>
    <w:rsid w:val="00ED795E"/>
    <w:rsid w:val="00ED7960"/>
    <w:rsid w:val="00ED79EE"/>
    <w:rsid w:val="00ED7B03"/>
    <w:rsid w:val="00ED7BD1"/>
    <w:rsid w:val="00ED7F16"/>
    <w:rsid w:val="00ED7FA0"/>
    <w:rsid w:val="00EE0520"/>
    <w:rsid w:val="00EE0636"/>
    <w:rsid w:val="00EE0805"/>
    <w:rsid w:val="00EE081E"/>
    <w:rsid w:val="00EE098B"/>
    <w:rsid w:val="00EE0ACF"/>
    <w:rsid w:val="00EE0B5A"/>
    <w:rsid w:val="00EE0C04"/>
    <w:rsid w:val="00EE0C77"/>
    <w:rsid w:val="00EE0D71"/>
    <w:rsid w:val="00EE0E14"/>
    <w:rsid w:val="00EE0EE9"/>
    <w:rsid w:val="00EE0F70"/>
    <w:rsid w:val="00EE105D"/>
    <w:rsid w:val="00EE10EB"/>
    <w:rsid w:val="00EE112A"/>
    <w:rsid w:val="00EE130A"/>
    <w:rsid w:val="00EE13BA"/>
    <w:rsid w:val="00EE140F"/>
    <w:rsid w:val="00EE1443"/>
    <w:rsid w:val="00EE1535"/>
    <w:rsid w:val="00EE15A5"/>
    <w:rsid w:val="00EE15DF"/>
    <w:rsid w:val="00EE176E"/>
    <w:rsid w:val="00EE1779"/>
    <w:rsid w:val="00EE1894"/>
    <w:rsid w:val="00EE1979"/>
    <w:rsid w:val="00EE1A40"/>
    <w:rsid w:val="00EE1A52"/>
    <w:rsid w:val="00EE1EC9"/>
    <w:rsid w:val="00EE1F61"/>
    <w:rsid w:val="00EE1FB5"/>
    <w:rsid w:val="00EE1FBD"/>
    <w:rsid w:val="00EE1FE8"/>
    <w:rsid w:val="00EE204B"/>
    <w:rsid w:val="00EE239F"/>
    <w:rsid w:val="00EE25DF"/>
    <w:rsid w:val="00EE26D8"/>
    <w:rsid w:val="00EE2743"/>
    <w:rsid w:val="00EE2B86"/>
    <w:rsid w:val="00EE2B8B"/>
    <w:rsid w:val="00EE2E12"/>
    <w:rsid w:val="00EE2EA7"/>
    <w:rsid w:val="00EE2F0A"/>
    <w:rsid w:val="00EE314F"/>
    <w:rsid w:val="00EE31D7"/>
    <w:rsid w:val="00EE323B"/>
    <w:rsid w:val="00EE336F"/>
    <w:rsid w:val="00EE3370"/>
    <w:rsid w:val="00EE33AF"/>
    <w:rsid w:val="00EE346C"/>
    <w:rsid w:val="00EE35A7"/>
    <w:rsid w:val="00EE35AA"/>
    <w:rsid w:val="00EE3612"/>
    <w:rsid w:val="00EE3CEC"/>
    <w:rsid w:val="00EE3E1E"/>
    <w:rsid w:val="00EE3E96"/>
    <w:rsid w:val="00EE3ECA"/>
    <w:rsid w:val="00EE3F1F"/>
    <w:rsid w:val="00EE4074"/>
    <w:rsid w:val="00EE41D4"/>
    <w:rsid w:val="00EE43BB"/>
    <w:rsid w:val="00EE44B8"/>
    <w:rsid w:val="00EE44D9"/>
    <w:rsid w:val="00EE458D"/>
    <w:rsid w:val="00EE46A4"/>
    <w:rsid w:val="00EE46BF"/>
    <w:rsid w:val="00EE471D"/>
    <w:rsid w:val="00EE4760"/>
    <w:rsid w:val="00EE4773"/>
    <w:rsid w:val="00EE4873"/>
    <w:rsid w:val="00EE48A0"/>
    <w:rsid w:val="00EE4916"/>
    <w:rsid w:val="00EE49C4"/>
    <w:rsid w:val="00EE4B53"/>
    <w:rsid w:val="00EE4B5F"/>
    <w:rsid w:val="00EE4DBC"/>
    <w:rsid w:val="00EE4DE7"/>
    <w:rsid w:val="00EE4EBC"/>
    <w:rsid w:val="00EE4FA2"/>
    <w:rsid w:val="00EE5058"/>
    <w:rsid w:val="00EE50E2"/>
    <w:rsid w:val="00EE514D"/>
    <w:rsid w:val="00EE517E"/>
    <w:rsid w:val="00EE5259"/>
    <w:rsid w:val="00EE5288"/>
    <w:rsid w:val="00EE53A4"/>
    <w:rsid w:val="00EE53E7"/>
    <w:rsid w:val="00EE53E8"/>
    <w:rsid w:val="00EE543A"/>
    <w:rsid w:val="00EE54A1"/>
    <w:rsid w:val="00EE54E2"/>
    <w:rsid w:val="00EE5624"/>
    <w:rsid w:val="00EE5651"/>
    <w:rsid w:val="00EE5947"/>
    <w:rsid w:val="00EE5B5F"/>
    <w:rsid w:val="00EE5BCD"/>
    <w:rsid w:val="00EE5BEE"/>
    <w:rsid w:val="00EE5CE3"/>
    <w:rsid w:val="00EE5CFF"/>
    <w:rsid w:val="00EE5E63"/>
    <w:rsid w:val="00EE5E8A"/>
    <w:rsid w:val="00EE6074"/>
    <w:rsid w:val="00EE6097"/>
    <w:rsid w:val="00EE614D"/>
    <w:rsid w:val="00EE6500"/>
    <w:rsid w:val="00EE6505"/>
    <w:rsid w:val="00EE66CD"/>
    <w:rsid w:val="00EE673F"/>
    <w:rsid w:val="00EE6AD6"/>
    <w:rsid w:val="00EE6B38"/>
    <w:rsid w:val="00EE6C60"/>
    <w:rsid w:val="00EE6CE6"/>
    <w:rsid w:val="00EE6D0F"/>
    <w:rsid w:val="00EE6D28"/>
    <w:rsid w:val="00EE6DD9"/>
    <w:rsid w:val="00EE6F6A"/>
    <w:rsid w:val="00EE7116"/>
    <w:rsid w:val="00EE7181"/>
    <w:rsid w:val="00EE71E0"/>
    <w:rsid w:val="00EE7202"/>
    <w:rsid w:val="00EE7256"/>
    <w:rsid w:val="00EE7442"/>
    <w:rsid w:val="00EE74C8"/>
    <w:rsid w:val="00EE7621"/>
    <w:rsid w:val="00EE789B"/>
    <w:rsid w:val="00EE78C7"/>
    <w:rsid w:val="00EE78E9"/>
    <w:rsid w:val="00EE7962"/>
    <w:rsid w:val="00EE7A3E"/>
    <w:rsid w:val="00EE7AAA"/>
    <w:rsid w:val="00EE7CCB"/>
    <w:rsid w:val="00EE7CF6"/>
    <w:rsid w:val="00EE7FA6"/>
    <w:rsid w:val="00EF0152"/>
    <w:rsid w:val="00EF01D1"/>
    <w:rsid w:val="00EF0288"/>
    <w:rsid w:val="00EF0299"/>
    <w:rsid w:val="00EF0307"/>
    <w:rsid w:val="00EF0344"/>
    <w:rsid w:val="00EF0351"/>
    <w:rsid w:val="00EF0381"/>
    <w:rsid w:val="00EF0508"/>
    <w:rsid w:val="00EF0525"/>
    <w:rsid w:val="00EF0559"/>
    <w:rsid w:val="00EF0B1B"/>
    <w:rsid w:val="00EF0B37"/>
    <w:rsid w:val="00EF0B4E"/>
    <w:rsid w:val="00EF0DAC"/>
    <w:rsid w:val="00EF0E82"/>
    <w:rsid w:val="00EF0EC3"/>
    <w:rsid w:val="00EF0EFC"/>
    <w:rsid w:val="00EF10DE"/>
    <w:rsid w:val="00EF10F5"/>
    <w:rsid w:val="00EF1117"/>
    <w:rsid w:val="00EF1212"/>
    <w:rsid w:val="00EF12E9"/>
    <w:rsid w:val="00EF134A"/>
    <w:rsid w:val="00EF134F"/>
    <w:rsid w:val="00EF1355"/>
    <w:rsid w:val="00EF14D0"/>
    <w:rsid w:val="00EF1718"/>
    <w:rsid w:val="00EF179E"/>
    <w:rsid w:val="00EF1952"/>
    <w:rsid w:val="00EF19C5"/>
    <w:rsid w:val="00EF1A0C"/>
    <w:rsid w:val="00EF1A20"/>
    <w:rsid w:val="00EF1B0A"/>
    <w:rsid w:val="00EF1B42"/>
    <w:rsid w:val="00EF1B49"/>
    <w:rsid w:val="00EF1B8D"/>
    <w:rsid w:val="00EF1D66"/>
    <w:rsid w:val="00EF1D72"/>
    <w:rsid w:val="00EF1E0A"/>
    <w:rsid w:val="00EF1E10"/>
    <w:rsid w:val="00EF1FF0"/>
    <w:rsid w:val="00EF203E"/>
    <w:rsid w:val="00EF215F"/>
    <w:rsid w:val="00EF2206"/>
    <w:rsid w:val="00EF2260"/>
    <w:rsid w:val="00EF22F6"/>
    <w:rsid w:val="00EF2476"/>
    <w:rsid w:val="00EF24CB"/>
    <w:rsid w:val="00EF2516"/>
    <w:rsid w:val="00EF2792"/>
    <w:rsid w:val="00EF27CC"/>
    <w:rsid w:val="00EF280E"/>
    <w:rsid w:val="00EF28A9"/>
    <w:rsid w:val="00EF28B7"/>
    <w:rsid w:val="00EF2A7B"/>
    <w:rsid w:val="00EF2A9A"/>
    <w:rsid w:val="00EF2B81"/>
    <w:rsid w:val="00EF2DB5"/>
    <w:rsid w:val="00EF2E6C"/>
    <w:rsid w:val="00EF2E8F"/>
    <w:rsid w:val="00EF2FCB"/>
    <w:rsid w:val="00EF3000"/>
    <w:rsid w:val="00EF30C3"/>
    <w:rsid w:val="00EF311B"/>
    <w:rsid w:val="00EF3297"/>
    <w:rsid w:val="00EF32FE"/>
    <w:rsid w:val="00EF333B"/>
    <w:rsid w:val="00EF3457"/>
    <w:rsid w:val="00EF3536"/>
    <w:rsid w:val="00EF36BE"/>
    <w:rsid w:val="00EF3894"/>
    <w:rsid w:val="00EF392C"/>
    <w:rsid w:val="00EF3BEE"/>
    <w:rsid w:val="00EF3D35"/>
    <w:rsid w:val="00EF3E72"/>
    <w:rsid w:val="00EF3EC7"/>
    <w:rsid w:val="00EF4039"/>
    <w:rsid w:val="00EF418C"/>
    <w:rsid w:val="00EF41D8"/>
    <w:rsid w:val="00EF4218"/>
    <w:rsid w:val="00EF44D2"/>
    <w:rsid w:val="00EF44DA"/>
    <w:rsid w:val="00EF44E8"/>
    <w:rsid w:val="00EF4690"/>
    <w:rsid w:val="00EF47D5"/>
    <w:rsid w:val="00EF49EB"/>
    <w:rsid w:val="00EF4ACF"/>
    <w:rsid w:val="00EF4B7D"/>
    <w:rsid w:val="00EF4BD5"/>
    <w:rsid w:val="00EF4BF4"/>
    <w:rsid w:val="00EF4D12"/>
    <w:rsid w:val="00EF4E13"/>
    <w:rsid w:val="00EF4FA9"/>
    <w:rsid w:val="00EF51C6"/>
    <w:rsid w:val="00EF5261"/>
    <w:rsid w:val="00EF52F2"/>
    <w:rsid w:val="00EF54C7"/>
    <w:rsid w:val="00EF5551"/>
    <w:rsid w:val="00EF55DD"/>
    <w:rsid w:val="00EF55F9"/>
    <w:rsid w:val="00EF5615"/>
    <w:rsid w:val="00EF56CF"/>
    <w:rsid w:val="00EF571B"/>
    <w:rsid w:val="00EF57A1"/>
    <w:rsid w:val="00EF5B53"/>
    <w:rsid w:val="00EF5CC0"/>
    <w:rsid w:val="00EF5D16"/>
    <w:rsid w:val="00EF5E10"/>
    <w:rsid w:val="00EF5F0E"/>
    <w:rsid w:val="00EF5F6F"/>
    <w:rsid w:val="00EF6000"/>
    <w:rsid w:val="00EF6223"/>
    <w:rsid w:val="00EF62BA"/>
    <w:rsid w:val="00EF63F0"/>
    <w:rsid w:val="00EF662B"/>
    <w:rsid w:val="00EF666F"/>
    <w:rsid w:val="00EF672A"/>
    <w:rsid w:val="00EF67C2"/>
    <w:rsid w:val="00EF6805"/>
    <w:rsid w:val="00EF68F4"/>
    <w:rsid w:val="00EF69C2"/>
    <w:rsid w:val="00EF6A9A"/>
    <w:rsid w:val="00EF6BC0"/>
    <w:rsid w:val="00EF6CE8"/>
    <w:rsid w:val="00EF6D2A"/>
    <w:rsid w:val="00EF6E0B"/>
    <w:rsid w:val="00EF6E48"/>
    <w:rsid w:val="00EF6EE7"/>
    <w:rsid w:val="00EF6F6F"/>
    <w:rsid w:val="00EF7006"/>
    <w:rsid w:val="00EF7018"/>
    <w:rsid w:val="00EF7045"/>
    <w:rsid w:val="00EF7311"/>
    <w:rsid w:val="00EF73A3"/>
    <w:rsid w:val="00EF73A5"/>
    <w:rsid w:val="00EF7461"/>
    <w:rsid w:val="00EF7551"/>
    <w:rsid w:val="00EF7582"/>
    <w:rsid w:val="00EF7623"/>
    <w:rsid w:val="00EF76DC"/>
    <w:rsid w:val="00EF76E6"/>
    <w:rsid w:val="00EF7761"/>
    <w:rsid w:val="00EF7862"/>
    <w:rsid w:val="00EF78CF"/>
    <w:rsid w:val="00EF7946"/>
    <w:rsid w:val="00EF79C2"/>
    <w:rsid w:val="00EF7A6E"/>
    <w:rsid w:val="00EF7C14"/>
    <w:rsid w:val="00EF7D3A"/>
    <w:rsid w:val="00EF7DCD"/>
    <w:rsid w:val="00EF7DF8"/>
    <w:rsid w:val="00EF7F10"/>
    <w:rsid w:val="00EF7F41"/>
    <w:rsid w:val="00F001BB"/>
    <w:rsid w:val="00F00228"/>
    <w:rsid w:val="00F0029C"/>
    <w:rsid w:val="00F00484"/>
    <w:rsid w:val="00F004EE"/>
    <w:rsid w:val="00F005D9"/>
    <w:rsid w:val="00F00668"/>
    <w:rsid w:val="00F00A87"/>
    <w:rsid w:val="00F00C2C"/>
    <w:rsid w:val="00F00D09"/>
    <w:rsid w:val="00F00D39"/>
    <w:rsid w:val="00F00E0B"/>
    <w:rsid w:val="00F00EE5"/>
    <w:rsid w:val="00F00F5C"/>
    <w:rsid w:val="00F01018"/>
    <w:rsid w:val="00F012C0"/>
    <w:rsid w:val="00F01456"/>
    <w:rsid w:val="00F014C4"/>
    <w:rsid w:val="00F014E7"/>
    <w:rsid w:val="00F016B0"/>
    <w:rsid w:val="00F016CA"/>
    <w:rsid w:val="00F0173C"/>
    <w:rsid w:val="00F01756"/>
    <w:rsid w:val="00F01759"/>
    <w:rsid w:val="00F017F7"/>
    <w:rsid w:val="00F01979"/>
    <w:rsid w:val="00F01C05"/>
    <w:rsid w:val="00F01C1B"/>
    <w:rsid w:val="00F01C70"/>
    <w:rsid w:val="00F01CBA"/>
    <w:rsid w:val="00F01FA9"/>
    <w:rsid w:val="00F02061"/>
    <w:rsid w:val="00F02088"/>
    <w:rsid w:val="00F02202"/>
    <w:rsid w:val="00F02204"/>
    <w:rsid w:val="00F0225F"/>
    <w:rsid w:val="00F02282"/>
    <w:rsid w:val="00F0229B"/>
    <w:rsid w:val="00F022B2"/>
    <w:rsid w:val="00F022DD"/>
    <w:rsid w:val="00F02308"/>
    <w:rsid w:val="00F0234A"/>
    <w:rsid w:val="00F02462"/>
    <w:rsid w:val="00F02466"/>
    <w:rsid w:val="00F02505"/>
    <w:rsid w:val="00F02552"/>
    <w:rsid w:val="00F02556"/>
    <w:rsid w:val="00F02571"/>
    <w:rsid w:val="00F025EC"/>
    <w:rsid w:val="00F026FC"/>
    <w:rsid w:val="00F027DF"/>
    <w:rsid w:val="00F027ED"/>
    <w:rsid w:val="00F02917"/>
    <w:rsid w:val="00F0293D"/>
    <w:rsid w:val="00F02999"/>
    <w:rsid w:val="00F029C4"/>
    <w:rsid w:val="00F02A8F"/>
    <w:rsid w:val="00F02B1B"/>
    <w:rsid w:val="00F02D2E"/>
    <w:rsid w:val="00F02D47"/>
    <w:rsid w:val="00F02E1F"/>
    <w:rsid w:val="00F03057"/>
    <w:rsid w:val="00F03180"/>
    <w:rsid w:val="00F031E2"/>
    <w:rsid w:val="00F03233"/>
    <w:rsid w:val="00F0336F"/>
    <w:rsid w:val="00F03523"/>
    <w:rsid w:val="00F0373E"/>
    <w:rsid w:val="00F03750"/>
    <w:rsid w:val="00F03833"/>
    <w:rsid w:val="00F0383D"/>
    <w:rsid w:val="00F038B7"/>
    <w:rsid w:val="00F038F8"/>
    <w:rsid w:val="00F03AF8"/>
    <w:rsid w:val="00F03BCE"/>
    <w:rsid w:val="00F03C81"/>
    <w:rsid w:val="00F040AF"/>
    <w:rsid w:val="00F04146"/>
    <w:rsid w:val="00F0418E"/>
    <w:rsid w:val="00F041F9"/>
    <w:rsid w:val="00F04249"/>
    <w:rsid w:val="00F042A5"/>
    <w:rsid w:val="00F04358"/>
    <w:rsid w:val="00F0439D"/>
    <w:rsid w:val="00F043D8"/>
    <w:rsid w:val="00F04617"/>
    <w:rsid w:val="00F04765"/>
    <w:rsid w:val="00F04950"/>
    <w:rsid w:val="00F04A4C"/>
    <w:rsid w:val="00F04AA5"/>
    <w:rsid w:val="00F04BEF"/>
    <w:rsid w:val="00F04C29"/>
    <w:rsid w:val="00F04CA8"/>
    <w:rsid w:val="00F04CD5"/>
    <w:rsid w:val="00F04D60"/>
    <w:rsid w:val="00F04D90"/>
    <w:rsid w:val="00F04EE0"/>
    <w:rsid w:val="00F05002"/>
    <w:rsid w:val="00F05199"/>
    <w:rsid w:val="00F05319"/>
    <w:rsid w:val="00F053CD"/>
    <w:rsid w:val="00F05454"/>
    <w:rsid w:val="00F056D1"/>
    <w:rsid w:val="00F05977"/>
    <w:rsid w:val="00F059BD"/>
    <w:rsid w:val="00F05A09"/>
    <w:rsid w:val="00F05A96"/>
    <w:rsid w:val="00F05B67"/>
    <w:rsid w:val="00F05B7E"/>
    <w:rsid w:val="00F05B8A"/>
    <w:rsid w:val="00F05C89"/>
    <w:rsid w:val="00F05CE1"/>
    <w:rsid w:val="00F05D9B"/>
    <w:rsid w:val="00F05DAD"/>
    <w:rsid w:val="00F05DB4"/>
    <w:rsid w:val="00F05F4F"/>
    <w:rsid w:val="00F05F63"/>
    <w:rsid w:val="00F05FD4"/>
    <w:rsid w:val="00F05FE9"/>
    <w:rsid w:val="00F06060"/>
    <w:rsid w:val="00F060DF"/>
    <w:rsid w:val="00F0621A"/>
    <w:rsid w:val="00F06358"/>
    <w:rsid w:val="00F0653A"/>
    <w:rsid w:val="00F06596"/>
    <w:rsid w:val="00F066A5"/>
    <w:rsid w:val="00F06733"/>
    <w:rsid w:val="00F06869"/>
    <w:rsid w:val="00F068E6"/>
    <w:rsid w:val="00F06BB4"/>
    <w:rsid w:val="00F06C16"/>
    <w:rsid w:val="00F06C29"/>
    <w:rsid w:val="00F06C9F"/>
    <w:rsid w:val="00F06D4E"/>
    <w:rsid w:val="00F06E16"/>
    <w:rsid w:val="00F070B3"/>
    <w:rsid w:val="00F0712E"/>
    <w:rsid w:val="00F071CC"/>
    <w:rsid w:val="00F072FA"/>
    <w:rsid w:val="00F0730E"/>
    <w:rsid w:val="00F073AE"/>
    <w:rsid w:val="00F07433"/>
    <w:rsid w:val="00F074F4"/>
    <w:rsid w:val="00F0770C"/>
    <w:rsid w:val="00F077E4"/>
    <w:rsid w:val="00F0783E"/>
    <w:rsid w:val="00F07905"/>
    <w:rsid w:val="00F0790A"/>
    <w:rsid w:val="00F07969"/>
    <w:rsid w:val="00F07991"/>
    <w:rsid w:val="00F07ABD"/>
    <w:rsid w:val="00F07B39"/>
    <w:rsid w:val="00F0DCC3"/>
    <w:rsid w:val="00F10068"/>
    <w:rsid w:val="00F100BA"/>
    <w:rsid w:val="00F10135"/>
    <w:rsid w:val="00F1013B"/>
    <w:rsid w:val="00F1026F"/>
    <w:rsid w:val="00F10358"/>
    <w:rsid w:val="00F103DD"/>
    <w:rsid w:val="00F10474"/>
    <w:rsid w:val="00F104BF"/>
    <w:rsid w:val="00F104C9"/>
    <w:rsid w:val="00F10725"/>
    <w:rsid w:val="00F10771"/>
    <w:rsid w:val="00F10985"/>
    <w:rsid w:val="00F109D8"/>
    <w:rsid w:val="00F10A54"/>
    <w:rsid w:val="00F10BDD"/>
    <w:rsid w:val="00F10C09"/>
    <w:rsid w:val="00F10CE6"/>
    <w:rsid w:val="00F10D33"/>
    <w:rsid w:val="00F10E0A"/>
    <w:rsid w:val="00F10F3E"/>
    <w:rsid w:val="00F10F6B"/>
    <w:rsid w:val="00F1101B"/>
    <w:rsid w:val="00F11085"/>
    <w:rsid w:val="00F11093"/>
    <w:rsid w:val="00F11217"/>
    <w:rsid w:val="00F11226"/>
    <w:rsid w:val="00F11239"/>
    <w:rsid w:val="00F1131F"/>
    <w:rsid w:val="00F1132B"/>
    <w:rsid w:val="00F1143C"/>
    <w:rsid w:val="00F11ACD"/>
    <w:rsid w:val="00F11C6F"/>
    <w:rsid w:val="00F11D78"/>
    <w:rsid w:val="00F11E78"/>
    <w:rsid w:val="00F12019"/>
    <w:rsid w:val="00F120FD"/>
    <w:rsid w:val="00F122AE"/>
    <w:rsid w:val="00F122DA"/>
    <w:rsid w:val="00F12336"/>
    <w:rsid w:val="00F1246A"/>
    <w:rsid w:val="00F12501"/>
    <w:rsid w:val="00F12560"/>
    <w:rsid w:val="00F126B2"/>
    <w:rsid w:val="00F12A1E"/>
    <w:rsid w:val="00F12FD1"/>
    <w:rsid w:val="00F13020"/>
    <w:rsid w:val="00F130A0"/>
    <w:rsid w:val="00F130C7"/>
    <w:rsid w:val="00F1313B"/>
    <w:rsid w:val="00F131E4"/>
    <w:rsid w:val="00F13350"/>
    <w:rsid w:val="00F136BC"/>
    <w:rsid w:val="00F13A20"/>
    <w:rsid w:val="00F13A6D"/>
    <w:rsid w:val="00F13A92"/>
    <w:rsid w:val="00F13D5F"/>
    <w:rsid w:val="00F13F8A"/>
    <w:rsid w:val="00F14243"/>
    <w:rsid w:val="00F1440F"/>
    <w:rsid w:val="00F1443F"/>
    <w:rsid w:val="00F14665"/>
    <w:rsid w:val="00F1475D"/>
    <w:rsid w:val="00F1479C"/>
    <w:rsid w:val="00F1490C"/>
    <w:rsid w:val="00F14A4D"/>
    <w:rsid w:val="00F14BFF"/>
    <w:rsid w:val="00F14CB3"/>
    <w:rsid w:val="00F14D0D"/>
    <w:rsid w:val="00F14D67"/>
    <w:rsid w:val="00F14DBB"/>
    <w:rsid w:val="00F14E31"/>
    <w:rsid w:val="00F14F70"/>
    <w:rsid w:val="00F151AB"/>
    <w:rsid w:val="00F1547E"/>
    <w:rsid w:val="00F154AC"/>
    <w:rsid w:val="00F154E2"/>
    <w:rsid w:val="00F154F0"/>
    <w:rsid w:val="00F1561F"/>
    <w:rsid w:val="00F156F2"/>
    <w:rsid w:val="00F157B6"/>
    <w:rsid w:val="00F157C8"/>
    <w:rsid w:val="00F158BD"/>
    <w:rsid w:val="00F15E30"/>
    <w:rsid w:val="00F16042"/>
    <w:rsid w:val="00F16159"/>
    <w:rsid w:val="00F16265"/>
    <w:rsid w:val="00F163C5"/>
    <w:rsid w:val="00F163FB"/>
    <w:rsid w:val="00F164DB"/>
    <w:rsid w:val="00F1659C"/>
    <w:rsid w:val="00F165DA"/>
    <w:rsid w:val="00F1662F"/>
    <w:rsid w:val="00F1671B"/>
    <w:rsid w:val="00F1673D"/>
    <w:rsid w:val="00F16867"/>
    <w:rsid w:val="00F1686A"/>
    <w:rsid w:val="00F168D5"/>
    <w:rsid w:val="00F1698B"/>
    <w:rsid w:val="00F16A26"/>
    <w:rsid w:val="00F16B1B"/>
    <w:rsid w:val="00F16B62"/>
    <w:rsid w:val="00F16C49"/>
    <w:rsid w:val="00F16DAB"/>
    <w:rsid w:val="00F16E53"/>
    <w:rsid w:val="00F16E85"/>
    <w:rsid w:val="00F170E1"/>
    <w:rsid w:val="00F171E5"/>
    <w:rsid w:val="00F1721E"/>
    <w:rsid w:val="00F176B8"/>
    <w:rsid w:val="00F177CA"/>
    <w:rsid w:val="00F177F8"/>
    <w:rsid w:val="00F17877"/>
    <w:rsid w:val="00F1788E"/>
    <w:rsid w:val="00F17A27"/>
    <w:rsid w:val="00F17A3E"/>
    <w:rsid w:val="00F17DED"/>
    <w:rsid w:val="00F17E39"/>
    <w:rsid w:val="00F17E87"/>
    <w:rsid w:val="00F17EF2"/>
    <w:rsid w:val="00F17F1A"/>
    <w:rsid w:val="00F17FDA"/>
    <w:rsid w:val="00F2020D"/>
    <w:rsid w:val="00F2029A"/>
    <w:rsid w:val="00F20493"/>
    <w:rsid w:val="00F205BA"/>
    <w:rsid w:val="00F2060C"/>
    <w:rsid w:val="00F2071F"/>
    <w:rsid w:val="00F20829"/>
    <w:rsid w:val="00F2092B"/>
    <w:rsid w:val="00F20988"/>
    <w:rsid w:val="00F209DC"/>
    <w:rsid w:val="00F20B86"/>
    <w:rsid w:val="00F20D2F"/>
    <w:rsid w:val="00F20D7D"/>
    <w:rsid w:val="00F20E2E"/>
    <w:rsid w:val="00F20FD7"/>
    <w:rsid w:val="00F20FEB"/>
    <w:rsid w:val="00F210F4"/>
    <w:rsid w:val="00F21188"/>
    <w:rsid w:val="00F211B0"/>
    <w:rsid w:val="00F212DE"/>
    <w:rsid w:val="00F212F6"/>
    <w:rsid w:val="00F21315"/>
    <w:rsid w:val="00F213FC"/>
    <w:rsid w:val="00F21402"/>
    <w:rsid w:val="00F21461"/>
    <w:rsid w:val="00F215BB"/>
    <w:rsid w:val="00F2171D"/>
    <w:rsid w:val="00F217AC"/>
    <w:rsid w:val="00F21906"/>
    <w:rsid w:val="00F21BE1"/>
    <w:rsid w:val="00F21BE2"/>
    <w:rsid w:val="00F21BE6"/>
    <w:rsid w:val="00F21C6B"/>
    <w:rsid w:val="00F21D4F"/>
    <w:rsid w:val="00F21F95"/>
    <w:rsid w:val="00F22003"/>
    <w:rsid w:val="00F22050"/>
    <w:rsid w:val="00F22082"/>
    <w:rsid w:val="00F22179"/>
    <w:rsid w:val="00F221EE"/>
    <w:rsid w:val="00F22296"/>
    <w:rsid w:val="00F225A8"/>
    <w:rsid w:val="00F22622"/>
    <w:rsid w:val="00F22634"/>
    <w:rsid w:val="00F22689"/>
    <w:rsid w:val="00F226E5"/>
    <w:rsid w:val="00F226F9"/>
    <w:rsid w:val="00F2270E"/>
    <w:rsid w:val="00F2275C"/>
    <w:rsid w:val="00F22830"/>
    <w:rsid w:val="00F229BC"/>
    <w:rsid w:val="00F22B48"/>
    <w:rsid w:val="00F22C6D"/>
    <w:rsid w:val="00F22D06"/>
    <w:rsid w:val="00F22D2A"/>
    <w:rsid w:val="00F22D9B"/>
    <w:rsid w:val="00F22E1D"/>
    <w:rsid w:val="00F22EAE"/>
    <w:rsid w:val="00F230AB"/>
    <w:rsid w:val="00F23139"/>
    <w:rsid w:val="00F23182"/>
    <w:rsid w:val="00F232E3"/>
    <w:rsid w:val="00F232FA"/>
    <w:rsid w:val="00F2335C"/>
    <w:rsid w:val="00F23384"/>
    <w:rsid w:val="00F2344C"/>
    <w:rsid w:val="00F23596"/>
    <w:rsid w:val="00F23802"/>
    <w:rsid w:val="00F238B3"/>
    <w:rsid w:val="00F2393F"/>
    <w:rsid w:val="00F23A87"/>
    <w:rsid w:val="00F23A8E"/>
    <w:rsid w:val="00F23B72"/>
    <w:rsid w:val="00F23BB2"/>
    <w:rsid w:val="00F23EE0"/>
    <w:rsid w:val="00F23F5F"/>
    <w:rsid w:val="00F23F61"/>
    <w:rsid w:val="00F2410C"/>
    <w:rsid w:val="00F241CD"/>
    <w:rsid w:val="00F2422D"/>
    <w:rsid w:val="00F2433A"/>
    <w:rsid w:val="00F2443D"/>
    <w:rsid w:val="00F24702"/>
    <w:rsid w:val="00F2472A"/>
    <w:rsid w:val="00F247DC"/>
    <w:rsid w:val="00F2495D"/>
    <w:rsid w:val="00F249DB"/>
    <w:rsid w:val="00F249E1"/>
    <w:rsid w:val="00F24AFA"/>
    <w:rsid w:val="00F24CBE"/>
    <w:rsid w:val="00F24E19"/>
    <w:rsid w:val="00F24E69"/>
    <w:rsid w:val="00F25020"/>
    <w:rsid w:val="00F25241"/>
    <w:rsid w:val="00F2538E"/>
    <w:rsid w:val="00F2540C"/>
    <w:rsid w:val="00F254CC"/>
    <w:rsid w:val="00F2562A"/>
    <w:rsid w:val="00F2562E"/>
    <w:rsid w:val="00F257FD"/>
    <w:rsid w:val="00F25861"/>
    <w:rsid w:val="00F259BC"/>
    <w:rsid w:val="00F25A3E"/>
    <w:rsid w:val="00F25EAE"/>
    <w:rsid w:val="00F25F85"/>
    <w:rsid w:val="00F26130"/>
    <w:rsid w:val="00F26196"/>
    <w:rsid w:val="00F26245"/>
    <w:rsid w:val="00F2647C"/>
    <w:rsid w:val="00F26495"/>
    <w:rsid w:val="00F264AC"/>
    <w:rsid w:val="00F2698A"/>
    <w:rsid w:val="00F269CE"/>
    <w:rsid w:val="00F269F2"/>
    <w:rsid w:val="00F26ADC"/>
    <w:rsid w:val="00F26BF1"/>
    <w:rsid w:val="00F26D50"/>
    <w:rsid w:val="00F26DA3"/>
    <w:rsid w:val="00F26F85"/>
    <w:rsid w:val="00F26FE4"/>
    <w:rsid w:val="00F27206"/>
    <w:rsid w:val="00F27210"/>
    <w:rsid w:val="00F27215"/>
    <w:rsid w:val="00F2721F"/>
    <w:rsid w:val="00F2759F"/>
    <w:rsid w:val="00F27715"/>
    <w:rsid w:val="00F27794"/>
    <w:rsid w:val="00F277B3"/>
    <w:rsid w:val="00F278FC"/>
    <w:rsid w:val="00F27995"/>
    <w:rsid w:val="00F27A7C"/>
    <w:rsid w:val="00F27C2E"/>
    <w:rsid w:val="00F27CD8"/>
    <w:rsid w:val="00F27D30"/>
    <w:rsid w:val="00F27E68"/>
    <w:rsid w:val="00F3008D"/>
    <w:rsid w:val="00F30130"/>
    <w:rsid w:val="00F301FE"/>
    <w:rsid w:val="00F3022D"/>
    <w:rsid w:val="00F302CC"/>
    <w:rsid w:val="00F303E4"/>
    <w:rsid w:val="00F303EE"/>
    <w:rsid w:val="00F303F5"/>
    <w:rsid w:val="00F30404"/>
    <w:rsid w:val="00F307EF"/>
    <w:rsid w:val="00F3096D"/>
    <w:rsid w:val="00F30981"/>
    <w:rsid w:val="00F30BDE"/>
    <w:rsid w:val="00F30C05"/>
    <w:rsid w:val="00F30C0C"/>
    <w:rsid w:val="00F30D39"/>
    <w:rsid w:val="00F30D57"/>
    <w:rsid w:val="00F30DCC"/>
    <w:rsid w:val="00F30E1B"/>
    <w:rsid w:val="00F30E61"/>
    <w:rsid w:val="00F30F4B"/>
    <w:rsid w:val="00F30F67"/>
    <w:rsid w:val="00F3104E"/>
    <w:rsid w:val="00F31066"/>
    <w:rsid w:val="00F310B9"/>
    <w:rsid w:val="00F310F2"/>
    <w:rsid w:val="00F31189"/>
    <w:rsid w:val="00F3129C"/>
    <w:rsid w:val="00F313C7"/>
    <w:rsid w:val="00F314AB"/>
    <w:rsid w:val="00F31518"/>
    <w:rsid w:val="00F315CF"/>
    <w:rsid w:val="00F3167A"/>
    <w:rsid w:val="00F3172F"/>
    <w:rsid w:val="00F3183C"/>
    <w:rsid w:val="00F3189B"/>
    <w:rsid w:val="00F318F5"/>
    <w:rsid w:val="00F319A9"/>
    <w:rsid w:val="00F31A11"/>
    <w:rsid w:val="00F31AA4"/>
    <w:rsid w:val="00F31AE8"/>
    <w:rsid w:val="00F31B9E"/>
    <w:rsid w:val="00F31C96"/>
    <w:rsid w:val="00F31CAC"/>
    <w:rsid w:val="00F31E15"/>
    <w:rsid w:val="00F31F5D"/>
    <w:rsid w:val="00F31FA6"/>
    <w:rsid w:val="00F32096"/>
    <w:rsid w:val="00F322E9"/>
    <w:rsid w:val="00F32579"/>
    <w:rsid w:val="00F326A5"/>
    <w:rsid w:val="00F326E3"/>
    <w:rsid w:val="00F3286C"/>
    <w:rsid w:val="00F3288D"/>
    <w:rsid w:val="00F32952"/>
    <w:rsid w:val="00F32A2D"/>
    <w:rsid w:val="00F32C1A"/>
    <w:rsid w:val="00F32CE7"/>
    <w:rsid w:val="00F32D2B"/>
    <w:rsid w:val="00F32D54"/>
    <w:rsid w:val="00F32D79"/>
    <w:rsid w:val="00F32E7F"/>
    <w:rsid w:val="00F32E8C"/>
    <w:rsid w:val="00F32E9D"/>
    <w:rsid w:val="00F32EA1"/>
    <w:rsid w:val="00F332AC"/>
    <w:rsid w:val="00F334B2"/>
    <w:rsid w:val="00F334DC"/>
    <w:rsid w:val="00F335F3"/>
    <w:rsid w:val="00F33712"/>
    <w:rsid w:val="00F33777"/>
    <w:rsid w:val="00F3378C"/>
    <w:rsid w:val="00F337D3"/>
    <w:rsid w:val="00F339F6"/>
    <w:rsid w:val="00F33A42"/>
    <w:rsid w:val="00F33C62"/>
    <w:rsid w:val="00F33D92"/>
    <w:rsid w:val="00F33F48"/>
    <w:rsid w:val="00F3404A"/>
    <w:rsid w:val="00F341DF"/>
    <w:rsid w:val="00F341E5"/>
    <w:rsid w:val="00F3452C"/>
    <w:rsid w:val="00F3455F"/>
    <w:rsid w:val="00F3469A"/>
    <w:rsid w:val="00F347CA"/>
    <w:rsid w:val="00F3492A"/>
    <w:rsid w:val="00F34997"/>
    <w:rsid w:val="00F34A46"/>
    <w:rsid w:val="00F34AA1"/>
    <w:rsid w:val="00F34ABE"/>
    <w:rsid w:val="00F34AFA"/>
    <w:rsid w:val="00F34B2C"/>
    <w:rsid w:val="00F34B43"/>
    <w:rsid w:val="00F34B75"/>
    <w:rsid w:val="00F34BC3"/>
    <w:rsid w:val="00F34C8F"/>
    <w:rsid w:val="00F34CA3"/>
    <w:rsid w:val="00F34D28"/>
    <w:rsid w:val="00F34D31"/>
    <w:rsid w:val="00F34DA1"/>
    <w:rsid w:val="00F34DD6"/>
    <w:rsid w:val="00F34DF7"/>
    <w:rsid w:val="00F35005"/>
    <w:rsid w:val="00F3544B"/>
    <w:rsid w:val="00F35466"/>
    <w:rsid w:val="00F354F8"/>
    <w:rsid w:val="00F3559D"/>
    <w:rsid w:val="00F355B5"/>
    <w:rsid w:val="00F35AA5"/>
    <w:rsid w:val="00F35B2D"/>
    <w:rsid w:val="00F35B8A"/>
    <w:rsid w:val="00F35BAE"/>
    <w:rsid w:val="00F35C13"/>
    <w:rsid w:val="00F35CFF"/>
    <w:rsid w:val="00F35D4D"/>
    <w:rsid w:val="00F35DF1"/>
    <w:rsid w:val="00F35F55"/>
    <w:rsid w:val="00F361ED"/>
    <w:rsid w:val="00F36267"/>
    <w:rsid w:val="00F3630F"/>
    <w:rsid w:val="00F36319"/>
    <w:rsid w:val="00F3634A"/>
    <w:rsid w:val="00F363B5"/>
    <w:rsid w:val="00F36471"/>
    <w:rsid w:val="00F364EF"/>
    <w:rsid w:val="00F36641"/>
    <w:rsid w:val="00F366BD"/>
    <w:rsid w:val="00F366E0"/>
    <w:rsid w:val="00F36745"/>
    <w:rsid w:val="00F3682A"/>
    <w:rsid w:val="00F36852"/>
    <w:rsid w:val="00F36884"/>
    <w:rsid w:val="00F3690B"/>
    <w:rsid w:val="00F36946"/>
    <w:rsid w:val="00F36A16"/>
    <w:rsid w:val="00F36B19"/>
    <w:rsid w:val="00F36BAB"/>
    <w:rsid w:val="00F36D29"/>
    <w:rsid w:val="00F36D99"/>
    <w:rsid w:val="00F36E15"/>
    <w:rsid w:val="00F36E2E"/>
    <w:rsid w:val="00F36E98"/>
    <w:rsid w:val="00F3710B"/>
    <w:rsid w:val="00F37169"/>
    <w:rsid w:val="00F3729E"/>
    <w:rsid w:val="00F3737B"/>
    <w:rsid w:val="00F37441"/>
    <w:rsid w:val="00F3751F"/>
    <w:rsid w:val="00F376D8"/>
    <w:rsid w:val="00F37793"/>
    <w:rsid w:val="00F37EF4"/>
    <w:rsid w:val="00F37F0E"/>
    <w:rsid w:val="00F37F48"/>
    <w:rsid w:val="00F4000A"/>
    <w:rsid w:val="00F40049"/>
    <w:rsid w:val="00F403D5"/>
    <w:rsid w:val="00F40744"/>
    <w:rsid w:val="00F407CE"/>
    <w:rsid w:val="00F40861"/>
    <w:rsid w:val="00F40939"/>
    <w:rsid w:val="00F409FE"/>
    <w:rsid w:val="00F40AA0"/>
    <w:rsid w:val="00F40B7F"/>
    <w:rsid w:val="00F40BF4"/>
    <w:rsid w:val="00F40CF3"/>
    <w:rsid w:val="00F40EE8"/>
    <w:rsid w:val="00F41015"/>
    <w:rsid w:val="00F4110F"/>
    <w:rsid w:val="00F41268"/>
    <w:rsid w:val="00F4129D"/>
    <w:rsid w:val="00F413B8"/>
    <w:rsid w:val="00F41441"/>
    <w:rsid w:val="00F41548"/>
    <w:rsid w:val="00F4155B"/>
    <w:rsid w:val="00F41615"/>
    <w:rsid w:val="00F41680"/>
    <w:rsid w:val="00F41796"/>
    <w:rsid w:val="00F417C6"/>
    <w:rsid w:val="00F4189E"/>
    <w:rsid w:val="00F418A2"/>
    <w:rsid w:val="00F4194E"/>
    <w:rsid w:val="00F419AD"/>
    <w:rsid w:val="00F41C78"/>
    <w:rsid w:val="00F41E2D"/>
    <w:rsid w:val="00F41E61"/>
    <w:rsid w:val="00F41EB6"/>
    <w:rsid w:val="00F41ECD"/>
    <w:rsid w:val="00F41EFB"/>
    <w:rsid w:val="00F4207D"/>
    <w:rsid w:val="00F420AD"/>
    <w:rsid w:val="00F4226C"/>
    <w:rsid w:val="00F422DA"/>
    <w:rsid w:val="00F42402"/>
    <w:rsid w:val="00F4251F"/>
    <w:rsid w:val="00F425F3"/>
    <w:rsid w:val="00F426B6"/>
    <w:rsid w:val="00F42736"/>
    <w:rsid w:val="00F427DE"/>
    <w:rsid w:val="00F42872"/>
    <w:rsid w:val="00F428FA"/>
    <w:rsid w:val="00F429F2"/>
    <w:rsid w:val="00F42A7B"/>
    <w:rsid w:val="00F42AC3"/>
    <w:rsid w:val="00F42B2A"/>
    <w:rsid w:val="00F42B76"/>
    <w:rsid w:val="00F42CF2"/>
    <w:rsid w:val="00F42D50"/>
    <w:rsid w:val="00F42DAE"/>
    <w:rsid w:val="00F42E75"/>
    <w:rsid w:val="00F42F51"/>
    <w:rsid w:val="00F42FAE"/>
    <w:rsid w:val="00F43028"/>
    <w:rsid w:val="00F43132"/>
    <w:rsid w:val="00F43208"/>
    <w:rsid w:val="00F4355D"/>
    <w:rsid w:val="00F43622"/>
    <w:rsid w:val="00F43639"/>
    <w:rsid w:val="00F436FB"/>
    <w:rsid w:val="00F4370F"/>
    <w:rsid w:val="00F437F9"/>
    <w:rsid w:val="00F438BB"/>
    <w:rsid w:val="00F438DB"/>
    <w:rsid w:val="00F439C8"/>
    <w:rsid w:val="00F43A3A"/>
    <w:rsid w:val="00F43A6B"/>
    <w:rsid w:val="00F43A73"/>
    <w:rsid w:val="00F43B2D"/>
    <w:rsid w:val="00F43B2E"/>
    <w:rsid w:val="00F43B7D"/>
    <w:rsid w:val="00F43B90"/>
    <w:rsid w:val="00F43D46"/>
    <w:rsid w:val="00F43E68"/>
    <w:rsid w:val="00F43E83"/>
    <w:rsid w:val="00F44397"/>
    <w:rsid w:val="00F443D4"/>
    <w:rsid w:val="00F4453A"/>
    <w:rsid w:val="00F445F4"/>
    <w:rsid w:val="00F44642"/>
    <w:rsid w:val="00F447CF"/>
    <w:rsid w:val="00F4489C"/>
    <w:rsid w:val="00F448AE"/>
    <w:rsid w:val="00F44B5A"/>
    <w:rsid w:val="00F44CB2"/>
    <w:rsid w:val="00F44CCF"/>
    <w:rsid w:val="00F44D3B"/>
    <w:rsid w:val="00F44EA0"/>
    <w:rsid w:val="00F44F8F"/>
    <w:rsid w:val="00F454CD"/>
    <w:rsid w:val="00F45586"/>
    <w:rsid w:val="00F455EF"/>
    <w:rsid w:val="00F456A5"/>
    <w:rsid w:val="00F4574E"/>
    <w:rsid w:val="00F4582A"/>
    <w:rsid w:val="00F4582C"/>
    <w:rsid w:val="00F45849"/>
    <w:rsid w:val="00F45890"/>
    <w:rsid w:val="00F45919"/>
    <w:rsid w:val="00F45A33"/>
    <w:rsid w:val="00F45B05"/>
    <w:rsid w:val="00F45C57"/>
    <w:rsid w:val="00F45E58"/>
    <w:rsid w:val="00F45ED1"/>
    <w:rsid w:val="00F45F17"/>
    <w:rsid w:val="00F45F6D"/>
    <w:rsid w:val="00F45F8E"/>
    <w:rsid w:val="00F45FA9"/>
    <w:rsid w:val="00F461CA"/>
    <w:rsid w:val="00F461F6"/>
    <w:rsid w:val="00F46224"/>
    <w:rsid w:val="00F4631E"/>
    <w:rsid w:val="00F46429"/>
    <w:rsid w:val="00F464EA"/>
    <w:rsid w:val="00F46517"/>
    <w:rsid w:val="00F4656A"/>
    <w:rsid w:val="00F466A2"/>
    <w:rsid w:val="00F46773"/>
    <w:rsid w:val="00F468EC"/>
    <w:rsid w:val="00F469A4"/>
    <w:rsid w:val="00F469DB"/>
    <w:rsid w:val="00F46CF0"/>
    <w:rsid w:val="00F46EFE"/>
    <w:rsid w:val="00F46FDD"/>
    <w:rsid w:val="00F47182"/>
    <w:rsid w:val="00F471CF"/>
    <w:rsid w:val="00F47456"/>
    <w:rsid w:val="00F47477"/>
    <w:rsid w:val="00F474FB"/>
    <w:rsid w:val="00F476DC"/>
    <w:rsid w:val="00F477AB"/>
    <w:rsid w:val="00F47975"/>
    <w:rsid w:val="00F47A2A"/>
    <w:rsid w:val="00F47A8E"/>
    <w:rsid w:val="00F47C98"/>
    <w:rsid w:val="00F47D90"/>
    <w:rsid w:val="00F47E0D"/>
    <w:rsid w:val="00F50066"/>
    <w:rsid w:val="00F50449"/>
    <w:rsid w:val="00F5047A"/>
    <w:rsid w:val="00F505CF"/>
    <w:rsid w:val="00F50696"/>
    <w:rsid w:val="00F506B5"/>
    <w:rsid w:val="00F50786"/>
    <w:rsid w:val="00F50892"/>
    <w:rsid w:val="00F508CD"/>
    <w:rsid w:val="00F50992"/>
    <w:rsid w:val="00F50A8B"/>
    <w:rsid w:val="00F50B0A"/>
    <w:rsid w:val="00F50B2E"/>
    <w:rsid w:val="00F50B8C"/>
    <w:rsid w:val="00F50D51"/>
    <w:rsid w:val="00F50EB0"/>
    <w:rsid w:val="00F50F5B"/>
    <w:rsid w:val="00F50FF1"/>
    <w:rsid w:val="00F50FF9"/>
    <w:rsid w:val="00F511FB"/>
    <w:rsid w:val="00F51269"/>
    <w:rsid w:val="00F512A9"/>
    <w:rsid w:val="00F51362"/>
    <w:rsid w:val="00F51388"/>
    <w:rsid w:val="00F513B4"/>
    <w:rsid w:val="00F514BB"/>
    <w:rsid w:val="00F5154C"/>
    <w:rsid w:val="00F5158D"/>
    <w:rsid w:val="00F515F8"/>
    <w:rsid w:val="00F5163B"/>
    <w:rsid w:val="00F516B4"/>
    <w:rsid w:val="00F516F9"/>
    <w:rsid w:val="00F51735"/>
    <w:rsid w:val="00F5175A"/>
    <w:rsid w:val="00F517AA"/>
    <w:rsid w:val="00F51A53"/>
    <w:rsid w:val="00F51B24"/>
    <w:rsid w:val="00F51C88"/>
    <w:rsid w:val="00F51C9E"/>
    <w:rsid w:val="00F521A8"/>
    <w:rsid w:val="00F5231D"/>
    <w:rsid w:val="00F52532"/>
    <w:rsid w:val="00F5266C"/>
    <w:rsid w:val="00F527AC"/>
    <w:rsid w:val="00F527AE"/>
    <w:rsid w:val="00F5296B"/>
    <w:rsid w:val="00F52A7E"/>
    <w:rsid w:val="00F52B24"/>
    <w:rsid w:val="00F52BF8"/>
    <w:rsid w:val="00F52BFB"/>
    <w:rsid w:val="00F52C76"/>
    <w:rsid w:val="00F52D1E"/>
    <w:rsid w:val="00F52DDC"/>
    <w:rsid w:val="00F52E32"/>
    <w:rsid w:val="00F52E6E"/>
    <w:rsid w:val="00F53030"/>
    <w:rsid w:val="00F5334E"/>
    <w:rsid w:val="00F533DA"/>
    <w:rsid w:val="00F53495"/>
    <w:rsid w:val="00F534A4"/>
    <w:rsid w:val="00F534E2"/>
    <w:rsid w:val="00F5351C"/>
    <w:rsid w:val="00F535A9"/>
    <w:rsid w:val="00F53635"/>
    <w:rsid w:val="00F5379C"/>
    <w:rsid w:val="00F53823"/>
    <w:rsid w:val="00F53989"/>
    <w:rsid w:val="00F53BF0"/>
    <w:rsid w:val="00F53C76"/>
    <w:rsid w:val="00F53F8A"/>
    <w:rsid w:val="00F543E7"/>
    <w:rsid w:val="00F54573"/>
    <w:rsid w:val="00F5458F"/>
    <w:rsid w:val="00F54611"/>
    <w:rsid w:val="00F5474D"/>
    <w:rsid w:val="00F547DF"/>
    <w:rsid w:val="00F547EE"/>
    <w:rsid w:val="00F548AF"/>
    <w:rsid w:val="00F548C3"/>
    <w:rsid w:val="00F549D7"/>
    <w:rsid w:val="00F54D9D"/>
    <w:rsid w:val="00F54E45"/>
    <w:rsid w:val="00F54E83"/>
    <w:rsid w:val="00F5511B"/>
    <w:rsid w:val="00F55241"/>
    <w:rsid w:val="00F55291"/>
    <w:rsid w:val="00F552B0"/>
    <w:rsid w:val="00F55603"/>
    <w:rsid w:val="00F55665"/>
    <w:rsid w:val="00F556FE"/>
    <w:rsid w:val="00F55773"/>
    <w:rsid w:val="00F55A18"/>
    <w:rsid w:val="00F55BDD"/>
    <w:rsid w:val="00F55C29"/>
    <w:rsid w:val="00F55DA8"/>
    <w:rsid w:val="00F55DB9"/>
    <w:rsid w:val="00F560E1"/>
    <w:rsid w:val="00F562C3"/>
    <w:rsid w:val="00F564EA"/>
    <w:rsid w:val="00F565FB"/>
    <w:rsid w:val="00F5664B"/>
    <w:rsid w:val="00F567A5"/>
    <w:rsid w:val="00F567C0"/>
    <w:rsid w:val="00F569D2"/>
    <w:rsid w:val="00F56A66"/>
    <w:rsid w:val="00F56ADF"/>
    <w:rsid w:val="00F56C02"/>
    <w:rsid w:val="00F56CA6"/>
    <w:rsid w:val="00F56CDE"/>
    <w:rsid w:val="00F56E20"/>
    <w:rsid w:val="00F56E33"/>
    <w:rsid w:val="00F56F08"/>
    <w:rsid w:val="00F56F4D"/>
    <w:rsid w:val="00F5700E"/>
    <w:rsid w:val="00F5706F"/>
    <w:rsid w:val="00F570FA"/>
    <w:rsid w:val="00F5717F"/>
    <w:rsid w:val="00F57185"/>
    <w:rsid w:val="00F571DF"/>
    <w:rsid w:val="00F57417"/>
    <w:rsid w:val="00F57450"/>
    <w:rsid w:val="00F574F1"/>
    <w:rsid w:val="00F577EC"/>
    <w:rsid w:val="00F5784C"/>
    <w:rsid w:val="00F57859"/>
    <w:rsid w:val="00F57891"/>
    <w:rsid w:val="00F579BF"/>
    <w:rsid w:val="00F57A18"/>
    <w:rsid w:val="00F57A77"/>
    <w:rsid w:val="00F57A7A"/>
    <w:rsid w:val="00F57C36"/>
    <w:rsid w:val="00F57F26"/>
    <w:rsid w:val="00F60149"/>
    <w:rsid w:val="00F60162"/>
    <w:rsid w:val="00F601A5"/>
    <w:rsid w:val="00F6036F"/>
    <w:rsid w:val="00F603DD"/>
    <w:rsid w:val="00F6040E"/>
    <w:rsid w:val="00F60513"/>
    <w:rsid w:val="00F60717"/>
    <w:rsid w:val="00F607E4"/>
    <w:rsid w:val="00F60818"/>
    <w:rsid w:val="00F60916"/>
    <w:rsid w:val="00F60967"/>
    <w:rsid w:val="00F60A85"/>
    <w:rsid w:val="00F60AB1"/>
    <w:rsid w:val="00F60B2E"/>
    <w:rsid w:val="00F60E09"/>
    <w:rsid w:val="00F60E20"/>
    <w:rsid w:val="00F60ECB"/>
    <w:rsid w:val="00F61081"/>
    <w:rsid w:val="00F61104"/>
    <w:rsid w:val="00F6129D"/>
    <w:rsid w:val="00F612A6"/>
    <w:rsid w:val="00F612E9"/>
    <w:rsid w:val="00F612F8"/>
    <w:rsid w:val="00F61337"/>
    <w:rsid w:val="00F614AA"/>
    <w:rsid w:val="00F614E4"/>
    <w:rsid w:val="00F6152E"/>
    <w:rsid w:val="00F61549"/>
    <w:rsid w:val="00F61595"/>
    <w:rsid w:val="00F61658"/>
    <w:rsid w:val="00F61901"/>
    <w:rsid w:val="00F619DA"/>
    <w:rsid w:val="00F61C1F"/>
    <w:rsid w:val="00F61C70"/>
    <w:rsid w:val="00F61F05"/>
    <w:rsid w:val="00F61F9A"/>
    <w:rsid w:val="00F61FCE"/>
    <w:rsid w:val="00F6217D"/>
    <w:rsid w:val="00F6236F"/>
    <w:rsid w:val="00F623CD"/>
    <w:rsid w:val="00F6246F"/>
    <w:rsid w:val="00F6249B"/>
    <w:rsid w:val="00F624D5"/>
    <w:rsid w:val="00F62512"/>
    <w:rsid w:val="00F62626"/>
    <w:rsid w:val="00F626A4"/>
    <w:rsid w:val="00F626F4"/>
    <w:rsid w:val="00F62709"/>
    <w:rsid w:val="00F627C1"/>
    <w:rsid w:val="00F62914"/>
    <w:rsid w:val="00F62A17"/>
    <w:rsid w:val="00F62AFD"/>
    <w:rsid w:val="00F62AFE"/>
    <w:rsid w:val="00F62B2E"/>
    <w:rsid w:val="00F62D7D"/>
    <w:rsid w:val="00F62E11"/>
    <w:rsid w:val="00F632AA"/>
    <w:rsid w:val="00F632D0"/>
    <w:rsid w:val="00F63345"/>
    <w:rsid w:val="00F633BE"/>
    <w:rsid w:val="00F6341D"/>
    <w:rsid w:val="00F6342E"/>
    <w:rsid w:val="00F635E8"/>
    <w:rsid w:val="00F63791"/>
    <w:rsid w:val="00F6383B"/>
    <w:rsid w:val="00F63975"/>
    <w:rsid w:val="00F63A13"/>
    <w:rsid w:val="00F63A7B"/>
    <w:rsid w:val="00F63AE7"/>
    <w:rsid w:val="00F63DC6"/>
    <w:rsid w:val="00F63DD9"/>
    <w:rsid w:val="00F63F5A"/>
    <w:rsid w:val="00F641BC"/>
    <w:rsid w:val="00F64635"/>
    <w:rsid w:val="00F6464A"/>
    <w:rsid w:val="00F646F5"/>
    <w:rsid w:val="00F64745"/>
    <w:rsid w:val="00F647C2"/>
    <w:rsid w:val="00F648C2"/>
    <w:rsid w:val="00F6499D"/>
    <w:rsid w:val="00F64B8B"/>
    <w:rsid w:val="00F64B8E"/>
    <w:rsid w:val="00F64BC7"/>
    <w:rsid w:val="00F64D01"/>
    <w:rsid w:val="00F64D13"/>
    <w:rsid w:val="00F64D7C"/>
    <w:rsid w:val="00F64DAE"/>
    <w:rsid w:val="00F64E51"/>
    <w:rsid w:val="00F64EDA"/>
    <w:rsid w:val="00F6513B"/>
    <w:rsid w:val="00F65342"/>
    <w:rsid w:val="00F6538A"/>
    <w:rsid w:val="00F65397"/>
    <w:rsid w:val="00F653AC"/>
    <w:rsid w:val="00F653CC"/>
    <w:rsid w:val="00F65421"/>
    <w:rsid w:val="00F65452"/>
    <w:rsid w:val="00F6545F"/>
    <w:rsid w:val="00F65610"/>
    <w:rsid w:val="00F65A36"/>
    <w:rsid w:val="00F65BB5"/>
    <w:rsid w:val="00F65D0C"/>
    <w:rsid w:val="00F65D39"/>
    <w:rsid w:val="00F65E0C"/>
    <w:rsid w:val="00F65ED9"/>
    <w:rsid w:val="00F65F87"/>
    <w:rsid w:val="00F66048"/>
    <w:rsid w:val="00F6605E"/>
    <w:rsid w:val="00F6628A"/>
    <w:rsid w:val="00F6646A"/>
    <w:rsid w:val="00F6653C"/>
    <w:rsid w:val="00F66550"/>
    <w:rsid w:val="00F6656C"/>
    <w:rsid w:val="00F66575"/>
    <w:rsid w:val="00F66697"/>
    <w:rsid w:val="00F66699"/>
    <w:rsid w:val="00F6674D"/>
    <w:rsid w:val="00F6678B"/>
    <w:rsid w:val="00F667E5"/>
    <w:rsid w:val="00F66830"/>
    <w:rsid w:val="00F669BE"/>
    <w:rsid w:val="00F66BD8"/>
    <w:rsid w:val="00F66E16"/>
    <w:rsid w:val="00F66EBA"/>
    <w:rsid w:val="00F66FF0"/>
    <w:rsid w:val="00F67122"/>
    <w:rsid w:val="00F67200"/>
    <w:rsid w:val="00F6730A"/>
    <w:rsid w:val="00F674CB"/>
    <w:rsid w:val="00F674F0"/>
    <w:rsid w:val="00F67585"/>
    <w:rsid w:val="00F67598"/>
    <w:rsid w:val="00F676BC"/>
    <w:rsid w:val="00F67713"/>
    <w:rsid w:val="00F6776B"/>
    <w:rsid w:val="00F6778C"/>
    <w:rsid w:val="00F6786F"/>
    <w:rsid w:val="00F67BAA"/>
    <w:rsid w:val="00F67BEF"/>
    <w:rsid w:val="00F67D05"/>
    <w:rsid w:val="00F67D61"/>
    <w:rsid w:val="00F67EB2"/>
    <w:rsid w:val="00F67F21"/>
    <w:rsid w:val="00F67FA6"/>
    <w:rsid w:val="00F67FCB"/>
    <w:rsid w:val="00F67FE5"/>
    <w:rsid w:val="00F67FEA"/>
    <w:rsid w:val="00F70077"/>
    <w:rsid w:val="00F70186"/>
    <w:rsid w:val="00F70348"/>
    <w:rsid w:val="00F70418"/>
    <w:rsid w:val="00F70566"/>
    <w:rsid w:val="00F70915"/>
    <w:rsid w:val="00F70A33"/>
    <w:rsid w:val="00F70B12"/>
    <w:rsid w:val="00F70B65"/>
    <w:rsid w:val="00F70D71"/>
    <w:rsid w:val="00F70E34"/>
    <w:rsid w:val="00F70EFB"/>
    <w:rsid w:val="00F70FB2"/>
    <w:rsid w:val="00F71286"/>
    <w:rsid w:val="00F71289"/>
    <w:rsid w:val="00F712E6"/>
    <w:rsid w:val="00F715E0"/>
    <w:rsid w:val="00F715EA"/>
    <w:rsid w:val="00F7165B"/>
    <w:rsid w:val="00F717B1"/>
    <w:rsid w:val="00F7180C"/>
    <w:rsid w:val="00F71898"/>
    <w:rsid w:val="00F7190A"/>
    <w:rsid w:val="00F71932"/>
    <w:rsid w:val="00F71A29"/>
    <w:rsid w:val="00F71B64"/>
    <w:rsid w:val="00F71B80"/>
    <w:rsid w:val="00F71C56"/>
    <w:rsid w:val="00F71C92"/>
    <w:rsid w:val="00F71CB0"/>
    <w:rsid w:val="00F71E6D"/>
    <w:rsid w:val="00F72002"/>
    <w:rsid w:val="00F720F2"/>
    <w:rsid w:val="00F7213D"/>
    <w:rsid w:val="00F72456"/>
    <w:rsid w:val="00F725CE"/>
    <w:rsid w:val="00F72627"/>
    <w:rsid w:val="00F72707"/>
    <w:rsid w:val="00F7288C"/>
    <w:rsid w:val="00F728D0"/>
    <w:rsid w:val="00F728FB"/>
    <w:rsid w:val="00F72958"/>
    <w:rsid w:val="00F72967"/>
    <w:rsid w:val="00F729C8"/>
    <w:rsid w:val="00F72A65"/>
    <w:rsid w:val="00F72ADB"/>
    <w:rsid w:val="00F72C46"/>
    <w:rsid w:val="00F72CFE"/>
    <w:rsid w:val="00F72D02"/>
    <w:rsid w:val="00F72D5B"/>
    <w:rsid w:val="00F72E08"/>
    <w:rsid w:val="00F72E82"/>
    <w:rsid w:val="00F72FDC"/>
    <w:rsid w:val="00F7305E"/>
    <w:rsid w:val="00F7308B"/>
    <w:rsid w:val="00F730AF"/>
    <w:rsid w:val="00F7314D"/>
    <w:rsid w:val="00F73372"/>
    <w:rsid w:val="00F734E3"/>
    <w:rsid w:val="00F73562"/>
    <w:rsid w:val="00F735BA"/>
    <w:rsid w:val="00F73A79"/>
    <w:rsid w:val="00F73AD1"/>
    <w:rsid w:val="00F73AE9"/>
    <w:rsid w:val="00F73B79"/>
    <w:rsid w:val="00F73BE2"/>
    <w:rsid w:val="00F73D9F"/>
    <w:rsid w:val="00F7418D"/>
    <w:rsid w:val="00F74193"/>
    <w:rsid w:val="00F742FC"/>
    <w:rsid w:val="00F74349"/>
    <w:rsid w:val="00F7437D"/>
    <w:rsid w:val="00F743CB"/>
    <w:rsid w:val="00F743DA"/>
    <w:rsid w:val="00F744B7"/>
    <w:rsid w:val="00F7477B"/>
    <w:rsid w:val="00F7498A"/>
    <w:rsid w:val="00F74A59"/>
    <w:rsid w:val="00F74AF8"/>
    <w:rsid w:val="00F74BE0"/>
    <w:rsid w:val="00F74CCC"/>
    <w:rsid w:val="00F74D51"/>
    <w:rsid w:val="00F74E64"/>
    <w:rsid w:val="00F74E97"/>
    <w:rsid w:val="00F74F4A"/>
    <w:rsid w:val="00F74F51"/>
    <w:rsid w:val="00F75207"/>
    <w:rsid w:val="00F7520C"/>
    <w:rsid w:val="00F75242"/>
    <w:rsid w:val="00F752E4"/>
    <w:rsid w:val="00F7542C"/>
    <w:rsid w:val="00F75541"/>
    <w:rsid w:val="00F7598B"/>
    <w:rsid w:val="00F75994"/>
    <w:rsid w:val="00F75A0B"/>
    <w:rsid w:val="00F75BCF"/>
    <w:rsid w:val="00F75CBF"/>
    <w:rsid w:val="00F75D16"/>
    <w:rsid w:val="00F75D20"/>
    <w:rsid w:val="00F75F12"/>
    <w:rsid w:val="00F75F72"/>
    <w:rsid w:val="00F76163"/>
    <w:rsid w:val="00F762D6"/>
    <w:rsid w:val="00F762F8"/>
    <w:rsid w:val="00F763B8"/>
    <w:rsid w:val="00F7651B"/>
    <w:rsid w:val="00F76594"/>
    <w:rsid w:val="00F765C3"/>
    <w:rsid w:val="00F76630"/>
    <w:rsid w:val="00F766DB"/>
    <w:rsid w:val="00F7678A"/>
    <w:rsid w:val="00F76927"/>
    <w:rsid w:val="00F7692F"/>
    <w:rsid w:val="00F76940"/>
    <w:rsid w:val="00F7697A"/>
    <w:rsid w:val="00F76A5E"/>
    <w:rsid w:val="00F76C3B"/>
    <w:rsid w:val="00F76CEC"/>
    <w:rsid w:val="00F76D00"/>
    <w:rsid w:val="00F7707A"/>
    <w:rsid w:val="00F77087"/>
    <w:rsid w:val="00F77090"/>
    <w:rsid w:val="00F770B2"/>
    <w:rsid w:val="00F771AF"/>
    <w:rsid w:val="00F77209"/>
    <w:rsid w:val="00F7722A"/>
    <w:rsid w:val="00F7723C"/>
    <w:rsid w:val="00F77377"/>
    <w:rsid w:val="00F773E9"/>
    <w:rsid w:val="00F77430"/>
    <w:rsid w:val="00F7749D"/>
    <w:rsid w:val="00F774FA"/>
    <w:rsid w:val="00F77766"/>
    <w:rsid w:val="00F7776D"/>
    <w:rsid w:val="00F77A7F"/>
    <w:rsid w:val="00F77AE7"/>
    <w:rsid w:val="00F77B55"/>
    <w:rsid w:val="00F77BAA"/>
    <w:rsid w:val="00F77CBA"/>
    <w:rsid w:val="00F77E5A"/>
    <w:rsid w:val="00F77E5D"/>
    <w:rsid w:val="00F77E6C"/>
    <w:rsid w:val="00F77E7B"/>
    <w:rsid w:val="00F8001C"/>
    <w:rsid w:val="00F80246"/>
    <w:rsid w:val="00F80249"/>
    <w:rsid w:val="00F802E8"/>
    <w:rsid w:val="00F80532"/>
    <w:rsid w:val="00F80550"/>
    <w:rsid w:val="00F8058A"/>
    <w:rsid w:val="00F806C4"/>
    <w:rsid w:val="00F8076C"/>
    <w:rsid w:val="00F8081F"/>
    <w:rsid w:val="00F80820"/>
    <w:rsid w:val="00F80A0E"/>
    <w:rsid w:val="00F80A9D"/>
    <w:rsid w:val="00F80C11"/>
    <w:rsid w:val="00F80C42"/>
    <w:rsid w:val="00F80CBF"/>
    <w:rsid w:val="00F80CC1"/>
    <w:rsid w:val="00F80CDF"/>
    <w:rsid w:val="00F80DA5"/>
    <w:rsid w:val="00F80EF9"/>
    <w:rsid w:val="00F8100F"/>
    <w:rsid w:val="00F810D3"/>
    <w:rsid w:val="00F810EF"/>
    <w:rsid w:val="00F811FC"/>
    <w:rsid w:val="00F81253"/>
    <w:rsid w:val="00F81599"/>
    <w:rsid w:val="00F8159F"/>
    <w:rsid w:val="00F81682"/>
    <w:rsid w:val="00F81693"/>
    <w:rsid w:val="00F816CD"/>
    <w:rsid w:val="00F81833"/>
    <w:rsid w:val="00F8184F"/>
    <w:rsid w:val="00F81882"/>
    <w:rsid w:val="00F8191E"/>
    <w:rsid w:val="00F81973"/>
    <w:rsid w:val="00F8197D"/>
    <w:rsid w:val="00F81AB4"/>
    <w:rsid w:val="00F81B82"/>
    <w:rsid w:val="00F81BB6"/>
    <w:rsid w:val="00F81BC5"/>
    <w:rsid w:val="00F81DAA"/>
    <w:rsid w:val="00F81F2D"/>
    <w:rsid w:val="00F81F61"/>
    <w:rsid w:val="00F81FD6"/>
    <w:rsid w:val="00F81FE2"/>
    <w:rsid w:val="00F81FED"/>
    <w:rsid w:val="00F82066"/>
    <w:rsid w:val="00F820B8"/>
    <w:rsid w:val="00F82107"/>
    <w:rsid w:val="00F823E0"/>
    <w:rsid w:val="00F82545"/>
    <w:rsid w:val="00F82564"/>
    <w:rsid w:val="00F828F3"/>
    <w:rsid w:val="00F829C4"/>
    <w:rsid w:val="00F82A1D"/>
    <w:rsid w:val="00F82A9A"/>
    <w:rsid w:val="00F82F02"/>
    <w:rsid w:val="00F83021"/>
    <w:rsid w:val="00F83041"/>
    <w:rsid w:val="00F8329E"/>
    <w:rsid w:val="00F83322"/>
    <w:rsid w:val="00F83328"/>
    <w:rsid w:val="00F8332C"/>
    <w:rsid w:val="00F83400"/>
    <w:rsid w:val="00F8342F"/>
    <w:rsid w:val="00F8346C"/>
    <w:rsid w:val="00F8356F"/>
    <w:rsid w:val="00F83628"/>
    <w:rsid w:val="00F83677"/>
    <w:rsid w:val="00F836BE"/>
    <w:rsid w:val="00F83787"/>
    <w:rsid w:val="00F8380D"/>
    <w:rsid w:val="00F83850"/>
    <w:rsid w:val="00F8386B"/>
    <w:rsid w:val="00F83C8C"/>
    <w:rsid w:val="00F83CAB"/>
    <w:rsid w:val="00F83CD8"/>
    <w:rsid w:val="00F84395"/>
    <w:rsid w:val="00F843BE"/>
    <w:rsid w:val="00F844C4"/>
    <w:rsid w:val="00F84552"/>
    <w:rsid w:val="00F845DD"/>
    <w:rsid w:val="00F845DE"/>
    <w:rsid w:val="00F8478A"/>
    <w:rsid w:val="00F84965"/>
    <w:rsid w:val="00F849D0"/>
    <w:rsid w:val="00F84A38"/>
    <w:rsid w:val="00F84A74"/>
    <w:rsid w:val="00F84AE5"/>
    <w:rsid w:val="00F84AEC"/>
    <w:rsid w:val="00F84D06"/>
    <w:rsid w:val="00F84D2E"/>
    <w:rsid w:val="00F84E32"/>
    <w:rsid w:val="00F850DB"/>
    <w:rsid w:val="00F85435"/>
    <w:rsid w:val="00F85533"/>
    <w:rsid w:val="00F8564D"/>
    <w:rsid w:val="00F85858"/>
    <w:rsid w:val="00F85859"/>
    <w:rsid w:val="00F85985"/>
    <w:rsid w:val="00F85A17"/>
    <w:rsid w:val="00F85A8C"/>
    <w:rsid w:val="00F85AEB"/>
    <w:rsid w:val="00F85BF0"/>
    <w:rsid w:val="00F85DED"/>
    <w:rsid w:val="00F85E93"/>
    <w:rsid w:val="00F85E97"/>
    <w:rsid w:val="00F8619D"/>
    <w:rsid w:val="00F861CF"/>
    <w:rsid w:val="00F8622B"/>
    <w:rsid w:val="00F8622E"/>
    <w:rsid w:val="00F86246"/>
    <w:rsid w:val="00F86350"/>
    <w:rsid w:val="00F86359"/>
    <w:rsid w:val="00F8660D"/>
    <w:rsid w:val="00F8681C"/>
    <w:rsid w:val="00F86827"/>
    <w:rsid w:val="00F86977"/>
    <w:rsid w:val="00F86A62"/>
    <w:rsid w:val="00F86C56"/>
    <w:rsid w:val="00F86DE3"/>
    <w:rsid w:val="00F86DF9"/>
    <w:rsid w:val="00F86ECF"/>
    <w:rsid w:val="00F86EF5"/>
    <w:rsid w:val="00F86F06"/>
    <w:rsid w:val="00F86FC0"/>
    <w:rsid w:val="00F87102"/>
    <w:rsid w:val="00F871E8"/>
    <w:rsid w:val="00F87246"/>
    <w:rsid w:val="00F873BF"/>
    <w:rsid w:val="00F87423"/>
    <w:rsid w:val="00F8744E"/>
    <w:rsid w:val="00F875EF"/>
    <w:rsid w:val="00F87614"/>
    <w:rsid w:val="00F87623"/>
    <w:rsid w:val="00F8765C"/>
    <w:rsid w:val="00F876DB"/>
    <w:rsid w:val="00F87714"/>
    <w:rsid w:val="00F87766"/>
    <w:rsid w:val="00F877A6"/>
    <w:rsid w:val="00F8793B"/>
    <w:rsid w:val="00F87CDB"/>
    <w:rsid w:val="00F87D0E"/>
    <w:rsid w:val="00F87DB4"/>
    <w:rsid w:val="00F87F60"/>
    <w:rsid w:val="00F87FC2"/>
    <w:rsid w:val="00F90244"/>
    <w:rsid w:val="00F9046A"/>
    <w:rsid w:val="00F904AB"/>
    <w:rsid w:val="00F90566"/>
    <w:rsid w:val="00F90742"/>
    <w:rsid w:val="00F907B3"/>
    <w:rsid w:val="00F9092C"/>
    <w:rsid w:val="00F90963"/>
    <w:rsid w:val="00F909B0"/>
    <w:rsid w:val="00F90A2D"/>
    <w:rsid w:val="00F90ACB"/>
    <w:rsid w:val="00F90ACD"/>
    <w:rsid w:val="00F90B1C"/>
    <w:rsid w:val="00F90B98"/>
    <w:rsid w:val="00F90BC9"/>
    <w:rsid w:val="00F90E04"/>
    <w:rsid w:val="00F90F84"/>
    <w:rsid w:val="00F91078"/>
    <w:rsid w:val="00F91162"/>
    <w:rsid w:val="00F91212"/>
    <w:rsid w:val="00F91263"/>
    <w:rsid w:val="00F9147A"/>
    <w:rsid w:val="00F91576"/>
    <w:rsid w:val="00F91799"/>
    <w:rsid w:val="00F917A1"/>
    <w:rsid w:val="00F917E7"/>
    <w:rsid w:val="00F91A25"/>
    <w:rsid w:val="00F91A87"/>
    <w:rsid w:val="00F91B9B"/>
    <w:rsid w:val="00F91DA5"/>
    <w:rsid w:val="00F91DDE"/>
    <w:rsid w:val="00F91ED4"/>
    <w:rsid w:val="00F91FCC"/>
    <w:rsid w:val="00F9202D"/>
    <w:rsid w:val="00F92058"/>
    <w:rsid w:val="00F921B3"/>
    <w:rsid w:val="00F921B4"/>
    <w:rsid w:val="00F921F3"/>
    <w:rsid w:val="00F9229A"/>
    <w:rsid w:val="00F923C0"/>
    <w:rsid w:val="00F925A5"/>
    <w:rsid w:val="00F9265E"/>
    <w:rsid w:val="00F926E0"/>
    <w:rsid w:val="00F92790"/>
    <w:rsid w:val="00F9280B"/>
    <w:rsid w:val="00F9291C"/>
    <w:rsid w:val="00F92928"/>
    <w:rsid w:val="00F92C02"/>
    <w:rsid w:val="00F92CF8"/>
    <w:rsid w:val="00F92DBF"/>
    <w:rsid w:val="00F93072"/>
    <w:rsid w:val="00F93153"/>
    <w:rsid w:val="00F9318B"/>
    <w:rsid w:val="00F933A6"/>
    <w:rsid w:val="00F934E6"/>
    <w:rsid w:val="00F934F8"/>
    <w:rsid w:val="00F93700"/>
    <w:rsid w:val="00F937E9"/>
    <w:rsid w:val="00F93821"/>
    <w:rsid w:val="00F93868"/>
    <w:rsid w:val="00F938D4"/>
    <w:rsid w:val="00F93941"/>
    <w:rsid w:val="00F9400C"/>
    <w:rsid w:val="00F9406D"/>
    <w:rsid w:val="00F94120"/>
    <w:rsid w:val="00F94155"/>
    <w:rsid w:val="00F942A6"/>
    <w:rsid w:val="00F942E9"/>
    <w:rsid w:val="00F942FF"/>
    <w:rsid w:val="00F94609"/>
    <w:rsid w:val="00F9465E"/>
    <w:rsid w:val="00F946D4"/>
    <w:rsid w:val="00F94869"/>
    <w:rsid w:val="00F949FD"/>
    <w:rsid w:val="00F95120"/>
    <w:rsid w:val="00F95128"/>
    <w:rsid w:val="00F95567"/>
    <w:rsid w:val="00F9570E"/>
    <w:rsid w:val="00F95967"/>
    <w:rsid w:val="00F9599E"/>
    <w:rsid w:val="00F95AD1"/>
    <w:rsid w:val="00F95AD8"/>
    <w:rsid w:val="00F95AFB"/>
    <w:rsid w:val="00F95BD8"/>
    <w:rsid w:val="00F95BF1"/>
    <w:rsid w:val="00F95D11"/>
    <w:rsid w:val="00F95DE2"/>
    <w:rsid w:val="00F95DFF"/>
    <w:rsid w:val="00F95E13"/>
    <w:rsid w:val="00F95E4B"/>
    <w:rsid w:val="00F95FE3"/>
    <w:rsid w:val="00F96054"/>
    <w:rsid w:val="00F96071"/>
    <w:rsid w:val="00F96085"/>
    <w:rsid w:val="00F96189"/>
    <w:rsid w:val="00F961F7"/>
    <w:rsid w:val="00F96350"/>
    <w:rsid w:val="00F96362"/>
    <w:rsid w:val="00F96508"/>
    <w:rsid w:val="00F96518"/>
    <w:rsid w:val="00F965CB"/>
    <w:rsid w:val="00F9666A"/>
    <w:rsid w:val="00F968A7"/>
    <w:rsid w:val="00F968DE"/>
    <w:rsid w:val="00F968EF"/>
    <w:rsid w:val="00F9693E"/>
    <w:rsid w:val="00F96998"/>
    <w:rsid w:val="00F96B40"/>
    <w:rsid w:val="00F96E63"/>
    <w:rsid w:val="00F96EB8"/>
    <w:rsid w:val="00F96F9A"/>
    <w:rsid w:val="00F97099"/>
    <w:rsid w:val="00F97112"/>
    <w:rsid w:val="00F9721B"/>
    <w:rsid w:val="00F9722E"/>
    <w:rsid w:val="00F97353"/>
    <w:rsid w:val="00F973D0"/>
    <w:rsid w:val="00F97545"/>
    <w:rsid w:val="00F97605"/>
    <w:rsid w:val="00F9770E"/>
    <w:rsid w:val="00F97A6D"/>
    <w:rsid w:val="00F97A84"/>
    <w:rsid w:val="00F97AC8"/>
    <w:rsid w:val="00F97CF7"/>
    <w:rsid w:val="00F97D1C"/>
    <w:rsid w:val="00F97D81"/>
    <w:rsid w:val="00F97DD8"/>
    <w:rsid w:val="00F97E03"/>
    <w:rsid w:val="00F97F79"/>
    <w:rsid w:val="00F97F8C"/>
    <w:rsid w:val="00F97FD8"/>
    <w:rsid w:val="00FA0035"/>
    <w:rsid w:val="00FA01B9"/>
    <w:rsid w:val="00FA0262"/>
    <w:rsid w:val="00FA028F"/>
    <w:rsid w:val="00FA02B5"/>
    <w:rsid w:val="00FA0304"/>
    <w:rsid w:val="00FA05BE"/>
    <w:rsid w:val="00FA05C7"/>
    <w:rsid w:val="00FA06C9"/>
    <w:rsid w:val="00FA06D2"/>
    <w:rsid w:val="00FA07B3"/>
    <w:rsid w:val="00FA07B7"/>
    <w:rsid w:val="00FA08C0"/>
    <w:rsid w:val="00FA098E"/>
    <w:rsid w:val="00FA09BE"/>
    <w:rsid w:val="00FA0ACB"/>
    <w:rsid w:val="00FA0CB2"/>
    <w:rsid w:val="00FA0CE0"/>
    <w:rsid w:val="00FA0D82"/>
    <w:rsid w:val="00FA0E02"/>
    <w:rsid w:val="00FA0E1A"/>
    <w:rsid w:val="00FA0EDB"/>
    <w:rsid w:val="00FA0FFD"/>
    <w:rsid w:val="00FA1018"/>
    <w:rsid w:val="00FA10EF"/>
    <w:rsid w:val="00FA11FB"/>
    <w:rsid w:val="00FA1203"/>
    <w:rsid w:val="00FA12CB"/>
    <w:rsid w:val="00FA1324"/>
    <w:rsid w:val="00FA139E"/>
    <w:rsid w:val="00FA14E9"/>
    <w:rsid w:val="00FA1663"/>
    <w:rsid w:val="00FA1684"/>
    <w:rsid w:val="00FA168C"/>
    <w:rsid w:val="00FA1864"/>
    <w:rsid w:val="00FA1AC6"/>
    <w:rsid w:val="00FA1BEF"/>
    <w:rsid w:val="00FA1C37"/>
    <w:rsid w:val="00FA1E67"/>
    <w:rsid w:val="00FA1E70"/>
    <w:rsid w:val="00FA21C0"/>
    <w:rsid w:val="00FA23B5"/>
    <w:rsid w:val="00FA23EF"/>
    <w:rsid w:val="00FA244C"/>
    <w:rsid w:val="00FA245C"/>
    <w:rsid w:val="00FA2583"/>
    <w:rsid w:val="00FA25B6"/>
    <w:rsid w:val="00FA2617"/>
    <w:rsid w:val="00FA2629"/>
    <w:rsid w:val="00FA2669"/>
    <w:rsid w:val="00FA2735"/>
    <w:rsid w:val="00FA28B8"/>
    <w:rsid w:val="00FA28DA"/>
    <w:rsid w:val="00FA2AA7"/>
    <w:rsid w:val="00FA2AB3"/>
    <w:rsid w:val="00FA2AF2"/>
    <w:rsid w:val="00FA2B16"/>
    <w:rsid w:val="00FA2B1C"/>
    <w:rsid w:val="00FA2B57"/>
    <w:rsid w:val="00FA2BD0"/>
    <w:rsid w:val="00FA2BD4"/>
    <w:rsid w:val="00FA2CA1"/>
    <w:rsid w:val="00FA2E78"/>
    <w:rsid w:val="00FA2F28"/>
    <w:rsid w:val="00FA2F4B"/>
    <w:rsid w:val="00FA2F74"/>
    <w:rsid w:val="00FA2F75"/>
    <w:rsid w:val="00FA2FDD"/>
    <w:rsid w:val="00FA32C9"/>
    <w:rsid w:val="00FA344D"/>
    <w:rsid w:val="00FA3508"/>
    <w:rsid w:val="00FA3566"/>
    <w:rsid w:val="00FA35E7"/>
    <w:rsid w:val="00FA363D"/>
    <w:rsid w:val="00FA3723"/>
    <w:rsid w:val="00FA376C"/>
    <w:rsid w:val="00FA3829"/>
    <w:rsid w:val="00FA3832"/>
    <w:rsid w:val="00FA3843"/>
    <w:rsid w:val="00FA3910"/>
    <w:rsid w:val="00FA3A90"/>
    <w:rsid w:val="00FA3AF3"/>
    <w:rsid w:val="00FA3BB9"/>
    <w:rsid w:val="00FA3C6D"/>
    <w:rsid w:val="00FA3CB1"/>
    <w:rsid w:val="00FA3CCF"/>
    <w:rsid w:val="00FA3F40"/>
    <w:rsid w:val="00FA4063"/>
    <w:rsid w:val="00FA417C"/>
    <w:rsid w:val="00FA4409"/>
    <w:rsid w:val="00FA4493"/>
    <w:rsid w:val="00FA455B"/>
    <w:rsid w:val="00FA49BF"/>
    <w:rsid w:val="00FA4AAF"/>
    <w:rsid w:val="00FA4B39"/>
    <w:rsid w:val="00FA4BD7"/>
    <w:rsid w:val="00FA4CBF"/>
    <w:rsid w:val="00FA504C"/>
    <w:rsid w:val="00FA5066"/>
    <w:rsid w:val="00FA50BE"/>
    <w:rsid w:val="00FA5101"/>
    <w:rsid w:val="00FA510E"/>
    <w:rsid w:val="00FA51A1"/>
    <w:rsid w:val="00FA52CD"/>
    <w:rsid w:val="00FA53F1"/>
    <w:rsid w:val="00FA5459"/>
    <w:rsid w:val="00FA55E2"/>
    <w:rsid w:val="00FA55EF"/>
    <w:rsid w:val="00FA56FD"/>
    <w:rsid w:val="00FA585C"/>
    <w:rsid w:val="00FA58E7"/>
    <w:rsid w:val="00FA597E"/>
    <w:rsid w:val="00FA5B3F"/>
    <w:rsid w:val="00FA5BF6"/>
    <w:rsid w:val="00FA5C72"/>
    <w:rsid w:val="00FA5D0A"/>
    <w:rsid w:val="00FA5D93"/>
    <w:rsid w:val="00FA5EBE"/>
    <w:rsid w:val="00FA5EFA"/>
    <w:rsid w:val="00FA5F0A"/>
    <w:rsid w:val="00FA5FBF"/>
    <w:rsid w:val="00FA6063"/>
    <w:rsid w:val="00FA6095"/>
    <w:rsid w:val="00FA627B"/>
    <w:rsid w:val="00FA6422"/>
    <w:rsid w:val="00FA6568"/>
    <w:rsid w:val="00FA65C4"/>
    <w:rsid w:val="00FA65D0"/>
    <w:rsid w:val="00FA66C6"/>
    <w:rsid w:val="00FA67A4"/>
    <w:rsid w:val="00FA67CD"/>
    <w:rsid w:val="00FA67FE"/>
    <w:rsid w:val="00FA6812"/>
    <w:rsid w:val="00FA687A"/>
    <w:rsid w:val="00FA6B27"/>
    <w:rsid w:val="00FA6BDB"/>
    <w:rsid w:val="00FA6C8C"/>
    <w:rsid w:val="00FA6D29"/>
    <w:rsid w:val="00FA6D89"/>
    <w:rsid w:val="00FA6F76"/>
    <w:rsid w:val="00FA6F8E"/>
    <w:rsid w:val="00FA6FAA"/>
    <w:rsid w:val="00FA71C3"/>
    <w:rsid w:val="00FA72FD"/>
    <w:rsid w:val="00FA736D"/>
    <w:rsid w:val="00FA739A"/>
    <w:rsid w:val="00FA74F7"/>
    <w:rsid w:val="00FA7503"/>
    <w:rsid w:val="00FA7616"/>
    <w:rsid w:val="00FA764D"/>
    <w:rsid w:val="00FA76A0"/>
    <w:rsid w:val="00FA7AC2"/>
    <w:rsid w:val="00FA7B53"/>
    <w:rsid w:val="00FA7C38"/>
    <w:rsid w:val="00FA7CAE"/>
    <w:rsid w:val="00FA7D89"/>
    <w:rsid w:val="00FA7E65"/>
    <w:rsid w:val="00FA7E6E"/>
    <w:rsid w:val="00FA7EC0"/>
    <w:rsid w:val="00FB00E0"/>
    <w:rsid w:val="00FB03E2"/>
    <w:rsid w:val="00FB04E4"/>
    <w:rsid w:val="00FB0514"/>
    <w:rsid w:val="00FB058E"/>
    <w:rsid w:val="00FB05D9"/>
    <w:rsid w:val="00FB07D5"/>
    <w:rsid w:val="00FB083A"/>
    <w:rsid w:val="00FB09C1"/>
    <w:rsid w:val="00FB0A31"/>
    <w:rsid w:val="00FB0AC0"/>
    <w:rsid w:val="00FB0B60"/>
    <w:rsid w:val="00FB0BA2"/>
    <w:rsid w:val="00FB0BCA"/>
    <w:rsid w:val="00FB0D3A"/>
    <w:rsid w:val="00FB0DA1"/>
    <w:rsid w:val="00FB0E9E"/>
    <w:rsid w:val="00FB0F0F"/>
    <w:rsid w:val="00FB0F35"/>
    <w:rsid w:val="00FB0FC8"/>
    <w:rsid w:val="00FB1078"/>
    <w:rsid w:val="00FB10E0"/>
    <w:rsid w:val="00FB1118"/>
    <w:rsid w:val="00FB11D3"/>
    <w:rsid w:val="00FB1438"/>
    <w:rsid w:val="00FB15F6"/>
    <w:rsid w:val="00FB1710"/>
    <w:rsid w:val="00FB1A57"/>
    <w:rsid w:val="00FB1B80"/>
    <w:rsid w:val="00FB1BA7"/>
    <w:rsid w:val="00FB1BAC"/>
    <w:rsid w:val="00FB1C43"/>
    <w:rsid w:val="00FB1C54"/>
    <w:rsid w:val="00FB1E85"/>
    <w:rsid w:val="00FB1F22"/>
    <w:rsid w:val="00FB2047"/>
    <w:rsid w:val="00FB20D4"/>
    <w:rsid w:val="00FB212D"/>
    <w:rsid w:val="00FB2443"/>
    <w:rsid w:val="00FB258B"/>
    <w:rsid w:val="00FB26E0"/>
    <w:rsid w:val="00FB290C"/>
    <w:rsid w:val="00FB2947"/>
    <w:rsid w:val="00FB29DD"/>
    <w:rsid w:val="00FB2ACA"/>
    <w:rsid w:val="00FB2AF6"/>
    <w:rsid w:val="00FB2B0F"/>
    <w:rsid w:val="00FB2B41"/>
    <w:rsid w:val="00FB2B74"/>
    <w:rsid w:val="00FB2BC1"/>
    <w:rsid w:val="00FB2C9B"/>
    <w:rsid w:val="00FB2D14"/>
    <w:rsid w:val="00FB2E02"/>
    <w:rsid w:val="00FB2EC1"/>
    <w:rsid w:val="00FB2F95"/>
    <w:rsid w:val="00FB2FE6"/>
    <w:rsid w:val="00FB306F"/>
    <w:rsid w:val="00FB30C7"/>
    <w:rsid w:val="00FB30D9"/>
    <w:rsid w:val="00FB320C"/>
    <w:rsid w:val="00FB3355"/>
    <w:rsid w:val="00FB33C7"/>
    <w:rsid w:val="00FB34EA"/>
    <w:rsid w:val="00FB355D"/>
    <w:rsid w:val="00FB35E2"/>
    <w:rsid w:val="00FB361A"/>
    <w:rsid w:val="00FB3713"/>
    <w:rsid w:val="00FB3C39"/>
    <w:rsid w:val="00FB3C6D"/>
    <w:rsid w:val="00FB3DF6"/>
    <w:rsid w:val="00FB3E2D"/>
    <w:rsid w:val="00FB3F0A"/>
    <w:rsid w:val="00FB3F64"/>
    <w:rsid w:val="00FB3F91"/>
    <w:rsid w:val="00FB4177"/>
    <w:rsid w:val="00FB41DF"/>
    <w:rsid w:val="00FB4297"/>
    <w:rsid w:val="00FB42E8"/>
    <w:rsid w:val="00FB4373"/>
    <w:rsid w:val="00FB43BE"/>
    <w:rsid w:val="00FB440D"/>
    <w:rsid w:val="00FB455B"/>
    <w:rsid w:val="00FB45E6"/>
    <w:rsid w:val="00FB468C"/>
    <w:rsid w:val="00FB4699"/>
    <w:rsid w:val="00FB46DD"/>
    <w:rsid w:val="00FB4710"/>
    <w:rsid w:val="00FB4841"/>
    <w:rsid w:val="00FB49BC"/>
    <w:rsid w:val="00FB4A57"/>
    <w:rsid w:val="00FB4AC7"/>
    <w:rsid w:val="00FB4B9E"/>
    <w:rsid w:val="00FB4C4C"/>
    <w:rsid w:val="00FB4C5E"/>
    <w:rsid w:val="00FB4E60"/>
    <w:rsid w:val="00FB5003"/>
    <w:rsid w:val="00FB5132"/>
    <w:rsid w:val="00FB51FE"/>
    <w:rsid w:val="00FB5276"/>
    <w:rsid w:val="00FB52F4"/>
    <w:rsid w:val="00FB537F"/>
    <w:rsid w:val="00FB5480"/>
    <w:rsid w:val="00FB5579"/>
    <w:rsid w:val="00FB573C"/>
    <w:rsid w:val="00FB575E"/>
    <w:rsid w:val="00FB588B"/>
    <w:rsid w:val="00FB588F"/>
    <w:rsid w:val="00FB58D8"/>
    <w:rsid w:val="00FB5992"/>
    <w:rsid w:val="00FB5AB4"/>
    <w:rsid w:val="00FB5B90"/>
    <w:rsid w:val="00FB5BAA"/>
    <w:rsid w:val="00FB5C09"/>
    <w:rsid w:val="00FB5DC0"/>
    <w:rsid w:val="00FB5EB1"/>
    <w:rsid w:val="00FB5F61"/>
    <w:rsid w:val="00FB6056"/>
    <w:rsid w:val="00FB60D6"/>
    <w:rsid w:val="00FB6161"/>
    <w:rsid w:val="00FB6291"/>
    <w:rsid w:val="00FB6315"/>
    <w:rsid w:val="00FB636D"/>
    <w:rsid w:val="00FB6496"/>
    <w:rsid w:val="00FB6684"/>
    <w:rsid w:val="00FB66A6"/>
    <w:rsid w:val="00FB6793"/>
    <w:rsid w:val="00FB68B4"/>
    <w:rsid w:val="00FB68B5"/>
    <w:rsid w:val="00FB68CB"/>
    <w:rsid w:val="00FB68F1"/>
    <w:rsid w:val="00FB6950"/>
    <w:rsid w:val="00FB6AEA"/>
    <w:rsid w:val="00FB6B6E"/>
    <w:rsid w:val="00FB6C1B"/>
    <w:rsid w:val="00FB6C31"/>
    <w:rsid w:val="00FB6C63"/>
    <w:rsid w:val="00FB6D34"/>
    <w:rsid w:val="00FB6EEE"/>
    <w:rsid w:val="00FB744D"/>
    <w:rsid w:val="00FB749C"/>
    <w:rsid w:val="00FB74A5"/>
    <w:rsid w:val="00FB7679"/>
    <w:rsid w:val="00FB76F9"/>
    <w:rsid w:val="00FB779C"/>
    <w:rsid w:val="00FB7815"/>
    <w:rsid w:val="00FB78DA"/>
    <w:rsid w:val="00FB7B9B"/>
    <w:rsid w:val="00FB7C24"/>
    <w:rsid w:val="00FB7C46"/>
    <w:rsid w:val="00FB7C97"/>
    <w:rsid w:val="00FB7C9C"/>
    <w:rsid w:val="00FB7F4D"/>
    <w:rsid w:val="00FB7F8E"/>
    <w:rsid w:val="00FC0031"/>
    <w:rsid w:val="00FC004E"/>
    <w:rsid w:val="00FC0160"/>
    <w:rsid w:val="00FC036E"/>
    <w:rsid w:val="00FC03B0"/>
    <w:rsid w:val="00FC03D4"/>
    <w:rsid w:val="00FC07AF"/>
    <w:rsid w:val="00FC0857"/>
    <w:rsid w:val="00FC086F"/>
    <w:rsid w:val="00FC088C"/>
    <w:rsid w:val="00FC08C5"/>
    <w:rsid w:val="00FC08DB"/>
    <w:rsid w:val="00FC09E3"/>
    <w:rsid w:val="00FC0B9A"/>
    <w:rsid w:val="00FC0CF4"/>
    <w:rsid w:val="00FC0D4A"/>
    <w:rsid w:val="00FC0DAE"/>
    <w:rsid w:val="00FC0E1D"/>
    <w:rsid w:val="00FC0EF5"/>
    <w:rsid w:val="00FC0F34"/>
    <w:rsid w:val="00FC0F68"/>
    <w:rsid w:val="00FC107F"/>
    <w:rsid w:val="00FC1232"/>
    <w:rsid w:val="00FC1371"/>
    <w:rsid w:val="00FC13ED"/>
    <w:rsid w:val="00FC1622"/>
    <w:rsid w:val="00FC16B8"/>
    <w:rsid w:val="00FC16CC"/>
    <w:rsid w:val="00FC174A"/>
    <w:rsid w:val="00FC174C"/>
    <w:rsid w:val="00FC17C4"/>
    <w:rsid w:val="00FC18C5"/>
    <w:rsid w:val="00FC1A64"/>
    <w:rsid w:val="00FC1AFC"/>
    <w:rsid w:val="00FC1B1C"/>
    <w:rsid w:val="00FC1B6B"/>
    <w:rsid w:val="00FC1B9B"/>
    <w:rsid w:val="00FC1BE6"/>
    <w:rsid w:val="00FC1F2A"/>
    <w:rsid w:val="00FC1F7B"/>
    <w:rsid w:val="00FC1FFE"/>
    <w:rsid w:val="00FC209A"/>
    <w:rsid w:val="00FC2108"/>
    <w:rsid w:val="00FC2192"/>
    <w:rsid w:val="00FC235F"/>
    <w:rsid w:val="00FC2484"/>
    <w:rsid w:val="00FC25D4"/>
    <w:rsid w:val="00FC25EF"/>
    <w:rsid w:val="00FC2671"/>
    <w:rsid w:val="00FC26A4"/>
    <w:rsid w:val="00FC26E4"/>
    <w:rsid w:val="00FC27A8"/>
    <w:rsid w:val="00FC27AE"/>
    <w:rsid w:val="00FC2855"/>
    <w:rsid w:val="00FC292B"/>
    <w:rsid w:val="00FC2C38"/>
    <w:rsid w:val="00FC2F3B"/>
    <w:rsid w:val="00FC300B"/>
    <w:rsid w:val="00FC30D2"/>
    <w:rsid w:val="00FC317B"/>
    <w:rsid w:val="00FC32F6"/>
    <w:rsid w:val="00FC33CF"/>
    <w:rsid w:val="00FC3416"/>
    <w:rsid w:val="00FC342A"/>
    <w:rsid w:val="00FC3463"/>
    <w:rsid w:val="00FC3694"/>
    <w:rsid w:val="00FC3791"/>
    <w:rsid w:val="00FC3868"/>
    <w:rsid w:val="00FC397E"/>
    <w:rsid w:val="00FC3A88"/>
    <w:rsid w:val="00FC3B25"/>
    <w:rsid w:val="00FC3DCA"/>
    <w:rsid w:val="00FC3F2B"/>
    <w:rsid w:val="00FC3F42"/>
    <w:rsid w:val="00FC402F"/>
    <w:rsid w:val="00FC4156"/>
    <w:rsid w:val="00FC4168"/>
    <w:rsid w:val="00FC420E"/>
    <w:rsid w:val="00FC4329"/>
    <w:rsid w:val="00FC4385"/>
    <w:rsid w:val="00FC44B4"/>
    <w:rsid w:val="00FC44D1"/>
    <w:rsid w:val="00FC4555"/>
    <w:rsid w:val="00FC456B"/>
    <w:rsid w:val="00FC4683"/>
    <w:rsid w:val="00FC4877"/>
    <w:rsid w:val="00FC48A9"/>
    <w:rsid w:val="00FC48DF"/>
    <w:rsid w:val="00FC495D"/>
    <w:rsid w:val="00FC4A2B"/>
    <w:rsid w:val="00FC4ADB"/>
    <w:rsid w:val="00FC4D40"/>
    <w:rsid w:val="00FC4E80"/>
    <w:rsid w:val="00FC518A"/>
    <w:rsid w:val="00FC5208"/>
    <w:rsid w:val="00FC5223"/>
    <w:rsid w:val="00FC5300"/>
    <w:rsid w:val="00FC531E"/>
    <w:rsid w:val="00FC539C"/>
    <w:rsid w:val="00FC53DB"/>
    <w:rsid w:val="00FC5457"/>
    <w:rsid w:val="00FC54FA"/>
    <w:rsid w:val="00FC560C"/>
    <w:rsid w:val="00FC572B"/>
    <w:rsid w:val="00FC57CC"/>
    <w:rsid w:val="00FC57E4"/>
    <w:rsid w:val="00FC5870"/>
    <w:rsid w:val="00FC59BF"/>
    <w:rsid w:val="00FC5A5D"/>
    <w:rsid w:val="00FC5FCC"/>
    <w:rsid w:val="00FC6127"/>
    <w:rsid w:val="00FC6173"/>
    <w:rsid w:val="00FC618F"/>
    <w:rsid w:val="00FC621E"/>
    <w:rsid w:val="00FC6252"/>
    <w:rsid w:val="00FC62BB"/>
    <w:rsid w:val="00FC6317"/>
    <w:rsid w:val="00FC63C4"/>
    <w:rsid w:val="00FC64A6"/>
    <w:rsid w:val="00FC65C2"/>
    <w:rsid w:val="00FC65CA"/>
    <w:rsid w:val="00FC6635"/>
    <w:rsid w:val="00FC6638"/>
    <w:rsid w:val="00FC6A42"/>
    <w:rsid w:val="00FC6C0C"/>
    <w:rsid w:val="00FC6C22"/>
    <w:rsid w:val="00FC6C83"/>
    <w:rsid w:val="00FC6DFC"/>
    <w:rsid w:val="00FC6F3A"/>
    <w:rsid w:val="00FC706B"/>
    <w:rsid w:val="00FC7096"/>
    <w:rsid w:val="00FC70A7"/>
    <w:rsid w:val="00FC7150"/>
    <w:rsid w:val="00FC719C"/>
    <w:rsid w:val="00FC7275"/>
    <w:rsid w:val="00FC727E"/>
    <w:rsid w:val="00FC7280"/>
    <w:rsid w:val="00FC72EE"/>
    <w:rsid w:val="00FC73B0"/>
    <w:rsid w:val="00FC7423"/>
    <w:rsid w:val="00FC74FB"/>
    <w:rsid w:val="00FC75CB"/>
    <w:rsid w:val="00FC771B"/>
    <w:rsid w:val="00FC7B1B"/>
    <w:rsid w:val="00FC7CBC"/>
    <w:rsid w:val="00FC7D7C"/>
    <w:rsid w:val="00FD004D"/>
    <w:rsid w:val="00FD0071"/>
    <w:rsid w:val="00FD0088"/>
    <w:rsid w:val="00FD00E1"/>
    <w:rsid w:val="00FD00E3"/>
    <w:rsid w:val="00FD00EF"/>
    <w:rsid w:val="00FD01A6"/>
    <w:rsid w:val="00FD0251"/>
    <w:rsid w:val="00FD02EA"/>
    <w:rsid w:val="00FD0446"/>
    <w:rsid w:val="00FD0540"/>
    <w:rsid w:val="00FD073A"/>
    <w:rsid w:val="00FD07A1"/>
    <w:rsid w:val="00FD08AF"/>
    <w:rsid w:val="00FD09C4"/>
    <w:rsid w:val="00FD09D6"/>
    <w:rsid w:val="00FD0A80"/>
    <w:rsid w:val="00FD0A8F"/>
    <w:rsid w:val="00FD0AC0"/>
    <w:rsid w:val="00FD0AFA"/>
    <w:rsid w:val="00FD0BE5"/>
    <w:rsid w:val="00FD0D5B"/>
    <w:rsid w:val="00FD0DE4"/>
    <w:rsid w:val="00FD116C"/>
    <w:rsid w:val="00FD118D"/>
    <w:rsid w:val="00FD11BE"/>
    <w:rsid w:val="00FD129B"/>
    <w:rsid w:val="00FD129D"/>
    <w:rsid w:val="00FD13B2"/>
    <w:rsid w:val="00FD14A6"/>
    <w:rsid w:val="00FD1585"/>
    <w:rsid w:val="00FD1678"/>
    <w:rsid w:val="00FD16B7"/>
    <w:rsid w:val="00FD191F"/>
    <w:rsid w:val="00FD1B39"/>
    <w:rsid w:val="00FD1BF5"/>
    <w:rsid w:val="00FD1C0F"/>
    <w:rsid w:val="00FD1D67"/>
    <w:rsid w:val="00FD1E89"/>
    <w:rsid w:val="00FD1EC2"/>
    <w:rsid w:val="00FD1EE6"/>
    <w:rsid w:val="00FD1F62"/>
    <w:rsid w:val="00FD20C1"/>
    <w:rsid w:val="00FD21DC"/>
    <w:rsid w:val="00FD2207"/>
    <w:rsid w:val="00FD2237"/>
    <w:rsid w:val="00FD23DC"/>
    <w:rsid w:val="00FD2450"/>
    <w:rsid w:val="00FD248A"/>
    <w:rsid w:val="00FD256E"/>
    <w:rsid w:val="00FD2784"/>
    <w:rsid w:val="00FD2862"/>
    <w:rsid w:val="00FD2963"/>
    <w:rsid w:val="00FD2969"/>
    <w:rsid w:val="00FD2C14"/>
    <w:rsid w:val="00FD2C27"/>
    <w:rsid w:val="00FD2C70"/>
    <w:rsid w:val="00FD2D0B"/>
    <w:rsid w:val="00FD2D5E"/>
    <w:rsid w:val="00FD2EAA"/>
    <w:rsid w:val="00FD2EC2"/>
    <w:rsid w:val="00FD2EC5"/>
    <w:rsid w:val="00FD2ED6"/>
    <w:rsid w:val="00FD2EF1"/>
    <w:rsid w:val="00FD2F29"/>
    <w:rsid w:val="00FD2F44"/>
    <w:rsid w:val="00FD2FA4"/>
    <w:rsid w:val="00FD3053"/>
    <w:rsid w:val="00FD3100"/>
    <w:rsid w:val="00FD318D"/>
    <w:rsid w:val="00FD31AB"/>
    <w:rsid w:val="00FD31AF"/>
    <w:rsid w:val="00FD3420"/>
    <w:rsid w:val="00FD3526"/>
    <w:rsid w:val="00FD35E7"/>
    <w:rsid w:val="00FD374A"/>
    <w:rsid w:val="00FD3797"/>
    <w:rsid w:val="00FD37BC"/>
    <w:rsid w:val="00FD38BA"/>
    <w:rsid w:val="00FD3932"/>
    <w:rsid w:val="00FD3A46"/>
    <w:rsid w:val="00FD3B28"/>
    <w:rsid w:val="00FD3CF9"/>
    <w:rsid w:val="00FD3CFA"/>
    <w:rsid w:val="00FD3DA2"/>
    <w:rsid w:val="00FD3F77"/>
    <w:rsid w:val="00FD3FD0"/>
    <w:rsid w:val="00FD3FF0"/>
    <w:rsid w:val="00FD413E"/>
    <w:rsid w:val="00FD43C8"/>
    <w:rsid w:val="00FD4442"/>
    <w:rsid w:val="00FD448A"/>
    <w:rsid w:val="00FD45CF"/>
    <w:rsid w:val="00FD45D9"/>
    <w:rsid w:val="00FD470D"/>
    <w:rsid w:val="00FD47BB"/>
    <w:rsid w:val="00FD4950"/>
    <w:rsid w:val="00FD49A1"/>
    <w:rsid w:val="00FD4A4E"/>
    <w:rsid w:val="00FD4BC5"/>
    <w:rsid w:val="00FD4D34"/>
    <w:rsid w:val="00FD4FD3"/>
    <w:rsid w:val="00FD5194"/>
    <w:rsid w:val="00FD5418"/>
    <w:rsid w:val="00FD5497"/>
    <w:rsid w:val="00FD5553"/>
    <w:rsid w:val="00FD556A"/>
    <w:rsid w:val="00FD5784"/>
    <w:rsid w:val="00FD5935"/>
    <w:rsid w:val="00FD5A98"/>
    <w:rsid w:val="00FD5AFF"/>
    <w:rsid w:val="00FD5B51"/>
    <w:rsid w:val="00FD5BCC"/>
    <w:rsid w:val="00FD5C24"/>
    <w:rsid w:val="00FD5D3B"/>
    <w:rsid w:val="00FD5D44"/>
    <w:rsid w:val="00FD5DA5"/>
    <w:rsid w:val="00FD5DCB"/>
    <w:rsid w:val="00FD5E26"/>
    <w:rsid w:val="00FD5F60"/>
    <w:rsid w:val="00FD6052"/>
    <w:rsid w:val="00FD60A7"/>
    <w:rsid w:val="00FD6126"/>
    <w:rsid w:val="00FD6284"/>
    <w:rsid w:val="00FD63CA"/>
    <w:rsid w:val="00FD63EB"/>
    <w:rsid w:val="00FD6424"/>
    <w:rsid w:val="00FD642E"/>
    <w:rsid w:val="00FD657D"/>
    <w:rsid w:val="00FD65E8"/>
    <w:rsid w:val="00FD66D9"/>
    <w:rsid w:val="00FD678E"/>
    <w:rsid w:val="00FD67A0"/>
    <w:rsid w:val="00FD683E"/>
    <w:rsid w:val="00FD684F"/>
    <w:rsid w:val="00FD691F"/>
    <w:rsid w:val="00FD69CD"/>
    <w:rsid w:val="00FD6A5D"/>
    <w:rsid w:val="00FD6A97"/>
    <w:rsid w:val="00FD6AE9"/>
    <w:rsid w:val="00FD6B8A"/>
    <w:rsid w:val="00FD6BB5"/>
    <w:rsid w:val="00FD6D1E"/>
    <w:rsid w:val="00FD6E07"/>
    <w:rsid w:val="00FD6E96"/>
    <w:rsid w:val="00FD6ECB"/>
    <w:rsid w:val="00FD6ED5"/>
    <w:rsid w:val="00FD7029"/>
    <w:rsid w:val="00FD7080"/>
    <w:rsid w:val="00FD70E9"/>
    <w:rsid w:val="00FD718F"/>
    <w:rsid w:val="00FD71E3"/>
    <w:rsid w:val="00FD748A"/>
    <w:rsid w:val="00FD7526"/>
    <w:rsid w:val="00FD75AE"/>
    <w:rsid w:val="00FD762D"/>
    <w:rsid w:val="00FD778D"/>
    <w:rsid w:val="00FD7919"/>
    <w:rsid w:val="00FD796D"/>
    <w:rsid w:val="00FD7DBE"/>
    <w:rsid w:val="00FD7E30"/>
    <w:rsid w:val="00FD7F7E"/>
    <w:rsid w:val="00FE0050"/>
    <w:rsid w:val="00FE00C1"/>
    <w:rsid w:val="00FE0175"/>
    <w:rsid w:val="00FE01A4"/>
    <w:rsid w:val="00FE0259"/>
    <w:rsid w:val="00FE02DB"/>
    <w:rsid w:val="00FE02F7"/>
    <w:rsid w:val="00FE0459"/>
    <w:rsid w:val="00FE0673"/>
    <w:rsid w:val="00FE06D6"/>
    <w:rsid w:val="00FE0895"/>
    <w:rsid w:val="00FE09C4"/>
    <w:rsid w:val="00FE09F8"/>
    <w:rsid w:val="00FE0AC1"/>
    <w:rsid w:val="00FE0B52"/>
    <w:rsid w:val="00FE0BF4"/>
    <w:rsid w:val="00FE0CEA"/>
    <w:rsid w:val="00FE0D36"/>
    <w:rsid w:val="00FE0DD7"/>
    <w:rsid w:val="00FE0E33"/>
    <w:rsid w:val="00FE0FD6"/>
    <w:rsid w:val="00FE10D8"/>
    <w:rsid w:val="00FE10FF"/>
    <w:rsid w:val="00FE1194"/>
    <w:rsid w:val="00FE11A9"/>
    <w:rsid w:val="00FE1287"/>
    <w:rsid w:val="00FE12D1"/>
    <w:rsid w:val="00FE1402"/>
    <w:rsid w:val="00FE170A"/>
    <w:rsid w:val="00FE1794"/>
    <w:rsid w:val="00FE17CF"/>
    <w:rsid w:val="00FE1823"/>
    <w:rsid w:val="00FE1864"/>
    <w:rsid w:val="00FE1865"/>
    <w:rsid w:val="00FE1AD3"/>
    <w:rsid w:val="00FE1B43"/>
    <w:rsid w:val="00FE1C15"/>
    <w:rsid w:val="00FE1C4F"/>
    <w:rsid w:val="00FE1CCE"/>
    <w:rsid w:val="00FE1DCA"/>
    <w:rsid w:val="00FE1E01"/>
    <w:rsid w:val="00FE1EE7"/>
    <w:rsid w:val="00FE1F45"/>
    <w:rsid w:val="00FE1F49"/>
    <w:rsid w:val="00FE1F8B"/>
    <w:rsid w:val="00FE1FCB"/>
    <w:rsid w:val="00FE20EB"/>
    <w:rsid w:val="00FE230A"/>
    <w:rsid w:val="00FE2438"/>
    <w:rsid w:val="00FE247D"/>
    <w:rsid w:val="00FE2489"/>
    <w:rsid w:val="00FE253A"/>
    <w:rsid w:val="00FE2562"/>
    <w:rsid w:val="00FE262F"/>
    <w:rsid w:val="00FE2671"/>
    <w:rsid w:val="00FE2730"/>
    <w:rsid w:val="00FE27A9"/>
    <w:rsid w:val="00FE28B7"/>
    <w:rsid w:val="00FE292B"/>
    <w:rsid w:val="00FE294C"/>
    <w:rsid w:val="00FE2B1B"/>
    <w:rsid w:val="00FE2F35"/>
    <w:rsid w:val="00FE2F9B"/>
    <w:rsid w:val="00FE303C"/>
    <w:rsid w:val="00FE31C0"/>
    <w:rsid w:val="00FE32F0"/>
    <w:rsid w:val="00FE3471"/>
    <w:rsid w:val="00FE3608"/>
    <w:rsid w:val="00FE372A"/>
    <w:rsid w:val="00FE3750"/>
    <w:rsid w:val="00FE37D7"/>
    <w:rsid w:val="00FE380D"/>
    <w:rsid w:val="00FE39CE"/>
    <w:rsid w:val="00FE3A59"/>
    <w:rsid w:val="00FE3A5F"/>
    <w:rsid w:val="00FE3B2E"/>
    <w:rsid w:val="00FE3C64"/>
    <w:rsid w:val="00FE3C7B"/>
    <w:rsid w:val="00FE3F20"/>
    <w:rsid w:val="00FE3F45"/>
    <w:rsid w:val="00FE409C"/>
    <w:rsid w:val="00FE4257"/>
    <w:rsid w:val="00FE4425"/>
    <w:rsid w:val="00FE447D"/>
    <w:rsid w:val="00FE44E7"/>
    <w:rsid w:val="00FE4586"/>
    <w:rsid w:val="00FE45FB"/>
    <w:rsid w:val="00FE4612"/>
    <w:rsid w:val="00FE47C5"/>
    <w:rsid w:val="00FE4902"/>
    <w:rsid w:val="00FE4A0B"/>
    <w:rsid w:val="00FE4AE1"/>
    <w:rsid w:val="00FE4B05"/>
    <w:rsid w:val="00FE4B50"/>
    <w:rsid w:val="00FE4B69"/>
    <w:rsid w:val="00FE4C7E"/>
    <w:rsid w:val="00FE4D23"/>
    <w:rsid w:val="00FE4D24"/>
    <w:rsid w:val="00FE4E58"/>
    <w:rsid w:val="00FE4EDB"/>
    <w:rsid w:val="00FE4F9E"/>
    <w:rsid w:val="00FE4FB0"/>
    <w:rsid w:val="00FE5083"/>
    <w:rsid w:val="00FE52A4"/>
    <w:rsid w:val="00FE54C9"/>
    <w:rsid w:val="00FE550A"/>
    <w:rsid w:val="00FE5635"/>
    <w:rsid w:val="00FE5733"/>
    <w:rsid w:val="00FE57CE"/>
    <w:rsid w:val="00FE57DD"/>
    <w:rsid w:val="00FE57E7"/>
    <w:rsid w:val="00FE5868"/>
    <w:rsid w:val="00FE58AA"/>
    <w:rsid w:val="00FE58D2"/>
    <w:rsid w:val="00FE5AAA"/>
    <w:rsid w:val="00FE5C57"/>
    <w:rsid w:val="00FE5EA1"/>
    <w:rsid w:val="00FE5ECE"/>
    <w:rsid w:val="00FE5F2C"/>
    <w:rsid w:val="00FE60F3"/>
    <w:rsid w:val="00FE6274"/>
    <w:rsid w:val="00FE638F"/>
    <w:rsid w:val="00FE63D2"/>
    <w:rsid w:val="00FE645A"/>
    <w:rsid w:val="00FE6589"/>
    <w:rsid w:val="00FE6592"/>
    <w:rsid w:val="00FE6A33"/>
    <w:rsid w:val="00FE6C56"/>
    <w:rsid w:val="00FE6C8D"/>
    <w:rsid w:val="00FE6C8F"/>
    <w:rsid w:val="00FE6D08"/>
    <w:rsid w:val="00FE6D57"/>
    <w:rsid w:val="00FE6E67"/>
    <w:rsid w:val="00FE6FD3"/>
    <w:rsid w:val="00FE7026"/>
    <w:rsid w:val="00FE70D4"/>
    <w:rsid w:val="00FE7175"/>
    <w:rsid w:val="00FE724B"/>
    <w:rsid w:val="00FE74B7"/>
    <w:rsid w:val="00FE7576"/>
    <w:rsid w:val="00FE75C2"/>
    <w:rsid w:val="00FE76A9"/>
    <w:rsid w:val="00FE76B1"/>
    <w:rsid w:val="00FE76E9"/>
    <w:rsid w:val="00FE7788"/>
    <w:rsid w:val="00FE78F3"/>
    <w:rsid w:val="00FE7957"/>
    <w:rsid w:val="00FE7A8F"/>
    <w:rsid w:val="00FE7AD1"/>
    <w:rsid w:val="00FE7AE9"/>
    <w:rsid w:val="00FE7BE8"/>
    <w:rsid w:val="00FE7C8F"/>
    <w:rsid w:val="00FE7DC7"/>
    <w:rsid w:val="00FE7E31"/>
    <w:rsid w:val="00FE7E73"/>
    <w:rsid w:val="00FE7ED6"/>
    <w:rsid w:val="00FE7F99"/>
    <w:rsid w:val="00FF0086"/>
    <w:rsid w:val="00FF00F0"/>
    <w:rsid w:val="00FF012D"/>
    <w:rsid w:val="00FF01EB"/>
    <w:rsid w:val="00FF0225"/>
    <w:rsid w:val="00FF0269"/>
    <w:rsid w:val="00FF0281"/>
    <w:rsid w:val="00FF0320"/>
    <w:rsid w:val="00FF0371"/>
    <w:rsid w:val="00FF03A6"/>
    <w:rsid w:val="00FF03B8"/>
    <w:rsid w:val="00FF05C1"/>
    <w:rsid w:val="00FF060A"/>
    <w:rsid w:val="00FF0815"/>
    <w:rsid w:val="00FF0864"/>
    <w:rsid w:val="00FF0947"/>
    <w:rsid w:val="00FF0966"/>
    <w:rsid w:val="00FF09EC"/>
    <w:rsid w:val="00FF0AA8"/>
    <w:rsid w:val="00FF0BAA"/>
    <w:rsid w:val="00FF0BEC"/>
    <w:rsid w:val="00FF0D74"/>
    <w:rsid w:val="00FF0E24"/>
    <w:rsid w:val="00FF0F8A"/>
    <w:rsid w:val="00FF0FAE"/>
    <w:rsid w:val="00FF0FED"/>
    <w:rsid w:val="00FF1005"/>
    <w:rsid w:val="00FF1117"/>
    <w:rsid w:val="00FF1142"/>
    <w:rsid w:val="00FF11E0"/>
    <w:rsid w:val="00FF11E7"/>
    <w:rsid w:val="00FF145F"/>
    <w:rsid w:val="00FF1487"/>
    <w:rsid w:val="00FF163B"/>
    <w:rsid w:val="00FF1755"/>
    <w:rsid w:val="00FF1969"/>
    <w:rsid w:val="00FF1A29"/>
    <w:rsid w:val="00FF1AE0"/>
    <w:rsid w:val="00FF1AEA"/>
    <w:rsid w:val="00FF1C65"/>
    <w:rsid w:val="00FF1CB4"/>
    <w:rsid w:val="00FF1E73"/>
    <w:rsid w:val="00FF1F88"/>
    <w:rsid w:val="00FF20F4"/>
    <w:rsid w:val="00FF2127"/>
    <w:rsid w:val="00FF2135"/>
    <w:rsid w:val="00FF227E"/>
    <w:rsid w:val="00FF246E"/>
    <w:rsid w:val="00FF2485"/>
    <w:rsid w:val="00FF263F"/>
    <w:rsid w:val="00FF2644"/>
    <w:rsid w:val="00FF27E8"/>
    <w:rsid w:val="00FF2840"/>
    <w:rsid w:val="00FF29F6"/>
    <w:rsid w:val="00FF2C14"/>
    <w:rsid w:val="00FF2C1B"/>
    <w:rsid w:val="00FF2C5A"/>
    <w:rsid w:val="00FF2E13"/>
    <w:rsid w:val="00FF2EF9"/>
    <w:rsid w:val="00FF2F7B"/>
    <w:rsid w:val="00FF30FD"/>
    <w:rsid w:val="00FF315E"/>
    <w:rsid w:val="00FF3212"/>
    <w:rsid w:val="00FF32A2"/>
    <w:rsid w:val="00FF3333"/>
    <w:rsid w:val="00FF3338"/>
    <w:rsid w:val="00FF3470"/>
    <w:rsid w:val="00FF349B"/>
    <w:rsid w:val="00FF34F8"/>
    <w:rsid w:val="00FF3536"/>
    <w:rsid w:val="00FF3581"/>
    <w:rsid w:val="00FF3A6D"/>
    <w:rsid w:val="00FF3B12"/>
    <w:rsid w:val="00FF3C71"/>
    <w:rsid w:val="00FF3C9A"/>
    <w:rsid w:val="00FF3CE2"/>
    <w:rsid w:val="00FF3CFF"/>
    <w:rsid w:val="00FF3E48"/>
    <w:rsid w:val="00FF3EB1"/>
    <w:rsid w:val="00FF41F2"/>
    <w:rsid w:val="00FF4220"/>
    <w:rsid w:val="00FF4281"/>
    <w:rsid w:val="00FF4291"/>
    <w:rsid w:val="00FF42C8"/>
    <w:rsid w:val="00FF42D0"/>
    <w:rsid w:val="00FF4419"/>
    <w:rsid w:val="00FF4762"/>
    <w:rsid w:val="00FF483B"/>
    <w:rsid w:val="00FF488C"/>
    <w:rsid w:val="00FF49EA"/>
    <w:rsid w:val="00FF49F8"/>
    <w:rsid w:val="00FF4B0F"/>
    <w:rsid w:val="00FF4B11"/>
    <w:rsid w:val="00FF4C1A"/>
    <w:rsid w:val="00FF4C68"/>
    <w:rsid w:val="00FF4D67"/>
    <w:rsid w:val="00FF4E9A"/>
    <w:rsid w:val="00FF4FDE"/>
    <w:rsid w:val="00FF5002"/>
    <w:rsid w:val="00FF5014"/>
    <w:rsid w:val="00FF5058"/>
    <w:rsid w:val="00FF53C4"/>
    <w:rsid w:val="00FF5402"/>
    <w:rsid w:val="00FF5530"/>
    <w:rsid w:val="00FF55B3"/>
    <w:rsid w:val="00FF55D6"/>
    <w:rsid w:val="00FF55E3"/>
    <w:rsid w:val="00FF5695"/>
    <w:rsid w:val="00FF577D"/>
    <w:rsid w:val="00FF5825"/>
    <w:rsid w:val="00FF5870"/>
    <w:rsid w:val="00FF5B01"/>
    <w:rsid w:val="00FF5CB3"/>
    <w:rsid w:val="00FF5DE1"/>
    <w:rsid w:val="00FF5ED2"/>
    <w:rsid w:val="00FF5F64"/>
    <w:rsid w:val="00FF608A"/>
    <w:rsid w:val="00FF6389"/>
    <w:rsid w:val="00FF6415"/>
    <w:rsid w:val="00FF6747"/>
    <w:rsid w:val="00FF68FE"/>
    <w:rsid w:val="00FF6A11"/>
    <w:rsid w:val="00FF6B0A"/>
    <w:rsid w:val="00FF6D6B"/>
    <w:rsid w:val="00FF6DCA"/>
    <w:rsid w:val="00FF7144"/>
    <w:rsid w:val="00FF7176"/>
    <w:rsid w:val="00FF71DB"/>
    <w:rsid w:val="00FF72A4"/>
    <w:rsid w:val="00FF73E2"/>
    <w:rsid w:val="00FF76F6"/>
    <w:rsid w:val="00FF7A41"/>
    <w:rsid w:val="00FF7B52"/>
    <w:rsid w:val="00FF7C7C"/>
    <w:rsid w:val="00FF7CE8"/>
    <w:rsid w:val="00FF7D26"/>
    <w:rsid w:val="00FF7DB9"/>
    <w:rsid w:val="00FF7FF5"/>
    <w:rsid w:val="015C83E4"/>
    <w:rsid w:val="02179A1B"/>
    <w:rsid w:val="032A3D56"/>
    <w:rsid w:val="038DBE55"/>
    <w:rsid w:val="0399D740"/>
    <w:rsid w:val="04024836"/>
    <w:rsid w:val="04B3E74C"/>
    <w:rsid w:val="04C28440"/>
    <w:rsid w:val="056A7AA5"/>
    <w:rsid w:val="058F187F"/>
    <w:rsid w:val="05C5376E"/>
    <w:rsid w:val="05D9434F"/>
    <w:rsid w:val="05FC0770"/>
    <w:rsid w:val="0621F5D0"/>
    <w:rsid w:val="0645D10E"/>
    <w:rsid w:val="06DB01B2"/>
    <w:rsid w:val="071EE843"/>
    <w:rsid w:val="07424F8E"/>
    <w:rsid w:val="07760F61"/>
    <w:rsid w:val="07DEA41D"/>
    <w:rsid w:val="0818105E"/>
    <w:rsid w:val="08DFC65B"/>
    <w:rsid w:val="0958EAFF"/>
    <w:rsid w:val="0A6289A2"/>
    <w:rsid w:val="0A72496B"/>
    <w:rsid w:val="0A8428B0"/>
    <w:rsid w:val="0B051FB0"/>
    <w:rsid w:val="0BDC4658"/>
    <w:rsid w:val="0C2A6065"/>
    <w:rsid w:val="0C447032"/>
    <w:rsid w:val="0C780751"/>
    <w:rsid w:val="0CAFA86B"/>
    <w:rsid w:val="0CC06402"/>
    <w:rsid w:val="0D47127A"/>
    <w:rsid w:val="0D4CCA8B"/>
    <w:rsid w:val="0D961EA5"/>
    <w:rsid w:val="0DB8D41A"/>
    <w:rsid w:val="0DF43DF1"/>
    <w:rsid w:val="0E00F3A3"/>
    <w:rsid w:val="0F27D76C"/>
    <w:rsid w:val="0FA4DF96"/>
    <w:rsid w:val="0FC6E3EA"/>
    <w:rsid w:val="0FF7CDB3"/>
    <w:rsid w:val="110A9A64"/>
    <w:rsid w:val="11CDD1F9"/>
    <w:rsid w:val="12172EF6"/>
    <w:rsid w:val="12C1328A"/>
    <w:rsid w:val="12CFD908"/>
    <w:rsid w:val="12D04C93"/>
    <w:rsid w:val="12FD6E02"/>
    <w:rsid w:val="132CFD98"/>
    <w:rsid w:val="1335A05C"/>
    <w:rsid w:val="1337B2E6"/>
    <w:rsid w:val="13406120"/>
    <w:rsid w:val="13422788"/>
    <w:rsid w:val="1361EC74"/>
    <w:rsid w:val="13E0E6AA"/>
    <w:rsid w:val="13EC9FCC"/>
    <w:rsid w:val="13EF91CB"/>
    <w:rsid w:val="1420A67D"/>
    <w:rsid w:val="1444959C"/>
    <w:rsid w:val="1462A22C"/>
    <w:rsid w:val="14AA1B4E"/>
    <w:rsid w:val="15236440"/>
    <w:rsid w:val="1626F083"/>
    <w:rsid w:val="16C34D1F"/>
    <w:rsid w:val="170D76DF"/>
    <w:rsid w:val="17281546"/>
    <w:rsid w:val="1775AA99"/>
    <w:rsid w:val="17A7A049"/>
    <w:rsid w:val="17B03705"/>
    <w:rsid w:val="17EC3196"/>
    <w:rsid w:val="18BA4D15"/>
    <w:rsid w:val="18DDCBD8"/>
    <w:rsid w:val="190E4C5E"/>
    <w:rsid w:val="1990E6E6"/>
    <w:rsid w:val="19A015AC"/>
    <w:rsid w:val="19AB803A"/>
    <w:rsid w:val="19B2D724"/>
    <w:rsid w:val="19B468FC"/>
    <w:rsid w:val="19C11D42"/>
    <w:rsid w:val="19F76910"/>
    <w:rsid w:val="1A36C148"/>
    <w:rsid w:val="1A6E67A4"/>
    <w:rsid w:val="1B5288FA"/>
    <w:rsid w:val="1B640F8E"/>
    <w:rsid w:val="1B98C6B9"/>
    <w:rsid w:val="1BBF605E"/>
    <w:rsid w:val="1C711AB4"/>
    <w:rsid w:val="1CEF1863"/>
    <w:rsid w:val="1D3DB4F3"/>
    <w:rsid w:val="1E3B5DAA"/>
    <w:rsid w:val="1E5E03CB"/>
    <w:rsid w:val="1E9E7642"/>
    <w:rsid w:val="1EA41121"/>
    <w:rsid w:val="1EAB9C53"/>
    <w:rsid w:val="1EFBF99F"/>
    <w:rsid w:val="1F02580D"/>
    <w:rsid w:val="1F1981B7"/>
    <w:rsid w:val="1F31167D"/>
    <w:rsid w:val="1F7C0417"/>
    <w:rsid w:val="1FCCEFB9"/>
    <w:rsid w:val="1FE96E47"/>
    <w:rsid w:val="201736C9"/>
    <w:rsid w:val="20C3F086"/>
    <w:rsid w:val="211270B3"/>
    <w:rsid w:val="211BCF8C"/>
    <w:rsid w:val="2139BAE8"/>
    <w:rsid w:val="21C66B4D"/>
    <w:rsid w:val="21FA9AF0"/>
    <w:rsid w:val="22358F6E"/>
    <w:rsid w:val="230ADC04"/>
    <w:rsid w:val="2446F148"/>
    <w:rsid w:val="24559C69"/>
    <w:rsid w:val="2461125A"/>
    <w:rsid w:val="2568C79E"/>
    <w:rsid w:val="256E3C76"/>
    <w:rsid w:val="25AF67C9"/>
    <w:rsid w:val="25DECECF"/>
    <w:rsid w:val="25EAF919"/>
    <w:rsid w:val="25F16CCA"/>
    <w:rsid w:val="26238789"/>
    <w:rsid w:val="2644A927"/>
    <w:rsid w:val="267897B4"/>
    <w:rsid w:val="26AEAFBB"/>
    <w:rsid w:val="26E590FA"/>
    <w:rsid w:val="27888F19"/>
    <w:rsid w:val="2789A354"/>
    <w:rsid w:val="27E5A8F9"/>
    <w:rsid w:val="2809AED8"/>
    <w:rsid w:val="28374174"/>
    <w:rsid w:val="28A709CA"/>
    <w:rsid w:val="28E519AC"/>
    <w:rsid w:val="28F61853"/>
    <w:rsid w:val="2928D958"/>
    <w:rsid w:val="29B70912"/>
    <w:rsid w:val="29CB1E9D"/>
    <w:rsid w:val="2A010A6A"/>
    <w:rsid w:val="2A489CA2"/>
    <w:rsid w:val="2A4DC72C"/>
    <w:rsid w:val="2A7829DA"/>
    <w:rsid w:val="2A7DE93B"/>
    <w:rsid w:val="2A84CD5F"/>
    <w:rsid w:val="2AD51CA5"/>
    <w:rsid w:val="2AF53204"/>
    <w:rsid w:val="2B442255"/>
    <w:rsid w:val="2B4AB2EC"/>
    <w:rsid w:val="2BC3B22A"/>
    <w:rsid w:val="2C304117"/>
    <w:rsid w:val="2C6C8BE3"/>
    <w:rsid w:val="2C7BA441"/>
    <w:rsid w:val="2C7FE1D6"/>
    <w:rsid w:val="2CB89B1D"/>
    <w:rsid w:val="2D09E742"/>
    <w:rsid w:val="2D78E756"/>
    <w:rsid w:val="2D791C85"/>
    <w:rsid w:val="2DD5A73F"/>
    <w:rsid w:val="2DF6AB11"/>
    <w:rsid w:val="2E0E263B"/>
    <w:rsid w:val="2E19D3B8"/>
    <w:rsid w:val="2EFCA0C7"/>
    <w:rsid w:val="2F164B4E"/>
    <w:rsid w:val="2FAACD15"/>
    <w:rsid w:val="2FB3B88E"/>
    <w:rsid w:val="307F4654"/>
    <w:rsid w:val="30FDC2BA"/>
    <w:rsid w:val="319B1B48"/>
    <w:rsid w:val="31E941FA"/>
    <w:rsid w:val="3217FE47"/>
    <w:rsid w:val="328EF735"/>
    <w:rsid w:val="32B363D9"/>
    <w:rsid w:val="3302DF75"/>
    <w:rsid w:val="332D0F95"/>
    <w:rsid w:val="33BEE6D5"/>
    <w:rsid w:val="340FCBE5"/>
    <w:rsid w:val="350018C9"/>
    <w:rsid w:val="35865F21"/>
    <w:rsid w:val="358D3157"/>
    <w:rsid w:val="3598CB7A"/>
    <w:rsid w:val="35D0AD3D"/>
    <w:rsid w:val="36989EE4"/>
    <w:rsid w:val="369C69E1"/>
    <w:rsid w:val="371D9356"/>
    <w:rsid w:val="379AA756"/>
    <w:rsid w:val="37AB4E7B"/>
    <w:rsid w:val="37CFCF84"/>
    <w:rsid w:val="38047CC7"/>
    <w:rsid w:val="380E3919"/>
    <w:rsid w:val="38175E36"/>
    <w:rsid w:val="383F055E"/>
    <w:rsid w:val="386666B4"/>
    <w:rsid w:val="38FBCB8F"/>
    <w:rsid w:val="3A5F56E9"/>
    <w:rsid w:val="3ACB8CC3"/>
    <w:rsid w:val="3B334E6F"/>
    <w:rsid w:val="3C320DFA"/>
    <w:rsid w:val="3C7EBF9E"/>
    <w:rsid w:val="3CCBAACC"/>
    <w:rsid w:val="3CEEE1EA"/>
    <w:rsid w:val="3D3D2F78"/>
    <w:rsid w:val="3D711D66"/>
    <w:rsid w:val="3D9D6C25"/>
    <w:rsid w:val="3DD8FA3D"/>
    <w:rsid w:val="3E0889D3"/>
    <w:rsid w:val="3E3A1150"/>
    <w:rsid w:val="3E889973"/>
    <w:rsid w:val="3EA60D39"/>
    <w:rsid w:val="3F44549F"/>
    <w:rsid w:val="3F4AF44A"/>
    <w:rsid w:val="41402837"/>
    <w:rsid w:val="4174A54A"/>
    <w:rsid w:val="4215A434"/>
    <w:rsid w:val="421CCD5C"/>
    <w:rsid w:val="42E220C2"/>
    <w:rsid w:val="43ACE03B"/>
    <w:rsid w:val="43DE690A"/>
    <w:rsid w:val="43EE07BE"/>
    <w:rsid w:val="43F5400D"/>
    <w:rsid w:val="44011ACF"/>
    <w:rsid w:val="44D77BDC"/>
    <w:rsid w:val="45386501"/>
    <w:rsid w:val="463D1F5A"/>
    <w:rsid w:val="46886D7E"/>
    <w:rsid w:val="46937D9C"/>
    <w:rsid w:val="46B69BAF"/>
    <w:rsid w:val="46E71311"/>
    <w:rsid w:val="475B6562"/>
    <w:rsid w:val="477ADCCD"/>
    <w:rsid w:val="47A8DDF6"/>
    <w:rsid w:val="47B591E5"/>
    <w:rsid w:val="47CEAB88"/>
    <w:rsid w:val="483BB47E"/>
    <w:rsid w:val="484AC541"/>
    <w:rsid w:val="49125400"/>
    <w:rsid w:val="4961D2E2"/>
    <w:rsid w:val="4968C58D"/>
    <w:rsid w:val="4973B63A"/>
    <w:rsid w:val="49A08748"/>
    <w:rsid w:val="4A1E6270"/>
    <w:rsid w:val="4A2DC238"/>
    <w:rsid w:val="4A4B4CAE"/>
    <w:rsid w:val="4B2B6C52"/>
    <w:rsid w:val="4B9F7CC1"/>
    <w:rsid w:val="4BB5AFC6"/>
    <w:rsid w:val="4BBF4858"/>
    <w:rsid w:val="4BCACA5B"/>
    <w:rsid w:val="4BF2613B"/>
    <w:rsid w:val="4CA59053"/>
    <w:rsid w:val="4CEC4C82"/>
    <w:rsid w:val="4D2622EF"/>
    <w:rsid w:val="4D62E609"/>
    <w:rsid w:val="4D81EEF3"/>
    <w:rsid w:val="4D82F9F6"/>
    <w:rsid w:val="4DD0FFDA"/>
    <w:rsid w:val="4E9D47FB"/>
    <w:rsid w:val="4EEB675B"/>
    <w:rsid w:val="4F18965C"/>
    <w:rsid w:val="4F7ABF60"/>
    <w:rsid w:val="502C7011"/>
    <w:rsid w:val="50332E4B"/>
    <w:rsid w:val="503DAAE8"/>
    <w:rsid w:val="50A5BCEE"/>
    <w:rsid w:val="50CA3572"/>
    <w:rsid w:val="51BDF607"/>
    <w:rsid w:val="51CEAC76"/>
    <w:rsid w:val="52899528"/>
    <w:rsid w:val="52DCE57C"/>
    <w:rsid w:val="52EDFA21"/>
    <w:rsid w:val="537D58C3"/>
    <w:rsid w:val="53EC077F"/>
    <w:rsid w:val="544DCDF2"/>
    <w:rsid w:val="54713C9A"/>
    <w:rsid w:val="549B371E"/>
    <w:rsid w:val="54C6A3AA"/>
    <w:rsid w:val="54F92399"/>
    <w:rsid w:val="551D6CA5"/>
    <w:rsid w:val="55C3E67C"/>
    <w:rsid w:val="56DFE042"/>
    <w:rsid w:val="5776E3A3"/>
    <w:rsid w:val="5786F11A"/>
    <w:rsid w:val="57E747E4"/>
    <w:rsid w:val="57EB3852"/>
    <w:rsid w:val="581D99EA"/>
    <w:rsid w:val="594FE602"/>
    <w:rsid w:val="59BD1F52"/>
    <w:rsid w:val="59EB1F85"/>
    <w:rsid w:val="5A87F42A"/>
    <w:rsid w:val="5AAE1017"/>
    <w:rsid w:val="5C0C7959"/>
    <w:rsid w:val="5C2C42AF"/>
    <w:rsid w:val="5C7D48F3"/>
    <w:rsid w:val="5D028369"/>
    <w:rsid w:val="5D2A13D8"/>
    <w:rsid w:val="5E6CB906"/>
    <w:rsid w:val="5E9A1068"/>
    <w:rsid w:val="5F6CDBCE"/>
    <w:rsid w:val="5FA047E9"/>
    <w:rsid w:val="60D60237"/>
    <w:rsid w:val="611DF8BA"/>
    <w:rsid w:val="6268E8F3"/>
    <w:rsid w:val="6286C366"/>
    <w:rsid w:val="62B59A97"/>
    <w:rsid w:val="62BC5C3B"/>
    <w:rsid w:val="62E2B300"/>
    <w:rsid w:val="62F66B70"/>
    <w:rsid w:val="6321DA26"/>
    <w:rsid w:val="63347460"/>
    <w:rsid w:val="633A4939"/>
    <w:rsid w:val="6351CAA2"/>
    <w:rsid w:val="640BAA5F"/>
    <w:rsid w:val="644B81E2"/>
    <w:rsid w:val="649A92C9"/>
    <w:rsid w:val="6513DC4D"/>
    <w:rsid w:val="65253076"/>
    <w:rsid w:val="65329450"/>
    <w:rsid w:val="65680B24"/>
    <w:rsid w:val="65C4FB80"/>
    <w:rsid w:val="65D73AC9"/>
    <w:rsid w:val="65EFE52A"/>
    <w:rsid w:val="66616610"/>
    <w:rsid w:val="6662FC05"/>
    <w:rsid w:val="66A9842D"/>
    <w:rsid w:val="66FB91AB"/>
    <w:rsid w:val="676E3373"/>
    <w:rsid w:val="6793542B"/>
    <w:rsid w:val="67E23C55"/>
    <w:rsid w:val="67F31DDC"/>
    <w:rsid w:val="67F7CE1C"/>
    <w:rsid w:val="694500A1"/>
    <w:rsid w:val="6975BC43"/>
    <w:rsid w:val="69B66AFD"/>
    <w:rsid w:val="6A6A7A5A"/>
    <w:rsid w:val="6A764BA9"/>
    <w:rsid w:val="6A93BD15"/>
    <w:rsid w:val="6AA01BDE"/>
    <w:rsid w:val="6AAE45C3"/>
    <w:rsid w:val="6AD3211E"/>
    <w:rsid w:val="6B435D5B"/>
    <w:rsid w:val="6B49EF9B"/>
    <w:rsid w:val="6B523B5E"/>
    <w:rsid w:val="6BF62622"/>
    <w:rsid w:val="6BFC0257"/>
    <w:rsid w:val="6C0AADCF"/>
    <w:rsid w:val="6C5E8052"/>
    <w:rsid w:val="6D04C8D9"/>
    <w:rsid w:val="6D444A27"/>
    <w:rsid w:val="6D778612"/>
    <w:rsid w:val="6D7F1DA6"/>
    <w:rsid w:val="6DB4F51D"/>
    <w:rsid w:val="6E20F79F"/>
    <w:rsid w:val="6E4DE82B"/>
    <w:rsid w:val="6E7D7FFB"/>
    <w:rsid w:val="6EA5EAF1"/>
    <w:rsid w:val="6F030D23"/>
    <w:rsid w:val="6F0A9F9F"/>
    <w:rsid w:val="6F594A8D"/>
    <w:rsid w:val="6F809741"/>
    <w:rsid w:val="6F949B55"/>
    <w:rsid w:val="70816167"/>
    <w:rsid w:val="70829CAA"/>
    <w:rsid w:val="71A6734F"/>
    <w:rsid w:val="726B43DB"/>
    <w:rsid w:val="72983D29"/>
    <w:rsid w:val="72F33E2F"/>
    <w:rsid w:val="730F0E72"/>
    <w:rsid w:val="7311EE7C"/>
    <w:rsid w:val="73527C03"/>
    <w:rsid w:val="73ABB8C9"/>
    <w:rsid w:val="73B9424C"/>
    <w:rsid w:val="744F3052"/>
    <w:rsid w:val="74FA0BDA"/>
    <w:rsid w:val="751FDA9F"/>
    <w:rsid w:val="75260E49"/>
    <w:rsid w:val="75A15DE3"/>
    <w:rsid w:val="75E53AF3"/>
    <w:rsid w:val="76AD7062"/>
    <w:rsid w:val="76C1DEAA"/>
    <w:rsid w:val="76CF997D"/>
    <w:rsid w:val="772095C1"/>
    <w:rsid w:val="7734AB0D"/>
    <w:rsid w:val="77538536"/>
    <w:rsid w:val="775495A8"/>
    <w:rsid w:val="7769AA0C"/>
    <w:rsid w:val="777A1E44"/>
    <w:rsid w:val="778071C0"/>
    <w:rsid w:val="7790F441"/>
    <w:rsid w:val="77FF69DD"/>
    <w:rsid w:val="7836021B"/>
    <w:rsid w:val="78D33939"/>
    <w:rsid w:val="7912FA35"/>
    <w:rsid w:val="792358D3"/>
    <w:rsid w:val="7A31E78F"/>
    <w:rsid w:val="7A44E296"/>
    <w:rsid w:val="7A6B3568"/>
    <w:rsid w:val="7A98ACEC"/>
    <w:rsid w:val="7AD21525"/>
    <w:rsid w:val="7AF4DDB4"/>
    <w:rsid w:val="7B098FE3"/>
    <w:rsid w:val="7B56D8FF"/>
    <w:rsid w:val="7BB309AA"/>
    <w:rsid w:val="7BB414AD"/>
    <w:rsid w:val="7C4C1D30"/>
    <w:rsid w:val="7D4BEE44"/>
    <w:rsid w:val="7DB96E32"/>
    <w:rsid w:val="7DC249CD"/>
    <w:rsid w:val="7DCB7FEC"/>
    <w:rsid w:val="7DDEFC83"/>
    <w:rsid w:val="7DE4D7C1"/>
    <w:rsid w:val="7E4CE769"/>
    <w:rsid w:val="7E4DB0B7"/>
    <w:rsid w:val="7E562807"/>
    <w:rsid w:val="7EC1C384"/>
    <w:rsid w:val="7F1F89E1"/>
    <w:rsid w:val="7FBCF0CA"/>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5DB714"/>
  <w15:chartTrackingRefBased/>
  <w15:docId w15:val="{9A478A7C-0727-40C0-BBEC-9FAD5383D3D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Arial" w:hAnsi="Arial" w:eastAsia="Times New Roman" w:cstheme="minorHAnsi"/>
        <w:sz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rsid w:val="0041746A"/>
    <w:pPr>
      <w:spacing w:before="160" w:after="0" w:line="360" w:lineRule="auto"/>
      <w:jc w:val="both"/>
    </w:pPr>
  </w:style>
  <w:style w:type="paragraph" w:styleId="berschrift1">
    <w:name w:val="heading 1"/>
    <w:basedOn w:val="Standard"/>
    <w:next w:val="Standard"/>
    <w:link w:val="berschrift1Zchn"/>
    <w:uiPriority w:val="9"/>
    <w:qFormat/>
    <w:rsid w:val="006049C5"/>
    <w:pPr>
      <w:keepNext/>
      <w:keepLines/>
      <w:pageBreakBefore/>
      <w:numPr>
        <w:numId w:val="1"/>
      </w:numPr>
      <w:spacing w:before="240" w:after="120"/>
      <w:ind w:left="431" w:hanging="431"/>
      <w:outlineLvl w:val="0"/>
    </w:pPr>
    <w:rPr>
      <w:rFonts w:eastAsiaTheme="majorEastAsia" w:cstheme="majorBidi"/>
      <w:b/>
      <w:sz w:val="32"/>
      <w:szCs w:val="32"/>
      <w:lang w:val="en-GB"/>
    </w:rPr>
  </w:style>
  <w:style w:type="paragraph" w:styleId="berschrift2">
    <w:name w:val="heading 2"/>
    <w:basedOn w:val="Standard"/>
    <w:next w:val="Standard"/>
    <w:link w:val="berschrift2Zchn"/>
    <w:uiPriority w:val="9"/>
    <w:unhideWhenUsed/>
    <w:qFormat/>
    <w:rsid w:val="006049C5"/>
    <w:pPr>
      <w:keepNext/>
      <w:keepLines/>
      <w:numPr>
        <w:ilvl w:val="1"/>
        <w:numId w:val="1"/>
      </w:numPr>
      <w:spacing w:before="480"/>
      <w:ind w:left="578" w:hanging="578"/>
      <w:outlineLvl w:val="1"/>
    </w:pPr>
    <w:rPr>
      <w:rFonts w:eastAsiaTheme="majorEastAsia" w:cstheme="majorBidi"/>
      <w:b/>
      <w:sz w:val="26"/>
      <w:szCs w:val="26"/>
      <w:lang w:val="en-GB"/>
    </w:rPr>
  </w:style>
  <w:style w:type="paragraph" w:styleId="berschrift3">
    <w:name w:val="heading 3"/>
    <w:basedOn w:val="Standard"/>
    <w:next w:val="Standard"/>
    <w:link w:val="berschrift3Zchn"/>
    <w:uiPriority w:val="9"/>
    <w:unhideWhenUsed/>
    <w:qFormat/>
    <w:rsid w:val="00172C91"/>
    <w:pPr>
      <w:keepNext/>
      <w:keepLines/>
      <w:numPr>
        <w:ilvl w:val="2"/>
        <w:numId w:val="1"/>
      </w:numPr>
      <w:spacing w:before="480"/>
      <w:outlineLvl w:val="2"/>
    </w:pPr>
    <w:rPr>
      <w:rFonts w:eastAsiaTheme="majorEastAsia" w:cstheme="majorBidi"/>
      <w:b/>
      <w:bCs/>
      <w:szCs w:val="24"/>
      <w:lang w:val="en-GB"/>
    </w:rPr>
  </w:style>
  <w:style w:type="paragraph" w:styleId="berschrift4">
    <w:name w:val="heading 4"/>
    <w:basedOn w:val="Standard"/>
    <w:next w:val="Standard"/>
    <w:link w:val="berschrift4Zchn"/>
    <w:uiPriority w:val="9"/>
    <w:unhideWhenUsed/>
    <w:qFormat/>
    <w:rsid w:val="00882461"/>
    <w:pPr>
      <w:keepNext/>
      <w:keepLines/>
      <w:numPr>
        <w:ilvl w:val="3"/>
        <w:numId w:val="1"/>
      </w:numPr>
      <w:spacing w:before="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FC1232"/>
    <w:pPr>
      <w:keepNext/>
      <w:keepLines/>
      <w:numPr>
        <w:ilvl w:val="4"/>
        <w:numId w:val="1"/>
      </w:numPr>
      <w:spacing w:before="40"/>
      <w:outlineLvl w:val="4"/>
    </w:pPr>
    <w:rPr>
      <w:rFonts w:asciiTheme="majorHAnsi" w:hAnsiTheme="majorHAnsi"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FC1232"/>
    <w:pPr>
      <w:keepNext/>
      <w:keepLines/>
      <w:numPr>
        <w:ilvl w:val="5"/>
        <w:numId w:val="1"/>
      </w:numPr>
      <w:spacing w:before="40"/>
      <w:outlineLvl w:val="5"/>
    </w:pPr>
    <w:rPr>
      <w:rFonts w:asciiTheme="majorHAnsi" w:hAnsiTheme="majorHAnsi" w:eastAsiaTheme="majorEastAsia" w:cstheme="majorBidi"/>
      <w:color w:val="1F3763" w:themeColor="accent1" w:themeShade="7F"/>
    </w:rPr>
  </w:style>
  <w:style w:type="paragraph" w:styleId="berschrift7">
    <w:name w:val="heading 7"/>
    <w:basedOn w:val="Standard"/>
    <w:next w:val="Standard"/>
    <w:link w:val="berschrift7Zchn"/>
    <w:uiPriority w:val="9"/>
    <w:semiHidden/>
    <w:unhideWhenUsed/>
    <w:qFormat/>
    <w:rsid w:val="00FC1232"/>
    <w:pPr>
      <w:keepNext/>
      <w:keepLines/>
      <w:numPr>
        <w:ilvl w:val="6"/>
        <w:numId w:val="1"/>
      </w:numPr>
      <w:spacing w:before="40"/>
      <w:outlineLvl w:val="6"/>
    </w:pPr>
    <w:rPr>
      <w:rFonts w:asciiTheme="majorHAnsi" w:hAnsiTheme="majorHAnsi" w:eastAsiaTheme="majorEastAsia"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C1232"/>
    <w:pPr>
      <w:keepNext/>
      <w:keepLines/>
      <w:numPr>
        <w:ilvl w:val="7"/>
        <w:numId w:val="1"/>
      </w:numPr>
      <w:spacing w:before="40"/>
      <w:outlineLvl w:val="7"/>
    </w:pPr>
    <w:rPr>
      <w:rFonts w:asciiTheme="majorHAnsi" w:hAnsiTheme="majorHAnsi" w:eastAsiaTheme="majorEastAsia"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C1232"/>
    <w:pPr>
      <w:keepNext/>
      <w:keepLines/>
      <w:numPr>
        <w:ilvl w:val="8"/>
        <w:numId w:val="1"/>
      </w:numPr>
      <w:spacing w:before="40"/>
      <w:outlineLvl w:val="8"/>
    </w:pPr>
    <w:rPr>
      <w:rFonts w:asciiTheme="majorHAnsi" w:hAnsiTheme="majorHAnsi" w:eastAsiaTheme="majorEastAsia" w:cstheme="majorBidi"/>
      <w:i/>
      <w:iCs/>
      <w:color w:val="272727" w:themeColor="text1" w:themeTint="D8"/>
      <w:sz w:val="21"/>
      <w:szCs w:val="21"/>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Sprechblasentext">
    <w:name w:val="Balloon Text"/>
    <w:basedOn w:val="Standard"/>
    <w:link w:val="SprechblasentextZchn"/>
    <w:uiPriority w:val="99"/>
    <w:semiHidden/>
    <w:unhideWhenUsed/>
    <w:rsid w:val="005D1002"/>
    <w:pPr>
      <w:spacing w:before="0" w:line="240" w:lineRule="auto"/>
    </w:pPr>
    <w:rPr>
      <w:rFonts w:ascii="Segoe UI" w:hAnsi="Segoe UI" w:cs="Segoe UI"/>
      <w:sz w:val="18"/>
      <w:szCs w:val="18"/>
    </w:rPr>
  </w:style>
  <w:style w:type="character" w:styleId="SprechblasentextZchn" w:customStyle="1">
    <w:name w:val="Sprechblasentext Zchn"/>
    <w:basedOn w:val="Absatz-Standardschriftart"/>
    <w:link w:val="Sprechblasentext"/>
    <w:uiPriority w:val="99"/>
    <w:semiHidden/>
    <w:rsid w:val="005D1002"/>
    <w:rPr>
      <w:rFonts w:ascii="Segoe UI" w:hAnsi="Segoe UI" w:cs="Segoe UI"/>
      <w:sz w:val="18"/>
      <w:szCs w:val="18"/>
      <w:lang w:eastAsia="de-CH"/>
    </w:rPr>
  </w:style>
  <w:style w:type="character" w:styleId="berschrift1Zchn" w:customStyle="1">
    <w:name w:val="Überschrift 1 Zchn"/>
    <w:basedOn w:val="Absatz-Standardschriftart"/>
    <w:link w:val="berschrift1"/>
    <w:uiPriority w:val="9"/>
    <w:rsid w:val="006049C5"/>
    <w:rPr>
      <w:rFonts w:eastAsiaTheme="majorEastAsia" w:cstheme="majorBidi"/>
      <w:b/>
      <w:sz w:val="32"/>
      <w:szCs w:val="32"/>
      <w:lang w:val="en-GB"/>
    </w:rPr>
  </w:style>
  <w:style w:type="character" w:styleId="berschrift2Zchn" w:customStyle="1">
    <w:name w:val="Überschrift 2 Zchn"/>
    <w:basedOn w:val="Absatz-Standardschriftart"/>
    <w:link w:val="berschrift2"/>
    <w:uiPriority w:val="9"/>
    <w:rsid w:val="006049C5"/>
    <w:rPr>
      <w:rFonts w:eastAsiaTheme="majorEastAsia" w:cstheme="majorBidi"/>
      <w:b/>
      <w:sz w:val="26"/>
      <w:szCs w:val="26"/>
      <w:lang w:val="en-GB"/>
    </w:rPr>
  </w:style>
  <w:style w:type="paragraph" w:styleId="Verzeichnis1">
    <w:name w:val="toc 1"/>
    <w:basedOn w:val="Standard"/>
    <w:next w:val="Standard"/>
    <w:autoRedefine/>
    <w:uiPriority w:val="39"/>
    <w:unhideWhenUsed/>
    <w:rsid w:val="00A11C21"/>
    <w:pPr>
      <w:spacing w:before="120"/>
      <w:jc w:val="left"/>
    </w:pPr>
    <w:rPr>
      <w:b/>
      <w:bCs/>
      <w:iCs/>
      <w:sz w:val="24"/>
      <w:szCs w:val="24"/>
    </w:rPr>
  </w:style>
  <w:style w:type="paragraph" w:styleId="Verzeichnis2">
    <w:name w:val="toc 2"/>
    <w:basedOn w:val="Standard"/>
    <w:next w:val="Standard"/>
    <w:autoRedefine/>
    <w:uiPriority w:val="39"/>
    <w:unhideWhenUsed/>
    <w:rsid w:val="00C22FF3"/>
    <w:pPr>
      <w:tabs>
        <w:tab w:val="left" w:pos="880"/>
        <w:tab w:val="right" w:leader="dot" w:pos="9628"/>
      </w:tabs>
      <w:spacing w:before="120"/>
      <w:ind w:left="220"/>
      <w:jc w:val="left"/>
    </w:pPr>
    <w:rPr>
      <w:rFonts w:asciiTheme="minorHAnsi" w:hAnsiTheme="minorHAnsi"/>
      <w:noProof/>
      <w:szCs w:val="22"/>
    </w:rPr>
  </w:style>
  <w:style w:type="character" w:styleId="Hyperlink">
    <w:name w:val="Hyperlink"/>
    <w:basedOn w:val="Absatz-Standardschriftart"/>
    <w:uiPriority w:val="99"/>
    <w:unhideWhenUsed/>
    <w:rsid w:val="00F02917"/>
    <w:rPr>
      <w:color w:val="0563C1" w:themeColor="hyperlink"/>
      <w:u w:val="single"/>
    </w:rPr>
  </w:style>
  <w:style w:type="paragraph" w:styleId="Verzeichnis3">
    <w:name w:val="toc 3"/>
    <w:basedOn w:val="Standard"/>
    <w:next w:val="Standard"/>
    <w:autoRedefine/>
    <w:uiPriority w:val="39"/>
    <w:unhideWhenUsed/>
    <w:rsid w:val="00F02917"/>
    <w:pPr>
      <w:spacing w:before="0"/>
      <w:ind w:left="440"/>
      <w:jc w:val="left"/>
    </w:pPr>
    <w:rPr>
      <w:rFonts w:asciiTheme="minorHAnsi" w:hAnsiTheme="minorHAnsi"/>
      <w:sz w:val="20"/>
    </w:rPr>
  </w:style>
  <w:style w:type="paragraph" w:styleId="Verzeichnis4">
    <w:name w:val="toc 4"/>
    <w:basedOn w:val="Standard"/>
    <w:next w:val="Standard"/>
    <w:autoRedefine/>
    <w:uiPriority w:val="39"/>
    <w:unhideWhenUsed/>
    <w:rsid w:val="00F02917"/>
    <w:pPr>
      <w:spacing w:before="0"/>
      <w:ind w:left="660"/>
      <w:jc w:val="left"/>
    </w:pPr>
    <w:rPr>
      <w:rFonts w:asciiTheme="minorHAnsi" w:hAnsiTheme="minorHAnsi"/>
      <w:sz w:val="20"/>
    </w:rPr>
  </w:style>
  <w:style w:type="paragraph" w:styleId="Verzeichnis5">
    <w:name w:val="toc 5"/>
    <w:basedOn w:val="Standard"/>
    <w:next w:val="Standard"/>
    <w:autoRedefine/>
    <w:uiPriority w:val="39"/>
    <w:unhideWhenUsed/>
    <w:rsid w:val="00F02917"/>
    <w:pPr>
      <w:spacing w:before="0"/>
      <w:ind w:left="880"/>
      <w:jc w:val="left"/>
    </w:pPr>
    <w:rPr>
      <w:rFonts w:asciiTheme="minorHAnsi" w:hAnsiTheme="minorHAnsi"/>
      <w:sz w:val="20"/>
    </w:rPr>
  </w:style>
  <w:style w:type="paragraph" w:styleId="Verzeichnis6">
    <w:name w:val="toc 6"/>
    <w:basedOn w:val="Standard"/>
    <w:next w:val="Standard"/>
    <w:autoRedefine/>
    <w:uiPriority w:val="39"/>
    <w:unhideWhenUsed/>
    <w:rsid w:val="00F02917"/>
    <w:pPr>
      <w:spacing w:before="0"/>
      <w:ind w:left="1100"/>
      <w:jc w:val="left"/>
    </w:pPr>
    <w:rPr>
      <w:rFonts w:asciiTheme="minorHAnsi" w:hAnsiTheme="minorHAnsi"/>
      <w:sz w:val="20"/>
    </w:rPr>
  </w:style>
  <w:style w:type="paragraph" w:styleId="Verzeichnis7">
    <w:name w:val="toc 7"/>
    <w:basedOn w:val="Standard"/>
    <w:next w:val="Standard"/>
    <w:autoRedefine/>
    <w:uiPriority w:val="39"/>
    <w:unhideWhenUsed/>
    <w:rsid w:val="00F02917"/>
    <w:pPr>
      <w:spacing w:before="0"/>
      <w:ind w:left="1320"/>
      <w:jc w:val="left"/>
    </w:pPr>
    <w:rPr>
      <w:rFonts w:asciiTheme="minorHAnsi" w:hAnsiTheme="minorHAnsi"/>
      <w:sz w:val="20"/>
    </w:rPr>
  </w:style>
  <w:style w:type="paragraph" w:styleId="Verzeichnis8">
    <w:name w:val="toc 8"/>
    <w:basedOn w:val="Standard"/>
    <w:next w:val="Standard"/>
    <w:autoRedefine/>
    <w:uiPriority w:val="39"/>
    <w:unhideWhenUsed/>
    <w:rsid w:val="00F02917"/>
    <w:pPr>
      <w:spacing w:before="0"/>
      <w:ind w:left="1540"/>
      <w:jc w:val="left"/>
    </w:pPr>
    <w:rPr>
      <w:rFonts w:asciiTheme="minorHAnsi" w:hAnsiTheme="minorHAnsi"/>
      <w:sz w:val="20"/>
    </w:rPr>
  </w:style>
  <w:style w:type="paragraph" w:styleId="Verzeichnis9">
    <w:name w:val="toc 9"/>
    <w:basedOn w:val="Standard"/>
    <w:next w:val="Standard"/>
    <w:autoRedefine/>
    <w:uiPriority w:val="39"/>
    <w:unhideWhenUsed/>
    <w:rsid w:val="00F02917"/>
    <w:pPr>
      <w:spacing w:before="0"/>
      <w:ind w:left="1760"/>
      <w:jc w:val="left"/>
    </w:pPr>
    <w:rPr>
      <w:rFonts w:asciiTheme="minorHAnsi" w:hAnsiTheme="minorHAnsi"/>
      <w:sz w:val="20"/>
    </w:rPr>
  </w:style>
  <w:style w:type="paragraph" w:styleId="Listenabsatz">
    <w:name w:val="List Paragraph"/>
    <w:basedOn w:val="Standard"/>
    <w:uiPriority w:val="34"/>
    <w:qFormat/>
    <w:rsid w:val="00FC1232"/>
    <w:pPr>
      <w:ind w:left="720"/>
      <w:contextualSpacing/>
    </w:pPr>
  </w:style>
  <w:style w:type="character" w:styleId="berschrift3Zchn" w:customStyle="1">
    <w:name w:val="Überschrift 3 Zchn"/>
    <w:basedOn w:val="Absatz-Standardschriftart"/>
    <w:link w:val="berschrift3"/>
    <w:uiPriority w:val="9"/>
    <w:rsid w:val="00172C91"/>
    <w:rPr>
      <w:rFonts w:eastAsiaTheme="majorEastAsia" w:cstheme="majorBidi"/>
      <w:b/>
      <w:bCs/>
      <w:szCs w:val="24"/>
      <w:lang w:val="en-GB"/>
    </w:rPr>
  </w:style>
  <w:style w:type="character" w:styleId="berschrift4Zchn" w:customStyle="1">
    <w:name w:val="Überschrift 4 Zchn"/>
    <w:basedOn w:val="Absatz-Standardschriftart"/>
    <w:link w:val="berschrift4"/>
    <w:uiPriority w:val="9"/>
    <w:rsid w:val="00882461"/>
    <w:rPr>
      <w:rFonts w:eastAsiaTheme="majorEastAsia" w:cstheme="majorBidi"/>
      <w:b/>
      <w:iCs/>
    </w:rPr>
  </w:style>
  <w:style w:type="character" w:styleId="berschrift5Zchn" w:customStyle="1">
    <w:name w:val="Überschrift 5 Zchn"/>
    <w:basedOn w:val="Absatz-Standardschriftart"/>
    <w:link w:val="berschrift5"/>
    <w:uiPriority w:val="9"/>
    <w:semiHidden/>
    <w:rsid w:val="00FC1232"/>
    <w:rPr>
      <w:rFonts w:asciiTheme="majorHAnsi" w:hAnsiTheme="majorHAnsi" w:eastAsiaTheme="majorEastAsia" w:cstheme="majorBidi"/>
      <w:color w:val="2F5496" w:themeColor="accent1" w:themeShade="BF"/>
    </w:rPr>
  </w:style>
  <w:style w:type="character" w:styleId="berschrift6Zchn" w:customStyle="1">
    <w:name w:val="Überschrift 6 Zchn"/>
    <w:basedOn w:val="Absatz-Standardschriftart"/>
    <w:link w:val="berschrift6"/>
    <w:uiPriority w:val="9"/>
    <w:semiHidden/>
    <w:rsid w:val="00FC1232"/>
    <w:rPr>
      <w:rFonts w:asciiTheme="majorHAnsi" w:hAnsiTheme="majorHAnsi" w:eastAsiaTheme="majorEastAsia" w:cstheme="majorBidi"/>
      <w:color w:val="1F3763" w:themeColor="accent1" w:themeShade="7F"/>
    </w:rPr>
  </w:style>
  <w:style w:type="character" w:styleId="berschrift7Zchn" w:customStyle="1">
    <w:name w:val="Überschrift 7 Zchn"/>
    <w:basedOn w:val="Absatz-Standardschriftart"/>
    <w:link w:val="berschrift7"/>
    <w:uiPriority w:val="9"/>
    <w:semiHidden/>
    <w:rsid w:val="00FC1232"/>
    <w:rPr>
      <w:rFonts w:asciiTheme="majorHAnsi" w:hAnsiTheme="majorHAnsi" w:eastAsiaTheme="majorEastAsia" w:cstheme="majorBidi"/>
      <w:i/>
      <w:iCs/>
      <w:color w:val="1F3763" w:themeColor="accent1" w:themeShade="7F"/>
    </w:rPr>
  </w:style>
  <w:style w:type="character" w:styleId="berschrift8Zchn" w:customStyle="1">
    <w:name w:val="Überschrift 8 Zchn"/>
    <w:basedOn w:val="Absatz-Standardschriftart"/>
    <w:link w:val="berschrift8"/>
    <w:uiPriority w:val="9"/>
    <w:semiHidden/>
    <w:rsid w:val="00FC1232"/>
    <w:rPr>
      <w:rFonts w:asciiTheme="majorHAnsi" w:hAnsiTheme="majorHAnsi" w:eastAsiaTheme="majorEastAsia" w:cstheme="majorBidi"/>
      <w:color w:val="272727" w:themeColor="text1" w:themeTint="D8"/>
      <w:sz w:val="21"/>
      <w:szCs w:val="21"/>
    </w:rPr>
  </w:style>
  <w:style w:type="character" w:styleId="berschrift9Zchn" w:customStyle="1">
    <w:name w:val="Überschrift 9 Zchn"/>
    <w:basedOn w:val="Absatz-Standardschriftart"/>
    <w:link w:val="berschrift9"/>
    <w:uiPriority w:val="9"/>
    <w:semiHidden/>
    <w:rsid w:val="00FC1232"/>
    <w:rPr>
      <w:rFonts w:asciiTheme="majorHAnsi" w:hAnsiTheme="majorHAnsi" w:eastAsiaTheme="majorEastAsia" w:cstheme="majorBidi"/>
      <w:i/>
      <w:iCs/>
      <w:color w:val="272727" w:themeColor="text1" w:themeTint="D8"/>
      <w:sz w:val="21"/>
      <w:szCs w:val="21"/>
    </w:rPr>
  </w:style>
  <w:style w:type="table" w:styleId="Tabellenraster">
    <w:name w:val="Table Grid"/>
    <w:basedOn w:val="NormaleTabelle"/>
    <w:uiPriority w:val="39"/>
    <w:rsid w:val="005B63C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Kopfzeile">
    <w:name w:val="header"/>
    <w:basedOn w:val="Standard"/>
    <w:link w:val="KopfzeileZchn"/>
    <w:uiPriority w:val="99"/>
    <w:unhideWhenUsed/>
    <w:rsid w:val="005D2115"/>
    <w:pPr>
      <w:tabs>
        <w:tab w:val="center" w:pos="4536"/>
        <w:tab w:val="right" w:pos="9072"/>
      </w:tabs>
      <w:spacing w:before="0" w:line="240" w:lineRule="auto"/>
    </w:pPr>
  </w:style>
  <w:style w:type="character" w:styleId="KopfzeileZchn" w:customStyle="1">
    <w:name w:val="Kopfzeile Zchn"/>
    <w:basedOn w:val="Absatz-Standardschriftart"/>
    <w:link w:val="Kopfzeile"/>
    <w:uiPriority w:val="99"/>
    <w:rsid w:val="005D2115"/>
    <w:rPr>
      <w:rFonts w:ascii="Arial" w:hAnsi="Arial" w:cs="Arial"/>
      <w:lang w:eastAsia="de-CH"/>
    </w:rPr>
  </w:style>
  <w:style w:type="paragraph" w:styleId="Fuzeile">
    <w:name w:val="footer"/>
    <w:basedOn w:val="Standard"/>
    <w:link w:val="FuzeileZchn"/>
    <w:uiPriority w:val="99"/>
    <w:unhideWhenUsed/>
    <w:rsid w:val="005D2115"/>
    <w:pPr>
      <w:tabs>
        <w:tab w:val="center" w:pos="4536"/>
        <w:tab w:val="right" w:pos="9072"/>
      </w:tabs>
      <w:spacing w:before="0" w:line="240" w:lineRule="auto"/>
    </w:pPr>
  </w:style>
  <w:style w:type="character" w:styleId="FuzeileZchn" w:customStyle="1">
    <w:name w:val="Fußzeile Zchn"/>
    <w:basedOn w:val="Absatz-Standardschriftart"/>
    <w:link w:val="Fuzeile"/>
    <w:uiPriority w:val="99"/>
    <w:rsid w:val="005D2115"/>
    <w:rPr>
      <w:rFonts w:ascii="Arial" w:hAnsi="Arial" w:cs="Arial"/>
      <w:lang w:eastAsia="de-CH"/>
    </w:rPr>
  </w:style>
  <w:style w:type="paragraph" w:styleId="Inhaltverzeichnis" w:customStyle="1">
    <w:name w:val="Inhaltverzeichnis"/>
    <w:basedOn w:val="berschrift1"/>
    <w:link w:val="InhaltverzeichnisZchn"/>
    <w:qFormat/>
    <w:rsid w:val="00A74DB3"/>
    <w:pPr>
      <w:numPr>
        <w:numId w:val="0"/>
      </w:numPr>
      <w:tabs>
        <w:tab w:val="center" w:pos="4819"/>
        <w:tab w:val="left" w:pos="7170"/>
      </w:tabs>
      <w:ind w:left="431" w:hanging="431"/>
    </w:pPr>
    <w:rPr>
      <w:bCs/>
    </w:rPr>
  </w:style>
  <w:style w:type="character" w:styleId="InhaltverzeichnisZchn" w:customStyle="1">
    <w:name w:val="Inhaltverzeichnis Zchn"/>
    <w:basedOn w:val="Absatz-Standardschriftart"/>
    <w:link w:val="Inhaltverzeichnis"/>
    <w:rsid w:val="00A74DB3"/>
    <w:rPr>
      <w:rFonts w:eastAsiaTheme="majorEastAsia" w:cstheme="majorBidi"/>
      <w:bCs/>
      <w:color w:val="2F5496" w:themeColor="accent1" w:themeShade="BF"/>
      <w:sz w:val="32"/>
      <w:szCs w:val="32"/>
    </w:rPr>
  </w:style>
  <w:style w:type="character" w:styleId="Platzhaltertext">
    <w:name w:val="Placeholder Text"/>
    <w:basedOn w:val="Absatz-Standardschriftart"/>
    <w:uiPriority w:val="99"/>
    <w:semiHidden/>
    <w:rsid w:val="000A75D9"/>
    <w:rPr>
      <w:color w:val="808080"/>
    </w:rPr>
  </w:style>
  <w:style w:type="character" w:styleId="Hervorhebung">
    <w:name w:val="Emphasis"/>
    <w:basedOn w:val="Absatz-Standardschriftart"/>
    <w:uiPriority w:val="20"/>
    <w:qFormat/>
    <w:rsid w:val="00203B40"/>
    <w:rPr>
      <w:i/>
      <w:iCs/>
    </w:rPr>
  </w:style>
  <w:style w:type="paragraph" w:styleId="Formel-Schrift" w:customStyle="1">
    <w:name w:val="Formel-Schrift"/>
    <w:basedOn w:val="Standard"/>
    <w:link w:val="Formel-SchriftZchn"/>
    <w:qFormat/>
    <w:rsid w:val="00F62709"/>
    <w:rPr>
      <w:b/>
      <w:sz w:val="24"/>
      <w:u w:val="single"/>
    </w:rPr>
  </w:style>
  <w:style w:type="character" w:styleId="Formel-SchriftZchn" w:customStyle="1">
    <w:name w:val="Formel-Schrift Zchn"/>
    <w:basedOn w:val="Absatz-Standardschriftart"/>
    <w:link w:val="Formel-Schrift"/>
    <w:rsid w:val="00F62709"/>
    <w:rPr>
      <w:b/>
      <w:sz w:val="24"/>
      <w:u w:val="single"/>
    </w:rPr>
  </w:style>
  <w:style w:type="character" w:styleId="NichtaufgelsteErwhnung">
    <w:name w:val="Unresolved Mention"/>
    <w:basedOn w:val="Absatz-Standardschriftart"/>
    <w:uiPriority w:val="99"/>
    <w:unhideWhenUsed/>
    <w:rsid w:val="00D3048C"/>
    <w:rPr>
      <w:color w:val="605E5C"/>
      <w:shd w:val="clear" w:color="auto" w:fill="E1DFDD"/>
    </w:rPr>
  </w:style>
  <w:style w:type="paragraph" w:styleId="Beschriftung">
    <w:name w:val="caption"/>
    <w:basedOn w:val="Standard"/>
    <w:next w:val="Standard"/>
    <w:uiPriority w:val="35"/>
    <w:unhideWhenUsed/>
    <w:qFormat/>
    <w:rsid w:val="009D7376"/>
    <w:pPr>
      <w:spacing w:before="0" w:after="200" w:line="276" w:lineRule="auto"/>
    </w:pPr>
    <w:rPr>
      <w:iCs/>
      <w:sz w:val="18"/>
      <w:szCs w:val="18"/>
    </w:rPr>
  </w:style>
  <w:style w:type="paragraph" w:styleId="Abbildungsverzeichnis">
    <w:name w:val="table of figures"/>
    <w:basedOn w:val="Standard"/>
    <w:next w:val="Standard"/>
    <w:uiPriority w:val="99"/>
    <w:unhideWhenUsed/>
    <w:rsid w:val="00D759DD"/>
    <w:pPr>
      <w:spacing w:before="0"/>
      <w:ind w:left="440" w:hanging="440"/>
    </w:pPr>
    <w:rPr>
      <w:rFonts w:asciiTheme="minorHAnsi" w:hAnsiTheme="minorHAnsi"/>
      <w:sz w:val="20"/>
    </w:rPr>
  </w:style>
  <w:style w:type="paragraph" w:styleId="berarbeitung">
    <w:name w:val="Revision"/>
    <w:hidden/>
    <w:uiPriority w:val="99"/>
    <w:semiHidden/>
    <w:rsid w:val="00292EF0"/>
    <w:pPr>
      <w:spacing w:after="0" w:line="240" w:lineRule="auto"/>
    </w:pPr>
  </w:style>
  <w:style w:type="paragraph" w:styleId="Titel">
    <w:name w:val="Title"/>
    <w:basedOn w:val="Standard"/>
    <w:next w:val="Standard"/>
    <w:link w:val="TitelZchn"/>
    <w:uiPriority w:val="10"/>
    <w:qFormat/>
    <w:rsid w:val="00C34220"/>
    <w:pPr>
      <w:spacing w:before="0" w:line="240" w:lineRule="auto"/>
      <w:contextualSpacing/>
    </w:pPr>
    <w:rPr>
      <w:rFonts w:asciiTheme="majorHAnsi" w:hAnsiTheme="majorHAnsi" w:eastAsiaTheme="majorEastAsia" w:cstheme="majorBidi"/>
      <w:bCs/>
      <w:spacing w:val="-10"/>
      <w:kern w:val="28"/>
      <w:sz w:val="56"/>
      <w:szCs w:val="56"/>
    </w:rPr>
  </w:style>
  <w:style w:type="character" w:styleId="TitelZchn" w:customStyle="1">
    <w:name w:val="Titel Zchn"/>
    <w:basedOn w:val="Absatz-Standardschriftart"/>
    <w:link w:val="Titel"/>
    <w:uiPriority w:val="10"/>
    <w:rsid w:val="00C34220"/>
    <w:rPr>
      <w:rFonts w:asciiTheme="majorHAnsi" w:hAnsiTheme="majorHAnsi" w:eastAsiaTheme="majorEastAsia" w:cstheme="majorBidi"/>
      <w:bCs/>
      <w:spacing w:val="-10"/>
      <w:kern w:val="28"/>
      <w:sz w:val="56"/>
      <w:szCs w:val="56"/>
    </w:rPr>
  </w:style>
  <w:style w:type="paragraph" w:styleId="Literaturverzeichnis">
    <w:name w:val="Bibliography"/>
    <w:basedOn w:val="Standard"/>
    <w:next w:val="Standard"/>
    <w:uiPriority w:val="37"/>
    <w:unhideWhenUsed/>
    <w:rsid w:val="009C12E0"/>
    <w:pPr>
      <w:spacing w:line="480" w:lineRule="auto"/>
      <w:ind w:left="720" w:hanging="720"/>
    </w:pPr>
  </w:style>
  <w:style w:type="character" w:styleId="Kommentarzeichen">
    <w:name w:val="annotation reference"/>
    <w:basedOn w:val="Absatz-Standardschriftart"/>
    <w:uiPriority w:val="99"/>
    <w:semiHidden/>
    <w:unhideWhenUsed/>
    <w:rsid w:val="00D149AB"/>
    <w:rPr>
      <w:sz w:val="16"/>
      <w:szCs w:val="16"/>
    </w:rPr>
  </w:style>
  <w:style w:type="paragraph" w:styleId="Kommentartext">
    <w:name w:val="annotation text"/>
    <w:basedOn w:val="Standard"/>
    <w:link w:val="KommentartextZchn"/>
    <w:uiPriority w:val="99"/>
    <w:unhideWhenUsed/>
    <w:rsid w:val="00D149AB"/>
    <w:pPr>
      <w:spacing w:line="240" w:lineRule="auto"/>
    </w:pPr>
    <w:rPr>
      <w:sz w:val="20"/>
    </w:rPr>
  </w:style>
  <w:style w:type="character" w:styleId="KommentartextZchn" w:customStyle="1">
    <w:name w:val="Kommentartext Zchn"/>
    <w:basedOn w:val="Absatz-Standardschriftart"/>
    <w:link w:val="Kommentartext"/>
    <w:uiPriority w:val="99"/>
    <w:rsid w:val="00D149AB"/>
    <w:rPr>
      <w:sz w:val="20"/>
    </w:rPr>
  </w:style>
  <w:style w:type="paragraph" w:styleId="Kommentarthema">
    <w:name w:val="annotation subject"/>
    <w:basedOn w:val="Kommentartext"/>
    <w:next w:val="Kommentartext"/>
    <w:link w:val="KommentarthemaZchn"/>
    <w:uiPriority w:val="99"/>
    <w:semiHidden/>
    <w:unhideWhenUsed/>
    <w:rsid w:val="00D149AB"/>
    <w:rPr>
      <w:b/>
      <w:bCs/>
    </w:rPr>
  </w:style>
  <w:style w:type="character" w:styleId="KommentarthemaZchn" w:customStyle="1">
    <w:name w:val="Kommentarthema Zchn"/>
    <w:basedOn w:val="KommentartextZchn"/>
    <w:link w:val="Kommentarthema"/>
    <w:uiPriority w:val="99"/>
    <w:semiHidden/>
    <w:rsid w:val="00D149AB"/>
    <w:rPr>
      <w:b/>
      <w:bCs/>
      <w:sz w:val="20"/>
    </w:rPr>
  </w:style>
  <w:style w:type="paragraph" w:styleId="KapiteldienichtimInhaltverzeichnisgehren" w:customStyle="1">
    <w:name w:val="Kapitel die nicht im Inhaltverzeichnis gehören"/>
    <w:basedOn w:val="berschrift1"/>
    <w:link w:val="KapiteldienichtimInhaltverzeichnisgehrenZchn"/>
    <w:qFormat/>
    <w:rsid w:val="00BE7B10"/>
    <w:pPr>
      <w:numPr>
        <w:numId w:val="0"/>
      </w:numPr>
    </w:pPr>
  </w:style>
  <w:style w:type="character" w:styleId="KapiteldienichtimInhaltverzeichnisgehrenZchn" w:customStyle="1">
    <w:name w:val="Kapitel die nicht im Inhaltverzeichnis gehören Zchn"/>
    <w:basedOn w:val="berschrift1Zchn"/>
    <w:link w:val="KapiteldienichtimInhaltverzeichnisgehren"/>
    <w:rsid w:val="00BE7B10"/>
    <w:rPr>
      <w:rFonts w:eastAsiaTheme="majorEastAsia" w:cstheme="majorBidi"/>
      <w:b/>
      <w:color w:val="2F5496" w:themeColor="accent1" w:themeShade="BF"/>
      <w:sz w:val="32"/>
      <w:szCs w:val="32"/>
      <w:lang w:val="en-GB"/>
    </w:rPr>
  </w:style>
  <w:style w:type="paragraph" w:styleId="Default" w:customStyle="1">
    <w:name w:val="Default"/>
    <w:rsid w:val="00E14285"/>
    <w:pPr>
      <w:autoSpaceDE w:val="0"/>
      <w:autoSpaceDN w:val="0"/>
      <w:adjustRightInd w:val="0"/>
      <w:spacing w:after="0" w:line="240" w:lineRule="auto"/>
    </w:pPr>
    <w:rPr>
      <w:rFonts w:cs="Arial"/>
      <w:color w:val="000000"/>
      <w:sz w:val="24"/>
      <w:szCs w:val="24"/>
    </w:rPr>
  </w:style>
  <w:style w:type="character" w:styleId="highlightedglossaryterm" w:customStyle="1">
    <w:name w:val="highlightedglossaryterm"/>
    <w:basedOn w:val="Absatz-Standardschriftart"/>
    <w:rsid w:val="00BA3342"/>
  </w:style>
  <w:style w:type="character" w:styleId="BesuchterLink">
    <w:name w:val="FollowedHyperlink"/>
    <w:basedOn w:val="Absatz-Standardschriftart"/>
    <w:uiPriority w:val="99"/>
    <w:semiHidden/>
    <w:unhideWhenUsed/>
    <w:rsid w:val="00EC1541"/>
    <w:rPr>
      <w:color w:val="954F72" w:themeColor="followedHyperlink"/>
      <w:u w:val="single"/>
    </w:rPr>
  </w:style>
  <w:style w:type="paragraph" w:styleId="StandardWeb">
    <w:name w:val="Normal (Web)"/>
    <w:basedOn w:val="Standard"/>
    <w:uiPriority w:val="99"/>
    <w:unhideWhenUsed/>
    <w:rsid w:val="00CE0413"/>
    <w:pPr>
      <w:spacing w:before="100" w:beforeAutospacing="1" w:after="100" w:afterAutospacing="1" w:line="240" w:lineRule="auto"/>
    </w:pPr>
    <w:rPr>
      <w:rFonts w:ascii="Times New Roman" w:hAnsi="Times New Roman" w:cs="Times New Roman"/>
      <w:sz w:val="24"/>
      <w:szCs w:val="24"/>
      <w:lang w:eastAsia="de-CH"/>
    </w:rPr>
  </w:style>
  <w:style w:type="character" w:styleId="st" w:customStyle="1">
    <w:name w:val="st"/>
    <w:basedOn w:val="Absatz-Standardschriftart"/>
    <w:rsid w:val="002A7463"/>
  </w:style>
  <w:style w:type="character" w:styleId="e24kjd" w:customStyle="1">
    <w:name w:val="e24kjd"/>
    <w:basedOn w:val="Absatz-Standardschriftart"/>
    <w:rsid w:val="004E0E7C"/>
  </w:style>
  <w:style w:type="character" w:styleId="xeafbe" w:customStyle="1">
    <w:name w:val="xeafbe"/>
    <w:basedOn w:val="Absatz-Standardschriftart"/>
    <w:rsid w:val="00D15FE4"/>
  </w:style>
  <w:style w:type="character" w:styleId="highlight" w:customStyle="1">
    <w:name w:val="highlight"/>
    <w:basedOn w:val="Absatz-Standardschriftart"/>
    <w:rsid w:val="0038234D"/>
  </w:style>
  <w:style w:type="table" w:styleId="EinfacheTabelle1">
    <w:name w:val="Plain Table 1"/>
    <w:basedOn w:val="NormaleTabelle"/>
    <w:uiPriority w:val="41"/>
    <w:rsid w:val="00B17098"/>
    <w:pPr>
      <w:spacing w:after="0"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B17098"/>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EinfacheTabelle3">
    <w:name w:val="Plain Table 3"/>
    <w:basedOn w:val="NormaleTabelle"/>
    <w:uiPriority w:val="43"/>
    <w:rsid w:val="00B17098"/>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B1709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unhideWhenUsed/>
    <w:rsid w:val="00097EC4"/>
    <w:rPr>
      <w:color w:val="2B579A"/>
      <w:shd w:val="clear" w:color="auto" w:fill="E1DFDD"/>
    </w:rPr>
  </w:style>
  <w:style w:type="paragraph" w:styleId="TitelimAnhang" w:customStyle="1">
    <w:name w:val="Titel im Anhang"/>
    <w:basedOn w:val="Standard"/>
    <w:link w:val="TitelimAnhangZchn"/>
    <w:qFormat/>
    <w:rsid w:val="000531AD"/>
    <w:rPr>
      <w:b/>
      <w:sz w:val="24"/>
      <w:u w:val="single"/>
    </w:rPr>
  </w:style>
  <w:style w:type="character" w:styleId="TitelimAnhangZchn" w:customStyle="1">
    <w:name w:val="Titel im Anhang Zchn"/>
    <w:basedOn w:val="Absatz-Standardschriftart"/>
    <w:link w:val="TitelimAnhang"/>
    <w:rsid w:val="000531AD"/>
    <w:rPr>
      <w:b/>
      <w:sz w:val="24"/>
      <w:u w:val="single"/>
    </w:rPr>
  </w:style>
  <w:style w:type="character" w:styleId="hgkelc" w:customStyle="1">
    <w:name w:val="hgkelc"/>
    <w:basedOn w:val="Absatz-Standardschriftart"/>
    <w:rsid w:val="00B4356F"/>
  </w:style>
  <w:style w:type="character" w:styleId="acopre" w:customStyle="1">
    <w:name w:val="acopre"/>
    <w:basedOn w:val="Absatz-Standardschriftart"/>
    <w:rsid w:val="007A7207"/>
  </w:style>
  <w:style w:type="character" w:styleId="cf01" w:customStyle="1">
    <w:name w:val="cf01"/>
    <w:basedOn w:val="Absatz-Standardschriftart"/>
    <w:rsid w:val="00A27F6F"/>
    <w:rPr>
      <w:rFonts w:hint="default" w:ascii="Segoe UI" w:hAnsi="Segoe UI" w:cs="Segoe UI"/>
      <w:sz w:val="18"/>
      <w:szCs w:val="18"/>
    </w:rPr>
  </w:style>
  <w:style w:type="paragraph" w:styleId="para" w:customStyle="1">
    <w:name w:val="para"/>
    <w:basedOn w:val="Standard"/>
    <w:rsid w:val="00012653"/>
    <w:pPr>
      <w:spacing w:before="100" w:beforeAutospacing="1" w:after="100" w:afterAutospacing="1" w:line="240" w:lineRule="auto"/>
      <w:jc w:val="left"/>
    </w:pPr>
    <w:rPr>
      <w:rFonts w:ascii="Times New Roman" w:hAnsi="Times New Roman" w:cs="Times New Roman"/>
      <w:sz w:val="24"/>
      <w:szCs w:val="24"/>
      <w:lang w:eastAsia="de-CH"/>
    </w:rPr>
  </w:style>
  <w:style w:type="character" w:styleId="lrzxr" w:customStyle="1">
    <w:name w:val="lrzxr"/>
    <w:basedOn w:val="Absatz-Standardschriftart"/>
    <w:rsid w:val="00CA47A4"/>
  </w:style>
  <w:style w:type="character" w:styleId="person-organisation-unit" w:customStyle="1">
    <w:name w:val="person-organisation-unit"/>
    <w:basedOn w:val="Absatz-Standardschriftart"/>
    <w:rsid w:val="006928C2"/>
  </w:style>
  <w:style w:type="paragraph" w:styleId="color-primary" w:customStyle="1">
    <w:name w:val="color-primary"/>
    <w:basedOn w:val="Standard"/>
    <w:rsid w:val="004D45A6"/>
    <w:pPr>
      <w:spacing w:before="100" w:beforeAutospacing="1" w:after="100" w:afterAutospacing="1" w:line="240" w:lineRule="auto"/>
      <w:jc w:val="left"/>
    </w:pPr>
    <w:rPr>
      <w:rFonts w:ascii="Times New Roman" w:hAnsi="Times New Roman" w:cs="Times New Roman"/>
      <w:sz w:val="24"/>
      <w:szCs w:val="24"/>
      <w:lang w:val="en-GB" w:eastAsia="en-GB"/>
    </w:rPr>
  </w:style>
  <w:style w:type="paragraph" w:styleId="paragraph" w:customStyle="1">
    <w:name w:val="paragraph"/>
    <w:basedOn w:val="Standard"/>
    <w:rsid w:val="009827CA"/>
    <w:pPr>
      <w:spacing w:before="100" w:beforeAutospacing="1" w:after="100" w:afterAutospacing="1" w:line="240" w:lineRule="auto"/>
      <w:jc w:val="left"/>
    </w:pPr>
    <w:rPr>
      <w:rFonts w:ascii="Times New Roman" w:hAnsi="Times New Roman" w:cs="Times New Roman"/>
      <w:sz w:val="24"/>
      <w:szCs w:val="24"/>
      <w:lang w:val="en-GB" w:eastAsia="en-GB"/>
    </w:rPr>
  </w:style>
  <w:style w:type="character" w:styleId="normaltextrun" w:customStyle="1">
    <w:name w:val="normaltextrun"/>
    <w:basedOn w:val="Absatz-Standardschriftart"/>
    <w:rsid w:val="009827CA"/>
  </w:style>
  <w:style w:type="character" w:styleId="eop" w:customStyle="1">
    <w:name w:val="eop"/>
    <w:basedOn w:val="Absatz-Standardschriftart"/>
    <w:rsid w:val="009827CA"/>
  </w:style>
  <w:style w:type="paragraph" w:styleId="Inhaltsverzeichnisberschrift">
    <w:name w:val="TOC Heading"/>
    <w:basedOn w:val="berschrift1"/>
    <w:next w:val="Standard"/>
    <w:uiPriority w:val="39"/>
    <w:unhideWhenUsed/>
    <w:qFormat/>
    <w:rsid w:val="005C5867"/>
    <w:pPr>
      <w:pageBreakBefore w:val="0"/>
      <w:numPr>
        <w:numId w:val="0"/>
      </w:numPr>
      <w:spacing w:line="259" w:lineRule="auto"/>
      <w:jc w:val="left"/>
      <w:outlineLvl w:val="9"/>
    </w:pPr>
    <w:rPr>
      <w:rFonts w:asciiTheme="majorHAnsi" w:hAnsiTheme="majorHAnsi"/>
      <w:b w:val="0"/>
      <w:color w:val="2F5496" w:themeColor="accent1" w:themeShade="BF"/>
      <w:lang w:eastAsia="de-CH"/>
    </w:rPr>
  </w:style>
  <w:style w:type="table" w:styleId="TableGrid0" w:customStyle="1">
    <w:name w:val="Table Grid0"/>
    <w:rsid w:val="001C7EF9"/>
    <w:pPr>
      <w:spacing w:after="0" w:line="240" w:lineRule="auto"/>
    </w:pPr>
    <w:rPr>
      <w:rFonts w:asciiTheme="minorHAnsi" w:hAnsiTheme="minorHAnsi" w:eastAsiaTheme="minorEastAsia" w:cstheme="minorBidi"/>
      <w:szCs w:val="22"/>
      <w:lang w:val="fr-CH" w:eastAsia="fr-CH"/>
    </w:rPr>
    <w:tblPr>
      <w:tblCellMar>
        <w:top w:w="0" w:type="dxa"/>
        <w:left w:w="0" w:type="dxa"/>
        <w:bottom w:w="0" w:type="dxa"/>
        <w:right w:w="0" w:type="dxa"/>
      </w:tblCellMar>
    </w:tblPr>
  </w:style>
  <w:style w:type="character" w:styleId="markedcontent" w:customStyle="1">
    <w:name w:val="markedcontent"/>
    <w:basedOn w:val="Absatz-Standardschriftart"/>
    <w:rsid w:val="001C7EF9"/>
  </w:style>
  <w:style w:type="paragraph" w:styleId="Funotentext">
    <w:name w:val="footnote text"/>
    <w:basedOn w:val="Standard"/>
    <w:link w:val="FunotentextZchn"/>
    <w:uiPriority w:val="99"/>
    <w:semiHidden/>
    <w:unhideWhenUsed/>
    <w:rsid w:val="001C7EF9"/>
    <w:pPr>
      <w:spacing w:before="0" w:line="240" w:lineRule="auto"/>
      <w:jc w:val="left"/>
    </w:pPr>
    <w:rPr>
      <w:rFonts w:asciiTheme="minorHAnsi" w:hAnsiTheme="minorHAnsi" w:eastAsiaTheme="minorHAnsi" w:cstheme="minorBidi"/>
      <w:sz w:val="20"/>
    </w:rPr>
  </w:style>
  <w:style w:type="character" w:styleId="FunotentextZchn" w:customStyle="1">
    <w:name w:val="Fußnotentext Zchn"/>
    <w:basedOn w:val="Absatz-Standardschriftart"/>
    <w:link w:val="Funotentext"/>
    <w:uiPriority w:val="99"/>
    <w:semiHidden/>
    <w:rsid w:val="001C7EF9"/>
    <w:rPr>
      <w:rFonts w:asciiTheme="minorHAnsi" w:hAnsiTheme="minorHAnsi" w:eastAsiaTheme="minorHAnsi" w:cstheme="minorBidi"/>
      <w:sz w:val="20"/>
    </w:rPr>
  </w:style>
  <w:style w:type="character" w:styleId="Funotenzeichen">
    <w:name w:val="footnote reference"/>
    <w:basedOn w:val="Absatz-Standardschriftart"/>
    <w:uiPriority w:val="99"/>
    <w:semiHidden/>
    <w:unhideWhenUsed/>
    <w:rsid w:val="001C7EF9"/>
    <w:rPr>
      <w:vertAlign w:val="superscript"/>
    </w:rPr>
  </w:style>
  <w:style w:type="character" w:styleId="Seitenzahl">
    <w:name w:val="page number"/>
    <w:basedOn w:val="Absatz-Standardschriftart"/>
    <w:uiPriority w:val="99"/>
    <w:semiHidden/>
    <w:unhideWhenUsed/>
    <w:rsid w:val="00AA51E6"/>
  </w:style>
  <w:style w:type="paragraph" w:styleId="KeinLeerraum">
    <w:name w:val="No Spacing"/>
    <w:uiPriority w:val="1"/>
    <w:qFormat/>
    <w:rsid w:val="00EC4D83"/>
    <w:pPr>
      <w:spacing w:after="0" w:line="240" w:lineRule="auto"/>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4547">
      <w:bodyDiv w:val="1"/>
      <w:marLeft w:val="0"/>
      <w:marRight w:val="0"/>
      <w:marTop w:val="0"/>
      <w:marBottom w:val="0"/>
      <w:divBdr>
        <w:top w:val="none" w:sz="0" w:space="0" w:color="auto"/>
        <w:left w:val="none" w:sz="0" w:space="0" w:color="auto"/>
        <w:bottom w:val="none" w:sz="0" w:space="0" w:color="auto"/>
        <w:right w:val="none" w:sz="0" w:space="0" w:color="auto"/>
      </w:divBdr>
    </w:div>
    <w:div w:id="40248882">
      <w:bodyDiv w:val="1"/>
      <w:marLeft w:val="0"/>
      <w:marRight w:val="0"/>
      <w:marTop w:val="0"/>
      <w:marBottom w:val="0"/>
      <w:divBdr>
        <w:top w:val="none" w:sz="0" w:space="0" w:color="auto"/>
        <w:left w:val="none" w:sz="0" w:space="0" w:color="auto"/>
        <w:bottom w:val="none" w:sz="0" w:space="0" w:color="auto"/>
        <w:right w:val="none" w:sz="0" w:space="0" w:color="auto"/>
      </w:divBdr>
    </w:div>
    <w:div w:id="128977193">
      <w:bodyDiv w:val="1"/>
      <w:marLeft w:val="0"/>
      <w:marRight w:val="0"/>
      <w:marTop w:val="0"/>
      <w:marBottom w:val="0"/>
      <w:divBdr>
        <w:top w:val="none" w:sz="0" w:space="0" w:color="auto"/>
        <w:left w:val="none" w:sz="0" w:space="0" w:color="auto"/>
        <w:bottom w:val="none" w:sz="0" w:space="0" w:color="auto"/>
        <w:right w:val="none" w:sz="0" w:space="0" w:color="auto"/>
      </w:divBdr>
    </w:div>
    <w:div w:id="183132786">
      <w:bodyDiv w:val="1"/>
      <w:marLeft w:val="0"/>
      <w:marRight w:val="0"/>
      <w:marTop w:val="0"/>
      <w:marBottom w:val="0"/>
      <w:divBdr>
        <w:top w:val="none" w:sz="0" w:space="0" w:color="auto"/>
        <w:left w:val="none" w:sz="0" w:space="0" w:color="auto"/>
        <w:bottom w:val="none" w:sz="0" w:space="0" w:color="auto"/>
        <w:right w:val="none" w:sz="0" w:space="0" w:color="auto"/>
      </w:divBdr>
    </w:div>
    <w:div w:id="206307468">
      <w:bodyDiv w:val="1"/>
      <w:marLeft w:val="0"/>
      <w:marRight w:val="0"/>
      <w:marTop w:val="0"/>
      <w:marBottom w:val="0"/>
      <w:divBdr>
        <w:top w:val="none" w:sz="0" w:space="0" w:color="auto"/>
        <w:left w:val="none" w:sz="0" w:space="0" w:color="auto"/>
        <w:bottom w:val="none" w:sz="0" w:space="0" w:color="auto"/>
        <w:right w:val="none" w:sz="0" w:space="0" w:color="auto"/>
      </w:divBdr>
    </w:div>
    <w:div w:id="218051720">
      <w:bodyDiv w:val="1"/>
      <w:marLeft w:val="0"/>
      <w:marRight w:val="0"/>
      <w:marTop w:val="0"/>
      <w:marBottom w:val="0"/>
      <w:divBdr>
        <w:top w:val="none" w:sz="0" w:space="0" w:color="auto"/>
        <w:left w:val="none" w:sz="0" w:space="0" w:color="auto"/>
        <w:bottom w:val="none" w:sz="0" w:space="0" w:color="auto"/>
        <w:right w:val="none" w:sz="0" w:space="0" w:color="auto"/>
      </w:divBdr>
    </w:div>
    <w:div w:id="236474019">
      <w:bodyDiv w:val="1"/>
      <w:marLeft w:val="0"/>
      <w:marRight w:val="0"/>
      <w:marTop w:val="0"/>
      <w:marBottom w:val="0"/>
      <w:divBdr>
        <w:top w:val="none" w:sz="0" w:space="0" w:color="auto"/>
        <w:left w:val="none" w:sz="0" w:space="0" w:color="auto"/>
        <w:bottom w:val="none" w:sz="0" w:space="0" w:color="auto"/>
        <w:right w:val="none" w:sz="0" w:space="0" w:color="auto"/>
      </w:divBdr>
    </w:div>
    <w:div w:id="268898926">
      <w:bodyDiv w:val="1"/>
      <w:marLeft w:val="0"/>
      <w:marRight w:val="0"/>
      <w:marTop w:val="0"/>
      <w:marBottom w:val="0"/>
      <w:divBdr>
        <w:top w:val="none" w:sz="0" w:space="0" w:color="auto"/>
        <w:left w:val="none" w:sz="0" w:space="0" w:color="auto"/>
        <w:bottom w:val="none" w:sz="0" w:space="0" w:color="auto"/>
        <w:right w:val="none" w:sz="0" w:space="0" w:color="auto"/>
      </w:divBdr>
    </w:div>
    <w:div w:id="338776358">
      <w:bodyDiv w:val="1"/>
      <w:marLeft w:val="0"/>
      <w:marRight w:val="0"/>
      <w:marTop w:val="0"/>
      <w:marBottom w:val="0"/>
      <w:divBdr>
        <w:top w:val="none" w:sz="0" w:space="0" w:color="auto"/>
        <w:left w:val="none" w:sz="0" w:space="0" w:color="auto"/>
        <w:bottom w:val="none" w:sz="0" w:space="0" w:color="auto"/>
        <w:right w:val="none" w:sz="0" w:space="0" w:color="auto"/>
      </w:divBdr>
    </w:div>
    <w:div w:id="342779264">
      <w:bodyDiv w:val="1"/>
      <w:marLeft w:val="0"/>
      <w:marRight w:val="0"/>
      <w:marTop w:val="0"/>
      <w:marBottom w:val="0"/>
      <w:divBdr>
        <w:top w:val="none" w:sz="0" w:space="0" w:color="auto"/>
        <w:left w:val="none" w:sz="0" w:space="0" w:color="auto"/>
        <w:bottom w:val="none" w:sz="0" w:space="0" w:color="auto"/>
        <w:right w:val="none" w:sz="0" w:space="0" w:color="auto"/>
      </w:divBdr>
    </w:div>
    <w:div w:id="374744582">
      <w:bodyDiv w:val="1"/>
      <w:marLeft w:val="0"/>
      <w:marRight w:val="0"/>
      <w:marTop w:val="0"/>
      <w:marBottom w:val="0"/>
      <w:divBdr>
        <w:top w:val="none" w:sz="0" w:space="0" w:color="auto"/>
        <w:left w:val="none" w:sz="0" w:space="0" w:color="auto"/>
        <w:bottom w:val="none" w:sz="0" w:space="0" w:color="auto"/>
        <w:right w:val="none" w:sz="0" w:space="0" w:color="auto"/>
      </w:divBdr>
    </w:div>
    <w:div w:id="384137401">
      <w:bodyDiv w:val="1"/>
      <w:marLeft w:val="0"/>
      <w:marRight w:val="0"/>
      <w:marTop w:val="0"/>
      <w:marBottom w:val="0"/>
      <w:divBdr>
        <w:top w:val="none" w:sz="0" w:space="0" w:color="auto"/>
        <w:left w:val="none" w:sz="0" w:space="0" w:color="auto"/>
        <w:bottom w:val="none" w:sz="0" w:space="0" w:color="auto"/>
        <w:right w:val="none" w:sz="0" w:space="0" w:color="auto"/>
      </w:divBdr>
    </w:div>
    <w:div w:id="448160966">
      <w:bodyDiv w:val="1"/>
      <w:marLeft w:val="0"/>
      <w:marRight w:val="0"/>
      <w:marTop w:val="0"/>
      <w:marBottom w:val="0"/>
      <w:divBdr>
        <w:top w:val="none" w:sz="0" w:space="0" w:color="auto"/>
        <w:left w:val="none" w:sz="0" w:space="0" w:color="auto"/>
        <w:bottom w:val="none" w:sz="0" w:space="0" w:color="auto"/>
        <w:right w:val="none" w:sz="0" w:space="0" w:color="auto"/>
      </w:divBdr>
    </w:div>
    <w:div w:id="455107312">
      <w:bodyDiv w:val="1"/>
      <w:marLeft w:val="0"/>
      <w:marRight w:val="0"/>
      <w:marTop w:val="0"/>
      <w:marBottom w:val="0"/>
      <w:divBdr>
        <w:top w:val="none" w:sz="0" w:space="0" w:color="auto"/>
        <w:left w:val="none" w:sz="0" w:space="0" w:color="auto"/>
        <w:bottom w:val="none" w:sz="0" w:space="0" w:color="auto"/>
        <w:right w:val="none" w:sz="0" w:space="0" w:color="auto"/>
      </w:divBdr>
    </w:div>
    <w:div w:id="492840000">
      <w:bodyDiv w:val="1"/>
      <w:marLeft w:val="0"/>
      <w:marRight w:val="0"/>
      <w:marTop w:val="0"/>
      <w:marBottom w:val="0"/>
      <w:divBdr>
        <w:top w:val="none" w:sz="0" w:space="0" w:color="auto"/>
        <w:left w:val="none" w:sz="0" w:space="0" w:color="auto"/>
        <w:bottom w:val="none" w:sz="0" w:space="0" w:color="auto"/>
        <w:right w:val="none" w:sz="0" w:space="0" w:color="auto"/>
      </w:divBdr>
    </w:div>
    <w:div w:id="512720701">
      <w:bodyDiv w:val="1"/>
      <w:marLeft w:val="0"/>
      <w:marRight w:val="0"/>
      <w:marTop w:val="0"/>
      <w:marBottom w:val="0"/>
      <w:divBdr>
        <w:top w:val="none" w:sz="0" w:space="0" w:color="auto"/>
        <w:left w:val="none" w:sz="0" w:space="0" w:color="auto"/>
        <w:bottom w:val="none" w:sz="0" w:space="0" w:color="auto"/>
        <w:right w:val="none" w:sz="0" w:space="0" w:color="auto"/>
      </w:divBdr>
    </w:div>
    <w:div w:id="517544700">
      <w:bodyDiv w:val="1"/>
      <w:marLeft w:val="0"/>
      <w:marRight w:val="0"/>
      <w:marTop w:val="0"/>
      <w:marBottom w:val="0"/>
      <w:divBdr>
        <w:top w:val="none" w:sz="0" w:space="0" w:color="auto"/>
        <w:left w:val="none" w:sz="0" w:space="0" w:color="auto"/>
        <w:bottom w:val="none" w:sz="0" w:space="0" w:color="auto"/>
        <w:right w:val="none" w:sz="0" w:space="0" w:color="auto"/>
      </w:divBdr>
    </w:div>
    <w:div w:id="586354680">
      <w:bodyDiv w:val="1"/>
      <w:marLeft w:val="0"/>
      <w:marRight w:val="0"/>
      <w:marTop w:val="0"/>
      <w:marBottom w:val="0"/>
      <w:divBdr>
        <w:top w:val="none" w:sz="0" w:space="0" w:color="auto"/>
        <w:left w:val="none" w:sz="0" w:space="0" w:color="auto"/>
        <w:bottom w:val="none" w:sz="0" w:space="0" w:color="auto"/>
        <w:right w:val="none" w:sz="0" w:space="0" w:color="auto"/>
      </w:divBdr>
    </w:div>
    <w:div w:id="640235137">
      <w:bodyDiv w:val="1"/>
      <w:marLeft w:val="0"/>
      <w:marRight w:val="0"/>
      <w:marTop w:val="0"/>
      <w:marBottom w:val="0"/>
      <w:divBdr>
        <w:top w:val="none" w:sz="0" w:space="0" w:color="auto"/>
        <w:left w:val="none" w:sz="0" w:space="0" w:color="auto"/>
        <w:bottom w:val="none" w:sz="0" w:space="0" w:color="auto"/>
        <w:right w:val="none" w:sz="0" w:space="0" w:color="auto"/>
      </w:divBdr>
    </w:div>
    <w:div w:id="706370762">
      <w:bodyDiv w:val="1"/>
      <w:marLeft w:val="0"/>
      <w:marRight w:val="0"/>
      <w:marTop w:val="0"/>
      <w:marBottom w:val="0"/>
      <w:divBdr>
        <w:top w:val="none" w:sz="0" w:space="0" w:color="auto"/>
        <w:left w:val="none" w:sz="0" w:space="0" w:color="auto"/>
        <w:bottom w:val="none" w:sz="0" w:space="0" w:color="auto"/>
        <w:right w:val="none" w:sz="0" w:space="0" w:color="auto"/>
      </w:divBdr>
    </w:div>
    <w:div w:id="746810181">
      <w:bodyDiv w:val="1"/>
      <w:marLeft w:val="0"/>
      <w:marRight w:val="0"/>
      <w:marTop w:val="0"/>
      <w:marBottom w:val="0"/>
      <w:divBdr>
        <w:top w:val="none" w:sz="0" w:space="0" w:color="auto"/>
        <w:left w:val="none" w:sz="0" w:space="0" w:color="auto"/>
        <w:bottom w:val="none" w:sz="0" w:space="0" w:color="auto"/>
        <w:right w:val="none" w:sz="0" w:space="0" w:color="auto"/>
      </w:divBdr>
    </w:div>
    <w:div w:id="761224474">
      <w:bodyDiv w:val="1"/>
      <w:marLeft w:val="0"/>
      <w:marRight w:val="0"/>
      <w:marTop w:val="0"/>
      <w:marBottom w:val="0"/>
      <w:divBdr>
        <w:top w:val="none" w:sz="0" w:space="0" w:color="auto"/>
        <w:left w:val="none" w:sz="0" w:space="0" w:color="auto"/>
        <w:bottom w:val="none" w:sz="0" w:space="0" w:color="auto"/>
        <w:right w:val="none" w:sz="0" w:space="0" w:color="auto"/>
      </w:divBdr>
    </w:div>
    <w:div w:id="787354067">
      <w:bodyDiv w:val="1"/>
      <w:marLeft w:val="0"/>
      <w:marRight w:val="0"/>
      <w:marTop w:val="0"/>
      <w:marBottom w:val="0"/>
      <w:divBdr>
        <w:top w:val="none" w:sz="0" w:space="0" w:color="auto"/>
        <w:left w:val="none" w:sz="0" w:space="0" w:color="auto"/>
        <w:bottom w:val="none" w:sz="0" w:space="0" w:color="auto"/>
        <w:right w:val="none" w:sz="0" w:space="0" w:color="auto"/>
      </w:divBdr>
    </w:div>
    <w:div w:id="829757475">
      <w:bodyDiv w:val="1"/>
      <w:marLeft w:val="0"/>
      <w:marRight w:val="0"/>
      <w:marTop w:val="0"/>
      <w:marBottom w:val="0"/>
      <w:divBdr>
        <w:top w:val="none" w:sz="0" w:space="0" w:color="auto"/>
        <w:left w:val="none" w:sz="0" w:space="0" w:color="auto"/>
        <w:bottom w:val="none" w:sz="0" w:space="0" w:color="auto"/>
        <w:right w:val="none" w:sz="0" w:space="0" w:color="auto"/>
      </w:divBdr>
    </w:div>
    <w:div w:id="834340802">
      <w:bodyDiv w:val="1"/>
      <w:marLeft w:val="0"/>
      <w:marRight w:val="0"/>
      <w:marTop w:val="0"/>
      <w:marBottom w:val="0"/>
      <w:divBdr>
        <w:top w:val="none" w:sz="0" w:space="0" w:color="auto"/>
        <w:left w:val="none" w:sz="0" w:space="0" w:color="auto"/>
        <w:bottom w:val="none" w:sz="0" w:space="0" w:color="auto"/>
        <w:right w:val="none" w:sz="0" w:space="0" w:color="auto"/>
      </w:divBdr>
    </w:div>
    <w:div w:id="842932425">
      <w:bodyDiv w:val="1"/>
      <w:marLeft w:val="0"/>
      <w:marRight w:val="0"/>
      <w:marTop w:val="0"/>
      <w:marBottom w:val="0"/>
      <w:divBdr>
        <w:top w:val="none" w:sz="0" w:space="0" w:color="auto"/>
        <w:left w:val="none" w:sz="0" w:space="0" w:color="auto"/>
        <w:bottom w:val="none" w:sz="0" w:space="0" w:color="auto"/>
        <w:right w:val="none" w:sz="0" w:space="0" w:color="auto"/>
      </w:divBdr>
    </w:div>
    <w:div w:id="865673460">
      <w:bodyDiv w:val="1"/>
      <w:marLeft w:val="0"/>
      <w:marRight w:val="0"/>
      <w:marTop w:val="0"/>
      <w:marBottom w:val="0"/>
      <w:divBdr>
        <w:top w:val="none" w:sz="0" w:space="0" w:color="auto"/>
        <w:left w:val="none" w:sz="0" w:space="0" w:color="auto"/>
        <w:bottom w:val="none" w:sz="0" w:space="0" w:color="auto"/>
        <w:right w:val="none" w:sz="0" w:space="0" w:color="auto"/>
      </w:divBdr>
    </w:div>
    <w:div w:id="936257527">
      <w:bodyDiv w:val="1"/>
      <w:marLeft w:val="0"/>
      <w:marRight w:val="0"/>
      <w:marTop w:val="0"/>
      <w:marBottom w:val="0"/>
      <w:divBdr>
        <w:top w:val="none" w:sz="0" w:space="0" w:color="auto"/>
        <w:left w:val="none" w:sz="0" w:space="0" w:color="auto"/>
        <w:bottom w:val="none" w:sz="0" w:space="0" w:color="auto"/>
        <w:right w:val="none" w:sz="0" w:space="0" w:color="auto"/>
      </w:divBdr>
    </w:div>
    <w:div w:id="958605274">
      <w:bodyDiv w:val="1"/>
      <w:marLeft w:val="0"/>
      <w:marRight w:val="0"/>
      <w:marTop w:val="0"/>
      <w:marBottom w:val="0"/>
      <w:divBdr>
        <w:top w:val="none" w:sz="0" w:space="0" w:color="auto"/>
        <w:left w:val="none" w:sz="0" w:space="0" w:color="auto"/>
        <w:bottom w:val="none" w:sz="0" w:space="0" w:color="auto"/>
        <w:right w:val="none" w:sz="0" w:space="0" w:color="auto"/>
      </w:divBdr>
    </w:div>
    <w:div w:id="962225402">
      <w:bodyDiv w:val="1"/>
      <w:marLeft w:val="0"/>
      <w:marRight w:val="0"/>
      <w:marTop w:val="0"/>
      <w:marBottom w:val="0"/>
      <w:divBdr>
        <w:top w:val="none" w:sz="0" w:space="0" w:color="auto"/>
        <w:left w:val="none" w:sz="0" w:space="0" w:color="auto"/>
        <w:bottom w:val="none" w:sz="0" w:space="0" w:color="auto"/>
        <w:right w:val="none" w:sz="0" w:space="0" w:color="auto"/>
      </w:divBdr>
    </w:div>
    <w:div w:id="997266171">
      <w:bodyDiv w:val="1"/>
      <w:marLeft w:val="0"/>
      <w:marRight w:val="0"/>
      <w:marTop w:val="0"/>
      <w:marBottom w:val="0"/>
      <w:divBdr>
        <w:top w:val="none" w:sz="0" w:space="0" w:color="auto"/>
        <w:left w:val="none" w:sz="0" w:space="0" w:color="auto"/>
        <w:bottom w:val="none" w:sz="0" w:space="0" w:color="auto"/>
        <w:right w:val="none" w:sz="0" w:space="0" w:color="auto"/>
      </w:divBdr>
    </w:div>
    <w:div w:id="1029722129">
      <w:bodyDiv w:val="1"/>
      <w:marLeft w:val="0"/>
      <w:marRight w:val="0"/>
      <w:marTop w:val="0"/>
      <w:marBottom w:val="0"/>
      <w:divBdr>
        <w:top w:val="none" w:sz="0" w:space="0" w:color="auto"/>
        <w:left w:val="none" w:sz="0" w:space="0" w:color="auto"/>
        <w:bottom w:val="none" w:sz="0" w:space="0" w:color="auto"/>
        <w:right w:val="none" w:sz="0" w:space="0" w:color="auto"/>
      </w:divBdr>
    </w:div>
    <w:div w:id="1034623030">
      <w:bodyDiv w:val="1"/>
      <w:marLeft w:val="0"/>
      <w:marRight w:val="0"/>
      <w:marTop w:val="0"/>
      <w:marBottom w:val="0"/>
      <w:divBdr>
        <w:top w:val="none" w:sz="0" w:space="0" w:color="auto"/>
        <w:left w:val="none" w:sz="0" w:space="0" w:color="auto"/>
        <w:bottom w:val="none" w:sz="0" w:space="0" w:color="auto"/>
        <w:right w:val="none" w:sz="0" w:space="0" w:color="auto"/>
      </w:divBdr>
    </w:div>
    <w:div w:id="1038313252">
      <w:bodyDiv w:val="1"/>
      <w:marLeft w:val="0"/>
      <w:marRight w:val="0"/>
      <w:marTop w:val="0"/>
      <w:marBottom w:val="0"/>
      <w:divBdr>
        <w:top w:val="none" w:sz="0" w:space="0" w:color="auto"/>
        <w:left w:val="none" w:sz="0" w:space="0" w:color="auto"/>
        <w:bottom w:val="none" w:sz="0" w:space="0" w:color="auto"/>
        <w:right w:val="none" w:sz="0" w:space="0" w:color="auto"/>
      </w:divBdr>
    </w:div>
    <w:div w:id="1040594072">
      <w:bodyDiv w:val="1"/>
      <w:marLeft w:val="0"/>
      <w:marRight w:val="0"/>
      <w:marTop w:val="0"/>
      <w:marBottom w:val="0"/>
      <w:divBdr>
        <w:top w:val="none" w:sz="0" w:space="0" w:color="auto"/>
        <w:left w:val="none" w:sz="0" w:space="0" w:color="auto"/>
        <w:bottom w:val="none" w:sz="0" w:space="0" w:color="auto"/>
        <w:right w:val="none" w:sz="0" w:space="0" w:color="auto"/>
      </w:divBdr>
    </w:div>
    <w:div w:id="1045132647">
      <w:bodyDiv w:val="1"/>
      <w:marLeft w:val="0"/>
      <w:marRight w:val="0"/>
      <w:marTop w:val="0"/>
      <w:marBottom w:val="0"/>
      <w:divBdr>
        <w:top w:val="none" w:sz="0" w:space="0" w:color="auto"/>
        <w:left w:val="none" w:sz="0" w:space="0" w:color="auto"/>
        <w:bottom w:val="none" w:sz="0" w:space="0" w:color="auto"/>
        <w:right w:val="none" w:sz="0" w:space="0" w:color="auto"/>
      </w:divBdr>
    </w:div>
    <w:div w:id="1096823195">
      <w:bodyDiv w:val="1"/>
      <w:marLeft w:val="0"/>
      <w:marRight w:val="0"/>
      <w:marTop w:val="0"/>
      <w:marBottom w:val="0"/>
      <w:divBdr>
        <w:top w:val="none" w:sz="0" w:space="0" w:color="auto"/>
        <w:left w:val="none" w:sz="0" w:space="0" w:color="auto"/>
        <w:bottom w:val="none" w:sz="0" w:space="0" w:color="auto"/>
        <w:right w:val="none" w:sz="0" w:space="0" w:color="auto"/>
      </w:divBdr>
    </w:div>
    <w:div w:id="1151212855">
      <w:bodyDiv w:val="1"/>
      <w:marLeft w:val="0"/>
      <w:marRight w:val="0"/>
      <w:marTop w:val="0"/>
      <w:marBottom w:val="0"/>
      <w:divBdr>
        <w:top w:val="none" w:sz="0" w:space="0" w:color="auto"/>
        <w:left w:val="none" w:sz="0" w:space="0" w:color="auto"/>
        <w:bottom w:val="none" w:sz="0" w:space="0" w:color="auto"/>
        <w:right w:val="none" w:sz="0" w:space="0" w:color="auto"/>
      </w:divBdr>
    </w:div>
    <w:div w:id="1157771435">
      <w:bodyDiv w:val="1"/>
      <w:marLeft w:val="0"/>
      <w:marRight w:val="0"/>
      <w:marTop w:val="0"/>
      <w:marBottom w:val="0"/>
      <w:divBdr>
        <w:top w:val="none" w:sz="0" w:space="0" w:color="auto"/>
        <w:left w:val="none" w:sz="0" w:space="0" w:color="auto"/>
        <w:bottom w:val="none" w:sz="0" w:space="0" w:color="auto"/>
        <w:right w:val="none" w:sz="0" w:space="0" w:color="auto"/>
      </w:divBdr>
    </w:div>
    <w:div w:id="1178228192">
      <w:bodyDiv w:val="1"/>
      <w:marLeft w:val="0"/>
      <w:marRight w:val="0"/>
      <w:marTop w:val="0"/>
      <w:marBottom w:val="0"/>
      <w:divBdr>
        <w:top w:val="none" w:sz="0" w:space="0" w:color="auto"/>
        <w:left w:val="none" w:sz="0" w:space="0" w:color="auto"/>
        <w:bottom w:val="none" w:sz="0" w:space="0" w:color="auto"/>
        <w:right w:val="none" w:sz="0" w:space="0" w:color="auto"/>
      </w:divBdr>
    </w:div>
    <w:div w:id="1183284779">
      <w:bodyDiv w:val="1"/>
      <w:marLeft w:val="0"/>
      <w:marRight w:val="0"/>
      <w:marTop w:val="0"/>
      <w:marBottom w:val="0"/>
      <w:divBdr>
        <w:top w:val="none" w:sz="0" w:space="0" w:color="auto"/>
        <w:left w:val="none" w:sz="0" w:space="0" w:color="auto"/>
        <w:bottom w:val="none" w:sz="0" w:space="0" w:color="auto"/>
        <w:right w:val="none" w:sz="0" w:space="0" w:color="auto"/>
      </w:divBdr>
    </w:div>
    <w:div w:id="1255941748">
      <w:bodyDiv w:val="1"/>
      <w:marLeft w:val="0"/>
      <w:marRight w:val="0"/>
      <w:marTop w:val="0"/>
      <w:marBottom w:val="0"/>
      <w:divBdr>
        <w:top w:val="none" w:sz="0" w:space="0" w:color="auto"/>
        <w:left w:val="none" w:sz="0" w:space="0" w:color="auto"/>
        <w:bottom w:val="none" w:sz="0" w:space="0" w:color="auto"/>
        <w:right w:val="none" w:sz="0" w:space="0" w:color="auto"/>
      </w:divBdr>
    </w:div>
    <w:div w:id="1355839453">
      <w:bodyDiv w:val="1"/>
      <w:marLeft w:val="0"/>
      <w:marRight w:val="0"/>
      <w:marTop w:val="0"/>
      <w:marBottom w:val="0"/>
      <w:divBdr>
        <w:top w:val="none" w:sz="0" w:space="0" w:color="auto"/>
        <w:left w:val="none" w:sz="0" w:space="0" w:color="auto"/>
        <w:bottom w:val="none" w:sz="0" w:space="0" w:color="auto"/>
        <w:right w:val="none" w:sz="0" w:space="0" w:color="auto"/>
      </w:divBdr>
    </w:div>
    <w:div w:id="1375545371">
      <w:bodyDiv w:val="1"/>
      <w:marLeft w:val="0"/>
      <w:marRight w:val="0"/>
      <w:marTop w:val="0"/>
      <w:marBottom w:val="0"/>
      <w:divBdr>
        <w:top w:val="none" w:sz="0" w:space="0" w:color="auto"/>
        <w:left w:val="none" w:sz="0" w:space="0" w:color="auto"/>
        <w:bottom w:val="none" w:sz="0" w:space="0" w:color="auto"/>
        <w:right w:val="none" w:sz="0" w:space="0" w:color="auto"/>
      </w:divBdr>
    </w:div>
    <w:div w:id="1398361315">
      <w:bodyDiv w:val="1"/>
      <w:marLeft w:val="0"/>
      <w:marRight w:val="0"/>
      <w:marTop w:val="0"/>
      <w:marBottom w:val="0"/>
      <w:divBdr>
        <w:top w:val="none" w:sz="0" w:space="0" w:color="auto"/>
        <w:left w:val="none" w:sz="0" w:space="0" w:color="auto"/>
        <w:bottom w:val="none" w:sz="0" w:space="0" w:color="auto"/>
        <w:right w:val="none" w:sz="0" w:space="0" w:color="auto"/>
      </w:divBdr>
    </w:div>
    <w:div w:id="1441072766">
      <w:bodyDiv w:val="1"/>
      <w:marLeft w:val="0"/>
      <w:marRight w:val="0"/>
      <w:marTop w:val="0"/>
      <w:marBottom w:val="0"/>
      <w:divBdr>
        <w:top w:val="none" w:sz="0" w:space="0" w:color="auto"/>
        <w:left w:val="none" w:sz="0" w:space="0" w:color="auto"/>
        <w:bottom w:val="none" w:sz="0" w:space="0" w:color="auto"/>
        <w:right w:val="none" w:sz="0" w:space="0" w:color="auto"/>
      </w:divBdr>
    </w:div>
    <w:div w:id="1458992516">
      <w:bodyDiv w:val="1"/>
      <w:marLeft w:val="0"/>
      <w:marRight w:val="0"/>
      <w:marTop w:val="0"/>
      <w:marBottom w:val="0"/>
      <w:divBdr>
        <w:top w:val="none" w:sz="0" w:space="0" w:color="auto"/>
        <w:left w:val="none" w:sz="0" w:space="0" w:color="auto"/>
        <w:bottom w:val="none" w:sz="0" w:space="0" w:color="auto"/>
        <w:right w:val="none" w:sz="0" w:space="0" w:color="auto"/>
      </w:divBdr>
    </w:div>
    <w:div w:id="1481075469">
      <w:bodyDiv w:val="1"/>
      <w:marLeft w:val="0"/>
      <w:marRight w:val="0"/>
      <w:marTop w:val="0"/>
      <w:marBottom w:val="0"/>
      <w:divBdr>
        <w:top w:val="none" w:sz="0" w:space="0" w:color="auto"/>
        <w:left w:val="none" w:sz="0" w:space="0" w:color="auto"/>
        <w:bottom w:val="none" w:sz="0" w:space="0" w:color="auto"/>
        <w:right w:val="none" w:sz="0" w:space="0" w:color="auto"/>
      </w:divBdr>
      <w:divsChild>
        <w:div w:id="500199681">
          <w:marLeft w:val="0"/>
          <w:marRight w:val="0"/>
          <w:marTop w:val="0"/>
          <w:marBottom w:val="0"/>
          <w:divBdr>
            <w:top w:val="none" w:sz="0" w:space="0" w:color="auto"/>
            <w:left w:val="none" w:sz="0" w:space="0" w:color="auto"/>
            <w:bottom w:val="none" w:sz="0" w:space="0" w:color="auto"/>
            <w:right w:val="none" w:sz="0" w:space="0" w:color="auto"/>
          </w:divBdr>
        </w:div>
        <w:div w:id="960265022">
          <w:marLeft w:val="0"/>
          <w:marRight w:val="0"/>
          <w:marTop w:val="0"/>
          <w:marBottom w:val="0"/>
          <w:divBdr>
            <w:top w:val="none" w:sz="0" w:space="0" w:color="auto"/>
            <w:left w:val="none" w:sz="0" w:space="0" w:color="auto"/>
            <w:bottom w:val="none" w:sz="0" w:space="0" w:color="auto"/>
            <w:right w:val="none" w:sz="0" w:space="0" w:color="auto"/>
          </w:divBdr>
        </w:div>
        <w:div w:id="1252663330">
          <w:marLeft w:val="0"/>
          <w:marRight w:val="0"/>
          <w:marTop w:val="0"/>
          <w:marBottom w:val="0"/>
          <w:divBdr>
            <w:top w:val="none" w:sz="0" w:space="0" w:color="auto"/>
            <w:left w:val="none" w:sz="0" w:space="0" w:color="auto"/>
            <w:bottom w:val="none" w:sz="0" w:space="0" w:color="auto"/>
            <w:right w:val="none" w:sz="0" w:space="0" w:color="auto"/>
          </w:divBdr>
        </w:div>
        <w:div w:id="1460339497">
          <w:marLeft w:val="0"/>
          <w:marRight w:val="0"/>
          <w:marTop w:val="0"/>
          <w:marBottom w:val="0"/>
          <w:divBdr>
            <w:top w:val="none" w:sz="0" w:space="0" w:color="auto"/>
            <w:left w:val="none" w:sz="0" w:space="0" w:color="auto"/>
            <w:bottom w:val="none" w:sz="0" w:space="0" w:color="auto"/>
            <w:right w:val="none" w:sz="0" w:space="0" w:color="auto"/>
          </w:divBdr>
        </w:div>
      </w:divsChild>
    </w:div>
    <w:div w:id="1507403551">
      <w:bodyDiv w:val="1"/>
      <w:marLeft w:val="0"/>
      <w:marRight w:val="0"/>
      <w:marTop w:val="0"/>
      <w:marBottom w:val="0"/>
      <w:divBdr>
        <w:top w:val="none" w:sz="0" w:space="0" w:color="auto"/>
        <w:left w:val="none" w:sz="0" w:space="0" w:color="auto"/>
        <w:bottom w:val="none" w:sz="0" w:space="0" w:color="auto"/>
        <w:right w:val="none" w:sz="0" w:space="0" w:color="auto"/>
      </w:divBdr>
    </w:div>
    <w:div w:id="1607884717">
      <w:bodyDiv w:val="1"/>
      <w:marLeft w:val="0"/>
      <w:marRight w:val="0"/>
      <w:marTop w:val="0"/>
      <w:marBottom w:val="0"/>
      <w:divBdr>
        <w:top w:val="none" w:sz="0" w:space="0" w:color="auto"/>
        <w:left w:val="none" w:sz="0" w:space="0" w:color="auto"/>
        <w:bottom w:val="none" w:sz="0" w:space="0" w:color="auto"/>
        <w:right w:val="none" w:sz="0" w:space="0" w:color="auto"/>
      </w:divBdr>
    </w:div>
    <w:div w:id="1710960035">
      <w:bodyDiv w:val="1"/>
      <w:marLeft w:val="0"/>
      <w:marRight w:val="0"/>
      <w:marTop w:val="0"/>
      <w:marBottom w:val="0"/>
      <w:divBdr>
        <w:top w:val="none" w:sz="0" w:space="0" w:color="auto"/>
        <w:left w:val="none" w:sz="0" w:space="0" w:color="auto"/>
        <w:bottom w:val="none" w:sz="0" w:space="0" w:color="auto"/>
        <w:right w:val="none" w:sz="0" w:space="0" w:color="auto"/>
      </w:divBdr>
    </w:div>
    <w:div w:id="1727952483">
      <w:bodyDiv w:val="1"/>
      <w:marLeft w:val="0"/>
      <w:marRight w:val="0"/>
      <w:marTop w:val="0"/>
      <w:marBottom w:val="0"/>
      <w:divBdr>
        <w:top w:val="none" w:sz="0" w:space="0" w:color="auto"/>
        <w:left w:val="none" w:sz="0" w:space="0" w:color="auto"/>
        <w:bottom w:val="none" w:sz="0" w:space="0" w:color="auto"/>
        <w:right w:val="none" w:sz="0" w:space="0" w:color="auto"/>
      </w:divBdr>
    </w:div>
    <w:div w:id="1731491285">
      <w:bodyDiv w:val="1"/>
      <w:marLeft w:val="0"/>
      <w:marRight w:val="0"/>
      <w:marTop w:val="0"/>
      <w:marBottom w:val="0"/>
      <w:divBdr>
        <w:top w:val="none" w:sz="0" w:space="0" w:color="auto"/>
        <w:left w:val="none" w:sz="0" w:space="0" w:color="auto"/>
        <w:bottom w:val="none" w:sz="0" w:space="0" w:color="auto"/>
        <w:right w:val="none" w:sz="0" w:space="0" w:color="auto"/>
      </w:divBdr>
    </w:div>
    <w:div w:id="1732775883">
      <w:bodyDiv w:val="1"/>
      <w:marLeft w:val="0"/>
      <w:marRight w:val="0"/>
      <w:marTop w:val="0"/>
      <w:marBottom w:val="0"/>
      <w:divBdr>
        <w:top w:val="none" w:sz="0" w:space="0" w:color="auto"/>
        <w:left w:val="none" w:sz="0" w:space="0" w:color="auto"/>
        <w:bottom w:val="none" w:sz="0" w:space="0" w:color="auto"/>
        <w:right w:val="none" w:sz="0" w:space="0" w:color="auto"/>
      </w:divBdr>
    </w:div>
    <w:div w:id="1757627899">
      <w:bodyDiv w:val="1"/>
      <w:marLeft w:val="0"/>
      <w:marRight w:val="0"/>
      <w:marTop w:val="0"/>
      <w:marBottom w:val="0"/>
      <w:divBdr>
        <w:top w:val="none" w:sz="0" w:space="0" w:color="auto"/>
        <w:left w:val="none" w:sz="0" w:space="0" w:color="auto"/>
        <w:bottom w:val="none" w:sz="0" w:space="0" w:color="auto"/>
        <w:right w:val="none" w:sz="0" w:space="0" w:color="auto"/>
      </w:divBdr>
    </w:div>
    <w:div w:id="1775856697">
      <w:bodyDiv w:val="1"/>
      <w:marLeft w:val="0"/>
      <w:marRight w:val="0"/>
      <w:marTop w:val="0"/>
      <w:marBottom w:val="0"/>
      <w:divBdr>
        <w:top w:val="none" w:sz="0" w:space="0" w:color="auto"/>
        <w:left w:val="none" w:sz="0" w:space="0" w:color="auto"/>
        <w:bottom w:val="none" w:sz="0" w:space="0" w:color="auto"/>
        <w:right w:val="none" w:sz="0" w:space="0" w:color="auto"/>
      </w:divBdr>
    </w:div>
    <w:div w:id="1782533254">
      <w:bodyDiv w:val="1"/>
      <w:marLeft w:val="0"/>
      <w:marRight w:val="0"/>
      <w:marTop w:val="0"/>
      <w:marBottom w:val="0"/>
      <w:divBdr>
        <w:top w:val="none" w:sz="0" w:space="0" w:color="auto"/>
        <w:left w:val="none" w:sz="0" w:space="0" w:color="auto"/>
        <w:bottom w:val="none" w:sz="0" w:space="0" w:color="auto"/>
        <w:right w:val="none" w:sz="0" w:space="0" w:color="auto"/>
      </w:divBdr>
      <w:divsChild>
        <w:div w:id="503790172">
          <w:marLeft w:val="0"/>
          <w:marRight w:val="0"/>
          <w:marTop w:val="0"/>
          <w:marBottom w:val="0"/>
          <w:divBdr>
            <w:top w:val="none" w:sz="0" w:space="0" w:color="auto"/>
            <w:left w:val="none" w:sz="0" w:space="0" w:color="auto"/>
            <w:bottom w:val="none" w:sz="0" w:space="0" w:color="auto"/>
            <w:right w:val="none" w:sz="0" w:space="0" w:color="auto"/>
          </w:divBdr>
        </w:div>
      </w:divsChild>
    </w:div>
    <w:div w:id="1815829522">
      <w:bodyDiv w:val="1"/>
      <w:marLeft w:val="0"/>
      <w:marRight w:val="0"/>
      <w:marTop w:val="0"/>
      <w:marBottom w:val="0"/>
      <w:divBdr>
        <w:top w:val="none" w:sz="0" w:space="0" w:color="auto"/>
        <w:left w:val="none" w:sz="0" w:space="0" w:color="auto"/>
        <w:bottom w:val="none" w:sz="0" w:space="0" w:color="auto"/>
        <w:right w:val="none" w:sz="0" w:space="0" w:color="auto"/>
      </w:divBdr>
    </w:div>
    <w:div w:id="1816944726">
      <w:bodyDiv w:val="1"/>
      <w:marLeft w:val="0"/>
      <w:marRight w:val="0"/>
      <w:marTop w:val="0"/>
      <w:marBottom w:val="0"/>
      <w:divBdr>
        <w:top w:val="none" w:sz="0" w:space="0" w:color="auto"/>
        <w:left w:val="none" w:sz="0" w:space="0" w:color="auto"/>
        <w:bottom w:val="none" w:sz="0" w:space="0" w:color="auto"/>
        <w:right w:val="none" w:sz="0" w:space="0" w:color="auto"/>
      </w:divBdr>
    </w:div>
    <w:div w:id="1857504026">
      <w:bodyDiv w:val="1"/>
      <w:marLeft w:val="0"/>
      <w:marRight w:val="0"/>
      <w:marTop w:val="0"/>
      <w:marBottom w:val="0"/>
      <w:divBdr>
        <w:top w:val="none" w:sz="0" w:space="0" w:color="auto"/>
        <w:left w:val="none" w:sz="0" w:space="0" w:color="auto"/>
        <w:bottom w:val="none" w:sz="0" w:space="0" w:color="auto"/>
        <w:right w:val="none" w:sz="0" w:space="0" w:color="auto"/>
      </w:divBdr>
    </w:div>
    <w:div w:id="1895508132">
      <w:bodyDiv w:val="1"/>
      <w:marLeft w:val="0"/>
      <w:marRight w:val="0"/>
      <w:marTop w:val="0"/>
      <w:marBottom w:val="0"/>
      <w:divBdr>
        <w:top w:val="none" w:sz="0" w:space="0" w:color="auto"/>
        <w:left w:val="none" w:sz="0" w:space="0" w:color="auto"/>
        <w:bottom w:val="none" w:sz="0" w:space="0" w:color="auto"/>
        <w:right w:val="none" w:sz="0" w:space="0" w:color="auto"/>
      </w:divBdr>
    </w:div>
    <w:div w:id="1909337389">
      <w:bodyDiv w:val="1"/>
      <w:marLeft w:val="0"/>
      <w:marRight w:val="0"/>
      <w:marTop w:val="0"/>
      <w:marBottom w:val="0"/>
      <w:divBdr>
        <w:top w:val="none" w:sz="0" w:space="0" w:color="auto"/>
        <w:left w:val="none" w:sz="0" w:space="0" w:color="auto"/>
        <w:bottom w:val="none" w:sz="0" w:space="0" w:color="auto"/>
        <w:right w:val="none" w:sz="0" w:space="0" w:color="auto"/>
      </w:divBdr>
    </w:div>
    <w:div w:id="1936864943">
      <w:bodyDiv w:val="1"/>
      <w:marLeft w:val="0"/>
      <w:marRight w:val="0"/>
      <w:marTop w:val="0"/>
      <w:marBottom w:val="0"/>
      <w:divBdr>
        <w:top w:val="none" w:sz="0" w:space="0" w:color="auto"/>
        <w:left w:val="none" w:sz="0" w:space="0" w:color="auto"/>
        <w:bottom w:val="none" w:sz="0" w:space="0" w:color="auto"/>
        <w:right w:val="none" w:sz="0" w:space="0" w:color="auto"/>
      </w:divBdr>
    </w:div>
    <w:div w:id="1940596111">
      <w:bodyDiv w:val="1"/>
      <w:marLeft w:val="0"/>
      <w:marRight w:val="0"/>
      <w:marTop w:val="0"/>
      <w:marBottom w:val="0"/>
      <w:divBdr>
        <w:top w:val="none" w:sz="0" w:space="0" w:color="auto"/>
        <w:left w:val="none" w:sz="0" w:space="0" w:color="auto"/>
        <w:bottom w:val="none" w:sz="0" w:space="0" w:color="auto"/>
        <w:right w:val="none" w:sz="0" w:space="0" w:color="auto"/>
      </w:divBdr>
    </w:div>
    <w:div w:id="1962804611">
      <w:bodyDiv w:val="1"/>
      <w:marLeft w:val="0"/>
      <w:marRight w:val="0"/>
      <w:marTop w:val="0"/>
      <w:marBottom w:val="0"/>
      <w:divBdr>
        <w:top w:val="none" w:sz="0" w:space="0" w:color="auto"/>
        <w:left w:val="none" w:sz="0" w:space="0" w:color="auto"/>
        <w:bottom w:val="none" w:sz="0" w:space="0" w:color="auto"/>
        <w:right w:val="none" w:sz="0" w:space="0" w:color="auto"/>
      </w:divBdr>
    </w:div>
    <w:div w:id="1966504955">
      <w:bodyDiv w:val="1"/>
      <w:marLeft w:val="0"/>
      <w:marRight w:val="0"/>
      <w:marTop w:val="0"/>
      <w:marBottom w:val="0"/>
      <w:divBdr>
        <w:top w:val="none" w:sz="0" w:space="0" w:color="auto"/>
        <w:left w:val="none" w:sz="0" w:space="0" w:color="auto"/>
        <w:bottom w:val="none" w:sz="0" w:space="0" w:color="auto"/>
        <w:right w:val="none" w:sz="0" w:space="0" w:color="auto"/>
      </w:divBdr>
    </w:div>
    <w:div w:id="1997225627">
      <w:bodyDiv w:val="1"/>
      <w:marLeft w:val="0"/>
      <w:marRight w:val="0"/>
      <w:marTop w:val="0"/>
      <w:marBottom w:val="0"/>
      <w:divBdr>
        <w:top w:val="none" w:sz="0" w:space="0" w:color="auto"/>
        <w:left w:val="none" w:sz="0" w:space="0" w:color="auto"/>
        <w:bottom w:val="none" w:sz="0" w:space="0" w:color="auto"/>
        <w:right w:val="none" w:sz="0" w:space="0" w:color="auto"/>
      </w:divBdr>
    </w:div>
    <w:div w:id="2010054821">
      <w:bodyDiv w:val="1"/>
      <w:marLeft w:val="0"/>
      <w:marRight w:val="0"/>
      <w:marTop w:val="0"/>
      <w:marBottom w:val="0"/>
      <w:divBdr>
        <w:top w:val="none" w:sz="0" w:space="0" w:color="auto"/>
        <w:left w:val="none" w:sz="0" w:space="0" w:color="auto"/>
        <w:bottom w:val="none" w:sz="0" w:space="0" w:color="auto"/>
        <w:right w:val="none" w:sz="0" w:space="0" w:color="auto"/>
      </w:divBdr>
    </w:div>
    <w:div w:id="2012443200">
      <w:bodyDiv w:val="1"/>
      <w:marLeft w:val="0"/>
      <w:marRight w:val="0"/>
      <w:marTop w:val="0"/>
      <w:marBottom w:val="0"/>
      <w:divBdr>
        <w:top w:val="none" w:sz="0" w:space="0" w:color="auto"/>
        <w:left w:val="none" w:sz="0" w:space="0" w:color="auto"/>
        <w:bottom w:val="none" w:sz="0" w:space="0" w:color="auto"/>
        <w:right w:val="none" w:sz="0" w:space="0" w:color="auto"/>
      </w:divBdr>
    </w:div>
    <w:div w:id="2099206527">
      <w:bodyDiv w:val="1"/>
      <w:marLeft w:val="0"/>
      <w:marRight w:val="0"/>
      <w:marTop w:val="0"/>
      <w:marBottom w:val="0"/>
      <w:divBdr>
        <w:top w:val="none" w:sz="0" w:space="0" w:color="auto"/>
        <w:left w:val="none" w:sz="0" w:space="0" w:color="auto"/>
        <w:bottom w:val="none" w:sz="0" w:space="0" w:color="auto"/>
        <w:right w:val="none" w:sz="0" w:space="0" w:color="auto"/>
      </w:divBdr>
    </w:div>
    <w:div w:id="2119979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94.png" Id="rId117" /><Relationship Type="http://schemas.openxmlformats.org/officeDocument/2006/relationships/image" Target="media/image3.png" Id="rId21" /><Relationship Type="http://schemas.openxmlformats.org/officeDocument/2006/relationships/image" Target="media/image24.png" Id="rId42" /><Relationship Type="http://schemas.openxmlformats.org/officeDocument/2006/relationships/image" Target="media/image45.emf" Id="rId63" /><Relationship Type="http://schemas.openxmlformats.org/officeDocument/2006/relationships/image" Target="media/image61.png" Id="rId84" /><Relationship Type="http://schemas.openxmlformats.org/officeDocument/2006/relationships/image" Target="media/image2.png" Id="rId16" /><Relationship Type="http://schemas.openxmlformats.org/officeDocument/2006/relationships/image" Target="media/image84.png" Id="rId107" /><Relationship Type="http://schemas.openxmlformats.org/officeDocument/2006/relationships/image" Target="media/image1.jpeg" Id="rId11" /><Relationship Type="http://schemas.openxmlformats.org/officeDocument/2006/relationships/image" Target="media/image14.png" Id="rId32" /><Relationship Type="http://schemas.openxmlformats.org/officeDocument/2006/relationships/image" Target="media/image19.png" Id="rId37" /><Relationship Type="http://schemas.openxmlformats.org/officeDocument/2006/relationships/image" Target="media/image35.png" Id="rId53" /><Relationship Type="http://schemas.openxmlformats.org/officeDocument/2006/relationships/image" Target="media/image40.png" Id="rId58" /><Relationship Type="http://schemas.openxmlformats.org/officeDocument/2006/relationships/image" Target="media/image52.png" Id="rId74" /><Relationship Type="http://schemas.openxmlformats.org/officeDocument/2006/relationships/image" Target="media/image57.png" Id="rId79" /><Relationship Type="http://schemas.openxmlformats.org/officeDocument/2006/relationships/image" Target="media/image79.png" Id="rId102" /><Relationship Type="http://schemas.openxmlformats.org/officeDocument/2006/relationships/image" Target="media/image100.png" Id="rId123" /><Relationship Type="http://schemas.openxmlformats.org/officeDocument/2006/relationships/hyperlink" Target="https://zhaw.sharepoint.com/sites/BP3Group32/Freigegebene%20Dokumente/General/BP3_group_3_final.docx" TargetMode="External" Id="rId128" /><Relationship Type="http://schemas.openxmlformats.org/officeDocument/2006/relationships/numbering" Target="numbering.xml" Id="rId5" /><Relationship Type="http://schemas.openxmlformats.org/officeDocument/2006/relationships/image" Target="media/image67.png" Id="rId90" /><Relationship Type="http://schemas.openxmlformats.org/officeDocument/2006/relationships/image" Target="media/image72.png" Id="rId95" /><Relationship Type="http://schemas.openxmlformats.org/officeDocument/2006/relationships/image" Target="media/image4.png" Id="rId22" /><Relationship Type="http://schemas.openxmlformats.org/officeDocument/2006/relationships/image" Target="media/image9.png" Id="rId27" /><Relationship Type="http://schemas.openxmlformats.org/officeDocument/2006/relationships/image" Target="media/image25.png" Id="rId43" /><Relationship Type="http://schemas.openxmlformats.org/officeDocument/2006/relationships/image" Target="media/image30.png" Id="rId48" /><Relationship Type="http://schemas.openxmlformats.org/officeDocument/2006/relationships/image" Target="media/image46.png" Id="rId64" /><Relationship Type="http://schemas.openxmlformats.org/officeDocument/2006/relationships/image" Target="media/image50.png" Id="rId69" /><Relationship Type="http://schemas.openxmlformats.org/officeDocument/2006/relationships/image" Target="media/image90.png" Id="rId113" /><Relationship Type="http://schemas.openxmlformats.org/officeDocument/2006/relationships/image" Target="media/image95.png" Id="rId118" /><Relationship Type="http://schemas.openxmlformats.org/officeDocument/2006/relationships/theme" Target="theme/theme1.xml" Id="rId134" /><Relationship Type="http://schemas.openxmlformats.org/officeDocument/2006/relationships/image" Target="media/image58.png" Id="rId80" /><Relationship Type="http://schemas.openxmlformats.org/officeDocument/2006/relationships/image" Target="media/image62.png" Id="rId85" /><Relationship Type="http://schemas.openxmlformats.org/officeDocument/2006/relationships/header" Target="header1.xml" Id="rId12" /><Relationship Type="http://schemas.openxmlformats.org/officeDocument/2006/relationships/header" Target="header3.xml" Id="rId17" /><Relationship Type="http://schemas.openxmlformats.org/officeDocument/2006/relationships/image" Target="media/image15.png" Id="rId33" /><Relationship Type="http://schemas.openxmlformats.org/officeDocument/2006/relationships/image" Target="media/image20.png" Id="rId38" /><Relationship Type="http://schemas.openxmlformats.org/officeDocument/2006/relationships/image" Target="media/image41.png" Id="rId59" /><Relationship Type="http://schemas.openxmlformats.org/officeDocument/2006/relationships/image" Target="media/image80.png" Id="rId103" /><Relationship Type="http://schemas.openxmlformats.org/officeDocument/2006/relationships/image" Target="media/image85.png" Id="rId108" /><Relationship Type="http://schemas.openxmlformats.org/officeDocument/2006/relationships/image" Target="media/image101.png" Id="rId124" /><Relationship Type="http://schemas.openxmlformats.org/officeDocument/2006/relationships/header" Target="header5.xml" Id="rId129" /><Relationship Type="http://schemas.openxmlformats.org/officeDocument/2006/relationships/image" Target="media/image36.png" Id="rId54" /><Relationship Type="http://schemas.openxmlformats.org/officeDocument/2006/relationships/hyperlink" Target="https://pall.hakobio2.com/Portfolio/c424a252-e5e4-4856-be4c-4c1617a5e52e" TargetMode="External" Id="rId70" /><Relationship Type="http://schemas.openxmlformats.org/officeDocument/2006/relationships/image" Target="media/image53.png" Id="rId75" /><Relationship Type="http://schemas.openxmlformats.org/officeDocument/2006/relationships/image" Target="media/image68.png" Id="rId91" /><Relationship Type="http://schemas.openxmlformats.org/officeDocument/2006/relationships/image" Target="media/image73.png" Id="rId9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5.png" Id="rId23" /><Relationship Type="http://schemas.openxmlformats.org/officeDocument/2006/relationships/image" Target="media/image10.png" Id="rId28" /><Relationship Type="http://schemas.openxmlformats.org/officeDocument/2006/relationships/image" Target="media/image31.png" Id="rId49" /><Relationship Type="http://schemas.openxmlformats.org/officeDocument/2006/relationships/image" Target="media/image91.png" Id="rId114" /><Relationship Type="http://schemas.openxmlformats.org/officeDocument/2006/relationships/image" Target="media/image96.png" Id="rId119" /><Relationship Type="http://schemas.openxmlformats.org/officeDocument/2006/relationships/image" Target="media/image26.png" Id="rId44" /><Relationship Type="http://schemas.openxmlformats.org/officeDocument/2006/relationships/image" Target="media/image42.png" Id="rId60" /><Relationship Type="http://schemas.openxmlformats.org/officeDocument/2006/relationships/image" Target="media/image47.png" Id="rId65" /><Relationship Type="http://schemas.openxmlformats.org/officeDocument/2006/relationships/hyperlink" Target="https://pall.hakobio2.com/Portfolio/a382cc57-fefc-4d29-a72a-1f2f5284603c" TargetMode="External" Id="rId81" /><Relationship Type="http://schemas.openxmlformats.org/officeDocument/2006/relationships/image" Target="media/image63.png" Id="rId86" /><Relationship Type="http://schemas.openxmlformats.org/officeDocument/2006/relationships/footer" Target="footer5.xml" Id="rId130" /><Relationship Type="http://schemas.openxmlformats.org/officeDocument/2006/relationships/footer" Target="footer1.xml" Id="rId13" /><Relationship Type="http://schemas.openxmlformats.org/officeDocument/2006/relationships/footer" Target="footer3.xml" Id="rId18" /><Relationship Type="http://schemas.openxmlformats.org/officeDocument/2006/relationships/image" Target="media/image21.png" Id="rId39" /><Relationship Type="http://schemas.openxmlformats.org/officeDocument/2006/relationships/image" Target="media/image86.png" Id="rId109" /><Relationship Type="http://schemas.openxmlformats.org/officeDocument/2006/relationships/image" Target="media/image16.png" Id="rId34" /><Relationship Type="http://schemas.openxmlformats.org/officeDocument/2006/relationships/image" Target="media/image32.png" Id="rId50" /><Relationship Type="http://schemas.openxmlformats.org/officeDocument/2006/relationships/image" Target="media/image37.png" Id="rId55" /><Relationship Type="http://schemas.openxmlformats.org/officeDocument/2006/relationships/image" Target="media/image54.png" Id="rId76" /><Relationship Type="http://schemas.openxmlformats.org/officeDocument/2006/relationships/image" Target="media/image74.png" Id="rId97" /><Relationship Type="http://schemas.openxmlformats.org/officeDocument/2006/relationships/image" Target="media/image81.png" Id="rId104" /><Relationship Type="http://schemas.openxmlformats.org/officeDocument/2006/relationships/image" Target="media/image97.png" Id="rId120" /><Relationship Type="http://schemas.openxmlformats.org/officeDocument/2006/relationships/image" Target="media/image102.emf" Id="rId125" /><Relationship Type="http://schemas.openxmlformats.org/officeDocument/2006/relationships/settings" Target="settings.xml" Id="rId7" /><Relationship Type="http://schemas.openxmlformats.org/officeDocument/2006/relationships/image" Target="media/image51.png" Id="rId71" /><Relationship Type="http://schemas.openxmlformats.org/officeDocument/2006/relationships/image" Target="media/image69.png" Id="rId92" /><Relationship Type="http://schemas.openxmlformats.org/officeDocument/2006/relationships/customXml" Target="../customXml/item2.xml" Id="rId2" /><Relationship Type="http://schemas.openxmlformats.org/officeDocument/2006/relationships/image" Target="media/image11.png" Id="rId29" /><Relationship Type="http://schemas.openxmlformats.org/officeDocument/2006/relationships/image" Target="media/image6.png" Id="rId24" /><Relationship Type="http://schemas.openxmlformats.org/officeDocument/2006/relationships/image" Target="media/image22.png" Id="rId40" /><Relationship Type="http://schemas.openxmlformats.org/officeDocument/2006/relationships/image" Target="media/image27.png" Id="rId45" /><Relationship Type="http://schemas.openxmlformats.org/officeDocument/2006/relationships/hyperlink" Target="https://pall.hakobio.com/Portfolio/7fde819d-4c6e-4f9f-aa31-90174e6097fd" TargetMode="External" Id="rId66" /><Relationship Type="http://schemas.openxmlformats.org/officeDocument/2006/relationships/image" Target="media/image64.png" Id="rId87" /><Relationship Type="http://schemas.openxmlformats.org/officeDocument/2006/relationships/image" Target="media/image87.png" Id="rId110" /><Relationship Type="http://schemas.openxmlformats.org/officeDocument/2006/relationships/image" Target="media/image92.png" Id="rId115" /><Relationship Type="http://schemas.openxmlformats.org/officeDocument/2006/relationships/header" Target="header6.xml" Id="rId131" /><Relationship Type="http://schemas.openxmlformats.org/officeDocument/2006/relationships/image" Target="media/image43.png" Id="rId61" /><Relationship Type="http://schemas.openxmlformats.org/officeDocument/2006/relationships/image" Target="media/image59.png" Id="rId82" /><Relationship Type="http://schemas.openxmlformats.org/officeDocument/2006/relationships/header" Target="header4.xml" Id="rId19" /><Relationship Type="http://schemas.openxmlformats.org/officeDocument/2006/relationships/header" Target="header2.xml" Id="rId14" /><Relationship Type="http://schemas.openxmlformats.org/officeDocument/2006/relationships/image" Target="media/image12.png" Id="rId30" /><Relationship Type="http://schemas.openxmlformats.org/officeDocument/2006/relationships/image" Target="media/image17.png" Id="rId35" /><Relationship Type="http://schemas.openxmlformats.org/officeDocument/2006/relationships/image" Target="media/image38.png" Id="rId56" /><Relationship Type="http://schemas.openxmlformats.org/officeDocument/2006/relationships/image" Target="media/image55.png" Id="rId77" /><Relationship Type="http://schemas.openxmlformats.org/officeDocument/2006/relationships/image" Target="media/image77.png" Id="rId100" /><Relationship Type="http://schemas.openxmlformats.org/officeDocument/2006/relationships/image" Target="media/image82.png" Id="rId105" /><Relationship Type="http://schemas.openxmlformats.org/officeDocument/2006/relationships/hyperlink" Target="https://zhaw.sharepoint.com/sites/BP3Group32/Freigegebene%20Dokumente/General/BP3_group_3_final.docx" TargetMode="External" Id="rId126" /><Relationship Type="http://schemas.openxmlformats.org/officeDocument/2006/relationships/webSettings" Target="webSettings.xml" Id="rId8" /><Relationship Type="http://schemas.openxmlformats.org/officeDocument/2006/relationships/image" Target="media/image33.png" Id="rId51" /><Relationship Type="http://schemas.openxmlformats.org/officeDocument/2006/relationships/hyperlink" Target="https://pall.hakobio2.com/Portfolio/c424a252-e5e4-4856-be4c-4c1617a5e52e" TargetMode="External" Id="rId72" /><Relationship Type="http://schemas.openxmlformats.org/officeDocument/2006/relationships/image" Target="media/image70.png" Id="rId93" /><Relationship Type="http://schemas.openxmlformats.org/officeDocument/2006/relationships/image" Target="media/image75.png" Id="rId98" /><Relationship Type="http://schemas.openxmlformats.org/officeDocument/2006/relationships/image" Target="media/image98.png" Id="rId121" /><Relationship Type="http://schemas.openxmlformats.org/officeDocument/2006/relationships/customXml" Target="../customXml/item3.xml" Id="rId3" /><Relationship Type="http://schemas.openxmlformats.org/officeDocument/2006/relationships/image" Target="media/image7.png" Id="rId25" /><Relationship Type="http://schemas.openxmlformats.org/officeDocument/2006/relationships/image" Target="media/image28.png" Id="rId46" /><Relationship Type="http://schemas.openxmlformats.org/officeDocument/2006/relationships/image" Target="media/image48.png" Id="rId67" /><Relationship Type="http://schemas.openxmlformats.org/officeDocument/2006/relationships/image" Target="media/image93.png" Id="rId116" /><Relationship Type="http://schemas.openxmlformats.org/officeDocument/2006/relationships/footer" Target="footer4.xml" Id="rId20" /><Relationship Type="http://schemas.openxmlformats.org/officeDocument/2006/relationships/image" Target="media/image23.png" Id="rId41" /><Relationship Type="http://schemas.openxmlformats.org/officeDocument/2006/relationships/image" Target="media/image44.png" Id="rId62" /><Relationship Type="http://schemas.openxmlformats.org/officeDocument/2006/relationships/image" Target="media/image60.png" Id="rId83" /><Relationship Type="http://schemas.openxmlformats.org/officeDocument/2006/relationships/image" Target="media/image65.png" Id="rId88" /><Relationship Type="http://schemas.openxmlformats.org/officeDocument/2006/relationships/image" Target="media/image88.png" Id="rId111" /><Relationship Type="http://schemas.openxmlformats.org/officeDocument/2006/relationships/footer" Target="footer6.xml" Id="rId132" /><Relationship Type="http://schemas.openxmlformats.org/officeDocument/2006/relationships/footer" Target="footer2.xml" Id="rId15" /><Relationship Type="http://schemas.openxmlformats.org/officeDocument/2006/relationships/image" Target="media/image18.png" Id="rId36" /><Relationship Type="http://schemas.openxmlformats.org/officeDocument/2006/relationships/image" Target="media/image39.png" Id="rId57" /><Relationship Type="http://schemas.openxmlformats.org/officeDocument/2006/relationships/image" Target="media/image83.png" Id="rId106" /><Relationship Type="http://schemas.openxmlformats.org/officeDocument/2006/relationships/hyperlink" Target="https://zhaw.sharepoint.com/sites/BP3Group32/Freigegebene%20Dokumente/General/BP3_group_3_final.docx" TargetMode="External" Id="rId127" /><Relationship Type="http://schemas.openxmlformats.org/officeDocument/2006/relationships/endnotes" Target="endnotes.xml" Id="rId10" /><Relationship Type="http://schemas.openxmlformats.org/officeDocument/2006/relationships/image" Target="media/image13.png" Id="rId31" /><Relationship Type="http://schemas.openxmlformats.org/officeDocument/2006/relationships/image" Target="media/image34.png" Id="rId52" /><Relationship Type="http://schemas.openxmlformats.org/officeDocument/2006/relationships/hyperlink" Target="https://pall.hakobio2.com/Portfolio/c424a252-e5e4-4856-be4c-4c1617a5e52e" TargetMode="External" Id="rId73" /><Relationship Type="http://schemas.openxmlformats.org/officeDocument/2006/relationships/image" Target="media/image56.png" Id="rId78" /><Relationship Type="http://schemas.openxmlformats.org/officeDocument/2006/relationships/image" Target="media/image71.png" Id="rId94" /><Relationship Type="http://schemas.openxmlformats.org/officeDocument/2006/relationships/image" Target="media/image76.png" Id="rId99" /><Relationship Type="http://schemas.openxmlformats.org/officeDocument/2006/relationships/image" Target="media/image78.png" Id="rId101" /><Relationship Type="http://schemas.openxmlformats.org/officeDocument/2006/relationships/image" Target="media/image99.png" Id="rId122"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8.png" Id="rId26" /><Relationship Type="http://schemas.openxmlformats.org/officeDocument/2006/relationships/image" Target="media/image29.png" Id="rId47" /><Relationship Type="http://schemas.openxmlformats.org/officeDocument/2006/relationships/image" Target="media/image49.png" Id="rId68" /><Relationship Type="http://schemas.openxmlformats.org/officeDocument/2006/relationships/image" Target="media/image66.png" Id="rId89" /><Relationship Type="http://schemas.openxmlformats.org/officeDocument/2006/relationships/image" Target="media/image89.png" Id="rId112" /><Relationship Type="http://schemas.openxmlformats.org/officeDocument/2006/relationships/fontTable" Target="fontTable.xml" Id="rId133"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2F34FC02811A8F499CA32FC612EE48A0" ma:contentTypeVersion="9" ma:contentTypeDescription="Ein neues Dokument erstellen." ma:contentTypeScope="" ma:versionID="799fd8fbf740541e3223ece83ffb647c">
  <xsd:schema xmlns:xsd="http://www.w3.org/2001/XMLSchema" xmlns:xs="http://www.w3.org/2001/XMLSchema" xmlns:p="http://schemas.microsoft.com/office/2006/metadata/properties" xmlns:ns2="4cde1fc4-2b3d-4add-8ea9-0168bc64bbe7" xmlns:ns3="8101c224-8760-4bfa-b56b-356fc4b4ad60" targetNamespace="http://schemas.microsoft.com/office/2006/metadata/properties" ma:root="true" ma:fieldsID="0a39c6f75a88d1210949dee0ff67d8c7" ns2:_="" ns3:_="">
    <xsd:import namespace="4cde1fc4-2b3d-4add-8ea9-0168bc64bbe7"/>
    <xsd:import namespace="8101c224-8760-4bfa-b56b-356fc4b4ad6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de1fc4-2b3d-4add-8ea9-0168bc64bb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101c224-8760-4bfa-b56b-356fc4b4ad60" elementFormDefault="qualified">
    <xsd:import namespace="http://schemas.microsoft.com/office/2006/documentManagement/types"/>
    <xsd:import namespace="http://schemas.microsoft.com/office/infopath/2007/PartnerControls"/>
    <xsd:element name="SharedWithUsers" ma:index="15"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A11207B-71F2-4C52-943B-723B9E1513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de1fc4-2b3d-4add-8ea9-0168bc64bbe7"/>
    <ds:schemaRef ds:uri="8101c224-8760-4bfa-b56b-356fc4b4ad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CEBCA6-7BDC-4DD9-8026-7E482EB78FB7}">
  <ds:schemaRefs>
    <ds:schemaRef ds:uri="http://schemas.openxmlformats.org/officeDocument/2006/bibliography"/>
  </ds:schemaRefs>
</ds:datastoreItem>
</file>

<file path=customXml/itemProps3.xml><?xml version="1.0" encoding="utf-8"?>
<ds:datastoreItem xmlns:ds="http://schemas.openxmlformats.org/officeDocument/2006/customXml" ds:itemID="{CDF137C1-3C20-4E8B-BDCC-975D01114090}">
  <ds:schemaRefs>
    <ds:schemaRef ds:uri="http://schemas.microsoft.com/sharepoint/v3/contenttype/forms"/>
  </ds:schemaRefs>
</ds:datastoreItem>
</file>

<file path=customXml/itemProps4.xml><?xml version="1.0" encoding="utf-8"?>
<ds:datastoreItem xmlns:ds="http://schemas.openxmlformats.org/officeDocument/2006/customXml" ds:itemID="{3AFF0FD3-F2CC-4F38-B4CA-7A79BF775D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5956</Words>
  <Characters>100524</Characters>
  <Application>Microsoft Office Word</Application>
  <DocSecurity>0</DocSecurity>
  <Lines>837</Lines>
  <Paragraphs>232</Paragraphs>
  <ScaleCrop>false</ScaleCrop>
  <Company/>
  <LinksUpToDate>false</LinksUpToDate>
  <CharactersWithSpaces>116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enneta Zukovic</dc:creator>
  <cp:keywords/>
  <dc:description/>
  <cp:lastModifiedBy>Zukovic Dzenneta (zukovdze)</cp:lastModifiedBy>
  <cp:revision>18</cp:revision>
  <cp:lastPrinted>2022-02-18T10:17:00Z</cp:lastPrinted>
  <dcterms:created xsi:type="dcterms:W3CDTF">2022-02-18T18:54:00Z</dcterms:created>
  <dcterms:modified xsi:type="dcterms:W3CDTF">2022-02-18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34FC02811A8F499CA32FC612EE48A0</vt:lpwstr>
  </property>
  <property fmtid="{D5CDD505-2E9C-101B-9397-08002B2CF9AE}" pid="3" name="ZOTERO_PREF_1">
    <vt:lpwstr>&lt;data data-version="3" zotero-version="6.0-beta.1+c6d03753f"&gt;&lt;session id="V1nvrAsA"/&gt;&lt;style id="http://www.zotero.org/styles/apa" locale="de-DE" hasBibliography="1" bibliographyStyleHasBeenSet="1"/&gt;&lt;prefs&gt;&lt;pref name="fieldType" value="Field"/&gt;&lt;/prefs&gt;&lt;/da</vt:lpwstr>
  </property>
  <property fmtid="{D5CDD505-2E9C-101B-9397-08002B2CF9AE}" pid="4" name="ZOTERO_PREF_2">
    <vt:lpwstr>ta&gt;</vt:lpwstr>
  </property>
</Properties>
</file>